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A4DA66" w14:textId="77777777" w:rsidR="00BF6D7A" w:rsidRDefault="00BF6D7A" w:rsidP="00BF6D7A">
      <w:pPr>
        <w:jc w:val="center"/>
        <w:rPr>
          <w:b/>
          <w:sz w:val="32"/>
          <w:szCs w:val="32"/>
        </w:rPr>
      </w:pPr>
      <w:r>
        <w:rPr>
          <w:b/>
          <w:sz w:val="32"/>
          <w:szCs w:val="32"/>
        </w:rPr>
        <w:t>Supplementary Material</w:t>
      </w:r>
    </w:p>
    <w:p w14:paraId="065B3F18" w14:textId="77777777" w:rsidR="00BF6D7A" w:rsidRPr="00DE6701" w:rsidRDefault="00BF6D7A" w:rsidP="00BF6D7A">
      <w:pPr>
        <w:jc w:val="center"/>
        <w:rPr>
          <w:b/>
          <w:sz w:val="32"/>
          <w:szCs w:val="32"/>
        </w:rPr>
      </w:pPr>
    </w:p>
    <w:sdt>
      <w:sdtPr>
        <w:rPr>
          <w:rFonts w:eastAsiaTheme="minorHAnsi"/>
          <w:b w:val="0"/>
          <w:color w:val="auto"/>
          <w:sz w:val="24"/>
          <w:szCs w:val="24"/>
        </w:rPr>
        <w:id w:val="-1009828913"/>
        <w:docPartObj>
          <w:docPartGallery w:val="Table of Contents"/>
          <w:docPartUnique/>
        </w:docPartObj>
      </w:sdtPr>
      <w:sdtEndPr>
        <w:rPr>
          <w:noProof/>
          <w:sz w:val="20"/>
          <w:szCs w:val="20"/>
        </w:rPr>
      </w:sdtEndPr>
      <w:sdtContent>
        <w:p w14:paraId="75902C7E" w14:textId="77777777" w:rsidR="00BF6D7A" w:rsidRPr="00354EBE" w:rsidRDefault="00BF6D7A" w:rsidP="00BF6D7A">
          <w:pPr>
            <w:pStyle w:val="TOCHeading"/>
          </w:pPr>
          <w:r w:rsidRPr="00354EBE">
            <w:t>Table of Contents</w:t>
          </w:r>
        </w:p>
        <w:p w14:paraId="20FE4E6B" w14:textId="29663575" w:rsidR="002F490C" w:rsidRDefault="00BF6D7A">
          <w:pPr>
            <w:pStyle w:val="TOC1"/>
            <w:tabs>
              <w:tab w:val="right" w:leader="dot" w:pos="9350"/>
            </w:tabs>
            <w:rPr>
              <w:rFonts w:asciiTheme="minorHAnsi" w:eastAsiaTheme="minorEastAsia" w:hAnsiTheme="minorHAnsi" w:cstheme="minorBidi"/>
              <w:noProof/>
              <w:sz w:val="22"/>
              <w:szCs w:val="22"/>
            </w:rPr>
          </w:pPr>
          <w:r w:rsidRPr="00354EBE">
            <w:rPr>
              <w:sz w:val="20"/>
              <w:szCs w:val="20"/>
            </w:rPr>
            <w:fldChar w:fldCharType="begin"/>
          </w:r>
          <w:r w:rsidRPr="00354EBE">
            <w:rPr>
              <w:sz w:val="20"/>
              <w:szCs w:val="20"/>
            </w:rPr>
            <w:instrText xml:space="preserve"> TOC \o "1-3" \h \z \u </w:instrText>
          </w:r>
          <w:r w:rsidRPr="00354EBE">
            <w:rPr>
              <w:sz w:val="20"/>
              <w:szCs w:val="20"/>
            </w:rPr>
            <w:fldChar w:fldCharType="separate"/>
          </w:r>
          <w:bookmarkStart w:id="0" w:name="_GoBack"/>
          <w:bookmarkEnd w:id="0"/>
          <w:r w:rsidR="002F490C" w:rsidRPr="002B70A2">
            <w:rPr>
              <w:rStyle w:val="Hyperlink"/>
              <w:noProof/>
            </w:rPr>
            <w:fldChar w:fldCharType="begin"/>
          </w:r>
          <w:r w:rsidR="002F490C" w:rsidRPr="002B70A2">
            <w:rPr>
              <w:rStyle w:val="Hyperlink"/>
              <w:noProof/>
            </w:rPr>
            <w:instrText xml:space="preserve"> </w:instrText>
          </w:r>
          <w:r w:rsidR="002F490C">
            <w:rPr>
              <w:noProof/>
            </w:rPr>
            <w:instrText>HYPERLINK \l "_Toc75964006"</w:instrText>
          </w:r>
          <w:r w:rsidR="002F490C" w:rsidRPr="002B70A2">
            <w:rPr>
              <w:rStyle w:val="Hyperlink"/>
              <w:noProof/>
            </w:rPr>
            <w:instrText xml:space="preserve"> </w:instrText>
          </w:r>
          <w:r w:rsidR="002F490C" w:rsidRPr="002B70A2">
            <w:rPr>
              <w:rStyle w:val="Hyperlink"/>
              <w:noProof/>
            </w:rPr>
          </w:r>
          <w:r w:rsidR="002F490C" w:rsidRPr="002B70A2">
            <w:rPr>
              <w:rStyle w:val="Hyperlink"/>
              <w:noProof/>
            </w:rPr>
            <w:fldChar w:fldCharType="separate"/>
          </w:r>
          <w:r w:rsidR="002F490C" w:rsidRPr="002B70A2">
            <w:rPr>
              <w:rStyle w:val="Hyperlink"/>
              <w:noProof/>
            </w:rPr>
            <w:t>Section A. Details of COVAM</w:t>
          </w:r>
          <w:r w:rsidR="002F490C">
            <w:rPr>
              <w:noProof/>
              <w:webHidden/>
            </w:rPr>
            <w:tab/>
          </w:r>
          <w:r w:rsidR="002F490C">
            <w:rPr>
              <w:noProof/>
              <w:webHidden/>
            </w:rPr>
            <w:fldChar w:fldCharType="begin"/>
          </w:r>
          <w:r w:rsidR="002F490C">
            <w:rPr>
              <w:noProof/>
              <w:webHidden/>
            </w:rPr>
            <w:instrText xml:space="preserve"> PAGEREF _Toc75964006 \h </w:instrText>
          </w:r>
          <w:r w:rsidR="002F490C">
            <w:rPr>
              <w:noProof/>
              <w:webHidden/>
            </w:rPr>
          </w:r>
          <w:r w:rsidR="002F490C">
            <w:rPr>
              <w:noProof/>
              <w:webHidden/>
            </w:rPr>
            <w:fldChar w:fldCharType="separate"/>
          </w:r>
          <w:r w:rsidR="002F490C">
            <w:rPr>
              <w:noProof/>
              <w:webHidden/>
            </w:rPr>
            <w:t>3</w:t>
          </w:r>
          <w:r w:rsidR="002F490C">
            <w:rPr>
              <w:noProof/>
              <w:webHidden/>
            </w:rPr>
            <w:fldChar w:fldCharType="end"/>
          </w:r>
          <w:r w:rsidR="002F490C" w:rsidRPr="002B70A2">
            <w:rPr>
              <w:rStyle w:val="Hyperlink"/>
              <w:noProof/>
            </w:rPr>
            <w:fldChar w:fldCharType="end"/>
          </w:r>
        </w:p>
        <w:p w14:paraId="57131F75" w14:textId="20F12DFE"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07" w:history="1">
            <w:r w:rsidRPr="002B70A2">
              <w:rPr>
                <w:rStyle w:val="Hyperlink"/>
                <w:noProof/>
              </w:rPr>
              <w:t>Overview of COVAM</w:t>
            </w:r>
            <w:r>
              <w:rPr>
                <w:noProof/>
                <w:webHidden/>
              </w:rPr>
              <w:tab/>
            </w:r>
            <w:r>
              <w:rPr>
                <w:noProof/>
                <w:webHidden/>
              </w:rPr>
              <w:fldChar w:fldCharType="begin"/>
            </w:r>
            <w:r>
              <w:rPr>
                <w:noProof/>
                <w:webHidden/>
              </w:rPr>
              <w:instrText xml:space="preserve"> PAGEREF _Toc75964007 \h </w:instrText>
            </w:r>
            <w:r>
              <w:rPr>
                <w:noProof/>
                <w:webHidden/>
              </w:rPr>
            </w:r>
            <w:r>
              <w:rPr>
                <w:noProof/>
                <w:webHidden/>
              </w:rPr>
              <w:fldChar w:fldCharType="separate"/>
            </w:r>
            <w:r>
              <w:rPr>
                <w:noProof/>
                <w:webHidden/>
              </w:rPr>
              <w:t>3</w:t>
            </w:r>
            <w:r>
              <w:rPr>
                <w:noProof/>
                <w:webHidden/>
              </w:rPr>
              <w:fldChar w:fldCharType="end"/>
            </w:r>
          </w:hyperlink>
        </w:p>
        <w:p w14:paraId="13AABB60" w14:textId="0A03692A"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08" w:history="1">
            <w:r w:rsidRPr="002B70A2">
              <w:rPr>
                <w:rStyle w:val="Hyperlink"/>
                <w:noProof/>
              </w:rPr>
              <w:t>Figure s1. Progression of COVID-19</w:t>
            </w:r>
            <w:r>
              <w:rPr>
                <w:noProof/>
                <w:webHidden/>
              </w:rPr>
              <w:tab/>
            </w:r>
            <w:r>
              <w:rPr>
                <w:noProof/>
                <w:webHidden/>
              </w:rPr>
              <w:fldChar w:fldCharType="begin"/>
            </w:r>
            <w:r>
              <w:rPr>
                <w:noProof/>
                <w:webHidden/>
              </w:rPr>
              <w:instrText xml:space="preserve"> PAGEREF _Toc75964008 \h </w:instrText>
            </w:r>
            <w:r>
              <w:rPr>
                <w:noProof/>
                <w:webHidden/>
              </w:rPr>
            </w:r>
            <w:r>
              <w:rPr>
                <w:noProof/>
                <w:webHidden/>
              </w:rPr>
              <w:fldChar w:fldCharType="separate"/>
            </w:r>
            <w:r>
              <w:rPr>
                <w:noProof/>
                <w:webHidden/>
              </w:rPr>
              <w:t>3</w:t>
            </w:r>
            <w:r>
              <w:rPr>
                <w:noProof/>
                <w:webHidden/>
              </w:rPr>
              <w:fldChar w:fldCharType="end"/>
            </w:r>
          </w:hyperlink>
        </w:p>
        <w:p w14:paraId="17E30C9F" w14:textId="753AB53E"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09" w:history="1">
            <w:r w:rsidRPr="002B70A2">
              <w:rPr>
                <w:rStyle w:val="Hyperlink"/>
                <w:noProof/>
              </w:rPr>
              <w:t>Disease states</w:t>
            </w:r>
            <w:r>
              <w:rPr>
                <w:noProof/>
                <w:webHidden/>
              </w:rPr>
              <w:tab/>
            </w:r>
            <w:r>
              <w:rPr>
                <w:noProof/>
                <w:webHidden/>
              </w:rPr>
              <w:fldChar w:fldCharType="begin"/>
            </w:r>
            <w:r>
              <w:rPr>
                <w:noProof/>
                <w:webHidden/>
              </w:rPr>
              <w:instrText xml:space="preserve"> PAGEREF _Toc75964009 \h </w:instrText>
            </w:r>
            <w:r>
              <w:rPr>
                <w:noProof/>
                <w:webHidden/>
              </w:rPr>
            </w:r>
            <w:r>
              <w:rPr>
                <w:noProof/>
                <w:webHidden/>
              </w:rPr>
              <w:fldChar w:fldCharType="separate"/>
            </w:r>
            <w:r>
              <w:rPr>
                <w:noProof/>
                <w:webHidden/>
              </w:rPr>
              <w:t>3</w:t>
            </w:r>
            <w:r>
              <w:rPr>
                <w:noProof/>
                <w:webHidden/>
              </w:rPr>
              <w:fldChar w:fldCharType="end"/>
            </w:r>
          </w:hyperlink>
        </w:p>
        <w:p w14:paraId="7C67F2D2" w14:textId="026868F9"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0" w:history="1">
            <w:r w:rsidRPr="002B70A2">
              <w:rPr>
                <w:rStyle w:val="Hyperlink"/>
                <w:noProof/>
              </w:rPr>
              <w:t>Adherence to NPIs</w:t>
            </w:r>
            <w:r>
              <w:rPr>
                <w:noProof/>
                <w:webHidden/>
              </w:rPr>
              <w:tab/>
            </w:r>
            <w:r>
              <w:rPr>
                <w:noProof/>
                <w:webHidden/>
              </w:rPr>
              <w:fldChar w:fldCharType="begin"/>
            </w:r>
            <w:r>
              <w:rPr>
                <w:noProof/>
                <w:webHidden/>
              </w:rPr>
              <w:instrText xml:space="preserve"> PAGEREF _Toc75964010 \h </w:instrText>
            </w:r>
            <w:r>
              <w:rPr>
                <w:noProof/>
                <w:webHidden/>
              </w:rPr>
            </w:r>
            <w:r>
              <w:rPr>
                <w:noProof/>
                <w:webHidden/>
              </w:rPr>
              <w:fldChar w:fldCharType="separate"/>
            </w:r>
            <w:r>
              <w:rPr>
                <w:noProof/>
                <w:webHidden/>
              </w:rPr>
              <w:t>4</w:t>
            </w:r>
            <w:r>
              <w:rPr>
                <w:noProof/>
                <w:webHidden/>
              </w:rPr>
              <w:fldChar w:fldCharType="end"/>
            </w:r>
          </w:hyperlink>
        </w:p>
        <w:p w14:paraId="3ADB51EF" w14:textId="7C210C24"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1" w:history="1">
            <w:r w:rsidRPr="002B70A2">
              <w:rPr>
                <w:rStyle w:val="Hyperlink"/>
                <w:noProof/>
              </w:rPr>
              <w:t>Parameter estimation</w:t>
            </w:r>
            <w:r>
              <w:rPr>
                <w:noProof/>
                <w:webHidden/>
              </w:rPr>
              <w:tab/>
            </w:r>
            <w:r>
              <w:rPr>
                <w:noProof/>
                <w:webHidden/>
              </w:rPr>
              <w:fldChar w:fldCharType="begin"/>
            </w:r>
            <w:r>
              <w:rPr>
                <w:noProof/>
                <w:webHidden/>
              </w:rPr>
              <w:instrText xml:space="preserve"> PAGEREF _Toc75964011 \h </w:instrText>
            </w:r>
            <w:r>
              <w:rPr>
                <w:noProof/>
                <w:webHidden/>
              </w:rPr>
            </w:r>
            <w:r>
              <w:rPr>
                <w:noProof/>
                <w:webHidden/>
              </w:rPr>
              <w:fldChar w:fldCharType="separate"/>
            </w:r>
            <w:r>
              <w:rPr>
                <w:noProof/>
                <w:webHidden/>
              </w:rPr>
              <w:t>4</w:t>
            </w:r>
            <w:r>
              <w:rPr>
                <w:noProof/>
                <w:webHidden/>
              </w:rPr>
              <w:fldChar w:fldCharType="end"/>
            </w:r>
          </w:hyperlink>
        </w:p>
        <w:p w14:paraId="0AE30A2E" w14:textId="11F4C930"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2" w:history="1">
            <w:r w:rsidRPr="002B70A2">
              <w:rPr>
                <w:rStyle w:val="Hyperlink"/>
                <w:noProof/>
              </w:rPr>
              <w:t>Table s1. COVAM parameters specific to regions.</w:t>
            </w:r>
            <w:r>
              <w:rPr>
                <w:noProof/>
                <w:webHidden/>
              </w:rPr>
              <w:tab/>
            </w:r>
            <w:r>
              <w:rPr>
                <w:noProof/>
                <w:webHidden/>
              </w:rPr>
              <w:fldChar w:fldCharType="begin"/>
            </w:r>
            <w:r>
              <w:rPr>
                <w:noProof/>
                <w:webHidden/>
              </w:rPr>
              <w:instrText xml:space="preserve"> PAGEREF _Toc75964012 \h </w:instrText>
            </w:r>
            <w:r>
              <w:rPr>
                <w:noProof/>
                <w:webHidden/>
              </w:rPr>
            </w:r>
            <w:r>
              <w:rPr>
                <w:noProof/>
                <w:webHidden/>
              </w:rPr>
              <w:fldChar w:fldCharType="separate"/>
            </w:r>
            <w:r>
              <w:rPr>
                <w:noProof/>
                <w:webHidden/>
              </w:rPr>
              <w:t>5</w:t>
            </w:r>
            <w:r>
              <w:rPr>
                <w:noProof/>
                <w:webHidden/>
              </w:rPr>
              <w:fldChar w:fldCharType="end"/>
            </w:r>
          </w:hyperlink>
        </w:p>
        <w:p w14:paraId="430A3DB5" w14:textId="1C4D7E21"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3" w:history="1">
            <w:r w:rsidRPr="002B70A2">
              <w:rPr>
                <w:rStyle w:val="Hyperlink"/>
                <w:noProof/>
              </w:rPr>
              <w:t>Table s2. Input parameters of COVAM</w:t>
            </w:r>
            <w:r>
              <w:rPr>
                <w:noProof/>
                <w:webHidden/>
              </w:rPr>
              <w:tab/>
            </w:r>
            <w:r>
              <w:rPr>
                <w:noProof/>
                <w:webHidden/>
              </w:rPr>
              <w:fldChar w:fldCharType="begin"/>
            </w:r>
            <w:r>
              <w:rPr>
                <w:noProof/>
                <w:webHidden/>
              </w:rPr>
              <w:instrText xml:space="preserve"> PAGEREF _Toc75964013 \h </w:instrText>
            </w:r>
            <w:r>
              <w:rPr>
                <w:noProof/>
                <w:webHidden/>
              </w:rPr>
            </w:r>
            <w:r>
              <w:rPr>
                <w:noProof/>
                <w:webHidden/>
              </w:rPr>
              <w:fldChar w:fldCharType="separate"/>
            </w:r>
            <w:r>
              <w:rPr>
                <w:noProof/>
                <w:webHidden/>
              </w:rPr>
              <w:t>6</w:t>
            </w:r>
            <w:r>
              <w:rPr>
                <w:noProof/>
                <w:webHidden/>
              </w:rPr>
              <w:fldChar w:fldCharType="end"/>
            </w:r>
          </w:hyperlink>
        </w:p>
        <w:p w14:paraId="7AEE2F07" w14:textId="452D11BA" w:rsidR="002F490C" w:rsidRDefault="002F490C">
          <w:pPr>
            <w:pStyle w:val="TOC1"/>
            <w:tabs>
              <w:tab w:val="right" w:leader="dot" w:pos="9350"/>
            </w:tabs>
            <w:rPr>
              <w:rFonts w:asciiTheme="minorHAnsi" w:eastAsiaTheme="minorEastAsia" w:hAnsiTheme="minorHAnsi" w:cstheme="minorBidi"/>
              <w:noProof/>
              <w:sz w:val="22"/>
              <w:szCs w:val="22"/>
            </w:rPr>
          </w:pPr>
          <w:hyperlink w:anchor="_Toc75964014" w:history="1">
            <w:r w:rsidRPr="002B70A2">
              <w:rPr>
                <w:rStyle w:val="Hyperlink"/>
                <w:noProof/>
              </w:rPr>
              <w:t>Section B. Model Validation Results</w:t>
            </w:r>
            <w:r>
              <w:rPr>
                <w:noProof/>
                <w:webHidden/>
              </w:rPr>
              <w:tab/>
            </w:r>
            <w:r>
              <w:rPr>
                <w:noProof/>
                <w:webHidden/>
              </w:rPr>
              <w:fldChar w:fldCharType="begin"/>
            </w:r>
            <w:r>
              <w:rPr>
                <w:noProof/>
                <w:webHidden/>
              </w:rPr>
              <w:instrText xml:space="preserve"> PAGEREF _Toc75964014 \h </w:instrText>
            </w:r>
            <w:r>
              <w:rPr>
                <w:noProof/>
                <w:webHidden/>
              </w:rPr>
            </w:r>
            <w:r>
              <w:rPr>
                <w:noProof/>
                <w:webHidden/>
              </w:rPr>
              <w:fldChar w:fldCharType="separate"/>
            </w:r>
            <w:r>
              <w:rPr>
                <w:noProof/>
                <w:webHidden/>
              </w:rPr>
              <w:t>8</w:t>
            </w:r>
            <w:r>
              <w:rPr>
                <w:noProof/>
                <w:webHidden/>
              </w:rPr>
              <w:fldChar w:fldCharType="end"/>
            </w:r>
          </w:hyperlink>
        </w:p>
        <w:p w14:paraId="1E8F1D6D" w14:textId="10304407"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5" w:history="1">
            <w:r w:rsidRPr="002B70A2">
              <w:rPr>
                <w:rStyle w:val="Hyperlink"/>
                <w:noProof/>
              </w:rPr>
              <w:t>Figure s2. Model validation results.</w:t>
            </w:r>
            <w:r>
              <w:rPr>
                <w:noProof/>
                <w:webHidden/>
              </w:rPr>
              <w:tab/>
            </w:r>
            <w:r>
              <w:rPr>
                <w:noProof/>
                <w:webHidden/>
              </w:rPr>
              <w:fldChar w:fldCharType="begin"/>
            </w:r>
            <w:r>
              <w:rPr>
                <w:noProof/>
                <w:webHidden/>
              </w:rPr>
              <w:instrText xml:space="preserve"> PAGEREF _Toc75964015 \h </w:instrText>
            </w:r>
            <w:r>
              <w:rPr>
                <w:noProof/>
                <w:webHidden/>
              </w:rPr>
            </w:r>
            <w:r>
              <w:rPr>
                <w:noProof/>
                <w:webHidden/>
              </w:rPr>
              <w:fldChar w:fldCharType="separate"/>
            </w:r>
            <w:r>
              <w:rPr>
                <w:noProof/>
                <w:webHidden/>
              </w:rPr>
              <w:t>8</w:t>
            </w:r>
            <w:r>
              <w:rPr>
                <w:noProof/>
                <w:webHidden/>
              </w:rPr>
              <w:fldChar w:fldCharType="end"/>
            </w:r>
          </w:hyperlink>
        </w:p>
        <w:p w14:paraId="73689811" w14:textId="3BBB985C" w:rsidR="002F490C" w:rsidRDefault="002F490C">
          <w:pPr>
            <w:pStyle w:val="TOC1"/>
            <w:tabs>
              <w:tab w:val="right" w:leader="dot" w:pos="9350"/>
            </w:tabs>
            <w:rPr>
              <w:rFonts w:asciiTheme="minorHAnsi" w:eastAsiaTheme="minorEastAsia" w:hAnsiTheme="minorHAnsi" w:cstheme="minorBidi"/>
              <w:noProof/>
              <w:sz w:val="22"/>
              <w:szCs w:val="22"/>
            </w:rPr>
          </w:pPr>
          <w:hyperlink w:anchor="_Toc75964016" w:history="1">
            <w:r w:rsidRPr="002B70A2">
              <w:rPr>
                <w:rStyle w:val="Hyperlink"/>
                <w:noProof/>
              </w:rPr>
              <w:t>Section C. Sensitivity Analyses</w:t>
            </w:r>
            <w:r>
              <w:rPr>
                <w:noProof/>
                <w:webHidden/>
              </w:rPr>
              <w:tab/>
            </w:r>
            <w:r>
              <w:rPr>
                <w:noProof/>
                <w:webHidden/>
              </w:rPr>
              <w:fldChar w:fldCharType="begin"/>
            </w:r>
            <w:r>
              <w:rPr>
                <w:noProof/>
                <w:webHidden/>
              </w:rPr>
              <w:instrText xml:space="preserve"> PAGEREF _Toc75964016 \h </w:instrText>
            </w:r>
            <w:r>
              <w:rPr>
                <w:noProof/>
                <w:webHidden/>
              </w:rPr>
            </w:r>
            <w:r>
              <w:rPr>
                <w:noProof/>
                <w:webHidden/>
              </w:rPr>
              <w:fldChar w:fldCharType="separate"/>
            </w:r>
            <w:r>
              <w:rPr>
                <w:noProof/>
                <w:webHidden/>
              </w:rPr>
              <w:t>10</w:t>
            </w:r>
            <w:r>
              <w:rPr>
                <w:noProof/>
                <w:webHidden/>
              </w:rPr>
              <w:fldChar w:fldCharType="end"/>
            </w:r>
          </w:hyperlink>
        </w:p>
        <w:p w14:paraId="0E9EAA3B" w14:textId="0248A262"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7" w:history="1">
            <w:r w:rsidRPr="002B70A2">
              <w:rPr>
                <w:rStyle w:val="Hyperlink"/>
                <w:noProof/>
              </w:rPr>
              <w:t>Section C.1 Sensitivity analysis on the drop in adherence to nonpharmaceutical interventions after vaccination</w:t>
            </w:r>
            <w:r>
              <w:rPr>
                <w:noProof/>
                <w:webHidden/>
              </w:rPr>
              <w:tab/>
            </w:r>
            <w:r>
              <w:rPr>
                <w:noProof/>
                <w:webHidden/>
              </w:rPr>
              <w:fldChar w:fldCharType="begin"/>
            </w:r>
            <w:r>
              <w:rPr>
                <w:noProof/>
                <w:webHidden/>
              </w:rPr>
              <w:instrText xml:space="preserve"> PAGEREF _Toc75964017 \h </w:instrText>
            </w:r>
            <w:r>
              <w:rPr>
                <w:noProof/>
                <w:webHidden/>
              </w:rPr>
            </w:r>
            <w:r>
              <w:rPr>
                <w:noProof/>
                <w:webHidden/>
              </w:rPr>
              <w:fldChar w:fldCharType="separate"/>
            </w:r>
            <w:r>
              <w:rPr>
                <w:noProof/>
                <w:webHidden/>
              </w:rPr>
              <w:t>10</w:t>
            </w:r>
            <w:r>
              <w:rPr>
                <w:noProof/>
                <w:webHidden/>
              </w:rPr>
              <w:fldChar w:fldCharType="end"/>
            </w:r>
          </w:hyperlink>
        </w:p>
        <w:p w14:paraId="77F55C31" w14:textId="151BB6D4"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8" w:history="1">
            <w:r w:rsidRPr="002B70A2">
              <w:rPr>
                <w:rStyle w:val="Hyperlink"/>
                <w:noProof/>
              </w:rPr>
              <w:t>Table s3. Controllable spread date and number of cases on December 31, 2021 for different vaccination capacity scenarios when there is no drop in adherence to nonpharmaceutical interventions after vaccination (vaccine effectiveness 90%, vaccine coverage 50%)</w:t>
            </w:r>
            <w:r>
              <w:rPr>
                <w:noProof/>
                <w:webHidden/>
              </w:rPr>
              <w:tab/>
            </w:r>
            <w:r>
              <w:rPr>
                <w:noProof/>
                <w:webHidden/>
              </w:rPr>
              <w:fldChar w:fldCharType="begin"/>
            </w:r>
            <w:r>
              <w:rPr>
                <w:noProof/>
                <w:webHidden/>
              </w:rPr>
              <w:instrText xml:space="preserve"> PAGEREF _Toc75964018 \h </w:instrText>
            </w:r>
            <w:r>
              <w:rPr>
                <w:noProof/>
                <w:webHidden/>
              </w:rPr>
            </w:r>
            <w:r>
              <w:rPr>
                <w:noProof/>
                <w:webHidden/>
              </w:rPr>
              <w:fldChar w:fldCharType="separate"/>
            </w:r>
            <w:r>
              <w:rPr>
                <w:noProof/>
                <w:webHidden/>
              </w:rPr>
              <w:t>10</w:t>
            </w:r>
            <w:r>
              <w:rPr>
                <w:noProof/>
                <w:webHidden/>
              </w:rPr>
              <w:fldChar w:fldCharType="end"/>
            </w:r>
          </w:hyperlink>
        </w:p>
        <w:p w14:paraId="1ADEBDF0" w14:textId="2F854B3F"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19" w:history="1">
            <w:r w:rsidRPr="002B70A2">
              <w:rPr>
                <w:rStyle w:val="Hyperlink"/>
                <w:noProof/>
              </w:rPr>
              <w:t>Table s4. Controllable spread date and number of cases on December 31, 2021 for different vaccination effectiveness scenarios when there is no drop in adherence to nonpharmaceutical interventions after vaccination (vaccine coverage 50%, vaccination capacity 0.25%)</w:t>
            </w:r>
            <w:r>
              <w:rPr>
                <w:noProof/>
                <w:webHidden/>
              </w:rPr>
              <w:tab/>
            </w:r>
            <w:r>
              <w:rPr>
                <w:noProof/>
                <w:webHidden/>
              </w:rPr>
              <w:fldChar w:fldCharType="begin"/>
            </w:r>
            <w:r>
              <w:rPr>
                <w:noProof/>
                <w:webHidden/>
              </w:rPr>
              <w:instrText xml:space="preserve"> PAGEREF _Toc75964019 \h </w:instrText>
            </w:r>
            <w:r>
              <w:rPr>
                <w:noProof/>
                <w:webHidden/>
              </w:rPr>
            </w:r>
            <w:r>
              <w:rPr>
                <w:noProof/>
                <w:webHidden/>
              </w:rPr>
              <w:fldChar w:fldCharType="separate"/>
            </w:r>
            <w:r>
              <w:rPr>
                <w:noProof/>
                <w:webHidden/>
              </w:rPr>
              <w:t>12</w:t>
            </w:r>
            <w:r>
              <w:rPr>
                <w:noProof/>
                <w:webHidden/>
              </w:rPr>
              <w:fldChar w:fldCharType="end"/>
            </w:r>
          </w:hyperlink>
        </w:p>
        <w:p w14:paraId="6E2956A8" w14:textId="37B24FCB"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0" w:history="1">
            <w:r w:rsidRPr="002B70A2">
              <w:rPr>
                <w:rStyle w:val="Hyperlink"/>
                <w:noProof/>
              </w:rPr>
              <w:t>Figure s3. Impact of vaccine coverage on the number of confirmed cases in different regions for two different scenarios of adherence to nonpharmaceutical interventions when there is no drop in adherence after vaccination</w:t>
            </w:r>
            <w:r>
              <w:rPr>
                <w:noProof/>
                <w:webHidden/>
              </w:rPr>
              <w:tab/>
            </w:r>
            <w:r>
              <w:rPr>
                <w:noProof/>
                <w:webHidden/>
              </w:rPr>
              <w:fldChar w:fldCharType="begin"/>
            </w:r>
            <w:r>
              <w:rPr>
                <w:noProof/>
                <w:webHidden/>
              </w:rPr>
              <w:instrText xml:space="preserve"> PAGEREF _Toc75964020 \h </w:instrText>
            </w:r>
            <w:r>
              <w:rPr>
                <w:noProof/>
                <w:webHidden/>
              </w:rPr>
            </w:r>
            <w:r>
              <w:rPr>
                <w:noProof/>
                <w:webHidden/>
              </w:rPr>
              <w:fldChar w:fldCharType="separate"/>
            </w:r>
            <w:r>
              <w:rPr>
                <w:noProof/>
                <w:webHidden/>
              </w:rPr>
              <w:t>14</w:t>
            </w:r>
            <w:r>
              <w:rPr>
                <w:noProof/>
                <w:webHidden/>
              </w:rPr>
              <w:fldChar w:fldCharType="end"/>
            </w:r>
          </w:hyperlink>
        </w:p>
        <w:p w14:paraId="42EE6D42" w14:textId="04FD1C4B"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1" w:history="1">
            <w:r w:rsidRPr="002B70A2">
              <w:rPr>
                <w:rStyle w:val="Hyperlink"/>
                <w:noProof/>
              </w:rPr>
              <w:t>Figure s4. Impact of vaccination and adherence to nonpharmaceutical interventions on the number of cases over time when there is no drop in adherence after vaccination</w:t>
            </w:r>
            <w:r>
              <w:rPr>
                <w:noProof/>
                <w:webHidden/>
              </w:rPr>
              <w:tab/>
            </w:r>
            <w:r>
              <w:rPr>
                <w:noProof/>
                <w:webHidden/>
              </w:rPr>
              <w:fldChar w:fldCharType="begin"/>
            </w:r>
            <w:r>
              <w:rPr>
                <w:noProof/>
                <w:webHidden/>
              </w:rPr>
              <w:instrText xml:space="preserve"> PAGEREF _Toc75964021 \h </w:instrText>
            </w:r>
            <w:r>
              <w:rPr>
                <w:noProof/>
                <w:webHidden/>
              </w:rPr>
            </w:r>
            <w:r>
              <w:rPr>
                <w:noProof/>
                <w:webHidden/>
              </w:rPr>
              <w:fldChar w:fldCharType="separate"/>
            </w:r>
            <w:r>
              <w:rPr>
                <w:noProof/>
                <w:webHidden/>
              </w:rPr>
              <w:t>17</w:t>
            </w:r>
            <w:r>
              <w:rPr>
                <w:noProof/>
                <w:webHidden/>
              </w:rPr>
              <w:fldChar w:fldCharType="end"/>
            </w:r>
          </w:hyperlink>
        </w:p>
        <w:p w14:paraId="4FE24B20" w14:textId="6F6E7A76"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2" w:history="1">
            <w:r w:rsidRPr="002B70A2">
              <w:rPr>
                <w:rStyle w:val="Hyperlink"/>
                <w:noProof/>
              </w:rPr>
              <w:t>Section C.2 Sensitivity analysis on the baseline probability of testing</w:t>
            </w:r>
            <w:r>
              <w:rPr>
                <w:noProof/>
                <w:webHidden/>
              </w:rPr>
              <w:tab/>
            </w:r>
            <w:r>
              <w:rPr>
                <w:noProof/>
                <w:webHidden/>
              </w:rPr>
              <w:fldChar w:fldCharType="begin"/>
            </w:r>
            <w:r>
              <w:rPr>
                <w:noProof/>
                <w:webHidden/>
              </w:rPr>
              <w:instrText xml:space="preserve"> PAGEREF _Toc75964022 \h </w:instrText>
            </w:r>
            <w:r>
              <w:rPr>
                <w:noProof/>
                <w:webHidden/>
              </w:rPr>
            </w:r>
            <w:r>
              <w:rPr>
                <w:noProof/>
                <w:webHidden/>
              </w:rPr>
              <w:fldChar w:fldCharType="separate"/>
            </w:r>
            <w:r>
              <w:rPr>
                <w:noProof/>
                <w:webHidden/>
              </w:rPr>
              <w:t>20</w:t>
            </w:r>
            <w:r>
              <w:rPr>
                <w:noProof/>
                <w:webHidden/>
              </w:rPr>
              <w:fldChar w:fldCharType="end"/>
            </w:r>
          </w:hyperlink>
        </w:p>
        <w:p w14:paraId="3768F5C6" w14:textId="51946022"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3" w:history="1">
            <w:r w:rsidRPr="002B70A2">
              <w:rPr>
                <w:rStyle w:val="Hyperlink"/>
                <w:noProof/>
              </w:rPr>
              <w:t>Figure s5. Comparison of model predictions to actual NYC data when the baseline probability of testing is equal to 50%</w:t>
            </w:r>
            <w:r>
              <w:rPr>
                <w:noProof/>
                <w:webHidden/>
              </w:rPr>
              <w:tab/>
            </w:r>
            <w:r>
              <w:rPr>
                <w:noProof/>
                <w:webHidden/>
              </w:rPr>
              <w:fldChar w:fldCharType="begin"/>
            </w:r>
            <w:r>
              <w:rPr>
                <w:noProof/>
                <w:webHidden/>
              </w:rPr>
              <w:instrText xml:space="preserve"> PAGEREF _Toc75964023 \h </w:instrText>
            </w:r>
            <w:r>
              <w:rPr>
                <w:noProof/>
                <w:webHidden/>
              </w:rPr>
            </w:r>
            <w:r>
              <w:rPr>
                <w:noProof/>
                <w:webHidden/>
              </w:rPr>
              <w:fldChar w:fldCharType="separate"/>
            </w:r>
            <w:r>
              <w:rPr>
                <w:noProof/>
                <w:webHidden/>
              </w:rPr>
              <w:t>20</w:t>
            </w:r>
            <w:r>
              <w:rPr>
                <w:noProof/>
                <w:webHidden/>
              </w:rPr>
              <w:fldChar w:fldCharType="end"/>
            </w:r>
          </w:hyperlink>
        </w:p>
        <w:p w14:paraId="50A97D07" w14:textId="35AC1DD5"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4" w:history="1">
            <w:r w:rsidRPr="002B70A2">
              <w:rPr>
                <w:rStyle w:val="Hyperlink"/>
                <w:noProof/>
              </w:rPr>
              <w:t>Table s5. Controllable spread date and number of cases on December 31, 2021 for different daily vaccination capacity scenarios when the baseline probability of testing is equal to 50% (vaccine effectiveness 90%, vaccine coverage 50%).</w:t>
            </w:r>
            <w:r>
              <w:rPr>
                <w:noProof/>
                <w:webHidden/>
              </w:rPr>
              <w:tab/>
            </w:r>
            <w:r>
              <w:rPr>
                <w:noProof/>
                <w:webHidden/>
              </w:rPr>
              <w:fldChar w:fldCharType="begin"/>
            </w:r>
            <w:r>
              <w:rPr>
                <w:noProof/>
                <w:webHidden/>
              </w:rPr>
              <w:instrText xml:space="preserve"> PAGEREF _Toc75964024 \h </w:instrText>
            </w:r>
            <w:r>
              <w:rPr>
                <w:noProof/>
                <w:webHidden/>
              </w:rPr>
            </w:r>
            <w:r>
              <w:rPr>
                <w:noProof/>
                <w:webHidden/>
              </w:rPr>
              <w:fldChar w:fldCharType="separate"/>
            </w:r>
            <w:r>
              <w:rPr>
                <w:noProof/>
                <w:webHidden/>
              </w:rPr>
              <w:t>21</w:t>
            </w:r>
            <w:r>
              <w:rPr>
                <w:noProof/>
                <w:webHidden/>
              </w:rPr>
              <w:fldChar w:fldCharType="end"/>
            </w:r>
          </w:hyperlink>
        </w:p>
        <w:p w14:paraId="112E560E" w14:textId="0EBBAE0B"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5" w:history="1">
            <w:r w:rsidRPr="002B70A2">
              <w:rPr>
                <w:rStyle w:val="Hyperlink"/>
                <w:noProof/>
              </w:rPr>
              <w:t>Table s6. Controllable spread date and number of cases on December 31, 2021 for different daily vaccination effectiveness scenarios when the baseline probability of testing is equal to 50%  (vaccine coverage 50%, vaccination capacity 0.25%).</w:t>
            </w:r>
            <w:r>
              <w:rPr>
                <w:noProof/>
                <w:webHidden/>
              </w:rPr>
              <w:tab/>
            </w:r>
            <w:r>
              <w:rPr>
                <w:noProof/>
                <w:webHidden/>
              </w:rPr>
              <w:fldChar w:fldCharType="begin"/>
            </w:r>
            <w:r>
              <w:rPr>
                <w:noProof/>
                <w:webHidden/>
              </w:rPr>
              <w:instrText xml:space="preserve"> PAGEREF _Toc75964025 \h </w:instrText>
            </w:r>
            <w:r>
              <w:rPr>
                <w:noProof/>
                <w:webHidden/>
              </w:rPr>
            </w:r>
            <w:r>
              <w:rPr>
                <w:noProof/>
                <w:webHidden/>
              </w:rPr>
              <w:fldChar w:fldCharType="separate"/>
            </w:r>
            <w:r>
              <w:rPr>
                <w:noProof/>
                <w:webHidden/>
              </w:rPr>
              <w:t>22</w:t>
            </w:r>
            <w:r>
              <w:rPr>
                <w:noProof/>
                <w:webHidden/>
              </w:rPr>
              <w:fldChar w:fldCharType="end"/>
            </w:r>
          </w:hyperlink>
        </w:p>
        <w:p w14:paraId="39A808C4" w14:textId="4DCD52E7"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6" w:history="1">
            <w:r w:rsidRPr="002B70A2">
              <w:rPr>
                <w:rStyle w:val="Hyperlink"/>
                <w:noProof/>
              </w:rPr>
              <w:t>Figure s6. Impact of vaccine coverage on the number of confirmed cases in different regions for two different scenarios of adherence to nonpharmaceutical interventions when the baseline probability of testing is equal to 50%</w:t>
            </w:r>
            <w:r>
              <w:rPr>
                <w:noProof/>
                <w:webHidden/>
              </w:rPr>
              <w:tab/>
            </w:r>
            <w:r>
              <w:rPr>
                <w:noProof/>
                <w:webHidden/>
              </w:rPr>
              <w:fldChar w:fldCharType="begin"/>
            </w:r>
            <w:r>
              <w:rPr>
                <w:noProof/>
                <w:webHidden/>
              </w:rPr>
              <w:instrText xml:space="preserve"> PAGEREF _Toc75964026 \h </w:instrText>
            </w:r>
            <w:r>
              <w:rPr>
                <w:noProof/>
                <w:webHidden/>
              </w:rPr>
            </w:r>
            <w:r>
              <w:rPr>
                <w:noProof/>
                <w:webHidden/>
              </w:rPr>
              <w:fldChar w:fldCharType="separate"/>
            </w:r>
            <w:r>
              <w:rPr>
                <w:noProof/>
                <w:webHidden/>
              </w:rPr>
              <w:t>23</w:t>
            </w:r>
            <w:r>
              <w:rPr>
                <w:noProof/>
                <w:webHidden/>
              </w:rPr>
              <w:fldChar w:fldCharType="end"/>
            </w:r>
          </w:hyperlink>
        </w:p>
        <w:p w14:paraId="7E650B16" w14:textId="25F6DFB6"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7" w:history="1">
            <w:r w:rsidRPr="002B70A2">
              <w:rPr>
                <w:rStyle w:val="Hyperlink"/>
                <w:noProof/>
              </w:rPr>
              <w:t>Figure s7. Impact of vaccination and adherence to nonpharmaceutical interventions on the number of cases over time when the baseline probability of testing is equal to 50%.</w:t>
            </w:r>
            <w:r>
              <w:rPr>
                <w:noProof/>
                <w:webHidden/>
              </w:rPr>
              <w:tab/>
            </w:r>
            <w:r>
              <w:rPr>
                <w:noProof/>
                <w:webHidden/>
              </w:rPr>
              <w:fldChar w:fldCharType="begin"/>
            </w:r>
            <w:r>
              <w:rPr>
                <w:noProof/>
                <w:webHidden/>
              </w:rPr>
              <w:instrText xml:space="preserve"> PAGEREF _Toc75964027 \h </w:instrText>
            </w:r>
            <w:r>
              <w:rPr>
                <w:noProof/>
                <w:webHidden/>
              </w:rPr>
            </w:r>
            <w:r>
              <w:rPr>
                <w:noProof/>
                <w:webHidden/>
              </w:rPr>
              <w:fldChar w:fldCharType="separate"/>
            </w:r>
            <w:r>
              <w:rPr>
                <w:noProof/>
                <w:webHidden/>
              </w:rPr>
              <w:t>24</w:t>
            </w:r>
            <w:r>
              <w:rPr>
                <w:noProof/>
                <w:webHidden/>
              </w:rPr>
              <w:fldChar w:fldCharType="end"/>
            </w:r>
          </w:hyperlink>
        </w:p>
        <w:p w14:paraId="05673A90" w14:textId="6A8CEBDC"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8" w:history="1">
            <w:r w:rsidRPr="002B70A2">
              <w:rPr>
                <w:rStyle w:val="Hyperlink"/>
                <w:noProof/>
              </w:rPr>
              <w:t>Section C.3 Sensitivity analysis on the modeling of vaccination effect</w:t>
            </w:r>
            <w:r>
              <w:rPr>
                <w:noProof/>
                <w:webHidden/>
              </w:rPr>
              <w:tab/>
            </w:r>
            <w:r>
              <w:rPr>
                <w:noProof/>
                <w:webHidden/>
              </w:rPr>
              <w:fldChar w:fldCharType="begin"/>
            </w:r>
            <w:r>
              <w:rPr>
                <w:noProof/>
                <w:webHidden/>
              </w:rPr>
              <w:instrText xml:space="preserve"> PAGEREF _Toc75964028 \h </w:instrText>
            </w:r>
            <w:r>
              <w:rPr>
                <w:noProof/>
                <w:webHidden/>
              </w:rPr>
            </w:r>
            <w:r>
              <w:rPr>
                <w:noProof/>
                <w:webHidden/>
              </w:rPr>
              <w:fldChar w:fldCharType="separate"/>
            </w:r>
            <w:r>
              <w:rPr>
                <w:noProof/>
                <w:webHidden/>
              </w:rPr>
              <w:t>25</w:t>
            </w:r>
            <w:r>
              <w:rPr>
                <w:noProof/>
                <w:webHidden/>
              </w:rPr>
              <w:fldChar w:fldCharType="end"/>
            </w:r>
          </w:hyperlink>
        </w:p>
        <w:p w14:paraId="643E6B9F" w14:textId="740DE127"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29" w:history="1">
            <w:r w:rsidRPr="002B70A2">
              <w:rPr>
                <w:rStyle w:val="Hyperlink"/>
                <w:noProof/>
              </w:rPr>
              <w:t>Figure s8. Comparison of model predictions to actual NYC data when vaccination effectiveness is modeled as a reduction in probability of becoming infected</w:t>
            </w:r>
            <w:r>
              <w:rPr>
                <w:noProof/>
                <w:webHidden/>
              </w:rPr>
              <w:tab/>
            </w:r>
            <w:r>
              <w:rPr>
                <w:noProof/>
                <w:webHidden/>
              </w:rPr>
              <w:fldChar w:fldCharType="begin"/>
            </w:r>
            <w:r>
              <w:rPr>
                <w:noProof/>
                <w:webHidden/>
              </w:rPr>
              <w:instrText xml:space="preserve"> PAGEREF _Toc75964029 \h </w:instrText>
            </w:r>
            <w:r>
              <w:rPr>
                <w:noProof/>
                <w:webHidden/>
              </w:rPr>
            </w:r>
            <w:r>
              <w:rPr>
                <w:noProof/>
                <w:webHidden/>
              </w:rPr>
              <w:fldChar w:fldCharType="separate"/>
            </w:r>
            <w:r>
              <w:rPr>
                <w:noProof/>
                <w:webHidden/>
              </w:rPr>
              <w:t>25</w:t>
            </w:r>
            <w:r>
              <w:rPr>
                <w:noProof/>
                <w:webHidden/>
              </w:rPr>
              <w:fldChar w:fldCharType="end"/>
            </w:r>
          </w:hyperlink>
        </w:p>
        <w:p w14:paraId="49B38D46" w14:textId="18CFD7B9"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30" w:history="1">
            <w:r w:rsidRPr="002B70A2">
              <w:rPr>
                <w:rStyle w:val="Hyperlink"/>
                <w:noProof/>
              </w:rPr>
              <w:t>Table s7. Controllable spread date and number of cases on December 31, 2021 for different daily vaccination capacity scenarios</w:t>
            </w:r>
            <w:r>
              <w:rPr>
                <w:noProof/>
                <w:webHidden/>
              </w:rPr>
              <w:tab/>
            </w:r>
            <w:r>
              <w:rPr>
                <w:noProof/>
                <w:webHidden/>
              </w:rPr>
              <w:fldChar w:fldCharType="begin"/>
            </w:r>
            <w:r>
              <w:rPr>
                <w:noProof/>
                <w:webHidden/>
              </w:rPr>
              <w:instrText xml:space="preserve"> PAGEREF _Toc75964030 \h </w:instrText>
            </w:r>
            <w:r>
              <w:rPr>
                <w:noProof/>
                <w:webHidden/>
              </w:rPr>
            </w:r>
            <w:r>
              <w:rPr>
                <w:noProof/>
                <w:webHidden/>
              </w:rPr>
              <w:fldChar w:fldCharType="separate"/>
            </w:r>
            <w:r>
              <w:rPr>
                <w:noProof/>
                <w:webHidden/>
              </w:rPr>
              <w:t>26</w:t>
            </w:r>
            <w:r>
              <w:rPr>
                <w:noProof/>
                <w:webHidden/>
              </w:rPr>
              <w:fldChar w:fldCharType="end"/>
            </w:r>
          </w:hyperlink>
        </w:p>
        <w:p w14:paraId="083FA075" w14:textId="7299F833"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31" w:history="1">
            <w:r w:rsidRPr="002B70A2">
              <w:rPr>
                <w:rStyle w:val="Hyperlink"/>
                <w:noProof/>
              </w:rPr>
              <w:t>Table s8. Controllable spread date and number of cases on December 31, 2021 for different vaccination effectiveness scenarios when vaccination effectiveness is modeled as a reduction in probability of becoming infected (vaccine coverage 50%, vaccination capacity 0.25%)</w:t>
            </w:r>
            <w:r>
              <w:rPr>
                <w:noProof/>
                <w:webHidden/>
              </w:rPr>
              <w:tab/>
            </w:r>
            <w:r>
              <w:rPr>
                <w:noProof/>
                <w:webHidden/>
              </w:rPr>
              <w:fldChar w:fldCharType="begin"/>
            </w:r>
            <w:r>
              <w:rPr>
                <w:noProof/>
                <w:webHidden/>
              </w:rPr>
              <w:instrText xml:space="preserve"> PAGEREF _Toc75964031 \h </w:instrText>
            </w:r>
            <w:r>
              <w:rPr>
                <w:noProof/>
                <w:webHidden/>
              </w:rPr>
            </w:r>
            <w:r>
              <w:rPr>
                <w:noProof/>
                <w:webHidden/>
              </w:rPr>
              <w:fldChar w:fldCharType="separate"/>
            </w:r>
            <w:r>
              <w:rPr>
                <w:noProof/>
                <w:webHidden/>
              </w:rPr>
              <w:t>27</w:t>
            </w:r>
            <w:r>
              <w:rPr>
                <w:noProof/>
                <w:webHidden/>
              </w:rPr>
              <w:fldChar w:fldCharType="end"/>
            </w:r>
          </w:hyperlink>
        </w:p>
        <w:p w14:paraId="0BFB5CCF" w14:textId="432F0D8D"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32" w:history="1">
            <w:r w:rsidRPr="002B70A2">
              <w:rPr>
                <w:rStyle w:val="Hyperlink"/>
                <w:noProof/>
              </w:rPr>
              <w:t>Figure s9. Impact of vaccine coverage on the number of confirmed cases in different regions for two different scenarios of adherence to nonpharmaceutical interventions when vaccination effectiveness is modeled as a reduction in probability of becoming infected</w:t>
            </w:r>
            <w:r>
              <w:rPr>
                <w:noProof/>
                <w:webHidden/>
              </w:rPr>
              <w:tab/>
            </w:r>
            <w:r>
              <w:rPr>
                <w:noProof/>
                <w:webHidden/>
              </w:rPr>
              <w:fldChar w:fldCharType="begin"/>
            </w:r>
            <w:r>
              <w:rPr>
                <w:noProof/>
                <w:webHidden/>
              </w:rPr>
              <w:instrText xml:space="preserve"> PAGEREF _Toc75964032 \h </w:instrText>
            </w:r>
            <w:r>
              <w:rPr>
                <w:noProof/>
                <w:webHidden/>
              </w:rPr>
            </w:r>
            <w:r>
              <w:rPr>
                <w:noProof/>
                <w:webHidden/>
              </w:rPr>
              <w:fldChar w:fldCharType="separate"/>
            </w:r>
            <w:r>
              <w:rPr>
                <w:noProof/>
                <w:webHidden/>
              </w:rPr>
              <w:t>28</w:t>
            </w:r>
            <w:r>
              <w:rPr>
                <w:noProof/>
                <w:webHidden/>
              </w:rPr>
              <w:fldChar w:fldCharType="end"/>
            </w:r>
          </w:hyperlink>
        </w:p>
        <w:p w14:paraId="45241C6F" w14:textId="477D8396" w:rsidR="002F490C" w:rsidRDefault="002F490C">
          <w:pPr>
            <w:pStyle w:val="TOC2"/>
            <w:tabs>
              <w:tab w:val="right" w:leader="dot" w:pos="9350"/>
            </w:tabs>
            <w:rPr>
              <w:rFonts w:asciiTheme="minorHAnsi" w:eastAsiaTheme="minorEastAsia" w:hAnsiTheme="minorHAnsi" w:cstheme="minorBidi"/>
              <w:noProof/>
              <w:sz w:val="22"/>
              <w:szCs w:val="22"/>
            </w:rPr>
          </w:pPr>
          <w:hyperlink w:anchor="_Toc75964033" w:history="1">
            <w:r w:rsidRPr="002B70A2">
              <w:rPr>
                <w:rStyle w:val="Hyperlink"/>
                <w:noProof/>
              </w:rPr>
              <w:t>Figure s10. Impact of vaccination and adherence to nonpharmaceutical interventions on the number of cases over time when vaccination effectiveness is modeled as a reduction in probability of becoming infected</w:t>
            </w:r>
            <w:r>
              <w:rPr>
                <w:noProof/>
                <w:webHidden/>
              </w:rPr>
              <w:tab/>
            </w:r>
            <w:r>
              <w:rPr>
                <w:noProof/>
                <w:webHidden/>
              </w:rPr>
              <w:fldChar w:fldCharType="begin"/>
            </w:r>
            <w:r>
              <w:rPr>
                <w:noProof/>
                <w:webHidden/>
              </w:rPr>
              <w:instrText xml:space="preserve"> PAGEREF _Toc75964033 \h </w:instrText>
            </w:r>
            <w:r>
              <w:rPr>
                <w:noProof/>
                <w:webHidden/>
              </w:rPr>
            </w:r>
            <w:r>
              <w:rPr>
                <w:noProof/>
                <w:webHidden/>
              </w:rPr>
              <w:fldChar w:fldCharType="separate"/>
            </w:r>
            <w:r>
              <w:rPr>
                <w:noProof/>
                <w:webHidden/>
              </w:rPr>
              <w:t>29</w:t>
            </w:r>
            <w:r>
              <w:rPr>
                <w:noProof/>
                <w:webHidden/>
              </w:rPr>
              <w:fldChar w:fldCharType="end"/>
            </w:r>
          </w:hyperlink>
        </w:p>
        <w:p w14:paraId="4E969986" w14:textId="4271C0CD" w:rsidR="00BF6D7A" w:rsidRPr="00354EBE" w:rsidRDefault="00BF6D7A" w:rsidP="00BF6D7A">
          <w:pPr>
            <w:pStyle w:val="TOC2"/>
            <w:tabs>
              <w:tab w:val="right" w:leader="dot" w:pos="9350"/>
            </w:tabs>
            <w:rPr>
              <w:sz w:val="20"/>
              <w:szCs w:val="20"/>
            </w:rPr>
          </w:pPr>
          <w:r w:rsidRPr="00354EBE">
            <w:rPr>
              <w:noProof/>
              <w:sz w:val="20"/>
              <w:szCs w:val="20"/>
            </w:rPr>
            <w:fldChar w:fldCharType="end"/>
          </w:r>
        </w:p>
      </w:sdtContent>
    </w:sdt>
    <w:p w14:paraId="028C7E6D" w14:textId="77777777" w:rsidR="00BF6D7A" w:rsidRPr="00354EBE" w:rsidRDefault="00BF6D7A" w:rsidP="00BF6D7A">
      <w:pPr>
        <w:rPr>
          <w:rFonts w:eastAsiaTheme="majorEastAsia"/>
          <w:b/>
          <w:color w:val="2E74B5" w:themeColor="accent1" w:themeShade="BF"/>
          <w:sz w:val="20"/>
          <w:szCs w:val="20"/>
        </w:rPr>
      </w:pPr>
    </w:p>
    <w:p w14:paraId="62DADFC8" w14:textId="77777777" w:rsidR="00BF6D7A" w:rsidRPr="00354EBE" w:rsidRDefault="00BF6D7A" w:rsidP="00BF6D7A">
      <w:pPr>
        <w:spacing w:after="160" w:line="259" w:lineRule="auto"/>
        <w:rPr>
          <w:rFonts w:eastAsiaTheme="majorEastAsia"/>
          <w:b/>
          <w:color w:val="2E74B5" w:themeColor="accent1" w:themeShade="BF"/>
          <w:sz w:val="20"/>
          <w:szCs w:val="20"/>
        </w:rPr>
      </w:pPr>
      <w:r w:rsidRPr="00354EBE">
        <w:rPr>
          <w:sz w:val="20"/>
          <w:szCs w:val="20"/>
        </w:rPr>
        <w:br w:type="page"/>
      </w:r>
    </w:p>
    <w:p w14:paraId="01C7E0BE" w14:textId="77777777" w:rsidR="00BF6D7A" w:rsidRDefault="00BF6D7A" w:rsidP="00BF6D7A">
      <w:pPr>
        <w:pStyle w:val="Heading1"/>
      </w:pPr>
      <w:bookmarkStart w:id="1" w:name="_Toc75964006"/>
      <w:r>
        <w:lastRenderedPageBreak/>
        <w:t>Section</w:t>
      </w:r>
      <w:r w:rsidRPr="00C70235">
        <w:t xml:space="preserve"> A. Details of COVAM</w:t>
      </w:r>
      <w:bookmarkEnd w:id="1"/>
    </w:p>
    <w:p w14:paraId="6C057E69" w14:textId="77777777" w:rsidR="00BF6D7A" w:rsidRPr="00761389" w:rsidRDefault="00BF6D7A" w:rsidP="00BF6D7A">
      <w:pPr>
        <w:pStyle w:val="Heading2"/>
      </w:pPr>
      <w:bookmarkStart w:id="2" w:name="_Toc75964007"/>
      <w:r>
        <w:t>Overview of COVAM</w:t>
      </w:r>
      <w:bookmarkEnd w:id="2"/>
    </w:p>
    <w:p w14:paraId="29CF747D" w14:textId="4F18A47F" w:rsidR="00BF6D7A" w:rsidRDefault="00BF6D7A" w:rsidP="00BF6D7A">
      <w:pPr>
        <w:ind w:firstLine="720"/>
      </w:pPr>
      <w:r w:rsidRPr="00761389">
        <w:t xml:space="preserve">COVAM is </w:t>
      </w:r>
      <w:r>
        <w:t xml:space="preserve">an agent-based simulation model in which agents represent the individuals in a community. At the beginning, no agents have immunity to COVID-19. In each time step, representing one day, agents may interact with other agents randomly where the number of close daily interactions dependent on the agent’s age and adherence to social distancing. The number of daily interactions decreases with patient age, with younger agents maintaining most of their daily interactions. COVID-19 exposure may occur if a contagious agent closely interacts with a susceptible agent. The model considers that some </w:t>
      </w:r>
      <w:r w:rsidR="00707036">
        <w:t xml:space="preserve">infectious </w:t>
      </w:r>
      <w:r>
        <w:t xml:space="preserve">individuals are never tested positive, a number of new </w:t>
      </w:r>
      <w:r w:rsidR="0027632F">
        <w:t xml:space="preserve">infectious </w:t>
      </w:r>
      <w:r w:rsidR="00666E2A">
        <w:t>agents</w:t>
      </w:r>
      <w:r w:rsidR="0027632F">
        <w:t xml:space="preserve"> </w:t>
      </w:r>
      <w:r>
        <w:t xml:space="preserve">are imported into the region representing the case that there is movement among regions, and some asymptomatic individuals transmit the disease prior to showing symptoms.  COVAM represents the effects of nonpharmaceutical interventions (NPIs) such as physical distancing measures and facial mask use by reducing the number of daily interactions. </w:t>
      </w:r>
      <w:r w:rsidRPr="00354EBE">
        <w:rPr>
          <w:rFonts w:cstheme="minorHAnsi"/>
        </w:rPr>
        <w:t xml:space="preserve">COVAM </w:t>
      </w:r>
      <w:r>
        <w:rPr>
          <w:rFonts w:cstheme="minorHAnsi"/>
        </w:rPr>
        <w:t xml:space="preserve">coded programmed using </w:t>
      </w:r>
      <w:r w:rsidRPr="00354EBE">
        <w:rPr>
          <w:rFonts w:cstheme="minorHAnsi"/>
        </w:rPr>
        <w:t xml:space="preserve">C++ </w:t>
      </w:r>
      <w:r>
        <w:rPr>
          <w:rFonts w:cstheme="minorHAnsi"/>
        </w:rPr>
        <w:t xml:space="preserve">programming language </w:t>
      </w:r>
      <w:r w:rsidRPr="00354EBE">
        <w:rPr>
          <w:rFonts w:cstheme="minorHAnsi"/>
        </w:rPr>
        <w:t xml:space="preserve">for </w:t>
      </w:r>
      <w:r>
        <w:rPr>
          <w:rFonts w:cstheme="minorHAnsi"/>
        </w:rPr>
        <w:t>flexibility and quicker</w:t>
      </w:r>
      <w:r w:rsidRPr="00354EBE">
        <w:rPr>
          <w:rFonts w:cstheme="minorHAnsi"/>
        </w:rPr>
        <w:t xml:space="preserve"> computational times. Each </w:t>
      </w:r>
      <w:r>
        <w:rPr>
          <w:rFonts w:cstheme="minorHAnsi"/>
        </w:rPr>
        <w:t xml:space="preserve">simulation run </w:t>
      </w:r>
      <w:r w:rsidRPr="00354EBE">
        <w:rPr>
          <w:rFonts w:cstheme="minorHAnsi"/>
        </w:rPr>
        <w:t>last</w:t>
      </w:r>
      <w:r>
        <w:rPr>
          <w:rFonts w:cstheme="minorHAnsi"/>
        </w:rPr>
        <w:t>s</w:t>
      </w:r>
      <w:r w:rsidRPr="00354EBE">
        <w:rPr>
          <w:rFonts w:cstheme="minorHAnsi"/>
        </w:rPr>
        <w:t xml:space="preserve"> </w:t>
      </w:r>
      <w:r>
        <w:rPr>
          <w:rFonts w:cstheme="minorHAnsi"/>
        </w:rPr>
        <w:t xml:space="preserve">between several minutes and an </w:t>
      </w:r>
      <w:r w:rsidRPr="00354EBE">
        <w:rPr>
          <w:rFonts w:cstheme="minorHAnsi"/>
        </w:rPr>
        <w:t xml:space="preserve">hour on a standalone desktop PC </w:t>
      </w:r>
      <w:r>
        <w:rPr>
          <w:rFonts w:cstheme="minorHAnsi"/>
        </w:rPr>
        <w:t xml:space="preserve">that varies by scenario and population </w:t>
      </w:r>
      <w:r w:rsidRPr="00354EBE">
        <w:rPr>
          <w:rFonts w:cstheme="minorHAnsi"/>
        </w:rPr>
        <w:t xml:space="preserve">size. </w:t>
      </w:r>
      <w:r>
        <w:t>Full details of COVAM are published elsewhere</w:t>
      </w:r>
      <w:r w:rsidR="00DD6C14">
        <w:t xml:space="preserve"> </w:t>
      </w:r>
      <w:r w:rsidR="00DD6C14">
        <w:fldChar w:fldCharType="begin"/>
      </w:r>
      <w:r w:rsidR="00C75108">
        <w:instrText xml:space="preserve"> ADDIN EN.CITE &lt;EndNote&gt;&lt;Cite&gt;&lt;Author&gt;Alagoz&lt;/Author&gt;&lt;Year&gt;2020&lt;/Year&gt;&lt;RecNum&gt;696&lt;/RecNum&gt;&lt;DisplayText&gt;(1)&lt;/DisplayText&gt;&lt;record&gt;&lt;rec-number&gt;696&lt;/rec-number&gt;&lt;foreign-keys&gt;&lt;key app="EN" db-id="pz9taxdvldfdpreeweupsstuxz0eta9wstav" timestamp="0"&gt;696&lt;/key&gt;&lt;/foreign-keys&gt;&lt;ref-type name="Journal Article"&gt;17&lt;/ref-type&gt;&lt;contributors&gt;&lt;authors&gt;&lt;author&gt;Alagoz, Oguzhan&lt;/author&gt;&lt;author&gt;Sethi, Ajay K&lt;/author&gt;&lt;author&gt;Patterson, Brian W&lt;/author&gt;&lt;author&gt;Churpek, Matthew&lt;/author&gt;&lt;author&gt;Safdar, Nasia&lt;/author&gt;&lt;/authors&gt;&lt;/contributors&gt;&lt;titles&gt;&lt;title&gt;Effect of Timing of and Adherence to Social Distancing Measures on COVID-19 Burden in the United States: A Simulation Modeling Approach&lt;/title&gt;&lt;secondary-title&gt;Annals of internal medicine&lt;/secondary-title&gt;&lt;/titles&gt;&lt;dates&gt;&lt;year&gt;2020&lt;/year&gt;&lt;/dates&gt;&lt;isbn&gt;0003-4819&lt;/isbn&gt;&lt;urls&gt;&lt;/urls&gt;&lt;/record&gt;&lt;/Cite&gt;&lt;/EndNote&gt;</w:instrText>
      </w:r>
      <w:r w:rsidR="00DD6C14">
        <w:fldChar w:fldCharType="separate"/>
      </w:r>
      <w:r w:rsidR="00C75108">
        <w:rPr>
          <w:noProof/>
        </w:rPr>
        <w:t>(1)</w:t>
      </w:r>
      <w:r w:rsidR="00DD6C14">
        <w:fldChar w:fldCharType="end"/>
      </w:r>
      <w:r>
        <w:t xml:space="preserve"> and briefly summarized here. </w:t>
      </w:r>
    </w:p>
    <w:p w14:paraId="16B4B103" w14:textId="77777777" w:rsidR="00BF6D7A" w:rsidRDefault="00BF6D7A" w:rsidP="00BF6D7A">
      <w:pPr>
        <w:rPr>
          <w:rStyle w:val="Heading2Char"/>
        </w:rPr>
      </w:pPr>
    </w:p>
    <w:p w14:paraId="2CF76C26" w14:textId="461656CE" w:rsidR="00BF6D7A" w:rsidRPr="006D4B4C" w:rsidRDefault="00BF6D7A" w:rsidP="00BF6D7A">
      <w:bookmarkStart w:id="3" w:name="_Toc75964008"/>
      <w:r w:rsidRPr="006D4B4C">
        <w:rPr>
          <w:rStyle w:val="Heading2Char"/>
        </w:rPr>
        <w:t xml:space="preserve">Figure </w:t>
      </w:r>
      <w:r w:rsidR="00DD6C14">
        <w:rPr>
          <w:rStyle w:val="Heading2Char"/>
        </w:rPr>
        <w:t>s</w:t>
      </w:r>
      <w:r w:rsidRPr="006D4B4C">
        <w:rPr>
          <w:rStyle w:val="Heading2Char"/>
        </w:rPr>
        <w:t>1. Progression of COVID-19</w:t>
      </w:r>
      <w:bookmarkEnd w:id="3"/>
      <w:r w:rsidRPr="006D4B4C">
        <w:t xml:space="preserve"> (adapted from Alagoz, et al 2020</w:t>
      </w:r>
      <w:r w:rsidR="00DD6C14">
        <w:fldChar w:fldCharType="begin"/>
      </w:r>
      <w:r w:rsidR="00C75108">
        <w:instrText xml:space="preserve"> ADDIN EN.CITE &lt;EndNote&gt;&lt;Cite&gt;&lt;Author&gt;Alagoz&lt;/Author&gt;&lt;Year&gt;2020&lt;/Year&gt;&lt;RecNum&gt;696&lt;/RecNum&gt;&lt;DisplayText&gt;(1)&lt;/DisplayText&gt;&lt;record&gt;&lt;rec-number&gt;696&lt;/rec-number&gt;&lt;foreign-keys&gt;&lt;key app="EN" db-id="pz9taxdvldfdpreeweupsstuxz0eta9wstav" timestamp="0"&gt;696&lt;/key&gt;&lt;/foreign-keys&gt;&lt;ref-type name="Journal Article"&gt;17&lt;/ref-type&gt;&lt;contributors&gt;&lt;authors&gt;&lt;author&gt;Alagoz, Oguzhan&lt;/author&gt;&lt;author&gt;Sethi, Ajay K&lt;/author&gt;&lt;author&gt;Patterson, Brian W&lt;/author&gt;&lt;author&gt;Churpek, Matthew&lt;/author&gt;&lt;author&gt;Safdar, Nasia&lt;/author&gt;&lt;/authors&gt;&lt;/contributors&gt;&lt;titles&gt;&lt;title&gt;Effect of Timing of and Adherence to Social Distancing Measures on COVID-19 Burden in the United States: A Simulation Modeling Approach&lt;/title&gt;&lt;secondary-title&gt;Annals of internal medicine&lt;/secondary-title&gt;&lt;/titles&gt;&lt;dates&gt;&lt;year&gt;2020&lt;/year&gt;&lt;/dates&gt;&lt;isbn&gt;0003-4819&lt;/isbn&gt;&lt;urls&gt;&lt;/urls&gt;&lt;/record&gt;&lt;/Cite&gt;&lt;/EndNote&gt;</w:instrText>
      </w:r>
      <w:r w:rsidR="00DD6C14">
        <w:fldChar w:fldCharType="separate"/>
      </w:r>
      <w:r w:rsidR="00C75108">
        <w:rPr>
          <w:noProof/>
        </w:rPr>
        <w:t>(1)</w:t>
      </w:r>
      <w:r w:rsidR="00DD6C14">
        <w:fldChar w:fldCharType="end"/>
      </w:r>
      <w:r w:rsidRPr="006D4B4C">
        <w:t>)</w:t>
      </w:r>
    </w:p>
    <w:p w14:paraId="2AFCC027" w14:textId="201E6244" w:rsidR="00BF6D7A" w:rsidRDefault="00707036" w:rsidP="00BF6D7A">
      <w:r w:rsidRPr="00707036">
        <w:rPr>
          <w:noProof/>
        </w:rPr>
        <w:drawing>
          <wp:inline distT="0" distB="0" distL="0" distR="0" wp14:anchorId="48AC9E2C" wp14:editId="16F30ED1">
            <wp:extent cx="5943600" cy="26854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685415"/>
                    </a:xfrm>
                    <a:prstGeom prst="rect">
                      <a:avLst/>
                    </a:prstGeom>
                  </pic:spPr>
                </pic:pic>
              </a:graphicData>
            </a:graphic>
          </wp:inline>
        </w:drawing>
      </w:r>
    </w:p>
    <w:p w14:paraId="3D64638C" w14:textId="77777777" w:rsidR="00BF6D7A" w:rsidRPr="00761389" w:rsidRDefault="00BF6D7A" w:rsidP="00BF6D7A">
      <w:pPr>
        <w:pStyle w:val="Heading2"/>
      </w:pPr>
      <w:bookmarkStart w:id="4" w:name="_Toc75964009"/>
      <w:r>
        <w:t>D</w:t>
      </w:r>
      <w:r w:rsidRPr="00761389">
        <w:t>isease states</w:t>
      </w:r>
      <w:bookmarkEnd w:id="4"/>
    </w:p>
    <w:p w14:paraId="4F4BC15C" w14:textId="55434DE7" w:rsidR="00BF6D7A" w:rsidRDefault="00BF6D7A" w:rsidP="00BF6D7A">
      <w:pPr>
        <w:ind w:firstLine="720"/>
      </w:pPr>
      <w:r>
        <w:t xml:space="preserve">Agents may occupy one of the following eight disease states:  Susceptible (S), Exposed-incubation (E), </w:t>
      </w:r>
      <w:r w:rsidR="00EC0C2C">
        <w:t xml:space="preserve">Infectious </w:t>
      </w:r>
      <w:r>
        <w:t xml:space="preserve">with mild to moderate symptoms that is detected (IM+), </w:t>
      </w:r>
      <w:r w:rsidR="00EC0C2C">
        <w:t xml:space="preserve">Infectious </w:t>
      </w:r>
      <w:r>
        <w:t xml:space="preserve">with mild to moderate symptoms that is undetected (IM-), </w:t>
      </w:r>
      <w:r w:rsidR="00EC0C2C">
        <w:t xml:space="preserve">Infectious </w:t>
      </w:r>
      <w:r>
        <w:t xml:space="preserve">with severe symptoms (IS), </w:t>
      </w:r>
      <w:r w:rsidR="00EC0C2C">
        <w:t xml:space="preserve">Infectious </w:t>
      </w:r>
      <w:r>
        <w:t xml:space="preserve">with symptoms requiring critical care (IC), Recovered (R), and Dead (D). If a susceptible agent is exposed, they will transition to the exposed-incubation phase (E), in which they will remain for on average five days. On average, during the last two days of an exposed-incubation agent may become infectious and expose others. The agent may then transition to an </w:t>
      </w:r>
      <w:r w:rsidR="00A32F4D">
        <w:t xml:space="preserve">infectious </w:t>
      </w:r>
      <w:r>
        <w:t>with mild symptoms state, dependent on if they are tested (IM- or IM+).</w:t>
      </w:r>
    </w:p>
    <w:p w14:paraId="2845B58C" w14:textId="121083F1" w:rsidR="00BF6D7A" w:rsidRDefault="00BF6D7A" w:rsidP="00BF6D7A">
      <w:r>
        <w:lastRenderedPageBreak/>
        <w:tab/>
        <w:t xml:space="preserve">Regardless of testing, agents remain </w:t>
      </w:r>
      <w:r w:rsidR="00A32F4D">
        <w:t xml:space="preserve">infectious </w:t>
      </w:r>
      <w:r>
        <w:t xml:space="preserve">with mild symptoms for an average of six days. The agent may then transition to the recovered stay, or to severe symptoms (IS). Patients in the IS state are considered to be hospitalized and have severe symptoms including “dyspnea, hypoxia, or &gt;50% lung involvement on imaging,” according to the CDC definition </w:t>
      </w:r>
      <w:r>
        <w:fldChar w:fldCharType="begin"/>
      </w:r>
      <w:r>
        <w:instrText xml:space="preserve"> ADDIN ZOTERO_ITEM CSL_CITATION {"citationID":"PjFTe9cm","properties":{"formattedCitation":"(1)","plainCitation":"(1)","noteIndex":0},"citationItems":[{"id":2947,"uris":["http://zotero.org/users/4275921/items/P9ZA7Z9Y"],"uri":["http://zotero.org/users/4275921/items/P9ZA7Z9Y"],"itemData":{"id":2947,"type":"webpage","abstract":"CDC provides credible COVID-19 health information to the U.S.","container-title":"Centers for Disease Control and Prevention","language":"en-us","title":"Coronavirus Disease 2019 (COVID-19)","URL":"https://www.cdc.gov/coronavirus/2019-ncov/hcp/clinical-guidance-management-patients.html","author":[{"family":"CDC","given":""}],"accessed":{"date-parts":[["2021",1,10]]},"issued":{"date-parts":[["2020",2,11]]}}}],"schema":"https://github.com/citation-style-language/schema/raw/master/csl-citation.json"} </w:instrText>
      </w:r>
      <w:r>
        <w:fldChar w:fldCharType="separate"/>
      </w:r>
      <w:r w:rsidRPr="006C31E3">
        <w:t>(1)</w:t>
      </w:r>
      <w:r>
        <w:fldChar w:fldCharType="end"/>
      </w:r>
      <w:r>
        <w:t xml:space="preserve">. The agent remains in the IS state for an average of 6 days. The agent may then again transition to the recovered state or to the IC state, denoting critical symptoms and requiring an ICU stay. An average of 46% of patients in the IC state will require use of a ventilator. Patients in the IC state remain in this state for an average of ten days before transitioning to either the recovery state or death state. Probability of recovering from mild, severe, or critical symptoms is dependent on agent age. Supplement Figure </w:t>
      </w:r>
      <w:r w:rsidR="00DD6C14">
        <w:t>s</w:t>
      </w:r>
      <w:r>
        <w:t>1 illustrates the discrete time Markov chain representing patient disease state.</w:t>
      </w:r>
    </w:p>
    <w:p w14:paraId="15528E82" w14:textId="77777777" w:rsidR="00BF6D7A" w:rsidRDefault="00BF6D7A" w:rsidP="00BF6D7A">
      <w:pPr>
        <w:pStyle w:val="Heading2"/>
      </w:pPr>
      <w:bookmarkStart w:id="5" w:name="_Toc75964010"/>
      <w:r>
        <w:t>Adherence to NPIs</w:t>
      </w:r>
      <w:bookmarkEnd w:id="5"/>
    </w:p>
    <w:p w14:paraId="1B31D21E" w14:textId="77777777" w:rsidR="00BF6D7A" w:rsidRDefault="00BF6D7A" w:rsidP="00BF6D7A">
      <w:pPr>
        <w:ind w:firstLine="720"/>
      </w:pPr>
      <w:r>
        <w:t xml:space="preserve">COVAM uses a detailed representation of the varying </w:t>
      </w:r>
      <w:r w:rsidRPr="00531DC6">
        <w:t xml:space="preserve">adherence </w:t>
      </w:r>
      <w:r>
        <w:t>levels of the communities to NPIs</w:t>
      </w:r>
      <w:r w:rsidRPr="00531DC6">
        <w:t xml:space="preserve">. </w:t>
      </w:r>
      <w:r>
        <w:t xml:space="preserve"> COVAM uses </w:t>
      </w:r>
      <w:r w:rsidRPr="00531DC6">
        <w:t xml:space="preserve">adherence to </w:t>
      </w:r>
      <w:r>
        <w:t>NPIs to represent</w:t>
      </w:r>
      <w:r w:rsidRPr="00531DC6">
        <w:t xml:space="preserve"> several behaviors that reduce the transmissibility of SARS-CoV-2, including keeping at least 6-feet of distancing during person-to-person interactions, </w:t>
      </w:r>
      <w:r>
        <w:t>less frequent traveling</w:t>
      </w:r>
      <w:r w:rsidRPr="00531DC6">
        <w:t xml:space="preserve">, and wearing masks. Our primary source for the </w:t>
      </w:r>
      <w:r>
        <w:t>adherence to NPIs</w:t>
      </w:r>
      <w:r w:rsidRPr="00531DC6">
        <w:t xml:space="preserve"> is distance traveled and maintenance of at least 6-foot distance during person-to-person interactions</w:t>
      </w:r>
      <w:r>
        <w:t xml:space="preserve"> that relies on cell-phone data</w:t>
      </w:r>
      <w:r w:rsidRPr="00531DC6">
        <w:t>.</w:t>
      </w:r>
      <w:r>
        <w:t xml:space="preserve"> </w:t>
      </w:r>
      <w:r w:rsidRPr="00531DC6">
        <w:t>Although COVAM has the ability to adjust this parameter on a daily basis, we changed the value of this parameter infrequently to prevent overfitting.</w:t>
      </w:r>
    </w:p>
    <w:p w14:paraId="615687E9" w14:textId="77777777" w:rsidR="00BF6D7A" w:rsidRDefault="00BF6D7A" w:rsidP="00BF6D7A">
      <w:pPr>
        <w:pStyle w:val="Heading2"/>
      </w:pPr>
      <w:bookmarkStart w:id="6" w:name="_Toc75964011"/>
      <w:r>
        <w:t>Parameter estimation</w:t>
      </w:r>
      <w:bookmarkEnd w:id="6"/>
    </w:p>
    <w:p w14:paraId="4FA8ECA1" w14:textId="1B2EB4B3" w:rsidR="00BF6D7A" w:rsidRDefault="00BF6D7A" w:rsidP="00BF6D7A">
      <w:r>
        <w:t>Parameters used in COVAM are described in Supplement Tables 1 and 2. Parameters were primarily estimated from observational data and literature. In this model, we assume that agents in the IS and IC states cannot transmit COVID-19 to other agents as interactions with the population are cut off during a hospital stay. Given this assumption, the probability for transmission from mildly symptomatic patients to susceptible patients is a key driver of transmissibility in this model. To estimate this parameter, we find a probability that, along with other baseline parameters, will result in a theoretical R</w:t>
      </w:r>
      <w:r>
        <w:rPr>
          <w:vertAlign w:val="subscript"/>
        </w:rPr>
        <w:t>0</w:t>
      </w:r>
      <w:r>
        <w:t xml:space="preserve"> of 2.6. This R</w:t>
      </w:r>
      <w:r>
        <w:rPr>
          <w:vertAlign w:val="subscript"/>
        </w:rPr>
        <w:t>0</w:t>
      </w:r>
      <w:r>
        <w:t xml:space="preserve"> value was calculated using data from China early in the pandemic</w:t>
      </w:r>
      <w:r w:rsidR="00DD6C14">
        <w:t xml:space="preserve"> </w:t>
      </w:r>
      <w:r w:rsidR="00DD6C14">
        <w:fldChar w:fldCharType="begin"/>
      </w:r>
      <w:r w:rsidR="00C75108">
        <w:instrText xml:space="preserve"> ADDIN EN.CITE &lt;EndNote&gt;&lt;Cite ExcludeYear="1"&gt;&lt;Author&gt;Imai&lt;/Author&gt;&lt;RecNum&gt;610&lt;/RecNum&gt;&lt;DisplayText&gt;(2)&lt;/DisplayText&gt;&lt;record&gt;&lt;rec-number&gt;610&lt;/rec-number&gt;&lt;foreign-keys&gt;&lt;key app="EN" db-id="pz9taxdvldfdpreeweupsstuxz0eta9wstav" timestamp="0"&gt;610&lt;/key&gt;&lt;/foreign-keys&gt;&lt;ref-type name="Book Section"&gt;5&lt;/ref-type&gt;&lt;contributors&gt;&lt;authors&gt;&lt;author&gt;Imai, Natsuko&lt;/author&gt;&lt;author&gt;Cori, Anne&lt;/author&gt;&lt;author&gt;Dorigatti, Ilaria&lt;/author&gt;&lt;author&gt;Baguelin, Marc&lt;/author&gt;&lt;author&gt;Donnelly, Christl A&lt;/author&gt;&lt;author&gt;Riley, Steven&lt;/author&gt;&lt;author&gt;Ferguson, Neil M&lt;/author&gt;&lt;/authors&gt;&lt;/contributors&gt;&lt;titles&gt;&lt;title&gt;Report 3: transmissibility of 2019-nCov&lt;/title&gt;&lt;secondary-title&gt;Imperial College London&lt;/secondary-title&gt;&lt;/titles&gt;&lt;dates&gt;&lt;/dates&gt;&lt;pub-location&gt;Available from https://www.imperial.ac.uk/media/imperial-college/medicine/sph/ide/gida-fellowships/Imperial-College-COVID19-transmissibility-25-01-2020.pdf, Accessed April 30, 2020&lt;/pub-location&gt;&lt;urls&gt;&lt;/urls&gt;&lt;/record&gt;&lt;/Cite&gt;&lt;/EndNote&gt;</w:instrText>
      </w:r>
      <w:r w:rsidR="00DD6C14">
        <w:fldChar w:fldCharType="separate"/>
      </w:r>
      <w:r w:rsidR="00C75108">
        <w:rPr>
          <w:noProof/>
        </w:rPr>
        <w:t>(2)</w:t>
      </w:r>
      <w:r w:rsidR="00DD6C14">
        <w:fldChar w:fldCharType="end"/>
      </w:r>
      <w:r>
        <w:t>. The resultant probability of transmission is 0.0418, which we assume applies to asymptomatic and symptomatic agents regardless of testing status.</w:t>
      </w:r>
    </w:p>
    <w:p w14:paraId="1E8AC76A" w14:textId="3D433211" w:rsidR="00BF6D7A" w:rsidRPr="00435601" w:rsidRDefault="00BF6D7A" w:rsidP="00BF6D7A">
      <w:r>
        <w:tab/>
        <w:t>To estimate the adherence to NPIs over time, we used multiple sources that estimated mobility changes utilizing mobile phone data</w:t>
      </w:r>
      <w:r w:rsidR="00DD6C14">
        <w:t xml:space="preserve"> </w:t>
      </w:r>
      <w:r w:rsidR="00DD6C14">
        <w:fldChar w:fldCharType="begin"/>
      </w:r>
      <w:r w:rsidR="00C75108">
        <w:instrText xml:space="preserve"> ADDIN EN.CITE &lt;EndNote&gt;&lt;Cite&gt;&lt;Author&gt;GeoDS Lab @ UW-Madison&lt;/Author&gt;&lt;Year&gt;2021&lt;/Year&gt;&lt;RecNum&gt;608&lt;/RecNum&gt;&lt;DisplayText&gt;(3-5)&lt;/DisplayText&gt;&lt;record&gt;&lt;rec-number&gt;608&lt;/rec-number&gt;&lt;foreign-keys&gt;&lt;key app="EN" db-id="pz9taxdvldfdpreeweupsstuxz0eta9wstav" timestamp="0"&gt;608&lt;/key&gt;&lt;/foreign-keys&gt;&lt;ref-type name="Web Page"&gt;12&lt;/ref-type&gt;&lt;contributors&gt;&lt;authors&gt;&lt;author&gt;GeoDS Lab @ UW-Madison,&lt;/author&gt;&lt;/authors&gt;&lt;/contributors&gt;&lt;titles&gt;&lt;title&gt;Mapping Mobility Changes in Response to COVID-19&lt;/title&gt;&lt;/titles&gt;&lt;number&gt;February 1, 2021&lt;/number&gt;&lt;dates&gt;&lt;year&gt;2021&lt;/year&gt;&lt;/dates&gt;&lt;urls&gt;&lt;related-urls&gt;&lt;url&gt;https://geods.geography.wisc.edu/covid19/physical-distancing/&lt;/url&gt;&lt;/related-urls&gt;&lt;/urls&gt;&lt;/record&gt;&lt;/Cite&gt;&lt;Cite&gt;&lt;Author&gt;Google&lt;/Author&gt;&lt;Year&gt;2021&lt;/Year&gt;&lt;RecNum&gt;617&lt;/RecNum&gt;&lt;record&gt;&lt;rec-number&gt;617&lt;/rec-number&gt;&lt;foreign-keys&gt;&lt;key app="EN" db-id="pz9taxdvldfdpreeweupsstuxz0eta9wstav" timestamp="0"&gt;617&lt;/key&gt;&lt;/foreign-keys&gt;&lt;ref-type name="Web Page"&gt;12&lt;/ref-type&gt;&lt;contributors&gt;&lt;authors&gt;&lt;author&gt;Google &lt;/author&gt;&lt;/authors&gt;&lt;/contributors&gt;&lt;titles&gt;&lt;title&gt;COVID-19 Community Mobility Report&lt;/title&gt;&lt;/titles&gt;&lt;number&gt;February 1, 2021&lt;/number&gt;&lt;dates&gt;&lt;year&gt;2021&lt;/year&gt;&lt;/dates&gt;&lt;urls&gt;&lt;related-urls&gt;&lt;url&gt;https://www.google.com/covid19/mobility/&lt;/url&gt;&lt;/related-urls&gt;&lt;/urls&gt;&lt;/record&gt;&lt;/Cite&gt;&lt;Cite&gt;&lt;Author&gt;Unacast&lt;/Author&gt;&lt;Year&gt;2021&lt;/Year&gt;&lt;RecNum&gt;599&lt;/RecNum&gt;&lt;record&gt;&lt;rec-number&gt;599&lt;/rec-number&gt;&lt;foreign-keys&gt;&lt;key app="EN" db-id="pz9taxdvldfdpreeweupsstuxz0eta9wstav" timestamp="0"&gt;599&lt;/key&gt;&lt;/foreign-keys&gt;&lt;ref-type name="Web Page"&gt;12&lt;/ref-type&gt;&lt;contributors&gt;&lt;authors&gt;&lt;author&gt;Unacast&lt;/author&gt;&lt;/authors&gt;&lt;/contributors&gt;&lt;titles&gt;&lt;title&gt;Social Distancing Scoreboard&lt;/title&gt;&lt;/titles&gt;&lt;number&gt;February 1, 2021&lt;/number&gt;&lt;dates&gt;&lt;year&gt;2021&lt;/year&gt;&lt;/dates&gt;&lt;urls&gt;&lt;related-urls&gt;&lt;url&gt;https://www.unacast.com/covid19/social-distancing-scoreboard&lt;/url&gt;&lt;/related-urls&gt;&lt;/urls&gt;&lt;/record&gt;&lt;/Cite&gt;&lt;/EndNote&gt;</w:instrText>
      </w:r>
      <w:r w:rsidR="00DD6C14">
        <w:fldChar w:fldCharType="separate"/>
      </w:r>
      <w:r w:rsidR="00C75108">
        <w:rPr>
          <w:noProof/>
        </w:rPr>
        <w:t>(3-5)</w:t>
      </w:r>
      <w:r w:rsidR="00DD6C14">
        <w:fldChar w:fldCharType="end"/>
      </w:r>
      <w:r>
        <w:t xml:space="preserve">. We also use the change in mobility as a proxy for adherence to other behaviors that reduce the risk of transmission, such as increased hand hygiene and face mask use. Age-specific adherence to social distancing was estimated by calculating relative rates by age of other age-specific parameters and applying these rates to distancing and contacts. </w:t>
      </w:r>
    </w:p>
    <w:p w14:paraId="4D10E8B3" w14:textId="77777777" w:rsidR="00BF6D7A" w:rsidRDefault="00BF6D7A" w:rsidP="00BF6D7A">
      <w:r>
        <w:tab/>
        <w:t xml:space="preserve">Several parameters in COVAM that could not be estimated from observational data or literature were calibrated using observed number of confirmed cases over time. To prevent overfitting, we did not seek to exactly match the output of the model with observed data.  We considered that testing availability changed over time as there was limited COVID-19 testing in the early days of pandemic. Similarly, we considered that the hospitalization rates have changed over time since compared to the early days of pandemic, the proportion of patients with a positive COVID-19 test result and are hospitalized over patients with a positive COVID-19 test result dropped over time. </w:t>
      </w:r>
      <w:r>
        <w:br w:type="page"/>
      </w:r>
    </w:p>
    <w:p w14:paraId="1CBC07E7" w14:textId="3F17B535" w:rsidR="00BF6D7A" w:rsidRPr="006D4B4C" w:rsidRDefault="00BF6D7A" w:rsidP="00BF6D7A">
      <w:bookmarkStart w:id="7" w:name="_Toc75964012"/>
      <w:r w:rsidRPr="006D4B4C">
        <w:rPr>
          <w:rStyle w:val="Heading2Char"/>
        </w:rPr>
        <w:lastRenderedPageBreak/>
        <w:t xml:space="preserve">Table </w:t>
      </w:r>
      <w:r w:rsidR="00DD6C14">
        <w:rPr>
          <w:rStyle w:val="Heading2Char"/>
        </w:rPr>
        <w:t>s</w:t>
      </w:r>
      <w:r w:rsidRPr="006D4B4C">
        <w:rPr>
          <w:rStyle w:val="Heading2Char"/>
        </w:rPr>
        <w:t>1. COVAM parameters specific to regions.</w:t>
      </w:r>
      <w:bookmarkEnd w:id="7"/>
      <w:r w:rsidRPr="006D4B4C">
        <w:t xml:space="preserve"> (adapted from Alagoz, et al 2020 </w:t>
      </w:r>
      <w:r w:rsidR="00DD6C14">
        <w:fldChar w:fldCharType="begin"/>
      </w:r>
      <w:r w:rsidR="00C75108">
        <w:instrText xml:space="preserve"> ADDIN EN.CITE &lt;EndNote&gt;&lt;Cite&gt;&lt;Author&gt;Alagoz&lt;/Author&gt;&lt;Year&gt;2020&lt;/Year&gt;&lt;RecNum&gt;696&lt;/RecNum&gt;&lt;DisplayText&gt;(1)&lt;/DisplayText&gt;&lt;record&gt;&lt;rec-number&gt;696&lt;/rec-number&gt;&lt;foreign-keys&gt;&lt;key app="EN" db-id="pz9taxdvldfdpreeweupsstuxz0eta9wstav" timestamp="0"&gt;696&lt;/key&gt;&lt;/foreign-keys&gt;&lt;ref-type name="Journal Article"&gt;17&lt;/ref-type&gt;&lt;contributors&gt;&lt;authors&gt;&lt;author&gt;Alagoz, Oguzhan&lt;/author&gt;&lt;author&gt;Sethi, Ajay K&lt;/author&gt;&lt;author&gt;Patterson, Brian W&lt;/author&gt;&lt;author&gt;Churpek, Matthew&lt;/author&gt;&lt;author&gt;Safdar, Nasia&lt;/author&gt;&lt;/authors&gt;&lt;/contributors&gt;&lt;titles&gt;&lt;title&gt;Effect of Timing of and Adherence to Social Distancing Measures on COVID-19 Burden in the United States: A Simulation Modeling Approach&lt;/title&gt;&lt;secondary-title&gt;Annals of internal medicine&lt;/secondary-title&gt;&lt;/titles&gt;&lt;dates&gt;&lt;year&gt;2020&lt;/year&gt;&lt;/dates&gt;&lt;isbn&gt;0003-4819&lt;/isbn&gt;&lt;urls&gt;&lt;/urls&gt;&lt;/record&gt;&lt;/Cite&gt;&lt;/EndNote&gt;</w:instrText>
      </w:r>
      <w:r w:rsidR="00DD6C14">
        <w:fldChar w:fldCharType="separate"/>
      </w:r>
      <w:r w:rsidR="00C75108">
        <w:rPr>
          <w:noProof/>
        </w:rPr>
        <w:t>(1)</w:t>
      </w:r>
      <w:r w:rsidR="00DD6C14">
        <w:fldChar w:fldCharType="end"/>
      </w:r>
      <w:r w:rsidRPr="006D4B4C">
        <w:t>)</w:t>
      </w:r>
    </w:p>
    <w:p w14:paraId="7487D978" w14:textId="77777777" w:rsidR="00BF6D7A" w:rsidRDefault="00BF6D7A" w:rsidP="00BF6D7A"/>
    <w:tbl>
      <w:tblPr>
        <w:tblW w:w="10094" w:type="dxa"/>
        <w:tblLook w:val="04A0" w:firstRow="1" w:lastRow="0" w:firstColumn="1" w:lastColumn="0" w:noHBand="0" w:noVBand="1"/>
      </w:tblPr>
      <w:tblGrid>
        <w:gridCol w:w="2515"/>
        <w:gridCol w:w="1977"/>
        <w:gridCol w:w="2042"/>
        <w:gridCol w:w="1921"/>
        <w:gridCol w:w="1639"/>
      </w:tblGrid>
      <w:tr w:rsidR="00BF6D7A" w:rsidRPr="00D92DA2" w14:paraId="0FD17AA8" w14:textId="77777777" w:rsidTr="00260CA1">
        <w:trPr>
          <w:trHeight w:val="301"/>
          <w:tblHeader/>
        </w:trPr>
        <w:tc>
          <w:tcPr>
            <w:tcW w:w="2515" w:type="dxa"/>
            <w:vMerge w:val="restart"/>
            <w:tcBorders>
              <w:top w:val="single" w:sz="4" w:space="0" w:color="auto"/>
              <w:left w:val="single" w:sz="4" w:space="0" w:color="auto"/>
              <w:bottom w:val="single" w:sz="4" w:space="0" w:color="auto"/>
              <w:right w:val="single" w:sz="4" w:space="0" w:color="auto"/>
            </w:tcBorders>
            <w:shd w:val="clear" w:color="000000" w:fill="E7E6E6"/>
            <w:vAlign w:val="center"/>
            <w:hideMark/>
          </w:tcPr>
          <w:p w14:paraId="1AAEC569"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Parameter</w:t>
            </w:r>
          </w:p>
        </w:tc>
        <w:tc>
          <w:tcPr>
            <w:tcW w:w="5940" w:type="dxa"/>
            <w:gridSpan w:val="3"/>
            <w:tcBorders>
              <w:top w:val="single" w:sz="4" w:space="0" w:color="auto"/>
              <w:left w:val="nil"/>
              <w:bottom w:val="single" w:sz="4" w:space="0" w:color="auto"/>
              <w:right w:val="single" w:sz="4" w:space="0" w:color="auto"/>
            </w:tcBorders>
            <w:shd w:val="clear" w:color="000000" w:fill="E7E6E6"/>
            <w:vAlign w:val="center"/>
            <w:hideMark/>
          </w:tcPr>
          <w:p w14:paraId="3DD80784"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Value, by region</w:t>
            </w:r>
          </w:p>
        </w:tc>
        <w:tc>
          <w:tcPr>
            <w:tcW w:w="1639" w:type="dxa"/>
            <w:vMerge w:val="restart"/>
            <w:tcBorders>
              <w:top w:val="single" w:sz="4" w:space="0" w:color="auto"/>
              <w:left w:val="single" w:sz="4" w:space="0" w:color="auto"/>
              <w:bottom w:val="single" w:sz="4" w:space="0" w:color="auto"/>
              <w:right w:val="single" w:sz="4" w:space="0" w:color="auto"/>
            </w:tcBorders>
            <w:shd w:val="clear" w:color="000000" w:fill="E7E6E6"/>
            <w:vAlign w:val="center"/>
            <w:hideMark/>
          </w:tcPr>
          <w:p w14:paraId="23A5198A"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Source</w:t>
            </w:r>
          </w:p>
        </w:tc>
      </w:tr>
      <w:tr w:rsidR="00BF6D7A" w:rsidRPr="00D92DA2" w14:paraId="505F3619" w14:textId="77777777" w:rsidTr="00260CA1">
        <w:trPr>
          <w:trHeight w:val="301"/>
          <w:tblHeader/>
        </w:trPr>
        <w:tc>
          <w:tcPr>
            <w:tcW w:w="2515" w:type="dxa"/>
            <w:vMerge/>
            <w:tcBorders>
              <w:top w:val="single" w:sz="4" w:space="0" w:color="auto"/>
              <w:left w:val="single" w:sz="4" w:space="0" w:color="auto"/>
              <w:bottom w:val="single" w:sz="4" w:space="0" w:color="auto"/>
              <w:right w:val="single" w:sz="4" w:space="0" w:color="auto"/>
            </w:tcBorders>
            <w:vAlign w:val="center"/>
            <w:hideMark/>
          </w:tcPr>
          <w:p w14:paraId="725B495B" w14:textId="77777777" w:rsidR="00BF6D7A" w:rsidRPr="00D92DA2" w:rsidRDefault="00BF6D7A" w:rsidP="00260CA1">
            <w:pPr>
              <w:rPr>
                <w:rFonts w:eastAsia="Times New Roman"/>
                <w:color w:val="000000"/>
                <w:sz w:val="22"/>
                <w:szCs w:val="22"/>
              </w:rPr>
            </w:pPr>
          </w:p>
        </w:tc>
        <w:tc>
          <w:tcPr>
            <w:tcW w:w="1977" w:type="dxa"/>
            <w:tcBorders>
              <w:top w:val="nil"/>
              <w:left w:val="nil"/>
              <w:bottom w:val="single" w:sz="4" w:space="0" w:color="auto"/>
              <w:right w:val="single" w:sz="4" w:space="0" w:color="auto"/>
            </w:tcBorders>
            <w:shd w:val="clear" w:color="000000" w:fill="E7E6E6"/>
            <w:vAlign w:val="center"/>
            <w:hideMark/>
          </w:tcPr>
          <w:p w14:paraId="331A2F75"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Dane County</w:t>
            </w:r>
          </w:p>
        </w:tc>
        <w:tc>
          <w:tcPr>
            <w:tcW w:w="2042" w:type="dxa"/>
            <w:tcBorders>
              <w:top w:val="nil"/>
              <w:left w:val="nil"/>
              <w:bottom w:val="single" w:sz="4" w:space="0" w:color="auto"/>
              <w:right w:val="single" w:sz="4" w:space="0" w:color="auto"/>
            </w:tcBorders>
            <w:shd w:val="clear" w:color="000000" w:fill="E7E6E6"/>
            <w:vAlign w:val="center"/>
            <w:hideMark/>
          </w:tcPr>
          <w:p w14:paraId="0E9B57AD"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Milwaukee Metro</w:t>
            </w:r>
          </w:p>
        </w:tc>
        <w:tc>
          <w:tcPr>
            <w:tcW w:w="1921" w:type="dxa"/>
            <w:tcBorders>
              <w:top w:val="nil"/>
              <w:left w:val="nil"/>
              <w:bottom w:val="single" w:sz="4" w:space="0" w:color="auto"/>
              <w:right w:val="single" w:sz="4" w:space="0" w:color="auto"/>
            </w:tcBorders>
            <w:shd w:val="clear" w:color="000000" w:fill="E7E6E6"/>
            <w:vAlign w:val="center"/>
            <w:hideMark/>
          </w:tcPr>
          <w:p w14:paraId="787F35DA"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New York City</w:t>
            </w:r>
          </w:p>
        </w:tc>
        <w:tc>
          <w:tcPr>
            <w:tcW w:w="1639" w:type="dxa"/>
            <w:vMerge/>
            <w:tcBorders>
              <w:top w:val="single" w:sz="4" w:space="0" w:color="auto"/>
              <w:left w:val="single" w:sz="4" w:space="0" w:color="auto"/>
              <w:bottom w:val="single" w:sz="4" w:space="0" w:color="auto"/>
              <w:right w:val="single" w:sz="4" w:space="0" w:color="auto"/>
            </w:tcBorders>
            <w:vAlign w:val="center"/>
            <w:hideMark/>
          </w:tcPr>
          <w:p w14:paraId="4341DA44" w14:textId="77777777" w:rsidR="00BF6D7A" w:rsidRPr="00D92DA2" w:rsidRDefault="00BF6D7A" w:rsidP="00260CA1">
            <w:pPr>
              <w:rPr>
                <w:rFonts w:eastAsia="Times New Roman"/>
                <w:color w:val="000000"/>
                <w:sz w:val="22"/>
                <w:szCs w:val="22"/>
              </w:rPr>
            </w:pPr>
          </w:p>
        </w:tc>
      </w:tr>
      <w:tr w:rsidR="00BF6D7A" w:rsidRPr="00D92DA2" w14:paraId="48DBA4BD" w14:textId="77777777" w:rsidTr="00260CA1">
        <w:trPr>
          <w:trHeight w:val="904"/>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6FAB3D4A"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Population size</w:t>
            </w:r>
          </w:p>
        </w:tc>
        <w:tc>
          <w:tcPr>
            <w:tcW w:w="1977" w:type="dxa"/>
            <w:tcBorders>
              <w:top w:val="nil"/>
              <w:left w:val="nil"/>
              <w:bottom w:val="single" w:sz="4" w:space="0" w:color="auto"/>
              <w:right w:val="single" w:sz="4" w:space="0" w:color="auto"/>
            </w:tcBorders>
            <w:shd w:val="clear" w:color="auto" w:fill="auto"/>
            <w:vAlign w:val="center"/>
            <w:hideMark/>
          </w:tcPr>
          <w:p w14:paraId="175B226B"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542</w:t>
            </w:r>
            <w:r>
              <w:rPr>
                <w:rFonts w:eastAsia="Times New Roman"/>
                <w:color w:val="000000"/>
                <w:sz w:val="22"/>
                <w:szCs w:val="22"/>
              </w:rPr>
              <w:t>,</w:t>
            </w:r>
            <w:r w:rsidRPr="00D92DA2">
              <w:rPr>
                <w:rFonts w:eastAsia="Times New Roman"/>
                <w:color w:val="000000"/>
                <w:sz w:val="22"/>
                <w:szCs w:val="22"/>
              </w:rPr>
              <w:t>364</w:t>
            </w:r>
          </w:p>
        </w:tc>
        <w:tc>
          <w:tcPr>
            <w:tcW w:w="2042" w:type="dxa"/>
            <w:tcBorders>
              <w:top w:val="nil"/>
              <w:left w:val="nil"/>
              <w:bottom w:val="single" w:sz="4" w:space="0" w:color="auto"/>
              <w:right w:val="single" w:sz="4" w:space="0" w:color="auto"/>
            </w:tcBorders>
            <w:shd w:val="clear" w:color="auto" w:fill="auto"/>
            <w:vAlign w:val="center"/>
            <w:hideMark/>
          </w:tcPr>
          <w:p w14:paraId="1E4410F4"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1</w:t>
            </w:r>
            <w:r>
              <w:rPr>
                <w:rFonts w:eastAsia="Times New Roman"/>
                <w:color w:val="000000"/>
                <w:sz w:val="22"/>
                <w:szCs w:val="22"/>
              </w:rPr>
              <w:t>,</w:t>
            </w:r>
            <w:r w:rsidRPr="00D92DA2">
              <w:rPr>
                <w:rFonts w:eastAsia="Times New Roman"/>
                <w:color w:val="000000"/>
                <w:sz w:val="22"/>
                <w:szCs w:val="22"/>
              </w:rPr>
              <w:t>576</w:t>
            </w:r>
            <w:r>
              <w:rPr>
                <w:rFonts w:eastAsia="Times New Roman"/>
                <w:color w:val="000000"/>
                <w:sz w:val="22"/>
                <w:szCs w:val="22"/>
              </w:rPr>
              <w:t>,</w:t>
            </w:r>
            <w:r w:rsidRPr="00D92DA2">
              <w:rPr>
                <w:rFonts w:eastAsia="Times New Roman"/>
                <w:color w:val="000000"/>
                <w:sz w:val="22"/>
                <w:szCs w:val="22"/>
              </w:rPr>
              <w:t>236</w:t>
            </w:r>
          </w:p>
        </w:tc>
        <w:tc>
          <w:tcPr>
            <w:tcW w:w="1921" w:type="dxa"/>
            <w:tcBorders>
              <w:top w:val="nil"/>
              <w:left w:val="nil"/>
              <w:bottom w:val="single" w:sz="4" w:space="0" w:color="auto"/>
              <w:right w:val="single" w:sz="4" w:space="0" w:color="auto"/>
            </w:tcBorders>
            <w:shd w:val="clear" w:color="auto" w:fill="auto"/>
            <w:vAlign w:val="center"/>
            <w:hideMark/>
          </w:tcPr>
          <w:p w14:paraId="344B2F51"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8</w:t>
            </w:r>
            <w:r>
              <w:rPr>
                <w:rFonts w:eastAsia="Times New Roman"/>
                <w:color w:val="000000"/>
                <w:sz w:val="22"/>
                <w:szCs w:val="22"/>
              </w:rPr>
              <w:t>,</w:t>
            </w:r>
            <w:r w:rsidRPr="00D92DA2">
              <w:rPr>
                <w:rFonts w:eastAsia="Times New Roman"/>
                <w:color w:val="000000"/>
                <w:sz w:val="22"/>
                <w:szCs w:val="22"/>
              </w:rPr>
              <w:t>398</w:t>
            </w:r>
            <w:r>
              <w:rPr>
                <w:rFonts w:eastAsia="Times New Roman"/>
                <w:color w:val="000000"/>
                <w:sz w:val="22"/>
                <w:szCs w:val="22"/>
              </w:rPr>
              <w:t>,</w:t>
            </w:r>
            <w:r w:rsidRPr="00D92DA2">
              <w:rPr>
                <w:rFonts w:eastAsia="Times New Roman"/>
                <w:color w:val="000000"/>
                <w:sz w:val="22"/>
                <w:szCs w:val="22"/>
              </w:rPr>
              <w:t>748</w:t>
            </w:r>
          </w:p>
        </w:tc>
        <w:tc>
          <w:tcPr>
            <w:tcW w:w="1639" w:type="dxa"/>
            <w:tcBorders>
              <w:top w:val="nil"/>
              <w:left w:val="nil"/>
              <w:bottom w:val="single" w:sz="4" w:space="0" w:color="auto"/>
              <w:right w:val="single" w:sz="4" w:space="0" w:color="auto"/>
            </w:tcBorders>
            <w:shd w:val="clear" w:color="auto" w:fill="auto"/>
            <w:vAlign w:val="center"/>
            <w:hideMark/>
          </w:tcPr>
          <w:p w14:paraId="436305A0" w14:textId="34C7244F" w:rsidR="00BF6D7A" w:rsidRPr="00D92DA2" w:rsidRDefault="00BF6D7A" w:rsidP="00C75108">
            <w:pPr>
              <w:rPr>
                <w:rFonts w:eastAsia="Times New Roman"/>
                <w:color w:val="000000"/>
                <w:sz w:val="22"/>
                <w:szCs w:val="22"/>
              </w:rPr>
            </w:pPr>
            <w:r w:rsidRPr="00D92DA2">
              <w:rPr>
                <w:rFonts w:eastAsia="Times New Roman"/>
                <w:color w:val="000000"/>
                <w:sz w:val="22"/>
                <w:szCs w:val="22"/>
              </w:rPr>
              <w:t>US Census data</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United States Census Bureau&lt;/Author&gt;&lt;Year&gt;2020&lt;/Year&gt;&lt;RecNum&gt;628&lt;/RecNum&gt;&lt;DisplayText&gt;(6)&lt;/DisplayText&gt;&lt;record&gt;&lt;rec-number&gt;628&lt;/rec-number&gt;&lt;foreign-keys&gt;&lt;key app="EN" db-id="pz9taxdvldfdpreeweupsstuxz0eta9wstav" timestamp="0"&gt;628&lt;/key&gt;&lt;/foreign-keys&gt;&lt;ref-type name="Web Page"&gt;12&lt;/ref-type&gt;&lt;contributors&gt;&lt;authors&gt;&lt;author&gt;United States Census Bureau,&lt;/author&gt;&lt;/authors&gt;&lt;/contributors&gt;&lt;titles&gt;&lt;title&gt;Age and Sex Table&lt;/title&gt;&lt;/titles&gt;&lt;number&gt;August 18, 2020&lt;/number&gt;&lt;dates&gt;&lt;year&gt;2020&lt;/year&gt;&lt;/dates&gt;&lt;urls&gt;&lt;related-urls&gt;&lt;url&gt;https://data.census.gov/cedsci/&lt;/url&gt;&lt;/related-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6)</w:t>
            </w:r>
            <w:r w:rsidR="00DD6C14">
              <w:rPr>
                <w:rFonts w:eastAsia="Times New Roman"/>
                <w:color w:val="000000"/>
                <w:sz w:val="22"/>
                <w:szCs w:val="22"/>
              </w:rPr>
              <w:fldChar w:fldCharType="end"/>
            </w:r>
          </w:p>
        </w:tc>
      </w:tr>
      <w:tr w:rsidR="00BF6D7A" w:rsidRPr="00D92DA2" w14:paraId="566393E7" w14:textId="77777777" w:rsidTr="00260CA1">
        <w:trPr>
          <w:trHeight w:val="603"/>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2D4BC9CB"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Date of simulation start</w:t>
            </w:r>
          </w:p>
        </w:tc>
        <w:tc>
          <w:tcPr>
            <w:tcW w:w="1977" w:type="dxa"/>
            <w:tcBorders>
              <w:top w:val="nil"/>
              <w:left w:val="nil"/>
              <w:bottom w:val="single" w:sz="4" w:space="0" w:color="auto"/>
              <w:right w:val="single" w:sz="4" w:space="0" w:color="auto"/>
            </w:tcBorders>
            <w:shd w:val="clear" w:color="auto" w:fill="auto"/>
            <w:vAlign w:val="center"/>
            <w:hideMark/>
          </w:tcPr>
          <w:p w14:paraId="4F893023"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 xml:space="preserve">March 4th, 2020 </w:t>
            </w:r>
          </w:p>
        </w:tc>
        <w:tc>
          <w:tcPr>
            <w:tcW w:w="2042" w:type="dxa"/>
            <w:tcBorders>
              <w:top w:val="nil"/>
              <w:left w:val="nil"/>
              <w:bottom w:val="single" w:sz="4" w:space="0" w:color="auto"/>
              <w:right w:val="single" w:sz="4" w:space="0" w:color="auto"/>
            </w:tcBorders>
            <w:shd w:val="clear" w:color="auto" w:fill="auto"/>
            <w:vAlign w:val="center"/>
            <w:hideMark/>
          </w:tcPr>
          <w:p w14:paraId="5D087BD1"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 xml:space="preserve">March 4th, 2020 </w:t>
            </w:r>
          </w:p>
        </w:tc>
        <w:tc>
          <w:tcPr>
            <w:tcW w:w="1921" w:type="dxa"/>
            <w:tcBorders>
              <w:top w:val="nil"/>
              <w:left w:val="nil"/>
              <w:bottom w:val="single" w:sz="4" w:space="0" w:color="auto"/>
              <w:right w:val="single" w:sz="4" w:space="0" w:color="auto"/>
            </w:tcBorders>
            <w:shd w:val="clear" w:color="auto" w:fill="auto"/>
            <w:vAlign w:val="center"/>
            <w:hideMark/>
          </w:tcPr>
          <w:p w14:paraId="2982D73F"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 xml:space="preserve">March 4th, 2020 </w:t>
            </w:r>
          </w:p>
        </w:tc>
        <w:tc>
          <w:tcPr>
            <w:tcW w:w="1639" w:type="dxa"/>
            <w:tcBorders>
              <w:top w:val="nil"/>
              <w:left w:val="nil"/>
              <w:bottom w:val="single" w:sz="4" w:space="0" w:color="auto"/>
              <w:right w:val="single" w:sz="4" w:space="0" w:color="auto"/>
            </w:tcBorders>
            <w:shd w:val="clear" w:color="auto" w:fill="auto"/>
            <w:vAlign w:val="center"/>
            <w:hideMark/>
          </w:tcPr>
          <w:p w14:paraId="1B8848F5"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w:t>
            </w:r>
          </w:p>
        </w:tc>
      </w:tr>
      <w:tr w:rsidR="00BF6D7A" w:rsidRPr="00D92DA2" w14:paraId="43018931" w14:textId="77777777" w:rsidTr="00260CA1">
        <w:trPr>
          <w:trHeight w:val="603"/>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452DE7E6"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Number of exposed agents at start of simulation</w:t>
            </w:r>
          </w:p>
        </w:tc>
        <w:tc>
          <w:tcPr>
            <w:tcW w:w="1977" w:type="dxa"/>
            <w:tcBorders>
              <w:top w:val="nil"/>
              <w:left w:val="nil"/>
              <w:bottom w:val="single" w:sz="4" w:space="0" w:color="auto"/>
              <w:right w:val="single" w:sz="4" w:space="0" w:color="auto"/>
            </w:tcBorders>
            <w:shd w:val="clear" w:color="auto" w:fill="auto"/>
            <w:vAlign w:val="center"/>
            <w:hideMark/>
          </w:tcPr>
          <w:p w14:paraId="0D263A60"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1</w:t>
            </w:r>
          </w:p>
        </w:tc>
        <w:tc>
          <w:tcPr>
            <w:tcW w:w="2042" w:type="dxa"/>
            <w:tcBorders>
              <w:top w:val="nil"/>
              <w:left w:val="nil"/>
              <w:bottom w:val="single" w:sz="4" w:space="0" w:color="auto"/>
              <w:right w:val="single" w:sz="4" w:space="0" w:color="auto"/>
            </w:tcBorders>
            <w:shd w:val="clear" w:color="auto" w:fill="auto"/>
            <w:vAlign w:val="center"/>
            <w:hideMark/>
          </w:tcPr>
          <w:p w14:paraId="0E9A23DC"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3</w:t>
            </w:r>
          </w:p>
        </w:tc>
        <w:tc>
          <w:tcPr>
            <w:tcW w:w="1921" w:type="dxa"/>
            <w:tcBorders>
              <w:top w:val="nil"/>
              <w:left w:val="nil"/>
              <w:bottom w:val="single" w:sz="4" w:space="0" w:color="auto"/>
              <w:right w:val="single" w:sz="4" w:space="0" w:color="auto"/>
            </w:tcBorders>
            <w:shd w:val="clear" w:color="auto" w:fill="auto"/>
            <w:vAlign w:val="center"/>
            <w:hideMark/>
          </w:tcPr>
          <w:p w14:paraId="4A5E5E20"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16</w:t>
            </w:r>
          </w:p>
        </w:tc>
        <w:tc>
          <w:tcPr>
            <w:tcW w:w="1639" w:type="dxa"/>
            <w:tcBorders>
              <w:top w:val="nil"/>
              <w:left w:val="nil"/>
              <w:bottom w:val="single" w:sz="4" w:space="0" w:color="auto"/>
              <w:right w:val="single" w:sz="4" w:space="0" w:color="auto"/>
            </w:tcBorders>
            <w:shd w:val="clear" w:color="auto" w:fill="auto"/>
            <w:vAlign w:val="center"/>
            <w:hideMark/>
          </w:tcPr>
          <w:p w14:paraId="214DDC1A"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Calibration</w:t>
            </w:r>
          </w:p>
        </w:tc>
      </w:tr>
      <w:tr w:rsidR="00BF6D7A" w:rsidRPr="00D92DA2" w14:paraId="79338C18" w14:textId="77777777" w:rsidTr="00260CA1">
        <w:trPr>
          <w:trHeight w:val="1206"/>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2CF8FC09"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Number of daily imported exposed agents and dates of importation</w:t>
            </w:r>
          </w:p>
        </w:tc>
        <w:tc>
          <w:tcPr>
            <w:tcW w:w="1977" w:type="dxa"/>
            <w:tcBorders>
              <w:top w:val="nil"/>
              <w:left w:val="nil"/>
              <w:bottom w:val="single" w:sz="4" w:space="0" w:color="auto"/>
              <w:right w:val="single" w:sz="4" w:space="0" w:color="auto"/>
            </w:tcBorders>
            <w:shd w:val="clear" w:color="auto" w:fill="auto"/>
            <w:vAlign w:val="center"/>
            <w:hideMark/>
          </w:tcPr>
          <w:p w14:paraId="66E9B9F0"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3 daily from Mar 5- 25</w:t>
            </w:r>
            <w:r>
              <w:rPr>
                <w:rFonts w:eastAsia="Times New Roman"/>
                <w:color w:val="000000"/>
                <w:sz w:val="22"/>
                <w:szCs w:val="22"/>
              </w:rPr>
              <w:t>, 2020</w:t>
            </w:r>
            <w:r w:rsidRPr="00D92DA2">
              <w:rPr>
                <w:rFonts w:eastAsia="Times New Roman"/>
                <w:color w:val="000000"/>
                <w:sz w:val="22"/>
                <w:szCs w:val="22"/>
              </w:rPr>
              <w:t>; 1 daily onward</w:t>
            </w:r>
          </w:p>
        </w:tc>
        <w:tc>
          <w:tcPr>
            <w:tcW w:w="2042" w:type="dxa"/>
            <w:tcBorders>
              <w:top w:val="nil"/>
              <w:left w:val="nil"/>
              <w:bottom w:val="single" w:sz="4" w:space="0" w:color="auto"/>
              <w:right w:val="single" w:sz="4" w:space="0" w:color="auto"/>
            </w:tcBorders>
            <w:shd w:val="clear" w:color="auto" w:fill="auto"/>
            <w:vAlign w:val="center"/>
            <w:hideMark/>
          </w:tcPr>
          <w:p w14:paraId="2F8F0FC5" w14:textId="77777777" w:rsidR="00BF6D7A" w:rsidRPr="00D92DA2" w:rsidRDefault="00BF6D7A" w:rsidP="00260CA1">
            <w:pPr>
              <w:rPr>
                <w:rFonts w:eastAsia="Times New Roman"/>
                <w:color w:val="000000"/>
                <w:sz w:val="22"/>
                <w:szCs w:val="22"/>
              </w:rPr>
            </w:pPr>
            <w:r>
              <w:rPr>
                <w:rFonts w:eastAsia="Times New Roman"/>
                <w:color w:val="000000"/>
                <w:sz w:val="22"/>
                <w:szCs w:val="22"/>
              </w:rPr>
              <w:t>6</w:t>
            </w:r>
            <w:r w:rsidRPr="00D92DA2">
              <w:rPr>
                <w:rFonts w:eastAsia="Times New Roman"/>
                <w:color w:val="000000"/>
                <w:sz w:val="22"/>
                <w:szCs w:val="22"/>
              </w:rPr>
              <w:t xml:space="preserve"> </w:t>
            </w:r>
            <w:proofErr w:type="gramStart"/>
            <w:r w:rsidRPr="00D92DA2">
              <w:rPr>
                <w:rFonts w:eastAsia="Times New Roman"/>
                <w:color w:val="000000"/>
                <w:sz w:val="22"/>
                <w:szCs w:val="22"/>
              </w:rPr>
              <w:t>daily</w:t>
            </w:r>
            <w:proofErr w:type="gramEnd"/>
            <w:r w:rsidRPr="00D92DA2">
              <w:rPr>
                <w:rFonts w:eastAsia="Times New Roman"/>
                <w:color w:val="000000"/>
                <w:sz w:val="22"/>
                <w:szCs w:val="22"/>
              </w:rPr>
              <w:t xml:space="preserve"> from </w:t>
            </w:r>
            <w:r>
              <w:rPr>
                <w:rFonts w:eastAsia="Times New Roman"/>
                <w:color w:val="000000"/>
                <w:sz w:val="22"/>
                <w:szCs w:val="22"/>
              </w:rPr>
              <w:t>Mar</w:t>
            </w:r>
            <w:r w:rsidRPr="00D92DA2">
              <w:rPr>
                <w:rFonts w:eastAsia="Times New Roman"/>
                <w:color w:val="000000"/>
                <w:sz w:val="22"/>
                <w:szCs w:val="22"/>
              </w:rPr>
              <w:t xml:space="preserve"> </w:t>
            </w:r>
            <w:r>
              <w:rPr>
                <w:rFonts w:eastAsia="Times New Roman"/>
                <w:color w:val="000000"/>
                <w:sz w:val="22"/>
                <w:szCs w:val="22"/>
              </w:rPr>
              <w:t>5-25, 2020</w:t>
            </w:r>
            <w:r w:rsidRPr="00D92DA2">
              <w:rPr>
                <w:rFonts w:eastAsia="Times New Roman"/>
                <w:color w:val="000000"/>
                <w:sz w:val="22"/>
                <w:szCs w:val="22"/>
              </w:rPr>
              <w:t xml:space="preserve">; </w:t>
            </w:r>
            <w:r>
              <w:rPr>
                <w:rFonts w:eastAsia="Times New Roman"/>
                <w:color w:val="000000"/>
                <w:sz w:val="22"/>
                <w:szCs w:val="22"/>
              </w:rPr>
              <w:t>3</w:t>
            </w:r>
            <w:r w:rsidRPr="00D92DA2">
              <w:rPr>
                <w:rFonts w:eastAsia="Times New Roman"/>
                <w:color w:val="000000"/>
                <w:sz w:val="22"/>
                <w:szCs w:val="22"/>
              </w:rPr>
              <w:t xml:space="preserve"> daily onward</w:t>
            </w:r>
          </w:p>
        </w:tc>
        <w:tc>
          <w:tcPr>
            <w:tcW w:w="1921" w:type="dxa"/>
            <w:tcBorders>
              <w:top w:val="nil"/>
              <w:left w:val="nil"/>
              <w:bottom w:val="single" w:sz="4" w:space="0" w:color="auto"/>
              <w:right w:val="single" w:sz="4" w:space="0" w:color="auto"/>
            </w:tcBorders>
            <w:shd w:val="clear" w:color="auto" w:fill="auto"/>
            <w:vAlign w:val="center"/>
            <w:hideMark/>
          </w:tcPr>
          <w:p w14:paraId="1E5CBB68" w14:textId="77777777" w:rsidR="00BF6D7A" w:rsidRPr="00D92DA2" w:rsidRDefault="00BF6D7A" w:rsidP="00260CA1">
            <w:pPr>
              <w:rPr>
                <w:rFonts w:eastAsia="Times New Roman"/>
                <w:color w:val="000000"/>
                <w:sz w:val="22"/>
                <w:szCs w:val="22"/>
              </w:rPr>
            </w:pPr>
            <w:r>
              <w:rPr>
                <w:rFonts w:eastAsia="Times New Roman"/>
                <w:color w:val="000000"/>
                <w:sz w:val="22"/>
                <w:szCs w:val="22"/>
              </w:rPr>
              <w:t>160</w:t>
            </w:r>
            <w:r w:rsidRPr="00D92DA2">
              <w:rPr>
                <w:rFonts w:eastAsia="Times New Roman"/>
                <w:color w:val="000000"/>
                <w:sz w:val="22"/>
                <w:szCs w:val="22"/>
              </w:rPr>
              <w:t xml:space="preserve"> daily from </w:t>
            </w:r>
            <w:r>
              <w:rPr>
                <w:rFonts w:eastAsia="Times New Roman"/>
                <w:color w:val="000000"/>
                <w:sz w:val="22"/>
                <w:szCs w:val="22"/>
              </w:rPr>
              <w:t>Mar</w:t>
            </w:r>
            <w:r w:rsidRPr="00D92DA2">
              <w:rPr>
                <w:rFonts w:eastAsia="Times New Roman"/>
                <w:color w:val="000000"/>
                <w:sz w:val="22"/>
                <w:szCs w:val="22"/>
              </w:rPr>
              <w:t xml:space="preserve"> </w:t>
            </w:r>
            <w:r>
              <w:rPr>
                <w:rFonts w:eastAsia="Times New Roman"/>
                <w:color w:val="000000"/>
                <w:sz w:val="22"/>
                <w:szCs w:val="22"/>
              </w:rPr>
              <w:t>5-25, 2020</w:t>
            </w:r>
            <w:r w:rsidRPr="00D92DA2">
              <w:rPr>
                <w:rFonts w:eastAsia="Times New Roman"/>
                <w:color w:val="000000"/>
                <w:sz w:val="22"/>
                <w:szCs w:val="22"/>
              </w:rPr>
              <w:t xml:space="preserve">; </w:t>
            </w:r>
            <w:r>
              <w:rPr>
                <w:rFonts w:eastAsia="Times New Roman"/>
                <w:color w:val="000000"/>
                <w:sz w:val="22"/>
                <w:szCs w:val="22"/>
              </w:rPr>
              <w:t>32</w:t>
            </w:r>
            <w:r w:rsidRPr="00D92DA2">
              <w:rPr>
                <w:rFonts w:eastAsia="Times New Roman"/>
                <w:color w:val="000000"/>
                <w:sz w:val="22"/>
                <w:szCs w:val="22"/>
              </w:rPr>
              <w:t xml:space="preserve"> </w:t>
            </w:r>
            <w:proofErr w:type="gramStart"/>
            <w:r w:rsidRPr="00D92DA2">
              <w:rPr>
                <w:rFonts w:eastAsia="Times New Roman"/>
                <w:color w:val="000000"/>
                <w:sz w:val="22"/>
                <w:szCs w:val="22"/>
              </w:rPr>
              <w:t>daily</w:t>
            </w:r>
            <w:proofErr w:type="gramEnd"/>
            <w:r w:rsidRPr="00D92DA2">
              <w:rPr>
                <w:rFonts w:eastAsia="Times New Roman"/>
                <w:color w:val="000000"/>
                <w:sz w:val="22"/>
                <w:szCs w:val="22"/>
              </w:rPr>
              <w:t xml:space="preserve"> onward</w:t>
            </w:r>
          </w:p>
        </w:tc>
        <w:tc>
          <w:tcPr>
            <w:tcW w:w="1639" w:type="dxa"/>
            <w:tcBorders>
              <w:top w:val="nil"/>
              <w:left w:val="nil"/>
              <w:bottom w:val="single" w:sz="4" w:space="0" w:color="auto"/>
              <w:right w:val="single" w:sz="4" w:space="0" w:color="auto"/>
            </w:tcBorders>
            <w:shd w:val="clear" w:color="auto" w:fill="auto"/>
            <w:vAlign w:val="center"/>
            <w:hideMark/>
          </w:tcPr>
          <w:p w14:paraId="668E3927"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Calibration</w:t>
            </w:r>
          </w:p>
        </w:tc>
      </w:tr>
      <w:tr w:rsidR="00BF6D7A" w:rsidRPr="00D92DA2" w14:paraId="65541B44" w14:textId="77777777" w:rsidTr="00260CA1">
        <w:trPr>
          <w:trHeight w:val="904"/>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49926962"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Number of daily close contacts without social distancing</w:t>
            </w:r>
          </w:p>
        </w:tc>
        <w:tc>
          <w:tcPr>
            <w:tcW w:w="1977" w:type="dxa"/>
            <w:tcBorders>
              <w:top w:val="nil"/>
              <w:left w:val="nil"/>
              <w:bottom w:val="single" w:sz="4" w:space="0" w:color="auto"/>
              <w:right w:val="single" w:sz="4" w:space="0" w:color="auto"/>
            </w:tcBorders>
            <w:shd w:val="clear" w:color="auto" w:fill="auto"/>
            <w:vAlign w:val="center"/>
            <w:hideMark/>
          </w:tcPr>
          <w:p w14:paraId="10E1A767"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10</w:t>
            </w:r>
          </w:p>
        </w:tc>
        <w:tc>
          <w:tcPr>
            <w:tcW w:w="2042" w:type="dxa"/>
            <w:tcBorders>
              <w:top w:val="nil"/>
              <w:left w:val="nil"/>
              <w:bottom w:val="single" w:sz="4" w:space="0" w:color="auto"/>
              <w:right w:val="single" w:sz="4" w:space="0" w:color="auto"/>
            </w:tcBorders>
            <w:shd w:val="clear" w:color="auto" w:fill="auto"/>
            <w:vAlign w:val="center"/>
            <w:hideMark/>
          </w:tcPr>
          <w:p w14:paraId="3BDFC2E1"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10</w:t>
            </w:r>
          </w:p>
        </w:tc>
        <w:tc>
          <w:tcPr>
            <w:tcW w:w="1921" w:type="dxa"/>
            <w:tcBorders>
              <w:top w:val="nil"/>
              <w:left w:val="nil"/>
              <w:bottom w:val="single" w:sz="4" w:space="0" w:color="auto"/>
              <w:right w:val="single" w:sz="4" w:space="0" w:color="auto"/>
            </w:tcBorders>
            <w:shd w:val="clear" w:color="auto" w:fill="auto"/>
            <w:vAlign w:val="center"/>
            <w:hideMark/>
          </w:tcPr>
          <w:p w14:paraId="12440EE1"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20</w:t>
            </w:r>
          </w:p>
        </w:tc>
        <w:tc>
          <w:tcPr>
            <w:tcW w:w="1639" w:type="dxa"/>
            <w:tcBorders>
              <w:top w:val="nil"/>
              <w:left w:val="nil"/>
              <w:bottom w:val="single" w:sz="4" w:space="0" w:color="auto"/>
              <w:right w:val="single" w:sz="4" w:space="0" w:color="auto"/>
            </w:tcBorders>
            <w:shd w:val="clear" w:color="auto" w:fill="auto"/>
            <w:vAlign w:val="center"/>
            <w:hideMark/>
          </w:tcPr>
          <w:p w14:paraId="57FB78BF" w14:textId="6C18D7E5" w:rsidR="00BF6D7A" w:rsidRPr="00D92DA2" w:rsidRDefault="00BF6D7A" w:rsidP="00C75108">
            <w:pPr>
              <w:rPr>
                <w:rFonts w:eastAsia="Times New Roman"/>
                <w:color w:val="000000"/>
                <w:sz w:val="22"/>
                <w:szCs w:val="22"/>
              </w:rPr>
            </w:pPr>
            <w:r w:rsidRPr="00D92DA2">
              <w:rPr>
                <w:rFonts w:eastAsia="Times New Roman"/>
                <w:color w:val="000000"/>
                <w:sz w:val="22"/>
                <w:szCs w:val="22"/>
              </w:rPr>
              <w:t>Calibration and literature</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Del Valle&lt;/Author&gt;&lt;Year&gt;2007&lt;/Year&gt;&lt;RecNum&gt;607&lt;/RecNum&gt;&lt;DisplayText&gt;(7, 8)&lt;/DisplayText&gt;&lt;record&gt;&lt;rec-number&gt;607&lt;/rec-number&gt;&lt;foreign-keys&gt;&lt;key app="EN" db-id="pz9taxdvldfdpreeweupsstuxz0eta9wstav" timestamp="0"&gt;607&lt;/key&gt;&lt;/foreign-keys&gt;&lt;ref-type name="Journal Article"&gt;17&lt;/ref-type&gt;&lt;contributors&gt;&lt;authors&gt;&lt;author&gt;Del Valle, Sara Y&lt;/author&gt;&lt;author&gt;Hyman, James M&lt;/author&gt;&lt;author&gt;Hethcote, Herbert W&lt;/author&gt;&lt;author&gt;Eubank, Stephen G&lt;/author&gt;&lt;/authors&gt;&lt;/contributors&gt;&lt;titles&gt;&lt;title&gt;Mixing patterns between age groups in social networks&lt;/title&gt;&lt;secondary-title&gt;Social Networks&lt;/secondary-title&gt;&lt;/titles&gt;&lt;pages&gt;539-554&lt;/pages&gt;&lt;volume&gt;29&lt;/volume&gt;&lt;number&gt;4&lt;/number&gt;&lt;dates&gt;&lt;year&gt;2007&lt;/year&gt;&lt;/dates&gt;&lt;isbn&gt;0378-8733&lt;/isbn&gt;&lt;urls&gt;&lt;/urls&gt;&lt;/record&gt;&lt;/Cite&gt;&lt;Cite&gt;&lt;Author&gt;Lee&lt;/Author&gt;&lt;Year&gt;2010&lt;/Year&gt;&lt;RecNum&gt;606&lt;/RecNum&gt;&lt;record&gt;&lt;rec-number&gt;606&lt;/rec-number&gt;&lt;foreign-keys&gt;&lt;key app="EN" db-id="pz9taxdvldfdpreeweupsstuxz0eta9wstav" timestamp="0"&gt;606&lt;/key&gt;&lt;/foreign-keys&gt;&lt;ref-type name="Journal Article"&gt;17&lt;/ref-type&gt;&lt;contributors&gt;&lt;authors&gt;&lt;author&gt;Lee, Bruce Y&lt;/author&gt;&lt;author&gt;Brown, Shawn T&lt;/author&gt;&lt;author&gt;Cooley, Philip&lt;/author&gt;&lt;author&gt;Potter, Maggie A&lt;/author&gt;&lt;author&gt;Wheaton, William D&lt;/author&gt;&lt;author&gt;Voorhees, Ronald E&lt;/author&gt;&lt;author&gt;Stebbins, Samuel&lt;/author&gt;&lt;author&gt;Grefenstette, John J&lt;/author&gt;&lt;author&gt;Zimmer, Shanta M&lt;/author&gt;&lt;author&gt;Zimmerman, Richard&lt;/author&gt;&lt;/authors&gt;&lt;/contributors&gt;&lt;titles&gt;&lt;title&gt;Simulating school closure strategies to mitigate an influenza epidemic&lt;/title&gt;&lt;secondary-title&gt;Journal of Public Health Management and Practice&lt;/secondary-title&gt;&lt;/titles&gt;&lt;pages&gt;252-261&lt;/pages&gt;&lt;volume&gt;16&lt;/volume&gt;&lt;number&gt;3&lt;/number&gt;&lt;dates&gt;&lt;year&gt;2010&lt;/year&gt;&lt;/dates&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7, 8)</w:t>
            </w:r>
            <w:r w:rsidR="00DD6C14">
              <w:rPr>
                <w:rFonts w:eastAsia="Times New Roman"/>
                <w:color w:val="000000"/>
                <w:sz w:val="22"/>
                <w:szCs w:val="22"/>
              </w:rPr>
              <w:fldChar w:fldCharType="end"/>
            </w:r>
          </w:p>
        </w:tc>
      </w:tr>
      <w:tr w:rsidR="00BF6D7A" w:rsidRPr="00D92DA2" w14:paraId="07370317" w14:textId="77777777" w:rsidTr="00260CA1">
        <w:trPr>
          <w:trHeight w:val="3015"/>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66A6DE69"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Adherence to social distancing, expressed as percentage drop in number of contacts</w:t>
            </w:r>
          </w:p>
        </w:tc>
        <w:tc>
          <w:tcPr>
            <w:tcW w:w="1977" w:type="dxa"/>
            <w:tcBorders>
              <w:top w:val="nil"/>
              <w:left w:val="nil"/>
              <w:bottom w:val="single" w:sz="4" w:space="0" w:color="auto"/>
              <w:right w:val="single" w:sz="4" w:space="0" w:color="auto"/>
            </w:tcBorders>
            <w:shd w:val="clear" w:color="auto" w:fill="auto"/>
            <w:vAlign w:val="center"/>
            <w:hideMark/>
          </w:tcPr>
          <w:p w14:paraId="2AAF52C3" w14:textId="77777777" w:rsidR="00BF6D7A" w:rsidRDefault="00BF6D7A" w:rsidP="00260CA1">
            <w:pPr>
              <w:rPr>
                <w:rFonts w:eastAsia="Times New Roman"/>
                <w:color w:val="000000"/>
                <w:sz w:val="22"/>
                <w:szCs w:val="22"/>
              </w:rPr>
            </w:pPr>
            <w:r w:rsidRPr="00D92DA2">
              <w:rPr>
                <w:rFonts w:eastAsia="Times New Roman"/>
                <w:color w:val="000000"/>
                <w:sz w:val="22"/>
                <w:szCs w:val="22"/>
              </w:rPr>
              <w:t>Mar 4</w:t>
            </w:r>
            <w:r>
              <w:rPr>
                <w:rFonts w:eastAsia="Times New Roman"/>
                <w:color w:val="000000"/>
                <w:sz w:val="22"/>
                <w:szCs w:val="22"/>
              </w:rPr>
              <w:t xml:space="preserve"> - </w:t>
            </w:r>
            <w:r w:rsidRPr="00D92DA2">
              <w:rPr>
                <w:rFonts w:eastAsia="Times New Roman"/>
                <w:color w:val="000000"/>
                <w:sz w:val="22"/>
                <w:szCs w:val="22"/>
              </w:rPr>
              <w:t>11</w:t>
            </w:r>
            <w:r>
              <w:rPr>
                <w:rFonts w:eastAsia="Times New Roman"/>
                <w:color w:val="000000"/>
                <w:sz w:val="22"/>
                <w:szCs w:val="22"/>
              </w:rPr>
              <w:t>, 2020</w:t>
            </w:r>
            <w:r w:rsidRPr="00D92DA2">
              <w:rPr>
                <w:rFonts w:eastAsia="Times New Roman"/>
                <w:color w:val="000000"/>
                <w:sz w:val="22"/>
                <w:szCs w:val="22"/>
              </w:rPr>
              <w:t>: 0%</w:t>
            </w:r>
            <w:r w:rsidRPr="00D92DA2">
              <w:rPr>
                <w:rFonts w:eastAsia="Times New Roman"/>
                <w:color w:val="000000"/>
                <w:sz w:val="22"/>
                <w:szCs w:val="22"/>
              </w:rPr>
              <w:br/>
              <w:t>Mar 12</w:t>
            </w:r>
            <w:r>
              <w:rPr>
                <w:rFonts w:eastAsia="Times New Roman"/>
                <w:color w:val="000000"/>
                <w:sz w:val="22"/>
                <w:szCs w:val="22"/>
              </w:rPr>
              <w:t xml:space="preserve"> - </w:t>
            </w:r>
            <w:r w:rsidRPr="00D92DA2">
              <w:rPr>
                <w:rFonts w:eastAsia="Times New Roman"/>
                <w:color w:val="000000"/>
                <w:sz w:val="22"/>
                <w:szCs w:val="22"/>
              </w:rPr>
              <w:t>25</w:t>
            </w:r>
            <w:r>
              <w:rPr>
                <w:rFonts w:eastAsia="Times New Roman"/>
                <w:color w:val="000000"/>
                <w:sz w:val="22"/>
                <w:szCs w:val="22"/>
              </w:rPr>
              <w:t>, 2020</w:t>
            </w:r>
            <w:r w:rsidRPr="00D92DA2">
              <w:rPr>
                <w:rFonts w:eastAsia="Times New Roman"/>
                <w:color w:val="000000"/>
                <w:sz w:val="22"/>
                <w:szCs w:val="22"/>
              </w:rPr>
              <w:t>: linear increase from 0</w:t>
            </w:r>
            <w:r>
              <w:rPr>
                <w:rFonts w:eastAsia="Times New Roman"/>
                <w:color w:val="000000"/>
                <w:sz w:val="22"/>
                <w:szCs w:val="22"/>
              </w:rPr>
              <w:t xml:space="preserve"> - </w:t>
            </w:r>
            <w:r w:rsidRPr="00D92DA2">
              <w:rPr>
                <w:rFonts w:eastAsia="Times New Roman"/>
                <w:color w:val="000000"/>
                <w:sz w:val="22"/>
                <w:szCs w:val="22"/>
              </w:rPr>
              <w:t>9</w:t>
            </w:r>
            <w:r>
              <w:rPr>
                <w:rFonts w:eastAsia="Times New Roman"/>
                <w:color w:val="000000"/>
                <w:sz w:val="22"/>
                <w:szCs w:val="22"/>
              </w:rPr>
              <w:t>1</w:t>
            </w:r>
            <w:r w:rsidRPr="00D92DA2">
              <w:rPr>
                <w:rFonts w:eastAsia="Times New Roman"/>
                <w:color w:val="000000"/>
                <w:sz w:val="22"/>
                <w:szCs w:val="22"/>
              </w:rPr>
              <w:t>%</w:t>
            </w:r>
            <w:r w:rsidRPr="00D92DA2">
              <w:rPr>
                <w:rFonts w:eastAsia="Times New Roman"/>
                <w:color w:val="000000"/>
                <w:sz w:val="22"/>
                <w:szCs w:val="22"/>
              </w:rPr>
              <w:br/>
              <w:t>Mar 26</w:t>
            </w:r>
            <w:r>
              <w:rPr>
                <w:rFonts w:eastAsia="Times New Roman"/>
                <w:color w:val="000000"/>
                <w:sz w:val="22"/>
                <w:szCs w:val="22"/>
              </w:rPr>
              <w:t xml:space="preserve"> - </w:t>
            </w:r>
            <w:r w:rsidRPr="00D92DA2">
              <w:rPr>
                <w:rFonts w:eastAsia="Times New Roman"/>
                <w:color w:val="000000"/>
                <w:sz w:val="22"/>
                <w:szCs w:val="22"/>
              </w:rPr>
              <w:t>Apr 30</w:t>
            </w:r>
            <w:r>
              <w:rPr>
                <w:rFonts w:eastAsia="Times New Roman"/>
                <w:color w:val="000000"/>
                <w:sz w:val="22"/>
                <w:szCs w:val="22"/>
              </w:rPr>
              <w:t>, 2020</w:t>
            </w:r>
            <w:r w:rsidRPr="00D92DA2">
              <w:rPr>
                <w:rFonts w:eastAsia="Times New Roman"/>
                <w:color w:val="000000"/>
                <w:sz w:val="22"/>
                <w:szCs w:val="22"/>
              </w:rPr>
              <w:t>: 80%</w:t>
            </w:r>
            <w:r w:rsidRPr="00D92DA2">
              <w:rPr>
                <w:rFonts w:eastAsia="Times New Roman"/>
                <w:color w:val="000000"/>
                <w:sz w:val="22"/>
                <w:szCs w:val="22"/>
              </w:rPr>
              <w:br/>
              <w:t>May 1</w:t>
            </w:r>
            <w:r>
              <w:rPr>
                <w:rFonts w:eastAsia="Times New Roman"/>
                <w:color w:val="000000"/>
                <w:sz w:val="22"/>
                <w:szCs w:val="22"/>
              </w:rPr>
              <w:t xml:space="preserve"> - </w:t>
            </w:r>
            <w:r w:rsidRPr="00D92DA2">
              <w:rPr>
                <w:rFonts w:eastAsia="Times New Roman"/>
                <w:color w:val="000000"/>
                <w:sz w:val="22"/>
                <w:szCs w:val="22"/>
              </w:rPr>
              <w:t>13</w:t>
            </w:r>
            <w:r>
              <w:rPr>
                <w:rFonts w:eastAsia="Times New Roman"/>
                <w:color w:val="000000"/>
                <w:sz w:val="22"/>
                <w:szCs w:val="22"/>
              </w:rPr>
              <w:t>, 2020</w:t>
            </w:r>
            <w:r w:rsidRPr="00D92DA2">
              <w:rPr>
                <w:rFonts w:eastAsia="Times New Roman"/>
                <w:color w:val="000000"/>
                <w:sz w:val="22"/>
                <w:szCs w:val="22"/>
              </w:rPr>
              <w:t>: 70%</w:t>
            </w:r>
          </w:p>
          <w:p w14:paraId="2306DCE8" w14:textId="77777777" w:rsidR="00BF6D7A" w:rsidRDefault="00BF6D7A" w:rsidP="00260CA1">
            <w:pPr>
              <w:rPr>
                <w:rFonts w:eastAsia="Times New Roman"/>
                <w:color w:val="000000"/>
                <w:sz w:val="22"/>
                <w:szCs w:val="22"/>
              </w:rPr>
            </w:pPr>
            <w:r>
              <w:rPr>
                <w:rFonts w:eastAsia="Times New Roman"/>
                <w:color w:val="000000"/>
                <w:sz w:val="22"/>
                <w:szCs w:val="22"/>
              </w:rPr>
              <w:t>May 14 - June 30, 2020: 60%</w:t>
            </w:r>
          </w:p>
          <w:p w14:paraId="5955707E" w14:textId="77777777" w:rsidR="00BF6D7A" w:rsidRDefault="00BF6D7A" w:rsidP="00260CA1">
            <w:pPr>
              <w:rPr>
                <w:rFonts w:eastAsia="Times New Roman"/>
                <w:color w:val="000000"/>
                <w:sz w:val="22"/>
                <w:szCs w:val="22"/>
              </w:rPr>
            </w:pPr>
            <w:r>
              <w:rPr>
                <w:rFonts w:eastAsia="Times New Roman"/>
                <w:color w:val="000000"/>
                <w:sz w:val="22"/>
                <w:szCs w:val="22"/>
              </w:rPr>
              <w:t>July 1 - Aug 31, 2020: 70%</w:t>
            </w:r>
          </w:p>
          <w:p w14:paraId="3DC9852A" w14:textId="77777777" w:rsidR="00BF6D7A" w:rsidRPr="00D92DA2" w:rsidRDefault="00BF6D7A" w:rsidP="00260CA1">
            <w:pPr>
              <w:rPr>
                <w:rFonts w:eastAsia="Times New Roman"/>
                <w:color w:val="000000"/>
                <w:sz w:val="22"/>
                <w:szCs w:val="22"/>
              </w:rPr>
            </w:pPr>
            <w:r>
              <w:rPr>
                <w:rFonts w:eastAsia="Times New Roman"/>
                <w:color w:val="000000"/>
                <w:sz w:val="22"/>
                <w:szCs w:val="22"/>
              </w:rPr>
              <w:t>Sep 1 - Nov 8, 2020: 65%</w:t>
            </w:r>
            <w:r w:rsidRPr="00D92DA2">
              <w:rPr>
                <w:rFonts w:eastAsia="Times New Roman"/>
                <w:color w:val="000000"/>
                <w:sz w:val="22"/>
                <w:szCs w:val="22"/>
              </w:rPr>
              <w:br/>
            </w:r>
            <w:r>
              <w:rPr>
                <w:rFonts w:eastAsia="Times New Roman"/>
                <w:color w:val="000000"/>
                <w:sz w:val="22"/>
                <w:szCs w:val="22"/>
              </w:rPr>
              <w:t>Nov 9, 2020 – end of simulation</w:t>
            </w:r>
            <w:r w:rsidRPr="00D92DA2">
              <w:rPr>
                <w:rFonts w:eastAsia="Times New Roman"/>
                <w:color w:val="000000"/>
                <w:sz w:val="22"/>
                <w:szCs w:val="22"/>
              </w:rPr>
              <w:t xml:space="preserve">: </w:t>
            </w:r>
            <w:r>
              <w:rPr>
                <w:rFonts w:eastAsia="Times New Roman"/>
                <w:color w:val="000000"/>
                <w:sz w:val="22"/>
                <w:szCs w:val="22"/>
              </w:rPr>
              <w:t>70%</w:t>
            </w:r>
          </w:p>
        </w:tc>
        <w:tc>
          <w:tcPr>
            <w:tcW w:w="2042" w:type="dxa"/>
            <w:tcBorders>
              <w:top w:val="nil"/>
              <w:left w:val="nil"/>
              <w:bottom w:val="single" w:sz="4" w:space="0" w:color="auto"/>
              <w:right w:val="single" w:sz="4" w:space="0" w:color="auto"/>
            </w:tcBorders>
            <w:shd w:val="clear" w:color="auto" w:fill="auto"/>
            <w:vAlign w:val="center"/>
            <w:hideMark/>
          </w:tcPr>
          <w:p w14:paraId="77066B9B" w14:textId="77777777" w:rsidR="00BF6D7A" w:rsidRDefault="00BF6D7A" w:rsidP="00260CA1">
            <w:pPr>
              <w:rPr>
                <w:rFonts w:eastAsia="Times New Roman"/>
                <w:color w:val="000000"/>
                <w:sz w:val="22"/>
                <w:szCs w:val="22"/>
              </w:rPr>
            </w:pPr>
            <w:r w:rsidRPr="00D92DA2">
              <w:rPr>
                <w:rFonts w:eastAsia="Times New Roman"/>
                <w:color w:val="000000"/>
                <w:sz w:val="22"/>
                <w:szCs w:val="22"/>
              </w:rPr>
              <w:t>Mar 4</w:t>
            </w:r>
            <w:r>
              <w:rPr>
                <w:rFonts w:eastAsia="Times New Roman"/>
                <w:color w:val="000000"/>
                <w:sz w:val="22"/>
                <w:szCs w:val="22"/>
              </w:rPr>
              <w:t xml:space="preserve"> – </w:t>
            </w:r>
            <w:r w:rsidRPr="00D92DA2">
              <w:rPr>
                <w:rFonts w:eastAsia="Times New Roman"/>
                <w:color w:val="000000"/>
                <w:sz w:val="22"/>
                <w:szCs w:val="22"/>
              </w:rPr>
              <w:t>11</w:t>
            </w:r>
            <w:r>
              <w:rPr>
                <w:rFonts w:eastAsia="Times New Roman"/>
                <w:color w:val="000000"/>
                <w:sz w:val="22"/>
                <w:szCs w:val="22"/>
              </w:rPr>
              <w:t>, 2020</w:t>
            </w:r>
            <w:r w:rsidRPr="00D92DA2">
              <w:rPr>
                <w:rFonts w:eastAsia="Times New Roman"/>
                <w:color w:val="000000"/>
                <w:sz w:val="22"/>
                <w:szCs w:val="22"/>
              </w:rPr>
              <w:t>: 0%</w:t>
            </w:r>
            <w:r w:rsidRPr="00D92DA2">
              <w:rPr>
                <w:rFonts w:eastAsia="Times New Roman"/>
                <w:color w:val="000000"/>
                <w:sz w:val="22"/>
                <w:szCs w:val="22"/>
              </w:rPr>
              <w:br/>
              <w:t>Mar 12</w:t>
            </w:r>
            <w:r>
              <w:rPr>
                <w:rFonts w:eastAsia="Times New Roman"/>
                <w:color w:val="000000"/>
                <w:sz w:val="22"/>
                <w:szCs w:val="22"/>
              </w:rPr>
              <w:t xml:space="preserve"> - </w:t>
            </w:r>
            <w:r w:rsidRPr="00D92DA2">
              <w:rPr>
                <w:rFonts w:eastAsia="Times New Roman"/>
                <w:color w:val="000000"/>
                <w:sz w:val="22"/>
                <w:szCs w:val="22"/>
              </w:rPr>
              <w:t>22</w:t>
            </w:r>
            <w:r>
              <w:rPr>
                <w:rFonts w:eastAsia="Times New Roman"/>
                <w:color w:val="000000"/>
                <w:sz w:val="22"/>
                <w:szCs w:val="22"/>
              </w:rPr>
              <w:t>, 2020</w:t>
            </w:r>
            <w:r w:rsidRPr="00D92DA2">
              <w:rPr>
                <w:rFonts w:eastAsia="Times New Roman"/>
                <w:color w:val="000000"/>
                <w:sz w:val="22"/>
                <w:szCs w:val="22"/>
              </w:rPr>
              <w:t>: linear increase from 0</w:t>
            </w:r>
            <w:r>
              <w:rPr>
                <w:rFonts w:eastAsia="Times New Roman"/>
                <w:color w:val="000000"/>
                <w:sz w:val="22"/>
                <w:szCs w:val="22"/>
              </w:rPr>
              <w:t xml:space="preserve"> - </w:t>
            </w:r>
            <w:r w:rsidRPr="00D92DA2">
              <w:rPr>
                <w:rFonts w:eastAsia="Times New Roman"/>
                <w:color w:val="000000"/>
                <w:sz w:val="22"/>
                <w:szCs w:val="22"/>
              </w:rPr>
              <w:t>60%</w:t>
            </w:r>
            <w:r w:rsidRPr="00D92DA2">
              <w:rPr>
                <w:rFonts w:eastAsia="Times New Roman"/>
                <w:color w:val="000000"/>
                <w:sz w:val="22"/>
                <w:szCs w:val="22"/>
              </w:rPr>
              <w:br/>
              <w:t>Mar 23</w:t>
            </w:r>
            <w:r>
              <w:rPr>
                <w:rFonts w:eastAsia="Times New Roman"/>
                <w:color w:val="000000"/>
                <w:sz w:val="22"/>
                <w:szCs w:val="22"/>
              </w:rPr>
              <w:t xml:space="preserve"> - </w:t>
            </w:r>
            <w:r w:rsidRPr="00D92DA2">
              <w:rPr>
                <w:rFonts w:eastAsia="Times New Roman"/>
                <w:color w:val="000000"/>
                <w:sz w:val="22"/>
                <w:szCs w:val="22"/>
              </w:rPr>
              <w:t>Apr 7</w:t>
            </w:r>
            <w:r>
              <w:rPr>
                <w:rFonts w:eastAsia="Times New Roman"/>
                <w:color w:val="000000"/>
                <w:sz w:val="22"/>
                <w:szCs w:val="22"/>
              </w:rPr>
              <w:t>, 2020</w:t>
            </w:r>
            <w:r w:rsidRPr="00D92DA2">
              <w:rPr>
                <w:rFonts w:eastAsia="Times New Roman"/>
                <w:color w:val="000000"/>
                <w:sz w:val="22"/>
                <w:szCs w:val="22"/>
              </w:rPr>
              <w:t>: 60%</w:t>
            </w:r>
            <w:r w:rsidRPr="00D92DA2">
              <w:rPr>
                <w:rFonts w:eastAsia="Times New Roman"/>
                <w:color w:val="000000"/>
                <w:sz w:val="22"/>
                <w:szCs w:val="22"/>
              </w:rPr>
              <w:br/>
              <w:t>Apr 8</w:t>
            </w:r>
            <w:r>
              <w:rPr>
                <w:rFonts w:eastAsia="Times New Roman"/>
                <w:color w:val="000000"/>
                <w:sz w:val="22"/>
                <w:szCs w:val="22"/>
              </w:rPr>
              <w:t xml:space="preserve"> - </w:t>
            </w:r>
            <w:r w:rsidRPr="00D92DA2">
              <w:rPr>
                <w:rFonts w:eastAsia="Times New Roman"/>
                <w:color w:val="000000"/>
                <w:sz w:val="22"/>
                <w:szCs w:val="22"/>
              </w:rPr>
              <w:t>12</w:t>
            </w:r>
            <w:r>
              <w:rPr>
                <w:rFonts w:eastAsia="Times New Roman"/>
                <w:color w:val="000000"/>
                <w:sz w:val="22"/>
                <w:szCs w:val="22"/>
              </w:rPr>
              <w:t>, 2020</w:t>
            </w:r>
            <w:r w:rsidRPr="00D92DA2">
              <w:rPr>
                <w:rFonts w:eastAsia="Times New Roman"/>
                <w:color w:val="000000"/>
                <w:sz w:val="22"/>
                <w:szCs w:val="22"/>
              </w:rPr>
              <w:t>: 80%</w:t>
            </w:r>
            <w:r w:rsidRPr="00D92DA2">
              <w:rPr>
                <w:rFonts w:eastAsia="Times New Roman"/>
                <w:color w:val="000000"/>
                <w:sz w:val="22"/>
                <w:szCs w:val="22"/>
              </w:rPr>
              <w:br/>
              <w:t>Apr 13</w:t>
            </w:r>
            <w:r>
              <w:rPr>
                <w:rFonts w:eastAsia="Times New Roman"/>
                <w:color w:val="000000"/>
                <w:sz w:val="22"/>
                <w:szCs w:val="22"/>
              </w:rPr>
              <w:t xml:space="preserve"> - </w:t>
            </w:r>
            <w:r w:rsidRPr="00D92DA2">
              <w:rPr>
                <w:rFonts w:eastAsia="Times New Roman"/>
                <w:color w:val="000000"/>
                <w:sz w:val="22"/>
                <w:szCs w:val="22"/>
              </w:rPr>
              <w:t>May 13</w:t>
            </w:r>
            <w:r>
              <w:rPr>
                <w:rFonts w:eastAsia="Times New Roman"/>
                <w:color w:val="000000"/>
                <w:sz w:val="22"/>
                <w:szCs w:val="22"/>
              </w:rPr>
              <w:t>, 2020</w:t>
            </w:r>
            <w:r w:rsidRPr="00D92DA2">
              <w:rPr>
                <w:rFonts w:eastAsia="Times New Roman"/>
                <w:color w:val="000000"/>
                <w:sz w:val="22"/>
                <w:szCs w:val="22"/>
              </w:rPr>
              <w:t>: 70%</w:t>
            </w:r>
            <w:r w:rsidRPr="00D92DA2">
              <w:rPr>
                <w:rFonts w:eastAsia="Times New Roman"/>
                <w:color w:val="000000"/>
                <w:sz w:val="22"/>
                <w:szCs w:val="22"/>
              </w:rPr>
              <w:br/>
              <w:t>May 14</w:t>
            </w:r>
            <w:r>
              <w:rPr>
                <w:rFonts w:eastAsia="Times New Roman"/>
                <w:color w:val="000000"/>
                <w:sz w:val="22"/>
                <w:szCs w:val="22"/>
              </w:rPr>
              <w:t xml:space="preserve"> - </w:t>
            </w:r>
            <w:r w:rsidRPr="00D92DA2">
              <w:rPr>
                <w:rFonts w:eastAsia="Times New Roman"/>
                <w:color w:val="000000"/>
                <w:sz w:val="22"/>
                <w:szCs w:val="22"/>
              </w:rPr>
              <w:t>25</w:t>
            </w:r>
            <w:r>
              <w:rPr>
                <w:rFonts w:eastAsia="Times New Roman"/>
                <w:color w:val="000000"/>
                <w:sz w:val="22"/>
                <w:szCs w:val="22"/>
              </w:rPr>
              <w:t>, 2020</w:t>
            </w:r>
            <w:r w:rsidRPr="00D92DA2">
              <w:rPr>
                <w:rFonts w:eastAsia="Times New Roman"/>
                <w:color w:val="000000"/>
                <w:sz w:val="22"/>
                <w:szCs w:val="22"/>
              </w:rPr>
              <w:t>: 60%</w:t>
            </w:r>
            <w:r w:rsidRPr="00D92DA2">
              <w:rPr>
                <w:rFonts w:eastAsia="Times New Roman"/>
                <w:color w:val="000000"/>
                <w:sz w:val="22"/>
                <w:szCs w:val="22"/>
              </w:rPr>
              <w:br/>
              <w:t>May 26</w:t>
            </w:r>
            <w:r>
              <w:rPr>
                <w:rFonts w:eastAsia="Times New Roman"/>
                <w:color w:val="000000"/>
                <w:sz w:val="22"/>
                <w:szCs w:val="22"/>
              </w:rPr>
              <w:t xml:space="preserve"> - July 15, 2020</w:t>
            </w:r>
            <w:r w:rsidRPr="00D92DA2">
              <w:rPr>
                <w:rFonts w:eastAsia="Times New Roman"/>
                <w:color w:val="000000"/>
                <w:sz w:val="22"/>
                <w:szCs w:val="22"/>
              </w:rPr>
              <w:t>: 70%</w:t>
            </w:r>
            <w:r w:rsidRPr="00D92DA2">
              <w:rPr>
                <w:rFonts w:eastAsia="Times New Roman"/>
                <w:color w:val="000000"/>
                <w:sz w:val="22"/>
                <w:szCs w:val="22"/>
              </w:rPr>
              <w:br/>
            </w:r>
            <w:r>
              <w:rPr>
                <w:rFonts w:eastAsia="Times New Roman"/>
                <w:color w:val="000000"/>
                <w:sz w:val="22"/>
                <w:szCs w:val="22"/>
              </w:rPr>
              <w:t>July 16 - Aug 14, 2020: 65%</w:t>
            </w:r>
          </w:p>
          <w:p w14:paraId="4C5B00DC" w14:textId="77777777" w:rsidR="00BF6D7A" w:rsidRDefault="00BF6D7A" w:rsidP="00260CA1">
            <w:pPr>
              <w:rPr>
                <w:rFonts w:eastAsia="Times New Roman"/>
                <w:color w:val="000000"/>
                <w:sz w:val="22"/>
                <w:szCs w:val="22"/>
              </w:rPr>
            </w:pPr>
            <w:r>
              <w:rPr>
                <w:rFonts w:eastAsia="Times New Roman"/>
                <w:color w:val="000000"/>
                <w:sz w:val="22"/>
                <w:szCs w:val="22"/>
              </w:rPr>
              <w:t>Aug 15 - Sep 29, 2020: 70%</w:t>
            </w:r>
          </w:p>
          <w:p w14:paraId="5A3CD2F5" w14:textId="77777777" w:rsidR="00BF6D7A" w:rsidRDefault="00BF6D7A" w:rsidP="00260CA1">
            <w:pPr>
              <w:rPr>
                <w:rFonts w:eastAsia="Times New Roman"/>
                <w:color w:val="000000"/>
                <w:sz w:val="22"/>
                <w:szCs w:val="22"/>
              </w:rPr>
            </w:pPr>
            <w:r>
              <w:rPr>
                <w:rFonts w:eastAsia="Times New Roman"/>
                <w:color w:val="000000"/>
                <w:sz w:val="22"/>
                <w:szCs w:val="22"/>
              </w:rPr>
              <w:t>Sep 30 - Oct 29, 2020: 60%</w:t>
            </w:r>
          </w:p>
          <w:p w14:paraId="6A75F571" w14:textId="77777777" w:rsidR="00BF6D7A" w:rsidRDefault="00BF6D7A" w:rsidP="00260CA1">
            <w:pPr>
              <w:rPr>
                <w:rFonts w:eastAsia="Times New Roman"/>
                <w:color w:val="000000"/>
                <w:sz w:val="22"/>
                <w:szCs w:val="22"/>
              </w:rPr>
            </w:pPr>
            <w:r>
              <w:rPr>
                <w:rFonts w:eastAsia="Times New Roman"/>
                <w:color w:val="000000"/>
                <w:sz w:val="22"/>
                <w:szCs w:val="22"/>
              </w:rPr>
              <w:t>Oct 30 - Nov 8, 2020: 65%</w:t>
            </w:r>
          </w:p>
          <w:p w14:paraId="4A55D43B" w14:textId="77777777" w:rsidR="00BF6D7A" w:rsidRPr="00D92DA2" w:rsidRDefault="00BF6D7A" w:rsidP="00260CA1">
            <w:pPr>
              <w:rPr>
                <w:rFonts w:eastAsia="Times New Roman"/>
                <w:color w:val="000000"/>
                <w:sz w:val="22"/>
                <w:szCs w:val="22"/>
              </w:rPr>
            </w:pPr>
            <w:r>
              <w:rPr>
                <w:rFonts w:eastAsia="Times New Roman"/>
                <w:color w:val="000000"/>
                <w:sz w:val="22"/>
                <w:szCs w:val="22"/>
              </w:rPr>
              <w:t>Nov 9, 2020– end of simulation: 70%</w:t>
            </w:r>
          </w:p>
        </w:tc>
        <w:tc>
          <w:tcPr>
            <w:tcW w:w="1921" w:type="dxa"/>
            <w:tcBorders>
              <w:top w:val="nil"/>
              <w:left w:val="nil"/>
              <w:bottom w:val="single" w:sz="4" w:space="0" w:color="auto"/>
              <w:right w:val="single" w:sz="4" w:space="0" w:color="auto"/>
            </w:tcBorders>
            <w:shd w:val="clear" w:color="auto" w:fill="auto"/>
            <w:vAlign w:val="center"/>
            <w:hideMark/>
          </w:tcPr>
          <w:p w14:paraId="59BBAFA7" w14:textId="77777777" w:rsidR="00BF6D7A" w:rsidRDefault="00BF6D7A" w:rsidP="00260CA1">
            <w:pPr>
              <w:rPr>
                <w:rFonts w:eastAsia="Times New Roman"/>
                <w:color w:val="000000"/>
                <w:sz w:val="22"/>
                <w:szCs w:val="22"/>
              </w:rPr>
            </w:pPr>
            <w:r w:rsidRPr="00D92DA2">
              <w:rPr>
                <w:rFonts w:eastAsia="Times New Roman"/>
                <w:color w:val="000000"/>
                <w:sz w:val="22"/>
                <w:szCs w:val="22"/>
              </w:rPr>
              <w:t>Mar 4</w:t>
            </w:r>
            <w:r>
              <w:rPr>
                <w:rFonts w:eastAsia="Times New Roman"/>
                <w:color w:val="000000"/>
                <w:sz w:val="22"/>
                <w:szCs w:val="22"/>
              </w:rPr>
              <w:t xml:space="preserve"> - </w:t>
            </w:r>
            <w:r w:rsidRPr="00D92DA2">
              <w:rPr>
                <w:rFonts w:eastAsia="Times New Roman"/>
                <w:color w:val="000000"/>
                <w:sz w:val="22"/>
                <w:szCs w:val="22"/>
              </w:rPr>
              <w:t>11</w:t>
            </w:r>
            <w:r>
              <w:rPr>
                <w:rFonts w:eastAsia="Times New Roman"/>
                <w:color w:val="000000"/>
                <w:sz w:val="22"/>
                <w:szCs w:val="22"/>
              </w:rPr>
              <w:t>, 2020</w:t>
            </w:r>
            <w:r w:rsidRPr="00D92DA2">
              <w:rPr>
                <w:rFonts w:eastAsia="Times New Roman"/>
                <w:color w:val="000000"/>
                <w:sz w:val="22"/>
                <w:szCs w:val="22"/>
              </w:rPr>
              <w:t>: 0%</w:t>
            </w:r>
            <w:r w:rsidRPr="00D92DA2">
              <w:rPr>
                <w:rFonts w:eastAsia="Times New Roman"/>
                <w:color w:val="000000"/>
                <w:sz w:val="22"/>
                <w:szCs w:val="22"/>
              </w:rPr>
              <w:br/>
              <w:t>Mar 12</w:t>
            </w:r>
            <w:r>
              <w:rPr>
                <w:rFonts w:eastAsia="Times New Roman"/>
                <w:color w:val="000000"/>
                <w:sz w:val="22"/>
                <w:szCs w:val="22"/>
              </w:rPr>
              <w:t xml:space="preserve"> - 25, 2020</w:t>
            </w:r>
            <w:r w:rsidRPr="00D92DA2">
              <w:rPr>
                <w:rFonts w:eastAsia="Times New Roman"/>
                <w:color w:val="000000"/>
                <w:sz w:val="22"/>
                <w:szCs w:val="22"/>
              </w:rPr>
              <w:t>: linear increase from 0</w:t>
            </w:r>
            <w:r>
              <w:rPr>
                <w:rFonts w:eastAsia="Times New Roman"/>
                <w:color w:val="000000"/>
                <w:sz w:val="22"/>
                <w:szCs w:val="22"/>
              </w:rPr>
              <w:t xml:space="preserve"> - 78</w:t>
            </w:r>
            <w:r w:rsidRPr="00D92DA2">
              <w:rPr>
                <w:rFonts w:eastAsia="Times New Roman"/>
                <w:color w:val="000000"/>
                <w:sz w:val="22"/>
                <w:szCs w:val="22"/>
              </w:rPr>
              <w:t>%</w:t>
            </w:r>
            <w:r w:rsidRPr="00D92DA2">
              <w:rPr>
                <w:rFonts w:eastAsia="Times New Roman"/>
                <w:color w:val="000000"/>
                <w:sz w:val="22"/>
                <w:szCs w:val="22"/>
              </w:rPr>
              <w:br/>
            </w:r>
            <w:r>
              <w:rPr>
                <w:rFonts w:eastAsia="Times New Roman"/>
                <w:color w:val="000000"/>
                <w:sz w:val="22"/>
                <w:szCs w:val="22"/>
              </w:rPr>
              <w:t>Mar 26 - Apr 17, 2020: 85%</w:t>
            </w:r>
          </w:p>
          <w:p w14:paraId="104E79CE" w14:textId="77777777" w:rsidR="00BF6D7A" w:rsidRDefault="00BF6D7A" w:rsidP="00260CA1">
            <w:pPr>
              <w:rPr>
                <w:rFonts w:eastAsia="Times New Roman"/>
                <w:color w:val="000000"/>
                <w:sz w:val="22"/>
                <w:szCs w:val="22"/>
              </w:rPr>
            </w:pPr>
            <w:r>
              <w:rPr>
                <w:rFonts w:eastAsia="Times New Roman"/>
                <w:color w:val="000000"/>
                <w:sz w:val="22"/>
                <w:szCs w:val="22"/>
              </w:rPr>
              <w:t>Apr 18 - June 7, 2020: 90%</w:t>
            </w:r>
          </w:p>
          <w:p w14:paraId="2DA38909" w14:textId="77777777" w:rsidR="00BF6D7A" w:rsidRDefault="00BF6D7A" w:rsidP="00260CA1">
            <w:pPr>
              <w:rPr>
                <w:rFonts w:eastAsia="Times New Roman"/>
                <w:color w:val="000000"/>
                <w:sz w:val="22"/>
                <w:szCs w:val="22"/>
              </w:rPr>
            </w:pPr>
            <w:r>
              <w:rPr>
                <w:rFonts w:eastAsia="Times New Roman"/>
                <w:color w:val="000000"/>
                <w:sz w:val="22"/>
                <w:szCs w:val="22"/>
              </w:rPr>
              <w:t>June 8 - July 1, 2020: 85%</w:t>
            </w:r>
          </w:p>
          <w:p w14:paraId="75CCF6C2" w14:textId="77777777" w:rsidR="00BF6D7A" w:rsidRDefault="00BF6D7A" w:rsidP="00260CA1">
            <w:pPr>
              <w:rPr>
                <w:rFonts w:eastAsia="Times New Roman"/>
                <w:color w:val="000000"/>
                <w:sz w:val="22"/>
                <w:szCs w:val="22"/>
              </w:rPr>
            </w:pPr>
            <w:r>
              <w:rPr>
                <w:rFonts w:eastAsia="Times New Roman"/>
                <w:color w:val="000000"/>
                <w:sz w:val="22"/>
                <w:szCs w:val="22"/>
              </w:rPr>
              <w:t>July 2 - Aug 15, 2020: 90%</w:t>
            </w:r>
          </w:p>
          <w:p w14:paraId="53235E2C" w14:textId="77777777" w:rsidR="00BF6D7A" w:rsidRDefault="00BF6D7A" w:rsidP="00260CA1">
            <w:pPr>
              <w:rPr>
                <w:rFonts w:eastAsia="Times New Roman"/>
                <w:color w:val="000000"/>
                <w:sz w:val="22"/>
                <w:szCs w:val="22"/>
              </w:rPr>
            </w:pPr>
            <w:r>
              <w:rPr>
                <w:rFonts w:eastAsia="Times New Roman"/>
                <w:color w:val="000000"/>
                <w:sz w:val="22"/>
                <w:szCs w:val="22"/>
              </w:rPr>
              <w:t>Aug 16 - Sep 14, 2020: 80%</w:t>
            </w:r>
          </w:p>
          <w:p w14:paraId="0EE094D4" w14:textId="77777777" w:rsidR="00BF6D7A" w:rsidRDefault="00BF6D7A" w:rsidP="00260CA1">
            <w:pPr>
              <w:rPr>
                <w:rFonts w:eastAsia="Times New Roman"/>
                <w:color w:val="000000"/>
                <w:sz w:val="22"/>
                <w:szCs w:val="22"/>
              </w:rPr>
            </w:pPr>
            <w:r>
              <w:rPr>
                <w:rFonts w:eastAsia="Times New Roman"/>
                <w:color w:val="000000"/>
                <w:sz w:val="22"/>
                <w:szCs w:val="22"/>
              </w:rPr>
              <w:t>Sep 15 - Nov 14, 2020: 85%</w:t>
            </w:r>
          </w:p>
          <w:p w14:paraId="58BA507F" w14:textId="77777777" w:rsidR="00BF6D7A" w:rsidRDefault="00BF6D7A" w:rsidP="00260CA1">
            <w:pPr>
              <w:rPr>
                <w:rFonts w:eastAsia="Times New Roman"/>
                <w:color w:val="000000"/>
                <w:sz w:val="22"/>
                <w:szCs w:val="22"/>
              </w:rPr>
            </w:pPr>
            <w:r>
              <w:rPr>
                <w:rFonts w:eastAsia="Times New Roman"/>
                <w:color w:val="000000"/>
                <w:sz w:val="22"/>
                <w:szCs w:val="22"/>
              </w:rPr>
              <w:t>Nov 15 - Dec 5, 2020: 70%</w:t>
            </w:r>
          </w:p>
          <w:p w14:paraId="7EAEFCE9" w14:textId="77777777" w:rsidR="00BF6D7A" w:rsidRDefault="00BF6D7A" w:rsidP="00260CA1">
            <w:pPr>
              <w:rPr>
                <w:rFonts w:eastAsia="Times New Roman"/>
                <w:color w:val="000000"/>
                <w:sz w:val="22"/>
                <w:szCs w:val="22"/>
              </w:rPr>
            </w:pPr>
            <w:r>
              <w:rPr>
                <w:rFonts w:eastAsia="Times New Roman"/>
                <w:color w:val="000000"/>
                <w:sz w:val="22"/>
                <w:szCs w:val="22"/>
              </w:rPr>
              <w:t>Dec 6 - Dec 31, 2020: 85%</w:t>
            </w:r>
          </w:p>
          <w:p w14:paraId="1A29829D" w14:textId="77777777" w:rsidR="00BF6D7A" w:rsidRPr="00D92DA2" w:rsidRDefault="00BF6D7A" w:rsidP="00260CA1">
            <w:pPr>
              <w:rPr>
                <w:rFonts w:eastAsia="Times New Roman"/>
                <w:color w:val="000000"/>
                <w:sz w:val="22"/>
                <w:szCs w:val="22"/>
              </w:rPr>
            </w:pPr>
            <w:r>
              <w:rPr>
                <w:rFonts w:eastAsia="Times New Roman"/>
                <w:color w:val="000000"/>
                <w:sz w:val="22"/>
                <w:szCs w:val="22"/>
              </w:rPr>
              <w:t>Jan 1, 2021 – end of simulation: 80%</w:t>
            </w:r>
          </w:p>
        </w:tc>
        <w:tc>
          <w:tcPr>
            <w:tcW w:w="1639" w:type="dxa"/>
            <w:tcBorders>
              <w:top w:val="nil"/>
              <w:left w:val="nil"/>
              <w:bottom w:val="single" w:sz="4" w:space="0" w:color="auto"/>
              <w:right w:val="single" w:sz="4" w:space="0" w:color="auto"/>
            </w:tcBorders>
            <w:shd w:val="clear" w:color="auto" w:fill="auto"/>
            <w:vAlign w:val="center"/>
            <w:hideMark/>
          </w:tcPr>
          <w:p w14:paraId="45848033" w14:textId="4F1981B0" w:rsidR="00BF6D7A" w:rsidRPr="00D92DA2" w:rsidRDefault="00BF6D7A" w:rsidP="00C75108">
            <w:pPr>
              <w:rPr>
                <w:rFonts w:eastAsia="Times New Roman"/>
                <w:color w:val="000000"/>
                <w:sz w:val="22"/>
                <w:szCs w:val="22"/>
              </w:rPr>
            </w:pPr>
            <w:r w:rsidRPr="00D92DA2">
              <w:rPr>
                <w:rFonts w:eastAsia="Times New Roman"/>
                <w:color w:val="000000"/>
                <w:sz w:val="22"/>
                <w:szCs w:val="22"/>
              </w:rPr>
              <w:t>Cellphone data and calibration</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GeoDS Lab @ UW-Madison&lt;/Author&gt;&lt;Year&gt;2021&lt;/Year&gt;&lt;RecNum&gt;608&lt;/RecNum&gt;&lt;DisplayText&gt;(3-5)&lt;/DisplayText&gt;&lt;record&gt;&lt;rec-number&gt;608&lt;/rec-number&gt;&lt;foreign-keys&gt;&lt;key app="EN" db-id="pz9taxdvldfdpreeweupsstuxz0eta9wstav" timestamp="0"&gt;608&lt;/key&gt;&lt;/foreign-keys&gt;&lt;ref-type name="Web Page"&gt;12&lt;/ref-type&gt;&lt;contributors&gt;&lt;authors&gt;&lt;author&gt;GeoDS Lab @ UW-Madison,&lt;/author&gt;&lt;/authors&gt;&lt;/contributors&gt;&lt;titles&gt;&lt;title&gt;Mapping Mobility Changes in Response to COVID-19&lt;/title&gt;&lt;/titles&gt;&lt;number&gt;February 1, 2021&lt;/number&gt;&lt;dates&gt;&lt;year&gt;2021&lt;/year&gt;&lt;/dates&gt;&lt;urls&gt;&lt;related-urls&gt;&lt;url&gt;https://geods.geography.wisc.edu/covid19/physical-distancing/&lt;/url&gt;&lt;/related-urls&gt;&lt;/urls&gt;&lt;/record&gt;&lt;/Cite&gt;&lt;Cite&gt;&lt;Author&gt;Google&lt;/Author&gt;&lt;Year&gt;2021&lt;/Year&gt;&lt;RecNum&gt;617&lt;/RecNum&gt;&lt;record&gt;&lt;rec-number&gt;617&lt;/rec-number&gt;&lt;foreign-keys&gt;&lt;key app="EN" db-id="pz9taxdvldfdpreeweupsstuxz0eta9wstav" timestamp="0"&gt;617&lt;/key&gt;&lt;/foreign-keys&gt;&lt;ref-type name="Web Page"&gt;12&lt;/ref-type&gt;&lt;contributors&gt;&lt;authors&gt;&lt;author&gt;Google &lt;/author&gt;&lt;/authors&gt;&lt;/contributors&gt;&lt;titles&gt;&lt;title&gt;COVID-19 Community Mobility Report&lt;/title&gt;&lt;/titles&gt;&lt;number&gt;February 1, 2021&lt;/number&gt;&lt;dates&gt;&lt;year&gt;2021&lt;/year&gt;&lt;/dates&gt;&lt;urls&gt;&lt;related-urls&gt;&lt;url&gt;https://www.google.com/covid19/mobility/&lt;/url&gt;&lt;/related-urls&gt;&lt;/urls&gt;&lt;/record&gt;&lt;/Cite&gt;&lt;Cite&gt;&lt;Author&gt;Unacast&lt;/Author&gt;&lt;Year&gt;2021&lt;/Year&gt;&lt;RecNum&gt;599&lt;/RecNum&gt;&lt;record&gt;&lt;rec-number&gt;599&lt;/rec-number&gt;&lt;foreign-keys&gt;&lt;key app="EN" db-id="pz9taxdvldfdpreeweupsstuxz0eta9wstav" timestamp="0"&gt;599&lt;/key&gt;&lt;/foreign-keys&gt;&lt;ref-type name="Web Page"&gt;12&lt;/ref-type&gt;&lt;contributors&gt;&lt;authors&gt;&lt;author&gt;Unacast&lt;/author&gt;&lt;/authors&gt;&lt;/contributors&gt;&lt;titles&gt;&lt;title&gt;Social Distancing Scoreboard&lt;/title&gt;&lt;/titles&gt;&lt;number&gt;February 1, 2021&lt;/number&gt;&lt;dates&gt;&lt;year&gt;2021&lt;/year&gt;&lt;/dates&gt;&lt;urls&gt;&lt;related-urls&gt;&lt;url&gt;https://www.unacast.com/covid19/social-distancing-scoreboard&lt;/url&gt;&lt;/related-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3-5)</w:t>
            </w:r>
            <w:r w:rsidR="00DD6C14">
              <w:rPr>
                <w:rFonts w:eastAsia="Times New Roman"/>
                <w:color w:val="000000"/>
                <w:sz w:val="22"/>
                <w:szCs w:val="22"/>
              </w:rPr>
              <w:fldChar w:fldCharType="end"/>
            </w:r>
          </w:p>
        </w:tc>
      </w:tr>
      <w:tr w:rsidR="00BF6D7A" w:rsidRPr="00D92DA2" w14:paraId="67CF8927" w14:textId="77777777" w:rsidTr="00260CA1">
        <w:trPr>
          <w:trHeight w:val="1206"/>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647E45AC"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lastRenderedPageBreak/>
              <w:t>Probability that agent is tested</w:t>
            </w:r>
          </w:p>
        </w:tc>
        <w:tc>
          <w:tcPr>
            <w:tcW w:w="1977" w:type="dxa"/>
            <w:tcBorders>
              <w:top w:val="nil"/>
              <w:left w:val="nil"/>
              <w:bottom w:val="single" w:sz="4" w:space="0" w:color="auto"/>
              <w:right w:val="single" w:sz="4" w:space="0" w:color="auto"/>
            </w:tcBorders>
            <w:shd w:val="clear" w:color="auto" w:fill="auto"/>
            <w:vAlign w:val="center"/>
            <w:hideMark/>
          </w:tcPr>
          <w:p w14:paraId="5B43B9CA"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Mar 4</w:t>
            </w:r>
            <w:r>
              <w:rPr>
                <w:rFonts w:eastAsia="Times New Roman"/>
                <w:color w:val="000000"/>
                <w:sz w:val="22"/>
                <w:szCs w:val="22"/>
              </w:rPr>
              <w:t xml:space="preserve"> </w:t>
            </w:r>
            <w:r w:rsidRPr="00D92DA2">
              <w:rPr>
                <w:rFonts w:eastAsia="Times New Roman"/>
                <w:color w:val="000000"/>
                <w:sz w:val="22"/>
                <w:szCs w:val="22"/>
              </w:rPr>
              <w:t>- Apr 1</w:t>
            </w:r>
            <w:r>
              <w:rPr>
                <w:rFonts w:eastAsia="Times New Roman"/>
                <w:color w:val="000000"/>
                <w:sz w:val="22"/>
                <w:szCs w:val="22"/>
              </w:rPr>
              <w:t>4, 2020</w:t>
            </w:r>
            <w:r w:rsidRPr="00D92DA2">
              <w:rPr>
                <w:rFonts w:eastAsia="Times New Roman"/>
                <w:color w:val="000000"/>
                <w:sz w:val="22"/>
                <w:szCs w:val="22"/>
              </w:rPr>
              <w:t>: 75%</w:t>
            </w:r>
            <w:r w:rsidRPr="00D92DA2">
              <w:rPr>
                <w:rFonts w:eastAsia="Times New Roman"/>
                <w:color w:val="000000"/>
                <w:sz w:val="22"/>
                <w:szCs w:val="22"/>
              </w:rPr>
              <w:br/>
              <w:t xml:space="preserve">Apr 15 - May </w:t>
            </w:r>
            <w:r>
              <w:rPr>
                <w:rFonts w:eastAsia="Times New Roman"/>
                <w:color w:val="000000"/>
                <w:sz w:val="22"/>
                <w:szCs w:val="22"/>
              </w:rPr>
              <w:t>9, 2020</w:t>
            </w:r>
            <w:r w:rsidRPr="00D92DA2">
              <w:rPr>
                <w:rFonts w:eastAsia="Times New Roman"/>
                <w:color w:val="000000"/>
                <w:sz w:val="22"/>
                <w:szCs w:val="22"/>
              </w:rPr>
              <w:t>: 80%</w:t>
            </w:r>
            <w:r w:rsidRPr="00D92DA2">
              <w:rPr>
                <w:rFonts w:eastAsia="Times New Roman"/>
                <w:color w:val="000000"/>
                <w:sz w:val="22"/>
                <w:szCs w:val="22"/>
              </w:rPr>
              <w:br/>
              <w:t>May 1</w:t>
            </w:r>
            <w:r>
              <w:rPr>
                <w:rFonts w:eastAsia="Times New Roman"/>
                <w:color w:val="000000"/>
                <w:sz w:val="22"/>
                <w:szCs w:val="22"/>
              </w:rPr>
              <w:t xml:space="preserve">0, 2020 </w:t>
            </w:r>
            <w:r w:rsidRPr="00D92DA2">
              <w:rPr>
                <w:rFonts w:eastAsia="Times New Roman"/>
                <w:color w:val="000000"/>
                <w:sz w:val="22"/>
                <w:szCs w:val="22"/>
              </w:rPr>
              <w:t>- end: 90%</w:t>
            </w:r>
          </w:p>
        </w:tc>
        <w:tc>
          <w:tcPr>
            <w:tcW w:w="2042" w:type="dxa"/>
            <w:tcBorders>
              <w:top w:val="nil"/>
              <w:left w:val="nil"/>
              <w:bottom w:val="single" w:sz="4" w:space="0" w:color="auto"/>
              <w:right w:val="single" w:sz="4" w:space="0" w:color="auto"/>
            </w:tcBorders>
            <w:shd w:val="clear" w:color="auto" w:fill="auto"/>
            <w:vAlign w:val="center"/>
            <w:hideMark/>
          </w:tcPr>
          <w:p w14:paraId="503B6036"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Mar 4 - Apr 1</w:t>
            </w:r>
            <w:r>
              <w:rPr>
                <w:rFonts w:eastAsia="Times New Roman"/>
                <w:color w:val="000000"/>
                <w:sz w:val="22"/>
                <w:szCs w:val="22"/>
              </w:rPr>
              <w:t>4, 2020</w:t>
            </w:r>
            <w:r w:rsidRPr="00D92DA2">
              <w:rPr>
                <w:rFonts w:eastAsia="Times New Roman"/>
                <w:color w:val="000000"/>
                <w:sz w:val="22"/>
                <w:szCs w:val="22"/>
              </w:rPr>
              <w:t>: 75%</w:t>
            </w:r>
            <w:r w:rsidRPr="00D92DA2">
              <w:rPr>
                <w:rFonts w:eastAsia="Times New Roman"/>
                <w:color w:val="000000"/>
                <w:sz w:val="22"/>
                <w:szCs w:val="22"/>
              </w:rPr>
              <w:br/>
              <w:t>Apr 15</w:t>
            </w:r>
            <w:r>
              <w:rPr>
                <w:rFonts w:eastAsia="Times New Roman"/>
                <w:color w:val="000000"/>
                <w:sz w:val="22"/>
                <w:szCs w:val="22"/>
              </w:rPr>
              <w:t xml:space="preserve"> </w:t>
            </w:r>
            <w:r w:rsidRPr="00D92DA2">
              <w:rPr>
                <w:rFonts w:eastAsia="Times New Roman"/>
                <w:color w:val="000000"/>
                <w:sz w:val="22"/>
                <w:szCs w:val="22"/>
              </w:rPr>
              <w:t xml:space="preserve">- May </w:t>
            </w:r>
            <w:r>
              <w:rPr>
                <w:rFonts w:eastAsia="Times New Roman"/>
                <w:color w:val="000000"/>
                <w:sz w:val="22"/>
                <w:szCs w:val="22"/>
              </w:rPr>
              <w:t>9, 2020</w:t>
            </w:r>
            <w:r w:rsidRPr="00D92DA2">
              <w:rPr>
                <w:rFonts w:eastAsia="Times New Roman"/>
                <w:color w:val="000000"/>
                <w:sz w:val="22"/>
                <w:szCs w:val="22"/>
              </w:rPr>
              <w:t>: 80%</w:t>
            </w:r>
            <w:r w:rsidRPr="00D92DA2">
              <w:rPr>
                <w:rFonts w:eastAsia="Times New Roman"/>
                <w:color w:val="000000"/>
                <w:sz w:val="22"/>
                <w:szCs w:val="22"/>
              </w:rPr>
              <w:br/>
              <w:t>May 1</w:t>
            </w:r>
            <w:r>
              <w:rPr>
                <w:rFonts w:eastAsia="Times New Roman"/>
                <w:color w:val="000000"/>
                <w:sz w:val="22"/>
                <w:szCs w:val="22"/>
              </w:rPr>
              <w:t>0, 2020</w:t>
            </w:r>
            <w:r w:rsidRPr="00D92DA2">
              <w:rPr>
                <w:rFonts w:eastAsia="Times New Roman"/>
                <w:color w:val="000000"/>
                <w:sz w:val="22"/>
                <w:szCs w:val="22"/>
              </w:rPr>
              <w:t xml:space="preserve"> - end: 90%</w:t>
            </w:r>
          </w:p>
        </w:tc>
        <w:tc>
          <w:tcPr>
            <w:tcW w:w="1921" w:type="dxa"/>
            <w:tcBorders>
              <w:top w:val="nil"/>
              <w:left w:val="nil"/>
              <w:bottom w:val="single" w:sz="4" w:space="0" w:color="auto"/>
              <w:right w:val="single" w:sz="4" w:space="0" w:color="auto"/>
            </w:tcBorders>
            <w:shd w:val="clear" w:color="auto" w:fill="auto"/>
            <w:vAlign w:val="center"/>
            <w:hideMark/>
          </w:tcPr>
          <w:p w14:paraId="10E6CBB1"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Mar 4 - Apr 1</w:t>
            </w:r>
            <w:r>
              <w:rPr>
                <w:rFonts w:eastAsia="Times New Roman"/>
                <w:color w:val="000000"/>
                <w:sz w:val="22"/>
                <w:szCs w:val="22"/>
              </w:rPr>
              <w:t>4, 2020</w:t>
            </w:r>
            <w:r w:rsidRPr="00D92DA2">
              <w:rPr>
                <w:rFonts w:eastAsia="Times New Roman"/>
                <w:color w:val="000000"/>
                <w:sz w:val="22"/>
                <w:szCs w:val="22"/>
              </w:rPr>
              <w:t>: 75%</w:t>
            </w:r>
            <w:r w:rsidRPr="00D92DA2">
              <w:rPr>
                <w:rFonts w:eastAsia="Times New Roman"/>
                <w:color w:val="000000"/>
                <w:sz w:val="22"/>
                <w:szCs w:val="22"/>
              </w:rPr>
              <w:br/>
              <w:t>Apr 15</w:t>
            </w:r>
            <w:r>
              <w:rPr>
                <w:rFonts w:eastAsia="Times New Roman"/>
                <w:color w:val="000000"/>
                <w:sz w:val="22"/>
                <w:szCs w:val="22"/>
              </w:rPr>
              <w:t xml:space="preserve"> </w:t>
            </w:r>
            <w:r w:rsidRPr="00D92DA2">
              <w:rPr>
                <w:rFonts w:eastAsia="Times New Roman"/>
                <w:color w:val="000000"/>
                <w:sz w:val="22"/>
                <w:szCs w:val="22"/>
              </w:rPr>
              <w:t xml:space="preserve">- May </w:t>
            </w:r>
            <w:r>
              <w:rPr>
                <w:rFonts w:eastAsia="Times New Roman"/>
                <w:color w:val="000000"/>
                <w:sz w:val="22"/>
                <w:szCs w:val="22"/>
              </w:rPr>
              <w:t>9, 2020</w:t>
            </w:r>
            <w:r w:rsidRPr="00D92DA2">
              <w:rPr>
                <w:rFonts w:eastAsia="Times New Roman"/>
                <w:color w:val="000000"/>
                <w:sz w:val="22"/>
                <w:szCs w:val="22"/>
              </w:rPr>
              <w:t>: 80%</w:t>
            </w:r>
            <w:r w:rsidRPr="00D92DA2">
              <w:rPr>
                <w:rFonts w:eastAsia="Times New Roman"/>
                <w:color w:val="000000"/>
                <w:sz w:val="22"/>
                <w:szCs w:val="22"/>
              </w:rPr>
              <w:br/>
              <w:t>May 1</w:t>
            </w:r>
            <w:r>
              <w:rPr>
                <w:rFonts w:eastAsia="Times New Roman"/>
                <w:color w:val="000000"/>
                <w:sz w:val="22"/>
                <w:szCs w:val="22"/>
              </w:rPr>
              <w:t>0, 2020</w:t>
            </w:r>
            <w:r w:rsidRPr="00D92DA2">
              <w:rPr>
                <w:rFonts w:eastAsia="Times New Roman"/>
                <w:color w:val="000000"/>
                <w:sz w:val="22"/>
                <w:szCs w:val="22"/>
              </w:rPr>
              <w:t xml:space="preserve"> - end: 90%</w:t>
            </w:r>
          </w:p>
        </w:tc>
        <w:tc>
          <w:tcPr>
            <w:tcW w:w="1639" w:type="dxa"/>
            <w:tcBorders>
              <w:top w:val="nil"/>
              <w:left w:val="nil"/>
              <w:bottom w:val="single" w:sz="4" w:space="0" w:color="auto"/>
              <w:right w:val="single" w:sz="4" w:space="0" w:color="auto"/>
            </w:tcBorders>
            <w:shd w:val="clear" w:color="auto" w:fill="auto"/>
            <w:vAlign w:val="center"/>
            <w:hideMark/>
          </w:tcPr>
          <w:p w14:paraId="0120F123" w14:textId="113AFC31" w:rsidR="00BF6D7A" w:rsidRPr="00D92DA2" w:rsidRDefault="00BF6D7A" w:rsidP="00C75108">
            <w:pPr>
              <w:rPr>
                <w:rFonts w:eastAsia="Times New Roman"/>
                <w:color w:val="000000"/>
                <w:sz w:val="22"/>
                <w:szCs w:val="22"/>
              </w:rPr>
            </w:pPr>
            <w:r w:rsidRPr="00D92DA2">
              <w:rPr>
                <w:rFonts w:eastAsia="Times New Roman"/>
                <w:color w:val="000000"/>
                <w:sz w:val="22"/>
                <w:szCs w:val="22"/>
              </w:rPr>
              <w:t>Literature and calibration</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Crisanti&lt;/Author&gt;&lt;Year&gt;2020&lt;/Year&gt;&lt;RecNum&gt;602&lt;/RecNum&gt;&lt;DisplayText&gt;(9, 10)&lt;/DisplayText&gt;&lt;record&gt;&lt;rec-number&gt;602&lt;/rec-number&gt;&lt;foreign-keys&gt;&lt;key app="EN" db-id="pz9taxdvldfdpreeweupsstuxz0eta9wstav" timestamp="0"&gt;602&lt;/key&gt;&lt;/foreign-keys&gt;&lt;ref-type name="Newspaper Article"&gt;23&lt;/ref-type&gt;&lt;contributors&gt;&lt;authors&gt;&lt;author&gt;Crisanti, Andrea &lt;/author&gt;&lt;author&gt;Cassone, Antonio &lt;/author&gt;&lt;/authors&gt;&lt;/contributors&gt;&lt;titles&gt;&lt;title&gt;In one Italian town, we showed mass testing could eradicate the coronavirus&lt;/title&gt;&lt;secondary-title&gt;The Guardian&lt;/secondary-title&gt;&lt;/titles&gt;&lt;pages&gt;https://www.theguardian.com/commentisfree/2020/mar/20/eradicated-coronavirus-mass-testing-covid-19-italy-vo&lt;/pages&gt;&lt;dates&gt;&lt;year&gt;2020&lt;/year&gt;&lt;pub-dates&gt;&lt;date&gt;March 20, 2020&lt;/date&gt;&lt;/pub-dates&gt;&lt;/dates&gt;&lt;urls&gt;&lt;related-urls&gt;&lt;url&gt;https://www.theguardian.com/commentisfree/2020/mar/20/eradicated-coronavirus-mass-testing-covid-19-italy-vo&lt;/url&gt;&lt;/related-urls&gt;&lt;/urls&gt;&lt;/record&gt;&lt;/Cite&gt;&lt;Cite&gt;&lt;Author&gt;Hu&lt;/Author&gt;&lt;Year&gt;2020&lt;/Year&gt;&lt;RecNum&gt;603&lt;/RecNum&gt;&lt;record&gt;&lt;rec-number&gt;603&lt;/rec-number&gt;&lt;foreign-keys&gt;&lt;key app="EN" db-id="pz9taxdvldfdpreeweupsstuxz0eta9wstav" timestamp="0"&gt;603&lt;/key&gt;&lt;/foreign-keys&gt;&lt;ref-type name="Journal Article"&gt;17&lt;/ref-type&gt;&lt;contributors&gt;&lt;authors&gt;&lt;author&gt;Hu, Zhiliang&lt;/author&gt;&lt;author&gt;Song, Ci&lt;/author&gt;&lt;author&gt;Xu, Chuanjun&lt;/author&gt;&lt;author&gt;Jin, Guangfu&lt;/author&gt;&lt;author&gt;Chen, Yaling&lt;/author&gt;&lt;author&gt;Xu, Xin&lt;/author&gt;&lt;author&gt;Ma, Hongxia&lt;/author&gt;&lt;author&gt;Chen, Wei&lt;/author&gt;&lt;author&gt;Lin, Yuan&lt;/author&gt;&lt;author&gt;Zheng, Yishan&lt;/author&gt;&lt;/authors&gt;&lt;/contributors&gt;&lt;titles&gt;&lt;title&gt;Clinical characteristics of 24 asymptomatic infections with COVID-19 screened among close contacts in Nanjing, China&lt;/title&gt;&lt;secondary-title&gt;Science China Life Sciences&lt;/secondary-title&gt;&lt;/titles&gt;&lt;pages&gt;706-711&lt;/pages&gt;&lt;volume&gt;63&lt;/volume&gt;&lt;number&gt;5&lt;/number&gt;&lt;dates&gt;&lt;year&gt;2020&lt;/year&gt;&lt;/dates&gt;&lt;isbn&gt;1869-1889&lt;/isbn&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9, 10)</w:t>
            </w:r>
            <w:r w:rsidR="00DD6C14">
              <w:rPr>
                <w:rFonts w:eastAsia="Times New Roman"/>
                <w:color w:val="000000"/>
                <w:sz w:val="22"/>
                <w:szCs w:val="22"/>
              </w:rPr>
              <w:fldChar w:fldCharType="end"/>
            </w:r>
          </w:p>
        </w:tc>
      </w:tr>
      <w:tr w:rsidR="00BF6D7A" w:rsidRPr="00D92DA2" w14:paraId="6ECBD007" w14:textId="77777777" w:rsidTr="00260CA1">
        <w:trPr>
          <w:trHeight w:val="2111"/>
        </w:trPr>
        <w:tc>
          <w:tcPr>
            <w:tcW w:w="2515" w:type="dxa"/>
            <w:tcBorders>
              <w:top w:val="nil"/>
              <w:left w:val="single" w:sz="4" w:space="0" w:color="auto"/>
              <w:bottom w:val="single" w:sz="4" w:space="0" w:color="auto"/>
              <w:right w:val="single" w:sz="4" w:space="0" w:color="auto"/>
            </w:tcBorders>
            <w:shd w:val="clear" w:color="auto" w:fill="auto"/>
            <w:vAlign w:val="center"/>
            <w:hideMark/>
          </w:tcPr>
          <w:p w14:paraId="1FCD9B47"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Age distribution (percentage)</w:t>
            </w:r>
          </w:p>
        </w:tc>
        <w:tc>
          <w:tcPr>
            <w:tcW w:w="1977" w:type="dxa"/>
            <w:tcBorders>
              <w:top w:val="nil"/>
              <w:left w:val="nil"/>
              <w:bottom w:val="single" w:sz="4" w:space="0" w:color="auto"/>
              <w:right w:val="single" w:sz="4" w:space="0" w:color="auto"/>
            </w:tcBorders>
            <w:shd w:val="clear" w:color="auto" w:fill="auto"/>
            <w:vAlign w:val="center"/>
            <w:hideMark/>
          </w:tcPr>
          <w:p w14:paraId="2DCAA645"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20.8%</w:t>
            </w:r>
            <w:r w:rsidRPr="00D92DA2">
              <w:rPr>
                <w:rFonts w:eastAsia="Times New Roman"/>
                <w:color w:val="000000"/>
                <w:sz w:val="22"/>
                <w:szCs w:val="22"/>
              </w:rPr>
              <w:br/>
              <w:t>20-44y: 46.5%</w:t>
            </w:r>
            <w:r w:rsidRPr="00D92DA2">
              <w:rPr>
                <w:rFonts w:eastAsia="Times New Roman"/>
                <w:color w:val="000000"/>
                <w:sz w:val="22"/>
                <w:szCs w:val="22"/>
              </w:rPr>
              <w:br/>
              <w:t>45-54y: 10.3%</w:t>
            </w:r>
            <w:r w:rsidRPr="00D92DA2">
              <w:rPr>
                <w:rFonts w:eastAsia="Times New Roman"/>
                <w:color w:val="000000"/>
                <w:sz w:val="22"/>
                <w:szCs w:val="22"/>
              </w:rPr>
              <w:br/>
              <w:t>55-64y: 10.2%</w:t>
            </w:r>
            <w:r w:rsidRPr="00D92DA2">
              <w:rPr>
                <w:rFonts w:eastAsia="Times New Roman"/>
                <w:color w:val="000000"/>
                <w:sz w:val="22"/>
                <w:szCs w:val="22"/>
              </w:rPr>
              <w:br/>
              <w:t>65-74y: 7.4%</w:t>
            </w:r>
            <w:r w:rsidRPr="00D92DA2">
              <w:rPr>
                <w:rFonts w:eastAsia="Times New Roman"/>
                <w:color w:val="000000"/>
                <w:sz w:val="22"/>
                <w:szCs w:val="22"/>
              </w:rPr>
              <w:br/>
              <w:t>75-84y: 3.3%</w:t>
            </w:r>
            <w:r w:rsidRPr="00D92DA2">
              <w:rPr>
                <w:rFonts w:eastAsia="Times New Roman"/>
                <w:color w:val="000000"/>
                <w:sz w:val="22"/>
                <w:szCs w:val="22"/>
              </w:rPr>
              <w:br/>
              <w:t>85y+: 1.5%</w:t>
            </w:r>
          </w:p>
        </w:tc>
        <w:tc>
          <w:tcPr>
            <w:tcW w:w="2042" w:type="dxa"/>
            <w:tcBorders>
              <w:top w:val="nil"/>
              <w:left w:val="nil"/>
              <w:bottom w:val="single" w:sz="4" w:space="0" w:color="auto"/>
              <w:right w:val="single" w:sz="4" w:space="0" w:color="auto"/>
            </w:tcBorders>
            <w:shd w:val="clear" w:color="auto" w:fill="auto"/>
            <w:vAlign w:val="center"/>
            <w:hideMark/>
          </w:tcPr>
          <w:p w14:paraId="525976BD"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28.6%</w:t>
            </w:r>
            <w:r w:rsidRPr="00D92DA2">
              <w:rPr>
                <w:rFonts w:eastAsia="Times New Roman"/>
                <w:color w:val="000000"/>
                <w:sz w:val="22"/>
                <w:szCs w:val="22"/>
              </w:rPr>
              <w:br/>
              <w:t>20-44y: 36.2%</w:t>
            </w:r>
            <w:r w:rsidRPr="00D92DA2">
              <w:rPr>
                <w:rFonts w:eastAsia="Times New Roman"/>
                <w:color w:val="000000"/>
                <w:sz w:val="22"/>
                <w:szCs w:val="22"/>
              </w:rPr>
              <w:br/>
              <w:t>45-54y: 13.7%</w:t>
            </w:r>
            <w:r w:rsidRPr="00D92DA2">
              <w:rPr>
                <w:rFonts w:eastAsia="Times New Roman"/>
                <w:color w:val="000000"/>
                <w:sz w:val="22"/>
                <w:szCs w:val="22"/>
              </w:rPr>
              <w:br/>
              <w:t>55-64y: 8.5%</w:t>
            </w:r>
            <w:r w:rsidRPr="00D92DA2">
              <w:rPr>
                <w:rFonts w:eastAsia="Times New Roman"/>
                <w:color w:val="000000"/>
                <w:sz w:val="22"/>
                <w:szCs w:val="22"/>
              </w:rPr>
              <w:br/>
              <w:t>65-74y: 6.6%</w:t>
            </w:r>
            <w:r w:rsidRPr="00D92DA2">
              <w:rPr>
                <w:rFonts w:eastAsia="Times New Roman"/>
                <w:color w:val="000000"/>
                <w:sz w:val="22"/>
                <w:szCs w:val="22"/>
              </w:rPr>
              <w:br/>
              <w:t>75-84y: 4.7%</w:t>
            </w:r>
            <w:r w:rsidRPr="00D92DA2">
              <w:rPr>
                <w:rFonts w:eastAsia="Times New Roman"/>
                <w:color w:val="000000"/>
                <w:sz w:val="22"/>
                <w:szCs w:val="22"/>
              </w:rPr>
              <w:br/>
              <w:t>85y+: 1.0%</w:t>
            </w:r>
          </w:p>
        </w:tc>
        <w:tc>
          <w:tcPr>
            <w:tcW w:w="1921" w:type="dxa"/>
            <w:tcBorders>
              <w:top w:val="nil"/>
              <w:left w:val="nil"/>
              <w:bottom w:val="single" w:sz="4" w:space="0" w:color="auto"/>
              <w:right w:val="single" w:sz="4" w:space="0" w:color="auto"/>
            </w:tcBorders>
            <w:shd w:val="clear" w:color="auto" w:fill="auto"/>
            <w:vAlign w:val="center"/>
            <w:hideMark/>
          </w:tcPr>
          <w:p w14:paraId="4D2D0A0D"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23.2%</w:t>
            </w:r>
            <w:r w:rsidRPr="00D92DA2">
              <w:rPr>
                <w:rFonts w:eastAsia="Times New Roman"/>
                <w:color w:val="000000"/>
                <w:sz w:val="22"/>
                <w:szCs w:val="22"/>
              </w:rPr>
              <w:br/>
              <w:t>20-44y: 38.6%</w:t>
            </w:r>
            <w:r w:rsidRPr="00D92DA2">
              <w:rPr>
                <w:rFonts w:eastAsia="Times New Roman"/>
                <w:color w:val="000000"/>
                <w:sz w:val="22"/>
                <w:szCs w:val="22"/>
              </w:rPr>
              <w:br/>
              <w:t>45-54y: 13.0%</w:t>
            </w:r>
            <w:r w:rsidRPr="00D92DA2">
              <w:rPr>
                <w:rFonts w:eastAsia="Times New Roman"/>
                <w:color w:val="000000"/>
                <w:sz w:val="22"/>
                <w:szCs w:val="22"/>
              </w:rPr>
              <w:br/>
              <w:t>55-64y: 11.7%</w:t>
            </w:r>
            <w:r w:rsidRPr="00D92DA2">
              <w:rPr>
                <w:rFonts w:eastAsia="Times New Roman"/>
                <w:color w:val="000000"/>
                <w:sz w:val="22"/>
                <w:szCs w:val="22"/>
              </w:rPr>
              <w:br/>
              <w:t>65-74y: 7.1%</w:t>
            </w:r>
            <w:r w:rsidRPr="00D92DA2">
              <w:rPr>
                <w:rFonts w:eastAsia="Times New Roman"/>
                <w:color w:val="000000"/>
                <w:sz w:val="22"/>
                <w:szCs w:val="22"/>
              </w:rPr>
              <w:br/>
              <w:t>75-84y: 3.4%</w:t>
            </w:r>
            <w:r w:rsidRPr="00D92DA2">
              <w:rPr>
                <w:rFonts w:eastAsia="Times New Roman"/>
                <w:color w:val="000000"/>
                <w:sz w:val="22"/>
                <w:szCs w:val="22"/>
              </w:rPr>
              <w:br/>
              <w:t>85y+: 1.9%</w:t>
            </w:r>
          </w:p>
        </w:tc>
        <w:tc>
          <w:tcPr>
            <w:tcW w:w="1639" w:type="dxa"/>
            <w:tcBorders>
              <w:top w:val="nil"/>
              <w:left w:val="nil"/>
              <w:bottom w:val="single" w:sz="4" w:space="0" w:color="auto"/>
              <w:right w:val="single" w:sz="4" w:space="0" w:color="auto"/>
            </w:tcBorders>
            <w:shd w:val="clear" w:color="auto" w:fill="auto"/>
            <w:vAlign w:val="center"/>
            <w:hideMark/>
          </w:tcPr>
          <w:p w14:paraId="53E762F2" w14:textId="51F9855C" w:rsidR="00BF6D7A" w:rsidRPr="00D92DA2" w:rsidRDefault="00BF6D7A" w:rsidP="00C75108">
            <w:pPr>
              <w:rPr>
                <w:rFonts w:eastAsia="Times New Roman"/>
                <w:color w:val="000000"/>
                <w:sz w:val="22"/>
                <w:szCs w:val="22"/>
              </w:rPr>
            </w:pPr>
            <w:r w:rsidRPr="00D92DA2">
              <w:rPr>
                <w:rFonts w:eastAsia="Times New Roman"/>
                <w:color w:val="000000"/>
                <w:sz w:val="22"/>
                <w:szCs w:val="22"/>
              </w:rPr>
              <w:t>US Census data</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United States Census Bureau&lt;/Author&gt;&lt;Year&gt;2020&lt;/Year&gt;&lt;RecNum&gt;628&lt;/RecNum&gt;&lt;DisplayText&gt;(6)&lt;/DisplayText&gt;&lt;record&gt;&lt;rec-number&gt;628&lt;/rec-number&gt;&lt;foreign-keys&gt;&lt;key app="EN" db-id="pz9taxdvldfdpreeweupsstuxz0eta9wstav" timestamp="0"&gt;628&lt;/key&gt;&lt;/foreign-keys&gt;&lt;ref-type name="Web Page"&gt;12&lt;/ref-type&gt;&lt;contributors&gt;&lt;authors&gt;&lt;author&gt;United States Census Bureau,&lt;/author&gt;&lt;/authors&gt;&lt;/contributors&gt;&lt;titles&gt;&lt;title&gt;Age and Sex Table&lt;/title&gt;&lt;/titles&gt;&lt;number&gt;August 18, 2020&lt;/number&gt;&lt;dates&gt;&lt;year&gt;2020&lt;/year&gt;&lt;/dates&gt;&lt;urls&gt;&lt;related-urls&gt;&lt;url&gt;https://data.census.gov/cedsci/&lt;/url&gt;&lt;/related-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6)</w:t>
            </w:r>
            <w:r w:rsidR="00DD6C14">
              <w:rPr>
                <w:rFonts w:eastAsia="Times New Roman"/>
                <w:color w:val="000000"/>
                <w:sz w:val="22"/>
                <w:szCs w:val="22"/>
              </w:rPr>
              <w:fldChar w:fldCharType="end"/>
            </w:r>
          </w:p>
        </w:tc>
      </w:tr>
    </w:tbl>
    <w:p w14:paraId="1BF88EE3" w14:textId="77777777" w:rsidR="00BF6D7A" w:rsidRDefault="00BF6D7A" w:rsidP="00BF6D7A"/>
    <w:p w14:paraId="298E5523" w14:textId="2D3FEF9C" w:rsidR="00BF6D7A" w:rsidRPr="006D4B4C" w:rsidRDefault="00BF6D7A" w:rsidP="00BF6D7A">
      <w:bookmarkStart w:id="8" w:name="_Toc75964013"/>
      <w:r w:rsidRPr="006D4B4C">
        <w:rPr>
          <w:rStyle w:val="Heading2Char"/>
        </w:rPr>
        <w:t xml:space="preserve">Table </w:t>
      </w:r>
      <w:r w:rsidR="00DD6C14">
        <w:rPr>
          <w:rStyle w:val="Heading2Char"/>
        </w:rPr>
        <w:t>s</w:t>
      </w:r>
      <w:r w:rsidRPr="006D4B4C">
        <w:rPr>
          <w:rStyle w:val="Heading2Char"/>
        </w:rPr>
        <w:t>2. Input parameters of COVAM</w:t>
      </w:r>
      <w:bookmarkEnd w:id="8"/>
      <w:r w:rsidRPr="006D4B4C">
        <w:t xml:space="preserve"> (adapted from Alagoz, et al 2020</w:t>
      </w:r>
      <w:r w:rsidR="00DD6C14">
        <w:fldChar w:fldCharType="begin"/>
      </w:r>
      <w:r w:rsidR="00C75108">
        <w:instrText xml:space="preserve"> ADDIN EN.CITE &lt;EndNote&gt;&lt;Cite&gt;&lt;Author&gt;Alagoz&lt;/Author&gt;&lt;Year&gt;2020&lt;/Year&gt;&lt;RecNum&gt;696&lt;/RecNum&gt;&lt;DisplayText&gt;(1)&lt;/DisplayText&gt;&lt;record&gt;&lt;rec-number&gt;696&lt;/rec-number&gt;&lt;foreign-keys&gt;&lt;key app="EN" db-id="pz9taxdvldfdpreeweupsstuxz0eta9wstav" timestamp="0"&gt;696&lt;/key&gt;&lt;/foreign-keys&gt;&lt;ref-type name="Journal Article"&gt;17&lt;/ref-type&gt;&lt;contributors&gt;&lt;authors&gt;&lt;author&gt;Alagoz, Oguzhan&lt;/author&gt;&lt;author&gt;Sethi, Ajay K&lt;/author&gt;&lt;author&gt;Patterson, Brian W&lt;/author&gt;&lt;author&gt;Churpek, Matthew&lt;/author&gt;&lt;author&gt;Safdar, Nasia&lt;/author&gt;&lt;/authors&gt;&lt;/contributors&gt;&lt;titles&gt;&lt;title&gt;Effect of Timing of and Adherence to Social Distancing Measures on COVID-19 Burden in the United States: A Simulation Modeling Approach&lt;/title&gt;&lt;secondary-title&gt;Annals of internal medicine&lt;/secondary-title&gt;&lt;/titles&gt;&lt;dates&gt;&lt;year&gt;2020&lt;/year&gt;&lt;/dates&gt;&lt;isbn&gt;0003-4819&lt;/isbn&gt;&lt;urls&gt;&lt;/urls&gt;&lt;/record&gt;&lt;/Cite&gt;&lt;/EndNote&gt;</w:instrText>
      </w:r>
      <w:r w:rsidR="00DD6C14">
        <w:fldChar w:fldCharType="separate"/>
      </w:r>
      <w:r w:rsidR="00C75108">
        <w:rPr>
          <w:noProof/>
        </w:rPr>
        <w:t>(1)</w:t>
      </w:r>
      <w:r w:rsidR="00DD6C14">
        <w:fldChar w:fldCharType="end"/>
      </w:r>
      <w:r w:rsidRPr="006D4B4C">
        <w:t>)</w:t>
      </w:r>
    </w:p>
    <w:p w14:paraId="5464DBCE" w14:textId="77777777" w:rsidR="00BF6D7A" w:rsidRPr="00482012" w:rsidRDefault="00BF6D7A" w:rsidP="00BF6D7A"/>
    <w:tbl>
      <w:tblPr>
        <w:tblW w:w="9943" w:type="dxa"/>
        <w:tblLook w:val="04A0" w:firstRow="1" w:lastRow="0" w:firstColumn="1" w:lastColumn="0" w:noHBand="0" w:noVBand="1"/>
      </w:tblPr>
      <w:tblGrid>
        <w:gridCol w:w="4201"/>
        <w:gridCol w:w="3142"/>
        <w:gridCol w:w="2600"/>
      </w:tblGrid>
      <w:tr w:rsidR="00BF6D7A" w:rsidRPr="00D92DA2" w14:paraId="287E3023" w14:textId="77777777" w:rsidTr="00260CA1">
        <w:trPr>
          <w:trHeight w:val="187"/>
          <w:tblHeader/>
        </w:trPr>
        <w:tc>
          <w:tcPr>
            <w:tcW w:w="4201"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3C51619A"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Parameter</w:t>
            </w:r>
          </w:p>
        </w:tc>
        <w:tc>
          <w:tcPr>
            <w:tcW w:w="3142" w:type="dxa"/>
            <w:tcBorders>
              <w:top w:val="single" w:sz="4" w:space="0" w:color="auto"/>
              <w:left w:val="nil"/>
              <w:bottom w:val="single" w:sz="4" w:space="0" w:color="auto"/>
              <w:right w:val="single" w:sz="4" w:space="0" w:color="auto"/>
            </w:tcBorders>
            <w:shd w:val="clear" w:color="000000" w:fill="E7E6E6"/>
            <w:vAlign w:val="center"/>
            <w:hideMark/>
          </w:tcPr>
          <w:p w14:paraId="191A1CC7"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Mean Value</w:t>
            </w:r>
          </w:p>
        </w:tc>
        <w:tc>
          <w:tcPr>
            <w:tcW w:w="2598" w:type="dxa"/>
            <w:tcBorders>
              <w:top w:val="single" w:sz="4" w:space="0" w:color="auto"/>
              <w:left w:val="nil"/>
              <w:bottom w:val="single" w:sz="4" w:space="0" w:color="auto"/>
              <w:right w:val="single" w:sz="4" w:space="0" w:color="auto"/>
            </w:tcBorders>
            <w:shd w:val="clear" w:color="000000" w:fill="E7E6E6"/>
            <w:vAlign w:val="center"/>
            <w:hideMark/>
          </w:tcPr>
          <w:p w14:paraId="19CEAAE1"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Source</w:t>
            </w:r>
          </w:p>
        </w:tc>
      </w:tr>
      <w:tr w:rsidR="00BF6D7A" w:rsidRPr="00D92DA2" w14:paraId="640AC9CB" w14:textId="77777777" w:rsidTr="00260CA1">
        <w:trPr>
          <w:trHeight w:val="187"/>
        </w:trPr>
        <w:tc>
          <w:tcPr>
            <w:tcW w:w="9943" w:type="dxa"/>
            <w:gridSpan w:val="3"/>
            <w:tcBorders>
              <w:top w:val="single" w:sz="4" w:space="0" w:color="auto"/>
              <w:left w:val="single" w:sz="4" w:space="0" w:color="auto"/>
              <w:bottom w:val="single" w:sz="4" w:space="0" w:color="auto"/>
              <w:right w:val="single" w:sz="4" w:space="0" w:color="auto"/>
            </w:tcBorders>
            <w:shd w:val="clear" w:color="000000" w:fill="E7E6E6"/>
            <w:vAlign w:val="center"/>
            <w:hideMark/>
          </w:tcPr>
          <w:p w14:paraId="0C09839D" w14:textId="77777777" w:rsidR="00BF6D7A" w:rsidRPr="00D92DA2" w:rsidRDefault="00BF6D7A" w:rsidP="00260CA1">
            <w:pPr>
              <w:jc w:val="center"/>
              <w:rPr>
                <w:rFonts w:eastAsia="Times New Roman"/>
                <w:color w:val="000000"/>
                <w:sz w:val="22"/>
                <w:szCs w:val="22"/>
              </w:rPr>
            </w:pPr>
            <w:r w:rsidRPr="00D92DA2">
              <w:rPr>
                <w:rFonts w:eastAsia="Times New Roman"/>
                <w:color w:val="000000"/>
                <w:sz w:val="22"/>
                <w:szCs w:val="22"/>
              </w:rPr>
              <w:t>Progression</w:t>
            </w:r>
          </w:p>
        </w:tc>
      </w:tr>
      <w:tr w:rsidR="00BF6D7A" w:rsidRPr="00D92DA2" w14:paraId="369E68A4" w14:textId="77777777" w:rsidTr="00260CA1">
        <w:trPr>
          <w:trHeight w:val="562"/>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0CEC4D96"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Incubation time between exposure and onset of symptoms</w:t>
            </w:r>
          </w:p>
        </w:tc>
        <w:tc>
          <w:tcPr>
            <w:tcW w:w="3142" w:type="dxa"/>
            <w:tcBorders>
              <w:top w:val="nil"/>
              <w:left w:val="nil"/>
              <w:bottom w:val="single" w:sz="4" w:space="0" w:color="auto"/>
              <w:right w:val="single" w:sz="4" w:space="0" w:color="auto"/>
            </w:tcBorders>
            <w:shd w:val="clear" w:color="auto" w:fill="auto"/>
            <w:vAlign w:val="center"/>
            <w:hideMark/>
          </w:tcPr>
          <w:p w14:paraId="606928FD"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5 days</w:t>
            </w:r>
          </w:p>
        </w:tc>
        <w:tc>
          <w:tcPr>
            <w:tcW w:w="2598" w:type="dxa"/>
            <w:tcBorders>
              <w:top w:val="nil"/>
              <w:left w:val="nil"/>
              <w:bottom w:val="single" w:sz="4" w:space="0" w:color="auto"/>
              <w:right w:val="single" w:sz="4" w:space="0" w:color="auto"/>
            </w:tcBorders>
            <w:shd w:val="clear" w:color="auto" w:fill="auto"/>
            <w:vAlign w:val="center"/>
            <w:hideMark/>
          </w:tcPr>
          <w:p w14:paraId="3D566646" w14:textId="7D83D750" w:rsidR="00BF6D7A" w:rsidRPr="00D92DA2" w:rsidRDefault="00BF6D7A" w:rsidP="00C75108">
            <w:pPr>
              <w:rPr>
                <w:rFonts w:eastAsia="Times New Roman"/>
                <w:color w:val="000000"/>
                <w:sz w:val="22"/>
                <w:szCs w:val="22"/>
              </w:rPr>
            </w:pPr>
            <w:r w:rsidRPr="00D92DA2">
              <w:rPr>
                <w:rFonts w:eastAsia="Times New Roman"/>
                <w:color w:val="000000"/>
                <w:sz w:val="22"/>
                <w:szCs w:val="22"/>
              </w:rPr>
              <w:t>CDC and literature</w:t>
            </w:r>
            <w:r w:rsidR="00DD6C14">
              <w:rPr>
                <w:rFonts w:eastAsia="Times New Roman"/>
                <w:color w:val="000000"/>
                <w:sz w:val="22"/>
                <w:szCs w:val="22"/>
              </w:rPr>
              <w:t xml:space="preserve"> </w:t>
            </w:r>
            <w:r w:rsidR="00DD6C14">
              <w:rPr>
                <w:rFonts w:eastAsia="Times New Roman"/>
                <w:color w:val="000000"/>
                <w:sz w:val="22"/>
                <w:szCs w:val="22"/>
              </w:rPr>
              <w:fldChar w:fldCharType="begin">
                <w:fldData xml:space="preserve">PEVuZE5vdGU+PENpdGU+PEF1dGhvcj5DREM8L0F1dGhvcj48WWVhcj4yMDIwPC9ZZWFyPjxSZWNO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</w:fldData>
              </w:fldChar>
            </w:r>
            <w:r w:rsidR="00C75108">
              <w:rPr>
                <w:rFonts w:eastAsia="Times New Roman"/>
                <w:color w:val="000000"/>
                <w:sz w:val="22"/>
                <w:szCs w:val="22"/>
              </w:rPr>
              <w:instrText xml:space="preserve"> ADDIN EN.CITE </w:instrText>
            </w:r>
            <w:r w:rsidR="00C75108">
              <w:rPr>
                <w:rFonts w:eastAsia="Times New Roman"/>
                <w:color w:val="000000"/>
                <w:sz w:val="22"/>
                <w:szCs w:val="22"/>
              </w:rPr>
              <w:fldChar w:fldCharType="begin">
                <w:fldData xml:space="preserve">PEVuZE5vdGU+PENpdGU+PEF1dGhvcj5DREM8L0F1dGhvcj48WWVhcj4yMDIwPC9ZZWFyPjxSZWNO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</w:fldData>
              </w:fldChar>
            </w:r>
            <w:r w:rsidR="00C75108">
              <w:rPr>
                <w:rFonts w:eastAsia="Times New Roman"/>
                <w:color w:val="000000"/>
                <w:sz w:val="22"/>
                <w:szCs w:val="22"/>
              </w:rPr>
              <w:instrText xml:space="preserve"> ADDIN EN.CITE.DATA </w:instrText>
            </w:r>
            <w:r w:rsidR="00C75108">
              <w:rPr>
                <w:rFonts w:eastAsia="Times New Roman"/>
                <w:color w:val="000000"/>
                <w:sz w:val="22"/>
                <w:szCs w:val="22"/>
              </w:rPr>
            </w:r>
            <w:r w:rsidR="00C75108">
              <w:rPr>
                <w:rFonts w:eastAsia="Times New Roman"/>
                <w:color w:val="000000"/>
                <w:sz w:val="22"/>
                <w:szCs w:val="22"/>
              </w:rPr>
              <w:fldChar w:fldCharType="end"/>
            </w:r>
            <w:r w:rsidR="00DD6C14">
              <w:rPr>
                <w:rFonts w:eastAsia="Times New Roman"/>
                <w:color w:val="000000"/>
                <w:sz w:val="22"/>
                <w:szCs w:val="22"/>
              </w:rPr>
            </w:r>
            <w:r w:rsidR="00DD6C14">
              <w:rPr>
                <w:rFonts w:eastAsia="Times New Roman"/>
                <w:color w:val="000000"/>
                <w:sz w:val="22"/>
                <w:szCs w:val="22"/>
              </w:rPr>
              <w:fldChar w:fldCharType="separate"/>
            </w:r>
            <w:r w:rsidR="00C75108">
              <w:rPr>
                <w:rFonts w:eastAsia="Times New Roman"/>
                <w:noProof/>
                <w:color w:val="000000"/>
                <w:sz w:val="22"/>
                <w:szCs w:val="22"/>
              </w:rPr>
              <w:t>(11-14)</w:t>
            </w:r>
            <w:r w:rsidR="00DD6C14">
              <w:rPr>
                <w:rFonts w:eastAsia="Times New Roman"/>
                <w:color w:val="000000"/>
                <w:sz w:val="22"/>
                <w:szCs w:val="22"/>
              </w:rPr>
              <w:fldChar w:fldCharType="end"/>
            </w:r>
          </w:p>
        </w:tc>
      </w:tr>
      <w:tr w:rsidR="00BF6D7A" w:rsidRPr="00D92DA2" w14:paraId="5FCF5A73" w14:textId="77777777" w:rsidTr="00260CA1">
        <w:trPr>
          <w:trHeight w:val="374"/>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762133EA"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Duration of mild symptoms</w:t>
            </w:r>
          </w:p>
        </w:tc>
        <w:tc>
          <w:tcPr>
            <w:tcW w:w="3142" w:type="dxa"/>
            <w:tcBorders>
              <w:top w:val="nil"/>
              <w:left w:val="nil"/>
              <w:bottom w:val="single" w:sz="4" w:space="0" w:color="auto"/>
              <w:right w:val="single" w:sz="4" w:space="0" w:color="auto"/>
            </w:tcBorders>
            <w:shd w:val="clear" w:color="auto" w:fill="auto"/>
            <w:vAlign w:val="center"/>
            <w:hideMark/>
          </w:tcPr>
          <w:p w14:paraId="72D19E20"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6 days</w:t>
            </w:r>
          </w:p>
        </w:tc>
        <w:tc>
          <w:tcPr>
            <w:tcW w:w="2598" w:type="dxa"/>
            <w:tcBorders>
              <w:top w:val="nil"/>
              <w:left w:val="nil"/>
              <w:bottom w:val="single" w:sz="4" w:space="0" w:color="auto"/>
              <w:right w:val="single" w:sz="4" w:space="0" w:color="auto"/>
            </w:tcBorders>
            <w:shd w:val="clear" w:color="auto" w:fill="auto"/>
            <w:vAlign w:val="center"/>
            <w:hideMark/>
          </w:tcPr>
          <w:p w14:paraId="6EAC3738" w14:textId="6FF7D29F" w:rsidR="00BF6D7A" w:rsidRPr="00D92DA2" w:rsidRDefault="00BF6D7A" w:rsidP="00C75108">
            <w:pPr>
              <w:rPr>
                <w:rFonts w:eastAsia="Times New Roman"/>
                <w:color w:val="000000"/>
                <w:sz w:val="22"/>
                <w:szCs w:val="22"/>
              </w:rPr>
            </w:pPr>
            <w:r w:rsidRPr="00D92DA2">
              <w:rPr>
                <w:rFonts w:eastAsia="Times New Roman"/>
                <w:color w:val="000000"/>
                <w:sz w:val="22"/>
                <w:szCs w:val="22"/>
              </w:rPr>
              <w:t>CDC and literature</w:t>
            </w:r>
            <w:r w:rsidR="00DD6C14">
              <w:rPr>
                <w:rFonts w:eastAsia="Times New Roman"/>
                <w:color w:val="000000"/>
                <w:sz w:val="22"/>
                <w:szCs w:val="22"/>
              </w:rPr>
              <w:t xml:space="preserve"> </w:t>
            </w:r>
            <w:r w:rsidR="00DD6C14">
              <w:rPr>
                <w:rFonts w:eastAsia="Times New Roman"/>
                <w:color w:val="000000"/>
                <w:sz w:val="22"/>
                <w:szCs w:val="22"/>
              </w:rPr>
              <w:fldChar w:fldCharType="begin">
                <w:fldData xml:space="preserve">PEVuZE5vdGU+PENpdGU+PEF1dGhvcj5DREM8L0F1dGhvcj48WWVhcj4yMDIwPC9ZZWFyPjxSZWNO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wvYXV0aG9ycz48L2NvbnRy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</w:fldData>
              </w:fldChar>
            </w:r>
            <w:r w:rsidR="00C75108">
              <w:rPr>
                <w:rFonts w:eastAsia="Times New Roman"/>
                <w:color w:val="000000"/>
                <w:sz w:val="22"/>
                <w:szCs w:val="22"/>
              </w:rPr>
              <w:instrText xml:space="preserve"> ADDIN EN.CITE </w:instrText>
            </w:r>
            <w:r w:rsidR="00C75108">
              <w:rPr>
                <w:rFonts w:eastAsia="Times New Roman"/>
                <w:color w:val="000000"/>
                <w:sz w:val="22"/>
                <w:szCs w:val="22"/>
              </w:rPr>
              <w:fldChar w:fldCharType="begin">
                <w:fldData xml:space="preserve">PEVuZE5vdGU+PENpdGU+PEF1dGhvcj5DREM8L0F1dGhvcj48WWVhcj4yMDIwPC9ZZWFyPjxSZWNO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wvYXV0aG9ycz48L2NvbnRy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</w:fldData>
              </w:fldChar>
            </w:r>
            <w:r w:rsidR="00C75108">
              <w:rPr>
                <w:rFonts w:eastAsia="Times New Roman"/>
                <w:color w:val="000000"/>
                <w:sz w:val="22"/>
                <w:szCs w:val="22"/>
              </w:rPr>
              <w:instrText xml:space="preserve"> ADDIN EN.CITE.DATA </w:instrText>
            </w:r>
            <w:r w:rsidR="00C75108">
              <w:rPr>
                <w:rFonts w:eastAsia="Times New Roman"/>
                <w:color w:val="000000"/>
                <w:sz w:val="22"/>
                <w:szCs w:val="22"/>
              </w:rPr>
            </w:r>
            <w:r w:rsidR="00C75108">
              <w:rPr>
                <w:rFonts w:eastAsia="Times New Roman"/>
                <w:color w:val="000000"/>
                <w:sz w:val="22"/>
                <w:szCs w:val="22"/>
              </w:rPr>
              <w:fldChar w:fldCharType="end"/>
            </w:r>
            <w:r w:rsidR="00DD6C14">
              <w:rPr>
                <w:rFonts w:eastAsia="Times New Roman"/>
                <w:color w:val="000000"/>
                <w:sz w:val="22"/>
                <w:szCs w:val="22"/>
              </w:rPr>
            </w:r>
            <w:r w:rsidR="00DD6C14">
              <w:rPr>
                <w:rFonts w:eastAsia="Times New Roman"/>
                <w:color w:val="000000"/>
                <w:sz w:val="22"/>
                <w:szCs w:val="22"/>
              </w:rPr>
              <w:fldChar w:fldCharType="separate"/>
            </w:r>
            <w:r w:rsidR="00C75108">
              <w:rPr>
                <w:rFonts w:eastAsia="Times New Roman"/>
                <w:noProof/>
                <w:color w:val="000000"/>
                <w:sz w:val="22"/>
                <w:szCs w:val="22"/>
              </w:rPr>
              <w:t>(11, 15-17)</w:t>
            </w:r>
            <w:r w:rsidR="00DD6C14">
              <w:rPr>
                <w:rFonts w:eastAsia="Times New Roman"/>
                <w:color w:val="000000"/>
                <w:sz w:val="22"/>
                <w:szCs w:val="22"/>
              </w:rPr>
              <w:fldChar w:fldCharType="end"/>
            </w:r>
          </w:p>
        </w:tc>
      </w:tr>
      <w:tr w:rsidR="00BF6D7A" w:rsidRPr="00D92DA2" w14:paraId="6025BF1B" w14:textId="77777777" w:rsidTr="00260CA1">
        <w:trPr>
          <w:trHeight w:val="374"/>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30CDD867"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Duration of severe symptoms</w:t>
            </w:r>
          </w:p>
        </w:tc>
        <w:tc>
          <w:tcPr>
            <w:tcW w:w="3142" w:type="dxa"/>
            <w:tcBorders>
              <w:top w:val="nil"/>
              <w:left w:val="nil"/>
              <w:bottom w:val="single" w:sz="4" w:space="0" w:color="auto"/>
              <w:right w:val="single" w:sz="4" w:space="0" w:color="auto"/>
            </w:tcBorders>
            <w:shd w:val="clear" w:color="auto" w:fill="auto"/>
            <w:vAlign w:val="center"/>
            <w:hideMark/>
          </w:tcPr>
          <w:p w14:paraId="63F3AD19"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6 days</w:t>
            </w:r>
          </w:p>
        </w:tc>
        <w:tc>
          <w:tcPr>
            <w:tcW w:w="2598" w:type="dxa"/>
            <w:tcBorders>
              <w:top w:val="nil"/>
              <w:left w:val="nil"/>
              <w:bottom w:val="single" w:sz="4" w:space="0" w:color="auto"/>
              <w:right w:val="single" w:sz="4" w:space="0" w:color="auto"/>
            </w:tcBorders>
            <w:shd w:val="clear" w:color="auto" w:fill="auto"/>
            <w:vAlign w:val="center"/>
            <w:hideMark/>
          </w:tcPr>
          <w:p w14:paraId="16449571" w14:textId="69184A44" w:rsidR="00BF6D7A" w:rsidRPr="00D92DA2" w:rsidRDefault="00BF6D7A" w:rsidP="00C75108">
            <w:pPr>
              <w:rPr>
                <w:rFonts w:eastAsia="Times New Roman"/>
                <w:color w:val="000000"/>
                <w:sz w:val="22"/>
                <w:szCs w:val="22"/>
              </w:rPr>
            </w:pPr>
            <w:r w:rsidRPr="00D92DA2">
              <w:rPr>
                <w:rFonts w:eastAsia="Times New Roman"/>
                <w:color w:val="000000"/>
                <w:sz w:val="22"/>
                <w:szCs w:val="22"/>
              </w:rPr>
              <w:t>CDC and literature</w:t>
            </w:r>
            <w:r w:rsidR="00DD6C14">
              <w:rPr>
                <w:rFonts w:eastAsia="Times New Roman"/>
                <w:color w:val="000000"/>
                <w:sz w:val="22"/>
                <w:szCs w:val="22"/>
              </w:rPr>
              <w:t xml:space="preserve"> </w:t>
            </w:r>
            <w:r w:rsidR="00DD6C14">
              <w:rPr>
                <w:rFonts w:eastAsia="Times New Roman"/>
                <w:color w:val="000000"/>
                <w:sz w:val="22"/>
                <w:szCs w:val="22"/>
              </w:rPr>
              <w:fldChar w:fldCharType="begin">
                <w:fldData xml:space="preserve">PEVuZE5vdGU+PENpdGU+PEF1dGhvcj5DREM8L0F1dGhvcj48WWVhcj4yMDIwPC9ZZWFyPjxSZWNO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wvYXV0aG9ycz48L2NvbnRy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</w:fldData>
              </w:fldChar>
            </w:r>
            <w:r w:rsidR="00C75108">
              <w:rPr>
                <w:rFonts w:eastAsia="Times New Roman"/>
                <w:color w:val="000000"/>
                <w:sz w:val="22"/>
                <w:szCs w:val="22"/>
              </w:rPr>
              <w:instrText xml:space="preserve"> ADDIN EN.CITE </w:instrText>
            </w:r>
            <w:r w:rsidR="00C75108">
              <w:rPr>
                <w:rFonts w:eastAsia="Times New Roman"/>
                <w:color w:val="000000"/>
                <w:sz w:val="22"/>
                <w:szCs w:val="22"/>
              </w:rPr>
              <w:fldChar w:fldCharType="begin">
                <w:fldData xml:space="preserve">PEVuZE5vdGU+PENpdGU+PEF1dGhvcj5DREM8L0F1dGhvcj48WWVhcj4yMDIwPC9ZZWFyPjxSZWNO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wvYXV0aG9ycz48L2NvbnRy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</w:fldData>
              </w:fldChar>
            </w:r>
            <w:r w:rsidR="00C75108">
              <w:rPr>
                <w:rFonts w:eastAsia="Times New Roman"/>
                <w:color w:val="000000"/>
                <w:sz w:val="22"/>
                <w:szCs w:val="22"/>
              </w:rPr>
              <w:instrText xml:space="preserve"> ADDIN EN.CITE.DATA </w:instrText>
            </w:r>
            <w:r w:rsidR="00C75108">
              <w:rPr>
                <w:rFonts w:eastAsia="Times New Roman"/>
                <w:color w:val="000000"/>
                <w:sz w:val="22"/>
                <w:szCs w:val="22"/>
              </w:rPr>
            </w:r>
            <w:r w:rsidR="00C75108">
              <w:rPr>
                <w:rFonts w:eastAsia="Times New Roman"/>
                <w:color w:val="000000"/>
                <w:sz w:val="22"/>
                <w:szCs w:val="22"/>
              </w:rPr>
              <w:fldChar w:fldCharType="end"/>
            </w:r>
            <w:r w:rsidR="00DD6C14">
              <w:rPr>
                <w:rFonts w:eastAsia="Times New Roman"/>
                <w:color w:val="000000"/>
                <w:sz w:val="22"/>
                <w:szCs w:val="22"/>
              </w:rPr>
            </w:r>
            <w:r w:rsidR="00DD6C14">
              <w:rPr>
                <w:rFonts w:eastAsia="Times New Roman"/>
                <w:color w:val="000000"/>
                <w:sz w:val="22"/>
                <w:szCs w:val="22"/>
              </w:rPr>
              <w:fldChar w:fldCharType="separate"/>
            </w:r>
            <w:r w:rsidR="00C75108">
              <w:rPr>
                <w:rFonts w:eastAsia="Times New Roman"/>
                <w:noProof/>
                <w:color w:val="000000"/>
                <w:sz w:val="22"/>
                <w:szCs w:val="22"/>
              </w:rPr>
              <w:t>(11, 15-17)</w:t>
            </w:r>
            <w:r w:rsidR="00DD6C14">
              <w:rPr>
                <w:rFonts w:eastAsia="Times New Roman"/>
                <w:color w:val="000000"/>
                <w:sz w:val="22"/>
                <w:szCs w:val="22"/>
              </w:rPr>
              <w:fldChar w:fldCharType="end"/>
            </w:r>
          </w:p>
        </w:tc>
      </w:tr>
      <w:tr w:rsidR="00BF6D7A" w:rsidRPr="00D92DA2" w14:paraId="26229E25" w14:textId="77777777" w:rsidTr="00260CA1">
        <w:trPr>
          <w:trHeight w:val="374"/>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23214B59"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Duration of critical symptoms</w:t>
            </w:r>
          </w:p>
        </w:tc>
        <w:tc>
          <w:tcPr>
            <w:tcW w:w="3142" w:type="dxa"/>
            <w:tcBorders>
              <w:top w:val="nil"/>
              <w:left w:val="nil"/>
              <w:bottom w:val="single" w:sz="4" w:space="0" w:color="auto"/>
              <w:right w:val="single" w:sz="4" w:space="0" w:color="auto"/>
            </w:tcBorders>
            <w:shd w:val="clear" w:color="auto" w:fill="auto"/>
            <w:vAlign w:val="center"/>
            <w:hideMark/>
          </w:tcPr>
          <w:p w14:paraId="4F545552"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10 days</w:t>
            </w:r>
          </w:p>
        </w:tc>
        <w:tc>
          <w:tcPr>
            <w:tcW w:w="2598" w:type="dxa"/>
            <w:tcBorders>
              <w:top w:val="nil"/>
              <w:left w:val="nil"/>
              <w:bottom w:val="single" w:sz="4" w:space="0" w:color="auto"/>
              <w:right w:val="single" w:sz="4" w:space="0" w:color="auto"/>
            </w:tcBorders>
            <w:shd w:val="clear" w:color="auto" w:fill="auto"/>
            <w:vAlign w:val="center"/>
            <w:hideMark/>
          </w:tcPr>
          <w:p w14:paraId="715A0945" w14:textId="1C18E203" w:rsidR="00BF6D7A" w:rsidRPr="00D92DA2" w:rsidRDefault="00BF6D7A" w:rsidP="00C75108">
            <w:pPr>
              <w:rPr>
                <w:rFonts w:eastAsia="Times New Roman"/>
                <w:color w:val="000000"/>
                <w:sz w:val="22"/>
                <w:szCs w:val="22"/>
              </w:rPr>
            </w:pPr>
            <w:r w:rsidRPr="00D92DA2">
              <w:rPr>
                <w:rFonts w:eastAsia="Times New Roman"/>
                <w:color w:val="000000"/>
                <w:sz w:val="22"/>
                <w:szCs w:val="22"/>
              </w:rPr>
              <w:t>CDC and literature</w:t>
            </w:r>
            <w:r w:rsidR="00DD6C14">
              <w:rPr>
                <w:rFonts w:eastAsia="Times New Roman"/>
                <w:color w:val="000000"/>
                <w:sz w:val="22"/>
                <w:szCs w:val="22"/>
              </w:rPr>
              <w:t xml:space="preserve"> </w:t>
            </w:r>
            <w:r w:rsidR="00DD6C14">
              <w:rPr>
                <w:rFonts w:eastAsia="Times New Roman"/>
                <w:color w:val="000000"/>
                <w:sz w:val="22"/>
                <w:szCs w:val="22"/>
              </w:rPr>
              <w:fldChar w:fldCharType="begin">
                <w:fldData xml:space="preserve">PEVuZE5vdGU+PENpdGU+PEF1dGhvcj5CaGF0cmFqdTwvQXV0aG9yPjxZZWFyPjIwMjA8L1llYXI+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</w:fldData>
              </w:fldChar>
            </w:r>
            <w:r w:rsidR="00C75108">
              <w:rPr>
                <w:rFonts w:eastAsia="Times New Roman"/>
                <w:color w:val="000000"/>
                <w:sz w:val="22"/>
                <w:szCs w:val="22"/>
              </w:rPr>
              <w:instrText xml:space="preserve"> ADDIN EN.CITE </w:instrText>
            </w:r>
            <w:r w:rsidR="00C75108">
              <w:rPr>
                <w:rFonts w:eastAsia="Times New Roman"/>
                <w:color w:val="000000"/>
                <w:sz w:val="22"/>
                <w:szCs w:val="22"/>
              </w:rPr>
              <w:fldChar w:fldCharType="begin">
                <w:fldData xml:space="preserve">PEVuZE5vdGU+PENpdGU+PEF1dGhvcj5CaGF0cmFqdTwvQXV0aG9yPjxZZWFyPjIwMjA8L1llYXI+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</w:fldData>
              </w:fldChar>
            </w:r>
            <w:r w:rsidR="00C75108">
              <w:rPr>
                <w:rFonts w:eastAsia="Times New Roman"/>
                <w:color w:val="000000"/>
                <w:sz w:val="22"/>
                <w:szCs w:val="22"/>
              </w:rPr>
              <w:instrText xml:space="preserve"> ADDIN EN.CITE.DATA </w:instrText>
            </w:r>
            <w:r w:rsidR="00C75108">
              <w:rPr>
                <w:rFonts w:eastAsia="Times New Roman"/>
                <w:color w:val="000000"/>
                <w:sz w:val="22"/>
                <w:szCs w:val="22"/>
              </w:rPr>
            </w:r>
            <w:r w:rsidR="00C75108">
              <w:rPr>
                <w:rFonts w:eastAsia="Times New Roman"/>
                <w:color w:val="000000"/>
                <w:sz w:val="22"/>
                <w:szCs w:val="22"/>
              </w:rPr>
              <w:fldChar w:fldCharType="end"/>
            </w:r>
            <w:r w:rsidR="00DD6C14">
              <w:rPr>
                <w:rFonts w:eastAsia="Times New Roman"/>
                <w:color w:val="000000"/>
                <w:sz w:val="22"/>
                <w:szCs w:val="22"/>
              </w:rPr>
            </w:r>
            <w:r w:rsidR="00DD6C14">
              <w:rPr>
                <w:rFonts w:eastAsia="Times New Roman"/>
                <w:color w:val="000000"/>
                <w:sz w:val="22"/>
                <w:szCs w:val="22"/>
              </w:rPr>
              <w:fldChar w:fldCharType="separate"/>
            </w:r>
            <w:r w:rsidR="00C75108">
              <w:rPr>
                <w:rFonts w:eastAsia="Times New Roman"/>
                <w:noProof/>
                <w:color w:val="000000"/>
                <w:sz w:val="22"/>
                <w:szCs w:val="22"/>
              </w:rPr>
              <w:t>(11, 15-18)</w:t>
            </w:r>
            <w:r w:rsidR="00DD6C14">
              <w:rPr>
                <w:rFonts w:eastAsia="Times New Roman"/>
                <w:color w:val="000000"/>
                <w:sz w:val="22"/>
                <w:szCs w:val="22"/>
              </w:rPr>
              <w:fldChar w:fldCharType="end"/>
            </w:r>
          </w:p>
        </w:tc>
      </w:tr>
      <w:tr w:rsidR="00BF6D7A" w:rsidRPr="00D92DA2" w14:paraId="784AAE40" w14:textId="77777777" w:rsidTr="00260CA1">
        <w:trPr>
          <w:trHeight w:val="1311"/>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1919B182" w14:textId="77777777" w:rsidR="00BF6D7A" w:rsidRPr="00D92DA2" w:rsidRDefault="00BF6D7A" w:rsidP="00260CA1">
            <w:pPr>
              <w:rPr>
                <w:rFonts w:eastAsia="Times New Roman"/>
                <w:color w:val="000000"/>
                <w:sz w:val="22"/>
                <w:szCs w:val="22"/>
              </w:rPr>
            </w:pPr>
            <w:r>
              <w:rPr>
                <w:rFonts w:eastAsia="Times New Roman"/>
                <w:color w:val="000000"/>
                <w:sz w:val="22"/>
                <w:szCs w:val="22"/>
              </w:rPr>
              <w:t>Baseline r</w:t>
            </w:r>
            <w:r w:rsidRPr="00D92DA2">
              <w:rPr>
                <w:rFonts w:eastAsia="Times New Roman"/>
                <w:color w:val="000000"/>
                <w:sz w:val="22"/>
                <w:szCs w:val="22"/>
              </w:rPr>
              <w:t>ecovery probability after mild symptoms, by age</w:t>
            </w:r>
          </w:p>
        </w:tc>
        <w:tc>
          <w:tcPr>
            <w:tcW w:w="3142" w:type="dxa"/>
            <w:tcBorders>
              <w:top w:val="nil"/>
              <w:left w:val="nil"/>
              <w:bottom w:val="single" w:sz="4" w:space="0" w:color="auto"/>
              <w:right w:val="single" w:sz="4" w:space="0" w:color="auto"/>
            </w:tcBorders>
            <w:shd w:val="clear" w:color="auto" w:fill="auto"/>
            <w:vAlign w:val="center"/>
            <w:hideMark/>
          </w:tcPr>
          <w:p w14:paraId="09BB8752"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98%</w:t>
            </w:r>
            <w:r w:rsidRPr="00D92DA2">
              <w:rPr>
                <w:rFonts w:eastAsia="Times New Roman"/>
                <w:color w:val="000000"/>
                <w:sz w:val="22"/>
                <w:szCs w:val="22"/>
              </w:rPr>
              <w:br/>
              <w:t>20-44y: 82%</w:t>
            </w:r>
            <w:r w:rsidRPr="00D92DA2">
              <w:rPr>
                <w:rFonts w:eastAsia="Times New Roman"/>
                <w:color w:val="000000"/>
                <w:sz w:val="22"/>
                <w:szCs w:val="22"/>
              </w:rPr>
              <w:br/>
              <w:t>45-54y: 75%</w:t>
            </w:r>
            <w:r w:rsidRPr="00D92DA2">
              <w:rPr>
                <w:rFonts w:eastAsia="Times New Roman"/>
                <w:color w:val="000000"/>
                <w:sz w:val="22"/>
                <w:szCs w:val="22"/>
              </w:rPr>
              <w:br/>
              <w:t>55-64y: 75%</w:t>
            </w:r>
            <w:r w:rsidRPr="00D92DA2">
              <w:rPr>
                <w:rFonts w:eastAsia="Times New Roman"/>
                <w:color w:val="000000"/>
                <w:sz w:val="22"/>
                <w:szCs w:val="22"/>
              </w:rPr>
              <w:br/>
              <w:t>65-74y: 64%</w:t>
            </w:r>
            <w:r w:rsidRPr="00D92DA2">
              <w:rPr>
                <w:rFonts w:eastAsia="Times New Roman"/>
                <w:color w:val="000000"/>
                <w:sz w:val="22"/>
                <w:szCs w:val="22"/>
              </w:rPr>
              <w:br/>
              <w:t>75-84y: 55%</w:t>
            </w:r>
            <w:r w:rsidRPr="00D92DA2">
              <w:rPr>
                <w:rFonts w:eastAsia="Times New Roman"/>
                <w:color w:val="000000"/>
                <w:sz w:val="22"/>
                <w:szCs w:val="22"/>
              </w:rPr>
              <w:br/>
              <w:t>85y+: 49%</w:t>
            </w:r>
          </w:p>
        </w:tc>
        <w:tc>
          <w:tcPr>
            <w:tcW w:w="2598" w:type="dxa"/>
            <w:tcBorders>
              <w:top w:val="nil"/>
              <w:left w:val="nil"/>
              <w:bottom w:val="single" w:sz="4" w:space="0" w:color="auto"/>
              <w:right w:val="single" w:sz="4" w:space="0" w:color="auto"/>
            </w:tcBorders>
            <w:shd w:val="clear" w:color="auto" w:fill="auto"/>
            <w:vAlign w:val="center"/>
            <w:hideMark/>
          </w:tcPr>
          <w:p w14:paraId="7A430604" w14:textId="3C97E4E9" w:rsidR="00BF6D7A" w:rsidRPr="00D92DA2" w:rsidRDefault="00BF6D7A" w:rsidP="00C75108">
            <w:pPr>
              <w:rPr>
                <w:rFonts w:eastAsia="Times New Roman"/>
                <w:color w:val="000000"/>
                <w:sz w:val="22"/>
                <w:szCs w:val="22"/>
              </w:rPr>
            </w:pPr>
            <w:r w:rsidRPr="00D92DA2">
              <w:rPr>
                <w:rFonts w:eastAsia="Times New Roman"/>
                <w:color w:val="000000"/>
                <w:sz w:val="22"/>
                <w:szCs w:val="22"/>
              </w:rPr>
              <w:t>CDC</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CDC COVID-19 Response Team&lt;/Author&gt;&lt;Year&gt;2020&lt;/Year&gt;&lt;RecNum&gt;600&lt;/RecNum&gt;&lt;DisplayText&gt;(19)&lt;/DisplayText&gt;&lt;record&gt;&lt;rec-number&gt;600&lt;/rec-number&gt;&lt;foreign-keys&gt;&lt;key app="EN" db-id="pz9taxdvldfdpreeweupsstuxz0eta9wstav" timestamp="0"&gt;600&lt;/key&gt;&lt;/foreign-keys&gt;&lt;ref-type name="Journal Article"&gt;17&lt;/ref-type&gt;&lt;contributors&gt;&lt;authors&gt;&lt;author&gt;CDC COVID-19 Response Team, &lt;/author&gt;&lt;author&gt;Bialek, Stephanie&lt;/author&gt;&lt;author&gt;Boundy, Ellen&lt;/author&gt;&lt;author&gt;Bowen, Virginia&lt;/author&gt;&lt;author&gt;Chow, Nancy&lt;/author&gt;&lt;author&gt;Cohn, Amanda&lt;/author&gt;&lt;author&gt;Dowling, Nicole&lt;/author&gt;&lt;author&gt;Ellington, Sascha&lt;/author&gt;&lt;author&gt;Gierke, Ryan&lt;/author&gt;&lt;author&gt;Hall, Aron&lt;/author&gt;&lt;author&gt;MacNeil, Jessica&lt;/author&gt;&lt;/authors&gt;&lt;/contributors&gt;&lt;titles&gt;&lt;title&gt;Severe outcomes among patients with coronavirus disease 2019 (Covid-19)—United States, February 12–March 16, 2020&lt;/title&gt;&lt;secondary-title&gt;Morbidity and Mortality Weekly Report MMWR&lt;/secondary-title&gt;&lt;/titles&gt;&lt;pages&gt;343-6&lt;/pages&gt;&lt;volume&gt;69&lt;/volume&gt;&lt;number&gt;12&lt;/number&gt;&lt;dates&gt;&lt;year&gt;2020&lt;/year&gt;&lt;/dates&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19)</w:t>
            </w:r>
            <w:r w:rsidR="00DD6C14">
              <w:rPr>
                <w:rFonts w:eastAsia="Times New Roman"/>
                <w:color w:val="000000"/>
                <w:sz w:val="22"/>
                <w:szCs w:val="22"/>
              </w:rPr>
              <w:fldChar w:fldCharType="end"/>
            </w:r>
          </w:p>
        </w:tc>
      </w:tr>
      <w:tr w:rsidR="00BF6D7A" w:rsidRPr="00D92DA2" w14:paraId="6A53AC29" w14:textId="77777777" w:rsidTr="00260CA1">
        <w:trPr>
          <w:trHeight w:val="1311"/>
        </w:trPr>
        <w:tc>
          <w:tcPr>
            <w:tcW w:w="4201" w:type="dxa"/>
            <w:tcBorders>
              <w:top w:val="nil"/>
              <w:left w:val="single" w:sz="4" w:space="0" w:color="auto"/>
              <w:bottom w:val="single" w:sz="4" w:space="0" w:color="auto"/>
              <w:right w:val="single" w:sz="4" w:space="0" w:color="auto"/>
            </w:tcBorders>
            <w:shd w:val="clear" w:color="auto" w:fill="auto"/>
            <w:vAlign w:val="center"/>
          </w:tcPr>
          <w:p w14:paraId="640BD58B" w14:textId="77777777" w:rsidR="00BF6D7A" w:rsidRPr="00D92DA2" w:rsidRDefault="00BF6D7A" w:rsidP="00260CA1">
            <w:pPr>
              <w:rPr>
                <w:rFonts w:eastAsia="Times New Roman"/>
                <w:color w:val="000000"/>
                <w:sz w:val="22"/>
                <w:szCs w:val="22"/>
              </w:rPr>
            </w:pPr>
            <w:r>
              <w:rPr>
                <w:rFonts w:eastAsia="Times New Roman"/>
                <w:color w:val="000000"/>
                <w:sz w:val="22"/>
                <w:szCs w:val="22"/>
              </w:rPr>
              <w:t>Changes in recovery probability after mild symptoms (i.e. 1- the baseline recovery probabilities are multiplied with this parameter so that the recovery probabilities are adjusted upwards)</w:t>
            </w:r>
          </w:p>
        </w:tc>
        <w:tc>
          <w:tcPr>
            <w:tcW w:w="3142" w:type="dxa"/>
            <w:tcBorders>
              <w:top w:val="nil"/>
              <w:left w:val="nil"/>
              <w:bottom w:val="single" w:sz="4" w:space="0" w:color="auto"/>
              <w:right w:val="single" w:sz="4" w:space="0" w:color="auto"/>
            </w:tcBorders>
            <w:shd w:val="clear" w:color="auto" w:fill="auto"/>
            <w:vAlign w:val="center"/>
          </w:tcPr>
          <w:p w14:paraId="350C1EEC" w14:textId="77777777" w:rsidR="00BF6D7A" w:rsidRDefault="00BF6D7A" w:rsidP="00260CA1">
            <w:pPr>
              <w:rPr>
                <w:rFonts w:eastAsia="Times New Roman"/>
                <w:color w:val="000000"/>
                <w:sz w:val="22"/>
                <w:szCs w:val="22"/>
              </w:rPr>
            </w:pPr>
            <w:r>
              <w:rPr>
                <w:rFonts w:eastAsia="Times New Roman"/>
                <w:color w:val="000000"/>
                <w:sz w:val="22"/>
                <w:szCs w:val="22"/>
              </w:rPr>
              <w:t>Before Jun 1, 2020: 1</w:t>
            </w:r>
          </w:p>
          <w:p w14:paraId="2D0B0D04" w14:textId="77777777" w:rsidR="00BF6D7A" w:rsidRDefault="00BF6D7A" w:rsidP="00260CA1">
            <w:pPr>
              <w:rPr>
                <w:rFonts w:eastAsia="Times New Roman"/>
                <w:color w:val="000000"/>
                <w:sz w:val="22"/>
                <w:szCs w:val="22"/>
              </w:rPr>
            </w:pPr>
            <w:r>
              <w:rPr>
                <w:rFonts w:eastAsia="Times New Roman"/>
                <w:color w:val="000000"/>
                <w:sz w:val="22"/>
                <w:szCs w:val="22"/>
              </w:rPr>
              <w:t>Jun 1 -Jul 15, 2020: 0.5</w:t>
            </w:r>
          </w:p>
          <w:p w14:paraId="1BFF1EA8" w14:textId="77777777" w:rsidR="00BF6D7A" w:rsidRDefault="00BF6D7A" w:rsidP="00260CA1">
            <w:pPr>
              <w:rPr>
                <w:rFonts w:eastAsia="Times New Roman"/>
                <w:color w:val="000000"/>
                <w:sz w:val="22"/>
                <w:szCs w:val="22"/>
              </w:rPr>
            </w:pPr>
            <w:r>
              <w:rPr>
                <w:rFonts w:eastAsia="Times New Roman"/>
                <w:color w:val="000000"/>
                <w:sz w:val="22"/>
                <w:szCs w:val="22"/>
              </w:rPr>
              <w:t>after Jul 15, 2020: 0.25</w:t>
            </w:r>
          </w:p>
          <w:p w14:paraId="2547E275" w14:textId="77777777" w:rsidR="00BF6D7A" w:rsidRPr="00D92DA2" w:rsidRDefault="00BF6D7A" w:rsidP="00260CA1">
            <w:pPr>
              <w:rPr>
                <w:rFonts w:eastAsia="Times New Roman"/>
                <w:color w:val="000000"/>
                <w:sz w:val="22"/>
                <w:szCs w:val="22"/>
              </w:rPr>
            </w:pPr>
          </w:p>
        </w:tc>
        <w:tc>
          <w:tcPr>
            <w:tcW w:w="2598" w:type="dxa"/>
            <w:tcBorders>
              <w:top w:val="nil"/>
              <w:left w:val="nil"/>
              <w:bottom w:val="single" w:sz="4" w:space="0" w:color="auto"/>
              <w:right w:val="single" w:sz="4" w:space="0" w:color="auto"/>
            </w:tcBorders>
            <w:shd w:val="clear" w:color="auto" w:fill="auto"/>
            <w:vAlign w:val="center"/>
          </w:tcPr>
          <w:p w14:paraId="51C76AA9" w14:textId="69DF0339" w:rsidR="00BF6D7A" w:rsidRPr="00D92DA2" w:rsidRDefault="00BF6D7A" w:rsidP="00C75108">
            <w:pPr>
              <w:rPr>
                <w:rFonts w:eastAsia="Times New Roman"/>
                <w:color w:val="000000"/>
                <w:sz w:val="22"/>
                <w:szCs w:val="22"/>
              </w:rPr>
            </w:pPr>
            <w:r>
              <w:rPr>
                <w:rFonts w:eastAsia="Times New Roman"/>
                <w:color w:val="000000"/>
                <w:sz w:val="22"/>
                <w:szCs w:val="22"/>
              </w:rPr>
              <w:t>Public Health Madison and Dane County</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Public Health Madison &amp;amp; Dane County&lt;/Author&gt;&lt;Year&gt;2021&lt;/Year&gt;&lt;RecNum&gt;708&lt;/RecNum&gt;&lt;DisplayText&gt;(20)&lt;/DisplayText&gt;&lt;record&gt;&lt;rec-number&gt;708&lt;/rec-number&gt;&lt;foreign-keys&gt;&lt;key app="EN" db-id="pz9taxdvldfdpreeweupsstuxz0eta9wstav" timestamp="0"&gt;708&lt;/key&gt;&lt;/foreign-keys&gt;&lt;ref-type name="Web Page"&gt;12&lt;/ref-type&gt;&lt;contributors&gt;&lt;authors&gt;&lt;author&gt;Public Health Madison &amp;amp; Dane County,&lt;/author&gt;&lt;/authors&gt;&lt;/contributors&gt;&lt;titles&gt;&lt;title&gt;Dane County COVID-19 Dashboard&lt;/title&gt;&lt;/titles&gt;&lt;number&gt;February 1, 2021&lt;/number&gt;&lt;dates&gt;&lt;year&gt;2021&lt;/year&gt;&lt;/dates&gt;&lt;urls&gt;&lt;related-urls&gt;&lt;url&gt;https://publichealthmdc.com/coronavirus/dashboard&lt;/url&gt;&lt;/related-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20)</w:t>
            </w:r>
            <w:r w:rsidR="00DD6C14">
              <w:rPr>
                <w:rFonts w:eastAsia="Times New Roman"/>
                <w:color w:val="000000"/>
                <w:sz w:val="22"/>
                <w:szCs w:val="22"/>
              </w:rPr>
              <w:fldChar w:fldCharType="end"/>
            </w:r>
            <w:r>
              <w:rPr>
                <w:rFonts w:eastAsia="Times New Roman"/>
                <w:color w:val="000000"/>
                <w:sz w:val="22"/>
                <w:szCs w:val="22"/>
              </w:rPr>
              <w:t xml:space="preserve"> and calibration</w:t>
            </w:r>
          </w:p>
        </w:tc>
      </w:tr>
      <w:tr w:rsidR="00BF6D7A" w:rsidRPr="00D92DA2" w14:paraId="2FE5048E" w14:textId="77777777" w:rsidTr="00260CA1">
        <w:trPr>
          <w:trHeight w:val="1311"/>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270087C6"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Recovery probability after severe symptoms, by age</w:t>
            </w:r>
          </w:p>
        </w:tc>
        <w:tc>
          <w:tcPr>
            <w:tcW w:w="3142" w:type="dxa"/>
            <w:tcBorders>
              <w:top w:val="nil"/>
              <w:left w:val="nil"/>
              <w:bottom w:val="single" w:sz="4" w:space="0" w:color="auto"/>
              <w:right w:val="single" w:sz="4" w:space="0" w:color="auto"/>
            </w:tcBorders>
            <w:shd w:val="clear" w:color="auto" w:fill="auto"/>
            <w:vAlign w:val="center"/>
            <w:hideMark/>
          </w:tcPr>
          <w:p w14:paraId="5A657977"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gt;99%</w:t>
            </w:r>
            <w:r w:rsidRPr="00D92DA2">
              <w:rPr>
                <w:rFonts w:eastAsia="Times New Roman"/>
                <w:color w:val="000000"/>
                <w:sz w:val="22"/>
                <w:szCs w:val="22"/>
              </w:rPr>
              <w:br/>
              <w:t>20-44y: 82%</w:t>
            </w:r>
            <w:r w:rsidRPr="00D92DA2">
              <w:rPr>
                <w:rFonts w:eastAsia="Times New Roman"/>
                <w:color w:val="000000"/>
                <w:sz w:val="22"/>
                <w:szCs w:val="22"/>
              </w:rPr>
              <w:br/>
              <w:t>45-54y: 68%</w:t>
            </w:r>
            <w:r w:rsidRPr="00D92DA2">
              <w:rPr>
                <w:rFonts w:eastAsia="Times New Roman"/>
                <w:color w:val="000000"/>
                <w:sz w:val="22"/>
                <w:szCs w:val="22"/>
              </w:rPr>
              <w:br/>
              <w:t>55-64y: 69%</w:t>
            </w:r>
            <w:r w:rsidRPr="00D92DA2">
              <w:rPr>
                <w:rFonts w:eastAsia="Times New Roman"/>
                <w:color w:val="000000"/>
                <w:sz w:val="22"/>
                <w:szCs w:val="22"/>
              </w:rPr>
              <w:br/>
              <w:t>65-74y: 63%</w:t>
            </w:r>
            <w:r w:rsidRPr="00D92DA2">
              <w:rPr>
                <w:rFonts w:eastAsia="Times New Roman"/>
                <w:color w:val="000000"/>
                <w:sz w:val="22"/>
                <w:szCs w:val="22"/>
              </w:rPr>
              <w:br/>
              <w:t>75-84y: 53%</w:t>
            </w:r>
            <w:r w:rsidRPr="00D92DA2">
              <w:rPr>
                <w:rFonts w:eastAsia="Times New Roman"/>
                <w:color w:val="000000"/>
                <w:sz w:val="22"/>
                <w:szCs w:val="22"/>
              </w:rPr>
              <w:br/>
              <w:t>85y+: 65%</w:t>
            </w:r>
          </w:p>
        </w:tc>
        <w:tc>
          <w:tcPr>
            <w:tcW w:w="2598" w:type="dxa"/>
            <w:tcBorders>
              <w:top w:val="nil"/>
              <w:left w:val="nil"/>
              <w:bottom w:val="single" w:sz="4" w:space="0" w:color="auto"/>
              <w:right w:val="single" w:sz="4" w:space="0" w:color="auto"/>
            </w:tcBorders>
            <w:shd w:val="clear" w:color="auto" w:fill="auto"/>
            <w:vAlign w:val="center"/>
            <w:hideMark/>
          </w:tcPr>
          <w:p w14:paraId="01F1AF76" w14:textId="5B4ECAD5" w:rsidR="00BF6D7A" w:rsidRPr="00D92DA2" w:rsidRDefault="00BF6D7A" w:rsidP="00C75108">
            <w:pPr>
              <w:rPr>
                <w:rFonts w:eastAsia="Times New Roman"/>
                <w:color w:val="000000"/>
                <w:sz w:val="22"/>
                <w:szCs w:val="22"/>
              </w:rPr>
            </w:pPr>
            <w:r w:rsidRPr="00D92DA2">
              <w:rPr>
                <w:rFonts w:eastAsia="Times New Roman"/>
                <w:color w:val="000000"/>
                <w:sz w:val="22"/>
                <w:szCs w:val="22"/>
              </w:rPr>
              <w:t>CDC</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CDC COVID-19 Response Team&lt;/Author&gt;&lt;Year&gt;2020&lt;/Year&gt;&lt;RecNum&gt;600&lt;/RecNum&gt;&lt;DisplayText&gt;(19)&lt;/DisplayText&gt;&lt;record&gt;&lt;rec-number&gt;600&lt;/rec-number&gt;&lt;foreign-keys&gt;&lt;key app="EN" db-id="pz9taxdvldfdpreeweupsstuxz0eta9wstav" timestamp="0"&gt;600&lt;/key&gt;&lt;/foreign-keys&gt;&lt;ref-type name="Journal Article"&gt;17&lt;/ref-type&gt;&lt;contributors&gt;&lt;authors&gt;&lt;author&gt;CDC COVID-19 Response Team, &lt;/author&gt;&lt;author&gt;Bialek, Stephanie&lt;/author&gt;&lt;author&gt;Boundy, Ellen&lt;/author&gt;&lt;author&gt;Bowen, Virginia&lt;/author&gt;&lt;author&gt;Chow, Nancy&lt;/author&gt;&lt;author&gt;Cohn, Amanda&lt;/author&gt;&lt;author&gt;Dowling, Nicole&lt;/author&gt;&lt;author&gt;Ellington, Sascha&lt;/author&gt;&lt;author&gt;Gierke, Ryan&lt;/author&gt;&lt;author&gt;Hall, Aron&lt;/author&gt;&lt;author&gt;MacNeil, Jessica&lt;/author&gt;&lt;/authors&gt;&lt;/contributors&gt;&lt;titles&gt;&lt;title&gt;Severe outcomes among patients with coronavirus disease 2019 (Covid-19)—United States, February 12–March 16, 2020&lt;/title&gt;&lt;secondary-title&gt;Morbidity and Mortality Weekly Report MMWR&lt;/secondary-title&gt;&lt;/titles&gt;&lt;pages&gt;343-6&lt;/pages&gt;&lt;volume&gt;69&lt;/volume&gt;&lt;number&gt;12&lt;/number&gt;&lt;dates&gt;&lt;year&gt;2020&lt;/year&gt;&lt;/dates&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19)</w:t>
            </w:r>
            <w:r w:rsidR="00DD6C14">
              <w:rPr>
                <w:rFonts w:eastAsia="Times New Roman"/>
                <w:color w:val="000000"/>
                <w:sz w:val="22"/>
                <w:szCs w:val="22"/>
              </w:rPr>
              <w:fldChar w:fldCharType="end"/>
            </w:r>
          </w:p>
        </w:tc>
      </w:tr>
      <w:tr w:rsidR="00BF6D7A" w:rsidRPr="00D92DA2" w14:paraId="6FF5A7C0" w14:textId="77777777" w:rsidTr="00260CA1">
        <w:trPr>
          <w:trHeight w:val="1311"/>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7FEC8863"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lastRenderedPageBreak/>
              <w:t>Recovery probability after critical symptoms, by age</w:t>
            </w:r>
          </w:p>
        </w:tc>
        <w:tc>
          <w:tcPr>
            <w:tcW w:w="3142" w:type="dxa"/>
            <w:tcBorders>
              <w:top w:val="nil"/>
              <w:left w:val="nil"/>
              <w:bottom w:val="single" w:sz="4" w:space="0" w:color="auto"/>
              <w:right w:val="single" w:sz="4" w:space="0" w:color="auto"/>
            </w:tcBorders>
            <w:shd w:val="clear" w:color="auto" w:fill="auto"/>
            <w:vAlign w:val="center"/>
            <w:hideMark/>
          </w:tcPr>
          <w:p w14:paraId="303935C7"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gt;99%</w:t>
            </w:r>
            <w:r w:rsidRPr="00D92DA2">
              <w:rPr>
                <w:rFonts w:eastAsia="Times New Roman"/>
                <w:color w:val="000000"/>
                <w:sz w:val="22"/>
                <w:szCs w:val="22"/>
              </w:rPr>
              <w:br/>
              <w:t>20-44y: 95%</w:t>
            </w:r>
            <w:r w:rsidRPr="00D92DA2">
              <w:rPr>
                <w:rFonts w:eastAsia="Times New Roman"/>
                <w:color w:val="000000"/>
                <w:sz w:val="22"/>
                <w:szCs w:val="22"/>
              </w:rPr>
              <w:br/>
              <w:t>45-54y: 92%</w:t>
            </w:r>
            <w:r w:rsidRPr="00D92DA2">
              <w:rPr>
                <w:rFonts w:eastAsia="Times New Roman"/>
                <w:color w:val="000000"/>
                <w:sz w:val="22"/>
                <w:szCs w:val="22"/>
              </w:rPr>
              <w:br/>
              <w:t>55-64y: 75%</w:t>
            </w:r>
            <w:r w:rsidRPr="00D92DA2">
              <w:rPr>
                <w:rFonts w:eastAsia="Times New Roman"/>
                <w:color w:val="000000"/>
                <w:sz w:val="22"/>
                <w:szCs w:val="22"/>
              </w:rPr>
              <w:br/>
              <w:t>65-74y: 72%</w:t>
            </w:r>
            <w:r w:rsidRPr="00D92DA2">
              <w:rPr>
                <w:rFonts w:eastAsia="Times New Roman"/>
                <w:color w:val="000000"/>
                <w:sz w:val="22"/>
                <w:szCs w:val="22"/>
              </w:rPr>
              <w:br/>
              <w:t>75-84y: 64%</w:t>
            </w:r>
            <w:r w:rsidRPr="00D92DA2">
              <w:rPr>
                <w:rFonts w:eastAsia="Times New Roman"/>
                <w:color w:val="000000"/>
                <w:sz w:val="22"/>
                <w:szCs w:val="22"/>
              </w:rPr>
              <w:br/>
              <w:t>85y+: 9%</w:t>
            </w:r>
          </w:p>
        </w:tc>
        <w:tc>
          <w:tcPr>
            <w:tcW w:w="2598" w:type="dxa"/>
            <w:tcBorders>
              <w:top w:val="nil"/>
              <w:left w:val="nil"/>
              <w:bottom w:val="single" w:sz="4" w:space="0" w:color="auto"/>
              <w:right w:val="single" w:sz="4" w:space="0" w:color="auto"/>
            </w:tcBorders>
            <w:shd w:val="clear" w:color="auto" w:fill="auto"/>
            <w:vAlign w:val="center"/>
            <w:hideMark/>
          </w:tcPr>
          <w:p w14:paraId="1DD0D7DB" w14:textId="440A4DC4" w:rsidR="00BF6D7A" w:rsidRPr="00D92DA2" w:rsidRDefault="00BF6D7A" w:rsidP="00C75108">
            <w:pPr>
              <w:rPr>
                <w:rFonts w:eastAsia="Times New Roman"/>
                <w:color w:val="000000"/>
                <w:sz w:val="22"/>
                <w:szCs w:val="22"/>
              </w:rPr>
            </w:pPr>
            <w:r>
              <w:rPr>
                <w:rFonts w:eastAsia="Times New Roman"/>
                <w:color w:val="000000"/>
                <w:sz w:val="22"/>
                <w:szCs w:val="22"/>
              </w:rPr>
              <w:t xml:space="preserve">CDC and Wisconsin Department </w:t>
            </w:r>
            <w:r w:rsidRPr="00D92DA2">
              <w:rPr>
                <w:rFonts w:eastAsia="Times New Roman"/>
                <w:color w:val="000000"/>
                <w:sz w:val="22"/>
                <w:szCs w:val="22"/>
              </w:rPr>
              <w:t>of Health</w:t>
            </w:r>
            <w:r>
              <w:rPr>
                <w:rFonts w:eastAsia="Times New Roman"/>
                <w:color w:val="000000"/>
                <w:sz w:val="22"/>
                <w:szCs w:val="22"/>
              </w:rPr>
              <w:t xml:space="preserve"> Services</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CDC COVID-19 Response Team&lt;/Author&gt;&lt;Year&gt;2020&lt;/Year&gt;&lt;RecNum&gt;600&lt;/RecNum&gt;&lt;DisplayText&gt;(19, 21)&lt;/DisplayText&gt;&lt;record&gt;&lt;rec-number&gt;600&lt;/rec-number&gt;&lt;foreign-keys&gt;&lt;key app="EN" db-id="pz9taxdvldfdpreeweupsstuxz0eta9wstav" timestamp="0"&gt;600&lt;/key&gt;&lt;/foreign-keys&gt;&lt;ref-type name="Journal Article"&gt;17&lt;/ref-type&gt;&lt;contributors&gt;&lt;authors&gt;&lt;author&gt;CDC COVID-19 Response Team, &lt;/author&gt;&lt;author&gt;Bialek, Stephanie&lt;/author&gt;&lt;author&gt;Boundy, Ellen&lt;/author&gt;&lt;author&gt;Bowen, Virginia&lt;/author&gt;&lt;author&gt;Chow, Nancy&lt;/author&gt;&lt;author&gt;Cohn, Amanda&lt;/author&gt;&lt;author&gt;Dowling, Nicole&lt;/author&gt;&lt;author&gt;Ellington, Sascha&lt;/author&gt;&lt;author&gt;Gierke, Ryan&lt;/author&gt;&lt;author&gt;Hall, Aron&lt;/author&gt;&lt;author&gt;MacNeil, Jessica&lt;/author&gt;&lt;/authors&gt;&lt;/contributors&gt;&lt;titles&gt;&lt;title&gt;Severe outcomes among patients with coronavirus disease 2019 (Covid-19)—United States, February 12–March 16, 2020&lt;/title&gt;&lt;secondary-title&gt;Morbidity and Mortality Weekly Report MMWR&lt;/secondary-title&gt;&lt;/titles&gt;&lt;pages&gt;343-6&lt;/pages&gt;&lt;volume&gt;69&lt;/volume&gt;&lt;number&gt;12&lt;/number&gt;&lt;dates&gt;&lt;year&gt;2020&lt;/year&gt;&lt;/dates&gt;&lt;urls&gt;&lt;/urls&gt;&lt;/record&gt;&lt;/Cite&gt;&lt;Cite&gt;&lt;Author&gt;Wisconsin Department of Health Services&lt;/Author&gt;&lt;Year&gt;2021&lt;/Year&gt;&lt;RecNum&gt;613&lt;/RecNum&gt;&lt;record&gt;&lt;rec-number&gt;613&lt;/rec-number&gt;&lt;foreign-keys&gt;&lt;key app="EN" db-id="pz9taxdvldfdpreeweupsstuxz0eta9wstav" timestamp="0"&gt;613&lt;/key&gt;&lt;/foreign-keys&gt;&lt;ref-type name="Web Page"&gt;12&lt;/ref-type&gt;&lt;contributors&gt;&lt;authors&gt;&lt;author&gt;Wisconsin Department of Health Services,&lt;/author&gt;&lt;/authors&gt;&lt;/contributors&gt;&lt;titles&gt;&lt;title&gt;COVID-19: Wisconsin Data&lt;/title&gt;&lt;/titles&gt;&lt;number&gt;February 1, 2021&lt;/number&gt;&lt;dates&gt;&lt;year&gt;2021&lt;/year&gt;&lt;/dates&gt;&lt;urls&gt;&lt;related-urls&gt;&lt;url&gt;https://www.dhs.wisconsin.gov/covid-19/data.htm&lt;/url&gt;&lt;/related-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19, 21)</w:t>
            </w:r>
            <w:r w:rsidR="00DD6C14">
              <w:rPr>
                <w:rFonts w:eastAsia="Times New Roman"/>
                <w:color w:val="000000"/>
                <w:sz w:val="22"/>
                <w:szCs w:val="22"/>
              </w:rPr>
              <w:fldChar w:fldCharType="end"/>
            </w:r>
          </w:p>
        </w:tc>
      </w:tr>
      <w:tr w:rsidR="00BF6D7A" w:rsidRPr="00D92DA2" w14:paraId="51DCA5F1" w14:textId="77777777" w:rsidTr="00260CA1">
        <w:trPr>
          <w:trHeight w:val="562"/>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3E315D9F"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Probability of ventilator support for critical patient</w:t>
            </w:r>
          </w:p>
        </w:tc>
        <w:tc>
          <w:tcPr>
            <w:tcW w:w="3142" w:type="dxa"/>
            <w:tcBorders>
              <w:top w:val="nil"/>
              <w:left w:val="nil"/>
              <w:bottom w:val="single" w:sz="4" w:space="0" w:color="auto"/>
              <w:right w:val="single" w:sz="4" w:space="0" w:color="auto"/>
            </w:tcBorders>
            <w:shd w:val="clear" w:color="auto" w:fill="auto"/>
            <w:vAlign w:val="center"/>
            <w:hideMark/>
          </w:tcPr>
          <w:p w14:paraId="06E173C2"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46%</w:t>
            </w:r>
          </w:p>
        </w:tc>
        <w:tc>
          <w:tcPr>
            <w:tcW w:w="2598" w:type="dxa"/>
            <w:tcBorders>
              <w:top w:val="nil"/>
              <w:left w:val="nil"/>
              <w:bottom w:val="single" w:sz="4" w:space="0" w:color="auto"/>
              <w:right w:val="single" w:sz="4" w:space="0" w:color="auto"/>
            </w:tcBorders>
            <w:shd w:val="clear" w:color="auto" w:fill="auto"/>
            <w:vAlign w:val="center"/>
            <w:hideMark/>
          </w:tcPr>
          <w:p w14:paraId="12228889" w14:textId="427281D6" w:rsidR="00BF6D7A" w:rsidRPr="00D92DA2" w:rsidRDefault="00BF6D7A" w:rsidP="00C75108">
            <w:pPr>
              <w:rPr>
                <w:rFonts w:eastAsia="Times New Roman"/>
                <w:color w:val="000000"/>
                <w:sz w:val="22"/>
                <w:szCs w:val="22"/>
              </w:rPr>
            </w:pPr>
            <w:r w:rsidRPr="00D92DA2">
              <w:rPr>
                <w:rFonts w:eastAsia="Times New Roman"/>
                <w:color w:val="000000"/>
                <w:sz w:val="22"/>
                <w:szCs w:val="22"/>
              </w:rPr>
              <w:t>Literature</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Guan&lt;/Author&gt;&lt;Year&gt;2020&lt;/Year&gt;&lt;RecNum&gt;601&lt;/RecNum&gt;&lt;DisplayText&gt;(12)&lt;/DisplayText&gt;&lt;record&gt;&lt;rec-number&gt;601&lt;/rec-number&gt;&lt;foreign-keys&gt;&lt;key app="EN" db-id="pz9taxdvldfdpreeweupsstuxz0eta9wstav" timestamp="0"&gt;601&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s&gt;&lt;/contributors&gt;&lt;titles&gt;&lt;title&gt;Clinical characteristics of coronavirus disease 2019 in China&lt;/title&gt;&lt;secondary-title&gt;New England Journal of Medicine&lt;/secondary-title&gt;&lt;/titles&gt;&lt;pages&gt;1708-1720&lt;/pages&gt;&lt;volume&gt;382&lt;/volume&gt;&lt;dates&gt;&lt;year&gt;2020&lt;/year&gt;&lt;/dates&gt;&lt;isbn&gt;0028-4793&lt;/isbn&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12)</w:t>
            </w:r>
            <w:r w:rsidR="00DD6C14">
              <w:rPr>
                <w:rFonts w:eastAsia="Times New Roman"/>
                <w:color w:val="000000"/>
                <w:sz w:val="22"/>
                <w:szCs w:val="22"/>
              </w:rPr>
              <w:fldChar w:fldCharType="end"/>
            </w:r>
          </w:p>
        </w:tc>
      </w:tr>
      <w:tr w:rsidR="00BF6D7A" w:rsidRPr="00D92DA2" w14:paraId="097E2068" w14:textId="77777777" w:rsidTr="00260CA1">
        <w:trPr>
          <w:trHeight w:val="187"/>
        </w:trPr>
        <w:tc>
          <w:tcPr>
            <w:tcW w:w="9943" w:type="dxa"/>
            <w:gridSpan w:val="3"/>
            <w:tcBorders>
              <w:top w:val="single" w:sz="4" w:space="0" w:color="auto"/>
              <w:left w:val="single" w:sz="4" w:space="0" w:color="auto"/>
              <w:bottom w:val="single" w:sz="4" w:space="0" w:color="auto"/>
              <w:right w:val="single" w:sz="4" w:space="0" w:color="auto"/>
            </w:tcBorders>
            <w:shd w:val="clear" w:color="000000" w:fill="E7E6E6"/>
            <w:vAlign w:val="center"/>
            <w:hideMark/>
          </w:tcPr>
          <w:p w14:paraId="18D6F4E8" w14:textId="77777777" w:rsidR="00BF6D7A" w:rsidRPr="00D92DA2" w:rsidRDefault="00BF6D7A" w:rsidP="00260CA1">
            <w:pPr>
              <w:jc w:val="center"/>
              <w:rPr>
                <w:rFonts w:eastAsia="Times New Roman"/>
                <w:color w:val="000000"/>
                <w:sz w:val="22"/>
                <w:szCs w:val="22"/>
              </w:rPr>
            </w:pPr>
            <w:r w:rsidRPr="00D92DA2">
              <w:rPr>
                <w:rFonts w:eastAsia="Times New Roman"/>
                <w:color w:val="000000"/>
                <w:sz w:val="22"/>
                <w:szCs w:val="22"/>
              </w:rPr>
              <w:t>Transmission</w:t>
            </w:r>
          </w:p>
        </w:tc>
      </w:tr>
      <w:tr w:rsidR="00BF6D7A" w:rsidRPr="00D92DA2" w14:paraId="41A82EF5" w14:textId="77777777" w:rsidTr="00260CA1">
        <w:trPr>
          <w:trHeight w:val="374"/>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46ADEB21"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 xml:space="preserve">Number of daily contacts without social distancing </w:t>
            </w:r>
          </w:p>
        </w:tc>
        <w:tc>
          <w:tcPr>
            <w:tcW w:w="3142" w:type="dxa"/>
            <w:tcBorders>
              <w:top w:val="nil"/>
              <w:left w:val="nil"/>
              <w:bottom w:val="single" w:sz="4" w:space="0" w:color="auto"/>
              <w:right w:val="single" w:sz="4" w:space="0" w:color="auto"/>
            </w:tcBorders>
            <w:shd w:val="clear" w:color="auto" w:fill="auto"/>
            <w:vAlign w:val="center"/>
            <w:hideMark/>
          </w:tcPr>
          <w:p w14:paraId="1922376B"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10</w:t>
            </w:r>
          </w:p>
        </w:tc>
        <w:tc>
          <w:tcPr>
            <w:tcW w:w="2598" w:type="dxa"/>
            <w:tcBorders>
              <w:top w:val="nil"/>
              <w:left w:val="nil"/>
              <w:bottom w:val="single" w:sz="4" w:space="0" w:color="auto"/>
              <w:right w:val="single" w:sz="4" w:space="0" w:color="auto"/>
            </w:tcBorders>
            <w:shd w:val="clear" w:color="auto" w:fill="auto"/>
            <w:vAlign w:val="center"/>
            <w:hideMark/>
          </w:tcPr>
          <w:p w14:paraId="50B4C2F6" w14:textId="0C947243" w:rsidR="00BF6D7A" w:rsidRPr="00D92DA2" w:rsidRDefault="00BF6D7A" w:rsidP="00C75108">
            <w:pPr>
              <w:rPr>
                <w:rFonts w:eastAsia="Times New Roman"/>
                <w:color w:val="000000"/>
                <w:sz w:val="22"/>
                <w:szCs w:val="22"/>
              </w:rPr>
            </w:pPr>
            <w:r w:rsidRPr="00D92DA2">
              <w:rPr>
                <w:rFonts w:eastAsia="Times New Roman"/>
                <w:color w:val="000000"/>
                <w:sz w:val="22"/>
                <w:szCs w:val="22"/>
              </w:rPr>
              <w:t>Calibration and literature</w:t>
            </w:r>
            <w:r>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Del Valle&lt;/Author&gt;&lt;Year&gt;2007&lt;/Year&gt;&lt;RecNum&gt;607&lt;/RecNum&gt;&lt;DisplayText&gt;(7, 8)&lt;/DisplayText&gt;&lt;record&gt;&lt;rec-number&gt;607&lt;/rec-number&gt;&lt;foreign-keys&gt;&lt;key app="EN" db-id="pz9taxdvldfdpreeweupsstuxz0eta9wstav" timestamp="0"&gt;607&lt;/key&gt;&lt;/foreign-keys&gt;&lt;ref-type name="Journal Article"&gt;17&lt;/ref-type&gt;&lt;contributors&gt;&lt;authors&gt;&lt;author&gt;Del Valle, Sara Y&lt;/author&gt;&lt;author&gt;Hyman, James M&lt;/author&gt;&lt;author&gt;Hethcote, Herbert W&lt;/author&gt;&lt;author&gt;Eubank, Stephen G&lt;/author&gt;&lt;/authors&gt;&lt;/contributors&gt;&lt;titles&gt;&lt;title&gt;Mixing patterns between age groups in social networks&lt;/title&gt;&lt;secondary-title&gt;Social Networks&lt;/secondary-title&gt;&lt;/titles&gt;&lt;pages&gt;539-554&lt;/pages&gt;&lt;volume&gt;29&lt;/volume&gt;&lt;number&gt;4&lt;/number&gt;&lt;dates&gt;&lt;year&gt;2007&lt;/year&gt;&lt;/dates&gt;&lt;isbn&gt;0378-8733&lt;/isbn&gt;&lt;urls&gt;&lt;/urls&gt;&lt;/record&gt;&lt;/Cite&gt;&lt;Cite&gt;&lt;Author&gt;Lee&lt;/Author&gt;&lt;Year&gt;2010&lt;/Year&gt;&lt;RecNum&gt;606&lt;/RecNum&gt;&lt;record&gt;&lt;rec-number&gt;606&lt;/rec-number&gt;&lt;foreign-keys&gt;&lt;key app="EN" db-id="pz9taxdvldfdpreeweupsstuxz0eta9wstav" timestamp="0"&gt;606&lt;/key&gt;&lt;/foreign-keys&gt;&lt;ref-type name="Journal Article"&gt;17&lt;/ref-type&gt;&lt;contributors&gt;&lt;authors&gt;&lt;author&gt;Lee, Bruce Y&lt;/author&gt;&lt;author&gt;Brown, Shawn T&lt;/author&gt;&lt;author&gt;Cooley, Philip&lt;/author&gt;&lt;author&gt;Potter, Maggie A&lt;/author&gt;&lt;author&gt;Wheaton, William D&lt;/author&gt;&lt;author&gt;Voorhees, Ronald E&lt;/author&gt;&lt;author&gt;Stebbins, Samuel&lt;/author&gt;&lt;author&gt;Grefenstette, John J&lt;/author&gt;&lt;author&gt;Zimmer, Shanta M&lt;/author&gt;&lt;author&gt;Zimmerman, Richard&lt;/author&gt;&lt;/authors&gt;&lt;/contributors&gt;&lt;titles&gt;&lt;title&gt;Simulating school closure strategies to mitigate an influenza epidemic&lt;/title&gt;&lt;secondary-title&gt;Journal of Public Health Management and Practice&lt;/secondary-title&gt;&lt;/titles&gt;&lt;pages&gt;252-261&lt;/pages&gt;&lt;volume&gt;16&lt;/volume&gt;&lt;number&gt;3&lt;/number&gt;&lt;dates&gt;&lt;year&gt;2010&lt;/year&gt;&lt;/dates&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7, 8)</w:t>
            </w:r>
            <w:r w:rsidR="00DD6C14">
              <w:rPr>
                <w:rFonts w:eastAsia="Times New Roman"/>
                <w:color w:val="000000"/>
                <w:sz w:val="22"/>
                <w:szCs w:val="22"/>
              </w:rPr>
              <w:fldChar w:fldCharType="end"/>
            </w:r>
          </w:p>
        </w:tc>
      </w:tr>
      <w:tr w:rsidR="00BF6D7A" w:rsidRPr="00D92DA2" w14:paraId="58BA70C4" w14:textId="77777777" w:rsidTr="00260CA1">
        <w:trPr>
          <w:trHeight w:val="620"/>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6C1E53CE"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Relative rate of daily contact changes by age, relative to 20-44y group</w:t>
            </w:r>
          </w:p>
        </w:tc>
        <w:tc>
          <w:tcPr>
            <w:tcW w:w="3142" w:type="dxa"/>
            <w:tcBorders>
              <w:top w:val="nil"/>
              <w:left w:val="nil"/>
              <w:bottom w:val="single" w:sz="4" w:space="0" w:color="auto"/>
              <w:right w:val="single" w:sz="4" w:space="0" w:color="auto"/>
            </w:tcBorders>
            <w:shd w:val="clear" w:color="auto" w:fill="auto"/>
            <w:vAlign w:val="center"/>
            <w:hideMark/>
          </w:tcPr>
          <w:p w14:paraId="6281E7C4"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85%</w:t>
            </w:r>
            <w:r w:rsidRPr="00D92DA2">
              <w:rPr>
                <w:rFonts w:eastAsia="Times New Roman"/>
                <w:color w:val="000000"/>
                <w:sz w:val="22"/>
                <w:szCs w:val="22"/>
              </w:rPr>
              <w:br/>
              <w:t>20-44y: 100%</w:t>
            </w:r>
            <w:r w:rsidRPr="00D92DA2">
              <w:rPr>
                <w:rFonts w:eastAsia="Times New Roman"/>
                <w:color w:val="000000"/>
                <w:sz w:val="22"/>
                <w:szCs w:val="22"/>
              </w:rPr>
              <w:br/>
              <w:t>45-54y: 94%</w:t>
            </w:r>
            <w:r w:rsidRPr="00D92DA2">
              <w:rPr>
                <w:rFonts w:eastAsia="Times New Roman"/>
                <w:color w:val="000000"/>
                <w:sz w:val="22"/>
                <w:szCs w:val="22"/>
              </w:rPr>
              <w:br/>
              <w:t>55-64y: 74%</w:t>
            </w:r>
            <w:r w:rsidRPr="00D92DA2">
              <w:rPr>
                <w:rFonts w:eastAsia="Times New Roman"/>
                <w:color w:val="000000"/>
                <w:sz w:val="22"/>
                <w:szCs w:val="22"/>
              </w:rPr>
              <w:br/>
              <w:t>65-74y: 46%</w:t>
            </w:r>
            <w:r w:rsidRPr="00D92DA2">
              <w:rPr>
                <w:rFonts w:eastAsia="Times New Roman"/>
                <w:color w:val="000000"/>
                <w:sz w:val="22"/>
                <w:szCs w:val="22"/>
              </w:rPr>
              <w:br/>
              <w:t>75-84y: 34%</w:t>
            </w:r>
            <w:r w:rsidRPr="00D92DA2">
              <w:rPr>
                <w:rFonts w:eastAsia="Times New Roman"/>
                <w:color w:val="000000"/>
                <w:sz w:val="22"/>
                <w:szCs w:val="22"/>
              </w:rPr>
              <w:br/>
              <w:t>85y+: 34%</w:t>
            </w:r>
          </w:p>
        </w:tc>
        <w:tc>
          <w:tcPr>
            <w:tcW w:w="2598" w:type="dxa"/>
            <w:tcBorders>
              <w:top w:val="nil"/>
              <w:left w:val="nil"/>
              <w:bottom w:val="single" w:sz="4" w:space="0" w:color="auto"/>
              <w:right w:val="single" w:sz="4" w:space="0" w:color="auto"/>
            </w:tcBorders>
            <w:shd w:val="clear" w:color="auto" w:fill="auto"/>
            <w:vAlign w:val="center"/>
            <w:hideMark/>
          </w:tcPr>
          <w:p w14:paraId="2CA533A1" w14:textId="20A6982D" w:rsidR="00BF6D7A" w:rsidRPr="00D92DA2" w:rsidRDefault="00BF6D7A" w:rsidP="00C75108">
            <w:pPr>
              <w:rPr>
                <w:rFonts w:eastAsia="Times New Roman"/>
                <w:color w:val="000000"/>
                <w:sz w:val="22"/>
                <w:szCs w:val="22"/>
              </w:rPr>
            </w:pPr>
            <w:r w:rsidRPr="00D92DA2">
              <w:rPr>
                <w:rFonts w:eastAsia="Times New Roman"/>
                <w:color w:val="000000"/>
                <w:sz w:val="22"/>
                <w:szCs w:val="22"/>
              </w:rPr>
              <w:t>Literature</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Del Valle&lt;/Author&gt;&lt;Year&gt;2007&lt;/Year&gt;&lt;RecNum&gt;607&lt;/RecNum&gt;&lt;DisplayText&gt;(7)&lt;/DisplayText&gt;&lt;record&gt;&lt;rec-number&gt;607&lt;/rec-number&gt;&lt;foreign-keys&gt;&lt;key app="EN" db-id="pz9taxdvldfdpreeweupsstuxz0eta9wstav" timestamp="0"&gt;607&lt;/key&gt;&lt;/foreign-keys&gt;&lt;ref-type name="Journal Article"&gt;17&lt;/ref-type&gt;&lt;contributors&gt;&lt;authors&gt;&lt;author&gt;Del Valle, Sara Y&lt;/author&gt;&lt;author&gt;Hyman, James M&lt;/author&gt;&lt;author&gt;Hethcote, Herbert W&lt;/author&gt;&lt;author&gt;Eubank, Stephen G&lt;/author&gt;&lt;/authors&gt;&lt;/contributors&gt;&lt;titles&gt;&lt;title&gt;Mixing patterns between age groups in social networks&lt;/title&gt;&lt;secondary-title&gt;Social Networks&lt;/secondary-title&gt;&lt;/titles&gt;&lt;pages&gt;539-554&lt;/pages&gt;&lt;volume&gt;29&lt;/volume&gt;&lt;number&gt;4&lt;/number&gt;&lt;dates&gt;&lt;year&gt;2007&lt;/year&gt;&lt;/dates&gt;&lt;isbn&gt;0378-8733&lt;/isbn&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7)</w:t>
            </w:r>
            <w:r w:rsidR="00DD6C14">
              <w:rPr>
                <w:rFonts w:eastAsia="Times New Roman"/>
                <w:color w:val="000000"/>
                <w:sz w:val="22"/>
                <w:szCs w:val="22"/>
              </w:rPr>
              <w:fldChar w:fldCharType="end"/>
            </w:r>
          </w:p>
        </w:tc>
      </w:tr>
      <w:tr w:rsidR="00BF6D7A" w:rsidRPr="00D92DA2" w14:paraId="1646C3BB" w14:textId="77777777" w:rsidTr="00260CA1">
        <w:trPr>
          <w:trHeight w:val="620"/>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038501C6"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Relative rate of social distancing non</w:t>
            </w:r>
            <w:r>
              <w:rPr>
                <w:rFonts w:eastAsia="Times New Roman"/>
                <w:color w:val="000000"/>
                <w:sz w:val="22"/>
                <w:szCs w:val="22"/>
              </w:rPr>
              <w:t>-a</w:t>
            </w:r>
            <w:r w:rsidRPr="00D92DA2">
              <w:rPr>
                <w:rFonts w:eastAsia="Times New Roman"/>
                <w:color w:val="000000"/>
                <w:sz w:val="22"/>
                <w:szCs w:val="22"/>
              </w:rPr>
              <w:t>dherence changes by age, relative to 20-44y group</w:t>
            </w:r>
          </w:p>
        </w:tc>
        <w:tc>
          <w:tcPr>
            <w:tcW w:w="3142" w:type="dxa"/>
            <w:tcBorders>
              <w:top w:val="nil"/>
              <w:left w:val="nil"/>
              <w:bottom w:val="single" w:sz="4" w:space="0" w:color="auto"/>
              <w:right w:val="single" w:sz="4" w:space="0" w:color="auto"/>
            </w:tcBorders>
            <w:shd w:val="clear" w:color="auto" w:fill="auto"/>
            <w:vAlign w:val="center"/>
            <w:hideMark/>
          </w:tcPr>
          <w:p w14:paraId="20A1B1FE"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19y: 100%</w:t>
            </w:r>
            <w:r w:rsidRPr="00D92DA2">
              <w:rPr>
                <w:rFonts w:eastAsia="Times New Roman"/>
                <w:color w:val="000000"/>
                <w:sz w:val="22"/>
                <w:szCs w:val="22"/>
              </w:rPr>
              <w:br/>
              <w:t>20-44y: 100%</w:t>
            </w:r>
            <w:r w:rsidRPr="00D92DA2">
              <w:rPr>
                <w:rFonts w:eastAsia="Times New Roman"/>
                <w:color w:val="000000"/>
                <w:sz w:val="22"/>
                <w:szCs w:val="22"/>
              </w:rPr>
              <w:br/>
              <w:t>45-54y: 100%</w:t>
            </w:r>
            <w:r w:rsidRPr="00D92DA2">
              <w:rPr>
                <w:rFonts w:eastAsia="Times New Roman"/>
                <w:color w:val="000000"/>
                <w:sz w:val="22"/>
                <w:szCs w:val="22"/>
              </w:rPr>
              <w:br/>
              <w:t>55-64y: 85%</w:t>
            </w:r>
            <w:r w:rsidRPr="00D92DA2">
              <w:rPr>
                <w:rFonts w:eastAsia="Times New Roman"/>
                <w:color w:val="000000"/>
                <w:sz w:val="22"/>
                <w:szCs w:val="22"/>
              </w:rPr>
              <w:br/>
              <w:t>65-74y: 61%</w:t>
            </w:r>
            <w:r w:rsidRPr="00D92DA2">
              <w:rPr>
                <w:rFonts w:eastAsia="Times New Roman"/>
                <w:color w:val="000000"/>
                <w:sz w:val="22"/>
                <w:szCs w:val="22"/>
              </w:rPr>
              <w:br/>
              <w:t>75-84y: 61%</w:t>
            </w:r>
            <w:r w:rsidRPr="00D92DA2">
              <w:rPr>
                <w:rFonts w:eastAsia="Times New Roman"/>
                <w:color w:val="000000"/>
                <w:sz w:val="22"/>
                <w:szCs w:val="22"/>
              </w:rPr>
              <w:br/>
              <w:t>85y+: 61%</w:t>
            </w:r>
          </w:p>
        </w:tc>
        <w:tc>
          <w:tcPr>
            <w:tcW w:w="2598" w:type="dxa"/>
            <w:tcBorders>
              <w:top w:val="nil"/>
              <w:left w:val="nil"/>
              <w:bottom w:val="single" w:sz="4" w:space="0" w:color="auto"/>
              <w:right w:val="single" w:sz="4" w:space="0" w:color="auto"/>
            </w:tcBorders>
            <w:shd w:val="clear" w:color="auto" w:fill="auto"/>
            <w:vAlign w:val="center"/>
            <w:hideMark/>
          </w:tcPr>
          <w:p w14:paraId="7636256D" w14:textId="6C304CEE" w:rsidR="00BF6D7A" w:rsidRPr="00D92DA2" w:rsidRDefault="00BF6D7A" w:rsidP="00C75108">
            <w:pPr>
              <w:rPr>
                <w:rFonts w:eastAsia="Times New Roman"/>
                <w:color w:val="000000"/>
                <w:sz w:val="22"/>
                <w:szCs w:val="22"/>
              </w:rPr>
            </w:pPr>
            <w:r w:rsidRPr="00D92DA2">
              <w:rPr>
                <w:rFonts w:eastAsia="Times New Roman"/>
                <w:color w:val="000000"/>
                <w:sz w:val="22"/>
                <w:szCs w:val="22"/>
              </w:rPr>
              <w:t>CDC</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Czeisler&lt;/Author&gt;&lt;Year&gt;2020&lt;/Year&gt;&lt;RecNum&gt;643&lt;/RecNum&gt;&lt;DisplayText&gt;(22)&lt;/DisplayText&gt;&lt;record&gt;&lt;rec-number&gt;643&lt;/rec-number&gt;&lt;foreign-keys&gt;&lt;key app="EN" db-id="pz9taxdvldfdpreeweupsstuxz0eta9wstav" timestamp="0"&gt;643&lt;/key&gt;&lt;/foreign-keys&gt;&lt;ref-type name="Journal Article"&gt;17&lt;/ref-type&gt;&lt;contributors&gt;&lt;authors&gt;&lt;author&gt;Czeisler, Mark É&lt;/author&gt;&lt;author&gt;Tynan, Michael A&lt;/author&gt;&lt;author&gt;Howard, Mark E&lt;/author&gt;&lt;author&gt;Honeycutt, Sally&lt;/author&gt;&lt;author&gt;Fulmer, Erika B&lt;/author&gt;&lt;author&gt;Kidder, Daniel P&lt;/author&gt;&lt;author&gt;Robbins, Rebecca&lt;/author&gt;&lt;author&gt;Barger, Laura K&lt;/author&gt;&lt;author&gt;Facer-Childs, Elise R&lt;/author&gt;&lt;author&gt;Baldwin, Grant&lt;/author&gt;&lt;/authors&gt;&lt;/contributors&gt;&lt;titles&gt;&lt;title&gt;Public Attitudes, Behaviors, and Beliefs Related to COVID-19, Stay-at-Home Orders, Nonessential Business Closures, and Public Health Guidance—United States, New York City, and Los Angeles, May 5–12, 2020&lt;/title&gt;&lt;secondary-title&gt;Morbidity and Mortality Weekly Report&lt;/secondary-title&gt;&lt;/titles&gt;&lt;pages&gt;751&lt;/pages&gt;&lt;volume&gt;69&lt;/volume&gt;&lt;number&gt;24&lt;/number&gt;&lt;dates&gt;&lt;year&gt;2020&lt;/year&gt;&lt;/dates&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22)</w:t>
            </w:r>
            <w:r w:rsidR="00DD6C14">
              <w:rPr>
                <w:rFonts w:eastAsia="Times New Roman"/>
                <w:color w:val="000000"/>
                <w:sz w:val="22"/>
                <w:szCs w:val="22"/>
              </w:rPr>
              <w:fldChar w:fldCharType="end"/>
            </w:r>
            <w:r>
              <w:rPr>
                <w:rFonts w:eastAsia="Times New Roman"/>
                <w:color w:val="000000"/>
                <w:sz w:val="22"/>
                <w:szCs w:val="22"/>
              </w:rPr>
              <w:t xml:space="preserve"> </w:t>
            </w:r>
          </w:p>
        </w:tc>
      </w:tr>
      <w:tr w:rsidR="00BF6D7A" w:rsidRPr="00D92DA2" w14:paraId="390F3957" w14:textId="77777777" w:rsidTr="00260CA1">
        <w:trPr>
          <w:trHeight w:val="562"/>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33CF9D99"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Number of days an exposed patient is contagious</w:t>
            </w:r>
          </w:p>
        </w:tc>
        <w:tc>
          <w:tcPr>
            <w:tcW w:w="3142" w:type="dxa"/>
            <w:tcBorders>
              <w:top w:val="nil"/>
              <w:left w:val="nil"/>
              <w:bottom w:val="single" w:sz="4" w:space="0" w:color="auto"/>
              <w:right w:val="single" w:sz="4" w:space="0" w:color="auto"/>
            </w:tcBorders>
            <w:shd w:val="clear" w:color="auto" w:fill="auto"/>
            <w:vAlign w:val="center"/>
            <w:hideMark/>
          </w:tcPr>
          <w:p w14:paraId="3EDDC70E"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2</w:t>
            </w:r>
          </w:p>
        </w:tc>
        <w:tc>
          <w:tcPr>
            <w:tcW w:w="2598" w:type="dxa"/>
            <w:tcBorders>
              <w:top w:val="nil"/>
              <w:left w:val="nil"/>
              <w:bottom w:val="single" w:sz="4" w:space="0" w:color="auto"/>
              <w:right w:val="single" w:sz="4" w:space="0" w:color="auto"/>
            </w:tcBorders>
            <w:shd w:val="clear" w:color="auto" w:fill="auto"/>
            <w:vAlign w:val="center"/>
            <w:hideMark/>
          </w:tcPr>
          <w:p w14:paraId="5D2A4112" w14:textId="309D0ACD" w:rsidR="00BF6D7A" w:rsidRPr="00D92DA2" w:rsidRDefault="00BF6D7A" w:rsidP="00C75108">
            <w:pPr>
              <w:rPr>
                <w:rFonts w:eastAsia="Times New Roman"/>
                <w:color w:val="000000"/>
                <w:sz w:val="22"/>
                <w:szCs w:val="22"/>
              </w:rPr>
            </w:pPr>
            <w:r w:rsidRPr="00D92DA2">
              <w:rPr>
                <w:rFonts w:eastAsia="Times New Roman"/>
                <w:color w:val="000000"/>
                <w:sz w:val="22"/>
                <w:szCs w:val="22"/>
              </w:rPr>
              <w:t>Literature</w:t>
            </w:r>
            <w:r w:rsidR="00DD6C14">
              <w:rPr>
                <w:rFonts w:eastAsia="Times New Roman"/>
                <w:color w:val="000000"/>
                <w:sz w:val="22"/>
                <w:szCs w:val="22"/>
              </w:rPr>
              <w:t xml:space="preserve"> </w:t>
            </w:r>
            <w:r w:rsidR="00DD6C14">
              <w:rPr>
                <w:rFonts w:eastAsia="Times New Roman"/>
                <w:color w:val="000000"/>
                <w:sz w:val="22"/>
                <w:szCs w:val="22"/>
              </w:rPr>
              <w:fldChar w:fldCharType="begin"/>
            </w:r>
            <w:r w:rsidR="00C75108">
              <w:rPr>
                <w:rFonts w:eastAsia="Times New Roman"/>
                <w:color w:val="000000"/>
                <w:sz w:val="22"/>
                <w:szCs w:val="22"/>
              </w:rPr>
              <w:instrText xml:space="preserve"> ADDIN EN.CITE &lt;EndNote&gt;&lt;Cite&gt;&lt;Author&gt;He&lt;/Author&gt;&lt;Year&gt;2020&lt;/Year&gt;&lt;RecNum&gt;633&lt;/RecNum&gt;&lt;DisplayText&gt;(23, 24)&lt;/DisplayText&gt;&lt;record&gt;&lt;rec-number&gt;633&lt;/rec-number&gt;&lt;foreign-keys&gt;&lt;key app="EN" db-id="pz9taxdvldfdpreeweupsstuxz0eta9wstav" timestamp="0"&gt;633&lt;/key&gt;&lt;/foreign-keys&gt;&lt;ref-type name="Journal Article"&gt;17&lt;/ref-type&gt;&lt;contributors&gt;&lt;authors&gt;&lt;author&gt;He, Xi&lt;/author&gt;&lt;author&gt;Lau, Eric HY&lt;/author&gt;&lt;author&gt;Wu, Peng&lt;/author&gt;&lt;author&gt;Deng, Xilong&lt;/author&gt;&lt;author&gt;Wang, Jian&lt;/author&gt;&lt;author&gt;Hao, Xinxin&lt;/author&gt;&lt;author&gt;Lau, Yiu Chung&lt;/author&gt;&lt;author&gt;Wong, Jessica Y&lt;/author&gt;&lt;author&gt;Guan, Yujuan&lt;/author&gt;&lt;author&gt;Tan, Xinghua&lt;/author&gt;&lt;/authors&gt;&lt;/contributors&gt;&lt;titles&gt;&lt;title&gt;Temporal dynamics in viral shedding and transmissibility of COVID-19&lt;/title&gt;&lt;secondary-title&gt;Nature Medicine&lt;/secondary-title&gt;&lt;/titles&gt;&lt;pages&gt;1-4&lt;/pages&gt;&lt;dates&gt;&lt;year&gt;2020&lt;/year&gt;&lt;/dates&gt;&lt;isbn&gt;1546-170X&lt;/isbn&gt;&lt;urls&gt;&lt;/urls&gt;&lt;/record&gt;&lt;/Cite&gt;&lt;Cite&gt;&lt;Author&gt;Li&lt;/Author&gt;&lt;Year&gt;2020&lt;/Year&gt;&lt;RecNum&gt;596&lt;/RecNum&gt;&lt;record&gt;&lt;rec-number&gt;596&lt;/rec-number&gt;&lt;foreign-keys&gt;&lt;key app="EN" db-id="pz9taxdvldfdpreeweupsstuxz0eta9wstav" timestamp="0"&gt;596&lt;/key&gt;&lt;/foreign-keys&gt;&lt;ref-type name="Journal Article"&gt;17&lt;/ref-type&gt;&lt;contributors&gt;&lt;authors&gt;&lt;author&gt;Li, Ruiyun&lt;/author&gt;&lt;author&gt;Pei, Sen&lt;/author&gt;&lt;author&gt;Chen, Bin&lt;/author&gt;&lt;author&gt;Song, Yimeng&lt;/author&gt;&lt;author&gt;Zhang, Tao&lt;/author&gt;&lt;author&gt;Yang, Wan&lt;/author&gt;&lt;author&gt;Shaman, Jeffrey&lt;/author&gt;&lt;/authors&gt;&lt;/contributors&gt;&lt;titles&gt;&lt;title&gt;Substantial undocumented infection facilitates the rapid dissemination of novel coronavirus (SARS-CoV2)&lt;/title&gt;&lt;secondary-title&gt;Science&lt;/secondary-title&gt;&lt;/titles&gt;&lt;pages&gt;489-493&lt;/pages&gt;&lt;volume&gt;368&lt;/volume&gt;&lt;number&gt;6490&lt;/number&gt;&lt;dates&gt;&lt;year&gt;2020&lt;/year&gt;&lt;/dates&gt;&lt;isbn&gt;0036-8075&lt;/isbn&gt;&lt;urls&gt;&lt;/urls&gt;&lt;/record&gt;&lt;/Cite&gt;&lt;/EndNote&gt;</w:instrText>
            </w:r>
            <w:r w:rsidR="00DD6C14">
              <w:rPr>
                <w:rFonts w:eastAsia="Times New Roman"/>
                <w:color w:val="000000"/>
                <w:sz w:val="22"/>
                <w:szCs w:val="22"/>
              </w:rPr>
              <w:fldChar w:fldCharType="separate"/>
            </w:r>
            <w:r w:rsidR="00C75108">
              <w:rPr>
                <w:rFonts w:eastAsia="Times New Roman"/>
                <w:noProof/>
                <w:color w:val="000000"/>
                <w:sz w:val="22"/>
                <w:szCs w:val="22"/>
              </w:rPr>
              <w:t>(23, 24)</w:t>
            </w:r>
            <w:r w:rsidR="00DD6C14">
              <w:rPr>
                <w:rFonts w:eastAsia="Times New Roman"/>
                <w:color w:val="000000"/>
                <w:sz w:val="22"/>
                <w:szCs w:val="22"/>
              </w:rPr>
              <w:fldChar w:fldCharType="end"/>
            </w:r>
          </w:p>
        </w:tc>
      </w:tr>
      <w:tr w:rsidR="00BF6D7A" w:rsidRPr="00D92DA2" w14:paraId="47CE4F7C" w14:textId="77777777" w:rsidTr="00260CA1">
        <w:trPr>
          <w:trHeight w:val="937"/>
        </w:trPr>
        <w:tc>
          <w:tcPr>
            <w:tcW w:w="4201" w:type="dxa"/>
            <w:tcBorders>
              <w:top w:val="nil"/>
              <w:left w:val="single" w:sz="4" w:space="0" w:color="auto"/>
              <w:bottom w:val="single" w:sz="4" w:space="0" w:color="auto"/>
              <w:right w:val="single" w:sz="4" w:space="0" w:color="auto"/>
            </w:tcBorders>
            <w:shd w:val="clear" w:color="auto" w:fill="auto"/>
            <w:vAlign w:val="center"/>
            <w:hideMark/>
          </w:tcPr>
          <w:p w14:paraId="1817845E"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Probability of transmission from exposed agent to susceptible agent in close contact</w:t>
            </w:r>
          </w:p>
        </w:tc>
        <w:tc>
          <w:tcPr>
            <w:tcW w:w="3142" w:type="dxa"/>
            <w:tcBorders>
              <w:top w:val="nil"/>
              <w:left w:val="nil"/>
              <w:bottom w:val="single" w:sz="4" w:space="0" w:color="auto"/>
              <w:right w:val="single" w:sz="4" w:space="0" w:color="auto"/>
            </w:tcBorders>
            <w:shd w:val="clear" w:color="auto" w:fill="auto"/>
            <w:vAlign w:val="center"/>
            <w:hideMark/>
          </w:tcPr>
          <w:p w14:paraId="593DC1BE" w14:textId="77777777" w:rsidR="00BF6D7A" w:rsidRPr="00D92DA2" w:rsidRDefault="00BF6D7A" w:rsidP="00260CA1">
            <w:pPr>
              <w:rPr>
                <w:rFonts w:eastAsia="Times New Roman"/>
                <w:color w:val="000000"/>
                <w:sz w:val="22"/>
                <w:szCs w:val="22"/>
              </w:rPr>
            </w:pPr>
            <w:r w:rsidRPr="00D92DA2">
              <w:rPr>
                <w:rFonts w:eastAsia="Times New Roman"/>
                <w:color w:val="000000"/>
                <w:sz w:val="22"/>
                <w:szCs w:val="22"/>
              </w:rPr>
              <w:t>0.0418</w:t>
            </w:r>
          </w:p>
        </w:tc>
        <w:tc>
          <w:tcPr>
            <w:tcW w:w="2598" w:type="dxa"/>
            <w:tcBorders>
              <w:top w:val="nil"/>
              <w:left w:val="nil"/>
              <w:bottom w:val="single" w:sz="4" w:space="0" w:color="auto"/>
              <w:right w:val="single" w:sz="4" w:space="0" w:color="auto"/>
            </w:tcBorders>
            <w:shd w:val="clear" w:color="auto" w:fill="auto"/>
            <w:vAlign w:val="center"/>
            <w:hideMark/>
          </w:tcPr>
          <w:p w14:paraId="313E8DAF" w14:textId="7AE426D3" w:rsidR="00BF6D7A" w:rsidRPr="00D92DA2" w:rsidRDefault="00BF6D7A" w:rsidP="00C75108">
            <w:pPr>
              <w:rPr>
                <w:rFonts w:eastAsia="Times New Roman"/>
                <w:color w:val="000000"/>
                <w:sz w:val="22"/>
                <w:szCs w:val="22"/>
              </w:rPr>
            </w:pPr>
            <w:r w:rsidRPr="00D92DA2">
              <w:rPr>
                <w:rFonts w:eastAsia="Times New Roman"/>
                <w:color w:val="000000"/>
                <w:sz w:val="22"/>
                <w:szCs w:val="22"/>
              </w:rPr>
              <w:t>Calibration and literature</w:t>
            </w:r>
            <w:r>
              <w:rPr>
                <w:rFonts w:eastAsia="Times New Roman"/>
                <w:color w:val="000000"/>
                <w:sz w:val="22"/>
                <w:szCs w:val="22"/>
              </w:rPr>
              <w:t xml:space="preserve"> </w:t>
            </w:r>
            <w:r w:rsidR="00DD6C14">
              <w:rPr>
                <w:rFonts w:eastAsia="Times New Roman"/>
                <w:color w:val="000000"/>
                <w:sz w:val="22"/>
                <w:szCs w:val="22"/>
              </w:rPr>
              <w:fldChar w:fldCharType="begin">
                <w:fldData xml:space="preserve">PEVuZE5vdGU+PENpdGUgRXhjbHVkZVllYXI9IjEiPjxBdXRob3I+SW1haTwvQXV0aG9yPjxSZWNO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</w:fldData>
              </w:fldChar>
            </w:r>
            <w:r w:rsidR="00C75108">
              <w:rPr>
                <w:rFonts w:eastAsia="Times New Roman"/>
                <w:color w:val="000000"/>
                <w:sz w:val="22"/>
                <w:szCs w:val="22"/>
              </w:rPr>
              <w:instrText xml:space="preserve"> ADDIN EN.CITE </w:instrText>
            </w:r>
            <w:r w:rsidR="00C75108">
              <w:rPr>
                <w:rFonts w:eastAsia="Times New Roman"/>
                <w:color w:val="000000"/>
                <w:sz w:val="22"/>
                <w:szCs w:val="22"/>
              </w:rPr>
              <w:fldChar w:fldCharType="begin">
                <w:fldData xml:space="preserve">PEVuZE5vdGU+PENpdGUgRXhjbHVkZVllYXI9IjEiPjxBdXRob3I+SW1haTwvQXV0aG9yPjxSZWNO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</w:fldData>
              </w:fldChar>
            </w:r>
            <w:r w:rsidR="00C75108">
              <w:rPr>
                <w:rFonts w:eastAsia="Times New Roman"/>
                <w:color w:val="000000"/>
                <w:sz w:val="22"/>
                <w:szCs w:val="22"/>
              </w:rPr>
              <w:instrText xml:space="preserve"> ADDIN EN.CITE.DATA </w:instrText>
            </w:r>
            <w:r w:rsidR="00C75108">
              <w:rPr>
                <w:rFonts w:eastAsia="Times New Roman"/>
                <w:color w:val="000000"/>
                <w:sz w:val="22"/>
                <w:szCs w:val="22"/>
              </w:rPr>
            </w:r>
            <w:r w:rsidR="00C75108">
              <w:rPr>
                <w:rFonts w:eastAsia="Times New Roman"/>
                <w:color w:val="000000"/>
                <w:sz w:val="22"/>
                <w:szCs w:val="22"/>
              </w:rPr>
              <w:fldChar w:fldCharType="end"/>
            </w:r>
            <w:r w:rsidR="00DD6C14">
              <w:rPr>
                <w:rFonts w:eastAsia="Times New Roman"/>
                <w:color w:val="000000"/>
                <w:sz w:val="22"/>
                <w:szCs w:val="22"/>
              </w:rPr>
            </w:r>
            <w:r w:rsidR="00DD6C14">
              <w:rPr>
                <w:rFonts w:eastAsia="Times New Roman"/>
                <w:color w:val="000000"/>
                <w:sz w:val="22"/>
                <w:szCs w:val="22"/>
              </w:rPr>
              <w:fldChar w:fldCharType="separate"/>
            </w:r>
            <w:r w:rsidR="00C75108">
              <w:rPr>
                <w:rFonts w:eastAsia="Times New Roman"/>
                <w:noProof/>
                <w:color w:val="000000"/>
                <w:sz w:val="22"/>
                <w:szCs w:val="22"/>
              </w:rPr>
              <w:t>(2, 25, 26)</w:t>
            </w:r>
            <w:r w:rsidR="00DD6C14">
              <w:rPr>
                <w:rFonts w:eastAsia="Times New Roman"/>
                <w:color w:val="000000"/>
                <w:sz w:val="22"/>
                <w:szCs w:val="22"/>
              </w:rPr>
              <w:fldChar w:fldCharType="end"/>
            </w:r>
            <w:r>
              <w:rPr>
                <w:rFonts w:eastAsia="Times New Roman"/>
                <w:color w:val="000000"/>
                <w:sz w:val="22"/>
                <w:szCs w:val="22"/>
              </w:rPr>
              <w:t xml:space="preserve"> </w:t>
            </w:r>
          </w:p>
        </w:tc>
      </w:tr>
    </w:tbl>
    <w:p w14:paraId="50CC2AE0" w14:textId="77777777" w:rsidR="00BF6D7A" w:rsidRPr="00C46A69" w:rsidRDefault="00BF6D7A" w:rsidP="00BF6D7A">
      <w:r>
        <w:br w:type="page"/>
      </w:r>
    </w:p>
    <w:p w14:paraId="4395C39E" w14:textId="77777777" w:rsidR="00BF6D7A" w:rsidRPr="00354EBE" w:rsidRDefault="00BF6D7A" w:rsidP="00BF6D7A">
      <w:pPr>
        <w:pStyle w:val="Heading1"/>
      </w:pPr>
      <w:bookmarkStart w:id="9" w:name="_Toc75964014"/>
      <w:r>
        <w:lastRenderedPageBreak/>
        <w:t>Section</w:t>
      </w:r>
      <w:r w:rsidRPr="00354EBE">
        <w:t xml:space="preserve"> B. Model Validation Results</w:t>
      </w:r>
      <w:bookmarkEnd w:id="9"/>
    </w:p>
    <w:p w14:paraId="637E61FB" w14:textId="77777777" w:rsidR="00BF6D7A" w:rsidRDefault="00BF6D7A" w:rsidP="00BF6D7A">
      <w:r w:rsidRPr="00354EBE">
        <w:t xml:space="preserve">In this section, we present the </w:t>
      </w:r>
      <w:r>
        <w:t xml:space="preserve">updated </w:t>
      </w:r>
      <w:r w:rsidRPr="00354EBE">
        <w:t xml:space="preserve">results of the </w:t>
      </w:r>
      <w:r>
        <w:t>validation of COVAM</w:t>
      </w:r>
      <w:r w:rsidRPr="00354EBE">
        <w:t xml:space="preserve">. </w:t>
      </w:r>
      <w:r>
        <w:t xml:space="preserve">Model structure and all model inputs for Dane County, Milwaukee metro area, and NYC except vaccination and adherence to NPIs were </w:t>
      </w:r>
      <w:r w:rsidRPr="00354EBE">
        <w:t xml:space="preserve">fixed before </w:t>
      </w:r>
      <w:r>
        <w:t xml:space="preserve">July 31, 2020. The structure of the vaccination and vaccination-related inputs were fixed by December 15, 2020. Adherence to social distancing inputs were fixed by January 5, 2021 for Dane County and Milwaukee and by January 14, 2021 for NYC and the predictions of COVAM were compared against the reported </w:t>
      </w:r>
      <w:r w:rsidRPr="00354EBE">
        <w:t xml:space="preserve">number of </w:t>
      </w:r>
      <w:r>
        <w:t xml:space="preserve">confirmed </w:t>
      </w:r>
      <w:r w:rsidRPr="00354EBE">
        <w:t>cases over time after this date.</w:t>
      </w:r>
    </w:p>
    <w:p w14:paraId="0281D55F" w14:textId="416F5B68" w:rsidR="00BF6D7A" w:rsidRPr="00354EBE" w:rsidRDefault="00BF6D7A" w:rsidP="00BF6D7A">
      <w:pPr>
        <w:ind w:firstLine="720"/>
      </w:pPr>
      <w:r>
        <w:t xml:space="preserve">In these runs, we used the following settings for the model inputs: vaccination effectiveness is 90%, vaccination coverage is 50%, daily vaccination capacity is 0.1%, drop in adherence after vaccination is 20%, number of imported cases is 1, 3, and 16 for Dane County, Milwaukee, and NYC, respectively, and adherence to NPIs after February 1, 2021 is 70%, 70%, and 85%, for Dane County, Milwaukee, and NYC, respectively. </w:t>
      </w:r>
      <w:r w:rsidRPr="00354EBE">
        <w:t xml:space="preserve"> </w:t>
      </w:r>
      <w:r>
        <w:t>The results in this section use the average values of 100 replications, providing steady estimates around the mean parameter values with small standard errors. Data on case numbers were obtained from the Wisconsin Department of Health Services and the NYC Department of Health</w:t>
      </w:r>
      <w:r w:rsidR="00DD6C14">
        <w:t xml:space="preserve"> </w:t>
      </w:r>
      <w:r w:rsidR="00DD6C14">
        <w:fldChar w:fldCharType="begin"/>
      </w:r>
      <w:r w:rsidR="00C75108">
        <w:instrText xml:space="preserve"> ADDIN EN.CITE &lt;EndNote&gt;&lt;Cite&gt;&lt;Author&gt;New York City Department of Health&lt;/Author&gt;&lt;Year&gt;2021&lt;/Year&gt;&lt;RecNum&gt;658&lt;/RecNum&gt;&lt;DisplayText&gt;(21, 27)&lt;/DisplayText&gt;&lt;record&gt;&lt;rec-number&gt;658&lt;/rec-number&gt;&lt;foreign-keys&gt;&lt;key app="EN" db-id="pz9taxdvldfdpreeweupsstuxz0eta9wstav" timestamp="0"&gt;658&lt;/key&gt;&lt;/foreign-keys&gt;&lt;ref-type name="Web Page"&gt;12&lt;/ref-type&gt;&lt;contributors&gt;&lt;authors&gt;&lt;author&gt;New York City Department of Health,&lt;/author&gt;&lt;/authors&gt;&lt;/contributors&gt;&lt;titles&gt;&lt;title&gt;COVID-19: Data&lt;/title&gt;&lt;/titles&gt;&lt;number&gt;February 1, 2021&lt;/number&gt;&lt;dates&gt;&lt;year&gt;2021&lt;/year&gt;&lt;/dates&gt;&lt;urls&gt;&lt;related-urls&gt;&lt;url&gt;https://www1.nyc.gov/site/doh/covid/covid-19-data.page&lt;/url&gt;&lt;/related-urls&gt;&lt;/urls&gt;&lt;/record&gt;&lt;/Cite&gt;&lt;Cite&gt;&lt;Author&gt;Wisconsin Department of Health Services&lt;/Author&gt;&lt;Year&gt;2021&lt;/Year&gt;&lt;RecNum&gt;613&lt;/RecNum&gt;&lt;record&gt;&lt;rec-number&gt;613&lt;/rec-number&gt;&lt;foreign-keys&gt;&lt;key app="EN" db-id="pz9taxdvldfdpreeweupsstuxz0eta9wstav" timestamp="0"&gt;613&lt;/key&gt;&lt;/foreign-keys&gt;&lt;ref-type name="Web Page"&gt;12&lt;/ref-type&gt;&lt;contributors&gt;&lt;authors&gt;&lt;author&gt;Wisconsin Department of Health Services,&lt;/author&gt;&lt;/authors&gt;&lt;/contributors&gt;&lt;titles&gt;&lt;title&gt;COVID-19: Wisconsin Data&lt;/title&gt;&lt;/titles&gt;&lt;number&gt;February 1, 2021&lt;/number&gt;&lt;dates&gt;&lt;year&gt;2021&lt;/year&gt;&lt;/dates&gt;&lt;urls&gt;&lt;related-urls&gt;&lt;url&gt;https://www.dhs.wisconsin.gov/covid-19/data.htm&lt;/url&gt;&lt;/related-urls&gt;&lt;/urls&gt;&lt;/record&gt;&lt;/Cite&gt;&lt;/EndNote&gt;</w:instrText>
      </w:r>
      <w:r w:rsidR="00DD6C14">
        <w:fldChar w:fldCharType="separate"/>
      </w:r>
      <w:r w:rsidR="00C75108">
        <w:rPr>
          <w:noProof/>
        </w:rPr>
        <w:t>(21, 27)</w:t>
      </w:r>
      <w:r w:rsidR="00DD6C14">
        <w:fldChar w:fldCharType="end"/>
      </w:r>
      <w:r w:rsidR="00DD6C14">
        <w:t>.</w:t>
      </w:r>
    </w:p>
    <w:p w14:paraId="49E3424D" w14:textId="77777777" w:rsidR="00BF6D7A" w:rsidRDefault="00BF6D7A" w:rsidP="00BF6D7A">
      <w:pPr>
        <w:rPr>
          <w:rStyle w:val="Heading2Char"/>
        </w:rPr>
      </w:pPr>
    </w:p>
    <w:p w14:paraId="2E7364EF" w14:textId="5EFCF9AE" w:rsidR="00BF6D7A" w:rsidRPr="00354EBE" w:rsidRDefault="00BF6D7A" w:rsidP="00BF6D7A">
      <w:bookmarkStart w:id="10" w:name="_Toc75964015"/>
      <w:r w:rsidRPr="002A758E">
        <w:rPr>
          <w:rStyle w:val="Heading2Char"/>
        </w:rPr>
        <w:t xml:space="preserve">Figure </w:t>
      </w:r>
      <w:r w:rsidR="00DD6C14">
        <w:rPr>
          <w:rStyle w:val="Heading2Char"/>
        </w:rPr>
        <w:t>s</w:t>
      </w:r>
      <w:r>
        <w:rPr>
          <w:rStyle w:val="Heading2Char"/>
        </w:rPr>
        <w:t>2</w:t>
      </w:r>
      <w:r w:rsidRPr="002A758E">
        <w:rPr>
          <w:rStyle w:val="Heading2Char"/>
        </w:rPr>
        <w:t xml:space="preserve">. Model validation </w:t>
      </w:r>
      <w:r>
        <w:rPr>
          <w:rStyle w:val="Heading2Char"/>
        </w:rPr>
        <w:t>results</w:t>
      </w:r>
      <w:r w:rsidRPr="002A758E">
        <w:rPr>
          <w:rStyle w:val="Heading2Char"/>
        </w:rPr>
        <w:t>.</w:t>
      </w:r>
      <w:bookmarkEnd w:id="10"/>
      <w:r w:rsidRPr="00354EBE">
        <w:t xml:space="preserve"> In each of the following figures, red dots represent</w:t>
      </w:r>
      <w:r>
        <w:t xml:space="preserve"> the</w:t>
      </w:r>
      <w:r w:rsidRPr="00354EBE">
        <w:t xml:space="preserve"> actual observed cumulative number of confirmed cases, </w:t>
      </w:r>
      <w:r>
        <w:t xml:space="preserve">the </w:t>
      </w:r>
      <w:r w:rsidRPr="00354EBE">
        <w:t>black solid line represents the model’s predictions, error bars around the black solid line represent 95% confidence intervals for the model’s predictions based on 100 replications,</w:t>
      </w:r>
      <w:r>
        <w:t xml:space="preserve"> the green dotted line represents the date after which no model input parameter except adherence to NPIs was modified, and the </w:t>
      </w:r>
      <w:r w:rsidRPr="00354EBE">
        <w:t xml:space="preserve">blue dashed line represents the date after which no model input parameter was modified. </w:t>
      </w:r>
    </w:p>
    <w:p w14:paraId="1BF3F0F4" w14:textId="77777777" w:rsidR="00BF6D7A" w:rsidRPr="00354EBE" w:rsidRDefault="00BF6D7A" w:rsidP="00BF6D7A">
      <w:pPr>
        <w:rPr>
          <w:sz w:val="20"/>
          <w:szCs w:val="20"/>
        </w:rPr>
      </w:pPr>
    </w:p>
    <w:p w14:paraId="786F8918" w14:textId="77777777" w:rsidR="00BF6D7A" w:rsidRPr="00C82243" w:rsidRDefault="00BF6D7A" w:rsidP="00BF6D7A">
      <w:pPr>
        <w:rPr>
          <w:sz w:val="22"/>
          <w:szCs w:val="22"/>
        </w:rPr>
      </w:pPr>
      <w:r w:rsidRPr="00C82243">
        <w:rPr>
          <w:sz w:val="22"/>
          <w:szCs w:val="22"/>
        </w:rPr>
        <w:t xml:space="preserve">(a) Dane County </w:t>
      </w:r>
    </w:p>
    <w:p w14:paraId="69EB505B" w14:textId="77777777" w:rsidR="00BF6D7A" w:rsidRPr="00354EBE" w:rsidRDefault="00BF6D7A" w:rsidP="00BF6D7A">
      <w:pPr>
        <w:pStyle w:val="ListParagraph"/>
        <w:ind w:left="0"/>
        <w:rPr>
          <w:sz w:val="20"/>
          <w:szCs w:val="20"/>
        </w:rPr>
      </w:pPr>
      <w:r>
        <w:rPr>
          <w:noProof/>
        </w:rPr>
        <w:drawing>
          <wp:inline distT="0" distB="0" distL="0" distR="0" wp14:anchorId="32DD9676" wp14:editId="79E20AC0">
            <wp:extent cx="6522720" cy="2956560"/>
            <wp:effectExtent l="0" t="0" r="11430" b="15240"/>
            <wp:docPr id="4" name="Chart 4">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376AFF8" w14:textId="77777777" w:rsidR="00BF6D7A" w:rsidRPr="00354EBE" w:rsidRDefault="00BF6D7A" w:rsidP="00BF6D7A">
      <w:pPr>
        <w:rPr>
          <w:sz w:val="20"/>
          <w:szCs w:val="20"/>
        </w:rPr>
      </w:pPr>
    </w:p>
    <w:p w14:paraId="7B4968B3" w14:textId="77777777" w:rsidR="00BF6D7A" w:rsidRPr="00354EBE" w:rsidRDefault="00BF6D7A" w:rsidP="00BF6D7A">
      <w:pPr>
        <w:rPr>
          <w:sz w:val="20"/>
          <w:szCs w:val="20"/>
        </w:rPr>
      </w:pPr>
      <w:r w:rsidRPr="00C82243">
        <w:rPr>
          <w:sz w:val="22"/>
          <w:szCs w:val="22"/>
        </w:rPr>
        <w:lastRenderedPageBreak/>
        <w:t xml:space="preserve">(b) Milwaukee </w:t>
      </w:r>
      <w:r>
        <w:rPr>
          <w:noProof/>
        </w:rPr>
        <w:drawing>
          <wp:inline distT="0" distB="0" distL="0" distR="0" wp14:anchorId="6FC35871" wp14:editId="3424C815">
            <wp:extent cx="6522720" cy="3230880"/>
            <wp:effectExtent l="0" t="0" r="11430" b="7620"/>
            <wp:docPr id="5" name="Chart 5">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42904A" w14:textId="77777777" w:rsidR="00BF6D7A" w:rsidRPr="00354EBE" w:rsidRDefault="00BF6D7A" w:rsidP="00BF6D7A">
      <w:pPr>
        <w:rPr>
          <w:sz w:val="20"/>
          <w:szCs w:val="20"/>
        </w:rPr>
      </w:pPr>
    </w:p>
    <w:p w14:paraId="76A64B0F" w14:textId="77777777" w:rsidR="00BF6D7A" w:rsidRPr="00C82243" w:rsidRDefault="00BF6D7A" w:rsidP="00BF6D7A">
      <w:pPr>
        <w:spacing w:after="160" w:line="259" w:lineRule="auto"/>
        <w:rPr>
          <w:sz w:val="22"/>
          <w:szCs w:val="22"/>
        </w:rPr>
      </w:pPr>
      <w:r w:rsidRPr="00C82243">
        <w:rPr>
          <w:sz w:val="22"/>
          <w:szCs w:val="22"/>
        </w:rPr>
        <w:t>(c) NYC</w:t>
      </w:r>
    </w:p>
    <w:p w14:paraId="649A7908" w14:textId="77777777" w:rsidR="00BF6D7A" w:rsidRPr="00354EBE" w:rsidRDefault="00BF6D7A" w:rsidP="00BF6D7A">
      <w:pPr>
        <w:rPr>
          <w:sz w:val="20"/>
          <w:szCs w:val="20"/>
        </w:rPr>
      </w:pPr>
      <w:r>
        <w:rPr>
          <w:noProof/>
        </w:rPr>
        <w:drawing>
          <wp:inline distT="0" distB="0" distL="0" distR="0" wp14:anchorId="021CB02A" wp14:editId="219EE944">
            <wp:extent cx="6591300" cy="3497580"/>
            <wp:effectExtent l="0" t="0" r="0" b="7620"/>
            <wp:docPr id="6" name="Chart 6">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522080B" w14:textId="77777777" w:rsidR="00BF6D7A" w:rsidRPr="00354EBE" w:rsidRDefault="00BF6D7A" w:rsidP="00BF6D7A">
      <w:pPr>
        <w:spacing w:after="160" w:line="259" w:lineRule="auto"/>
        <w:rPr>
          <w:rFonts w:eastAsiaTheme="majorEastAsia"/>
          <w:b/>
          <w:color w:val="2E74B5" w:themeColor="accent1" w:themeShade="BF"/>
          <w:sz w:val="20"/>
          <w:szCs w:val="20"/>
        </w:rPr>
      </w:pPr>
      <w:r w:rsidRPr="00354EBE">
        <w:rPr>
          <w:sz w:val="20"/>
          <w:szCs w:val="20"/>
        </w:rPr>
        <w:br w:type="page"/>
      </w:r>
    </w:p>
    <w:p w14:paraId="559B4332" w14:textId="77777777" w:rsidR="00BF6D7A" w:rsidRPr="00354EBE" w:rsidRDefault="00BF6D7A" w:rsidP="00BF6D7A">
      <w:pPr>
        <w:pStyle w:val="Heading1"/>
      </w:pPr>
      <w:bookmarkStart w:id="11" w:name="_Toc75964016"/>
      <w:r>
        <w:lastRenderedPageBreak/>
        <w:t>Section C</w:t>
      </w:r>
      <w:r w:rsidRPr="00354EBE">
        <w:t>. Sensitivity Analyses</w:t>
      </w:r>
      <w:bookmarkEnd w:id="11"/>
    </w:p>
    <w:p w14:paraId="406DADA8" w14:textId="77777777" w:rsidR="00BF6D7A" w:rsidRDefault="00BF6D7A" w:rsidP="00BF6D7A">
      <w:pPr>
        <w:ind w:firstLine="720"/>
      </w:pPr>
      <w:r w:rsidRPr="00354EBE">
        <w:t>We conducted a</w:t>
      </w:r>
      <w:r>
        <w:t xml:space="preserve"> </w:t>
      </w:r>
      <w:r w:rsidRPr="00354EBE">
        <w:t xml:space="preserve">sensitivity analysis on </w:t>
      </w:r>
      <w:r>
        <w:t xml:space="preserve">several </w:t>
      </w:r>
      <w:r w:rsidRPr="00354EBE">
        <w:t>parameters</w:t>
      </w:r>
      <w:r>
        <w:t>. In this appendix, we describe these experiments.</w:t>
      </w:r>
    </w:p>
    <w:p w14:paraId="4AABCD5D" w14:textId="77777777" w:rsidR="00BF6D7A" w:rsidRDefault="00BF6D7A" w:rsidP="00BF6D7A">
      <w:pPr>
        <w:pStyle w:val="Heading2"/>
      </w:pPr>
      <w:bookmarkStart w:id="12" w:name="_Toc75964017"/>
      <w:r>
        <w:t>Section</w:t>
      </w:r>
      <w:r w:rsidRPr="006770EA">
        <w:t xml:space="preserve"> </w:t>
      </w:r>
      <w:r>
        <w:t xml:space="preserve">C.1 Sensitivity analysis on the </w:t>
      </w:r>
      <w:proofErr w:type="gramStart"/>
      <w:r>
        <w:t>drop in</w:t>
      </w:r>
      <w:proofErr w:type="gramEnd"/>
      <w:r>
        <w:t xml:space="preserve"> adherence to </w:t>
      </w:r>
      <w:r w:rsidRPr="003905C2">
        <w:t>nonpharmaceutical interventions</w:t>
      </w:r>
      <w:r>
        <w:t xml:space="preserve"> after vaccination</w:t>
      </w:r>
      <w:bookmarkEnd w:id="12"/>
      <w:r>
        <w:tab/>
      </w:r>
    </w:p>
    <w:p w14:paraId="3BF23FA1" w14:textId="77777777" w:rsidR="00BF6D7A" w:rsidRDefault="00BF6D7A" w:rsidP="00BF6D7A">
      <w:pPr>
        <w:ind w:firstLine="720"/>
      </w:pPr>
      <w:r>
        <w:t>Ou</w:t>
      </w:r>
      <w:r w:rsidRPr="00C534BD">
        <w:t>r base</w:t>
      </w:r>
      <w:r>
        <w:t xml:space="preserve">-case assumes that there is a 20% drop in adherence to NPIs among vaccinated individuals regardless of whether they gain immunity or not after vaccination. In this sensitivity analysis, we did all experiments by assuming that there is no </w:t>
      </w:r>
      <w:proofErr w:type="gramStart"/>
      <w:r>
        <w:t>drop in</w:t>
      </w:r>
      <w:proofErr w:type="gramEnd"/>
      <w:r>
        <w:t xml:space="preserve"> adherence to NPIs. </w:t>
      </w:r>
    </w:p>
    <w:p w14:paraId="577FCAF8" w14:textId="77777777" w:rsidR="00BF6D7A" w:rsidRDefault="00BF6D7A" w:rsidP="00BF6D7A"/>
    <w:p w14:paraId="5C9A70DF" w14:textId="11CD7681" w:rsidR="00BF6D7A" w:rsidRPr="002A224E" w:rsidRDefault="00BF6D7A" w:rsidP="00BF6D7A">
      <w:bookmarkStart w:id="13" w:name="_Toc75964018"/>
      <w:r w:rsidRPr="002A224E">
        <w:rPr>
          <w:rStyle w:val="Heading2Char"/>
        </w:rPr>
        <w:t xml:space="preserve">Table </w:t>
      </w:r>
      <w:r w:rsidR="00DD6C14">
        <w:rPr>
          <w:rStyle w:val="Heading2Char"/>
        </w:rPr>
        <w:t>s</w:t>
      </w:r>
      <w:r w:rsidRPr="002A224E">
        <w:rPr>
          <w:rStyle w:val="Heading2Char"/>
        </w:rPr>
        <w:t xml:space="preserve">3. Controllable spread date and number of cases on December 31, 2021 for different vaccination capacity scenarios </w:t>
      </w:r>
      <w:r>
        <w:rPr>
          <w:rStyle w:val="Heading2Char"/>
        </w:rPr>
        <w:t xml:space="preserve">when there is no </w:t>
      </w:r>
      <w:proofErr w:type="gramStart"/>
      <w:r>
        <w:rPr>
          <w:rStyle w:val="Heading2Char"/>
        </w:rPr>
        <w:t>drop in</w:t>
      </w:r>
      <w:proofErr w:type="gramEnd"/>
      <w:r>
        <w:rPr>
          <w:rStyle w:val="Heading2Char"/>
        </w:rPr>
        <w:t xml:space="preserve"> </w:t>
      </w:r>
      <w:r w:rsidRPr="002A224E">
        <w:rPr>
          <w:rStyle w:val="Heading2Char"/>
        </w:rPr>
        <w:t>adherence to nonpharmaceutical interventions</w:t>
      </w:r>
      <w:r>
        <w:rPr>
          <w:rStyle w:val="Heading2Char"/>
        </w:rPr>
        <w:t xml:space="preserve"> after vaccination</w:t>
      </w:r>
      <w:r w:rsidRPr="002A224E">
        <w:rPr>
          <w:rStyle w:val="Heading2Char"/>
        </w:rPr>
        <w:t xml:space="preserve"> (vaccine effectiveness 90%, vaccine coverage 50%)</w:t>
      </w:r>
      <w:bookmarkEnd w:id="13"/>
      <w:r w:rsidRPr="0033135A">
        <w:t xml:space="preserve">. </w:t>
      </w:r>
      <w:r w:rsidRPr="002A224E">
        <w:t>Numbers in parentheses represent percent reduction relative to no vaccine.</w:t>
      </w:r>
    </w:p>
    <w:p w14:paraId="2BE9009E" w14:textId="77777777" w:rsidR="00BF6D7A" w:rsidRDefault="00BF6D7A" w:rsidP="00BF6D7A"/>
    <w:tbl>
      <w:tblPr>
        <w:tblStyle w:val="TableGrid"/>
        <w:tblW w:w="11264" w:type="dxa"/>
        <w:tblInd w:w="-725" w:type="dxa"/>
        <w:tblLayout w:type="fixed"/>
        <w:tblLook w:val="04A0" w:firstRow="1" w:lastRow="0" w:firstColumn="1" w:lastColumn="0" w:noHBand="0" w:noVBand="1"/>
      </w:tblPr>
      <w:tblGrid>
        <w:gridCol w:w="1260"/>
        <w:gridCol w:w="720"/>
        <w:gridCol w:w="1260"/>
        <w:gridCol w:w="15"/>
        <w:gridCol w:w="9"/>
        <w:gridCol w:w="696"/>
        <w:gridCol w:w="1260"/>
        <w:gridCol w:w="630"/>
        <w:gridCol w:w="90"/>
        <w:gridCol w:w="1350"/>
        <w:gridCol w:w="720"/>
        <w:gridCol w:w="1260"/>
        <w:gridCol w:w="778"/>
        <w:gridCol w:w="1191"/>
        <w:gridCol w:w="11"/>
        <w:gridCol w:w="14"/>
      </w:tblGrid>
      <w:tr w:rsidR="00BF6D7A" w:rsidRPr="001210C7" w14:paraId="5E56AEDF" w14:textId="77777777" w:rsidTr="00260CA1">
        <w:trPr>
          <w:gridAfter w:val="1"/>
          <w:wAfter w:w="14" w:type="dxa"/>
          <w:trHeight w:val="491"/>
        </w:trPr>
        <w:tc>
          <w:tcPr>
            <w:tcW w:w="11250" w:type="dxa"/>
            <w:gridSpan w:val="15"/>
            <w:vAlign w:val="center"/>
          </w:tcPr>
          <w:p w14:paraId="24C96C91" w14:textId="77777777" w:rsidR="00BF6D7A" w:rsidRPr="001210C7" w:rsidRDefault="00BF6D7A" w:rsidP="00260CA1">
            <w:pPr>
              <w:rPr>
                <w:sz w:val="20"/>
                <w:szCs w:val="20"/>
              </w:rPr>
            </w:pPr>
            <w:r w:rsidRPr="001210C7">
              <w:rPr>
                <w:sz w:val="20"/>
                <w:szCs w:val="20"/>
              </w:rPr>
              <w:t>Dane County</w:t>
            </w:r>
          </w:p>
        </w:tc>
      </w:tr>
      <w:tr w:rsidR="00BF6D7A" w:rsidRPr="001210C7" w14:paraId="20E9B9C3" w14:textId="77777777" w:rsidTr="00260CA1">
        <w:trPr>
          <w:gridAfter w:val="1"/>
          <w:wAfter w:w="14" w:type="dxa"/>
          <w:trHeight w:val="491"/>
        </w:trPr>
        <w:tc>
          <w:tcPr>
            <w:tcW w:w="1260" w:type="dxa"/>
            <w:vAlign w:val="center"/>
          </w:tcPr>
          <w:p w14:paraId="3E7F83B1" w14:textId="77777777" w:rsidR="00BF6D7A" w:rsidRPr="001210C7" w:rsidRDefault="00BF6D7A" w:rsidP="00260CA1">
            <w:pPr>
              <w:jc w:val="center"/>
              <w:rPr>
                <w:sz w:val="20"/>
                <w:szCs w:val="20"/>
              </w:rPr>
            </w:pPr>
          </w:p>
        </w:tc>
        <w:tc>
          <w:tcPr>
            <w:tcW w:w="1980" w:type="dxa"/>
            <w:gridSpan w:val="2"/>
            <w:vAlign w:val="center"/>
          </w:tcPr>
          <w:p w14:paraId="3CEBFF9B" w14:textId="77777777" w:rsidR="00BF6D7A" w:rsidRPr="001210C7" w:rsidRDefault="00BF6D7A" w:rsidP="00260CA1">
            <w:pPr>
              <w:jc w:val="center"/>
              <w:rPr>
                <w:sz w:val="20"/>
                <w:szCs w:val="20"/>
              </w:rPr>
            </w:pPr>
            <w:r w:rsidRPr="001210C7">
              <w:rPr>
                <w:sz w:val="20"/>
                <w:szCs w:val="20"/>
              </w:rPr>
              <w:t>75% Adherence</w:t>
            </w:r>
          </w:p>
        </w:tc>
        <w:tc>
          <w:tcPr>
            <w:tcW w:w="1980" w:type="dxa"/>
            <w:gridSpan w:val="4"/>
            <w:vAlign w:val="center"/>
          </w:tcPr>
          <w:p w14:paraId="44B9C323" w14:textId="77777777" w:rsidR="00BF6D7A" w:rsidRPr="001210C7" w:rsidRDefault="00BF6D7A" w:rsidP="00260CA1">
            <w:pPr>
              <w:jc w:val="center"/>
              <w:rPr>
                <w:sz w:val="20"/>
                <w:szCs w:val="20"/>
              </w:rPr>
            </w:pPr>
            <w:r w:rsidRPr="001210C7">
              <w:rPr>
                <w:sz w:val="20"/>
                <w:szCs w:val="20"/>
              </w:rPr>
              <w:t>70% Adherence</w:t>
            </w:r>
          </w:p>
        </w:tc>
        <w:tc>
          <w:tcPr>
            <w:tcW w:w="2070" w:type="dxa"/>
            <w:gridSpan w:val="3"/>
            <w:vAlign w:val="center"/>
          </w:tcPr>
          <w:p w14:paraId="257FE9C9" w14:textId="77777777" w:rsidR="00BF6D7A" w:rsidRPr="001210C7" w:rsidRDefault="00BF6D7A" w:rsidP="00260CA1">
            <w:pPr>
              <w:jc w:val="center"/>
              <w:rPr>
                <w:sz w:val="20"/>
                <w:szCs w:val="20"/>
              </w:rPr>
            </w:pPr>
            <w:r w:rsidRPr="001210C7">
              <w:rPr>
                <w:sz w:val="20"/>
                <w:szCs w:val="20"/>
              </w:rPr>
              <w:t>65% Adherence</w:t>
            </w:r>
          </w:p>
        </w:tc>
        <w:tc>
          <w:tcPr>
            <w:tcW w:w="1980" w:type="dxa"/>
            <w:gridSpan w:val="2"/>
            <w:vAlign w:val="center"/>
          </w:tcPr>
          <w:p w14:paraId="37389637" w14:textId="77777777" w:rsidR="00BF6D7A" w:rsidRPr="001210C7" w:rsidRDefault="00BF6D7A" w:rsidP="00260CA1">
            <w:pPr>
              <w:jc w:val="center"/>
              <w:rPr>
                <w:sz w:val="20"/>
                <w:szCs w:val="20"/>
              </w:rPr>
            </w:pPr>
            <w:r w:rsidRPr="001210C7">
              <w:rPr>
                <w:sz w:val="20"/>
                <w:szCs w:val="20"/>
              </w:rPr>
              <w:t>60% Adherence</w:t>
            </w:r>
          </w:p>
        </w:tc>
        <w:tc>
          <w:tcPr>
            <w:tcW w:w="1980" w:type="dxa"/>
            <w:gridSpan w:val="3"/>
            <w:vAlign w:val="center"/>
          </w:tcPr>
          <w:p w14:paraId="10E79FCA" w14:textId="77777777" w:rsidR="00BF6D7A" w:rsidRPr="001210C7" w:rsidRDefault="00BF6D7A" w:rsidP="00260CA1">
            <w:pPr>
              <w:jc w:val="center"/>
              <w:rPr>
                <w:sz w:val="20"/>
                <w:szCs w:val="20"/>
              </w:rPr>
            </w:pPr>
            <w:r w:rsidRPr="001210C7">
              <w:rPr>
                <w:sz w:val="20"/>
                <w:szCs w:val="20"/>
              </w:rPr>
              <w:t>Dynamic Adherence</w:t>
            </w:r>
          </w:p>
        </w:tc>
      </w:tr>
      <w:tr w:rsidR="00BF6D7A" w:rsidRPr="001210C7" w14:paraId="3B945FF5" w14:textId="77777777" w:rsidTr="00260CA1">
        <w:trPr>
          <w:gridAfter w:val="2"/>
          <w:wAfter w:w="25" w:type="dxa"/>
          <w:trHeight w:val="725"/>
        </w:trPr>
        <w:tc>
          <w:tcPr>
            <w:tcW w:w="1260" w:type="dxa"/>
            <w:vAlign w:val="center"/>
          </w:tcPr>
          <w:p w14:paraId="41883C37" w14:textId="77777777" w:rsidR="00BF6D7A" w:rsidRPr="002F4D45" w:rsidRDefault="00BF6D7A" w:rsidP="00260CA1">
            <w:pPr>
              <w:jc w:val="center"/>
              <w:rPr>
                <w:sz w:val="20"/>
                <w:szCs w:val="20"/>
              </w:rPr>
            </w:pPr>
            <w:r w:rsidRPr="001210C7">
              <w:rPr>
                <w:sz w:val="20"/>
                <w:szCs w:val="20"/>
              </w:rPr>
              <w:t>Vaccination capacity</w:t>
            </w:r>
          </w:p>
        </w:tc>
        <w:tc>
          <w:tcPr>
            <w:tcW w:w="720" w:type="dxa"/>
            <w:vAlign w:val="center"/>
          </w:tcPr>
          <w:p w14:paraId="227AE3AC"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5F7D0138"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gridSpan w:val="3"/>
            <w:vAlign w:val="center"/>
          </w:tcPr>
          <w:p w14:paraId="59A4A2F9"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1C0D1E4C"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630" w:type="dxa"/>
            <w:vAlign w:val="center"/>
          </w:tcPr>
          <w:p w14:paraId="3E501C68" w14:textId="77777777" w:rsidR="00BF6D7A" w:rsidRPr="00D86356" w:rsidRDefault="00BF6D7A" w:rsidP="00260CA1">
            <w:pPr>
              <w:jc w:val="center"/>
              <w:rPr>
                <w:color w:val="000000"/>
                <w:sz w:val="20"/>
                <w:szCs w:val="20"/>
              </w:rPr>
            </w:pPr>
            <w:r w:rsidRPr="001210C7">
              <w:rPr>
                <w:sz w:val="20"/>
                <w:szCs w:val="20"/>
              </w:rPr>
              <w:t>Date</w:t>
            </w:r>
          </w:p>
        </w:tc>
        <w:tc>
          <w:tcPr>
            <w:tcW w:w="1440" w:type="dxa"/>
            <w:gridSpan w:val="2"/>
            <w:vAlign w:val="center"/>
          </w:tcPr>
          <w:p w14:paraId="225E909C"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20DE6772"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0F3351CA"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78" w:type="dxa"/>
            <w:vAlign w:val="center"/>
          </w:tcPr>
          <w:p w14:paraId="3ED56FE6" w14:textId="77777777" w:rsidR="00BF6D7A" w:rsidRPr="00D86356" w:rsidRDefault="00BF6D7A" w:rsidP="00260CA1">
            <w:pPr>
              <w:jc w:val="center"/>
              <w:rPr>
                <w:color w:val="000000"/>
                <w:sz w:val="20"/>
                <w:szCs w:val="20"/>
              </w:rPr>
            </w:pPr>
            <w:r w:rsidRPr="001210C7">
              <w:rPr>
                <w:sz w:val="20"/>
                <w:szCs w:val="20"/>
              </w:rPr>
              <w:t>Date</w:t>
            </w:r>
          </w:p>
        </w:tc>
        <w:tc>
          <w:tcPr>
            <w:tcW w:w="1191" w:type="dxa"/>
            <w:vAlign w:val="center"/>
          </w:tcPr>
          <w:p w14:paraId="1D32A944"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r>
      <w:tr w:rsidR="00BF6D7A" w:rsidRPr="001210C7" w14:paraId="0A48C175" w14:textId="77777777" w:rsidTr="00260CA1">
        <w:trPr>
          <w:gridAfter w:val="2"/>
          <w:wAfter w:w="25" w:type="dxa"/>
          <w:trHeight w:val="725"/>
        </w:trPr>
        <w:tc>
          <w:tcPr>
            <w:tcW w:w="1260" w:type="dxa"/>
            <w:vAlign w:val="center"/>
          </w:tcPr>
          <w:p w14:paraId="46321411" w14:textId="77777777" w:rsidR="00BF6D7A" w:rsidRPr="001210C7" w:rsidRDefault="00BF6D7A" w:rsidP="00260CA1">
            <w:pPr>
              <w:jc w:val="center"/>
              <w:rPr>
                <w:sz w:val="20"/>
                <w:szCs w:val="20"/>
              </w:rPr>
            </w:pPr>
            <w:r w:rsidRPr="002F4D45">
              <w:rPr>
                <w:sz w:val="20"/>
                <w:szCs w:val="20"/>
              </w:rPr>
              <w:t>No Vaccine</w:t>
            </w:r>
          </w:p>
        </w:tc>
        <w:tc>
          <w:tcPr>
            <w:tcW w:w="720" w:type="dxa"/>
            <w:vAlign w:val="center"/>
          </w:tcPr>
          <w:p w14:paraId="0A38B6C2" w14:textId="77777777" w:rsidR="00BF6D7A" w:rsidRPr="001210C7" w:rsidRDefault="00BF6D7A" w:rsidP="00260CA1">
            <w:pPr>
              <w:jc w:val="center"/>
              <w:rPr>
                <w:sz w:val="20"/>
                <w:szCs w:val="20"/>
              </w:rPr>
            </w:pPr>
            <w:r w:rsidRPr="00D83F1E">
              <w:rPr>
                <w:color w:val="000000"/>
                <w:sz w:val="20"/>
                <w:szCs w:val="20"/>
              </w:rPr>
              <w:t>27-Mar-2021</w:t>
            </w:r>
          </w:p>
        </w:tc>
        <w:tc>
          <w:tcPr>
            <w:tcW w:w="1260" w:type="dxa"/>
            <w:vAlign w:val="center"/>
          </w:tcPr>
          <w:p w14:paraId="3CC7D724" w14:textId="77777777" w:rsidR="00BF6D7A" w:rsidRPr="001210C7" w:rsidRDefault="00BF6D7A" w:rsidP="00260CA1">
            <w:pPr>
              <w:jc w:val="center"/>
              <w:rPr>
                <w:sz w:val="20"/>
                <w:szCs w:val="20"/>
              </w:rPr>
            </w:pPr>
            <w:r w:rsidRPr="00D83F1E">
              <w:rPr>
                <w:color w:val="000000"/>
                <w:sz w:val="20"/>
                <w:szCs w:val="20"/>
              </w:rPr>
              <w:t>43</w:t>
            </w:r>
            <w:r>
              <w:rPr>
                <w:color w:val="000000"/>
                <w:sz w:val="20"/>
                <w:szCs w:val="20"/>
              </w:rPr>
              <w:t>,</w:t>
            </w:r>
            <w:r w:rsidRPr="00D83F1E">
              <w:rPr>
                <w:color w:val="000000"/>
                <w:sz w:val="20"/>
                <w:szCs w:val="20"/>
              </w:rPr>
              <w:t>932</w:t>
            </w:r>
          </w:p>
        </w:tc>
        <w:tc>
          <w:tcPr>
            <w:tcW w:w="720" w:type="dxa"/>
            <w:gridSpan w:val="3"/>
            <w:vAlign w:val="center"/>
          </w:tcPr>
          <w:p w14:paraId="59954F6D" w14:textId="77777777" w:rsidR="00BF6D7A" w:rsidRPr="001210C7" w:rsidRDefault="00BF6D7A" w:rsidP="00260CA1">
            <w:pPr>
              <w:jc w:val="center"/>
              <w:rPr>
                <w:sz w:val="20"/>
                <w:szCs w:val="20"/>
              </w:rPr>
            </w:pPr>
            <w:r w:rsidRPr="00D83F1E">
              <w:rPr>
                <w:color w:val="000000"/>
                <w:sz w:val="20"/>
                <w:szCs w:val="20"/>
              </w:rPr>
              <w:t>18-Jul-2021</w:t>
            </w:r>
          </w:p>
        </w:tc>
        <w:tc>
          <w:tcPr>
            <w:tcW w:w="1260" w:type="dxa"/>
            <w:vAlign w:val="center"/>
          </w:tcPr>
          <w:p w14:paraId="5014F026" w14:textId="77777777" w:rsidR="00BF6D7A" w:rsidRPr="001210C7" w:rsidRDefault="00BF6D7A" w:rsidP="00260CA1">
            <w:pPr>
              <w:jc w:val="center"/>
              <w:rPr>
                <w:sz w:val="20"/>
                <w:szCs w:val="20"/>
              </w:rPr>
            </w:pPr>
            <w:r w:rsidRPr="00D83F1E">
              <w:rPr>
                <w:color w:val="000000"/>
                <w:sz w:val="20"/>
                <w:szCs w:val="20"/>
              </w:rPr>
              <w:t>51</w:t>
            </w:r>
            <w:r>
              <w:rPr>
                <w:color w:val="000000"/>
                <w:sz w:val="20"/>
                <w:szCs w:val="20"/>
              </w:rPr>
              <w:t>,</w:t>
            </w:r>
            <w:r w:rsidRPr="00D83F1E">
              <w:rPr>
                <w:color w:val="000000"/>
                <w:sz w:val="20"/>
                <w:szCs w:val="20"/>
              </w:rPr>
              <w:t>784</w:t>
            </w:r>
          </w:p>
        </w:tc>
        <w:tc>
          <w:tcPr>
            <w:tcW w:w="630" w:type="dxa"/>
            <w:vAlign w:val="center"/>
          </w:tcPr>
          <w:p w14:paraId="4E4DBCB1" w14:textId="77777777" w:rsidR="00BF6D7A" w:rsidRPr="001210C7" w:rsidRDefault="00BF6D7A" w:rsidP="00260CA1">
            <w:pPr>
              <w:jc w:val="center"/>
              <w:rPr>
                <w:sz w:val="20"/>
                <w:szCs w:val="20"/>
              </w:rPr>
            </w:pPr>
            <w:r w:rsidRPr="00D83F1E">
              <w:rPr>
                <w:color w:val="000000"/>
                <w:sz w:val="20"/>
                <w:szCs w:val="20"/>
              </w:rPr>
              <w:t>17-Mar-2022</w:t>
            </w:r>
          </w:p>
        </w:tc>
        <w:tc>
          <w:tcPr>
            <w:tcW w:w="1440" w:type="dxa"/>
            <w:gridSpan w:val="2"/>
            <w:vAlign w:val="center"/>
          </w:tcPr>
          <w:p w14:paraId="174CB8CE" w14:textId="77777777" w:rsidR="00BF6D7A" w:rsidRPr="001210C7" w:rsidRDefault="00BF6D7A" w:rsidP="00260CA1">
            <w:pPr>
              <w:jc w:val="center"/>
              <w:rPr>
                <w:sz w:val="20"/>
                <w:szCs w:val="20"/>
              </w:rPr>
            </w:pPr>
            <w:r w:rsidRPr="00D83F1E">
              <w:rPr>
                <w:color w:val="000000"/>
                <w:sz w:val="20"/>
                <w:szCs w:val="20"/>
              </w:rPr>
              <w:t>111</w:t>
            </w:r>
            <w:r>
              <w:rPr>
                <w:color w:val="000000"/>
                <w:sz w:val="20"/>
                <w:szCs w:val="20"/>
              </w:rPr>
              <w:t>,</w:t>
            </w:r>
            <w:r w:rsidRPr="00D83F1E">
              <w:rPr>
                <w:color w:val="000000"/>
                <w:sz w:val="20"/>
                <w:szCs w:val="20"/>
              </w:rPr>
              <w:t>014</w:t>
            </w:r>
          </w:p>
        </w:tc>
        <w:tc>
          <w:tcPr>
            <w:tcW w:w="720" w:type="dxa"/>
            <w:vAlign w:val="center"/>
          </w:tcPr>
          <w:p w14:paraId="755A7CE4" w14:textId="77777777" w:rsidR="00BF6D7A" w:rsidRPr="001210C7" w:rsidRDefault="00BF6D7A" w:rsidP="00260CA1">
            <w:pPr>
              <w:jc w:val="center"/>
              <w:rPr>
                <w:sz w:val="20"/>
                <w:szCs w:val="20"/>
              </w:rPr>
            </w:pPr>
            <w:r w:rsidRPr="00D83F1E">
              <w:rPr>
                <w:color w:val="000000"/>
                <w:sz w:val="20"/>
                <w:szCs w:val="20"/>
              </w:rPr>
              <w:t>29-Oct-2021</w:t>
            </w:r>
          </w:p>
        </w:tc>
        <w:tc>
          <w:tcPr>
            <w:tcW w:w="1260" w:type="dxa"/>
            <w:vAlign w:val="center"/>
          </w:tcPr>
          <w:p w14:paraId="2B7630AA" w14:textId="77777777" w:rsidR="00BF6D7A" w:rsidRPr="001210C7" w:rsidRDefault="00BF6D7A" w:rsidP="00260CA1">
            <w:pPr>
              <w:jc w:val="center"/>
              <w:rPr>
                <w:sz w:val="20"/>
                <w:szCs w:val="20"/>
              </w:rPr>
            </w:pPr>
            <w:r w:rsidRPr="00D83F1E">
              <w:rPr>
                <w:color w:val="000000"/>
                <w:sz w:val="20"/>
                <w:szCs w:val="20"/>
              </w:rPr>
              <w:t>200</w:t>
            </w:r>
            <w:r>
              <w:rPr>
                <w:color w:val="000000"/>
                <w:sz w:val="20"/>
                <w:szCs w:val="20"/>
              </w:rPr>
              <w:t>,</w:t>
            </w:r>
            <w:r w:rsidRPr="00D83F1E">
              <w:rPr>
                <w:color w:val="000000"/>
                <w:sz w:val="20"/>
                <w:szCs w:val="20"/>
              </w:rPr>
              <w:t>642</w:t>
            </w:r>
          </w:p>
        </w:tc>
        <w:tc>
          <w:tcPr>
            <w:tcW w:w="778" w:type="dxa"/>
            <w:vAlign w:val="center"/>
          </w:tcPr>
          <w:p w14:paraId="7035AAB8" w14:textId="77777777" w:rsidR="00BF6D7A" w:rsidRPr="001210C7"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191" w:type="dxa"/>
            <w:vAlign w:val="center"/>
          </w:tcPr>
          <w:p w14:paraId="55E34130" w14:textId="77777777" w:rsidR="00BF6D7A" w:rsidRPr="001210C7" w:rsidRDefault="00BF6D7A" w:rsidP="00260CA1">
            <w:pPr>
              <w:jc w:val="center"/>
              <w:rPr>
                <w:sz w:val="20"/>
                <w:szCs w:val="20"/>
              </w:rPr>
            </w:pPr>
            <w:r w:rsidRPr="00D83F1E">
              <w:rPr>
                <w:color w:val="000000"/>
                <w:sz w:val="20"/>
                <w:szCs w:val="20"/>
              </w:rPr>
              <w:t>79</w:t>
            </w:r>
            <w:r>
              <w:rPr>
                <w:color w:val="000000"/>
                <w:sz w:val="20"/>
                <w:szCs w:val="20"/>
              </w:rPr>
              <w:t>,</w:t>
            </w:r>
            <w:r w:rsidRPr="00D83F1E">
              <w:rPr>
                <w:color w:val="000000"/>
                <w:sz w:val="20"/>
                <w:szCs w:val="20"/>
              </w:rPr>
              <w:t>285</w:t>
            </w:r>
          </w:p>
        </w:tc>
      </w:tr>
      <w:tr w:rsidR="00BF6D7A" w:rsidRPr="001210C7" w14:paraId="4D4DEB68" w14:textId="77777777" w:rsidTr="00260CA1">
        <w:trPr>
          <w:gridAfter w:val="2"/>
          <w:wAfter w:w="25" w:type="dxa"/>
          <w:trHeight w:val="917"/>
        </w:trPr>
        <w:tc>
          <w:tcPr>
            <w:tcW w:w="1260" w:type="dxa"/>
            <w:vAlign w:val="center"/>
          </w:tcPr>
          <w:p w14:paraId="24325203" w14:textId="77777777" w:rsidR="00BF6D7A" w:rsidRPr="001210C7" w:rsidRDefault="00BF6D7A" w:rsidP="00260CA1">
            <w:pPr>
              <w:jc w:val="center"/>
              <w:rPr>
                <w:sz w:val="20"/>
                <w:szCs w:val="20"/>
              </w:rPr>
            </w:pPr>
            <w:r w:rsidRPr="001210C7">
              <w:rPr>
                <w:sz w:val="20"/>
                <w:szCs w:val="20"/>
              </w:rPr>
              <w:t>0.05%</w:t>
            </w:r>
          </w:p>
        </w:tc>
        <w:tc>
          <w:tcPr>
            <w:tcW w:w="720" w:type="dxa"/>
            <w:vAlign w:val="center"/>
          </w:tcPr>
          <w:p w14:paraId="398112E2" w14:textId="77777777" w:rsidR="00BF6D7A" w:rsidRPr="005F71FE" w:rsidRDefault="00BF6D7A" w:rsidP="00260CA1">
            <w:pPr>
              <w:jc w:val="center"/>
              <w:rPr>
                <w:sz w:val="20"/>
                <w:szCs w:val="20"/>
              </w:rPr>
            </w:pPr>
            <w:r w:rsidRPr="004A0A94">
              <w:rPr>
                <w:color w:val="000000"/>
                <w:sz w:val="20"/>
                <w:szCs w:val="20"/>
              </w:rPr>
              <w:t>22-Mar-2021</w:t>
            </w:r>
          </w:p>
        </w:tc>
        <w:tc>
          <w:tcPr>
            <w:tcW w:w="1260" w:type="dxa"/>
            <w:vAlign w:val="center"/>
          </w:tcPr>
          <w:p w14:paraId="27BE411E" w14:textId="77777777" w:rsidR="00BF6D7A" w:rsidRDefault="00BF6D7A" w:rsidP="00260CA1">
            <w:pPr>
              <w:jc w:val="center"/>
              <w:rPr>
                <w:color w:val="000000"/>
                <w:sz w:val="20"/>
                <w:szCs w:val="20"/>
              </w:rPr>
            </w:pPr>
            <w:r w:rsidRPr="004A0A94">
              <w:rPr>
                <w:color w:val="000000"/>
                <w:sz w:val="20"/>
                <w:szCs w:val="20"/>
              </w:rPr>
              <w:t>43</w:t>
            </w:r>
            <w:r>
              <w:rPr>
                <w:color w:val="000000"/>
                <w:sz w:val="20"/>
                <w:szCs w:val="20"/>
              </w:rPr>
              <w:t>,</w:t>
            </w:r>
            <w:r w:rsidRPr="004A0A94">
              <w:rPr>
                <w:color w:val="000000"/>
                <w:sz w:val="20"/>
                <w:szCs w:val="20"/>
              </w:rPr>
              <w:t>222</w:t>
            </w:r>
          </w:p>
          <w:p w14:paraId="48D4EDA5" w14:textId="77777777" w:rsidR="00BF6D7A" w:rsidRPr="005F71FE" w:rsidRDefault="00BF6D7A" w:rsidP="00260CA1">
            <w:pPr>
              <w:jc w:val="center"/>
              <w:rPr>
                <w:sz w:val="20"/>
                <w:szCs w:val="20"/>
              </w:rPr>
            </w:pPr>
            <w:r>
              <w:rPr>
                <w:color w:val="000000"/>
                <w:sz w:val="20"/>
                <w:szCs w:val="20"/>
              </w:rPr>
              <w:t>(2%)</w:t>
            </w:r>
          </w:p>
        </w:tc>
        <w:tc>
          <w:tcPr>
            <w:tcW w:w="720" w:type="dxa"/>
            <w:gridSpan w:val="3"/>
            <w:vAlign w:val="center"/>
          </w:tcPr>
          <w:p w14:paraId="2BADB34D" w14:textId="77777777" w:rsidR="00BF6D7A" w:rsidRPr="005F71FE" w:rsidRDefault="00BF6D7A" w:rsidP="00260CA1">
            <w:pPr>
              <w:jc w:val="center"/>
              <w:rPr>
                <w:sz w:val="20"/>
                <w:szCs w:val="20"/>
              </w:rPr>
            </w:pPr>
            <w:r w:rsidRPr="004A0A94">
              <w:rPr>
                <w:color w:val="000000"/>
                <w:sz w:val="20"/>
                <w:szCs w:val="20"/>
              </w:rPr>
              <w:t>25-May-2021</w:t>
            </w:r>
          </w:p>
        </w:tc>
        <w:tc>
          <w:tcPr>
            <w:tcW w:w="1260" w:type="dxa"/>
            <w:vAlign w:val="center"/>
          </w:tcPr>
          <w:p w14:paraId="41C45B14" w14:textId="77777777" w:rsidR="00BF6D7A" w:rsidRDefault="00BF6D7A" w:rsidP="00260CA1">
            <w:pPr>
              <w:jc w:val="center"/>
              <w:rPr>
                <w:color w:val="000000"/>
                <w:sz w:val="20"/>
                <w:szCs w:val="20"/>
              </w:rPr>
            </w:pPr>
            <w:r w:rsidRPr="004A0A94">
              <w:rPr>
                <w:color w:val="000000"/>
                <w:sz w:val="20"/>
                <w:szCs w:val="20"/>
              </w:rPr>
              <w:t>48</w:t>
            </w:r>
            <w:r>
              <w:rPr>
                <w:color w:val="000000"/>
                <w:sz w:val="20"/>
                <w:szCs w:val="20"/>
              </w:rPr>
              <w:t>,</w:t>
            </w:r>
            <w:r w:rsidRPr="004A0A94">
              <w:rPr>
                <w:color w:val="000000"/>
                <w:sz w:val="20"/>
                <w:szCs w:val="20"/>
              </w:rPr>
              <w:t>016</w:t>
            </w:r>
          </w:p>
          <w:p w14:paraId="24E6DA65" w14:textId="77777777" w:rsidR="00BF6D7A" w:rsidRPr="005F71FE" w:rsidRDefault="00BF6D7A" w:rsidP="00260CA1">
            <w:pPr>
              <w:jc w:val="center"/>
              <w:rPr>
                <w:sz w:val="20"/>
                <w:szCs w:val="20"/>
              </w:rPr>
            </w:pPr>
            <w:r>
              <w:rPr>
                <w:color w:val="000000"/>
                <w:sz w:val="20"/>
                <w:szCs w:val="20"/>
              </w:rPr>
              <w:t>(7%)</w:t>
            </w:r>
          </w:p>
        </w:tc>
        <w:tc>
          <w:tcPr>
            <w:tcW w:w="630" w:type="dxa"/>
            <w:vAlign w:val="center"/>
          </w:tcPr>
          <w:p w14:paraId="47551D26" w14:textId="77777777" w:rsidR="00BF6D7A" w:rsidRPr="005F71FE" w:rsidRDefault="00BF6D7A" w:rsidP="00260CA1">
            <w:pPr>
              <w:jc w:val="center"/>
              <w:rPr>
                <w:sz w:val="20"/>
                <w:szCs w:val="20"/>
              </w:rPr>
            </w:pPr>
            <w:r w:rsidRPr="004A0A94">
              <w:rPr>
                <w:color w:val="000000"/>
                <w:sz w:val="20"/>
                <w:szCs w:val="20"/>
              </w:rPr>
              <w:t>20-Oct-2021</w:t>
            </w:r>
          </w:p>
        </w:tc>
        <w:tc>
          <w:tcPr>
            <w:tcW w:w="1440" w:type="dxa"/>
            <w:gridSpan w:val="2"/>
            <w:vAlign w:val="center"/>
          </w:tcPr>
          <w:p w14:paraId="274C0715" w14:textId="77777777" w:rsidR="00BF6D7A" w:rsidRDefault="00BF6D7A" w:rsidP="00260CA1">
            <w:pPr>
              <w:jc w:val="center"/>
              <w:rPr>
                <w:color w:val="000000"/>
                <w:sz w:val="20"/>
                <w:szCs w:val="20"/>
              </w:rPr>
            </w:pPr>
            <w:r w:rsidRPr="004A0A94">
              <w:rPr>
                <w:color w:val="000000"/>
                <w:sz w:val="20"/>
                <w:szCs w:val="20"/>
              </w:rPr>
              <w:t>73</w:t>
            </w:r>
            <w:r>
              <w:rPr>
                <w:color w:val="000000"/>
                <w:sz w:val="20"/>
                <w:szCs w:val="20"/>
              </w:rPr>
              <w:t>,</w:t>
            </w:r>
            <w:r w:rsidRPr="004A0A94">
              <w:rPr>
                <w:color w:val="000000"/>
                <w:sz w:val="20"/>
                <w:szCs w:val="20"/>
              </w:rPr>
              <w:t>747</w:t>
            </w:r>
          </w:p>
          <w:p w14:paraId="2AB88706" w14:textId="77777777" w:rsidR="00BF6D7A" w:rsidRPr="005F71FE" w:rsidRDefault="00BF6D7A" w:rsidP="00260CA1">
            <w:pPr>
              <w:jc w:val="center"/>
              <w:rPr>
                <w:sz w:val="20"/>
                <w:szCs w:val="20"/>
              </w:rPr>
            </w:pPr>
            <w:r>
              <w:rPr>
                <w:color w:val="000000"/>
                <w:sz w:val="20"/>
                <w:szCs w:val="20"/>
              </w:rPr>
              <w:t>(34%)</w:t>
            </w:r>
          </w:p>
        </w:tc>
        <w:tc>
          <w:tcPr>
            <w:tcW w:w="720" w:type="dxa"/>
            <w:vAlign w:val="center"/>
          </w:tcPr>
          <w:p w14:paraId="0420B538" w14:textId="77777777" w:rsidR="00BF6D7A" w:rsidRPr="005F71FE" w:rsidRDefault="00BF6D7A" w:rsidP="00260CA1">
            <w:pPr>
              <w:jc w:val="center"/>
              <w:rPr>
                <w:sz w:val="20"/>
                <w:szCs w:val="20"/>
              </w:rPr>
            </w:pPr>
            <w:r w:rsidRPr="004A0A94">
              <w:rPr>
                <w:color w:val="000000"/>
                <w:sz w:val="20"/>
                <w:szCs w:val="20"/>
              </w:rPr>
              <w:t>14-Oct-2021</w:t>
            </w:r>
          </w:p>
        </w:tc>
        <w:tc>
          <w:tcPr>
            <w:tcW w:w="1260" w:type="dxa"/>
            <w:vAlign w:val="center"/>
          </w:tcPr>
          <w:p w14:paraId="75D4D61E" w14:textId="77777777" w:rsidR="00BF6D7A" w:rsidRDefault="00BF6D7A" w:rsidP="00260CA1">
            <w:pPr>
              <w:jc w:val="center"/>
              <w:rPr>
                <w:color w:val="000000"/>
                <w:sz w:val="20"/>
                <w:szCs w:val="20"/>
              </w:rPr>
            </w:pPr>
            <w:r w:rsidRPr="004A0A94">
              <w:rPr>
                <w:color w:val="000000"/>
                <w:sz w:val="20"/>
                <w:szCs w:val="20"/>
              </w:rPr>
              <w:t>150</w:t>
            </w:r>
            <w:r>
              <w:rPr>
                <w:color w:val="000000"/>
                <w:sz w:val="20"/>
                <w:szCs w:val="20"/>
              </w:rPr>
              <w:t>,</w:t>
            </w:r>
            <w:r w:rsidRPr="004A0A94">
              <w:rPr>
                <w:color w:val="000000"/>
                <w:sz w:val="20"/>
                <w:szCs w:val="20"/>
              </w:rPr>
              <w:t>022</w:t>
            </w:r>
          </w:p>
          <w:p w14:paraId="0127469F" w14:textId="77777777" w:rsidR="00BF6D7A" w:rsidRPr="005F71FE" w:rsidRDefault="00BF6D7A" w:rsidP="00260CA1">
            <w:pPr>
              <w:jc w:val="center"/>
              <w:rPr>
                <w:sz w:val="20"/>
                <w:szCs w:val="20"/>
              </w:rPr>
            </w:pPr>
            <w:r>
              <w:rPr>
                <w:color w:val="000000"/>
                <w:sz w:val="20"/>
                <w:szCs w:val="20"/>
              </w:rPr>
              <w:t>(25%)</w:t>
            </w:r>
          </w:p>
        </w:tc>
        <w:tc>
          <w:tcPr>
            <w:tcW w:w="778" w:type="dxa"/>
            <w:vAlign w:val="center"/>
          </w:tcPr>
          <w:p w14:paraId="5ACCEFD7" w14:textId="77777777" w:rsidR="00BF6D7A" w:rsidRPr="000025B4" w:rsidRDefault="00BF6D7A" w:rsidP="00260CA1">
            <w:pPr>
              <w:jc w:val="center"/>
              <w:rPr>
                <w:sz w:val="20"/>
                <w:szCs w:val="20"/>
              </w:rPr>
            </w:pPr>
            <w:r w:rsidRPr="004A0A94">
              <w:rPr>
                <w:color w:val="000000"/>
                <w:sz w:val="20"/>
                <w:szCs w:val="20"/>
              </w:rPr>
              <w:t>18-Mar-2022</w:t>
            </w:r>
          </w:p>
        </w:tc>
        <w:tc>
          <w:tcPr>
            <w:tcW w:w="1191" w:type="dxa"/>
            <w:vAlign w:val="center"/>
          </w:tcPr>
          <w:p w14:paraId="031A0026" w14:textId="77777777" w:rsidR="00BF6D7A" w:rsidRDefault="00BF6D7A" w:rsidP="00260CA1">
            <w:pPr>
              <w:jc w:val="center"/>
              <w:rPr>
                <w:color w:val="000000"/>
                <w:sz w:val="20"/>
                <w:szCs w:val="20"/>
              </w:rPr>
            </w:pPr>
            <w:r w:rsidRPr="004A0A94">
              <w:rPr>
                <w:color w:val="000000"/>
                <w:sz w:val="20"/>
                <w:szCs w:val="20"/>
              </w:rPr>
              <w:t>72</w:t>
            </w:r>
            <w:r>
              <w:rPr>
                <w:color w:val="000000"/>
                <w:sz w:val="20"/>
                <w:szCs w:val="20"/>
              </w:rPr>
              <w:t>,</w:t>
            </w:r>
            <w:r w:rsidRPr="004A0A94">
              <w:rPr>
                <w:color w:val="000000"/>
                <w:sz w:val="20"/>
                <w:szCs w:val="20"/>
              </w:rPr>
              <w:t>088</w:t>
            </w:r>
          </w:p>
          <w:p w14:paraId="1784661C" w14:textId="77777777" w:rsidR="00BF6D7A" w:rsidRPr="000025B4" w:rsidRDefault="00BF6D7A" w:rsidP="00260CA1">
            <w:pPr>
              <w:jc w:val="center"/>
              <w:rPr>
                <w:sz w:val="20"/>
                <w:szCs w:val="20"/>
              </w:rPr>
            </w:pPr>
            <w:r>
              <w:rPr>
                <w:color w:val="000000"/>
                <w:sz w:val="20"/>
                <w:szCs w:val="20"/>
              </w:rPr>
              <w:t>(9%)</w:t>
            </w:r>
          </w:p>
        </w:tc>
      </w:tr>
      <w:tr w:rsidR="00BF6D7A" w:rsidRPr="001210C7" w14:paraId="369C82F1" w14:textId="77777777" w:rsidTr="00260CA1">
        <w:trPr>
          <w:gridAfter w:val="2"/>
          <w:wAfter w:w="25" w:type="dxa"/>
          <w:trHeight w:val="980"/>
        </w:trPr>
        <w:tc>
          <w:tcPr>
            <w:tcW w:w="1260" w:type="dxa"/>
            <w:vAlign w:val="center"/>
          </w:tcPr>
          <w:p w14:paraId="414CDE35" w14:textId="77777777" w:rsidR="00BF6D7A" w:rsidRPr="001210C7" w:rsidRDefault="00BF6D7A" w:rsidP="00260CA1">
            <w:pPr>
              <w:jc w:val="center"/>
              <w:rPr>
                <w:sz w:val="20"/>
                <w:szCs w:val="20"/>
              </w:rPr>
            </w:pPr>
            <w:r w:rsidRPr="001210C7">
              <w:rPr>
                <w:sz w:val="20"/>
                <w:szCs w:val="20"/>
              </w:rPr>
              <w:t>0.1%</w:t>
            </w:r>
          </w:p>
        </w:tc>
        <w:tc>
          <w:tcPr>
            <w:tcW w:w="720" w:type="dxa"/>
            <w:vAlign w:val="center"/>
          </w:tcPr>
          <w:p w14:paraId="3CF56089" w14:textId="77777777" w:rsidR="00BF6D7A" w:rsidRPr="005F71FE" w:rsidRDefault="00BF6D7A" w:rsidP="00260CA1">
            <w:pPr>
              <w:jc w:val="center"/>
              <w:rPr>
                <w:color w:val="000000"/>
                <w:sz w:val="20"/>
                <w:szCs w:val="20"/>
              </w:rPr>
            </w:pPr>
            <w:r w:rsidRPr="004A0A94">
              <w:rPr>
                <w:color w:val="000000"/>
                <w:sz w:val="20"/>
                <w:szCs w:val="20"/>
              </w:rPr>
              <w:t>18-Mar-2021</w:t>
            </w:r>
          </w:p>
        </w:tc>
        <w:tc>
          <w:tcPr>
            <w:tcW w:w="1260" w:type="dxa"/>
            <w:vAlign w:val="center"/>
          </w:tcPr>
          <w:p w14:paraId="2C8533F9" w14:textId="77777777" w:rsidR="00BF6D7A" w:rsidRDefault="00BF6D7A" w:rsidP="00260CA1">
            <w:pPr>
              <w:jc w:val="center"/>
              <w:rPr>
                <w:color w:val="000000"/>
                <w:sz w:val="20"/>
                <w:szCs w:val="20"/>
              </w:rPr>
            </w:pPr>
            <w:r w:rsidRPr="004A0A94">
              <w:rPr>
                <w:color w:val="000000"/>
                <w:sz w:val="20"/>
                <w:szCs w:val="20"/>
              </w:rPr>
              <w:t>42</w:t>
            </w:r>
            <w:r>
              <w:rPr>
                <w:color w:val="000000"/>
                <w:sz w:val="20"/>
                <w:szCs w:val="20"/>
              </w:rPr>
              <w:t>,</w:t>
            </w:r>
            <w:r w:rsidRPr="004A0A94">
              <w:rPr>
                <w:color w:val="000000"/>
                <w:sz w:val="20"/>
                <w:szCs w:val="20"/>
              </w:rPr>
              <w:t>697</w:t>
            </w:r>
          </w:p>
          <w:p w14:paraId="0D27A6E2" w14:textId="77777777" w:rsidR="00BF6D7A" w:rsidRPr="005F71FE" w:rsidRDefault="00BF6D7A" w:rsidP="00260CA1">
            <w:pPr>
              <w:jc w:val="center"/>
              <w:rPr>
                <w:color w:val="000000"/>
                <w:sz w:val="20"/>
                <w:szCs w:val="20"/>
              </w:rPr>
            </w:pPr>
            <w:r>
              <w:rPr>
                <w:color w:val="000000"/>
                <w:sz w:val="20"/>
                <w:szCs w:val="20"/>
              </w:rPr>
              <w:t>(3%)</w:t>
            </w:r>
          </w:p>
        </w:tc>
        <w:tc>
          <w:tcPr>
            <w:tcW w:w="720" w:type="dxa"/>
            <w:gridSpan w:val="3"/>
            <w:vAlign w:val="center"/>
          </w:tcPr>
          <w:p w14:paraId="4539F442" w14:textId="77777777" w:rsidR="00BF6D7A" w:rsidRPr="005F71FE" w:rsidRDefault="00BF6D7A" w:rsidP="00260CA1">
            <w:pPr>
              <w:jc w:val="center"/>
              <w:rPr>
                <w:color w:val="000000"/>
                <w:sz w:val="20"/>
                <w:szCs w:val="20"/>
              </w:rPr>
            </w:pPr>
            <w:r w:rsidRPr="004A0A94">
              <w:rPr>
                <w:color w:val="000000"/>
                <w:sz w:val="20"/>
                <w:szCs w:val="20"/>
              </w:rPr>
              <w:t>2-May-2021</w:t>
            </w:r>
          </w:p>
        </w:tc>
        <w:tc>
          <w:tcPr>
            <w:tcW w:w="1260" w:type="dxa"/>
            <w:vAlign w:val="center"/>
          </w:tcPr>
          <w:p w14:paraId="5B5C5EBE" w14:textId="77777777" w:rsidR="00BF6D7A" w:rsidRDefault="00BF6D7A" w:rsidP="00260CA1">
            <w:pPr>
              <w:jc w:val="center"/>
              <w:rPr>
                <w:color w:val="000000"/>
                <w:sz w:val="20"/>
                <w:szCs w:val="20"/>
              </w:rPr>
            </w:pPr>
            <w:r w:rsidRPr="004A0A94">
              <w:rPr>
                <w:color w:val="000000"/>
                <w:sz w:val="20"/>
                <w:szCs w:val="20"/>
              </w:rPr>
              <w:t>46</w:t>
            </w:r>
            <w:r>
              <w:rPr>
                <w:color w:val="000000"/>
                <w:sz w:val="20"/>
                <w:szCs w:val="20"/>
              </w:rPr>
              <w:t>,</w:t>
            </w:r>
            <w:r w:rsidRPr="004A0A94">
              <w:rPr>
                <w:color w:val="000000"/>
                <w:sz w:val="20"/>
                <w:szCs w:val="20"/>
              </w:rPr>
              <w:t>110</w:t>
            </w:r>
          </w:p>
          <w:p w14:paraId="01AB85E7" w14:textId="77777777" w:rsidR="00BF6D7A" w:rsidRPr="005F71FE" w:rsidRDefault="00BF6D7A" w:rsidP="00260CA1">
            <w:pPr>
              <w:jc w:val="center"/>
              <w:rPr>
                <w:color w:val="000000"/>
                <w:sz w:val="20"/>
                <w:szCs w:val="20"/>
              </w:rPr>
            </w:pPr>
            <w:r>
              <w:rPr>
                <w:color w:val="000000"/>
                <w:sz w:val="20"/>
                <w:szCs w:val="20"/>
              </w:rPr>
              <w:t>(11%)</w:t>
            </w:r>
          </w:p>
        </w:tc>
        <w:tc>
          <w:tcPr>
            <w:tcW w:w="630" w:type="dxa"/>
            <w:vAlign w:val="center"/>
          </w:tcPr>
          <w:p w14:paraId="2C3CB175" w14:textId="77777777" w:rsidR="00BF6D7A" w:rsidRPr="005F71FE" w:rsidRDefault="00BF6D7A" w:rsidP="00260CA1">
            <w:pPr>
              <w:jc w:val="center"/>
              <w:rPr>
                <w:color w:val="000000"/>
                <w:sz w:val="20"/>
                <w:szCs w:val="20"/>
              </w:rPr>
            </w:pPr>
            <w:r w:rsidRPr="004A0A94">
              <w:rPr>
                <w:color w:val="000000"/>
                <w:sz w:val="20"/>
                <w:szCs w:val="20"/>
              </w:rPr>
              <w:t>4-Aug-2021</w:t>
            </w:r>
          </w:p>
        </w:tc>
        <w:tc>
          <w:tcPr>
            <w:tcW w:w="1440" w:type="dxa"/>
            <w:gridSpan w:val="2"/>
            <w:vAlign w:val="center"/>
          </w:tcPr>
          <w:p w14:paraId="2F70945F" w14:textId="77777777" w:rsidR="00BF6D7A" w:rsidRDefault="00BF6D7A" w:rsidP="00260CA1">
            <w:pPr>
              <w:jc w:val="center"/>
              <w:rPr>
                <w:color w:val="000000"/>
                <w:sz w:val="20"/>
                <w:szCs w:val="20"/>
              </w:rPr>
            </w:pPr>
            <w:r w:rsidRPr="004A0A94">
              <w:rPr>
                <w:color w:val="000000"/>
                <w:sz w:val="20"/>
                <w:szCs w:val="20"/>
              </w:rPr>
              <w:t>59</w:t>
            </w:r>
            <w:r>
              <w:rPr>
                <w:color w:val="000000"/>
                <w:sz w:val="20"/>
                <w:szCs w:val="20"/>
              </w:rPr>
              <w:t>,</w:t>
            </w:r>
            <w:r w:rsidRPr="004A0A94">
              <w:rPr>
                <w:color w:val="000000"/>
                <w:sz w:val="20"/>
                <w:szCs w:val="20"/>
              </w:rPr>
              <w:t>452</w:t>
            </w:r>
          </w:p>
          <w:p w14:paraId="0CF8DA34" w14:textId="77777777" w:rsidR="00BF6D7A" w:rsidRPr="005F71FE" w:rsidRDefault="00BF6D7A" w:rsidP="00260CA1">
            <w:pPr>
              <w:jc w:val="center"/>
              <w:rPr>
                <w:color w:val="000000"/>
                <w:sz w:val="20"/>
                <w:szCs w:val="20"/>
              </w:rPr>
            </w:pPr>
            <w:r>
              <w:rPr>
                <w:color w:val="000000"/>
                <w:sz w:val="20"/>
                <w:szCs w:val="20"/>
              </w:rPr>
              <w:t>(46%)</w:t>
            </w:r>
          </w:p>
        </w:tc>
        <w:tc>
          <w:tcPr>
            <w:tcW w:w="720" w:type="dxa"/>
            <w:vAlign w:val="center"/>
          </w:tcPr>
          <w:p w14:paraId="41D7C0A0" w14:textId="77777777" w:rsidR="00BF6D7A" w:rsidRPr="005F71FE" w:rsidRDefault="00BF6D7A" w:rsidP="00260CA1">
            <w:pPr>
              <w:jc w:val="center"/>
              <w:rPr>
                <w:color w:val="000000"/>
                <w:sz w:val="20"/>
                <w:szCs w:val="20"/>
              </w:rPr>
            </w:pPr>
            <w:r w:rsidRPr="004A0A94">
              <w:rPr>
                <w:color w:val="000000"/>
                <w:sz w:val="20"/>
                <w:szCs w:val="20"/>
              </w:rPr>
              <w:t>17-Sep-2021</w:t>
            </w:r>
          </w:p>
        </w:tc>
        <w:tc>
          <w:tcPr>
            <w:tcW w:w="1260" w:type="dxa"/>
            <w:vAlign w:val="center"/>
          </w:tcPr>
          <w:p w14:paraId="0D059BC3" w14:textId="77777777" w:rsidR="00BF6D7A" w:rsidRDefault="00BF6D7A" w:rsidP="00260CA1">
            <w:pPr>
              <w:jc w:val="center"/>
              <w:rPr>
                <w:color w:val="000000"/>
                <w:sz w:val="20"/>
                <w:szCs w:val="20"/>
              </w:rPr>
            </w:pPr>
            <w:r w:rsidRPr="004A0A94">
              <w:rPr>
                <w:color w:val="000000"/>
                <w:sz w:val="20"/>
                <w:szCs w:val="20"/>
              </w:rPr>
              <w:t>109</w:t>
            </w:r>
            <w:r>
              <w:rPr>
                <w:color w:val="000000"/>
                <w:sz w:val="20"/>
                <w:szCs w:val="20"/>
              </w:rPr>
              <w:t>,</w:t>
            </w:r>
            <w:r w:rsidRPr="004A0A94">
              <w:rPr>
                <w:color w:val="000000"/>
                <w:sz w:val="20"/>
                <w:szCs w:val="20"/>
              </w:rPr>
              <w:t>029</w:t>
            </w:r>
          </w:p>
          <w:p w14:paraId="2B352EF4" w14:textId="77777777" w:rsidR="00BF6D7A" w:rsidRPr="005F71FE" w:rsidRDefault="00BF6D7A" w:rsidP="00260CA1">
            <w:pPr>
              <w:jc w:val="center"/>
              <w:rPr>
                <w:color w:val="000000"/>
                <w:sz w:val="20"/>
                <w:szCs w:val="20"/>
              </w:rPr>
            </w:pPr>
            <w:r>
              <w:rPr>
                <w:color w:val="000000"/>
                <w:sz w:val="20"/>
                <w:szCs w:val="20"/>
              </w:rPr>
              <w:t>(46%)</w:t>
            </w:r>
          </w:p>
        </w:tc>
        <w:tc>
          <w:tcPr>
            <w:tcW w:w="778" w:type="dxa"/>
            <w:vAlign w:val="center"/>
          </w:tcPr>
          <w:p w14:paraId="32571970" w14:textId="77777777" w:rsidR="00BF6D7A" w:rsidRPr="000025B4" w:rsidRDefault="00BF6D7A" w:rsidP="00260CA1">
            <w:pPr>
              <w:jc w:val="center"/>
              <w:rPr>
                <w:color w:val="000000"/>
                <w:sz w:val="20"/>
                <w:szCs w:val="20"/>
              </w:rPr>
            </w:pPr>
            <w:r w:rsidRPr="004A0A94">
              <w:rPr>
                <w:color w:val="000000"/>
                <w:sz w:val="20"/>
                <w:szCs w:val="20"/>
              </w:rPr>
              <w:t>28-Oct-2021</w:t>
            </w:r>
          </w:p>
        </w:tc>
        <w:tc>
          <w:tcPr>
            <w:tcW w:w="1191" w:type="dxa"/>
            <w:vAlign w:val="center"/>
          </w:tcPr>
          <w:p w14:paraId="5277AC83" w14:textId="77777777" w:rsidR="00BF6D7A" w:rsidRDefault="00BF6D7A" w:rsidP="00260CA1">
            <w:pPr>
              <w:jc w:val="center"/>
              <w:rPr>
                <w:color w:val="000000"/>
                <w:sz w:val="20"/>
                <w:szCs w:val="20"/>
              </w:rPr>
            </w:pPr>
            <w:r w:rsidRPr="004A0A94">
              <w:rPr>
                <w:color w:val="000000"/>
                <w:sz w:val="20"/>
                <w:szCs w:val="20"/>
              </w:rPr>
              <w:t>64</w:t>
            </w:r>
            <w:r>
              <w:rPr>
                <w:color w:val="000000"/>
                <w:sz w:val="20"/>
                <w:szCs w:val="20"/>
              </w:rPr>
              <w:t>,</w:t>
            </w:r>
            <w:r w:rsidRPr="004A0A94">
              <w:rPr>
                <w:color w:val="000000"/>
                <w:sz w:val="20"/>
                <w:szCs w:val="20"/>
              </w:rPr>
              <w:t>654</w:t>
            </w:r>
          </w:p>
          <w:p w14:paraId="5421FABA" w14:textId="77777777" w:rsidR="00BF6D7A" w:rsidRPr="000025B4" w:rsidRDefault="00BF6D7A" w:rsidP="00260CA1">
            <w:pPr>
              <w:jc w:val="center"/>
              <w:rPr>
                <w:color w:val="000000"/>
                <w:sz w:val="20"/>
                <w:szCs w:val="20"/>
              </w:rPr>
            </w:pPr>
            <w:r>
              <w:rPr>
                <w:color w:val="000000"/>
                <w:sz w:val="20"/>
                <w:szCs w:val="20"/>
              </w:rPr>
              <w:t>(18%)</w:t>
            </w:r>
          </w:p>
        </w:tc>
      </w:tr>
      <w:tr w:rsidR="00BF6D7A" w:rsidRPr="001210C7" w14:paraId="5E86325E" w14:textId="77777777" w:rsidTr="00260CA1">
        <w:trPr>
          <w:gridAfter w:val="2"/>
          <w:wAfter w:w="25" w:type="dxa"/>
          <w:trHeight w:val="1007"/>
        </w:trPr>
        <w:tc>
          <w:tcPr>
            <w:tcW w:w="1260" w:type="dxa"/>
            <w:vAlign w:val="center"/>
          </w:tcPr>
          <w:p w14:paraId="2D583B6F" w14:textId="77777777" w:rsidR="00BF6D7A" w:rsidRPr="001210C7" w:rsidRDefault="00BF6D7A" w:rsidP="00260CA1">
            <w:pPr>
              <w:jc w:val="center"/>
              <w:rPr>
                <w:sz w:val="20"/>
                <w:szCs w:val="20"/>
              </w:rPr>
            </w:pPr>
            <w:r w:rsidRPr="001210C7">
              <w:rPr>
                <w:sz w:val="20"/>
                <w:szCs w:val="20"/>
              </w:rPr>
              <w:t>0.25%</w:t>
            </w:r>
          </w:p>
        </w:tc>
        <w:tc>
          <w:tcPr>
            <w:tcW w:w="720" w:type="dxa"/>
            <w:vAlign w:val="center"/>
          </w:tcPr>
          <w:p w14:paraId="2CECC9AC" w14:textId="77777777" w:rsidR="00BF6D7A" w:rsidRPr="005F71FE" w:rsidRDefault="00BF6D7A" w:rsidP="00260CA1">
            <w:pPr>
              <w:jc w:val="center"/>
              <w:rPr>
                <w:color w:val="000000"/>
                <w:sz w:val="20"/>
                <w:szCs w:val="20"/>
              </w:rPr>
            </w:pPr>
            <w:r w:rsidRPr="004A0A94">
              <w:rPr>
                <w:color w:val="000000"/>
                <w:sz w:val="20"/>
                <w:szCs w:val="20"/>
              </w:rPr>
              <w:t>12-Mar-2021</w:t>
            </w:r>
          </w:p>
        </w:tc>
        <w:tc>
          <w:tcPr>
            <w:tcW w:w="1260" w:type="dxa"/>
            <w:vAlign w:val="center"/>
          </w:tcPr>
          <w:p w14:paraId="130195BE" w14:textId="77777777" w:rsidR="00BF6D7A" w:rsidRDefault="00BF6D7A" w:rsidP="00260CA1">
            <w:pPr>
              <w:jc w:val="center"/>
              <w:rPr>
                <w:color w:val="000000"/>
                <w:sz w:val="20"/>
                <w:szCs w:val="20"/>
              </w:rPr>
            </w:pPr>
            <w:r w:rsidRPr="004A0A94">
              <w:rPr>
                <w:color w:val="000000"/>
                <w:sz w:val="20"/>
                <w:szCs w:val="20"/>
              </w:rPr>
              <w:t>42</w:t>
            </w:r>
            <w:r>
              <w:rPr>
                <w:color w:val="000000"/>
                <w:sz w:val="20"/>
                <w:szCs w:val="20"/>
              </w:rPr>
              <w:t>,</w:t>
            </w:r>
            <w:r w:rsidRPr="004A0A94">
              <w:rPr>
                <w:color w:val="000000"/>
                <w:sz w:val="20"/>
                <w:szCs w:val="20"/>
              </w:rPr>
              <w:t>164</w:t>
            </w:r>
          </w:p>
          <w:p w14:paraId="3EDA4DB9" w14:textId="77777777" w:rsidR="00BF6D7A" w:rsidRPr="005F71FE" w:rsidRDefault="00BF6D7A" w:rsidP="00260CA1">
            <w:pPr>
              <w:jc w:val="center"/>
              <w:rPr>
                <w:color w:val="000000"/>
                <w:sz w:val="20"/>
                <w:szCs w:val="20"/>
              </w:rPr>
            </w:pPr>
            <w:r>
              <w:rPr>
                <w:color w:val="000000"/>
                <w:sz w:val="20"/>
                <w:szCs w:val="20"/>
              </w:rPr>
              <w:t>(4%)</w:t>
            </w:r>
          </w:p>
        </w:tc>
        <w:tc>
          <w:tcPr>
            <w:tcW w:w="720" w:type="dxa"/>
            <w:gridSpan w:val="3"/>
            <w:vAlign w:val="center"/>
          </w:tcPr>
          <w:p w14:paraId="57E498C8" w14:textId="77777777" w:rsidR="00BF6D7A" w:rsidRPr="005F71FE" w:rsidRDefault="00BF6D7A" w:rsidP="00260CA1">
            <w:pPr>
              <w:jc w:val="center"/>
              <w:rPr>
                <w:color w:val="000000"/>
                <w:sz w:val="20"/>
                <w:szCs w:val="20"/>
              </w:rPr>
            </w:pPr>
            <w:r w:rsidRPr="004A0A94">
              <w:rPr>
                <w:color w:val="000000"/>
                <w:sz w:val="20"/>
                <w:szCs w:val="20"/>
              </w:rPr>
              <w:t>1-Apr-2021</w:t>
            </w:r>
          </w:p>
        </w:tc>
        <w:tc>
          <w:tcPr>
            <w:tcW w:w="1260" w:type="dxa"/>
            <w:vAlign w:val="center"/>
          </w:tcPr>
          <w:p w14:paraId="77C6240B" w14:textId="77777777" w:rsidR="00BF6D7A" w:rsidRDefault="00BF6D7A" w:rsidP="00260CA1">
            <w:pPr>
              <w:jc w:val="center"/>
              <w:rPr>
                <w:color w:val="000000"/>
                <w:sz w:val="20"/>
                <w:szCs w:val="20"/>
              </w:rPr>
            </w:pPr>
            <w:r w:rsidRPr="004A0A94">
              <w:rPr>
                <w:color w:val="000000"/>
                <w:sz w:val="20"/>
                <w:szCs w:val="20"/>
              </w:rPr>
              <w:t>43</w:t>
            </w:r>
            <w:r>
              <w:rPr>
                <w:color w:val="000000"/>
                <w:sz w:val="20"/>
                <w:szCs w:val="20"/>
              </w:rPr>
              <w:t>,</w:t>
            </w:r>
            <w:r w:rsidRPr="004A0A94">
              <w:rPr>
                <w:color w:val="000000"/>
                <w:sz w:val="20"/>
                <w:szCs w:val="20"/>
              </w:rPr>
              <w:t>374</w:t>
            </w:r>
          </w:p>
          <w:p w14:paraId="0761AFB6" w14:textId="77777777" w:rsidR="00BF6D7A" w:rsidRPr="005F71FE" w:rsidRDefault="00BF6D7A" w:rsidP="00260CA1">
            <w:pPr>
              <w:jc w:val="center"/>
              <w:rPr>
                <w:color w:val="000000"/>
                <w:sz w:val="20"/>
                <w:szCs w:val="20"/>
              </w:rPr>
            </w:pPr>
            <w:r>
              <w:rPr>
                <w:color w:val="000000"/>
                <w:sz w:val="20"/>
                <w:szCs w:val="20"/>
              </w:rPr>
              <w:t>(16%)</w:t>
            </w:r>
          </w:p>
        </w:tc>
        <w:tc>
          <w:tcPr>
            <w:tcW w:w="630" w:type="dxa"/>
            <w:vAlign w:val="center"/>
          </w:tcPr>
          <w:p w14:paraId="499E9A61" w14:textId="77777777" w:rsidR="00BF6D7A" w:rsidRPr="005F71FE" w:rsidRDefault="00BF6D7A" w:rsidP="00260CA1">
            <w:pPr>
              <w:jc w:val="center"/>
              <w:rPr>
                <w:color w:val="000000"/>
                <w:sz w:val="20"/>
                <w:szCs w:val="20"/>
              </w:rPr>
            </w:pPr>
            <w:r w:rsidRPr="004A0A94">
              <w:rPr>
                <w:color w:val="000000"/>
                <w:sz w:val="20"/>
                <w:szCs w:val="20"/>
              </w:rPr>
              <w:t>4-May-2021</w:t>
            </w:r>
          </w:p>
        </w:tc>
        <w:tc>
          <w:tcPr>
            <w:tcW w:w="1440" w:type="dxa"/>
            <w:gridSpan w:val="2"/>
            <w:vAlign w:val="center"/>
          </w:tcPr>
          <w:p w14:paraId="64955D18" w14:textId="77777777" w:rsidR="00BF6D7A" w:rsidRDefault="00BF6D7A" w:rsidP="00260CA1">
            <w:pPr>
              <w:jc w:val="center"/>
              <w:rPr>
                <w:color w:val="000000"/>
                <w:sz w:val="20"/>
                <w:szCs w:val="20"/>
              </w:rPr>
            </w:pPr>
            <w:r w:rsidRPr="004A0A94">
              <w:rPr>
                <w:color w:val="000000"/>
                <w:sz w:val="20"/>
                <w:szCs w:val="20"/>
              </w:rPr>
              <w:t>46</w:t>
            </w:r>
            <w:r>
              <w:rPr>
                <w:color w:val="000000"/>
                <w:sz w:val="20"/>
                <w:szCs w:val="20"/>
              </w:rPr>
              <w:t>,</w:t>
            </w:r>
            <w:r w:rsidRPr="004A0A94">
              <w:rPr>
                <w:color w:val="000000"/>
                <w:sz w:val="20"/>
                <w:szCs w:val="20"/>
              </w:rPr>
              <w:t>128</w:t>
            </w:r>
          </w:p>
          <w:p w14:paraId="51214419" w14:textId="77777777" w:rsidR="00BF6D7A" w:rsidRPr="005F71FE" w:rsidRDefault="00BF6D7A" w:rsidP="00260CA1">
            <w:pPr>
              <w:jc w:val="center"/>
              <w:rPr>
                <w:color w:val="000000"/>
                <w:sz w:val="20"/>
                <w:szCs w:val="20"/>
              </w:rPr>
            </w:pPr>
            <w:r>
              <w:rPr>
                <w:color w:val="000000"/>
                <w:sz w:val="20"/>
                <w:szCs w:val="20"/>
              </w:rPr>
              <w:t>(58%)</w:t>
            </w:r>
          </w:p>
        </w:tc>
        <w:tc>
          <w:tcPr>
            <w:tcW w:w="720" w:type="dxa"/>
            <w:vAlign w:val="center"/>
          </w:tcPr>
          <w:p w14:paraId="043E5FE2" w14:textId="77777777" w:rsidR="00BF6D7A" w:rsidRPr="005F71FE" w:rsidRDefault="00BF6D7A" w:rsidP="00260CA1">
            <w:pPr>
              <w:jc w:val="center"/>
              <w:rPr>
                <w:color w:val="000000"/>
                <w:sz w:val="20"/>
                <w:szCs w:val="20"/>
              </w:rPr>
            </w:pPr>
            <w:r w:rsidRPr="004A0A94">
              <w:rPr>
                <w:color w:val="000000"/>
                <w:sz w:val="20"/>
                <w:szCs w:val="20"/>
              </w:rPr>
              <w:t>16-Jun-2021</w:t>
            </w:r>
          </w:p>
        </w:tc>
        <w:tc>
          <w:tcPr>
            <w:tcW w:w="1260" w:type="dxa"/>
            <w:vAlign w:val="center"/>
          </w:tcPr>
          <w:p w14:paraId="67F10AAF" w14:textId="77777777" w:rsidR="00BF6D7A" w:rsidRDefault="00BF6D7A" w:rsidP="00260CA1">
            <w:pPr>
              <w:jc w:val="center"/>
              <w:rPr>
                <w:color w:val="000000"/>
                <w:sz w:val="20"/>
                <w:szCs w:val="20"/>
              </w:rPr>
            </w:pPr>
            <w:r w:rsidRPr="004A0A94">
              <w:rPr>
                <w:color w:val="000000"/>
                <w:sz w:val="20"/>
                <w:szCs w:val="20"/>
              </w:rPr>
              <w:t>53</w:t>
            </w:r>
            <w:r>
              <w:rPr>
                <w:color w:val="000000"/>
                <w:sz w:val="20"/>
                <w:szCs w:val="20"/>
              </w:rPr>
              <w:t>,</w:t>
            </w:r>
            <w:r w:rsidRPr="004A0A94">
              <w:rPr>
                <w:color w:val="000000"/>
                <w:sz w:val="20"/>
                <w:szCs w:val="20"/>
              </w:rPr>
              <w:t>602</w:t>
            </w:r>
          </w:p>
          <w:p w14:paraId="2533D483" w14:textId="77777777" w:rsidR="00BF6D7A" w:rsidRPr="005F71FE" w:rsidRDefault="00BF6D7A" w:rsidP="00260CA1">
            <w:pPr>
              <w:jc w:val="center"/>
              <w:rPr>
                <w:color w:val="000000"/>
                <w:sz w:val="20"/>
                <w:szCs w:val="20"/>
              </w:rPr>
            </w:pPr>
            <w:r>
              <w:rPr>
                <w:color w:val="000000"/>
                <w:sz w:val="20"/>
                <w:szCs w:val="20"/>
              </w:rPr>
              <w:t>(73%)</w:t>
            </w:r>
          </w:p>
        </w:tc>
        <w:tc>
          <w:tcPr>
            <w:tcW w:w="778" w:type="dxa"/>
            <w:vAlign w:val="center"/>
          </w:tcPr>
          <w:p w14:paraId="506C5F82" w14:textId="77777777" w:rsidR="00BF6D7A" w:rsidRPr="000025B4" w:rsidRDefault="00BF6D7A" w:rsidP="00260CA1">
            <w:pPr>
              <w:jc w:val="center"/>
              <w:rPr>
                <w:color w:val="000000"/>
                <w:sz w:val="20"/>
                <w:szCs w:val="20"/>
              </w:rPr>
            </w:pPr>
            <w:r w:rsidRPr="004A0A94">
              <w:rPr>
                <w:color w:val="000000"/>
                <w:sz w:val="20"/>
                <w:szCs w:val="20"/>
              </w:rPr>
              <w:t>30-May-2021</w:t>
            </w:r>
          </w:p>
        </w:tc>
        <w:tc>
          <w:tcPr>
            <w:tcW w:w="1191" w:type="dxa"/>
            <w:vAlign w:val="center"/>
          </w:tcPr>
          <w:p w14:paraId="6898E7B9" w14:textId="77777777" w:rsidR="00BF6D7A" w:rsidRDefault="00BF6D7A" w:rsidP="00260CA1">
            <w:pPr>
              <w:jc w:val="center"/>
              <w:rPr>
                <w:color w:val="000000"/>
                <w:sz w:val="20"/>
                <w:szCs w:val="20"/>
              </w:rPr>
            </w:pPr>
            <w:r w:rsidRPr="004A0A94">
              <w:rPr>
                <w:color w:val="000000"/>
                <w:sz w:val="20"/>
                <w:szCs w:val="20"/>
              </w:rPr>
              <w:t>46</w:t>
            </w:r>
            <w:r>
              <w:rPr>
                <w:color w:val="000000"/>
                <w:sz w:val="20"/>
                <w:szCs w:val="20"/>
              </w:rPr>
              <w:t>,</w:t>
            </w:r>
            <w:r w:rsidRPr="004A0A94">
              <w:rPr>
                <w:color w:val="000000"/>
                <w:sz w:val="20"/>
                <w:szCs w:val="20"/>
              </w:rPr>
              <w:t>579</w:t>
            </w:r>
          </w:p>
          <w:p w14:paraId="4CFE9AD1" w14:textId="77777777" w:rsidR="00BF6D7A" w:rsidRPr="000025B4" w:rsidRDefault="00BF6D7A" w:rsidP="00260CA1">
            <w:pPr>
              <w:jc w:val="center"/>
              <w:rPr>
                <w:color w:val="000000"/>
                <w:sz w:val="20"/>
                <w:szCs w:val="20"/>
              </w:rPr>
            </w:pPr>
            <w:r>
              <w:rPr>
                <w:color w:val="000000"/>
                <w:sz w:val="20"/>
                <w:szCs w:val="20"/>
              </w:rPr>
              <w:t>(41%)</w:t>
            </w:r>
          </w:p>
        </w:tc>
      </w:tr>
      <w:tr w:rsidR="00BF6D7A" w:rsidRPr="001210C7" w14:paraId="453DB8D5" w14:textId="77777777" w:rsidTr="00260CA1">
        <w:trPr>
          <w:gridAfter w:val="2"/>
          <w:wAfter w:w="25" w:type="dxa"/>
          <w:trHeight w:val="962"/>
        </w:trPr>
        <w:tc>
          <w:tcPr>
            <w:tcW w:w="1260" w:type="dxa"/>
            <w:vAlign w:val="center"/>
          </w:tcPr>
          <w:p w14:paraId="5D47364F" w14:textId="77777777" w:rsidR="00BF6D7A" w:rsidRPr="001210C7" w:rsidRDefault="00BF6D7A" w:rsidP="00260CA1">
            <w:pPr>
              <w:jc w:val="center"/>
              <w:rPr>
                <w:sz w:val="20"/>
                <w:szCs w:val="20"/>
              </w:rPr>
            </w:pPr>
            <w:r w:rsidRPr="001210C7">
              <w:rPr>
                <w:sz w:val="20"/>
                <w:szCs w:val="20"/>
              </w:rPr>
              <w:t>0.5%</w:t>
            </w:r>
          </w:p>
        </w:tc>
        <w:tc>
          <w:tcPr>
            <w:tcW w:w="720" w:type="dxa"/>
            <w:vAlign w:val="center"/>
          </w:tcPr>
          <w:p w14:paraId="0FFB5FB3" w14:textId="77777777" w:rsidR="00BF6D7A" w:rsidRPr="005F71FE" w:rsidRDefault="00BF6D7A" w:rsidP="00260CA1">
            <w:pPr>
              <w:jc w:val="center"/>
              <w:rPr>
                <w:color w:val="000000"/>
                <w:sz w:val="20"/>
                <w:szCs w:val="20"/>
              </w:rPr>
            </w:pPr>
            <w:r w:rsidRPr="004A0A94">
              <w:rPr>
                <w:color w:val="000000"/>
                <w:sz w:val="20"/>
                <w:szCs w:val="20"/>
              </w:rPr>
              <w:t>27-Feb-2021</w:t>
            </w:r>
          </w:p>
        </w:tc>
        <w:tc>
          <w:tcPr>
            <w:tcW w:w="1260" w:type="dxa"/>
            <w:vAlign w:val="center"/>
          </w:tcPr>
          <w:p w14:paraId="39931831" w14:textId="77777777" w:rsidR="00BF6D7A" w:rsidRDefault="00BF6D7A" w:rsidP="00260CA1">
            <w:pPr>
              <w:jc w:val="center"/>
              <w:rPr>
                <w:color w:val="000000"/>
                <w:sz w:val="20"/>
                <w:szCs w:val="20"/>
              </w:rPr>
            </w:pPr>
            <w:r w:rsidRPr="004A0A94">
              <w:rPr>
                <w:color w:val="000000"/>
                <w:sz w:val="20"/>
                <w:szCs w:val="20"/>
              </w:rPr>
              <w:t>40</w:t>
            </w:r>
            <w:r>
              <w:rPr>
                <w:color w:val="000000"/>
                <w:sz w:val="20"/>
                <w:szCs w:val="20"/>
              </w:rPr>
              <w:t>,</w:t>
            </w:r>
            <w:r w:rsidRPr="004A0A94">
              <w:rPr>
                <w:color w:val="000000"/>
                <w:sz w:val="20"/>
                <w:szCs w:val="20"/>
              </w:rPr>
              <w:t>720</w:t>
            </w:r>
          </w:p>
          <w:p w14:paraId="5B13D230" w14:textId="77777777" w:rsidR="00BF6D7A" w:rsidRPr="005F71FE" w:rsidRDefault="00BF6D7A" w:rsidP="00260CA1">
            <w:pPr>
              <w:jc w:val="center"/>
              <w:rPr>
                <w:color w:val="000000"/>
                <w:sz w:val="20"/>
                <w:szCs w:val="20"/>
              </w:rPr>
            </w:pPr>
            <w:r>
              <w:rPr>
                <w:color w:val="000000"/>
                <w:sz w:val="20"/>
                <w:szCs w:val="20"/>
              </w:rPr>
              <w:t>(7%)</w:t>
            </w:r>
          </w:p>
        </w:tc>
        <w:tc>
          <w:tcPr>
            <w:tcW w:w="720" w:type="dxa"/>
            <w:gridSpan w:val="3"/>
            <w:vAlign w:val="center"/>
          </w:tcPr>
          <w:p w14:paraId="227352BB" w14:textId="77777777" w:rsidR="00BF6D7A" w:rsidRPr="005F71FE" w:rsidRDefault="00BF6D7A" w:rsidP="00260CA1">
            <w:pPr>
              <w:jc w:val="center"/>
              <w:rPr>
                <w:color w:val="000000"/>
                <w:sz w:val="20"/>
                <w:szCs w:val="20"/>
              </w:rPr>
            </w:pPr>
            <w:r w:rsidRPr="004A0A94">
              <w:rPr>
                <w:color w:val="000000"/>
                <w:sz w:val="20"/>
                <w:szCs w:val="20"/>
              </w:rPr>
              <w:t>10-Mar-2021</w:t>
            </w:r>
          </w:p>
        </w:tc>
        <w:tc>
          <w:tcPr>
            <w:tcW w:w="1260" w:type="dxa"/>
            <w:vAlign w:val="center"/>
          </w:tcPr>
          <w:p w14:paraId="3D399ADD" w14:textId="77777777" w:rsidR="00BF6D7A" w:rsidRDefault="00BF6D7A" w:rsidP="00260CA1">
            <w:pPr>
              <w:jc w:val="center"/>
              <w:rPr>
                <w:color w:val="000000"/>
                <w:sz w:val="20"/>
                <w:szCs w:val="20"/>
              </w:rPr>
            </w:pPr>
            <w:r w:rsidRPr="004A0A94">
              <w:rPr>
                <w:color w:val="000000"/>
                <w:sz w:val="20"/>
                <w:szCs w:val="20"/>
              </w:rPr>
              <w:t>41</w:t>
            </w:r>
            <w:r>
              <w:rPr>
                <w:color w:val="000000"/>
                <w:sz w:val="20"/>
                <w:szCs w:val="20"/>
              </w:rPr>
              <w:t>,</w:t>
            </w:r>
            <w:r w:rsidRPr="004A0A94">
              <w:rPr>
                <w:color w:val="000000"/>
                <w:sz w:val="20"/>
                <w:szCs w:val="20"/>
              </w:rPr>
              <w:t>514</w:t>
            </w:r>
          </w:p>
          <w:p w14:paraId="65F6DC56" w14:textId="77777777" w:rsidR="00BF6D7A" w:rsidRPr="005F71FE" w:rsidRDefault="00BF6D7A" w:rsidP="00260CA1">
            <w:pPr>
              <w:jc w:val="center"/>
              <w:rPr>
                <w:color w:val="000000"/>
                <w:sz w:val="20"/>
                <w:szCs w:val="20"/>
              </w:rPr>
            </w:pPr>
            <w:r>
              <w:rPr>
                <w:color w:val="000000"/>
                <w:sz w:val="20"/>
                <w:szCs w:val="20"/>
              </w:rPr>
              <w:t>(20%)</w:t>
            </w:r>
          </w:p>
        </w:tc>
        <w:tc>
          <w:tcPr>
            <w:tcW w:w="630" w:type="dxa"/>
            <w:vAlign w:val="center"/>
          </w:tcPr>
          <w:p w14:paraId="4A6FB718" w14:textId="77777777" w:rsidR="00BF6D7A" w:rsidRPr="005F71FE" w:rsidRDefault="00BF6D7A" w:rsidP="00260CA1">
            <w:pPr>
              <w:jc w:val="center"/>
              <w:rPr>
                <w:color w:val="000000"/>
                <w:sz w:val="20"/>
                <w:szCs w:val="20"/>
              </w:rPr>
            </w:pPr>
            <w:r w:rsidRPr="004A0A94">
              <w:rPr>
                <w:color w:val="000000"/>
                <w:sz w:val="20"/>
                <w:szCs w:val="20"/>
              </w:rPr>
              <w:t>26-Mar-2021</w:t>
            </w:r>
          </w:p>
        </w:tc>
        <w:tc>
          <w:tcPr>
            <w:tcW w:w="1440" w:type="dxa"/>
            <w:gridSpan w:val="2"/>
            <w:vAlign w:val="center"/>
          </w:tcPr>
          <w:p w14:paraId="3ACFE41E" w14:textId="77777777" w:rsidR="00BF6D7A" w:rsidRDefault="00BF6D7A" w:rsidP="00260CA1">
            <w:pPr>
              <w:jc w:val="center"/>
              <w:rPr>
                <w:color w:val="000000"/>
                <w:sz w:val="20"/>
                <w:szCs w:val="20"/>
              </w:rPr>
            </w:pPr>
            <w:r w:rsidRPr="004A0A94">
              <w:rPr>
                <w:color w:val="000000"/>
                <w:sz w:val="20"/>
                <w:szCs w:val="20"/>
              </w:rPr>
              <w:t>42</w:t>
            </w:r>
            <w:r>
              <w:rPr>
                <w:color w:val="000000"/>
                <w:sz w:val="20"/>
                <w:szCs w:val="20"/>
              </w:rPr>
              <w:t>,</w:t>
            </w:r>
            <w:r w:rsidRPr="004A0A94">
              <w:rPr>
                <w:color w:val="000000"/>
                <w:sz w:val="20"/>
                <w:szCs w:val="20"/>
              </w:rPr>
              <w:t>903</w:t>
            </w:r>
          </w:p>
          <w:p w14:paraId="546F28EA" w14:textId="77777777" w:rsidR="00BF6D7A" w:rsidRPr="005F71FE" w:rsidRDefault="00BF6D7A" w:rsidP="00260CA1">
            <w:pPr>
              <w:jc w:val="center"/>
              <w:rPr>
                <w:color w:val="000000"/>
                <w:sz w:val="20"/>
                <w:szCs w:val="20"/>
              </w:rPr>
            </w:pPr>
            <w:r>
              <w:rPr>
                <w:color w:val="000000"/>
                <w:sz w:val="20"/>
                <w:szCs w:val="20"/>
              </w:rPr>
              <w:t>(61%)</w:t>
            </w:r>
          </w:p>
        </w:tc>
        <w:tc>
          <w:tcPr>
            <w:tcW w:w="720" w:type="dxa"/>
            <w:vAlign w:val="center"/>
          </w:tcPr>
          <w:p w14:paraId="478186ED" w14:textId="77777777" w:rsidR="00BF6D7A" w:rsidRPr="005F71FE" w:rsidRDefault="00BF6D7A" w:rsidP="00260CA1">
            <w:pPr>
              <w:jc w:val="center"/>
              <w:rPr>
                <w:color w:val="000000"/>
                <w:sz w:val="20"/>
                <w:szCs w:val="20"/>
              </w:rPr>
            </w:pPr>
            <w:r w:rsidRPr="004A0A94">
              <w:rPr>
                <w:color w:val="000000"/>
                <w:sz w:val="20"/>
                <w:szCs w:val="20"/>
              </w:rPr>
              <w:t>13-Apr-2021</w:t>
            </w:r>
          </w:p>
        </w:tc>
        <w:tc>
          <w:tcPr>
            <w:tcW w:w="1260" w:type="dxa"/>
            <w:vAlign w:val="center"/>
          </w:tcPr>
          <w:p w14:paraId="4F221DD8" w14:textId="77777777" w:rsidR="00BF6D7A" w:rsidRDefault="00BF6D7A" w:rsidP="00260CA1">
            <w:pPr>
              <w:jc w:val="center"/>
              <w:rPr>
                <w:color w:val="000000"/>
                <w:sz w:val="20"/>
                <w:szCs w:val="20"/>
              </w:rPr>
            </w:pPr>
            <w:r w:rsidRPr="004A0A94">
              <w:rPr>
                <w:color w:val="000000"/>
                <w:sz w:val="20"/>
                <w:szCs w:val="20"/>
              </w:rPr>
              <w:t>45</w:t>
            </w:r>
            <w:r>
              <w:rPr>
                <w:color w:val="000000"/>
                <w:sz w:val="20"/>
                <w:szCs w:val="20"/>
              </w:rPr>
              <w:t>,</w:t>
            </w:r>
            <w:r w:rsidRPr="004A0A94">
              <w:rPr>
                <w:color w:val="000000"/>
                <w:sz w:val="20"/>
                <w:szCs w:val="20"/>
              </w:rPr>
              <w:t>483</w:t>
            </w:r>
          </w:p>
          <w:p w14:paraId="6ADFC8F3" w14:textId="77777777" w:rsidR="00BF6D7A" w:rsidRPr="005F71FE" w:rsidRDefault="00BF6D7A" w:rsidP="00260CA1">
            <w:pPr>
              <w:jc w:val="center"/>
              <w:rPr>
                <w:color w:val="000000"/>
                <w:sz w:val="20"/>
                <w:szCs w:val="20"/>
              </w:rPr>
            </w:pPr>
            <w:r>
              <w:rPr>
                <w:color w:val="000000"/>
                <w:sz w:val="20"/>
                <w:szCs w:val="20"/>
              </w:rPr>
              <w:t>(77%)</w:t>
            </w:r>
          </w:p>
        </w:tc>
        <w:tc>
          <w:tcPr>
            <w:tcW w:w="778" w:type="dxa"/>
            <w:vAlign w:val="center"/>
          </w:tcPr>
          <w:p w14:paraId="262CF82F" w14:textId="77777777" w:rsidR="00BF6D7A" w:rsidRPr="000025B4" w:rsidRDefault="00BF6D7A" w:rsidP="00260CA1">
            <w:pPr>
              <w:jc w:val="center"/>
              <w:rPr>
                <w:color w:val="000000"/>
                <w:sz w:val="20"/>
                <w:szCs w:val="20"/>
              </w:rPr>
            </w:pPr>
            <w:r w:rsidRPr="004A0A94">
              <w:rPr>
                <w:color w:val="000000"/>
                <w:sz w:val="20"/>
                <w:szCs w:val="20"/>
              </w:rPr>
              <w:t>30-Mar-2021</w:t>
            </w:r>
          </w:p>
        </w:tc>
        <w:tc>
          <w:tcPr>
            <w:tcW w:w="1191" w:type="dxa"/>
            <w:vAlign w:val="center"/>
          </w:tcPr>
          <w:p w14:paraId="2639D7C0" w14:textId="77777777" w:rsidR="00BF6D7A" w:rsidRDefault="00BF6D7A" w:rsidP="00260CA1">
            <w:pPr>
              <w:jc w:val="center"/>
              <w:rPr>
                <w:color w:val="000000"/>
                <w:sz w:val="20"/>
                <w:szCs w:val="20"/>
              </w:rPr>
            </w:pPr>
            <w:r w:rsidRPr="004A0A94">
              <w:rPr>
                <w:color w:val="000000"/>
                <w:sz w:val="20"/>
                <w:szCs w:val="20"/>
              </w:rPr>
              <w:t>42</w:t>
            </w:r>
            <w:r>
              <w:rPr>
                <w:color w:val="000000"/>
                <w:sz w:val="20"/>
                <w:szCs w:val="20"/>
              </w:rPr>
              <w:t>,</w:t>
            </w:r>
            <w:r w:rsidRPr="004A0A94">
              <w:rPr>
                <w:color w:val="000000"/>
                <w:sz w:val="20"/>
                <w:szCs w:val="20"/>
              </w:rPr>
              <w:t>547</w:t>
            </w:r>
          </w:p>
          <w:p w14:paraId="1416AED4" w14:textId="77777777" w:rsidR="00BF6D7A" w:rsidRPr="000025B4" w:rsidRDefault="00BF6D7A" w:rsidP="00260CA1">
            <w:pPr>
              <w:jc w:val="center"/>
              <w:rPr>
                <w:color w:val="000000"/>
                <w:sz w:val="20"/>
                <w:szCs w:val="20"/>
              </w:rPr>
            </w:pPr>
            <w:r>
              <w:rPr>
                <w:color w:val="000000"/>
                <w:sz w:val="20"/>
                <w:szCs w:val="20"/>
              </w:rPr>
              <w:t>(46%)</w:t>
            </w:r>
          </w:p>
        </w:tc>
      </w:tr>
      <w:tr w:rsidR="00BF6D7A" w:rsidRPr="001210C7" w14:paraId="550CA8B7" w14:textId="77777777" w:rsidTr="00260CA1">
        <w:trPr>
          <w:gridAfter w:val="1"/>
          <w:wAfter w:w="14" w:type="dxa"/>
          <w:trHeight w:val="359"/>
        </w:trPr>
        <w:tc>
          <w:tcPr>
            <w:tcW w:w="11250" w:type="dxa"/>
            <w:gridSpan w:val="15"/>
            <w:vAlign w:val="center"/>
          </w:tcPr>
          <w:p w14:paraId="6BE89799" w14:textId="77777777" w:rsidR="00BF6D7A" w:rsidRPr="001210C7" w:rsidRDefault="00BF6D7A" w:rsidP="00260CA1">
            <w:pPr>
              <w:rPr>
                <w:color w:val="000000"/>
                <w:sz w:val="20"/>
                <w:szCs w:val="20"/>
              </w:rPr>
            </w:pPr>
            <w:r w:rsidRPr="001210C7">
              <w:rPr>
                <w:sz w:val="20"/>
                <w:szCs w:val="20"/>
              </w:rPr>
              <w:t>Milwaukee</w:t>
            </w:r>
          </w:p>
        </w:tc>
      </w:tr>
      <w:tr w:rsidR="00BF6D7A" w:rsidRPr="001210C7" w14:paraId="585531E8" w14:textId="77777777" w:rsidTr="00260CA1">
        <w:trPr>
          <w:gridAfter w:val="1"/>
          <w:wAfter w:w="14" w:type="dxa"/>
          <w:trHeight w:val="593"/>
        </w:trPr>
        <w:tc>
          <w:tcPr>
            <w:tcW w:w="1260" w:type="dxa"/>
            <w:vAlign w:val="center"/>
          </w:tcPr>
          <w:p w14:paraId="61B1501E" w14:textId="77777777" w:rsidR="00BF6D7A" w:rsidRPr="001210C7" w:rsidRDefault="00BF6D7A" w:rsidP="00260CA1">
            <w:pPr>
              <w:jc w:val="center"/>
              <w:rPr>
                <w:sz w:val="20"/>
                <w:szCs w:val="20"/>
              </w:rPr>
            </w:pPr>
          </w:p>
        </w:tc>
        <w:tc>
          <w:tcPr>
            <w:tcW w:w="2004" w:type="dxa"/>
            <w:gridSpan w:val="4"/>
            <w:vAlign w:val="center"/>
          </w:tcPr>
          <w:p w14:paraId="6A5B6E5B" w14:textId="77777777" w:rsidR="00BF6D7A" w:rsidRPr="001210C7" w:rsidRDefault="00BF6D7A" w:rsidP="00260CA1">
            <w:pPr>
              <w:jc w:val="center"/>
              <w:rPr>
                <w:color w:val="000000"/>
                <w:sz w:val="20"/>
                <w:szCs w:val="20"/>
              </w:rPr>
            </w:pPr>
            <w:r w:rsidRPr="001210C7">
              <w:rPr>
                <w:sz w:val="20"/>
                <w:szCs w:val="20"/>
              </w:rPr>
              <w:t>75% Adherence</w:t>
            </w:r>
          </w:p>
        </w:tc>
        <w:tc>
          <w:tcPr>
            <w:tcW w:w="1956" w:type="dxa"/>
            <w:gridSpan w:val="2"/>
            <w:vAlign w:val="center"/>
          </w:tcPr>
          <w:p w14:paraId="50A582A2" w14:textId="77777777" w:rsidR="00BF6D7A" w:rsidRPr="001210C7" w:rsidRDefault="00BF6D7A" w:rsidP="00260CA1">
            <w:pPr>
              <w:jc w:val="center"/>
              <w:rPr>
                <w:color w:val="000000"/>
                <w:sz w:val="20"/>
                <w:szCs w:val="20"/>
              </w:rPr>
            </w:pPr>
            <w:r w:rsidRPr="001210C7">
              <w:rPr>
                <w:sz w:val="20"/>
                <w:szCs w:val="20"/>
              </w:rPr>
              <w:t>70% Adherence</w:t>
            </w:r>
          </w:p>
        </w:tc>
        <w:tc>
          <w:tcPr>
            <w:tcW w:w="2070" w:type="dxa"/>
            <w:gridSpan w:val="3"/>
            <w:vAlign w:val="center"/>
          </w:tcPr>
          <w:p w14:paraId="78915811" w14:textId="77777777" w:rsidR="00BF6D7A" w:rsidRPr="001210C7" w:rsidRDefault="00BF6D7A" w:rsidP="00260CA1">
            <w:pPr>
              <w:jc w:val="center"/>
              <w:rPr>
                <w:color w:val="000000"/>
                <w:sz w:val="20"/>
                <w:szCs w:val="20"/>
              </w:rPr>
            </w:pPr>
            <w:r w:rsidRPr="001210C7">
              <w:rPr>
                <w:sz w:val="20"/>
                <w:szCs w:val="20"/>
              </w:rPr>
              <w:t>65% Adherence</w:t>
            </w:r>
          </w:p>
        </w:tc>
        <w:tc>
          <w:tcPr>
            <w:tcW w:w="1980" w:type="dxa"/>
            <w:gridSpan w:val="2"/>
            <w:vAlign w:val="center"/>
          </w:tcPr>
          <w:p w14:paraId="7AEC6E7F" w14:textId="77777777" w:rsidR="00BF6D7A" w:rsidRPr="001210C7" w:rsidRDefault="00BF6D7A" w:rsidP="00260CA1">
            <w:pPr>
              <w:jc w:val="center"/>
              <w:rPr>
                <w:color w:val="000000"/>
                <w:sz w:val="20"/>
                <w:szCs w:val="20"/>
              </w:rPr>
            </w:pPr>
            <w:r w:rsidRPr="001210C7">
              <w:rPr>
                <w:sz w:val="20"/>
                <w:szCs w:val="20"/>
              </w:rPr>
              <w:t>60% Adherence</w:t>
            </w:r>
          </w:p>
        </w:tc>
        <w:tc>
          <w:tcPr>
            <w:tcW w:w="1980" w:type="dxa"/>
            <w:gridSpan w:val="3"/>
            <w:vAlign w:val="center"/>
          </w:tcPr>
          <w:p w14:paraId="5B57F4BF" w14:textId="77777777" w:rsidR="00BF6D7A" w:rsidRPr="001210C7" w:rsidRDefault="00BF6D7A" w:rsidP="00260CA1">
            <w:pPr>
              <w:jc w:val="center"/>
              <w:rPr>
                <w:color w:val="000000"/>
                <w:sz w:val="20"/>
                <w:szCs w:val="20"/>
              </w:rPr>
            </w:pPr>
            <w:r w:rsidRPr="001210C7">
              <w:rPr>
                <w:sz w:val="20"/>
                <w:szCs w:val="20"/>
              </w:rPr>
              <w:t>Dynamic Adherence</w:t>
            </w:r>
          </w:p>
        </w:tc>
      </w:tr>
      <w:tr w:rsidR="00BF6D7A" w:rsidRPr="001210C7" w14:paraId="1BF512C0" w14:textId="77777777" w:rsidTr="00260CA1">
        <w:trPr>
          <w:gridAfter w:val="1"/>
          <w:wAfter w:w="14" w:type="dxa"/>
          <w:trHeight w:val="725"/>
        </w:trPr>
        <w:tc>
          <w:tcPr>
            <w:tcW w:w="1260" w:type="dxa"/>
            <w:vAlign w:val="center"/>
          </w:tcPr>
          <w:p w14:paraId="5768680C" w14:textId="77777777" w:rsidR="00BF6D7A" w:rsidRPr="001210C7" w:rsidRDefault="00BF6D7A" w:rsidP="00260CA1">
            <w:pPr>
              <w:jc w:val="center"/>
              <w:rPr>
                <w:sz w:val="20"/>
                <w:szCs w:val="20"/>
              </w:rPr>
            </w:pPr>
            <w:r w:rsidRPr="001210C7">
              <w:rPr>
                <w:sz w:val="20"/>
                <w:szCs w:val="20"/>
              </w:rPr>
              <w:t>Vaccination capacity</w:t>
            </w:r>
          </w:p>
        </w:tc>
        <w:tc>
          <w:tcPr>
            <w:tcW w:w="720" w:type="dxa"/>
            <w:vAlign w:val="center"/>
          </w:tcPr>
          <w:p w14:paraId="5B6C7B3C" w14:textId="77777777" w:rsidR="00BF6D7A" w:rsidRPr="001210C7" w:rsidRDefault="00BF6D7A" w:rsidP="00260CA1">
            <w:pPr>
              <w:ind w:left="-280" w:firstLine="280"/>
              <w:jc w:val="center"/>
              <w:rPr>
                <w:color w:val="000000"/>
                <w:sz w:val="20"/>
                <w:szCs w:val="20"/>
              </w:rPr>
            </w:pPr>
            <w:r w:rsidRPr="001210C7">
              <w:rPr>
                <w:sz w:val="20"/>
                <w:szCs w:val="20"/>
              </w:rPr>
              <w:t>Date</w:t>
            </w:r>
          </w:p>
        </w:tc>
        <w:tc>
          <w:tcPr>
            <w:tcW w:w="1275" w:type="dxa"/>
            <w:gridSpan w:val="2"/>
            <w:vAlign w:val="center"/>
          </w:tcPr>
          <w:p w14:paraId="6BC095B2" w14:textId="77777777" w:rsidR="00BF6D7A" w:rsidRPr="001210C7"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05" w:type="dxa"/>
            <w:gridSpan w:val="2"/>
            <w:vAlign w:val="center"/>
          </w:tcPr>
          <w:p w14:paraId="563BB2E4" w14:textId="77777777" w:rsidR="00BF6D7A" w:rsidRPr="001210C7" w:rsidRDefault="00BF6D7A" w:rsidP="00260CA1">
            <w:pPr>
              <w:jc w:val="center"/>
              <w:rPr>
                <w:color w:val="000000"/>
                <w:sz w:val="20"/>
                <w:szCs w:val="20"/>
              </w:rPr>
            </w:pPr>
            <w:r w:rsidRPr="001210C7">
              <w:rPr>
                <w:sz w:val="20"/>
                <w:szCs w:val="20"/>
              </w:rPr>
              <w:t>Date</w:t>
            </w:r>
          </w:p>
        </w:tc>
        <w:tc>
          <w:tcPr>
            <w:tcW w:w="1260" w:type="dxa"/>
            <w:vAlign w:val="center"/>
          </w:tcPr>
          <w:p w14:paraId="4B4ABDF4" w14:textId="77777777" w:rsidR="00BF6D7A" w:rsidRPr="001210C7"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gridSpan w:val="2"/>
            <w:vAlign w:val="center"/>
          </w:tcPr>
          <w:p w14:paraId="0D660D6A" w14:textId="77777777" w:rsidR="00BF6D7A" w:rsidRPr="001210C7" w:rsidRDefault="00BF6D7A" w:rsidP="00260CA1">
            <w:pPr>
              <w:jc w:val="center"/>
              <w:rPr>
                <w:color w:val="000000"/>
                <w:sz w:val="20"/>
                <w:szCs w:val="20"/>
              </w:rPr>
            </w:pPr>
            <w:r w:rsidRPr="001210C7">
              <w:rPr>
                <w:sz w:val="20"/>
                <w:szCs w:val="20"/>
              </w:rPr>
              <w:t>Date</w:t>
            </w:r>
          </w:p>
        </w:tc>
        <w:tc>
          <w:tcPr>
            <w:tcW w:w="1350" w:type="dxa"/>
            <w:vAlign w:val="center"/>
          </w:tcPr>
          <w:p w14:paraId="1F1D51D5" w14:textId="77777777" w:rsidR="00BF6D7A" w:rsidRPr="001210C7"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42D9264E" w14:textId="77777777" w:rsidR="00BF6D7A" w:rsidRPr="001210C7" w:rsidRDefault="00BF6D7A" w:rsidP="00260CA1">
            <w:pPr>
              <w:jc w:val="center"/>
              <w:rPr>
                <w:color w:val="000000"/>
                <w:sz w:val="20"/>
                <w:szCs w:val="20"/>
              </w:rPr>
            </w:pPr>
            <w:r w:rsidRPr="001210C7">
              <w:rPr>
                <w:sz w:val="20"/>
                <w:szCs w:val="20"/>
              </w:rPr>
              <w:t>Date</w:t>
            </w:r>
          </w:p>
        </w:tc>
        <w:tc>
          <w:tcPr>
            <w:tcW w:w="1260" w:type="dxa"/>
            <w:vAlign w:val="center"/>
          </w:tcPr>
          <w:p w14:paraId="1F9F5495" w14:textId="77777777" w:rsidR="00BF6D7A" w:rsidRPr="001210C7"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78" w:type="dxa"/>
            <w:vAlign w:val="center"/>
          </w:tcPr>
          <w:p w14:paraId="3E7C8E3A" w14:textId="77777777" w:rsidR="00BF6D7A" w:rsidRPr="001210C7" w:rsidRDefault="00BF6D7A" w:rsidP="00260CA1">
            <w:pPr>
              <w:jc w:val="center"/>
              <w:rPr>
                <w:color w:val="000000"/>
                <w:sz w:val="20"/>
                <w:szCs w:val="20"/>
              </w:rPr>
            </w:pPr>
            <w:r w:rsidRPr="001210C7">
              <w:rPr>
                <w:sz w:val="20"/>
                <w:szCs w:val="20"/>
              </w:rPr>
              <w:t>Date</w:t>
            </w:r>
          </w:p>
        </w:tc>
        <w:tc>
          <w:tcPr>
            <w:tcW w:w="1202" w:type="dxa"/>
            <w:gridSpan w:val="2"/>
            <w:vAlign w:val="center"/>
          </w:tcPr>
          <w:p w14:paraId="4B692674" w14:textId="77777777" w:rsidR="00BF6D7A" w:rsidRPr="001210C7"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r>
      <w:tr w:rsidR="00BF6D7A" w:rsidRPr="001210C7" w14:paraId="797638E0" w14:textId="77777777" w:rsidTr="00260CA1">
        <w:trPr>
          <w:gridAfter w:val="1"/>
          <w:wAfter w:w="14" w:type="dxa"/>
          <w:trHeight w:val="962"/>
        </w:trPr>
        <w:tc>
          <w:tcPr>
            <w:tcW w:w="1260" w:type="dxa"/>
            <w:vAlign w:val="center"/>
          </w:tcPr>
          <w:p w14:paraId="23DD04BA" w14:textId="77777777" w:rsidR="00BF6D7A" w:rsidRPr="001210C7" w:rsidRDefault="00BF6D7A" w:rsidP="00260CA1">
            <w:pPr>
              <w:jc w:val="center"/>
              <w:rPr>
                <w:sz w:val="20"/>
                <w:szCs w:val="20"/>
              </w:rPr>
            </w:pPr>
            <w:r w:rsidRPr="002F4D45">
              <w:rPr>
                <w:sz w:val="20"/>
                <w:szCs w:val="20"/>
              </w:rPr>
              <w:lastRenderedPageBreak/>
              <w:t>No Vaccine</w:t>
            </w:r>
          </w:p>
        </w:tc>
        <w:tc>
          <w:tcPr>
            <w:tcW w:w="720" w:type="dxa"/>
            <w:vAlign w:val="center"/>
          </w:tcPr>
          <w:p w14:paraId="710B1727" w14:textId="77777777" w:rsidR="00BF6D7A" w:rsidRPr="00025CFF" w:rsidRDefault="00BF6D7A" w:rsidP="00260CA1">
            <w:pPr>
              <w:jc w:val="center"/>
              <w:rPr>
                <w:color w:val="000000"/>
                <w:sz w:val="20"/>
                <w:szCs w:val="20"/>
              </w:rPr>
            </w:pPr>
            <w:r w:rsidRPr="003B3E7D">
              <w:rPr>
                <w:color w:val="000000"/>
                <w:sz w:val="20"/>
                <w:szCs w:val="20"/>
              </w:rPr>
              <w:t>23-Mar-2021</w:t>
            </w:r>
          </w:p>
        </w:tc>
        <w:tc>
          <w:tcPr>
            <w:tcW w:w="1275" w:type="dxa"/>
            <w:gridSpan w:val="2"/>
            <w:vAlign w:val="center"/>
          </w:tcPr>
          <w:p w14:paraId="51842D3A" w14:textId="77777777" w:rsidR="00BF6D7A" w:rsidRPr="00025CFF" w:rsidRDefault="00BF6D7A" w:rsidP="00260CA1">
            <w:pPr>
              <w:jc w:val="center"/>
              <w:rPr>
                <w:color w:val="000000"/>
                <w:sz w:val="20"/>
                <w:szCs w:val="20"/>
              </w:rPr>
            </w:pPr>
            <w:r w:rsidRPr="003B3E7D">
              <w:rPr>
                <w:color w:val="000000"/>
                <w:sz w:val="20"/>
                <w:szCs w:val="20"/>
              </w:rPr>
              <w:t>167</w:t>
            </w:r>
            <w:r>
              <w:rPr>
                <w:color w:val="000000"/>
                <w:sz w:val="20"/>
                <w:szCs w:val="20"/>
              </w:rPr>
              <w:t>,</w:t>
            </w:r>
            <w:r w:rsidRPr="003B3E7D">
              <w:rPr>
                <w:color w:val="000000"/>
                <w:sz w:val="20"/>
                <w:szCs w:val="20"/>
              </w:rPr>
              <w:t>626</w:t>
            </w:r>
          </w:p>
        </w:tc>
        <w:tc>
          <w:tcPr>
            <w:tcW w:w="705" w:type="dxa"/>
            <w:gridSpan w:val="2"/>
            <w:vAlign w:val="center"/>
          </w:tcPr>
          <w:p w14:paraId="56C7DFDD" w14:textId="77777777" w:rsidR="00BF6D7A" w:rsidRPr="00025CFF" w:rsidRDefault="00BF6D7A" w:rsidP="00260CA1">
            <w:pPr>
              <w:jc w:val="center"/>
              <w:rPr>
                <w:color w:val="000000"/>
                <w:sz w:val="20"/>
                <w:szCs w:val="20"/>
              </w:rPr>
            </w:pPr>
            <w:r w:rsidRPr="003B3E7D">
              <w:rPr>
                <w:color w:val="000000"/>
                <w:sz w:val="20"/>
                <w:szCs w:val="20"/>
              </w:rPr>
              <w:t>12-Jun-2021</w:t>
            </w:r>
          </w:p>
        </w:tc>
        <w:tc>
          <w:tcPr>
            <w:tcW w:w="1260" w:type="dxa"/>
            <w:vAlign w:val="center"/>
          </w:tcPr>
          <w:p w14:paraId="4CE3FA4D" w14:textId="77777777" w:rsidR="00BF6D7A" w:rsidRPr="00025CFF" w:rsidRDefault="00BF6D7A" w:rsidP="00260CA1">
            <w:pPr>
              <w:jc w:val="center"/>
              <w:rPr>
                <w:color w:val="000000"/>
                <w:sz w:val="20"/>
                <w:szCs w:val="20"/>
              </w:rPr>
            </w:pPr>
            <w:r w:rsidRPr="003B3E7D">
              <w:rPr>
                <w:color w:val="000000"/>
                <w:sz w:val="20"/>
                <w:szCs w:val="20"/>
              </w:rPr>
              <w:t>185</w:t>
            </w:r>
            <w:r>
              <w:rPr>
                <w:color w:val="000000"/>
                <w:sz w:val="20"/>
                <w:szCs w:val="20"/>
              </w:rPr>
              <w:t>,</w:t>
            </w:r>
            <w:r w:rsidRPr="003B3E7D">
              <w:rPr>
                <w:color w:val="000000"/>
                <w:sz w:val="20"/>
                <w:szCs w:val="20"/>
              </w:rPr>
              <w:t>343</w:t>
            </w:r>
          </w:p>
        </w:tc>
        <w:tc>
          <w:tcPr>
            <w:tcW w:w="720" w:type="dxa"/>
            <w:gridSpan w:val="2"/>
            <w:vAlign w:val="center"/>
          </w:tcPr>
          <w:p w14:paraId="61062DB8" w14:textId="77777777" w:rsidR="00BF6D7A" w:rsidRPr="00025CFF" w:rsidRDefault="00BF6D7A" w:rsidP="00260CA1">
            <w:pPr>
              <w:jc w:val="center"/>
              <w:rPr>
                <w:color w:val="000000"/>
                <w:sz w:val="20"/>
                <w:szCs w:val="20"/>
              </w:rPr>
            </w:pPr>
            <w:r w:rsidRPr="003B3E7D">
              <w:rPr>
                <w:color w:val="000000"/>
                <w:sz w:val="20"/>
                <w:szCs w:val="20"/>
              </w:rPr>
              <w:t>26-Mar-2022</w:t>
            </w:r>
          </w:p>
        </w:tc>
        <w:tc>
          <w:tcPr>
            <w:tcW w:w="1350" w:type="dxa"/>
            <w:vAlign w:val="center"/>
          </w:tcPr>
          <w:p w14:paraId="4514CC34" w14:textId="77777777" w:rsidR="00BF6D7A" w:rsidRPr="00025CFF" w:rsidRDefault="00BF6D7A" w:rsidP="00260CA1">
            <w:pPr>
              <w:jc w:val="center"/>
              <w:rPr>
                <w:color w:val="000000"/>
                <w:sz w:val="20"/>
                <w:szCs w:val="20"/>
              </w:rPr>
            </w:pPr>
            <w:r w:rsidRPr="003B3E7D">
              <w:rPr>
                <w:color w:val="000000"/>
                <w:sz w:val="20"/>
                <w:szCs w:val="20"/>
              </w:rPr>
              <w:t>309</w:t>
            </w:r>
            <w:r>
              <w:rPr>
                <w:color w:val="000000"/>
                <w:sz w:val="20"/>
                <w:szCs w:val="20"/>
              </w:rPr>
              <w:t>,</w:t>
            </w:r>
            <w:r w:rsidRPr="003B3E7D">
              <w:rPr>
                <w:color w:val="000000"/>
                <w:sz w:val="20"/>
                <w:szCs w:val="20"/>
              </w:rPr>
              <w:t>809</w:t>
            </w:r>
          </w:p>
        </w:tc>
        <w:tc>
          <w:tcPr>
            <w:tcW w:w="720" w:type="dxa"/>
            <w:vAlign w:val="center"/>
          </w:tcPr>
          <w:p w14:paraId="49EAB0FF" w14:textId="77777777" w:rsidR="00BF6D7A" w:rsidRPr="00025CFF" w:rsidRDefault="00BF6D7A" w:rsidP="00260CA1">
            <w:pPr>
              <w:jc w:val="center"/>
              <w:rPr>
                <w:color w:val="000000"/>
                <w:sz w:val="20"/>
                <w:szCs w:val="20"/>
              </w:rPr>
            </w:pPr>
            <w:r w:rsidRPr="003B3E7D">
              <w:rPr>
                <w:color w:val="000000"/>
                <w:sz w:val="20"/>
                <w:szCs w:val="20"/>
              </w:rPr>
              <w:t>18-Nov-2021</w:t>
            </w:r>
          </w:p>
        </w:tc>
        <w:tc>
          <w:tcPr>
            <w:tcW w:w="1260" w:type="dxa"/>
            <w:vAlign w:val="center"/>
          </w:tcPr>
          <w:p w14:paraId="4B94F2C3" w14:textId="77777777" w:rsidR="00BF6D7A" w:rsidRPr="00025CFF" w:rsidRDefault="00BF6D7A" w:rsidP="00260CA1">
            <w:pPr>
              <w:jc w:val="center"/>
              <w:rPr>
                <w:color w:val="000000"/>
                <w:sz w:val="20"/>
                <w:szCs w:val="20"/>
              </w:rPr>
            </w:pPr>
            <w:r w:rsidRPr="003B3E7D">
              <w:rPr>
                <w:color w:val="000000"/>
                <w:sz w:val="20"/>
                <w:szCs w:val="20"/>
              </w:rPr>
              <w:t>567</w:t>
            </w:r>
            <w:r>
              <w:rPr>
                <w:color w:val="000000"/>
                <w:sz w:val="20"/>
                <w:szCs w:val="20"/>
              </w:rPr>
              <w:t>,</w:t>
            </w:r>
            <w:r w:rsidRPr="003B3E7D">
              <w:rPr>
                <w:color w:val="000000"/>
                <w:sz w:val="20"/>
                <w:szCs w:val="20"/>
              </w:rPr>
              <w:t>311</w:t>
            </w:r>
          </w:p>
        </w:tc>
        <w:tc>
          <w:tcPr>
            <w:tcW w:w="778" w:type="dxa"/>
            <w:vAlign w:val="center"/>
          </w:tcPr>
          <w:p w14:paraId="2C3211A9" w14:textId="77777777" w:rsidR="00BF6D7A" w:rsidRPr="00025CFF" w:rsidRDefault="00BF6D7A" w:rsidP="00260CA1">
            <w:pPr>
              <w:jc w:val="center"/>
              <w:rPr>
                <w:color w:val="000000"/>
                <w:sz w:val="20"/>
                <w:szCs w:val="20"/>
              </w:rPr>
            </w:pPr>
            <w:r>
              <w:rPr>
                <w:color w:val="000000"/>
                <w:sz w:val="20"/>
                <w:szCs w:val="20"/>
              </w:rPr>
              <w:t xml:space="preserve">After June </w:t>
            </w:r>
            <w:r w:rsidRPr="00473707">
              <w:rPr>
                <w:color w:val="000000"/>
                <w:sz w:val="20"/>
                <w:szCs w:val="20"/>
              </w:rPr>
              <w:t>2022</w:t>
            </w:r>
          </w:p>
        </w:tc>
        <w:tc>
          <w:tcPr>
            <w:tcW w:w="1202" w:type="dxa"/>
            <w:gridSpan w:val="2"/>
            <w:vAlign w:val="center"/>
          </w:tcPr>
          <w:p w14:paraId="17DC4CAD" w14:textId="77777777" w:rsidR="00BF6D7A" w:rsidRPr="00025CFF" w:rsidRDefault="00BF6D7A" w:rsidP="00260CA1">
            <w:pPr>
              <w:jc w:val="center"/>
              <w:rPr>
                <w:color w:val="000000"/>
                <w:sz w:val="20"/>
                <w:szCs w:val="20"/>
              </w:rPr>
            </w:pPr>
            <w:r w:rsidRPr="003B3E7D">
              <w:rPr>
                <w:color w:val="000000"/>
                <w:sz w:val="20"/>
                <w:szCs w:val="20"/>
              </w:rPr>
              <w:t>271</w:t>
            </w:r>
            <w:r>
              <w:rPr>
                <w:color w:val="000000"/>
                <w:sz w:val="20"/>
                <w:szCs w:val="20"/>
              </w:rPr>
              <w:t>,</w:t>
            </w:r>
            <w:r w:rsidRPr="003B3E7D">
              <w:rPr>
                <w:color w:val="000000"/>
                <w:sz w:val="20"/>
                <w:szCs w:val="20"/>
              </w:rPr>
              <w:t>692</w:t>
            </w:r>
          </w:p>
        </w:tc>
      </w:tr>
      <w:tr w:rsidR="00BF6D7A" w:rsidRPr="001210C7" w14:paraId="597E5BFF" w14:textId="77777777" w:rsidTr="00260CA1">
        <w:trPr>
          <w:gridAfter w:val="1"/>
          <w:wAfter w:w="14" w:type="dxa"/>
          <w:trHeight w:val="962"/>
        </w:trPr>
        <w:tc>
          <w:tcPr>
            <w:tcW w:w="1260" w:type="dxa"/>
            <w:vAlign w:val="center"/>
          </w:tcPr>
          <w:p w14:paraId="4770D3C6" w14:textId="77777777" w:rsidR="00BF6D7A" w:rsidRPr="001210C7" w:rsidRDefault="00BF6D7A" w:rsidP="00260CA1">
            <w:pPr>
              <w:jc w:val="center"/>
              <w:rPr>
                <w:sz w:val="20"/>
                <w:szCs w:val="20"/>
              </w:rPr>
            </w:pPr>
            <w:r w:rsidRPr="001210C7">
              <w:rPr>
                <w:sz w:val="20"/>
                <w:szCs w:val="20"/>
              </w:rPr>
              <w:t>0.05%</w:t>
            </w:r>
          </w:p>
        </w:tc>
        <w:tc>
          <w:tcPr>
            <w:tcW w:w="720" w:type="dxa"/>
            <w:vAlign w:val="center"/>
          </w:tcPr>
          <w:p w14:paraId="4E792A12" w14:textId="77777777" w:rsidR="00BF6D7A" w:rsidRPr="00355ABA" w:rsidRDefault="00BF6D7A" w:rsidP="00260CA1">
            <w:pPr>
              <w:jc w:val="center"/>
              <w:rPr>
                <w:sz w:val="20"/>
                <w:szCs w:val="20"/>
              </w:rPr>
            </w:pPr>
            <w:r w:rsidRPr="004A0A94">
              <w:rPr>
                <w:color w:val="000000"/>
                <w:sz w:val="20"/>
                <w:szCs w:val="20"/>
              </w:rPr>
              <w:t>18-Mar-2021</w:t>
            </w:r>
          </w:p>
        </w:tc>
        <w:tc>
          <w:tcPr>
            <w:tcW w:w="1275" w:type="dxa"/>
            <w:gridSpan w:val="2"/>
            <w:vAlign w:val="center"/>
          </w:tcPr>
          <w:p w14:paraId="194FD7E6" w14:textId="77777777" w:rsidR="00BF6D7A" w:rsidRDefault="00BF6D7A" w:rsidP="00260CA1">
            <w:pPr>
              <w:jc w:val="center"/>
              <w:rPr>
                <w:color w:val="000000"/>
                <w:sz w:val="20"/>
                <w:szCs w:val="20"/>
              </w:rPr>
            </w:pPr>
            <w:r w:rsidRPr="004A0A94">
              <w:rPr>
                <w:color w:val="000000"/>
                <w:sz w:val="20"/>
                <w:szCs w:val="20"/>
              </w:rPr>
              <w:t>165</w:t>
            </w:r>
            <w:r>
              <w:rPr>
                <w:color w:val="000000"/>
                <w:sz w:val="20"/>
                <w:szCs w:val="20"/>
              </w:rPr>
              <w:t>,</w:t>
            </w:r>
            <w:r w:rsidRPr="004A0A94">
              <w:rPr>
                <w:color w:val="000000"/>
                <w:sz w:val="20"/>
                <w:szCs w:val="20"/>
              </w:rPr>
              <w:t>699</w:t>
            </w:r>
          </w:p>
          <w:p w14:paraId="271A407D" w14:textId="77777777" w:rsidR="00BF6D7A" w:rsidRPr="00355ABA" w:rsidRDefault="00BF6D7A" w:rsidP="00260CA1">
            <w:pPr>
              <w:jc w:val="center"/>
              <w:rPr>
                <w:sz w:val="20"/>
                <w:szCs w:val="20"/>
              </w:rPr>
            </w:pPr>
            <w:r>
              <w:rPr>
                <w:color w:val="000000"/>
                <w:sz w:val="20"/>
                <w:szCs w:val="20"/>
              </w:rPr>
              <w:t>(1%)</w:t>
            </w:r>
          </w:p>
        </w:tc>
        <w:tc>
          <w:tcPr>
            <w:tcW w:w="705" w:type="dxa"/>
            <w:gridSpan w:val="2"/>
            <w:vAlign w:val="center"/>
          </w:tcPr>
          <w:p w14:paraId="3528BC26" w14:textId="77777777" w:rsidR="00BF6D7A" w:rsidRPr="00355ABA" w:rsidRDefault="00BF6D7A" w:rsidP="00260CA1">
            <w:pPr>
              <w:jc w:val="center"/>
              <w:rPr>
                <w:sz w:val="20"/>
                <w:szCs w:val="20"/>
              </w:rPr>
            </w:pPr>
            <w:r w:rsidRPr="004A0A94">
              <w:rPr>
                <w:color w:val="000000"/>
                <w:sz w:val="20"/>
                <w:szCs w:val="20"/>
              </w:rPr>
              <w:t>7-May-2021</w:t>
            </w:r>
          </w:p>
        </w:tc>
        <w:tc>
          <w:tcPr>
            <w:tcW w:w="1260" w:type="dxa"/>
            <w:vAlign w:val="center"/>
          </w:tcPr>
          <w:p w14:paraId="76C6D53E" w14:textId="77777777" w:rsidR="00BF6D7A" w:rsidRDefault="00BF6D7A" w:rsidP="00260CA1">
            <w:pPr>
              <w:jc w:val="center"/>
              <w:rPr>
                <w:color w:val="000000"/>
                <w:sz w:val="20"/>
                <w:szCs w:val="20"/>
              </w:rPr>
            </w:pPr>
            <w:r w:rsidRPr="004A0A94">
              <w:rPr>
                <w:color w:val="000000"/>
                <w:sz w:val="20"/>
                <w:szCs w:val="20"/>
              </w:rPr>
              <w:t>177</w:t>
            </w:r>
            <w:r>
              <w:rPr>
                <w:color w:val="000000"/>
                <w:sz w:val="20"/>
                <w:szCs w:val="20"/>
              </w:rPr>
              <w:t>,</w:t>
            </w:r>
            <w:r w:rsidRPr="004A0A94">
              <w:rPr>
                <w:color w:val="000000"/>
                <w:sz w:val="20"/>
                <w:szCs w:val="20"/>
              </w:rPr>
              <w:t>194</w:t>
            </w:r>
          </w:p>
          <w:p w14:paraId="44EFAAC0" w14:textId="77777777" w:rsidR="00BF6D7A" w:rsidRPr="00355ABA" w:rsidRDefault="00BF6D7A" w:rsidP="00260CA1">
            <w:pPr>
              <w:jc w:val="center"/>
              <w:rPr>
                <w:sz w:val="20"/>
                <w:szCs w:val="20"/>
              </w:rPr>
            </w:pPr>
            <w:r>
              <w:rPr>
                <w:color w:val="000000"/>
                <w:sz w:val="20"/>
                <w:szCs w:val="20"/>
              </w:rPr>
              <w:t>(4%)</w:t>
            </w:r>
          </w:p>
        </w:tc>
        <w:tc>
          <w:tcPr>
            <w:tcW w:w="720" w:type="dxa"/>
            <w:gridSpan w:val="2"/>
            <w:vAlign w:val="center"/>
          </w:tcPr>
          <w:p w14:paraId="39767213" w14:textId="77777777" w:rsidR="00BF6D7A" w:rsidRPr="00355ABA" w:rsidRDefault="00BF6D7A" w:rsidP="00260CA1">
            <w:pPr>
              <w:jc w:val="center"/>
              <w:rPr>
                <w:sz w:val="20"/>
                <w:szCs w:val="20"/>
              </w:rPr>
            </w:pPr>
            <w:r w:rsidRPr="004A0A94">
              <w:rPr>
                <w:color w:val="000000"/>
                <w:sz w:val="20"/>
                <w:szCs w:val="20"/>
              </w:rPr>
              <w:t>19-Sep-2021</w:t>
            </w:r>
          </w:p>
        </w:tc>
        <w:tc>
          <w:tcPr>
            <w:tcW w:w="1350" w:type="dxa"/>
            <w:vAlign w:val="center"/>
          </w:tcPr>
          <w:p w14:paraId="10031314" w14:textId="77777777" w:rsidR="00BF6D7A" w:rsidRDefault="00BF6D7A" w:rsidP="00260CA1">
            <w:pPr>
              <w:jc w:val="center"/>
              <w:rPr>
                <w:color w:val="000000"/>
                <w:sz w:val="20"/>
                <w:szCs w:val="20"/>
              </w:rPr>
            </w:pPr>
            <w:r w:rsidRPr="004A0A94">
              <w:rPr>
                <w:color w:val="000000"/>
                <w:sz w:val="20"/>
                <w:szCs w:val="20"/>
              </w:rPr>
              <w:t>230</w:t>
            </w:r>
            <w:r>
              <w:rPr>
                <w:color w:val="000000"/>
                <w:sz w:val="20"/>
                <w:szCs w:val="20"/>
              </w:rPr>
              <w:t>,</w:t>
            </w:r>
            <w:r w:rsidRPr="004A0A94">
              <w:rPr>
                <w:color w:val="000000"/>
                <w:sz w:val="20"/>
                <w:szCs w:val="20"/>
              </w:rPr>
              <w:t>229</w:t>
            </w:r>
          </w:p>
          <w:p w14:paraId="60FFA760" w14:textId="77777777" w:rsidR="00BF6D7A" w:rsidRPr="00355ABA" w:rsidRDefault="00BF6D7A" w:rsidP="00260CA1">
            <w:pPr>
              <w:jc w:val="center"/>
              <w:rPr>
                <w:sz w:val="20"/>
                <w:szCs w:val="20"/>
              </w:rPr>
            </w:pPr>
            <w:r>
              <w:rPr>
                <w:color w:val="000000"/>
                <w:sz w:val="20"/>
                <w:szCs w:val="20"/>
              </w:rPr>
              <w:t>(26%)</w:t>
            </w:r>
          </w:p>
        </w:tc>
        <w:tc>
          <w:tcPr>
            <w:tcW w:w="720" w:type="dxa"/>
            <w:vAlign w:val="center"/>
          </w:tcPr>
          <w:p w14:paraId="4AC50828" w14:textId="77777777" w:rsidR="00BF6D7A" w:rsidRPr="00355ABA" w:rsidRDefault="00BF6D7A" w:rsidP="00260CA1">
            <w:pPr>
              <w:jc w:val="center"/>
              <w:rPr>
                <w:sz w:val="20"/>
                <w:szCs w:val="20"/>
              </w:rPr>
            </w:pPr>
            <w:r w:rsidRPr="004A0A94">
              <w:rPr>
                <w:color w:val="000000"/>
                <w:sz w:val="20"/>
                <w:szCs w:val="20"/>
              </w:rPr>
              <w:t>20-Oct-2021</w:t>
            </w:r>
          </w:p>
        </w:tc>
        <w:tc>
          <w:tcPr>
            <w:tcW w:w="1260" w:type="dxa"/>
            <w:vAlign w:val="center"/>
          </w:tcPr>
          <w:p w14:paraId="03D6D129" w14:textId="77777777" w:rsidR="00BF6D7A" w:rsidRDefault="00BF6D7A" w:rsidP="00260CA1">
            <w:pPr>
              <w:jc w:val="center"/>
              <w:rPr>
                <w:color w:val="000000"/>
                <w:sz w:val="20"/>
                <w:szCs w:val="20"/>
              </w:rPr>
            </w:pPr>
            <w:r w:rsidRPr="004A0A94">
              <w:rPr>
                <w:color w:val="000000"/>
                <w:sz w:val="20"/>
                <w:szCs w:val="20"/>
              </w:rPr>
              <w:t>418</w:t>
            </w:r>
            <w:r>
              <w:rPr>
                <w:color w:val="000000"/>
                <w:sz w:val="20"/>
                <w:szCs w:val="20"/>
              </w:rPr>
              <w:t>,</w:t>
            </w:r>
            <w:r w:rsidRPr="004A0A94">
              <w:rPr>
                <w:color w:val="000000"/>
                <w:sz w:val="20"/>
                <w:szCs w:val="20"/>
              </w:rPr>
              <w:t>533</w:t>
            </w:r>
          </w:p>
          <w:p w14:paraId="6322B136" w14:textId="77777777" w:rsidR="00BF6D7A" w:rsidRPr="00355ABA" w:rsidRDefault="00BF6D7A" w:rsidP="00260CA1">
            <w:pPr>
              <w:jc w:val="center"/>
              <w:rPr>
                <w:sz w:val="20"/>
                <w:szCs w:val="20"/>
              </w:rPr>
            </w:pPr>
            <w:r>
              <w:rPr>
                <w:color w:val="000000"/>
                <w:sz w:val="20"/>
                <w:szCs w:val="20"/>
              </w:rPr>
              <w:t>(26%)</w:t>
            </w:r>
          </w:p>
        </w:tc>
        <w:tc>
          <w:tcPr>
            <w:tcW w:w="778" w:type="dxa"/>
            <w:vAlign w:val="center"/>
          </w:tcPr>
          <w:p w14:paraId="44F561F9" w14:textId="77777777" w:rsidR="00BF6D7A" w:rsidRPr="00355ABA" w:rsidRDefault="00BF6D7A" w:rsidP="00260CA1">
            <w:pPr>
              <w:jc w:val="center"/>
              <w:rPr>
                <w:sz w:val="20"/>
                <w:szCs w:val="20"/>
              </w:rPr>
            </w:pPr>
            <w:r w:rsidRPr="004A0A94">
              <w:rPr>
                <w:color w:val="000000"/>
                <w:sz w:val="20"/>
                <w:szCs w:val="20"/>
              </w:rPr>
              <w:t>2-Feb-2022</w:t>
            </w:r>
          </w:p>
        </w:tc>
        <w:tc>
          <w:tcPr>
            <w:tcW w:w="1202" w:type="dxa"/>
            <w:gridSpan w:val="2"/>
            <w:vAlign w:val="center"/>
          </w:tcPr>
          <w:p w14:paraId="14BC62E1" w14:textId="77777777" w:rsidR="00BF6D7A" w:rsidRDefault="00BF6D7A" w:rsidP="00260CA1">
            <w:pPr>
              <w:jc w:val="center"/>
              <w:rPr>
                <w:color w:val="000000"/>
                <w:sz w:val="20"/>
                <w:szCs w:val="20"/>
              </w:rPr>
            </w:pPr>
            <w:r w:rsidRPr="004A0A94">
              <w:rPr>
                <w:color w:val="000000"/>
                <w:sz w:val="20"/>
                <w:szCs w:val="20"/>
              </w:rPr>
              <w:t>252</w:t>
            </w:r>
            <w:r>
              <w:rPr>
                <w:color w:val="000000"/>
                <w:sz w:val="20"/>
                <w:szCs w:val="20"/>
              </w:rPr>
              <w:t>,</w:t>
            </w:r>
            <w:r w:rsidRPr="004A0A94">
              <w:rPr>
                <w:color w:val="000000"/>
                <w:sz w:val="20"/>
                <w:szCs w:val="20"/>
              </w:rPr>
              <w:t>269</w:t>
            </w:r>
          </w:p>
          <w:p w14:paraId="1A2A07EA" w14:textId="77777777" w:rsidR="00BF6D7A" w:rsidRPr="00355ABA" w:rsidRDefault="00BF6D7A" w:rsidP="00260CA1">
            <w:pPr>
              <w:jc w:val="center"/>
              <w:rPr>
                <w:sz w:val="20"/>
                <w:szCs w:val="20"/>
              </w:rPr>
            </w:pPr>
            <w:r>
              <w:rPr>
                <w:color w:val="000000"/>
                <w:sz w:val="20"/>
                <w:szCs w:val="20"/>
              </w:rPr>
              <w:t>(7%)</w:t>
            </w:r>
          </w:p>
        </w:tc>
      </w:tr>
      <w:tr w:rsidR="00BF6D7A" w:rsidRPr="001210C7" w14:paraId="021CEC6B" w14:textId="77777777" w:rsidTr="00260CA1">
        <w:trPr>
          <w:gridAfter w:val="1"/>
          <w:wAfter w:w="14" w:type="dxa"/>
          <w:trHeight w:val="935"/>
        </w:trPr>
        <w:tc>
          <w:tcPr>
            <w:tcW w:w="1260" w:type="dxa"/>
            <w:vAlign w:val="center"/>
          </w:tcPr>
          <w:p w14:paraId="5F9C241F" w14:textId="77777777" w:rsidR="00BF6D7A" w:rsidRPr="001210C7" w:rsidRDefault="00BF6D7A" w:rsidP="00260CA1">
            <w:pPr>
              <w:jc w:val="center"/>
              <w:rPr>
                <w:sz w:val="20"/>
                <w:szCs w:val="20"/>
              </w:rPr>
            </w:pPr>
            <w:r w:rsidRPr="001210C7">
              <w:rPr>
                <w:sz w:val="20"/>
                <w:szCs w:val="20"/>
              </w:rPr>
              <w:t>0.1%</w:t>
            </w:r>
          </w:p>
        </w:tc>
        <w:tc>
          <w:tcPr>
            <w:tcW w:w="720" w:type="dxa"/>
            <w:vAlign w:val="center"/>
          </w:tcPr>
          <w:p w14:paraId="042294FA" w14:textId="77777777" w:rsidR="00BF6D7A" w:rsidRPr="00355ABA" w:rsidRDefault="00BF6D7A" w:rsidP="00260CA1">
            <w:pPr>
              <w:jc w:val="center"/>
              <w:rPr>
                <w:color w:val="000000"/>
                <w:sz w:val="20"/>
                <w:szCs w:val="20"/>
              </w:rPr>
            </w:pPr>
            <w:r w:rsidRPr="004A0A94">
              <w:rPr>
                <w:color w:val="000000"/>
                <w:sz w:val="20"/>
                <w:szCs w:val="20"/>
              </w:rPr>
              <w:t>14-Mar-2021</w:t>
            </w:r>
          </w:p>
        </w:tc>
        <w:tc>
          <w:tcPr>
            <w:tcW w:w="1275" w:type="dxa"/>
            <w:gridSpan w:val="2"/>
            <w:vAlign w:val="center"/>
          </w:tcPr>
          <w:p w14:paraId="3DB9FAE2" w14:textId="77777777" w:rsidR="00BF6D7A" w:rsidRDefault="00BF6D7A" w:rsidP="00260CA1">
            <w:pPr>
              <w:jc w:val="center"/>
              <w:rPr>
                <w:color w:val="000000"/>
                <w:sz w:val="20"/>
                <w:szCs w:val="20"/>
              </w:rPr>
            </w:pPr>
            <w:r w:rsidRPr="004A0A94">
              <w:rPr>
                <w:color w:val="000000"/>
                <w:sz w:val="20"/>
                <w:szCs w:val="20"/>
              </w:rPr>
              <w:t>164</w:t>
            </w:r>
            <w:r>
              <w:rPr>
                <w:color w:val="000000"/>
                <w:sz w:val="20"/>
                <w:szCs w:val="20"/>
              </w:rPr>
              <w:t>,</w:t>
            </w:r>
            <w:r w:rsidRPr="004A0A94">
              <w:rPr>
                <w:color w:val="000000"/>
                <w:sz w:val="20"/>
                <w:szCs w:val="20"/>
              </w:rPr>
              <w:t>239</w:t>
            </w:r>
          </w:p>
          <w:p w14:paraId="22DA958E" w14:textId="77777777" w:rsidR="00BF6D7A" w:rsidRPr="00355ABA" w:rsidRDefault="00BF6D7A" w:rsidP="00260CA1">
            <w:pPr>
              <w:jc w:val="center"/>
              <w:rPr>
                <w:color w:val="000000"/>
                <w:sz w:val="20"/>
                <w:szCs w:val="20"/>
              </w:rPr>
            </w:pPr>
            <w:r>
              <w:rPr>
                <w:color w:val="000000"/>
                <w:sz w:val="20"/>
                <w:szCs w:val="20"/>
              </w:rPr>
              <w:t>(2%)</w:t>
            </w:r>
          </w:p>
        </w:tc>
        <w:tc>
          <w:tcPr>
            <w:tcW w:w="705" w:type="dxa"/>
            <w:gridSpan w:val="2"/>
            <w:vAlign w:val="center"/>
          </w:tcPr>
          <w:p w14:paraId="36A8402E" w14:textId="77777777" w:rsidR="00BF6D7A" w:rsidRPr="00355ABA" w:rsidRDefault="00BF6D7A" w:rsidP="00260CA1">
            <w:pPr>
              <w:jc w:val="center"/>
              <w:rPr>
                <w:color w:val="000000"/>
                <w:sz w:val="20"/>
                <w:szCs w:val="20"/>
              </w:rPr>
            </w:pPr>
            <w:r w:rsidRPr="004A0A94">
              <w:rPr>
                <w:color w:val="000000"/>
                <w:sz w:val="20"/>
                <w:szCs w:val="20"/>
              </w:rPr>
              <w:t>21-Apr-2021</w:t>
            </w:r>
          </w:p>
        </w:tc>
        <w:tc>
          <w:tcPr>
            <w:tcW w:w="1260" w:type="dxa"/>
            <w:vAlign w:val="center"/>
          </w:tcPr>
          <w:p w14:paraId="6FB2E526" w14:textId="77777777" w:rsidR="00BF6D7A" w:rsidRDefault="00BF6D7A" w:rsidP="00260CA1">
            <w:pPr>
              <w:jc w:val="center"/>
              <w:rPr>
                <w:color w:val="000000"/>
                <w:sz w:val="20"/>
                <w:szCs w:val="20"/>
              </w:rPr>
            </w:pPr>
            <w:r w:rsidRPr="004A0A94">
              <w:rPr>
                <w:color w:val="000000"/>
                <w:sz w:val="20"/>
                <w:szCs w:val="20"/>
              </w:rPr>
              <w:t>172</w:t>
            </w:r>
            <w:r>
              <w:rPr>
                <w:color w:val="000000"/>
                <w:sz w:val="20"/>
                <w:szCs w:val="20"/>
              </w:rPr>
              <w:t>,</w:t>
            </w:r>
            <w:r w:rsidRPr="004A0A94">
              <w:rPr>
                <w:color w:val="000000"/>
                <w:sz w:val="20"/>
                <w:szCs w:val="20"/>
              </w:rPr>
              <w:t>714</w:t>
            </w:r>
          </w:p>
          <w:p w14:paraId="3D0DC4BD" w14:textId="77777777" w:rsidR="00BF6D7A" w:rsidRPr="00355ABA" w:rsidRDefault="00BF6D7A" w:rsidP="00260CA1">
            <w:pPr>
              <w:jc w:val="center"/>
              <w:rPr>
                <w:color w:val="000000"/>
                <w:sz w:val="20"/>
                <w:szCs w:val="20"/>
              </w:rPr>
            </w:pPr>
            <w:r>
              <w:rPr>
                <w:color w:val="000000"/>
                <w:sz w:val="20"/>
                <w:szCs w:val="20"/>
              </w:rPr>
              <w:t>(7%)</w:t>
            </w:r>
          </w:p>
        </w:tc>
        <w:tc>
          <w:tcPr>
            <w:tcW w:w="720" w:type="dxa"/>
            <w:gridSpan w:val="2"/>
            <w:vAlign w:val="center"/>
          </w:tcPr>
          <w:p w14:paraId="544149B8" w14:textId="77777777" w:rsidR="00BF6D7A" w:rsidRPr="00355ABA" w:rsidRDefault="00BF6D7A" w:rsidP="00260CA1">
            <w:pPr>
              <w:jc w:val="center"/>
              <w:rPr>
                <w:color w:val="000000"/>
                <w:sz w:val="20"/>
                <w:szCs w:val="20"/>
              </w:rPr>
            </w:pPr>
            <w:r w:rsidRPr="004A0A94">
              <w:rPr>
                <w:color w:val="000000"/>
                <w:sz w:val="20"/>
                <w:szCs w:val="20"/>
              </w:rPr>
              <w:t>11-Jul-2021</w:t>
            </w:r>
          </w:p>
        </w:tc>
        <w:tc>
          <w:tcPr>
            <w:tcW w:w="1350" w:type="dxa"/>
            <w:vAlign w:val="center"/>
          </w:tcPr>
          <w:p w14:paraId="67B6077C" w14:textId="77777777" w:rsidR="00BF6D7A" w:rsidRDefault="00BF6D7A" w:rsidP="00260CA1">
            <w:pPr>
              <w:jc w:val="center"/>
              <w:rPr>
                <w:color w:val="000000"/>
                <w:sz w:val="20"/>
                <w:szCs w:val="20"/>
              </w:rPr>
            </w:pPr>
            <w:r w:rsidRPr="004A0A94">
              <w:rPr>
                <w:color w:val="000000"/>
                <w:sz w:val="20"/>
                <w:szCs w:val="20"/>
              </w:rPr>
              <w:t>201</w:t>
            </w:r>
            <w:r>
              <w:rPr>
                <w:color w:val="000000"/>
                <w:sz w:val="20"/>
                <w:szCs w:val="20"/>
              </w:rPr>
              <w:t>,</w:t>
            </w:r>
            <w:r w:rsidRPr="004A0A94">
              <w:rPr>
                <w:color w:val="000000"/>
                <w:sz w:val="20"/>
                <w:szCs w:val="20"/>
              </w:rPr>
              <w:t>894</w:t>
            </w:r>
          </w:p>
          <w:p w14:paraId="4D4A129D" w14:textId="77777777" w:rsidR="00BF6D7A" w:rsidRPr="00355ABA" w:rsidRDefault="00BF6D7A" w:rsidP="00260CA1">
            <w:pPr>
              <w:jc w:val="center"/>
              <w:rPr>
                <w:color w:val="000000"/>
                <w:sz w:val="20"/>
                <w:szCs w:val="20"/>
              </w:rPr>
            </w:pPr>
            <w:r>
              <w:rPr>
                <w:color w:val="000000"/>
                <w:sz w:val="20"/>
                <w:szCs w:val="20"/>
              </w:rPr>
              <w:t>(35%)</w:t>
            </w:r>
          </w:p>
        </w:tc>
        <w:tc>
          <w:tcPr>
            <w:tcW w:w="720" w:type="dxa"/>
            <w:vAlign w:val="center"/>
          </w:tcPr>
          <w:p w14:paraId="2DB8E076" w14:textId="77777777" w:rsidR="00BF6D7A" w:rsidRPr="00355ABA" w:rsidRDefault="00BF6D7A" w:rsidP="00260CA1">
            <w:pPr>
              <w:jc w:val="center"/>
              <w:rPr>
                <w:color w:val="000000"/>
                <w:sz w:val="20"/>
                <w:szCs w:val="20"/>
              </w:rPr>
            </w:pPr>
            <w:r w:rsidRPr="004A0A94">
              <w:rPr>
                <w:color w:val="000000"/>
                <w:sz w:val="20"/>
                <w:szCs w:val="20"/>
              </w:rPr>
              <w:t>10-Sep-2021</w:t>
            </w:r>
          </w:p>
        </w:tc>
        <w:tc>
          <w:tcPr>
            <w:tcW w:w="1260" w:type="dxa"/>
            <w:vAlign w:val="center"/>
          </w:tcPr>
          <w:p w14:paraId="2887D706" w14:textId="77777777" w:rsidR="00BF6D7A" w:rsidRDefault="00BF6D7A" w:rsidP="00260CA1">
            <w:pPr>
              <w:jc w:val="center"/>
              <w:rPr>
                <w:color w:val="000000"/>
                <w:sz w:val="20"/>
                <w:szCs w:val="20"/>
              </w:rPr>
            </w:pPr>
            <w:r w:rsidRPr="004A0A94">
              <w:rPr>
                <w:color w:val="000000"/>
                <w:sz w:val="20"/>
                <w:szCs w:val="20"/>
              </w:rPr>
              <w:t>312</w:t>
            </w:r>
            <w:r>
              <w:rPr>
                <w:color w:val="000000"/>
                <w:sz w:val="20"/>
                <w:szCs w:val="20"/>
              </w:rPr>
              <w:t>,</w:t>
            </w:r>
            <w:r w:rsidRPr="004A0A94">
              <w:rPr>
                <w:color w:val="000000"/>
                <w:sz w:val="20"/>
                <w:szCs w:val="20"/>
              </w:rPr>
              <w:t>232</w:t>
            </w:r>
          </w:p>
          <w:p w14:paraId="7E50D7F1" w14:textId="77777777" w:rsidR="00BF6D7A" w:rsidRPr="00355ABA" w:rsidRDefault="00BF6D7A" w:rsidP="00260CA1">
            <w:pPr>
              <w:jc w:val="center"/>
              <w:rPr>
                <w:color w:val="000000"/>
                <w:sz w:val="20"/>
                <w:szCs w:val="20"/>
              </w:rPr>
            </w:pPr>
            <w:r>
              <w:rPr>
                <w:color w:val="000000"/>
                <w:sz w:val="20"/>
                <w:szCs w:val="20"/>
              </w:rPr>
              <w:t>(45%)</w:t>
            </w:r>
          </w:p>
        </w:tc>
        <w:tc>
          <w:tcPr>
            <w:tcW w:w="778" w:type="dxa"/>
            <w:vAlign w:val="center"/>
          </w:tcPr>
          <w:p w14:paraId="7E7945CA" w14:textId="77777777" w:rsidR="00BF6D7A" w:rsidRPr="00355ABA" w:rsidRDefault="00BF6D7A" w:rsidP="00260CA1">
            <w:pPr>
              <w:jc w:val="center"/>
              <w:rPr>
                <w:color w:val="000000"/>
                <w:sz w:val="20"/>
                <w:szCs w:val="20"/>
              </w:rPr>
            </w:pPr>
            <w:r w:rsidRPr="004A0A94">
              <w:rPr>
                <w:color w:val="000000"/>
                <w:sz w:val="20"/>
                <w:szCs w:val="20"/>
              </w:rPr>
              <w:t>2-Oct-2021</w:t>
            </w:r>
          </w:p>
        </w:tc>
        <w:tc>
          <w:tcPr>
            <w:tcW w:w="1202" w:type="dxa"/>
            <w:gridSpan w:val="2"/>
            <w:vAlign w:val="center"/>
          </w:tcPr>
          <w:p w14:paraId="0D773F5C" w14:textId="77777777" w:rsidR="00BF6D7A" w:rsidRDefault="00BF6D7A" w:rsidP="00260CA1">
            <w:pPr>
              <w:jc w:val="center"/>
              <w:rPr>
                <w:color w:val="000000"/>
                <w:sz w:val="20"/>
                <w:szCs w:val="20"/>
              </w:rPr>
            </w:pPr>
            <w:r w:rsidRPr="004A0A94">
              <w:rPr>
                <w:color w:val="000000"/>
                <w:sz w:val="20"/>
                <w:szCs w:val="20"/>
              </w:rPr>
              <w:t>213</w:t>
            </w:r>
            <w:r>
              <w:rPr>
                <w:color w:val="000000"/>
                <w:sz w:val="20"/>
                <w:szCs w:val="20"/>
              </w:rPr>
              <w:t>,</w:t>
            </w:r>
            <w:r w:rsidRPr="004A0A94">
              <w:rPr>
                <w:color w:val="000000"/>
                <w:sz w:val="20"/>
                <w:szCs w:val="20"/>
              </w:rPr>
              <w:t>120</w:t>
            </w:r>
          </w:p>
          <w:p w14:paraId="32C67255" w14:textId="77777777" w:rsidR="00BF6D7A" w:rsidRPr="00355ABA" w:rsidRDefault="00BF6D7A" w:rsidP="00260CA1">
            <w:pPr>
              <w:jc w:val="center"/>
              <w:rPr>
                <w:color w:val="000000"/>
                <w:sz w:val="20"/>
                <w:szCs w:val="20"/>
              </w:rPr>
            </w:pPr>
            <w:r>
              <w:rPr>
                <w:color w:val="000000"/>
                <w:sz w:val="20"/>
                <w:szCs w:val="20"/>
              </w:rPr>
              <w:t>(22%)</w:t>
            </w:r>
          </w:p>
        </w:tc>
      </w:tr>
      <w:tr w:rsidR="00BF6D7A" w:rsidRPr="001210C7" w14:paraId="664308A1" w14:textId="77777777" w:rsidTr="00260CA1">
        <w:trPr>
          <w:gridAfter w:val="1"/>
          <w:wAfter w:w="14" w:type="dxa"/>
          <w:trHeight w:val="1025"/>
        </w:trPr>
        <w:tc>
          <w:tcPr>
            <w:tcW w:w="1260" w:type="dxa"/>
            <w:vAlign w:val="center"/>
          </w:tcPr>
          <w:p w14:paraId="2AA66791" w14:textId="77777777" w:rsidR="00BF6D7A" w:rsidRPr="001210C7" w:rsidRDefault="00BF6D7A" w:rsidP="00260CA1">
            <w:pPr>
              <w:jc w:val="center"/>
              <w:rPr>
                <w:sz w:val="20"/>
                <w:szCs w:val="20"/>
              </w:rPr>
            </w:pPr>
            <w:r w:rsidRPr="001210C7">
              <w:rPr>
                <w:sz w:val="20"/>
                <w:szCs w:val="20"/>
              </w:rPr>
              <w:t>0.25%</w:t>
            </w:r>
          </w:p>
        </w:tc>
        <w:tc>
          <w:tcPr>
            <w:tcW w:w="720" w:type="dxa"/>
            <w:vAlign w:val="center"/>
          </w:tcPr>
          <w:p w14:paraId="4CDFDCFA" w14:textId="77777777" w:rsidR="00BF6D7A" w:rsidRPr="00355ABA" w:rsidRDefault="00BF6D7A" w:rsidP="00260CA1">
            <w:pPr>
              <w:jc w:val="center"/>
              <w:rPr>
                <w:color w:val="000000"/>
                <w:sz w:val="20"/>
                <w:szCs w:val="20"/>
              </w:rPr>
            </w:pPr>
            <w:r w:rsidRPr="004A0A94">
              <w:rPr>
                <w:color w:val="000000"/>
                <w:sz w:val="20"/>
                <w:szCs w:val="20"/>
              </w:rPr>
              <w:t>6-Mar-2021</w:t>
            </w:r>
          </w:p>
        </w:tc>
        <w:tc>
          <w:tcPr>
            <w:tcW w:w="1275" w:type="dxa"/>
            <w:gridSpan w:val="2"/>
            <w:vAlign w:val="center"/>
          </w:tcPr>
          <w:p w14:paraId="432D2F3F" w14:textId="77777777" w:rsidR="00BF6D7A" w:rsidRDefault="00BF6D7A" w:rsidP="00260CA1">
            <w:pPr>
              <w:jc w:val="center"/>
              <w:rPr>
                <w:color w:val="000000"/>
                <w:sz w:val="20"/>
                <w:szCs w:val="20"/>
              </w:rPr>
            </w:pPr>
            <w:r w:rsidRPr="004A0A94">
              <w:rPr>
                <w:color w:val="000000"/>
                <w:sz w:val="20"/>
                <w:szCs w:val="20"/>
              </w:rPr>
              <w:t>161</w:t>
            </w:r>
            <w:r>
              <w:rPr>
                <w:color w:val="000000"/>
                <w:sz w:val="20"/>
                <w:szCs w:val="20"/>
              </w:rPr>
              <w:t>,</w:t>
            </w:r>
            <w:r w:rsidRPr="004A0A94">
              <w:rPr>
                <w:color w:val="000000"/>
                <w:sz w:val="20"/>
                <w:szCs w:val="20"/>
              </w:rPr>
              <w:t>330</w:t>
            </w:r>
          </w:p>
          <w:p w14:paraId="377A6837" w14:textId="77777777" w:rsidR="00BF6D7A" w:rsidRPr="00355ABA" w:rsidRDefault="00BF6D7A" w:rsidP="00260CA1">
            <w:pPr>
              <w:jc w:val="center"/>
              <w:rPr>
                <w:color w:val="000000"/>
                <w:sz w:val="20"/>
                <w:szCs w:val="20"/>
              </w:rPr>
            </w:pPr>
            <w:r>
              <w:rPr>
                <w:color w:val="000000"/>
                <w:sz w:val="20"/>
                <w:szCs w:val="20"/>
              </w:rPr>
              <w:t>(4%)</w:t>
            </w:r>
          </w:p>
        </w:tc>
        <w:tc>
          <w:tcPr>
            <w:tcW w:w="705" w:type="dxa"/>
            <w:gridSpan w:val="2"/>
            <w:vAlign w:val="center"/>
          </w:tcPr>
          <w:p w14:paraId="6DFCE822" w14:textId="77777777" w:rsidR="00BF6D7A" w:rsidRPr="00355ABA" w:rsidRDefault="00BF6D7A" w:rsidP="00260CA1">
            <w:pPr>
              <w:jc w:val="center"/>
              <w:rPr>
                <w:color w:val="000000"/>
                <w:sz w:val="20"/>
                <w:szCs w:val="20"/>
              </w:rPr>
            </w:pPr>
            <w:r w:rsidRPr="004A0A94">
              <w:rPr>
                <w:color w:val="000000"/>
                <w:sz w:val="20"/>
                <w:szCs w:val="20"/>
              </w:rPr>
              <w:t>27-Mar-2021</w:t>
            </w:r>
          </w:p>
        </w:tc>
        <w:tc>
          <w:tcPr>
            <w:tcW w:w="1260" w:type="dxa"/>
            <w:vAlign w:val="center"/>
          </w:tcPr>
          <w:p w14:paraId="1A625E9C" w14:textId="77777777" w:rsidR="00BF6D7A" w:rsidRDefault="00BF6D7A" w:rsidP="00260CA1">
            <w:pPr>
              <w:jc w:val="center"/>
              <w:rPr>
                <w:color w:val="000000"/>
                <w:sz w:val="20"/>
                <w:szCs w:val="20"/>
              </w:rPr>
            </w:pPr>
            <w:r w:rsidRPr="004A0A94">
              <w:rPr>
                <w:color w:val="000000"/>
                <w:sz w:val="20"/>
                <w:szCs w:val="20"/>
              </w:rPr>
              <w:t>165</w:t>
            </w:r>
            <w:r>
              <w:rPr>
                <w:color w:val="000000"/>
                <w:sz w:val="20"/>
                <w:szCs w:val="20"/>
              </w:rPr>
              <w:t>,</w:t>
            </w:r>
            <w:r w:rsidRPr="004A0A94">
              <w:rPr>
                <w:color w:val="000000"/>
                <w:sz w:val="20"/>
                <w:szCs w:val="20"/>
              </w:rPr>
              <w:t>781</w:t>
            </w:r>
          </w:p>
          <w:p w14:paraId="4AD43CB2" w14:textId="77777777" w:rsidR="00BF6D7A" w:rsidRPr="00355ABA" w:rsidRDefault="00BF6D7A" w:rsidP="00260CA1">
            <w:pPr>
              <w:jc w:val="center"/>
              <w:rPr>
                <w:color w:val="000000"/>
                <w:sz w:val="20"/>
                <w:szCs w:val="20"/>
              </w:rPr>
            </w:pPr>
            <w:r>
              <w:rPr>
                <w:color w:val="000000"/>
                <w:sz w:val="20"/>
                <w:szCs w:val="20"/>
              </w:rPr>
              <w:t>(11%)</w:t>
            </w:r>
          </w:p>
        </w:tc>
        <w:tc>
          <w:tcPr>
            <w:tcW w:w="720" w:type="dxa"/>
            <w:gridSpan w:val="2"/>
            <w:vAlign w:val="center"/>
          </w:tcPr>
          <w:p w14:paraId="4B295114" w14:textId="77777777" w:rsidR="00BF6D7A" w:rsidRPr="00355ABA" w:rsidRDefault="00BF6D7A" w:rsidP="00260CA1">
            <w:pPr>
              <w:jc w:val="center"/>
              <w:rPr>
                <w:color w:val="000000"/>
                <w:sz w:val="20"/>
                <w:szCs w:val="20"/>
              </w:rPr>
            </w:pPr>
            <w:r w:rsidRPr="004A0A94">
              <w:rPr>
                <w:color w:val="000000"/>
                <w:sz w:val="20"/>
                <w:szCs w:val="20"/>
              </w:rPr>
              <w:t>28-Apr-2021</w:t>
            </w:r>
          </w:p>
        </w:tc>
        <w:tc>
          <w:tcPr>
            <w:tcW w:w="1350" w:type="dxa"/>
            <w:vAlign w:val="center"/>
          </w:tcPr>
          <w:p w14:paraId="0B1852FF" w14:textId="77777777" w:rsidR="00BF6D7A" w:rsidRDefault="00BF6D7A" w:rsidP="00260CA1">
            <w:pPr>
              <w:jc w:val="center"/>
              <w:rPr>
                <w:color w:val="000000"/>
                <w:sz w:val="20"/>
                <w:szCs w:val="20"/>
              </w:rPr>
            </w:pPr>
            <w:r w:rsidRPr="004A0A94">
              <w:rPr>
                <w:color w:val="000000"/>
                <w:sz w:val="20"/>
                <w:szCs w:val="20"/>
              </w:rPr>
              <w:t>175</w:t>
            </w:r>
            <w:r>
              <w:rPr>
                <w:color w:val="000000"/>
                <w:sz w:val="20"/>
                <w:szCs w:val="20"/>
              </w:rPr>
              <w:t>,</w:t>
            </w:r>
            <w:r w:rsidRPr="004A0A94">
              <w:rPr>
                <w:color w:val="000000"/>
                <w:sz w:val="20"/>
                <w:szCs w:val="20"/>
              </w:rPr>
              <w:t>693</w:t>
            </w:r>
          </w:p>
          <w:p w14:paraId="3F34B53D" w14:textId="77777777" w:rsidR="00BF6D7A" w:rsidRPr="00355ABA" w:rsidRDefault="00BF6D7A" w:rsidP="00260CA1">
            <w:pPr>
              <w:jc w:val="center"/>
              <w:rPr>
                <w:color w:val="000000"/>
                <w:sz w:val="20"/>
                <w:szCs w:val="20"/>
              </w:rPr>
            </w:pPr>
            <w:r>
              <w:rPr>
                <w:color w:val="000000"/>
                <w:sz w:val="20"/>
                <w:szCs w:val="20"/>
              </w:rPr>
              <w:t>(43%)</w:t>
            </w:r>
          </w:p>
        </w:tc>
        <w:tc>
          <w:tcPr>
            <w:tcW w:w="720" w:type="dxa"/>
            <w:vAlign w:val="center"/>
          </w:tcPr>
          <w:p w14:paraId="6419AC44" w14:textId="77777777" w:rsidR="00BF6D7A" w:rsidRPr="00355ABA" w:rsidRDefault="00BF6D7A" w:rsidP="00260CA1">
            <w:pPr>
              <w:jc w:val="center"/>
              <w:rPr>
                <w:color w:val="000000"/>
                <w:sz w:val="20"/>
                <w:szCs w:val="20"/>
              </w:rPr>
            </w:pPr>
            <w:r w:rsidRPr="004A0A94">
              <w:rPr>
                <w:color w:val="000000"/>
                <w:sz w:val="20"/>
                <w:szCs w:val="20"/>
              </w:rPr>
              <w:t>7-Jun-2021</w:t>
            </w:r>
          </w:p>
        </w:tc>
        <w:tc>
          <w:tcPr>
            <w:tcW w:w="1260" w:type="dxa"/>
            <w:vAlign w:val="center"/>
          </w:tcPr>
          <w:p w14:paraId="47F29501" w14:textId="77777777" w:rsidR="00BF6D7A" w:rsidRDefault="00BF6D7A" w:rsidP="00260CA1">
            <w:pPr>
              <w:jc w:val="center"/>
              <w:rPr>
                <w:color w:val="000000"/>
                <w:sz w:val="20"/>
                <w:szCs w:val="20"/>
              </w:rPr>
            </w:pPr>
            <w:r w:rsidRPr="004A0A94">
              <w:rPr>
                <w:color w:val="000000"/>
                <w:sz w:val="20"/>
                <w:szCs w:val="20"/>
              </w:rPr>
              <w:t>201</w:t>
            </w:r>
            <w:r>
              <w:rPr>
                <w:color w:val="000000"/>
                <w:sz w:val="20"/>
                <w:szCs w:val="20"/>
              </w:rPr>
              <w:t>,</w:t>
            </w:r>
            <w:r w:rsidRPr="004A0A94">
              <w:rPr>
                <w:color w:val="000000"/>
                <w:sz w:val="20"/>
                <w:szCs w:val="20"/>
              </w:rPr>
              <w:t>573</w:t>
            </w:r>
          </w:p>
          <w:p w14:paraId="404B1B35" w14:textId="77777777" w:rsidR="00BF6D7A" w:rsidRPr="00355ABA" w:rsidRDefault="00BF6D7A" w:rsidP="00260CA1">
            <w:pPr>
              <w:jc w:val="center"/>
              <w:rPr>
                <w:color w:val="000000"/>
                <w:sz w:val="20"/>
                <w:szCs w:val="20"/>
              </w:rPr>
            </w:pPr>
            <w:r>
              <w:rPr>
                <w:color w:val="000000"/>
                <w:sz w:val="20"/>
                <w:szCs w:val="20"/>
              </w:rPr>
              <w:t>(64%)</w:t>
            </w:r>
          </w:p>
        </w:tc>
        <w:tc>
          <w:tcPr>
            <w:tcW w:w="778" w:type="dxa"/>
            <w:vAlign w:val="center"/>
          </w:tcPr>
          <w:p w14:paraId="1C5FA3E9" w14:textId="77777777" w:rsidR="00BF6D7A" w:rsidRPr="00355ABA" w:rsidRDefault="00BF6D7A" w:rsidP="00260CA1">
            <w:pPr>
              <w:jc w:val="center"/>
              <w:rPr>
                <w:color w:val="000000"/>
                <w:sz w:val="20"/>
                <w:szCs w:val="20"/>
              </w:rPr>
            </w:pPr>
            <w:r w:rsidRPr="004A0A94">
              <w:rPr>
                <w:color w:val="000000"/>
                <w:sz w:val="20"/>
                <w:szCs w:val="20"/>
              </w:rPr>
              <w:t>15-May-2021</w:t>
            </w:r>
          </w:p>
        </w:tc>
        <w:tc>
          <w:tcPr>
            <w:tcW w:w="1202" w:type="dxa"/>
            <w:gridSpan w:val="2"/>
            <w:vAlign w:val="center"/>
          </w:tcPr>
          <w:p w14:paraId="1C1FEB74" w14:textId="77777777" w:rsidR="00BF6D7A" w:rsidRDefault="00BF6D7A" w:rsidP="00260CA1">
            <w:pPr>
              <w:jc w:val="center"/>
              <w:rPr>
                <w:color w:val="000000"/>
                <w:sz w:val="20"/>
                <w:szCs w:val="20"/>
              </w:rPr>
            </w:pPr>
            <w:r w:rsidRPr="004A0A94">
              <w:rPr>
                <w:color w:val="000000"/>
                <w:sz w:val="20"/>
                <w:szCs w:val="20"/>
              </w:rPr>
              <w:t>173</w:t>
            </w:r>
            <w:r>
              <w:rPr>
                <w:color w:val="000000"/>
                <w:sz w:val="20"/>
                <w:szCs w:val="20"/>
              </w:rPr>
              <w:t>,</w:t>
            </w:r>
            <w:r w:rsidRPr="004A0A94">
              <w:rPr>
                <w:color w:val="000000"/>
                <w:sz w:val="20"/>
                <w:szCs w:val="20"/>
              </w:rPr>
              <w:t>455</w:t>
            </w:r>
          </w:p>
          <w:p w14:paraId="0F987166" w14:textId="77777777" w:rsidR="00BF6D7A" w:rsidRPr="00355ABA" w:rsidRDefault="00BF6D7A" w:rsidP="00260CA1">
            <w:pPr>
              <w:jc w:val="center"/>
              <w:rPr>
                <w:color w:val="000000"/>
                <w:sz w:val="20"/>
                <w:szCs w:val="20"/>
              </w:rPr>
            </w:pPr>
            <w:r>
              <w:rPr>
                <w:color w:val="000000"/>
                <w:sz w:val="20"/>
                <w:szCs w:val="20"/>
              </w:rPr>
              <w:t>(36%)</w:t>
            </w:r>
          </w:p>
        </w:tc>
      </w:tr>
      <w:tr w:rsidR="00BF6D7A" w:rsidRPr="001210C7" w14:paraId="43DB5879" w14:textId="77777777" w:rsidTr="00260CA1">
        <w:trPr>
          <w:gridAfter w:val="1"/>
          <w:wAfter w:w="14" w:type="dxa"/>
          <w:trHeight w:val="917"/>
        </w:trPr>
        <w:tc>
          <w:tcPr>
            <w:tcW w:w="1260" w:type="dxa"/>
            <w:vAlign w:val="center"/>
          </w:tcPr>
          <w:p w14:paraId="34AEF9A2" w14:textId="77777777" w:rsidR="00BF6D7A" w:rsidRPr="001210C7" w:rsidRDefault="00BF6D7A" w:rsidP="00260CA1">
            <w:pPr>
              <w:jc w:val="center"/>
              <w:rPr>
                <w:sz w:val="20"/>
                <w:szCs w:val="20"/>
              </w:rPr>
            </w:pPr>
            <w:r w:rsidRPr="001210C7">
              <w:rPr>
                <w:sz w:val="20"/>
                <w:szCs w:val="20"/>
              </w:rPr>
              <w:t>0.5%</w:t>
            </w:r>
          </w:p>
        </w:tc>
        <w:tc>
          <w:tcPr>
            <w:tcW w:w="720" w:type="dxa"/>
            <w:vAlign w:val="center"/>
          </w:tcPr>
          <w:p w14:paraId="37AB79F8" w14:textId="77777777" w:rsidR="00BF6D7A" w:rsidRPr="00355ABA" w:rsidRDefault="00BF6D7A" w:rsidP="00260CA1">
            <w:pPr>
              <w:jc w:val="center"/>
              <w:rPr>
                <w:color w:val="000000"/>
                <w:sz w:val="20"/>
                <w:szCs w:val="20"/>
              </w:rPr>
            </w:pPr>
            <w:r w:rsidRPr="004A0A94">
              <w:rPr>
                <w:color w:val="000000"/>
                <w:sz w:val="20"/>
                <w:szCs w:val="20"/>
              </w:rPr>
              <w:t>26-Feb-2021</w:t>
            </w:r>
          </w:p>
        </w:tc>
        <w:tc>
          <w:tcPr>
            <w:tcW w:w="1275" w:type="dxa"/>
            <w:gridSpan w:val="2"/>
            <w:vAlign w:val="center"/>
          </w:tcPr>
          <w:p w14:paraId="4872E8D3" w14:textId="77777777" w:rsidR="00BF6D7A" w:rsidRDefault="00BF6D7A" w:rsidP="00260CA1">
            <w:pPr>
              <w:jc w:val="center"/>
              <w:rPr>
                <w:color w:val="000000"/>
                <w:sz w:val="20"/>
                <w:szCs w:val="20"/>
              </w:rPr>
            </w:pPr>
            <w:r w:rsidRPr="004A0A94">
              <w:rPr>
                <w:color w:val="000000"/>
                <w:sz w:val="20"/>
                <w:szCs w:val="20"/>
              </w:rPr>
              <w:t>158</w:t>
            </w:r>
            <w:r>
              <w:rPr>
                <w:color w:val="000000"/>
                <w:sz w:val="20"/>
                <w:szCs w:val="20"/>
              </w:rPr>
              <w:t>,</w:t>
            </w:r>
            <w:r w:rsidRPr="004A0A94">
              <w:rPr>
                <w:color w:val="000000"/>
                <w:sz w:val="20"/>
                <w:szCs w:val="20"/>
              </w:rPr>
              <w:t>587</w:t>
            </w:r>
          </w:p>
          <w:p w14:paraId="7B5AB64C" w14:textId="77777777" w:rsidR="00BF6D7A" w:rsidRPr="00355ABA" w:rsidRDefault="00BF6D7A" w:rsidP="00260CA1">
            <w:pPr>
              <w:jc w:val="center"/>
              <w:rPr>
                <w:color w:val="000000"/>
                <w:sz w:val="20"/>
                <w:szCs w:val="20"/>
              </w:rPr>
            </w:pPr>
            <w:r>
              <w:rPr>
                <w:color w:val="000000"/>
                <w:sz w:val="20"/>
                <w:szCs w:val="20"/>
              </w:rPr>
              <w:t>(5%)</w:t>
            </w:r>
          </w:p>
        </w:tc>
        <w:tc>
          <w:tcPr>
            <w:tcW w:w="705" w:type="dxa"/>
            <w:gridSpan w:val="2"/>
            <w:vAlign w:val="center"/>
          </w:tcPr>
          <w:p w14:paraId="62108508" w14:textId="77777777" w:rsidR="00BF6D7A" w:rsidRPr="00355ABA" w:rsidRDefault="00BF6D7A" w:rsidP="00260CA1">
            <w:pPr>
              <w:jc w:val="center"/>
              <w:rPr>
                <w:color w:val="000000"/>
                <w:sz w:val="20"/>
                <w:szCs w:val="20"/>
              </w:rPr>
            </w:pPr>
            <w:r w:rsidRPr="004A0A94">
              <w:rPr>
                <w:color w:val="000000"/>
                <w:sz w:val="20"/>
                <w:szCs w:val="20"/>
              </w:rPr>
              <w:t>8-Mar-2021</w:t>
            </w:r>
          </w:p>
        </w:tc>
        <w:tc>
          <w:tcPr>
            <w:tcW w:w="1260" w:type="dxa"/>
            <w:vAlign w:val="center"/>
          </w:tcPr>
          <w:p w14:paraId="2ECC74D3" w14:textId="77777777" w:rsidR="00BF6D7A" w:rsidRDefault="00BF6D7A" w:rsidP="00260CA1">
            <w:pPr>
              <w:jc w:val="center"/>
              <w:rPr>
                <w:color w:val="000000"/>
                <w:sz w:val="20"/>
                <w:szCs w:val="20"/>
              </w:rPr>
            </w:pPr>
            <w:r w:rsidRPr="004A0A94">
              <w:rPr>
                <w:color w:val="000000"/>
                <w:sz w:val="20"/>
                <w:szCs w:val="20"/>
              </w:rPr>
              <w:t>160</w:t>
            </w:r>
            <w:r>
              <w:rPr>
                <w:color w:val="000000"/>
                <w:sz w:val="20"/>
                <w:szCs w:val="20"/>
              </w:rPr>
              <w:t>,</w:t>
            </w:r>
            <w:r w:rsidRPr="004A0A94">
              <w:rPr>
                <w:color w:val="000000"/>
                <w:sz w:val="20"/>
                <w:szCs w:val="20"/>
              </w:rPr>
              <w:t>720</w:t>
            </w:r>
          </w:p>
          <w:p w14:paraId="74AA9239" w14:textId="77777777" w:rsidR="00BF6D7A" w:rsidRPr="00355ABA" w:rsidRDefault="00BF6D7A" w:rsidP="00260CA1">
            <w:pPr>
              <w:jc w:val="center"/>
              <w:rPr>
                <w:color w:val="000000"/>
                <w:sz w:val="20"/>
                <w:szCs w:val="20"/>
              </w:rPr>
            </w:pPr>
            <w:r>
              <w:rPr>
                <w:color w:val="000000"/>
                <w:sz w:val="20"/>
                <w:szCs w:val="20"/>
              </w:rPr>
              <w:t>(13%)</w:t>
            </w:r>
          </w:p>
        </w:tc>
        <w:tc>
          <w:tcPr>
            <w:tcW w:w="720" w:type="dxa"/>
            <w:gridSpan w:val="2"/>
            <w:vAlign w:val="center"/>
          </w:tcPr>
          <w:p w14:paraId="4EB8912A" w14:textId="77777777" w:rsidR="00BF6D7A" w:rsidRPr="00355ABA" w:rsidRDefault="00BF6D7A" w:rsidP="00260CA1">
            <w:pPr>
              <w:jc w:val="center"/>
              <w:rPr>
                <w:color w:val="000000"/>
                <w:sz w:val="20"/>
                <w:szCs w:val="20"/>
              </w:rPr>
            </w:pPr>
            <w:r w:rsidRPr="004A0A94">
              <w:rPr>
                <w:color w:val="000000"/>
                <w:sz w:val="20"/>
                <w:szCs w:val="20"/>
              </w:rPr>
              <w:t>21-Mar-2021</w:t>
            </w:r>
          </w:p>
        </w:tc>
        <w:tc>
          <w:tcPr>
            <w:tcW w:w="1350" w:type="dxa"/>
            <w:vAlign w:val="center"/>
          </w:tcPr>
          <w:p w14:paraId="19A5C6DC" w14:textId="77777777" w:rsidR="00BF6D7A" w:rsidRDefault="00BF6D7A" w:rsidP="00260CA1">
            <w:pPr>
              <w:jc w:val="center"/>
              <w:rPr>
                <w:color w:val="000000"/>
                <w:sz w:val="20"/>
                <w:szCs w:val="20"/>
              </w:rPr>
            </w:pPr>
            <w:r w:rsidRPr="004A0A94">
              <w:rPr>
                <w:color w:val="000000"/>
                <w:sz w:val="20"/>
                <w:szCs w:val="20"/>
              </w:rPr>
              <w:t>164</w:t>
            </w:r>
            <w:r>
              <w:rPr>
                <w:color w:val="000000"/>
                <w:sz w:val="20"/>
                <w:szCs w:val="20"/>
              </w:rPr>
              <w:t>,</w:t>
            </w:r>
            <w:r w:rsidRPr="004A0A94">
              <w:rPr>
                <w:color w:val="000000"/>
                <w:sz w:val="20"/>
                <w:szCs w:val="20"/>
              </w:rPr>
              <w:t>264</w:t>
            </w:r>
          </w:p>
          <w:p w14:paraId="07CAAE28" w14:textId="77777777" w:rsidR="00BF6D7A" w:rsidRPr="00355ABA" w:rsidRDefault="00BF6D7A" w:rsidP="00260CA1">
            <w:pPr>
              <w:jc w:val="center"/>
              <w:rPr>
                <w:color w:val="000000"/>
                <w:sz w:val="20"/>
                <w:szCs w:val="20"/>
              </w:rPr>
            </w:pPr>
            <w:r>
              <w:rPr>
                <w:color w:val="000000"/>
                <w:sz w:val="20"/>
                <w:szCs w:val="20"/>
              </w:rPr>
              <w:t>(47%)</w:t>
            </w:r>
          </w:p>
        </w:tc>
        <w:tc>
          <w:tcPr>
            <w:tcW w:w="720" w:type="dxa"/>
            <w:vAlign w:val="center"/>
          </w:tcPr>
          <w:p w14:paraId="0587EBE8" w14:textId="77777777" w:rsidR="00BF6D7A" w:rsidRPr="00355ABA" w:rsidRDefault="00BF6D7A" w:rsidP="00260CA1">
            <w:pPr>
              <w:jc w:val="center"/>
              <w:rPr>
                <w:color w:val="000000"/>
                <w:sz w:val="20"/>
                <w:szCs w:val="20"/>
              </w:rPr>
            </w:pPr>
            <w:r w:rsidRPr="004A0A94">
              <w:rPr>
                <w:color w:val="000000"/>
                <w:sz w:val="20"/>
                <w:szCs w:val="20"/>
              </w:rPr>
              <w:t>7-Apr-2021</w:t>
            </w:r>
          </w:p>
        </w:tc>
        <w:tc>
          <w:tcPr>
            <w:tcW w:w="1260" w:type="dxa"/>
            <w:vAlign w:val="center"/>
          </w:tcPr>
          <w:p w14:paraId="4A71DFAC" w14:textId="77777777" w:rsidR="00BF6D7A" w:rsidRDefault="00BF6D7A" w:rsidP="00260CA1">
            <w:pPr>
              <w:jc w:val="center"/>
              <w:rPr>
                <w:color w:val="000000"/>
                <w:sz w:val="20"/>
                <w:szCs w:val="20"/>
              </w:rPr>
            </w:pPr>
            <w:r w:rsidRPr="004A0A94">
              <w:rPr>
                <w:color w:val="000000"/>
                <w:sz w:val="20"/>
                <w:szCs w:val="20"/>
              </w:rPr>
              <w:t>170</w:t>
            </w:r>
            <w:r>
              <w:rPr>
                <w:color w:val="000000"/>
                <w:sz w:val="20"/>
                <w:szCs w:val="20"/>
              </w:rPr>
              <w:t>,</w:t>
            </w:r>
            <w:r w:rsidRPr="004A0A94">
              <w:rPr>
                <w:color w:val="000000"/>
                <w:sz w:val="20"/>
                <w:szCs w:val="20"/>
              </w:rPr>
              <w:t>621</w:t>
            </w:r>
          </w:p>
          <w:p w14:paraId="0D9EB2C3" w14:textId="77777777" w:rsidR="00BF6D7A" w:rsidRPr="00355ABA" w:rsidRDefault="00BF6D7A" w:rsidP="00260CA1">
            <w:pPr>
              <w:jc w:val="center"/>
              <w:rPr>
                <w:color w:val="000000"/>
                <w:sz w:val="20"/>
                <w:szCs w:val="20"/>
              </w:rPr>
            </w:pPr>
            <w:r>
              <w:rPr>
                <w:color w:val="000000"/>
                <w:sz w:val="20"/>
                <w:szCs w:val="20"/>
              </w:rPr>
              <w:t>(70%)</w:t>
            </w:r>
          </w:p>
        </w:tc>
        <w:tc>
          <w:tcPr>
            <w:tcW w:w="778" w:type="dxa"/>
            <w:vAlign w:val="center"/>
          </w:tcPr>
          <w:p w14:paraId="1C3C9E30" w14:textId="77777777" w:rsidR="00BF6D7A" w:rsidRPr="00355ABA" w:rsidRDefault="00BF6D7A" w:rsidP="00260CA1">
            <w:pPr>
              <w:jc w:val="center"/>
              <w:rPr>
                <w:color w:val="000000"/>
                <w:sz w:val="20"/>
                <w:szCs w:val="20"/>
              </w:rPr>
            </w:pPr>
            <w:r w:rsidRPr="004A0A94">
              <w:rPr>
                <w:color w:val="000000"/>
                <w:sz w:val="20"/>
                <w:szCs w:val="20"/>
              </w:rPr>
              <w:t>26-Mar-2021</w:t>
            </w:r>
          </w:p>
        </w:tc>
        <w:tc>
          <w:tcPr>
            <w:tcW w:w="1202" w:type="dxa"/>
            <w:gridSpan w:val="2"/>
            <w:vAlign w:val="center"/>
          </w:tcPr>
          <w:p w14:paraId="5C8D4584" w14:textId="77777777" w:rsidR="00BF6D7A" w:rsidRDefault="00BF6D7A" w:rsidP="00260CA1">
            <w:pPr>
              <w:jc w:val="center"/>
              <w:rPr>
                <w:color w:val="000000"/>
                <w:sz w:val="20"/>
                <w:szCs w:val="20"/>
              </w:rPr>
            </w:pPr>
            <w:r w:rsidRPr="004A0A94">
              <w:rPr>
                <w:color w:val="000000"/>
                <w:sz w:val="20"/>
                <w:szCs w:val="20"/>
              </w:rPr>
              <w:t>163</w:t>
            </w:r>
            <w:r>
              <w:rPr>
                <w:color w:val="000000"/>
                <w:sz w:val="20"/>
                <w:szCs w:val="20"/>
              </w:rPr>
              <w:t>,</w:t>
            </w:r>
            <w:r w:rsidRPr="004A0A94">
              <w:rPr>
                <w:color w:val="000000"/>
                <w:sz w:val="20"/>
                <w:szCs w:val="20"/>
              </w:rPr>
              <w:t>338</w:t>
            </w:r>
          </w:p>
          <w:p w14:paraId="32B0CDFE" w14:textId="77777777" w:rsidR="00BF6D7A" w:rsidRPr="00355ABA" w:rsidRDefault="00BF6D7A" w:rsidP="00260CA1">
            <w:pPr>
              <w:jc w:val="center"/>
              <w:rPr>
                <w:color w:val="000000"/>
                <w:sz w:val="20"/>
                <w:szCs w:val="20"/>
              </w:rPr>
            </w:pPr>
            <w:r>
              <w:rPr>
                <w:color w:val="000000"/>
                <w:sz w:val="20"/>
                <w:szCs w:val="20"/>
              </w:rPr>
              <w:t>(40%)</w:t>
            </w:r>
          </w:p>
        </w:tc>
      </w:tr>
      <w:tr w:rsidR="00BF6D7A" w:rsidRPr="001210C7" w14:paraId="6DD60B2B" w14:textId="77777777" w:rsidTr="00260CA1">
        <w:trPr>
          <w:gridAfter w:val="1"/>
          <w:wAfter w:w="14" w:type="dxa"/>
          <w:trHeight w:val="511"/>
        </w:trPr>
        <w:tc>
          <w:tcPr>
            <w:tcW w:w="11250" w:type="dxa"/>
            <w:gridSpan w:val="15"/>
            <w:vAlign w:val="center"/>
          </w:tcPr>
          <w:p w14:paraId="50DDF392" w14:textId="77777777" w:rsidR="00BF6D7A" w:rsidRPr="001210C7" w:rsidRDefault="00BF6D7A" w:rsidP="00260CA1">
            <w:pPr>
              <w:rPr>
                <w:sz w:val="20"/>
                <w:szCs w:val="20"/>
              </w:rPr>
            </w:pPr>
            <w:r w:rsidRPr="001210C7">
              <w:rPr>
                <w:sz w:val="20"/>
                <w:szCs w:val="20"/>
              </w:rPr>
              <w:t>NYC</w:t>
            </w:r>
          </w:p>
        </w:tc>
      </w:tr>
      <w:tr w:rsidR="00BF6D7A" w:rsidRPr="002F4D45" w14:paraId="4CF70C24" w14:textId="77777777" w:rsidTr="00260CA1">
        <w:trPr>
          <w:trHeight w:val="511"/>
        </w:trPr>
        <w:tc>
          <w:tcPr>
            <w:tcW w:w="1260" w:type="dxa"/>
            <w:vAlign w:val="center"/>
          </w:tcPr>
          <w:p w14:paraId="47775660" w14:textId="77777777" w:rsidR="00BF6D7A" w:rsidRPr="002F4D45" w:rsidRDefault="00BF6D7A" w:rsidP="00260CA1">
            <w:pPr>
              <w:jc w:val="center"/>
              <w:rPr>
                <w:sz w:val="20"/>
                <w:szCs w:val="20"/>
              </w:rPr>
            </w:pPr>
          </w:p>
        </w:tc>
        <w:tc>
          <w:tcPr>
            <w:tcW w:w="2004" w:type="dxa"/>
            <w:gridSpan w:val="4"/>
            <w:vAlign w:val="center"/>
          </w:tcPr>
          <w:p w14:paraId="48396E20" w14:textId="77777777" w:rsidR="00BF6D7A" w:rsidRPr="00FC3DC1" w:rsidRDefault="00BF6D7A" w:rsidP="00260CA1">
            <w:pPr>
              <w:jc w:val="center"/>
              <w:rPr>
                <w:color w:val="000000"/>
                <w:sz w:val="20"/>
                <w:szCs w:val="20"/>
              </w:rPr>
            </w:pPr>
            <w:r w:rsidRPr="00FC3DC1">
              <w:rPr>
                <w:sz w:val="20"/>
                <w:szCs w:val="20"/>
              </w:rPr>
              <w:t>90% Adherence</w:t>
            </w:r>
          </w:p>
        </w:tc>
        <w:tc>
          <w:tcPr>
            <w:tcW w:w="1956" w:type="dxa"/>
            <w:gridSpan w:val="2"/>
            <w:vAlign w:val="center"/>
          </w:tcPr>
          <w:p w14:paraId="5E42A5E1" w14:textId="77777777" w:rsidR="00BF6D7A" w:rsidRPr="00FC3DC1" w:rsidRDefault="00BF6D7A" w:rsidP="00260CA1">
            <w:pPr>
              <w:jc w:val="center"/>
              <w:rPr>
                <w:color w:val="000000"/>
                <w:sz w:val="20"/>
                <w:szCs w:val="20"/>
              </w:rPr>
            </w:pPr>
            <w:r w:rsidRPr="00FC3DC1">
              <w:rPr>
                <w:sz w:val="20"/>
                <w:szCs w:val="20"/>
              </w:rPr>
              <w:t>85% Adherence</w:t>
            </w:r>
          </w:p>
        </w:tc>
        <w:tc>
          <w:tcPr>
            <w:tcW w:w="2070" w:type="dxa"/>
            <w:gridSpan w:val="3"/>
            <w:vAlign w:val="center"/>
          </w:tcPr>
          <w:p w14:paraId="3DE283ED" w14:textId="77777777" w:rsidR="00BF6D7A" w:rsidRPr="00FC3DC1" w:rsidRDefault="00BF6D7A" w:rsidP="00260CA1">
            <w:pPr>
              <w:jc w:val="center"/>
              <w:rPr>
                <w:color w:val="000000"/>
                <w:sz w:val="20"/>
                <w:szCs w:val="20"/>
              </w:rPr>
            </w:pPr>
            <w:r w:rsidRPr="00FC3DC1">
              <w:rPr>
                <w:sz w:val="20"/>
                <w:szCs w:val="20"/>
              </w:rPr>
              <w:t>80% Adherence</w:t>
            </w:r>
          </w:p>
        </w:tc>
        <w:tc>
          <w:tcPr>
            <w:tcW w:w="1980" w:type="dxa"/>
            <w:gridSpan w:val="2"/>
            <w:vAlign w:val="center"/>
          </w:tcPr>
          <w:p w14:paraId="35EBF71C" w14:textId="77777777" w:rsidR="00BF6D7A" w:rsidRPr="00FC3DC1" w:rsidRDefault="00BF6D7A" w:rsidP="00260CA1">
            <w:pPr>
              <w:jc w:val="center"/>
              <w:rPr>
                <w:color w:val="000000"/>
                <w:sz w:val="20"/>
                <w:szCs w:val="20"/>
              </w:rPr>
            </w:pPr>
            <w:r w:rsidRPr="00FC3DC1">
              <w:rPr>
                <w:sz w:val="20"/>
                <w:szCs w:val="20"/>
              </w:rPr>
              <w:t>75% Adherence</w:t>
            </w:r>
          </w:p>
        </w:tc>
        <w:tc>
          <w:tcPr>
            <w:tcW w:w="1994" w:type="dxa"/>
            <w:gridSpan w:val="4"/>
            <w:vAlign w:val="center"/>
          </w:tcPr>
          <w:p w14:paraId="3873C91C" w14:textId="77777777" w:rsidR="00BF6D7A" w:rsidRPr="00FC3DC1" w:rsidRDefault="00BF6D7A" w:rsidP="00260CA1">
            <w:pPr>
              <w:jc w:val="center"/>
              <w:rPr>
                <w:color w:val="000000"/>
                <w:sz w:val="20"/>
                <w:szCs w:val="20"/>
              </w:rPr>
            </w:pPr>
            <w:r w:rsidRPr="00FC3DC1">
              <w:rPr>
                <w:sz w:val="20"/>
                <w:szCs w:val="20"/>
              </w:rPr>
              <w:t>Dynamic Adherence</w:t>
            </w:r>
          </w:p>
        </w:tc>
      </w:tr>
      <w:tr w:rsidR="00BF6D7A" w:rsidRPr="002F4D45" w14:paraId="280073D9" w14:textId="77777777" w:rsidTr="00260CA1">
        <w:trPr>
          <w:gridAfter w:val="2"/>
          <w:wAfter w:w="25" w:type="dxa"/>
          <w:trHeight w:val="710"/>
        </w:trPr>
        <w:tc>
          <w:tcPr>
            <w:tcW w:w="1260" w:type="dxa"/>
            <w:vAlign w:val="center"/>
          </w:tcPr>
          <w:p w14:paraId="3C999A2B" w14:textId="77777777" w:rsidR="00BF6D7A" w:rsidRPr="002F4D45" w:rsidRDefault="00BF6D7A" w:rsidP="00260CA1">
            <w:pPr>
              <w:jc w:val="center"/>
              <w:rPr>
                <w:sz w:val="20"/>
                <w:szCs w:val="20"/>
              </w:rPr>
            </w:pPr>
            <w:r w:rsidRPr="001210C7">
              <w:rPr>
                <w:sz w:val="20"/>
                <w:szCs w:val="20"/>
              </w:rPr>
              <w:t>Vaccination capacity</w:t>
            </w:r>
          </w:p>
        </w:tc>
        <w:tc>
          <w:tcPr>
            <w:tcW w:w="720" w:type="dxa"/>
            <w:vAlign w:val="center"/>
          </w:tcPr>
          <w:p w14:paraId="6BBC3C55" w14:textId="77777777" w:rsidR="00BF6D7A" w:rsidRPr="00FC3DC1" w:rsidRDefault="00BF6D7A" w:rsidP="00260CA1">
            <w:pPr>
              <w:jc w:val="center"/>
              <w:rPr>
                <w:color w:val="000000"/>
                <w:sz w:val="20"/>
                <w:szCs w:val="20"/>
              </w:rPr>
            </w:pPr>
            <w:r w:rsidRPr="00FC3DC1">
              <w:rPr>
                <w:sz w:val="20"/>
                <w:szCs w:val="20"/>
              </w:rPr>
              <w:t>Date</w:t>
            </w:r>
          </w:p>
        </w:tc>
        <w:tc>
          <w:tcPr>
            <w:tcW w:w="1275" w:type="dxa"/>
            <w:gridSpan w:val="2"/>
            <w:vAlign w:val="center"/>
          </w:tcPr>
          <w:p w14:paraId="2F638B7B" w14:textId="77777777" w:rsidR="00BF6D7A" w:rsidRPr="00FC3DC1"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05" w:type="dxa"/>
            <w:gridSpan w:val="2"/>
            <w:vAlign w:val="center"/>
          </w:tcPr>
          <w:p w14:paraId="18EAB83D" w14:textId="77777777" w:rsidR="00BF6D7A" w:rsidRPr="00FC3DC1" w:rsidRDefault="00BF6D7A" w:rsidP="00260CA1">
            <w:pPr>
              <w:jc w:val="center"/>
              <w:rPr>
                <w:color w:val="000000"/>
                <w:sz w:val="20"/>
                <w:szCs w:val="20"/>
              </w:rPr>
            </w:pPr>
            <w:r w:rsidRPr="00FC3DC1">
              <w:rPr>
                <w:sz w:val="20"/>
                <w:szCs w:val="20"/>
              </w:rPr>
              <w:t>Date</w:t>
            </w:r>
          </w:p>
        </w:tc>
        <w:tc>
          <w:tcPr>
            <w:tcW w:w="1260" w:type="dxa"/>
            <w:vAlign w:val="center"/>
          </w:tcPr>
          <w:p w14:paraId="7FAACBBB" w14:textId="77777777" w:rsidR="00BF6D7A" w:rsidRPr="00FC3DC1"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630" w:type="dxa"/>
            <w:vAlign w:val="center"/>
          </w:tcPr>
          <w:p w14:paraId="5656C163" w14:textId="77777777" w:rsidR="00BF6D7A" w:rsidRPr="00FC3DC1" w:rsidRDefault="00BF6D7A" w:rsidP="00260CA1">
            <w:pPr>
              <w:jc w:val="center"/>
              <w:rPr>
                <w:color w:val="000000"/>
                <w:sz w:val="20"/>
                <w:szCs w:val="20"/>
              </w:rPr>
            </w:pPr>
            <w:r w:rsidRPr="00FC3DC1">
              <w:rPr>
                <w:sz w:val="20"/>
                <w:szCs w:val="20"/>
              </w:rPr>
              <w:t>Date</w:t>
            </w:r>
          </w:p>
        </w:tc>
        <w:tc>
          <w:tcPr>
            <w:tcW w:w="1440" w:type="dxa"/>
            <w:gridSpan w:val="2"/>
            <w:vAlign w:val="center"/>
          </w:tcPr>
          <w:p w14:paraId="5945E7ED" w14:textId="77777777" w:rsidR="00BF6D7A" w:rsidRPr="00FC3DC1"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69DF5DB1" w14:textId="77777777" w:rsidR="00BF6D7A" w:rsidRPr="00FC3DC1" w:rsidRDefault="00BF6D7A" w:rsidP="00260CA1">
            <w:pPr>
              <w:jc w:val="center"/>
              <w:rPr>
                <w:color w:val="000000"/>
                <w:sz w:val="20"/>
                <w:szCs w:val="20"/>
              </w:rPr>
            </w:pPr>
            <w:r w:rsidRPr="00FC3DC1">
              <w:rPr>
                <w:sz w:val="20"/>
                <w:szCs w:val="20"/>
              </w:rPr>
              <w:t>Date</w:t>
            </w:r>
          </w:p>
        </w:tc>
        <w:tc>
          <w:tcPr>
            <w:tcW w:w="1260" w:type="dxa"/>
            <w:vAlign w:val="center"/>
          </w:tcPr>
          <w:p w14:paraId="391A2D09" w14:textId="77777777" w:rsidR="00BF6D7A" w:rsidRPr="00FC3DC1"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78" w:type="dxa"/>
            <w:vAlign w:val="center"/>
          </w:tcPr>
          <w:p w14:paraId="3C3E9507" w14:textId="77777777" w:rsidR="00BF6D7A" w:rsidRPr="00FC3DC1" w:rsidRDefault="00BF6D7A" w:rsidP="00260CA1">
            <w:pPr>
              <w:jc w:val="center"/>
              <w:rPr>
                <w:color w:val="000000"/>
                <w:sz w:val="20"/>
                <w:szCs w:val="20"/>
              </w:rPr>
            </w:pPr>
            <w:r w:rsidRPr="00FC3DC1">
              <w:rPr>
                <w:sz w:val="20"/>
                <w:szCs w:val="20"/>
              </w:rPr>
              <w:t>Date</w:t>
            </w:r>
          </w:p>
        </w:tc>
        <w:tc>
          <w:tcPr>
            <w:tcW w:w="1191" w:type="dxa"/>
            <w:vAlign w:val="center"/>
          </w:tcPr>
          <w:p w14:paraId="47E7F074" w14:textId="77777777" w:rsidR="00BF6D7A" w:rsidRPr="00FC3DC1"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r>
      <w:tr w:rsidR="00BF6D7A" w:rsidRPr="002F4D45" w14:paraId="69656A5D" w14:textId="77777777" w:rsidTr="00260CA1">
        <w:trPr>
          <w:gridAfter w:val="2"/>
          <w:wAfter w:w="25" w:type="dxa"/>
          <w:trHeight w:val="935"/>
        </w:trPr>
        <w:tc>
          <w:tcPr>
            <w:tcW w:w="1260" w:type="dxa"/>
            <w:vAlign w:val="center"/>
          </w:tcPr>
          <w:p w14:paraId="34692047" w14:textId="77777777" w:rsidR="00BF6D7A" w:rsidRPr="001210C7" w:rsidRDefault="00BF6D7A" w:rsidP="00260CA1">
            <w:pPr>
              <w:jc w:val="center"/>
              <w:rPr>
                <w:sz w:val="20"/>
                <w:szCs w:val="20"/>
              </w:rPr>
            </w:pPr>
            <w:r w:rsidRPr="002F4D45">
              <w:rPr>
                <w:sz w:val="20"/>
                <w:szCs w:val="20"/>
              </w:rPr>
              <w:t>No Vaccine</w:t>
            </w:r>
          </w:p>
        </w:tc>
        <w:tc>
          <w:tcPr>
            <w:tcW w:w="720" w:type="dxa"/>
            <w:vAlign w:val="center"/>
          </w:tcPr>
          <w:p w14:paraId="40081278" w14:textId="77777777" w:rsidR="00BF6D7A" w:rsidRPr="005C391C" w:rsidRDefault="00BF6D7A" w:rsidP="00260CA1">
            <w:pPr>
              <w:jc w:val="center"/>
              <w:rPr>
                <w:color w:val="000000"/>
                <w:sz w:val="20"/>
                <w:szCs w:val="20"/>
              </w:rPr>
            </w:pPr>
            <w:r w:rsidRPr="00936DE2">
              <w:rPr>
                <w:color w:val="000000"/>
                <w:sz w:val="20"/>
                <w:szCs w:val="20"/>
              </w:rPr>
              <w:t>22-Mar-2021</w:t>
            </w:r>
          </w:p>
        </w:tc>
        <w:tc>
          <w:tcPr>
            <w:tcW w:w="1275" w:type="dxa"/>
            <w:gridSpan w:val="2"/>
            <w:vAlign w:val="center"/>
          </w:tcPr>
          <w:p w14:paraId="10B954CC" w14:textId="77777777" w:rsidR="00BF6D7A" w:rsidRPr="005C391C" w:rsidRDefault="00BF6D7A" w:rsidP="00260CA1">
            <w:pPr>
              <w:jc w:val="center"/>
              <w:rPr>
                <w:color w:val="000000"/>
                <w:sz w:val="20"/>
                <w:szCs w:val="20"/>
              </w:rPr>
            </w:pPr>
            <w:r w:rsidRPr="00936DE2">
              <w:rPr>
                <w:color w:val="000000"/>
                <w:sz w:val="20"/>
                <w:szCs w:val="20"/>
              </w:rPr>
              <w:t>699</w:t>
            </w:r>
            <w:r>
              <w:rPr>
                <w:color w:val="000000"/>
                <w:sz w:val="20"/>
                <w:szCs w:val="20"/>
              </w:rPr>
              <w:t>,</w:t>
            </w:r>
            <w:r w:rsidRPr="00936DE2">
              <w:rPr>
                <w:color w:val="000000"/>
                <w:sz w:val="20"/>
                <w:szCs w:val="20"/>
              </w:rPr>
              <w:t>352</w:t>
            </w:r>
          </w:p>
        </w:tc>
        <w:tc>
          <w:tcPr>
            <w:tcW w:w="705" w:type="dxa"/>
            <w:gridSpan w:val="2"/>
            <w:vAlign w:val="center"/>
          </w:tcPr>
          <w:p w14:paraId="30F6C95D" w14:textId="77777777" w:rsidR="00BF6D7A" w:rsidRPr="005C391C" w:rsidRDefault="00BF6D7A" w:rsidP="00260CA1">
            <w:pPr>
              <w:jc w:val="center"/>
              <w:rPr>
                <w:color w:val="000000"/>
                <w:sz w:val="20"/>
                <w:szCs w:val="20"/>
              </w:rPr>
            </w:pPr>
            <w:r w:rsidRPr="00936DE2">
              <w:rPr>
                <w:color w:val="000000"/>
                <w:sz w:val="20"/>
                <w:szCs w:val="20"/>
              </w:rPr>
              <w:t>27-Aug-2021</w:t>
            </w:r>
          </w:p>
        </w:tc>
        <w:tc>
          <w:tcPr>
            <w:tcW w:w="1260" w:type="dxa"/>
            <w:vAlign w:val="center"/>
          </w:tcPr>
          <w:p w14:paraId="0697B18E" w14:textId="77777777" w:rsidR="00BF6D7A" w:rsidRPr="005C391C" w:rsidRDefault="00BF6D7A" w:rsidP="00260CA1">
            <w:pPr>
              <w:jc w:val="center"/>
              <w:rPr>
                <w:color w:val="000000"/>
                <w:sz w:val="20"/>
                <w:szCs w:val="20"/>
              </w:rPr>
            </w:pPr>
            <w:r w:rsidRPr="00936DE2">
              <w:rPr>
                <w:color w:val="000000"/>
                <w:sz w:val="20"/>
                <w:szCs w:val="20"/>
              </w:rPr>
              <w:t>1</w:t>
            </w:r>
            <w:r>
              <w:rPr>
                <w:color w:val="000000"/>
                <w:sz w:val="20"/>
                <w:szCs w:val="20"/>
              </w:rPr>
              <w:t>,</w:t>
            </w:r>
            <w:r w:rsidRPr="00936DE2">
              <w:rPr>
                <w:color w:val="000000"/>
                <w:sz w:val="20"/>
                <w:szCs w:val="20"/>
              </w:rPr>
              <w:t>110</w:t>
            </w:r>
            <w:r>
              <w:rPr>
                <w:color w:val="000000"/>
                <w:sz w:val="20"/>
                <w:szCs w:val="20"/>
              </w:rPr>
              <w:t>,</w:t>
            </w:r>
            <w:r w:rsidRPr="00936DE2">
              <w:rPr>
                <w:color w:val="000000"/>
                <w:sz w:val="20"/>
                <w:szCs w:val="20"/>
              </w:rPr>
              <w:t>07</w:t>
            </w:r>
            <w:r>
              <w:rPr>
                <w:color w:val="000000"/>
                <w:sz w:val="20"/>
                <w:szCs w:val="20"/>
              </w:rPr>
              <w:t>0</w:t>
            </w:r>
          </w:p>
        </w:tc>
        <w:tc>
          <w:tcPr>
            <w:tcW w:w="630" w:type="dxa"/>
            <w:vAlign w:val="center"/>
          </w:tcPr>
          <w:p w14:paraId="048353FB" w14:textId="77777777" w:rsidR="00BF6D7A" w:rsidRPr="005C391C" w:rsidRDefault="00BF6D7A" w:rsidP="00260CA1">
            <w:pPr>
              <w:jc w:val="center"/>
              <w:rPr>
                <w:color w:val="000000"/>
                <w:sz w:val="20"/>
                <w:szCs w:val="20"/>
              </w:rPr>
            </w:pPr>
            <w:r w:rsidRPr="00936DE2">
              <w:rPr>
                <w:color w:val="000000"/>
                <w:sz w:val="20"/>
                <w:szCs w:val="20"/>
              </w:rPr>
              <w:t>4-Sep-2021</w:t>
            </w:r>
          </w:p>
        </w:tc>
        <w:tc>
          <w:tcPr>
            <w:tcW w:w="1440" w:type="dxa"/>
            <w:gridSpan w:val="2"/>
            <w:vAlign w:val="center"/>
          </w:tcPr>
          <w:p w14:paraId="3D396AEC" w14:textId="77777777" w:rsidR="00BF6D7A" w:rsidRPr="005C391C" w:rsidRDefault="00BF6D7A" w:rsidP="00260CA1">
            <w:pPr>
              <w:jc w:val="center"/>
              <w:rPr>
                <w:color w:val="000000"/>
                <w:sz w:val="20"/>
                <w:szCs w:val="20"/>
              </w:rPr>
            </w:pPr>
            <w:r w:rsidRPr="00936DE2">
              <w:rPr>
                <w:color w:val="000000"/>
                <w:sz w:val="20"/>
                <w:szCs w:val="20"/>
              </w:rPr>
              <w:t>3</w:t>
            </w:r>
            <w:r>
              <w:rPr>
                <w:color w:val="000000"/>
                <w:sz w:val="20"/>
                <w:szCs w:val="20"/>
              </w:rPr>
              <w:t>,</w:t>
            </w:r>
            <w:r w:rsidRPr="00936DE2">
              <w:rPr>
                <w:color w:val="000000"/>
                <w:sz w:val="20"/>
                <w:szCs w:val="20"/>
              </w:rPr>
              <w:t>307</w:t>
            </w:r>
            <w:r>
              <w:rPr>
                <w:color w:val="000000"/>
                <w:sz w:val="20"/>
                <w:szCs w:val="20"/>
              </w:rPr>
              <w:t>,</w:t>
            </w:r>
            <w:r w:rsidRPr="00936DE2">
              <w:rPr>
                <w:color w:val="000000"/>
                <w:sz w:val="20"/>
                <w:szCs w:val="20"/>
              </w:rPr>
              <w:t>09</w:t>
            </w:r>
            <w:r>
              <w:rPr>
                <w:color w:val="000000"/>
                <w:sz w:val="20"/>
                <w:szCs w:val="20"/>
              </w:rPr>
              <w:t>0</w:t>
            </w:r>
          </w:p>
        </w:tc>
        <w:tc>
          <w:tcPr>
            <w:tcW w:w="720" w:type="dxa"/>
            <w:vAlign w:val="center"/>
          </w:tcPr>
          <w:p w14:paraId="5EC7B60D" w14:textId="77777777" w:rsidR="00BF6D7A" w:rsidRPr="005C391C" w:rsidRDefault="00BF6D7A" w:rsidP="00260CA1">
            <w:pPr>
              <w:jc w:val="center"/>
              <w:rPr>
                <w:color w:val="000000"/>
                <w:sz w:val="20"/>
                <w:szCs w:val="20"/>
              </w:rPr>
            </w:pPr>
            <w:r w:rsidRPr="00936DE2">
              <w:rPr>
                <w:color w:val="000000"/>
                <w:sz w:val="20"/>
                <w:szCs w:val="20"/>
              </w:rPr>
              <w:t>21-Jun-2021</w:t>
            </w:r>
          </w:p>
        </w:tc>
        <w:tc>
          <w:tcPr>
            <w:tcW w:w="1260" w:type="dxa"/>
            <w:vAlign w:val="center"/>
          </w:tcPr>
          <w:p w14:paraId="2E9FF427" w14:textId="77777777" w:rsidR="00BF6D7A" w:rsidRPr="005C391C" w:rsidRDefault="00BF6D7A" w:rsidP="00260CA1">
            <w:pPr>
              <w:jc w:val="center"/>
              <w:rPr>
                <w:color w:val="000000"/>
                <w:sz w:val="20"/>
                <w:szCs w:val="20"/>
              </w:rPr>
            </w:pPr>
            <w:r w:rsidRPr="00936DE2">
              <w:rPr>
                <w:color w:val="000000"/>
                <w:sz w:val="20"/>
                <w:szCs w:val="20"/>
              </w:rPr>
              <w:t>4</w:t>
            </w:r>
            <w:r>
              <w:rPr>
                <w:color w:val="000000"/>
                <w:sz w:val="20"/>
                <w:szCs w:val="20"/>
              </w:rPr>
              <w:t>,</w:t>
            </w:r>
            <w:r w:rsidRPr="00936DE2">
              <w:rPr>
                <w:color w:val="000000"/>
                <w:sz w:val="20"/>
                <w:szCs w:val="20"/>
              </w:rPr>
              <w:t>999</w:t>
            </w:r>
            <w:r>
              <w:rPr>
                <w:color w:val="000000"/>
                <w:sz w:val="20"/>
                <w:szCs w:val="20"/>
              </w:rPr>
              <w:t>,</w:t>
            </w:r>
            <w:r w:rsidRPr="00936DE2">
              <w:rPr>
                <w:color w:val="000000"/>
                <w:sz w:val="20"/>
                <w:szCs w:val="20"/>
              </w:rPr>
              <w:t>1</w:t>
            </w:r>
            <w:r>
              <w:rPr>
                <w:color w:val="000000"/>
                <w:sz w:val="20"/>
                <w:szCs w:val="20"/>
              </w:rPr>
              <w:t>00</w:t>
            </w:r>
          </w:p>
        </w:tc>
        <w:tc>
          <w:tcPr>
            <w:tcW w:w="778" w:type="dxa"/>
            <w:vAlign w:val="center"/>
          </w:tcPr>
          <w:p w14:paraId="4966576E" w14:textId="77777777" w:rsidR="00BF6D7A" w:rsidRPr="005C391C" w:rsidRDefault="00BF6D7A" w:rsidP="00260CA1">
            <w:pPr>
              <w:jc w:val="center"/>
              <w:rPr>
                <w:color w:val="000000"/>
                <w:sz w:val="20"/>
                <w:szCs w:val="20"/>
              </w:rPr>
            </w:pPr>
            <w:r>
              <w:rPr>
                <w:color w:val="000000"/>
                <w:sz w:val="20"/>
                <w:szCs w:val="20"/>
              </w:rPr>
              <w:t xml:space="preserve">After June </w:t>
            </w:r>
            <w:r w:rsidRPr="00473707">
              <w:rPr>
                <w:color w:val="000000"/>
                <w:sz w:val="20"/>
                <w:szCs w:val="20"/>
              </w:rPr>
              <w:t>2022</w:t>
            </w:r>
          </w:p>
        </w:tc>
        <w:tc>
          <w:tcPr>
            <w:tcW w:w="1191" w:type="dxa"/>
            <w:vAlign w:val="center"/>
          </w:tcPr>
          <w:p w14:paraId="7634F9F0" w14:textId="77777777" w:rsidR="00BF6D7A" w:rsidRPr="005C391C" w:rsidRDefault="00BF6D7A" w:rsidP="00260CA1">
            <w:pPr>
              <w:jc w:val="center"/>
              <w:rPr>
                <w:color w:val="000000"/>
                <w:sz w:val="20"/>
                <w:szCs w:val="20"/>
              </w:rPr>
            </w:pPr>
            <w:r w:rsidRPr="00936DE2">
              <w:rPr>
                <w:color w:val="000000"/>
                <w:sz w:val="20"/>
                <w:szCs w:val="20"/>
              </w:rPr>
              <w:t>1</w:t>
            </w:r>
            <w:r>
              <w:rPr>
                <w:color w:val="000000"/>
                <w:sz w:val="20"/>
                <w:szCs w:val="20"/>
              </w:rPr>
              <w:t>,</w:t>
            </w:r>
            <w:r w:rsidRPr="00936DE2">
              <w:rPr>
                <w:color w:val="000000"/>
                <w:sz w:val="20"/>
                <w:szCs w:val="20"/>
              </w:rPr>
              <w:t>308</w:t>
            </w:r>
            <w:r>
              <w:rPr>
                <w:color w:val="000000"/>
                <w:sz w:val="20"/>
                <w:szCs w:val="20"/>
              </w:rPr>
              <w:t>,</w:t>
            </w:r>
            <w:r w:rsidRPr="00936DE2">
              <w:rPr>
                <w:color w:val="000000"/>
                <w:sz w:val="20"/>
                <w:szCs w:val="20"/>
              </w:rPr>
              <w:t>99</w:t>
            </w:r>
            <w:r>
              <w:rPr>
                <w:color w:val="000000"/>
                <w:sz w:val="20"/>
                <w:szCs w:val="20"/>
              </w:rPr>
              <w:t>0</w:t>
            </w:r>
          </w:p>
        </w:tc>
      </w:tr>
      <w:tr w:rsidR="00BF6D7A" w:rsidRPr="002F4D45" w14:paraId="1DDD6559" w14:textId="77777777" w:rsidTr="00260CA1">
        <w:trPr>
          <w:gridAfter w:val="2"/>
          <w:wAfter w:w="25" w:type="dxa"/>
          <w:trHeight w:val="935"/>
        </w:trPr>
        <w:tc>
          <w:tcPr>
            <w:tcW w:w="1260" w:type="dxa"/>
            <w:vAlign w:val="center"/>
          </w:tcPr>
          <w:p w14:paraId="72AE6D7D" w14:textId="77777777" w:rsidR="00BF6D7A" w:rsidRPr="002F4D45" w:rsidRDefault="00BF6D7A" w:rsidP="00260CA1">
            <w:pPr>
              <w:jc w:val="center"/>
              <w:rPr>
                <w:sz w:val="20"/>
                <w:szCs w:val="20"/>
              </w:rPr>
            </w:pPr>
            <w:r w:rsidRPr="001210C7">
              <w:rPr>
                <w:sz w:val="20"/>
                <w:szCs w:val="20"/>
              </w:rPr>
              <w:t>0.05%</w:t>
            </w:r>
          </w:p>
        </w:tc>
        <w:tc>
          <w:tcPr>
            <w:tcW w:w="720" w:type="dxa"/>
            <w:vAlign w:val="center"/>
          </w:tcPr>
          <w:p w14:paraId="28AB5058" w14:textId="77777777" w:rsidR="00BF6D7A" w:rsidRPr="00F45CD1" w:rsidRDefault="00BF6D7A" w:rsidP="00260CA1">
            <w:pPr>
              <w:jc w:val="center"/>
              <w:rPr>
                <w:sz w:val="20"/>
                <w:szCs w:val="20"/>
              </w:rPr>
            </w:pPr>
            <w:r w:rsidRPr="004A0A94">
              <w:rPr>
                <w:color w:val="000000"/>
                <w:sz w:val="20"/>
                <w:szCs w:val="20"/>
              </w:rPr>
              <w:t>19-Mar-2021</w:t>
            </w:r>
          </w:p>
        </w:tc>
        <w:tc>
          <w:tcPr>
            <w:tcW w:w="1275" w:type="dxa"/>
            <w:gridSpan w:val="2"/>
            <w:vAlign w:val="center"/>
          </w:tcPr>
          <w:p w14:paraId="4F36043A" w14:textId="77777777" w:rsidR="00BF6D7A" w:rsidRDefault="00BF6D7A" w:rsidP="00260CA1">
            <w:pPr>
              <w:jc w:val="center"/>
              <w:rPr>
                <w:color w:val="000000"/>
                <w:sz w:val="20"/>
                <w:szCs w:val="20"/>
              </w:rPr>
            </w:pPr>
            <w:r w:rsidRPr="004A0A94">
              <w:rPr>
                <w:color w:val="000000"/>
                <w:sz w:val="20"/>
                <w:szCs w:val="20"/>
              </w:rPr>
              <w:t>686</w:t>
            </w:r>
            <w:r>
              <w:rPr>
                <w:color w:val="000000"/>
                <w:sz w:val="20"/>
                <w:szCs w:val="20"/>
              </w:rPr>
              <w:t>,</w:t>
            </w:r>
            <w:r w:rsidRPr="004A0A94">
              <w:rPr>
                <w:color w:val="000000"/>
                <w:sz w:val="20"/>
                <w:szCs w:val="20"/>
              </w:rPr>
              <w:t>290</w:t>
            </w:r>
          </w:p>
          <w:p w14:paraId="664D111D" w14:textId="77777777" w:rsidR="00BF6D7A" w:rsidRPr="00F45CD1" w:rsidRDefault="00BF6D7A" w:rsidP="00260CA1">
            <w:pPr>
              <w:jc w:val="center"/>
              <w:rPr>
                <w:sz w:val="20"/>
                <w:szCs w:val="20"/>
              </w:rPr>
            </w:pPr>
            <w:r>
              <w:rPr>
                <w:color w:val="000000"/>
                <w:sz w:val="20"/>
                <w:szCs w:val="20"/>
              </w:rPr>
              <w:t>(2%)</w:t>
            </w:r>
          </w:p>
        </w:tc>
        <w:tc>
          <w:tcPr>
            <w:tcW w:w="705" w:type="dxa"/>
            <w:gridSpan w:val="2"/>
            <w:vAlign w:val="center"/>
          </w:tcPr>
          <w:p w14:paraId="359682E4" w14:textId="77777777" w:rsidR="00BF6D7A" w:rsidRPr="00F45CD1" w:rsidRDefault="00BF6D7A" w:rsidP="00260CA1">
            <w:pPr>
              <w:jc w:val="center"/>
              <w:rPr>
                <w:sz w:val="20"/>
                <w:szCs w:val="20"/>
              </w:rPr>
            </w:pPr>
            <w:r w:rsidRPr="004A0A94">
              <w:rPr>
                <w:color w:val="000000"/>
                <w:sz w:val="20"/>
                <w:szCs w:val="20"/>
              </w:rPr>
              <w:t>28-Jun-2021</w:t>
            </w:r>
          </w:p>
        </w:tc>
        <w:tc>
          <w:tcPr>
            <w:tcW w:w="1260" w:type="dxa"/>
            <w:vAlign w:val="center"/>
          </w:tcPr>
          <w:p w14:paraId="6A283A3E" w14:textId="77777777" w:rsidR="00BF6D7A" w:rsidRDefault="00BF6D7A" w:rsidP="00260CA1">
            <w:pPr>
              <w:jc w:val="center"/>
              <w:rPr>
                <w:color w:val="000000"/>
                <w:sz w:val="20"/>
                <w:szCs w:val="20"/>
              </w:rPr>
            </w:pPr>
            <w:r w:rsidRPr="004A0A94">
              <w:rPr>
                <w:color w:val="000000"/>
                <w:sz w:val="20"/>
                <w:szCs w:val="20"/>
              </w:rPr>
              <w:t>987</w:t>
            </w:r>
            <w:r>
              <w:rPr>
                <w:color w:val="000000"/>
                <w:sz w:val="20"/>
                <w:szCs w:val="20"/>
              </w:rPr>
              <w:t>,</w:t>
            </w:r>
            <w:r w:rsidRPr="004A0A94">
              <w:rPr>
                <w:color w:val="000000"/>
                <w:sz w:val="20"/>
                <w:szCs w:val="20"/>
              </w:rPr>
              <w:t>825</w:t>
            </w:r>
          </w:p>
          <w:p w14:paraId="244F5F6D" w14:textId="77777777" w:rsidR="00BF6D7A" w:rsidRPr="00F45CD1" w:rsidRDefault="00BF6D7A" w:rsidP="00260CA1">
            <w:pPr>
              <w:jc w:val="center"/>
              <w:rPr>
                <w:sz w:val="20"/>
                <w:szCs w:val="20"/>
              </w:rPr>
            </w:pPr>
            <w:r>
              <w:rPr>
                <w:color w:val="000000"/>
                <w:sz w:val="20"/>
                <w:szCs w:val="20"/>
              </w:rPr>
              <w:t>(11%)</w:t>
            </w:r>
          </w:p>
        </w:tc>
        <w:tc>
          <w:tcPr>
            <w:tcW w:w="630" w:type="dxa"/>
            <w:vAlign w:val="center"/>
          </w:tcPr>
          <w:p w14:paraId="140C9897" w14:textId="77777777" w:rsidR="00BF6D7A" w:rsidRPr="00F45CD1" w:rsidRDefault="00BF6D7A" w:rsidP="00260CA1">
            <w:pPr>
              <w:jc w:val="center"/>
              <w:rPr>
                <w:sz w:val="20"/>
                <w:szCs w:val="20"/>
              </w:rPr>
            </w:pPr>
            <w:r w:rsidRPr="004A0A94">
              <w:rPr>
                <w:color w:val="000000"/>
                <w:sz w:val="20"/>
                <w:szCs w:val="20"/>
              </w:rPr>
              <w:t>20-Aug-2021</w:t>
            </w:r>
          </w:p>
        </w:tc>
        <w:tc>
          <w:tcPr>
            <w:tcW w:w="1440" w:type="dxa"/>
            <w:gridSpan w:val="2"/>
            <w:vAlign w:val="center"/>
          </w:tcPr>
          <w:p w14:paraId="424690FA" w14:textId="77777777" w:rsidR="00BF6D7A" w:rsidRDefault="00BF6D7A" w:rsidP="00260CA1">
            <w:pPr>
              <w:jc w:val="center"/>
              <w:rPr>
                <w:color w:val="000000"/>
                <w:sz w:val="20"/>
                <w:szCs w:val="20"/>
              </w:rPr>
            </w:pPr>
            <w:r w:rsidRPr="004A0A94">
              <w:rPr>
                <w:color w:val="000000"/>
                <w:sz w:val="20"/>
                <w:szCs w:val="20"/>
              </w:rPr>
              <w:t>2</w:t>
            </w:r>
            <w:r>
              <w:rPr>
                <w:color w:val="000000"/>
                <w:sz w:val="20"/>
                <w:szCs w:val="20"/>
              </w:rPr>
              <w:t>,</w:t>
            </w:r>
            <w:r w:rsidRPr="004A0A94">
              <w:rPr>
                <w:color w:val="000000"/>
                <w:sz w:val="20"/>
                <w:szCs w:val="20"/>
              </w:rPr>
              <w:t>765</w:t>
            </w:r>
            <w:r>
              <w:rPr>
                <w:color w:val="000000"/>
                <w:sz w:val="20"/>
                <w:szCs w:val="20"/>
              </w:rPr>
              <w:t>,</w:t>
            </w:r>
            <w:r w:rsidRPr="004A0A94">
              <w:rPr>
                <w:color w:val="000000"/>
                <w:sz w:val="20"/>
                <w:szCs w:val="20"/>
              </w:rPr>
              <w:t>35</w:t>
            </w:r>
            <w:r>
              <w:rPr>
                <w:color w:val="000000"/>
                <w:sz w:val="20"/>
                <w:szCs w:val="20"/>
              </w:rPr>
              <w:t>0</w:t>
            </w:r>
          </w:p>
          <w:p w14:paraId="2834A289" w14:textId="77777777" w:rsidR="00BF6D7A" w:rsidRPr="00F45CD1" w:rsidRDefault="00BF6D7A" w:rsidP="00260CA1">
            <w:pPr>
              <w:jc w:val="center"/>
              <w:rPr>
                <w:sz w:val="20"/>
                <w:szCs w:val="20"/>
              </w:rPr>
            </w:pPr>
            <w:r>
              <w:rPr>
                <w:color w:val="000000"/>
                <w:sz w:val="20"/>
                <w:szCs w:val="20"/>
              </w:rPr>
              <w:t>(16%)</w:t>
            </w:r>
          </w:p>
        </w:tc>
        <w:tc>
          <w:tcPr>
            <w:tcW w:w="720" w:type="dxa"/>
            <w:vAlign w:val="center"/>
          </w:tcPr>
          <w:p w14:paraId="064C21D6" w14:textId="77777777" w:rsidR="00BF6D7A" w:rsidRPr="00F45CD1" w:rsidRDefault="00BF6D7A" w:rsidP="00260CA1">
            <w:pPr>
              <w:jc w:val="center"/>
              <w:rPr>
                <w:sz w:val="20"/>
                <w:szCs w:val="20"/>
              </w:rPr>
            </w:pPr>
            <w:r w:rsidRPr="004A0A94">
              <w:rPr>
                <w:color w:val="000000"/>
                <w:sz w:val="20"/>
                <w:szCs w:val="20"/>
              </w:rPr>
              <w:t>20-Jun-2021</w:t>
            </w:r>
          </w:p>
        </w:tc>
        <w:tc>
          <w:tcPr>
            <w:tcW w:w="1260" w:type="dxa"/>
            <w:vAlign w:val="center"/>
          </w:tcPr>
          <w:p w14:paraId="31BACDD5" w14:textId="77777777" w:rsidR="00BF6D7A" w:rsidRDefault="00BF6D7A" w:rsidP="00260CA1">
            <w:pPr>
              <w:jc w:val="center"/>
              <w:rPr>
                <w:color w:val="000000"/>
                <w:sz w:val="20"/>
                <w:szCs w:val="20"/>
              </w:rPr>
            </w:pPr>
            <w:r w:rsidRPr="004A0A94">
              <w:rPr>
                <w:color w:val="000000"/>
                <w:sz w:val="20"/>
                <w:szCs w:val="20"/>
              </w:rPr>
              <w:t>4</w:t>
            </w:r>
            <w:r>
              <w:rPr>
                <w:color w:val="000000"/>
                <w:sz w:val="20"/>
                <w:szCs w:val="20"/>
              </w:rPr>
              <w:t>,</w:t>
            </w:r>
            <w:r w:rsidRPr="004A0A94">
              <w:rPr>
                <w:color w:val="000000"/>
                <w:sz w:val="20"/>
                <w:szCs w:val="20"/>
              </w:rPr>
              <w:t>562</w:t>
            </w:r>
            <w:r>
              <w:rPr>
                <w:color w:val="000000"/>
                <w:sz w:val="20"/>
                <w:szCs w:val="20"/>
              </w:rPr>
              <w:t>,</w:t>
            </w:r>
            <w:r w:rsidRPr="004A0A94">
              <w:rPr>
                <w:color w:val="000000"/>
                <w:sz w:val="20"/>
                <w:szCs w:val="20"/>
              </w:rPr>
              <w:t>03</w:t>
            </w:r>
            <w:r>
              <w:rPr>
                <w:color w:val="000000"/>
                <w:sz w:val="20"/>
                <w:szCs w:val="20"/>
              </w:rPr>
              <w:t>0</w:t>
            </w:r>
          </w:p>
          <w:p w14:paraId="66773BF8" w14:textId="77777777" w:rsidR="00BF6D7A" w:rsidRPr="00F45CD1" w:rsidRDefault="00BF6D7A" w:rsidP="00260CA1">
            <w:pPr>
              <w:jc w:val="center"/>
              <w:rPr>
                <w:sz w:val="20"/>
                <w:szCs w:val="20"/>
              </w:rPr>
            </w:pPr>
            <w:r>
              <w:rPr>
                <w:color w:val="000000"/>
                <w:sz w:val="20"/>
                <w:szCs w:val="20"/>
              </w:rPr>
              <w:t>(9%)</w:t>
            </w:r>
          </w:p>
        </w:tc>
        <w:tc>
          <w:tcPr>
            <w:tcW w:w="778" w:type="dxa"/>
            <w:vAlign w:val="center"/>
          </w:tcPr>
          <w:p w14:paraId="07447FE6" w14:textId="77777777" w:rsidR="00BF6D7A" w:rsidRPr="00F45CD1"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191" w:type="dxa"/>
            <w:vAlign w:val="center"/>
          </w:tcPr>
          <w:p w14:paraId="69EB561F" w14:textId="77777777" w:rsidR="00BF6D7A" w:rsidRDefault="00BF6D7A" w:rsidP="00260CA1">
            <w:pPr>
              <w:jc w:val="center"/>
              <w:rPr>
                <w:color w:val="000000"/>
                <w:sz w:val="20"/>
                <w:szCs w:val="20"/>
              </w:rPr>
            </w:pPr>
            <w:r w:rsidRPr="004A0A94">
              <w:rPr>
                <w:color w:val="000000"/>
                <w:sz w:val="20"/>
                <w:szCs w:val="20"/>
              </w:rPr>
              <w:t>1</w:t>
            </w:r>
            <w:r>
              <w:rPr>
                <w:color w:val="000000"/>
                <w:sz w:val="20"/>
                <w:szCs w:val="20"/>
              </w:rPr>
              <w:t>,</w:t>
            </w:r>
            <w:r w:rsidRPr="004A0A94">
              <w:rPr>
                <w:color w:val="000000"/>
                <w:sz w:val="20"/>
                <w:szCs w:val="20"/>
              </w:rPr>
              <w:t>274</w:t>
            </w:r>
            <w:r>
              <w:rPr>
                <w:color w:val="000000"/>
                <w:sz w:val="20"/>
                <w:szCs w:val="20"/>
              </w:rPr>
              <w:t>,</w:t>
            </w:r>
            <w:r w:rsidRPr="004A0A94">
              <w:rPr>
                <w:color w:val="000000"/>
                <w:sz w:val="20"/>
                <w:szCs w:val="20"/>
              </w:rPr>
              <w:t>19</w:t>
            </w:r>
            <w:r>
              <w:rPr>
                <w:color w:val="000000"/>
                <w:sz w:val="20"/>
                <w:szCs w:val="20"/>
              </w:rPr>
              <w:t>0</w:t>
            </w:r>
          </w:p>
          <w:p w14:paraId="0453CC9D" w14:textId="77777777" w:rsidR="00BF6D7A" w:rsidRPr="00F45CD1" w:rsidRDefault="00BF6D7A" w:rsidP="00260CA1">
            <w:pPr>
              <w:jc w:val="center"/>
              <w:rPr>
                <w:sz w:val="20"/>
                <w:szCs w:val="20"/>
              </w:rPr>
            </w:pPr>
            <w:r>
              <w:rPr>
                <w:color w:val="000000"/>
                <w:sz w:val="20"/>
                <w:szCs w:val="20"/>
              </w:rPr>
              <w:t>(3%)</w:t>
            </w:r>
          </w:p>
        </w:tc>
      </w:tr>
      <w:tr w:rsidR="00BF6D7A" w:rsidRPr="002F4D45" w14:paraId="0F06924E" w14:textId="77777777" w:rsidTr="00260CA1">
        <w:trPr>
          <w:gridAfter w:val="2"/>
          <w:wAfter w:w="25" w:type="dxa"/>
          <w:trHeight w:val="980"/>
        </w:trPr>
        <w:tc>
          <w:tcPr>
            <w:tcW w:w="1260" w:type="dxa"/>
            <w:vAlign w:val="center"/>
          </w:tcPr>
          <w:p w14:paraId="5185D7A8" w14:textId="77777777" w:rsidR="00BF6D7A" w:rsidRPr="002F4D45" w:rsidRDefault="00BF6D7A" w:rsidP="00260CA1">
            <w:pPr>
              <w:jc w:val="center"/>
              <w:rPr>
                <w:sz w:val="20"/>
                <w:szCs w:val="20"/>
              </w:rPr>
            </w:pPr>
            <w:r w:rsidRPr="001210C7">
              <w:rPr>
                <w:sz w:val="20"/>
                <w:szCs w:val="20"/>
              </w:rPr>
              <w:t>0.1%</w:t>
            </w:r>
          </w:p>
        </w:tc>
        <w:tc>
          <w:tcPr>
            <w:tcW w:w="720" w:type="dxa"/>
            <w:vAlign w:val="center"/>
          </w:tcPr>
          <w:p w14:paraId="16AF1715" w14:textId="77777777" w:rsidR="00BF6D7A" w:rsidRPr="00F45CD1" w:rsidRDefault="00BF6D7A" w:rsidP="00260CA1">
            <w:pPr>
              <w:jc w:val="center"/>
              <w:rPr>
                <w:color w:val="000000"/>
                <w:sz w:val="20"/>
                <w:szCs w:val="20"/>
              </w:rPr>
            </w:pPr>
            <w:r w:rsidRPr="004A0A94">
              <w:rPr>
                <w:color w:val="000000"/>
                <w:sz w:val="20"/>
                <w:szCs w:val="20"/>
              </w:rPr>
              <w:t>17-Mar-2021</w:t>
            </w:r>
          </w:p>
        </w:tc>
        <w:tc>
          <w:tcPr>
            <w:tcW w:w="1275" w:type="dxa"/>
            <w:gridSpan w:val="2"/>
            <w:vAlign w:val="center"/>
          </w:tcPr>
          <w:p w14:paraId="56154C4E" w14:textId="77777777" w:rsidR="00BF6D7A" w:rsidRDefault="00BF6D7A" w:rsidP="00260CA1">
            <w:pPr>
              <w:jc w:val="center"/>
              <w:rPr>
                <w:color w:val="000000"/>
                <w:sz w:val="20"/>
                <w:szCs w:val="20"/>
              </w:rPr>
            </w:pPr>
            <w:r w:rsidRPr="004A0A94">
              <w:rPr>
                <w:color w:val="000000"/>
                <w:sz w:val="20"/>
                <w:szCs w:val="20"/>
              </w:rPr>
              <w:t>674</w:t>
            </w:r>
            <w:r>
              <w:rPr>
                <w:color w:val="000000"/>
                <w:sz w:val="20"/>
                <w:szCs w:val="20"/>
              </w:rPr>
              <w:t>,</w:t>
            </w:r>
            <w:r w:rsidRPr="004A0A94">
              <w:rPr>
                <w:color w:val="000000"/>
                <w:sz w:val="20"/>
                <w:szCs w:val="20"/>
              </w:rPr>
              <w:t>662</w:t>
            </w:r>
          </w:p>
          <w:p w14:paraId="0A1D37B6" w14:textId="77777777" w:rsidR="00BF6D7A" w:rsidRPr="00F45CD1" w:rsidRDefault="00BF6D7A" w:rsidP="00260CA1">
            <w:pPr>
              <w:jc w:val="center"/>
              <w:rPr>
                <w:color w:val="000000"/>
                <w:sz w:val="20"/>
                <w:szCs w:val="20"/>
              </w:rPr>
            </w:pPr>
            <w:r>
              <w:rPr>
                <w:color w:val="000000"/>
                <w:sz w:val="20"/>
                <w:szCs w:val="20"/>
              </w:rPr>
              <w:t>(4%)</w:t>
            </w:r>
          </w:p>
        </w:tc>
        <w:tc>
          <w:tcPr>
            <w:tcW w:w="705" w:type="dxa"/>
            <w:gridSpan w:val="2"/>
            <w:vAlign w:val="center"/>
          </w:tcPr>
          <w:p w14:paraId="1DEEFFC2" w14:textId="77777777" w:rsidR="00BF6D7A" w:rsidRPr="00F45CD1" w:rsidRDefault="00BF6D7A" w:rsidP="00260CA1">
            <w:pPr>
              <w:jc w:val="center"/>
              <w:rPr>
                <w:color w:val="000000"/>
                <w:sz w:val="20"/>
                <w:szCs w:val="20"/>
              </w:rPr>
            </w:pPr>
            <w:r w:rsidRPr="004A0A94">
              <w:rPr>
                <w:color w:val="000000"/>
                <w:sz w:val="20"/>
                <w:szCs w:val="20"/>
              </w:rPr>
              <w:t>31-May-2021</w:t>
            </w:r>
          </w:p>
        </w:tc>
        <w:tc>
          <w:tcPr>
            <w:tcW w:w="1260" w:type="dxa"/>
            <w:vAlign w:val="center"/>
          </w:tcPr>
          <w:p w14:paraId="74D6899E" w14:textId="77777777" w:rsidR="00BF6D7A" w:rsidRDefault="00BF6D7A" w:rsidP="00260CA1">
            <w:pPr>
              <w:jc w:val="center"/>
              <w:rPr>
                <w:color w:val="000000"/>
                <w:sz w:val="20"/>
                <w:szCs w:val="20"/>
              </w:rPr>
            </w:pPr>
            <w:r w:rsidRPr="004A0A94">
              <w:rPr>
                <w:color w:val="000000"/>
                <w:sz w:val="20"/>
                <w:szCs w:val="20"/>
              </w:rPr>
              <w:t>911</w:t>
            </w:r>
            <w:r>
              <w:rPr>
                <w:color w:val="000000"/>
                <w:sz w:val="20"/>
                <w:szCs w:val="20"/>
              </w:rPr>
              <w:t>,</w:t>
            </w:r>
            <w:r w:rsidRPr="004A0A94">
              <w:rPr>
                <w:color w:val="000000"/>
                <w:sz w:val="20"/>
                <w:szCs w:val="20"/>
              </w:rPr>
              <w:t>821</w:t>
            </w:r>
          </w:p>
          <w:p w14:paraId="656A71ED" w14:textId="77777777" w:rsidR="00BF6D7A" w:rsidRPr="00F45CD1" w:rsidRDefault="00BF6D7A" w:rsidP="00260CA1">
            <w:pPr>
              <w:jc w:val="center"/>
              <w:rPr>
                <w:color w:val="000000"/>
                <w:sz w:val="20"/>
                <w:szCs w:val="20"/>
              </w:rPr>
            </w:pPr>
            <w:r>
              <w:rPr>
                <w:color w:val="000000"/>
                <w:sz w:val="20"/>
                <w:szCs w:val="20"/>
              </w:rPr>
              <w:t>(18%)</w:t>
            </w:r>
          </w:p>
        </w:tc>
        <w:tc>
          <w:tcPr>
            <w:tcW w:w="630" w:type="dxa"/>
            <w:vAlign w:val="center"/>
          </w:tcPr>
          <w:p w14:paraId="3FA170EE" w14:textId="77777777" w:rsidR="00BF6D7A" w:rsidRPr="00F45CD1" w:rsidRDefault="00BF6D7A" w:rsidP="00260CA1">
            <w:pPr>
              <w:jc w:val="center"/>
              <w:rPr>
                <w:color w:val="000000"/>
                <w:sz w:val="20"/>
                <w:szCs w:val="20"/>
              </w:rPr>
            </w:pPr>
            <w:r w:rsidRPr="004A0A94">
              <w:rPr>
                <w:color w:val="000000"/>
                <w:sz w:val="20"/>
                <w:szCs w:val="20"/>
              </w:rPr>
              <w:t>3-Aug-2021</w:t>
            </w:r>
          </w:p>
        </w:tc>
        <w:tc>
          <w:tcPr>
            <w:tcW w:w="1440" w:type="dxa"/>
            <w:gridSpan w:val="2"/>
            <w:vAlign w:val="center"/>
          </w:tcPr>
          <w:p w14:paraId="2F764084" w14:textId="77777777" w:rsidR="00BF6D7A" w:rsidRDefault="00BF6D7A" w:rsidP="00260CA1">
            <w:pPr>
              <w:jc w:val="center"/>
              <w:rPr>
                <w:color w:val="000000"/>
                <w:sz w:val="20"/>
                <w:szCs w:val="20"/>
              </w:rPr>
            </w:pPr>
            <w:r w:rsidRPr="004A0A94">
              <w:rPr>
                <w:color w:val="000000"/>
                <w:sz w:val="20"/>
                <w:szCs w:val="20"/>
              </w:rPr>
              <w:t>2</w:t>
            </w:r>
            <w:r>
              <w:rPr>
                <w:color w:val="000000"/>
                <w:sz w:val="20"/>
                <w:szCs w:val="20"/>
              </w:rPr>
              <w:t>,</w:t>
            </w:r>
            <w:r w:rsidRPr="004A0A94">
              <w:rPr>
                <w:color w:val="000000"/>
                <w:sz w:val="20"/>
                <w:szCs w:val="20"/>
              </w:rPr>
              <w:t>290</w:t>
            </w:r>
            <w:r>
              <w:rPr>
                <w:color w:val="000000"/>
                <w:sz w:val="20"/>
                <w:szCs w:val="20"/>
              </w:rPr>
              <w:t>,</w:t>
            </w:r>
            <w:r w:rsidRPr="004A0A94">
              <w:rPr>
                <w:color w:val="000000"/>
                <w:sz w:val="20"/>
                <w:szCs w:val="20"/>
              </w:rPr>
              <w:t>64</w:t>
            </w:r>
            <w:r>
              <w:rPr>
                <w:color w:val="000000"/>
                <w:sz w:val="20"/>
                <w:szCs w:val="20"/>
              </w:rPr>
              <w:t>0</w:t>
            </w:r>
          </w:p>
          <w:p w14:paraId="6695CA90" w14:textId="77777777" w:rsidR="00BF6D7A" w:rsidRPr="00F45CD1" w:rsidRDefault="00BF6D7A" w:rsidP="00260CA1">
            <w:pPr>
              <w:jc w:val="center"/>
              <w:rPr>
                <w:color w:val="000000"/>
                <w:sz w:val="20"/>
                <w:szCs w:val="20"/>
              </w:rPr>
            </w:pPr>
            <w:r>
              <w:rPr>
                <w:color w:val="000000"/>
                <w:sz w:val="20"/>
                <w:szCs w:val="20"/>
              </w:rPr>
              <w:t>(31%)</w:t>
            </w:r>
          </w:p>
        </w:tc>
        <w:tc>
          <w:tcPr>
            <w:tcW w:w="720" w:type="dxa"/>
            <w:vAlign w:val="center"/>
          </w:tcPr>
          <w:p w14:paraId="1B88E283" w14:textId="77777777" w:rsidR="00BF6D7A" w:rsidRPr="00F45CD1" w:rsidRDefault="00BF6D7A" w:rsidP="00260CA1">
            <w:pPr>
              <w:jc w:val="center"/>
              <w:rPr>
                <w:color w:val="000000"/>
                <w:sz w:val="20"/>
                <w:szCs w:val="20"/>
              </w:rPr>
            </w:pPr>
            <w:r w:rsidRPr="004A0A94">
              <w:rPr>
                <w:color w:val="000000"/>
                <w:sz w:val="20"/>
                <w:szCs w:val="20"/>
              </w:rPr>
              <w:t>19-Jun-2021</w:t>
            </w:r>
          </w:p>
        </w:tc>
        <w:tc>
          <w:tcPr>
            <w:tcW w:w="1260" w:type="dxa"/>
            <w:vAlign w:val="center"/>
          </w:tcPr>
          <w:p w14:paraId="6D667A27" w14:textId="77777777" w:rsidR="00BF6D7A" w:rsidRDefault="00BF6D7A" w:rsidP="00260CA1">
            <w:pPr>
              <w:jc w:val="center"/>
              <w:rPr>
                <w:color w:val="000000"/>
                <w:sz w:val="20"/>
                <w:szCs w:val="20"/>
              </w:rPr>
            </w:pPr>
            <w:r w:rsidRPr="004A0A94">
              <w:rPr>
                <w:color w:val="000000"/>
                <w:sz w:val="20"/>
                <w:szCs w:val="20"/>
              </w:rPr>
              <w:t>4</w:t>
            </w:r>
            <w:r>
              <w:rPr>
                <w:color w:val="000000"/>
                <w:sz w:val="20"/>
                <w:szCs w:val="20"/>
              </w:rPr>
              <w:t>,</w:t>
            </w:r>
            <w:r w:rsidRPr="004A0A94">
              <w:rPr>
                <w:color w:val="000000"/>
                <w:sz w:val="20"/>
                <w:szCs w:val="20"/>
              </w:rPr>
              <w:t>120</w:t>
            </w:r>
            <w:r>
              <w:rPr>
                <w:color w:val="000000"/>
                <w:sz w:val="20"/>
                <w:szCs w:val="20"/>
              </w:rPr>
              <w:t>,</w:t>
            </w:r>
            <w:r w:rsidRPr="004A0A94">
              <w:rPr>
                <w:color w:val="000000"/>
                <w:sz w:val="20"/>
                <w:szCs w:val="20"/>
              </w:rPr>
              <w:t>28</w:t>
            </w:r>
            <w:r>
              <w:rPr>
                <w:color w:val="000000"/>
                <w:sz w:val="20"/>
                <w:szCs w:val="20"/>
              </w:rPr>
              <w:t>0</w:t>
            </w:r>
          </w:p>
          <w:p w14:paraId="0F691DB6" w14:textId="77777777" w:rsidR="00BF6D7A" w:rsidRPr="00F45CD1" w:rsidRDefault="00BF6D7A" w:rsidP="00260CA1">
            <w:pPr>
              <w:jc w:val="center"/>
              <w:rPr>
                <w:color w:val="000000"/>
                <w:sz w:val="20"/>
                <w:szCs w:val="20"/>
              </w:rPr>
            </w:pPr>
            <w:r>
              <w:rPr>
                <w:color w:val="000000"/>
                <w:sz w:val="20"/>
                <w:szCs w:val="20"/>
              </w:rPr>
              <w:t>(18%)</w:t>
            </w:r>
          </w:p>
        </w:tc>
        <w:tc>
          <w:tcPr>
            <w:tcW w:w="778" w:type="dxa"/>
            <w:vAlign w:val="center"/>
          </w:tcPr>
          <w:p w14:paraId="4EA58630" w14:textId="77777777" w:rsidR="00BF6D7A" w:rsidRPr="00F45CD1" w:rsidRDefault="00BF6D7A" w:rsidP="00260CA1">
            <w:pPr>
              <w:jc w:val="center"/>
              <w:rPr>
                <w:color w:val="000000"/>
                <w:sz w:val="20"/>
                <w:szCs w:val="20"/>
              </w:rPr>
            </w:pPr>
            <w:r w:rsidRPr="004A0A94">
              <w:rPr>
                <w:color w:val="000000"/>
                <w:sz w:val="20"/>
                <w:szCs w:val="20"/>
              </w:rPr>
              <w:t>16-Feb-2022</w:t>
            </w:r>
          </w:p>
        </w:tc>
        <w:tc>
          <w:tcPr>
            <w:tcW w:w="1191" w:type="dxa"/>
            <w:vAlign w:val="center"/>
          </w:tcPr>
          <w:p w14:paraId="3F19CCAF" w14:textId="77777777" w:rsidR="00BF6D7A" w:rsidRDefault="00BF6D7A" w:rsidP="00260CA1">
            <w:pPr>
              <w:jc w:val="center"/>
              <w:rPr>
                <w:color w:val="000000"/>
                <w:sz w:val="20"/>
                <w:szCs w:val="20"/>
              </w:rPr>
            </w:pPr>
            <w:r w:rsidRPr="004A0A94">
              <w:rPr>
                <w:color w:val="000000"/>
                <w:sz w:val="20"/>
                <w:szCs w:val="20"/>
              </w:rPr>
              <w:t>1</w:t>
            </w:r>
            <w:r>
              <w:rPr>
                <w:color w:val="000000"/>
                <w:sz w:val="20"/>
                <w:szCs w:val="20"/>
              </w:rPr>
              <w:t>,</w:t>
            </w:r>
            <w:r w:rsidRPr="004A0A94">
              <w:rPr>
                <w:color w:val="000000"/>
                <w:sz w:val="20"/>
                <w:szCs w:val="20"/>
              </w:rPr>
              <w:t>193</w:t>
            </w:r>
            <w:r>
              <w:rPr>
                <w:color w:val="000000"/>
                <w:sz w:val="20"/>
                <w:szCs w:val="20"/>
              </w:rPr>
              <w:t>,</w:t>
            </w:r>
            <w:r w:rsidRPr="004A0A94">
              <w:rPr>
                <w:color w:val="000000"/>
                <w:sz w:val="20"/>
                <w:szCs w:val="20"/>
              </w:rPr>
              <w:t>63</w:t>
            </w:r>
            <w:r>
              <w:rPr>
                <w:color w:val="000000"/>
                <w:sz w:val="20"/>
                <w:szCs w:val="20"/>
              </w:rPr>
              <w:t>0</w:t>
            </w:r>
          </w:p>
          <w:p w14:paraId="5BCE28F8" w14:textId="77777777" w:rsidR="00BF6D7A" w:rsidRPr="00F45CD1" w:rsidRDefault="00BF6D7A" w:rsidP="00260CA1">
            <w:pPr>
              <w:jc w:val="center"/>
              <w:rPr>
                <w:color w:val="000000"/>
                <w:sz w:val="20"/>
                <w:szCs w:val="20"/>
              </w:rPr>
            </w:pPr>
            <w:r>
              <w:rPr>
                <w:color w:val="000000"/>
                <w:sz w:val="20"/>
                <w:szCs w:val="20"/>
              </w:rPr>
              <w:t>(9%)</w:t>
            </w:r>
          </w:p>
        </w:tc>
      </w:tr>
      <w:tr w:rsidR="00BF6D7A" w:rsidRPr="002F4D45" w14:paraId="45FCB19F" w14:textId="77777777" w:rsidTr="00260CA1">
        <w:trPr>
          <w:gridAfter w:val="2"/>
          <w:wAfter w:w="25" w:type="dxa"/>
          <w:trHeight w:val="980"/>
        </w:trPr>
        <w:tc>
          <w:tcPr>
            <w:tcW w:w="1260" w:type="dxa"/>
            <w:vAlign w:val="center"/>
          </w:tcPr>
          <w:p w14:paraId="0A277682" w14:textId="77777777" w:rsidR="00BF6D7A" w:rsidRPr="002F4D45" w:rsidRDefault="00BF6D7A" w:rsidP="00260CA1">
            <w:pPr>
              <w:jc w:val="center"/>
              <w:rPr>
                <w:sz w:val="20"/>
                <w:szCs w:val="20"/>
              </w:rPr>
            </w:pPr>
            <w:r w:rsidRPr="001210C7">
              <w:rPr>
                <w:sz w:val="20"/>
                <w:szCs w:val="20"/>
              </w:rPr>
              <w:t>0.25%</w:t>
            </w:r>
          </w:p>
        </w:tc>
        <w:tc>
          <w:tcPr>
            <w:tcW w:w="720" w:type="dxa"/>
            <w:vAlign w:val="center"/>
          </w:tcPr>
          <w:p w14:paraId="26FA073C" w14:textId="77777777" w:rsidR="00BF6D7A" w:rsidRPr="00F45CD1" w:rsidRDefault="00BF6D7A" w:rsidP="00260CA1">
            <w:pPr>
              <w:jc w:val="center"/>
              <w:rPr>
                <w:color w:val="000000"/>
                <w:sz w:val="20"/>
                <w:szCs w:val="20"/>
              </w:rPr>
            </w:pPr>
            <w:r w:rsidRPr="004A0A94">
              <w:rPr>
                <w:color w:val="000000"/>
                <w:sz w:val="20"/>
                <w:szCs w:val="20"/>
              </w:rPr>
              <w:t>11-Mar-2021</w:t>
            </w:r>
          </w:p>
        </w:tc>
        <w:tc>
          <w:tcPr>
            <w:tcW w:w="1275" w:type="dxa"/>
            <w:gridSpan w:val="2"/>
            <w:vAlign w:val="center"/>
          </w:tcPr>
          <w:p w14:paraId="60F45080" w14:textId="77777777" w:rsidR="00BF6D7A" w:rsidRDefault="00BF6D7A" w:rsidP="00260CA1">
            <w:pPr>
              <w:jc w:val="center"/>
              <w:rPr>
                <w:color w:val="000000"/>
                <w:sz w:val="20"/>
                <w:szCs w:val="20"/>
              </w:rPr>
            </w:pPr>
            <w:r w:rsidRPr="004A0A94">
              <w:rPr>
                <w:color w:val="000000"/>
                <w:sz w:val="20"/>
                <w:szCs w:val="20"/>
              </w:rPr>
              <w:t>647</w:t>
            </w:r>
            <w:r>
              <w:rPr>
                <w:color w:val="000000"/>
                <w:sz w:val="20"/>
                <w:szCs w:val="20"/>
              </w:rPr>
              <w:t>,</w:t>
            </w:r>
            <w:r w:rsidRPr="004A0A94">
              <w:rPr>
                <w:color w:val="000000"/>
                <w:sz w:val="20"/>
                <w:szCs w:val="20"/>
              </w:rPr>
              <w:t>683</w:t>
            </w:r>
          </w:p>
          <w:p w14:paraId="17C13830" w14:textId="77777777" w:rsidR="00BF6D7A" w:rsidRPr="00F45CD1" w:rsidRDefault="00BF6D7A" w:rsidP="00260CA1">
            <w:pPr>
              <w:jc w:val="center"/>
              <w:rPr>
                <w:color w:val="000000"/>
                <w:sz w:val="20"/>
                <w:szCs w:val="20"/>
              </w:rPr>
            </w:pPr>
            <w:r>
              <w:rPr>
                <w:color w:val="000000"/>
                <w:sz w:val="20"/>
                <w:szCs w:val="20"/>
              </w:rPr>
              <w:t>(7%)</w:t>
            </w:r>
          </w:p>
        </w:tc>
        <w:tc>
          <w:tcPr>
            <w:tcW w:w="705" w:type="dxa"/>
            <w:gridSpan w:val="2"/>
            <w:vAlign w:val="center"/>
          </w:tcPr>
          <w:p w14:paraId="6A953C50" w14:textId="77777777" w:rsidR="00BF6D7A" w:rsidRPr="00F45CD1" w:rsidRDefault="00BF6D7A" w:rsidP="00260CA1">
            <w:pPr>
              <w:jc w:val="center"/>
              <w:rPr>
                <w:color w:val="000000"/>
                <w:sz w:val="20"/>
                <w:szCs w:val="20"/>
              </w:rPr>
            </w:pPr>
            <w:r w:rsidRPr="004A0A94">
              <w:rPr>
                <w:color w:val="000000"/>
                <w:sz w:val="20"/>
                <w:szCs w:val="20"/>
              </w:rPr>
              <w:t>23-Apr-2021</w:t>
            </w:r>
          </w:p>
        </w:tc>
        <w:tc>
          <w:tcPr>
            <w:tcW w:w="1260" w:type="dxa"/>
            <w:vAlign w:val="center"/>
          </w:tcPr>
          <w:p w14:paraId="7A37AFB6" w14:textId="77777777" w:rsidR="00BF6D7A" w:rsidRDefault="00BF6D7A" w:rsidP="00260CA1">
            <w:pPr>
              <w:jc w:val="center"/>
              <w:rPr>
                <w:color w:val="000000"/>
                <w:sz w:val="20"/>
                <w:szCs w:val="20"/>
              </w:rPr>
            </w:pPr>
            <w:r w:rsidRPr="004A0A94">
              <w:rPr>
                <w:color w:val="000000"/>
                <w:sz w:val="20"/>
                <w:szCs w:val="20"/>
              </w:rPr>
              <w:t>786</w:t>
            </w:r>
            <w:r>
              <w:rPr>
                <w:color w:val="000000"/>
                <w:sz w:val="20"/>
                <w:szCs w:val="20"/>
              </w:rPr>
              <w:t>,</w:t>
            </w:r>
            <w:r w:rsidRPr="004A0A94">
              <w:rPr>
                <w:color w:val="000000"/>
                <w:sz w:val="20"/>
                <w:szCs w:val="20"/>
              </w:rPr>
              <w:t>153</w:t>
            </w:r>
          </w:p>
          <w:p w14:paraId="455CD37A" w14:textId="77777777" w:rsidR="00BF6D7A" w:rsidRPr="00F45CD1" w:rsidRDefault="00BF6D7A" w:rsidP="00260CA1">
            <w:pPr>
              <w:jc w:val="center"/>
              <w:rPr>
                <w:color w:val="000000"/>
                <w:sz w:val="20"/>
                <w:szCs w:val="20"/>
              </w:rPr>
            </w:pPr>
            <w:r>
              <w:rPr>
                <w:color w:val="000000"/>
                <w:sz w:val="20"/>
                <w:szCs w:val="20"/>
              </w:rPr>
              <w:t>(29%)</w:t>
            </w:r>
          </w:p>
        </w:tc>
        <w:tc>
          <w:tcPr>
            <w:tcW w:w="630" w:type="dxa"/>
            <w:vAlign w:val="center"/>
          </w:tcPr>
          <w:p w14:paraId="1529BAA0" w14:textId="77777777" w:rsidR="00BF6D7A" w:rsidRPr="00F45CD1" w:rsidRDefault="00BF6D7A" w:rsidP="00260CA1">
            <w:pPr>
              <w:jc w:val="center"/>
              <w:rPr>
                <w:color w:val="000000"/>
                <w:sz w:val="20"/>
                <w:szCs w:val="20"/>
              </w:rPr>
            </w:pPr>
            <w:r w:rsidRPr="004A0A94">
              <w:rPr>
                <w:color w:val="000000"/>
                <w:sz w:val="20"/>
                <w:szCs w:val="20"/>
              </w:rPr>
              <w:t>16-Jun-2021</w:t>
            </w:r>
          </w:p>
        </w:tc>
        <w:tc>
          <w:tcPr>
            <w:tcW w:w="1440" w:type="dxa"/>
            <w:gridSpan w:val="2"/>
            <w:vAlign w:val="center"/>
          </w:tcPr>
          <w:p w14:paraId="7CE954A7" w14:textId="77777777" w:rsidR="00BF6D7A" w:rsidRDefault="00BF6D7A" w:rsidP="00260CA1">
            <w:pPr>
              <w:jc w:val="center"/>
              <w:rPr>
                <w:color w:val="000000"/>
                <w:sz w:val="20"/>
                <w:szCs w:val="20"/>
              </w:rPr>
            </w:pPr>
            <w:r w:rsidRPr="004A0A94">
              <w:rPr>
                <w:color w:val="000000"/>
                <w:sz w:val="20"/>
                <w:szCs w:val="20"/>
              </w:rPr>
              <w:t>1</w:t>
            </w:r>
            <w:r>
              <w:rPr>
                <w:color w:val="000000"/>
                <w:sz w:val="20"/>
                <w:szCs w:val="20"/>
              </w:rPr>
              <w:t>,</w:t>
            </w:r>
            <w:r w:rsidRPr="004A0A94">
              <w:rPr>
                <w:color w:val="000000"/>
                <w:sz w:val="20"/>
                <w:szCs w:val="20"/>
              </w:rPr>
              <w:t>394</w:t>
            </w:r>
            <w:r>
              <w:rPr>
                <w:color w:val="000000"/>
                <w:sz w:val="20"/>
                <w:szCs w:val="20"/>
              </w:rPr>
              <w:t>,</w:t>
            </w:r>
            <w:r w:rsidRPr="004A0A94">
              <w:rPr>
                <w:color w:val="000000"/>
                <w:sz w:val="20"/>
                <w:szCs w:val="20"/>
              </w:rPr>
              <w:t>02</w:t>
            </w:r>
            <w:r>
              <w:rPr>
                <w:color w:val="000000"/>
                <w:sz w:val="20"/>
                <w:szCs w:val="20"/>
              </w:rPr>
              <w:t>0</w:t>
            </w:r>
          </w:p>
          <w:p w14:paraId="1E618447" w14:textId="77777777" w:rsidR="00BF6D7A" w:rsidRPr="00F45CD1" w:rsidRDefault="00BF6D7A" w:rsidP="00260CA1">
            <w:pPr>
              <w:jc w:val="center"/>
              <w:rPr>
                <w:color w:val="000000"/>
                <w:sz w:val="20"/>
                <w:szCs w:val="20"/>
              </w:rPr>
            </w:pPr>
            <w:r>
              <w:rPr>
                <w:color w:val="000000"/>
                <w:sz w:val="20"/>
                <w:szCs w:val="20"/>
              </w:rPr>
              <w:t>(58%)</w:t>
            </w:r>
          </w:p>
        </w:tc>
        <w:tc>
          <w:tcPr>
            <w:tcW w:w="720" w:type="dxa"/>
            <w:vAlign w:val="center"/>
          </w:tcPr>
          <w:p w14:paraId="1E1C6A24" w14:textId="77777777" w:rsidR="00BF6D7A" w:rsidRPr="00F45CD1" w:rsidRDefault="00BF6D7A" w:rsidP="00260CA1">
            <w:pPr>
              <w:jc w:val="center"/>
              <w:rPr>
                <w:color w:val="000000"/>
                <w:sz w:val="20"/>
                <w:szCs w:val="20"/>
              </w:rPr>
            </w:pPr>
            <w:r w:rsidRPr="004A0A94">
              <w:rPr>
                <w:color w:val="000000"/>
                <w:sz w:val="20"/>
                <w:szCs w:val="20"/>
              </w:rPr>
              <w:t>11-Jun-2021</w:t>
            </w:r>
          </w:p>
        </w:tc>
        <w:tc>
          <w:tcPr>
            <w:tcW w:w="1260" w:type="dxa"/>
            <w:vAlign w:val="center"/>
          </w:tcPr>
          <w:p w14:paraId="4320B275" w14:textId="77777777" w:rsidR="00BF6D7A" w:rsidRDefault="00BF6D7A" w:rsidP="00260CA1">
            <w:pPr>
              <w:jc w:val="center"/>
              <w:rPr>
                <w:color w:val="000000"/>
                <w:sz w:val="20"/>
                <w:szCs w:val="20"/>
              </w:rPr>
            </w:pPr>
            <w:r w:rsidRPr="004A0A94">
              <w:rPr>
                <w:color w:val="000000"/>
                <w:sz w:val="20"/>
                <w:szCs w:val="20"/>
              </w:rPr>
              <w:t>2</w:t>
            </w:r>
            <w:r>
              <w:rPr>
                <w:color w:val="000000"/>
                <w:sz w:val="20"/>
                <w:szCs w:val="20"/>
              </w:rPr>
              <w:t>,</w:t>
            </w:r>
            <w:r w:rsidRPr="004A0A94">
              <w:rPr>
                <w:color w:val="000000"/>
                <w:sz w:val="20"/>
                <w:szCs w:val="20"/>
              </w:rPr>
              <w:t>843</w:t>
            </w:r>
            <w:r>
              <w:rPr>
                <w:color w:val="000000"/>
                <w:sz w:val="20"/>
                <w:szCs w:val="20"/>
              </w:rPr>
              <w:t>,</w:t>
            </w:r>
            <w:r w:rsidRPr="004A0A94">
              <w:rPr>
                <w:color w:val="000000"/>
                <w:sz w:val="20"/>
                <w:szCs w:val="20"/>
              </w:rPr>
              <w:t>43</w:t>
            </w:r>
            <w:r>
              <w:rPr>
                <w:color w:val="000000"/>
                <w:sz w:val="20"/>
                <w:szCs w:val="20"/>
              </w:rPr>
              <w:t>0</w:t>
            </w:r>
          </w:p>
          <w:p w14:paraId="586B0200" w14:textId="77777777" w:rsidR="00BF6D7A" w:rsidRPr="00F45CD1" w:rsidRDefault="00BF6D7A" w:rsidP="00260CA1">
            <w:pPr>
              <w:jc w:val="center"/>
              <w:rPr>
                <w:color w:val="000000"/>
                <w:sz w:val="20"/>
                <w:szCs w:val="20"/>
              </w:rPr>
            </w:pPr>
            <w:r>
              <w:rPr>
                <w:color w:val="000000"/>
                <w:sz w:val="20"/>
                <w:szCs w:val="20"/>
              </w:rPr>
              <w:t>(43%)</w:t>
            </w:r>
          </w:p>
        </w:tc>
        <w:tc>
          <w:tcPr>
            <w:tcW w:w="778" w:type="dxa"/>
            <w:vAlign w:val="center"/>
          </w:tcPr>
          <w:p w14:paraId="1C38AF7D" w14:textId="77777777" w:rsidR="00BF6D7A" w:rsidRPr="00F45CD1" w:rsidRDefault="00BF6D7A" w:rsidP="00260CA1">
            <w:pPr>
              <w:jc w:val="center"/>
              <w:rPr>
                <w:color w:val="000000"/>
                <w:sz w:val="20"/>
                <w:szCs w:val="20"/>
              </w:rPr>
            </w:pPr>
            <w:r w:rsidRPr="004A0A94">
              <w:rPr>
                <w:color w:val="000000"/>
                <w:sz w:val="20"/>
                <w:szCs w:val="20"/>
              </w:rPr>
              <w:t>31-Jul-2021</w:t>
            </w:r>
          </w:p>
        </w:tc>
        <w:tc>
          <w:tcPr>
            <w:tcW w:w="1191" w:type="dxa"/>
            <w:vAlign w:val="center"/>
          </w:tcPr>
          <w:p w14:paraId="45B1210E" w14:textId="77777777" w:rsidR="00BF6D7A" w:rsidRDefault="00BF6D7A" w:rsidP="00260CA1">
            <w:pPr>
              <w:jc w:val="center"/>
              <w:rPr>
                <w:color w:val="000000"/>
                <w:sz w:val="20"/>
                <w:szCs w:val="20"/>
              </w:rPr>
            </w:pPr>
            <w:r w:rsidRPr="004A0A94">
              <w:rPr>
                <w:color w:val="000000"/>
                <w:sz w:val="20"/>
                <w:szCs w:val="20"/>
              </w:rPr>
              <w:t>865</w:t>
            </w:r>
            <w:r>
              <w:rPr>
                <w:color w:val="000000"/>
                <w:sz w:val="20"/>
                <w:szCs w:val="20"/>
              </w:rPr>
              <w:t>,</w:t>
            </w:r>
            <w:r w:rsidRPr="004A0A94">
              <w:rPr>
                <w:color w:val="000000"/>
                <w:sz w:val="20"/>
                <w:szCs w:val="20"/>
              </w:rPr>
              <w:t>510</w:t>
            </w:r>
          </w:p>
          <w:p w14:paraId="374DFD57" w14:textId="77777777" w:rsidR="00BF6D7A" w:rsidRPr="00F45CD1" w:rsidRDefault="00BF6D7A" w:rsidP="00260CA1">
            <w:pPr>
              <w:jc w:val="center"/>
              <w:rPr>
                <w:color w:val="000000"/>
                <w:sz w:val="20"/>
                <w:szCs w:val="20"/>
              </w:rPr>
            </w:pPr>
            <w:r>
              <w:rPr>
                <w:color w:val="000000"/>
                <w:sz w:val="20"/>
                <w:szCs w:val="20"/>
              </w:rPr>
              <w:t>(34%)</w:t>
            </w:r>
          </w:p>
        </w:tc>
      </w:tr>
      <w:tr w:rsidR="00BF6D7A" w:rsidRPr="002F4D45" w14:paraId="7B0E1F7C" w14:textId="77777777" w:rsidTr="00260CA1">
        <w:trPr>
          <w:gridAfter w:val="2"/>
          <w:wAfter w:w="25" w:type="dxa"/>
          <w:trHeight w:val="890"/>
        </w:trPr>
        <w:tc>
          <w:tcPr>
            <w:tcW w:w="1260" w:type="dxa"/>
            <w:vAlign w:val="center"/>
          </w:tcPr>
          <w:p w14:paraId="0A36F163" w14:textId="77777777" w:rsidR="00BF6D7A" w:rsidRPr="002F4D45" w:rsidRDefault="00BF6D7A" w:rsidP="00260CA1">
            <w:pPr>
              <w:jc w:val="center"/>
              <w:rPr>
                <w:sz w:val="20"/>
                <w:szCs w:val="20"/>
              </w:rPr>
            </w:pPr>
            <w:r w:rsidRPr="001210C7">
              <w:rPr>
                <w:sz w:val="20"/>
                <w:szCs w:val="20"/>
              </w:rPr>
              <w:t>0.5%</w:t>
            </w:r>
          </w:p>
        </w:tc>
        <w:tc>
          <w:tcPr>
            <w:tcW w:w="720" w:type="dxa"/>
            <w:vAlign w:val="center"/>
          </w:tcPr>
          <w:p w14:paraId="78D72785" w14:textId="77777777" w:rsidR="00BF6D7A" w:rsidRPr="00F45CD1" w:rsidRDefault="00BF6D7A" w:rsidP="00260CA1">
            <w:pPr>
              <w:jc w:val="center"/>
              <w:rPr>
                <w:color w:val="000000"/>
                <w:sz w:val="20"/>
                <w:szCs w:val="20"/>
              </w:rPr>
            </w:pPr>
            <w:r w:rsidRPr="004A0A94">
              <w:rPr>
                <w:color w:val="000000"/>
                <w:sz w:val="20"/>
                <w:szCs w:val="20"/>
              </w:rPr>
              <w:t>4-Mar-2021</w:t>
            </w:r>
          </w:p>
        </w:tc>
        <w:tc>
          <w:tcPr>
            <w:tcW w:w="1275" w:type="dxa"/>
            <w:gridSpan w:val="2"/>
            <w:vAlign w:val="center"/>
          </w:tcPr>
          <w:p w14:paraId="7114213C" w14:textId="77777777" w:rsidR="00BF6D7A" w:rsidRDefault="00BF6D7A" w:rsidP="00260CA1">
            <w:pPr>
              <w:jc w:val="center"/>
              <w:rPr>
                <w:color w:val="000000"/>
                <w:sz w:val="20"/>
                <w:szCs w:val="20"/>
              </w:rPr>
            </w:pPr>
            <w:r w:rsidRPr="004A0A94">
              <w:rPr>
                <w:color w:val="000000"/>
                <w:sz w:val="20"/>
                <w:szCs w:val="20"/>
              </w:rPr>
              <w:t>616</w:t>
            </w:r>
            <w:r>
              <w:rPr>
                <w:color w:val="000000"/>
                <w:sz w:val="20"/>
                <w:szCs w:val="20"/>
              </w:rPr>
              <w:t>,</w:t>
            </w:r>
            <w:r w:rsidRPr="004A0A94">
              <w:rPr>
                <w:color w:val="000000"/>
                <w:sz w:val="20"/>
                <w:szCs w:val="20"/>
              </w:rPr>
              <w:t>204</w:t>
            </w:r>
          </w:p>
          <w:p w14:paraId="2C4BE7D2" w14:textId="77777777" w:rsidR="00BF6D7A" w:rsidRPr="00F45CD1" w:rsidRDefault="00BF6D7A" w:rsidP="00260CA1">
            <w:pPr>
              <w:jc w:val="center"/>
              <w:rPr>
                <w:color w:val="000000"/>
                <w:sz w:val="20"/>
                <w:szCs w:val="20"/>
              </w:rPr>
            </w:pPr>
            <w:r>
              <w:rPr>
                <w:color w:val="000000"/>
                <w:sz w:val="20"/>
                <w:szCs w:val="20"/>
              </w:rPr>
              <w:t>(12%)</w:t>
            </w:r>
          </w:p>
        </w:tc>
        <w:tc>
          <w:tcPr>
            <w:tcW w:w="705" w:type="dxa"/>
            <w:gridSpan w:val="2"/>
            <w:vAlign w:val="center"/>
          </w:tcPr>
          <w:p w14:paraId="770921DA" w14:textId="77777777" w:rsidR="00BF6D7A" w:rsidRPr="00F45CD1" w:rsidRDefault="00BF6D7A" w:rsidP="00260CA1">
            <w:pPr>
              <w:jc w:val="center"/>
              <w:rPr>
                <w:color w:val="000000"/>
                <w:sz w:val="20"/>
                <w:szCs w:val="20"/>
              </w:rPr>
            </w:pPr>
            <w:r w:rsidRPr="004A0A94">
              <w:rPr>
                <w:color w:val="000000"/>
                <w:sz w:val="20"/>
                <w:szCs w:val="20"/>
              </w:rPr>
              <w:t>27-Mar-2021</w:t>
            </w:r>
          </w:p>
        </w:tc>
        <w:tc>
          <w:tcPr>
            <w:tcW w:w="1260" w:type="dxa"/>
            <w:vAlign w:val="center"/>
          </w:tcPr>
          <w:p w14:paraId="34649BBC" w14:textId="77777777" w:rsidR="00BF6D7A" w:rsidRDefault="00BF6D7A" w:rsidP="00260CA1">
            <w:pPr>
              <w:jc w:val="center"/>
              <w:rPr>
                <w:color w:val="000000"/>
                <w:sz w:val="20"/>
                <w:szCs w:val="20"/>
              </w:rPr>
            </w:pPr>
            <w:r w:rsidRPr="004A0A94">
              <w:rPr>
                <w:color w:val="000000"/>
                <w:sz w:val="20"/>
                <w:szCs w:val="20"/>
              </w:rPr>
              <w:t>687</w:t>
            </w:r>
            <w:r>
              <w:rPr>
                <w:color w:val="000000"/>
                <w:sz w:val="20"/>
                <w:szCs w:val="20"/>
              </w:rPr>
              <w:t>,</w:t>
            </w:r>
            <w:r w:rsidRPr="004A0A94">
              <w:rPr>
                <w:color w:val="000000"/>
                <w:sz w:val="20"/>
                <w:szCs w:val="20"/>
              </w:rPr>
              <w:t>376</w:t>
            </w:r>
          </w:p>
          <w:p w14:paraId="12B758BC" w14:textId="77777777" w:rsidR="00BF6D7A" w:rsidRPr="00F45CD1" w:rsidRDefault="00BF6D7A" w:rsidP="00260CA1">
            <w:pPr>
              <w:jc w:val="center"/>
              <w:rPr>
                <w:color w:val="000000"/>
                <w:sz w:val="20"/>
                <w:szCs w:val="20"/>
              </w:rPr>
            </w:pPr>
            <w:r>
              <w:rPr>
                <w:color w:val="000000"/>
                <w:sz w:val="20"/>
                <w:szCs w:val="20"/>
              </w:rPr>
              <w:t>(38%)</w:t>
            </w:r>
          </w:p>
        </w:tc>
        <w:tc>
          <w:tcPr>
            <w:tcW w:w="630" w:type="dxa"/>
            <w:vAlign w:val="center"/>
          </w:tcPr>
          <w:p w14:paraId="1ED3EB2E" w14:textId="77777777" w:rsidR="00BF6D7A" w:rsidRPr="00F45CD1" w:rsidRDefault="00BF6D7A" w:rsidP="00260CA1">
            <w:pPr>
              <w:jc w:val="center"/>
              <w:rPr>
                <w:color w:val="000000"/>
                <w:sz w:val="20"/>
                <w:szCs w:val="20"/>
              </w:rPr>
            </w:pPr>
            <w:r w:rsidRPr="004A0A94">
              <w:rPr>
                <w:color w:val="000000"/>
                <w:sz w:val="20"/>
                <w:szCs w:val="20"/>
              </w:rPr>
              <w:t>30-Apr-2021</w:t>
            </w:r>
          </w:p>
        </w:tc>
        <w:tc>
          <w:tcPr>
            <w:tcW w:w="1440" w:type="dxa"/>
            <w:gridSpan w:val="2"/>
            <w:vAlign w:val="center"/>
          </w:tcPr>
          <w:p w14:paraId="42F2171B" w14:textId="77777777" w:rsidR="00BF6D7A" w:rsidRDefault="00BF6D7A" w:rsidP="00260CA1">
            <w:pPr>
              <w:jc w:val="center"/>
              <w:rPr>
                <w:color w:val="000000"/>
                <w:sz w:val="20"/>
                <w:szCs w:val="20"/>
              </w:rPr>
            </w:pPr>
            <w:r w:rsidRPr="004A0A94">
              <w:rPr>
                <w:color w:val="000000"/>
                <w:sz w:val="20"/>
                <w:szCs w:val="20"/>
              </w:rPr>
              <w:t>888</w:t>
            </w:r>
            <w:r>
              <w:rPr>
                <w:color w:val="000000"/>
                <w:sz w:val="20"/>
                <w:szCs w:val="20"/>
              </w:rPr>
              <w:t>,</w:t>
            </w:r>
            <w:r w:rsidRPr="004A0A94">
              <w:rPr>
                <w:color w:val="000000"/>
                <w:sz w:val="20"/>
                <w:szCs w:val="20"/>
              </w:rPr>
              <w:t>980</w:t>
            </w:r>
          </w:p>
          <w:p w14:paraId="5C6D4704" w14:textId="77777777" w:rsidR="00BF6D7A" w:rsidRPr="00F45CD1" w:rsidRDefault="00BF6D7A" w:rsidP="00260CA1">
            <w:pPr>
              <w:jc w:val="center"/>
              <w:rPr>
                <w:color w:val="000000"/>
                <w:sz w:val="20"/>
                <w:szCs w:val="20"/>
              </w:rPr>
            </w:pPr>
            <w:r>
              <w:rPr>
                <w:color w:val="000000"/>
                <w:sz w:val="20"/>
                <w:szCs w:val="20"/>
              </w:rPr>
              <w:t>(73%)</w:t>
            </w:r>
          </w:p>
        </w:tc>
        <w:tc>
          <w:tcPr>
            <w:tcW w:w="720" w:type="dxa"/>
            <w:vAlign w:val="center"/>
          </w:tcPr>
          <w:p w14:paraId="674A46FB" w14:textId="77777777" w:rsidR="00BF6D7A" w:rsidRPr="00F45CD1" w:rsidRDefault="00BF6D7A" w:rsidP="00260CA1">
            <w:pPr>
              <w:jc w:val="center"/>
              <w:rPr>
                <w:color w:val="000000"/>
                <w:sz w:val="20"/>
                <w:szCs w:val="20"/>
              </w:rPr>
            </w:pPr>
            <w:r w:rsidRPr="004A0A94">
              <w:rPr>
                <w:color w:val="000000"/>
                <w:sz w:val="20"/>
                <w:szCs w:val="20"/>
              </w:rPr>
              <w:t>6-Jun-2021</w:t>
            </w:r>
          </w:p>
        </w:tc>
        <w:tc>
          <w:tcPr>
            <w:tcW w:w="1260" w:type="dxa"/>
            <w:vAlign w:val="center"/>
          </w:tcPr>
          <w:p w14:paraId="279205EB" w14:textId="77777777" w:rsidR="00BF6D7A" w:rsidRDefault="00BF6D7A" w:rsidP="00260CA1">
            <w:pPr>
              <w:jc w:val="center"/>
              <w:rPr>
                <w:color w:val="000000"/>
                <w:sz w:val="20"/>
                <w:szCs w:val="20"/>
              </w:rPr>
            </w:pPr>
            <w:r w:rsidRPr="004A0A94">
              <w:rPr>
                <w:color w:val="000000"/>
                <w:sz w:val="20"/>
                <w:szCs w:val="20"/>
              </w:rPr>
              <w:t>1</w:t>
            </w:r>
            <w:r>
              <w:rPr>
                <w:color w:val="000000"/>
                <w:sz w:val="20"/>
                <w:szCs w:val="20"/>
              </w:rPr>
              <w:t>,</w:t>
            </w:r>
            <w:r w:rsidRPr="004A0A94">
              <w:rPr>
                <w:color w:val="000000"/>
                <w:sz w:val="20"/>
                <w:szCs w:val="20"/>
              </w:rPr>
              <w:t>463</w:t>
            </w:r>
            <w:r>
              <w:rPr>
                <w:color w:val="000000"/>
                <w:sz w:val="20"/>
                <w:szCs w:val="20"/>
              </w:rPr>
              <w:t>,</w:t>
            </w:r>
            <w:r w:rsidRPr="004A0A94">
              <w:rPr>
                <w:color w:val="000000"/>
                <w:sz w:val="20"/>
                <w:szCs w:val="20"/>
              </w:rPr>
              <w:t>24</w:t>
            </w:r>
            <w:r>
              <w:rPr>
                <w:color w:val="000000"/>
                <w:sz w:val="20"/>
                <w:szCs w:val="20"/>
              </w:rPr>
              <w:t>0</w:t>
            </w:r>
          </w:p>
          <w:p w14:paraId="27F9D014" w14:textId="77777777" w:rsidR="00BF6D7A" w:rsidRPr="00F45CD1" w:rsidRDefault="00BF6D7A" w:rsidP="00260CA1">
            <w:pPr>
              <w:jc w:val="center"/>
              <w:rPr>
                <w:color w:val="000000"/>
                <w:sz w:val="20"/>
                <w:szCs w:val="20"/>
              </w:rPr>
            </w:pPr>
            <w:r>
              <w:rPr>
                <w:color w:val="000000"/>
                <w:sz w:val="20"/>
                <w:szCs w:val="20"/>
              </w:rPr>
              <w:t>(71%)</w:t>
            </w:r>
          </w:p>
        </w:tc>
        <w:tc>
          <w:tcPr>
            <w:tcW w:w="778" w:type="dxa"/>
            <w:vAlign w:val="center"/>
          </w:tcPr>
          <w:p w14:paraId="35B06296" w14:textId="77777777" w:rsidR="00BF6D7A" w:rsidRPr="00F45CD1" w:rsidRDefault="00BF6D7A" w:rsidP="00260CA1">
            <w:pPr>
              <w:jc w:val="center"/>
              <w:rPr>
                <w:color w:val="000000"/>
                <w:sz w:val="20"/>
                <w:szCs w:val="20"/>
              </w:rPr>
            </w:pPr>
            <w:r w:rsidRPr="004A0A94">
              <w:rPr>
                <w:color w:val="000000"/>
                <w:sz w:val="20"/>
                <w:szCs w:val="20"/>
              </w:rPr>
              <w:t>19-May-2021</w:t>
            </w:r>
          </w:p>
        </w:tc>
        <w:tc>
          <w:tcPr>
            <w:tcW w:w="1191" w:type="dxa"/>
            <w:vAlign w:val="center"/>
          </w:tcPr>
          <w:p w14:paraId="4AC2EDBB" w14:textId="77777777" w:rsidR="00BF6D7A" w:rsidRDefault="00BF6D7A" w:rsidP="00260CA1">
            <w:pPr>
              <w:jc w:val="center"/>
              <w:rPr>
                <w:color w:val="000000"/>
                <w:sz w:val="20"/>
                <w:szCs w:val="20"/>
              </w:rPr>
            </w:pPr>
            <w:r w:rsidRPr="004A0A94">
              <w:rPr>
                <w:color w:val="000000"/>
                <w:sz w:val="20"/>
                <w:szCs w:val="20"/>
              </w:rPr>
              <w:t>696</w:t>
            </w:r>
            <w:r>
              <w:rPr>
                <w:color w:val="000000"/>
                <w:sz w:val="20"/>
                <w:szCs w:val="20"/>
              </w:rPr>
              <w:t>,</w:t>
            </w:r>
            <w:r w:rsidRPr="004A0A94">
              <w:rPr>
                <w:color w:val="000000"/>
                <w:sz w:val="20"/>
                <w:szCs w:val="20"/>
              </w:rPr>
              <w:t>766</w:t>
            </w:r>
          </w:p>
          <w:p w14:paraId="33270596" w14:textId="77777777" w:rsidR="00BF6D7A" w:rsidRPr="00F45CD1" w:rsidRDefault="00BF6D7A" w:rsidP="00260CA1">
            <w:pPr>
              <w:jc w:val="center"/>
              <w:rPr>
                <w:color w:val="000000"/>
                <w:sz w:val="20"/>
                <w:szCs w:val="20"/>
              </w:rPr>
            </w:pPr>
            <w:r>
              <w:rPr>
                <w:color w:val="000000"/>
                <w:sz w:val="20"/>
                <w:szCs w:val="20"/>
              </w:rPr>
              <w:t>(47%)</w:t>
            </w:r>
          </w:p>
        </w:tc>
      </w:tr>
    </w:tbl>
    <w:p w14:paraId="67DAC9A3" w14:textId="77777777" w:rsidR="00BF6D7A" w:rsidRDefault="00BF6D7A" w:rsidP="00BF6D7A"/>
    <w:p w14:paraId="4F765A24" w14:textId="77777777" w:rsidR="00BF6D7A" w:rsidRDefault="00BF6D7A" w:rsidP="00BF6D7A">
      <w:pPr>
        <w:spacing w:after="160" w:line="259" w:lineRule="auto"/>
      </w:pPr>
      <w:r>
        <w:br w:type="page"/>
      </w:r>
    </w:p>
    <w:p w14:paraId="0A6CEE73" w14:textId="45C41380" w:rsidR="00BF6D7A" w:rsidRPr="00BC280A" w:rsidRDefault="00BF6D7A" w:rsidP="00BF6D7A">
      <w:bookmarkStart w:id="14" w:name="_Toc75964019"/>
      <w:r w:rsidRPr="002A224E">
        <w:rPr>
          <w:rStyle w:val="Heading2Char"/>
        </w:rPr>
        <w:lastRenderedPageBreak/>
        <w:t xml:space="preserve">Table </w:t>
      </w:r>
      <w:r w:rsidR="00DD6C14">
        <w:rPr>
          <w:rStyle w:val="Heading2Char"/>
        </w:rPr>
        <w:t>s</w:t>
      </w:r>
      <w:r w:rsidRPr="002A224E">
        <w:rPr>
          <w:rStyle w:val="Heading2Char"/>
        </w:rPr>
        <w:t xml:space="preserve">4. Controllable spread date and number of cases on December 31, 2021 for different vaccination effectiveness scenarios </w:t>
      </w:r>
      <w:r>
        <w:rPr>
          <w:rStyle w:val="Heading2Char"/>
        </w:rPr>
        <w:t xml:space="preserve">when there is no </w:t>
      </w:r>
      <w:proofErr w:type="gramStart"/>
      <w:r>
        <w:rPr>
          <w:rStyle w:val="Heading2Char"/>
        </w:rPr>
        <w:t>drop in</w:t>
      </w:r>
      <w:proofErr w:type="gramEnd"/>
      <w:r>
        <w:rPr>
          <w:rStyle w:val="Heading2Char"/>
        </w:rPr>
        <w:t xml:space="preserve"> </w:t>
      </w:r>
      <w:r w:rsidRPr="002A224E">
        <w:rPr>
          <w:rStyle w:val="Heading2Char"/>
        </w:rPr>
        <w:t>adherence to nonpharmaceutical interventions</w:t>
      </w:r>
      <w:r>
        <w:rPr>
          <w:rStyle w:val="Heading2Char"/>
        </w:rPr>
        <w:t xml:space="preserve"> after vaccination</w:t>
      </w:r>
      <w:r w:rsidRPr="002A224E">
        <w:rPr>
          <w:rStyle w:val="Heading2Char"/>
        </w:rPr>
        <w:t xml:space="preserve"> (vaccine coverage 50%, vaccination capacity 0.</w:t>
      </w:r>
      <w:r w:rsidR="00EF4076">
        <w:rPr>
          <w:rStyle w:val="Heading2Char"/>
        </w:rPr>
        <w:t>25</w:t>
      </w:r>
      <w:r w:rsidRPr="002A224E">
        <w:rPr>
          <w:rStyle w:val="Heading2Char"/>
        </w:rPr>
        <w:t>%)</w:t>
      </w:r>
      <w:bookmarkEnd w:id="14"/>
      <w:r w:rsidRPr="0033135A">
        <w:t xml:space="preserve">. </w:t>
      </w:r>
      <w:r>
        <w:t>Numbers in parentheses represent percent reduction in the number of cases relative to no vaccine.</w:t>
      </w:r>
    </w:p>
    <w:p w14:paraId="10045D50" w14:textId="77777777" w:rsidR="00BF6D7A" w:rsidRDefault="00BF6D7A" w:rsidP="00BF6D7A">
      <w:pPr>
        <w:pStyle w:val="xxxmsonormal"/>
      </w:pPr>
    </w:p>
    <w:tbl>
      <w:tblPr>
        <w:tblStyle w:val="TableGrid"/>
        <w:tblW w:w="11250" w:type="dxa"/>
        <w:tblInd w:w="-725" w:type="dxa"/>
        <w:tblLayout w:type="fixed"/>
        <w:tblLook w:val="04A0" w:firstRow="1" w:lastRow="0" w:firstColumn="1" w:lastColumn="0" w:noHBand="0" w:noVBand="1"/>
      </w:tblPr>
      <w:tblGrid>
        <w:gridCol w:w="1260"/>
        <w:gridCol w:w="720"/>
        <w:gridCol w:w="1260"/>
        <w:gridCol w:w="720"/>
        <w:gridCol w:w="1260"/>
        <w:gridCol w:w="630"/>
        <w:gridCol w:w="1440"/>
        <w:gridCol w:w="720"/>
        <w:gridCol w:w="1260"/>
        <w:gridCol w:w="778"/>
        <w:gridCol w:w="1202"/>
      </w:tblGrid>
      <w:tr w:rsidR="00BF6D7A" w:rsidRPr="001210C7" w14:paraId="4F603180" w14:textId="77777777" w:rsidTr="00260CA1">
        <w:trPr>
          <w:trHeight w:val="491"/>
        </w:trPr>
        <w:tc>
          <w:tcPr>
            <w:tcW w:w="11250" w:type="dxa"/>
            <w:gridSpan w:val="11"/>
            <w:vAlign w:val="center"/>
          </w:tcPr>
          <w:p w14:paraId="127C8DFF" w14:textId="77777777" w:rsidR="00BF6D7A" w:rsidRPr="001210C7" w:rsidRDefault="00BF6D7A" w:rsidP="00260CA1">
            <w:pPr>
              <w:rPr>
                <w:sz w:val="20"/>
                <w:szCs w:val="20"/>
              </w:rPr>
            </w:pPr>
            <w:r w:rsidRPr="001210C7">
              <w:rPr>
                <w:sz w:val="20"/>
                <w:szCs w:val="20"/>
              </w:rPr>
              <w:t>Dane County</w:t>
            </w:r>
          </w:p>
        </w:tc>
      </w:tr>
      <w:tr w:rsidR="00BF6D7A" w:rsidRPr="001210C7" w14:paraId="06EAB319" w14:textId="77777777" w:rsidTr="00260CA1">
        <w:trPr>
          <w:trHeight w:val="491"/>
        </w:trPr>
        <w:tc>
          <w:tcPr>
            <w:tcW w:w="1260" w:type="dxa"/>
            <w:vAlign w:val="center"/>
          </w:tcPr>
          <w:p w14:paraId="3857C861" w14:textId="77777777" w:rsidR="00BF6D7A" w:rsidRPr="001210C7" w:rsidRDefault="00BF6D7A" w:rsidP="00260CA1">
            <w:pPr>
              <w:jc w:val="center"/>
              <w:rPr>
                <w:sz w:val="20"/>
                <w:szCs w:val="20"/>
              </w:rPr>
            </w:pPr>
          </w:p>
        </w:tc>
        <w:tc>
          <w:tcPr>
            <w:tcW w:w="1980" w:type="dxa"/>
            <w:gridSpan w:val="2"/>
            <w:vAlign w:val="center"/>
          </w:tcPr>
          <w:p w14:paraId="1AAEF2A7" w14:textId="77777777" w:rsidR="00BF6D7A" w:rsidRPr="001210C7" w:rsidRDefault="00BF6D7A" w:rsidP="00260CA1">
            <w:pPr>
              <w:jc w:val="center"/>
              <w:rPr>
                <w:sz w:val="20"/>
                <w:szCs w:val="20"/>
              </w:rPr>
            </w:pPr>
            <w:r w:rsidRPr="001210C7">
              <w:rPr>
                <w:sz w:val="20"/>
                <w:szCs w:val="20"/>
              </w:rPr>
              <w:t>75% Adherence</w:t>
            </w:r>
          </w:p>
        </w:tc>
        <w:tc>
          <w:tcPr>
            <w:tcW w:w="1980" w:type="dxa"/>
            <w:gridSpan w:val="2"/>
            <w:vAlign w:val="center"/>
          </w:tcPr>
          <w:p w14:paraId="449FBA19" w14:textId="77777777" w:rsidR="00BF6D7A" w:rsidRPr="001210C7" w:rsidRDefault="00BF6D7A" w:rsidP="00260CA1">
            <w:pPr>
              <w:jc w:val="center"/>
              <w:rPr>
                <w:sz w:val="20"/>
                <w:szCs w:val="20"/>
              </w:rPr>
            </w:pPr>
            <w:r w:rsidRPr="001210C7">
              <w:rPr>
                <w:sz w:val="20"/>
                <w:szCs w:val="20"/>
              </w:rPr>
              <w:t>70% Adherence</w:t>
            </w:r>
          </w:p>
        </w:tc>
        <w:tc>
          <w:tcPr>
            <w:tcW w:w="2070" w:type="dxa"/>
            <w:gridSpan w:val="2"/>
            <w:vAlign w:val="center"/>
          </w:tcPr>
          <w:p w14:paraId="3EB32B39" w14:textId="77777777" w:rsidR="00BF6D7A" w:rsidRPr="001210C7" w:rsidRDefault="00BF6D7A" w:rsidP="00260CA1">
            <w:pPr>
              <w:jc w:val="center"/>
              <w:rPr>
                <w:sz w:val="20"/>
                <w:szCs w:val="20"/>
              </w:rPr>
            </w:pPr>
            <w:r w:rsidRPr="001210C7">
              <w:rPr>
                <w:sz w:val="20"/>
                <w:szCs w:val="20"/>
              </w:rPr>
              <w:t>65% Adherence</w:t>
            </w:r>
          </w:p>
        </w:tc>
        <w:tc>
          <w:tcPr>
            <w:tcW w:w="1980" w:type="dxa"/>
            <w:gridSpan w:val="2"/>
            <w:vAlign w:val="center"/>
          </w:tcPr>
          <w:p w14:paraId="7A8DF0E3" w14:textId="77777777" w:rsidR="00BF6D7A" w:rsidRPr="001210C7" w:rsidRDefault="00BF6D7A" w:rsidP="00260CA1">
            <w:pPr>
              <w:jc w:val="center"/>
              <w:rPr>
                <w:sz w:val="20"/>
                <w:szCs w:val="20"/>
              </w:rPr>
            </w:pPr>
            <w:r w:rsidRPr="001210C7">
              <w:rPr>
                <w:sz w:val="20"/>
                <w:szCs w:val="20"/>
              </w:rPr>
              <w:t>60% Adherence</w:t>
            </w:r>
          </w:p>
        </w:tc>
        <w:tc>
          <w:tcPr>
            <w:tcW w:w="1980" w:type="dxa"/>
            <w:gridSpan w:val="2"/>
            <w:vAlign w:val="center"/>
          </w:tcPr>
          <w:p w14:paraId="325F23BC" w14:textId="77777777" w:rsidR="00BF6D7A" w:rsidRPr="001210C7" w:rsidRDefault="00BF6D7A" w:rsidP="00260CA1">
            <w:pPr>
              <w:jc w:val="center"/>
              <w:rPr>
                <w:sz w:val="20"/>
                <w:szCs w:val="20"/>
              </w:rPr>
            </w:pPr>
            <w:r w:rsidRPr="001210C7">
              <w:rPr>
                <w:sz w:val="20"/>
                <w:szCs w:val="20"/>
              </w:rPr>
              <w:t>Dynamic Adherence</w:t>
            </w:r>
          </w:p>
        </w:tc>
      </w:tr>
      <w:tr w:rsidR="00BF6D7A" w:rsidRPr="00D86356" w14:paraId="4A8EDC26" w14:textId="77777777" w:rsidTr="00260CA1">
        <w:trPr>
          <w:trHeight w:val="725"/>
        </w:trPr>
        <w:tc>
          <w:tcPr>
            <w:tcW w:w="1260" w:type="dxa"/>
            <w:vAlign w:val="center"/>
          </w:tcPr>
          <w:p w14:paraId="74E58AB7" w14:textId="77777777" w:rsidR="00BF6D7A" w:rsidRPr="002F4D45" w:rsidRDefault="00BF6D7A" w:rsidP="00260CA1">
            <w:pPr>
              <w:jc w:val="center"/>
              <w:rPr>
                <w:sz w:val="20"/>
                <w:szCs w:val="20"/>
              </w:rPr>
            </w:pPr>
            <w:r>
              <w:rPr>
                <w:sz w:val="20"/>
                <w:szCs w:val="20"/>
              </w:rPr>
              <w:t>Vaccine effectiveness</w:t>
            </w:r>
          </w:p>
        </w:tc>
        <w:tc>
          <w:tcPr>
            <w:tcW w:w="720" w:type="dxa"/>
            <w:vAlign w:val="center"/>
          </w:tcPr>
          <w:p w14:paraId="25077702"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2A6D4A31"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3DC3F1B3"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211C26D6"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630" w:type="dxa"/>
            <w:vAlign w:val="center"/>
          </w:tcPr>
          <w:p w14:paraId="500AAC2B" w14:textId="77777777" w:rsidR="00BF6D7A" w:rsidRPr="00D86356" w:rsidRDefault="00BF6D7A" w:rsidP="00260CA1">
            <w:pPr>
              <w:jc w:val="center"/>
              <w:rPr>
                <w:color w:val="000000"/>
                <w:sz w:val="20"/>
                <w:szCs w:val="20"/>
              </w:rPr>
            </w:pPr>
            <w:r w:rsidRPr="001210C7">
              <w:rPr>
                <w:sz w:val="20"/>
                <w:szCs w:val="20"/>
              </w:rPr>
              <w:t>Date</w:t>
            </w:r>
          </w:p>
        </w:tc>
        <w:tc>
          <w:tcPr>
            <w:tcW w:w="1440" w:type="dxa"/>
            <w:vAlign w:val="center"/>
          </w:tcPr>
          <w:p w14:paraId="447BD1F3"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5D32396F"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6AD22F36"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78" w:type="dxa"/>
            <w:vAlign w:val="center"/>
          </w:tcPr>
          <w:p w14:paraId="1C6A2D4B" w14:textId="77777777" w:rsidR="00BF6D7A" w:rsidRPr="00D86356" w:rsidRDefault="00BF6D7A" w:rsidP="00260CA1">
            <w:pPr>
              <w:jc w:val="center"/>
              <w:rPr>
                <w:color w:val="000000"/>
                <w:sz w:val="20"/>
                <w:szCs w:val="20"/>
              </w:rPr>
            </w:pPr>
            <w:r w:rsidRPr="001210C7">
              <w:rPr>
                <w:sz w:val="20"/>
                <w:szCs w:val="20"/>
              </w:rPr>
              <w:t>Date</w:t>
            </w:r>
          </w:p>
        </w:tc>
        <w:tc>
          <w:tcPr>
            <w:tcW w:w="1202" w:type="dxa"/>
            <w:vAlign w:val="center"/>
          </w:tcPr>
          <w:p w14:paraId="305867B2"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r>
      <w:tr w:rsidR="00BF6D7A" w:rsidRPr="001210C7" w14:paraId="270D5AC7" w14:textId="77777777" w:rsidTr="00260CA1">
        <w:trPr>
          <w:trHeight w:val="725"/>
        </w:trPr>
        <w:tc>
          <w:tcPr>
            <w:tcW w:w="1260" w:type="dxa"/>
            <w:vAlign w:val="center"/>
          </w:tcPr>
          <w:p w14:paraId="65A07864" w14:textId="77777777" w:rsidR="00BF6D7A" w:rsidRDefault="00BF6D7A" w:rsidP="00260CA1">
            <w:pPr>
              <w:jc w:val="center"/>
              <w:rPr>
                <w:sz w:val="20"/>
                <w:szCs w:val="20"/>
              </w:rPr>
            </w:pPr>
            <w:r w:rsidRPr="002F4D45">
              <w:rPr>
                <w:sz w:val="20"/>
                <w:szCs w:val="20"/>
              </w:rPr>
              <w:t>No Vaccine</w:t>
            </w:r>
          </w:p>
        </w:tc>
        <w:tc>
          <w:tcPr>
            <w:tcW w:w="720" w:type="dxa"/>
            <w:vAlign w:val="center"/>
          </w:tcPr>
          <w:p w14:paraId="58378552" w14:textId="77777777" w:rsidR="00BF6D7A" w:rsidRPr="00D83F1E" w:rsidRDefault="00BF6D7A" w:rsidP="00260CA1">
            <w:pPr>
              <w:jc w:val="center"/>
              <w:rPr>
                <w:sz w:val="20"/>
                <w:szCs w:val="20"/>
              </w:rPr>
            </w:pPr>
            <w:r w:rsidRPr="00D83F1E">
              <w:rPr>
                <w:color w:val="000000"/>
                <w:sz w:val="20"/>
                <w:szCs w:val="20"/>
              </w:rPr>
              <w:t>27-Mar-2021</w:t>
            </w:r>
          </w:p>
        </w:tc>
        <w:tc>
          <w:tcPr>
            <w:tcW w:w="1260" w:type="dxa"/>
            <w:vAlign w:val="center"/>
          </w:tcPr>
          <w:p w14:paraId="65027154" w14:textId="77777777" w:rsidR="00BF6D7A" w:rsidRPr="00D83F1E" w:rsidRDefault="00BF6D7A" w:rsidP="00260CA1">
            <w:pPr>
              <w:jc w:val="center"/>
              <w:rPr>
                <w:sz w:val="20"/>
                <w:szCs w:val="20"/>
              </w:rPr>
            </w:pPr>
            <w:r w:rsidRPr="00D83F1E">
              <w:rPr>
                <w:color w:val="000000"/>
                <w:sz w:val="20"/>
                <w:szCs w:val="20"/>
              </w:rPr>
              <w:t>43</w:t>
            </w:r>
            <w:r>
              <w:rPr>
                <w:color w:val="000000"/>
                <w:sz w:val="20"/>
                <w:szCs w:val="20"/>
              </w:rPr>
              <w:t>,</w:t>
            </w:r>
            <w:r w:rsidRPr="00D83F1E">
              <w:rPr>
                <w:color w:val="000000"/>
                <w:sz w:val="20"/>
                <w:szCs w:val="20"/>
              </w:rPr>
              <w:t>932</w:t>
            </w:r>
          </w:p>
        </w:tc>
        <w:tc>
          <w:tcPr>
            <w:tcW w:w="720" w:type="dxa"/>
            <w:vAlign w:val="center"/>
          </w:tcPr>
          <w:p w14:paraId="29C29BDA" w14:textId="77777777" w:rsidR="00BF6D7A" w:rsidRPr="00D83F1E" w:rsidRDefault="00BF6D7A" w:rsidP="00260CA1">
            <w:pPr>
              <w:jc w:val="center"/>
              <w:rPr>
                <w:sz w:val="20"/>
                <w:szCs w:val="20"/>
              </w:rPr>
            </w:pPr>
            <w:r w:rsidRPr="00D83F1E">
              <w:rPr>
                <w:color w:val="000000"/>
                <w:sz w:val="20"/>
                <w:szCs w:val="20"/>
              </w:rPr>
              <w:t>18-Jul-2021</w:t>
            </w:r>
          </w:p>
        </w:tc>
        <w:tc>
          <w:tcPr>
            <w:tcW w:w="1260" w:type="dxa"/>
            <w:vAlign w:val="center"/>
          </w:tcPr>
          <w:p w14:paraId="29E1C919" w14:textId="77777777" w:rsidR="00BF6D7A" w:rsidRPr="00D83F1E" w:rsidRDefault="00BF6D7A" w:rsidP="00260CA1">
            <w:pPr>
              <w:jc w:val="center"/>
              <w:rPr>
                <w:sz w:val="20"/>
                <w:szCs w:val="20"/>
              </w:rPr>
            </w:pPr>
            <w:r w:rsidRPr="00D83F1E">
              <w:rPr>
                <w:color w:val="000000"/>
                <w:sz w:val="20"/>
                <w:szCs w:val="20"/>
              </w:rPr>
              <w:t>51</w:t>
            </w:r>
            <w:r>
              <w:rPr>
                <w:color w:val="000000"/>
                <w:sz w:val="20"/>
                <w:szCs w:val="20"/>
              </w:rPr>
              <w:t>,</w:t>
            </w:r>
            <w:r w:rsidRPr="00D83F1E">
              <w:rPr>
                <w:color w:val="000000"/>
                <w:sz w:val="20"/>
                <w:szCs w:val="20"/>
              </w:rPr>
              <w:t>784</w:t>
            </w:r>
          </w:p>
        </w:tc>
        <w:tc>
          <w:tcPr>
            <w:tcW w:w="630" w:type="dxa"/>
            <w:vAlign w:val="center"/>
          </w:tcPr>
          <w:p w14:paraId="55EC81D2" w14:textId="77777777" w:rsidR="00BF6D7A" w:rsidRPr="00D83F1E" w:rsidRDefault="00BF6D7A" w:rsidP="00260CA1">
            <w:pPr>
              <w:jc w:val="center"/>
              <w:rPr>
                <w:sz w:val="20"/>
                <w:szCs w:val="20"/>
              </w:rPr>
            </w:pPr>
            <w:r w:rsidRPr="00D83F1E">
              <w:rPr>
                <w:color w:val="000000"/>
                <w:sz w:val="20"/>
                <w:szCs w:val="20"/>
              </w:rPr>
              <w:t>17-Mar-2022</w:t>
            </w:r>
          </w:p>
        </w:tc>
        <w:tc>
          <w:tcPr>
            <w:tcW w:w="1440" w:type="dxa"/>
            <w:vAlign w:val="center"/>
          </w:tcPr>
          <w:p w14:paraId="6D3D48E7" w14:textId="16A433DE" w:rsidR="00BF6D7A" w:rsidRPr="0072212E" w:rsidRDefault="00BF6D7A">
            <w:pPr>
              <w:jc w:val="center"/>
              <w:rPr>
                <w:color w:val="000000"/>
                <w:sz w:val="20"/>
                <w:szCs w:val="20"/>
              </w:rPr>
            </w:pPr>
            <w:r w:rsidRPr="00D83F1E">
              <w:rPr>
                <w:color w:val="000000"/>
                <w:sz w:val="20"/>
                <w:szCs w:val="20"/>
              </w:rPr>
              <w:t>111</w:t>
            </w:r>
            <w:r>
              <w:rPr>
                <w:color w:val="000000"/>
                <w:sz w:val="20"/>
                <w:szCs w:val="20"/>
              </w:rPr>
              <w:t>,</w:t>
            </w:r>
            <w:r w:rsidRPr="00D83F1E">
              <w:rPr>
                <w:color w:val="000000"/>
                <w:sz w:val="20"/>
                <w:szCs w:val="20"/>
              </w:rPr>
              <w:t>014</w:t>
            </w:r>
          </w:p>
        </w:tc>
        <w:tc>
          <w:tcPr>
            <w:tcW w:w="720" w:type="dxa"/>
            <w:vAlign w:val="center"/>
          </w:tcPr>
          <w:p w14:paraId="6322AA2C" w14:textId="77777777" w:rsidR="00BF6D7A" w:rsidRPr="00D83F1E" w:rsidRDefault="00BF6D7A" w:rsidP="00260CA1">
            <w:pPr>
              <w:jc w:val="center"/>
              <w:rPr>
                <w:sz w:val="20"/>
                <w:szCs w:val="20"/>
              </w:rPr>
            </w:pPr>
            <w:r w:rsidRPr="00D83F1E">
              <w:rPr>
                <w:color w:val="000000"/>
                <w:sz w:val="20"/>
                <w:szCs w:val="20"/>
              </w:rPr>
              <w:t>29-Oct-2021</w:t>
            </w:r>
          </w:p>
        </w:tc>
        <w:tc>
          <w:tcPr>
            <w:tcW w:w="1260" w:type="dxa"/>
            <w:vAlign w:val="center"/>
          </w:tcPr>
          <w:p w14:paraId="43E73552" w14:textId="77777777" w:rsidR="00BF6D7A" w:rsidRPr="00D83F1E" w:rsidRDefault="00BF6D7A" w:rsidP="00260CA1">
            <w:pPr>
              <w:jc w:val="center"/>
              <w:rPr>
                <w:sz w:val="20"/>
                <w:szCs w:val="20"/>
              </w:rPr>
            </w:pPr>
            <w:r w:rsidRPr="00D83F1E">
              <w:rPr>
                <w:color w:val="000000"/>
                <w:sz w:val="20"/>
                <w:szCs w:val="20"/>
              </w:rPr>
              <w:t>200</w:t>
            </w:r>
            <w:r>
              <w:rPr>
                <w:color w:val="000000"/>
                <w:sz w:val="20"/>
                <w:szCs w:val="20"/>
              </w:rPr>
              <w:t>,</w:t>
            </w:r>
            <w:r w:rsidRPr="00D83F1E">
              <w:rPr>
                <w:color w:val="000000"/>
                <w:sz w:val="20"/>
                <w:szCs w:val="20"/>
              </w:rPr>
              <w:t>642</w:t>
            </w:r>
          </w:p>
        </w:tc>
        <w:tc>
          <w:tcPr>
            <w:tcW w:w="778" w:type="dxa"/>
            <w:vAlign w:val="center"/>
          </w:tcPr>
          <w:p w14:paraId="17F574BE" w14:textId="77777777" w:rsidR="00BF6D7A" w:rsidRPr="00D83F1E"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202" w:type="dxa"/>
            <w:vAlign w:val="center"/>
          </w:tcPr>
          <w:p w14:paraId="3E8C4A5B" w14:textId="77777777" w:rsidR="00BF6D7A" w:rsidRPr="00D83F1E" w:rsidRDefault="00BF6D7A" w:rsidP="00260CA1">
            <w:pPr>
              <w:jc w:val="center"/>
              <w:rPr>
                <w:sz w:val="20"/>
                <w:szCs w:val="20"/>
              </w:rPr>
            </w:pPr>
            <w:r w:rsidRPr="00D83F1E">
              <w:rPr>
                <w:color w:val="000000"/>
                <w:sz w:val="20"/>
                <w:szCs w:val="20"/>
              </w:rPr>
              <w:t>79</w:t>
            </w:r>
            <w:r>
              <w:rPr>
                <w:color w:val="000000"/>
                <w:sz w:val="20"/>
                <w:szCs w:val="20"/>
              </w:rPr>
              <w:t>,</w:t>
            </w:r>
            <w:r w:rsidRPr="00D83F1E">
              <w:rPr>
                <w:color w:val="000000"/>
                <w:sz w:val="20"/>
                <w:szCs w:val="20"/>
              </w:rPr>
              <w:t>285</w:t>
            </w:r>
          </w:p>
        </w:tc>
      </w:tr>
      <w:tr w:rsidR="00EF4076" w:rsidRPr="001210C7" w14:paraId="58056D17" w14:textId="77777777" w:rsidTr="0072212E">
        <w:trPr>
          <w:trHeight w:val="725"/>
        </w:trPr>
        <w:tc>
          <w:tcPr>
            <w:tcW w:w="1260" w:type="dxa"/>
            <w:vAlign w:val="center"/>
          </w:tcPr>
          <w:p w14:paraId="46605657" w14:textId="77777777" w:rsidR="00EF4076" w:rsidRPr="001210C7" w:rsidRDefault="00EF4076" w:rsidP="00EF4076">
            <w:pPr>
              <w:jc w:val="center"/>
              <w:rPr>
                <w:sz w:val="20"/>
                <w:szCs w:val="20"/>
              </w:rPr>
            </w:pPr>
            <w:r>
              <w:rPr>
                <w:sz w:val="20"/>
                <w:szCs w:val="20"/>
              </w:rPr>
              <w:t>50%</w:t>
            </w:r>
          </w:p>
        </w:tc>
        <w:tc>
          <w:tcPr>
            <w:tcW w:w="720" w:type="dxa"/>
            <w:vAlign w:val="center"/>
          </w:tcPr>
          <w:p w14:paraId="78DD1D78" w14:textId="7030D6E6" w:rsidR="00EF4076" w:rsidRPr="00EF4076" w:rsidRDefault="00EF4076">
            <w:pPr>
              <w:jc w:val="center"/>
              <w:rPr>
                <w:sz w:val="20"/>
                <w:szCs w:val="20"/>
              </w:rPr>
            </w:pPr>
            <w:r w:rsidRPr="0072212E">
              <w:rPr>
                <w:color w:val="000000"/>
                <w:sz w:val="20"/>
                <w:szCs w:val="20"/>
              </w:rPr>
              <w:t>18-Feb-2021</w:t>
            </w:r>
          </w:p>
        </w:tc>
        <w:tc>
          <w:tcPr>
            <w:tcW w:w="1260" w:type="dxa"/>
            <w:vAlign w:val="center"/>
          </w:tcPr>
          <w:p w14:paraId="569F0D40" w14:textId="35275C18" w:rsidR="00EF4076" w:rsidRPr="00EF4076" w:rsidRDefault="00EF4076">
            <w:pPr>
              <w:jc w:val="center"/>
              <w:rPr>
                <w:sz w:val="20"/>
                <w:szCs w:val="20"/>
              </w:rPr>
            </w:pPr>
            <w:r w:rsidRPr="0072212E">
              <w:rPr>
                <w:color w:val="000000"/>
                <w:sz w:val="20"/>
                <w:szCs w:val="20"/>
              </w:rPr>
              <w:t>39</w:t>
            </w:r>
            <w:r>
              <w:rPr>
                <w:color w:val="000000"/>
                <w:sz w:val="20"/>
                <w:szCs w:val="20"/>
              </w:rPr>
              <w:t>,</w:t>
            </w:r>
            <w:r w:rsidRPr="0072212E">
              <w:rPr>
                <w:color w:val="000000"/>
                <w:sz w:val="20"/>
                <w:szCs w:val="20"/>
              </w:rPr>
              <w:t>660</w:t>
            </w:r>
            <w:r w:rsidR="00790749">
              <w:rPr>
                <w:color w:val="000000"/>
                <w:sz w:val="20"/>
                <w:szCs w:val="20"/>
              </w:rPr>
              <w:t xml:space="preserve"> (10%)</w:t>
            </w:r>
          </w:p>
        </w:tc>
        <w:tc>
          <w:tcPr>
            <w:tcW w:w="720" w:type="dxa"/>
            <w:vAlign w:val="center"/>
          </w:tcPr>
          <w:p w14:paraId="2ECC37F4" w14:textId="4204CBFA" w:rsidR="00EF4076" w:rsidRPr="00EF4076" w:rsidRDefault="00EF4076">
            <w:pPr>
              <w:jc w:val="center"/>
              <w:rPr>
                <w:sz w:val="20"/>
                <w:szCs w:val="20"/>
              </w:rPr>
            </w:pPr>
            <w:r w:rsidRPr="0072212E">
              <w:rPr>
                <w:color w:val="000000"/>
                <w:sz w:val="20"/>
                <w:szCs w:val="20"/>
              </w:rPr>
              <w:t>26-Feb-2021</w:t>
            </w:r>
          </w:p>
        </w:tc>
        <w:tc>
          <w:tcPr>
            <w:tcW w:w="1260" w:type="dxa"/>
            <w:vAlign w:val="center"/>
          </w:tcPr>
          <w:p w14:paraId="5A4019B4" w14:textId="60149A1B" w:rsidR="00EF4076" w:rsidRPr="00EF4076" w:rsidRDefault="00EF4076">
            <w:pPr>
              <w:jc w:val="center"/>
              <w:rPr>
                <w:sz w:val="20"/>
                <w:szCs w:val="20"/>
              </w:rPr>
            </w:pPr>
            <w:r w:rsidRPr="0072212E">
              <w:rPr>
                <w:color w:val="000000"/>
                <w:sz w:val="20"/>
                <w:szCs w:val="20"/>
              </w:rPr>
              <w:t>40</w:t>
            </w:r>
            <w:r>
              <w:rPr>
                <w:color w:val="000000"/>
                <w:sz w:val="20"/>
                <w:szCs w:val="20"/>
              </w:rPr>
              <w:t>,</w:t>
            </w:r>
            <w:r w:rsidRPr="0072212E">
              <w:rPr>
                <w:color w:val="000000"/>
                <w:sz w:val="20"/>
                <w:szCs w:val="20"/>
              </w:rPr>
              <w:t>235</w:t>
            </w:r>
            <w:r w:rsidR="00790749">
              <w:rPr>
                <w:color w:val="000000"/>
                <w:sz w:val="20"/>
                <w:szCs w:val="20"/>
              </w:rPr>
              <w:t xml:space="preserve"> (22%)</w:t>
            </w:r>
          </w:p>
        </w:tc>
        <w:tc>
          <w:tcPr>
            <w:tcW w:w="630" w:type="dxa"/>
            <w:vAlign w:val="center"/>
          </w:tcPr>
          <w:p w14:paraId="6826FBB5" w14:textId="1168E6F0" w:rsidR="00EF4076" w:rsidRPr="00EF4076" w:rsidRDefault="00EF4076">
            <w:pPr>
              <w:jc w:val="center"/>
              <w:rPr>
                <w:sz w:val="20"/>
                <w:szCs w:val="20"/>
              </w:rPr>
            </w:pPr>
            <w:r w:rsidRPr="0072212E">
              <w:rPr>
                <w:color w:val="000000"/>
                <w:sz w:val="20"/>
                <w:szCs w:val="20"/>
              </w:rPr>
              <w:t>18-Mar-2021</w:t>
            </w:r>
          </w:p>
        </w:tc>
        <w:tc>
          <w:tcPr>
            <w:tcW w:w="1440" w:type="dxa"/>
            <w:vAlign w:val="center"/>
          </w:tcPr>
          <w:p w14:paraId="34699B90" w14:textId="77777777" w:rsidR="00790749" w:rsidRDefault="00EF4076" w:rsidP="00EF4076">
            <w:pPr>
              <w:jc w:val="center"/>
              <w:rPr>
                <w:color w:val="000000"/>
                <w:sz w:val="20"/>
                <w:szCs w:val="20"/>
              </w:rPr>
            </w:pPr>
            <w:r w:rsidRPr="0072212E">
              <w:rPr>
                <w:color w:val="000000"/>
                <w:sz w:val="20"/>
                <w:szCs w:val="20"/>
              </w:rPr>
              <w:t>41</w:t>
            </w:r>
            <w:r>
              <w:rPr>
                <w:color w:val="000000"/>
                <w:sz w:val="20"/>
                <w:szCs w:val="20"/>
              </w:rPr>
              <w:t>,</w:t>
            </w:r>
            <w:r w:rsidRPr="0072212E">
              <w:rPr>
                <w:color w:val="000000"/>
                <w:sz w:val="20"/>
                <w:szCs w:val="20"/>
              </w:rPr>
              <w:t>456</w:t>
            </w:r>
            <w:r w:rsidR="00790749">
              <w:rPr>
                <w:color w:val="000000"/>
                <w:sz w:val="20"/>
                <w:szCs w:val="20"/>
              </w:rPr>
              <w:t xml:space="preserve"> </w:t>
            </w:r>
          </w:p>
          <w:p w14:paraId="405CFDC5" w14:textId="3C550B35" w:rsidR="00EF4076" w:rsidRPr="00EF4076" w:rsidRDefault="00790749">
            <w:pPr>
              <w:jc w:val="center"/>
              <w:rPr>
                <w:sz w:val="20"/>
                <w:szCs w:val="20"/>
              </w:rPr>
            </w:pPr>
            <w:r>
              <w:rPr>
                <w:color w:val="000000"/>
                <w:sz w:val="20"/>
                <w:szCs w:val="20"/>
              </w:rPr>
              <w:t>(63%)</w:t>
            </w:r>
          </w:p>
        </w:tc>
        <w:tc>
          <w:tcPr>
            <w:tcW w:w="720" w:type="dxa"/>
            <w:vAlign w:val="center"/>
          </w:tcPr>
          <w:p w14:paraId="4A805179" w14:textId="259BD20A" w:rsidR="00EF4076" w:rsidRPr="00EF4076" w:rsidRDefault="00EF4076">
            <w:pPr>
              <w:jc w:val="center"/>
              <w:rPr>
                <w:sz w:val="20"/>
                <w:szCs w:val="20"/>
              </w:rPr>
            </w:pPr>
            <w:r w:rsidRPr="0072212E">
              <w:rPr>
                <w:color w:val="000000"/>
                <w:sz w:val="20"/>
                <w:szCs w:val="20"/>
              </w:rPr>
              <w:t>4-Jun-2021</w:t>
            </w:r>
          </w:p>
        </w:tc>
        <w:tc>
          <w:tcPr>
            <w:tcW w:w="1260" w:type="dxa"/>
            <w:vAlign w:val="center"/>
          </w:tcPr>
          <w:p w14:paraId="36E23B4D" w14:textId="577C2390" w:rsidR="00EF4076" w:rsidRPr="00EF4076" w:rsidRDefault="00EF4076">
            <w:pPr>
              <w:jc w:val="center"/>
              <w:rPr>
                <w:sz w:val="20"/>
                <w:szCs w:val="20"/>
              </w:rPr>
            </w:pPr>
            <w:r w:rsidRPr="0072212E">
              <w:rPr>
                <w:color w:val="000000"/>
                <w:sz w:val="20"/>
                <w:szCs w:val="20"/>
              </w:rPr>
              <w:t>45</w:t>
            </w:r>
            <w:r>
              <w:rPr>
                <w:color w:val="000000"/>
                <w:sz w:val="20"/>
                <w:szCs w:val="20"/>
              </w:rPr>
              <w:t>,</w:t>
            </w:r>
            <w:r w:rsidRPr="0072212E">
              <w:rPr>
                <w:color w:val="000000"/>
                <w:sz w:val="20"/>
                <w:szCs w:val="20"/>
              </w:rPr>
              <w:t>520</w:t>
            </w:r>
            <w:r w:rsidR="00790749">
              <w:rPr>
                <w:color w:val="000000"/>
                <w:sz w:val="20"/>
                <w:szCs w:val="20"/>
              </w:rPr>
              <w:t xml:space="preserve"> (77%)</w:t>
            </w:r>
          </w:p>
        </w:tc>
        <w:tc>
          <w:tcPr>
            <w:tcW w:w="778" w:type="dxa"/>
            <w:vAlign w:val="center"/>
          </w:tcPr>
          <w:p w14:paraId="2009CE2B" w14:textId="506D2168" w:rsidR="00EF4076" w:rsidRPr="00EF4076" w:rsidRDefault="00EF4076">
            <w:pPr>
              <w:jc w:val="center"/>
              <w:rPr>
                <w:sz w:val="20"/>
                <w:szCs w:val="20"/>
              </w:rPr>
            </w:pPr>
            <w:r w:rsidRPr="0072212E">
              <w:rPr>
                <w:color w:val="000000"/>
                <w:sz w:val="20"/>
                <w:szCs w:val="20"/>
              </w:rPr>
              <w:t>12-May-2021</w:t>
            </w:r>
          </w:p>
        </w:tc>
        <w:tc>
          <w:tcPr>
            <w:tcW w:w="1202" w:type="dxa"/>
            <w:vAlign w:val="center"/>
          </w:tcPr>
          <w:p w14:paraId="6250FCF7" w14:textId="7B92C338" w:rsidR="00EF4076" w:rsidRPr="00EF4076" w:rsidRDefault="00EF4076">
            <w:pPr>
              <w:jc w:val="center"/>
              <w:rPr>
                <w:sz w:val="20"/>
                <w:szCs w:val="20"/>
              </w:rPr>
            </w:pPr>
            <w:r w:rsidRPr="0072212E">
              <w:rPr>
                <w:color w:val="000000"/>
                <w:sz w:val="20"/>
                <w:szCs w:val="20"/>
              </w:rPr>
              <w:t>44</w:t>
            </w:r>
            <w:r>
              <w:rPr>
                <w:color w:val="000000"/>
                <w:sz w:val="20"/>
                <w:szCs w:val="20"/>
              </w:rPr>
              <w:t>,</w:t>
            </w:r>
            <w:r w:rsidRPr="0072212E">
              <w:rPr>
                <w:color w:val="000000"/>
                <w:sz w:val="20"/>
                <w:szCs w:val="20"/>
              </w:rPr>
              <w:t>345</w:t>
            </w:r>
            <w:r w:rsidR="00790749">
              <w:rPr>
                <w:color w:val="000000"/>
                <w:sz w:val="20"/>
                <w:szCs w:val="20"/>
              </w:rPr>
              <w:t xml:space="preserve"> (44%)</w:t>
            </w:r>
          </w:p>
        </w:tc>
      </w:tr>
      <w:tr w:rsidR="00EF4076" w:rsidRPr="00AC390A" w14:paraId="33822964" w14:textId="77777777" w:rsidTr="0072212E">
        <w:trPr>
          <w:trHeight w:val="737"/>
        </w:trPr>
        <w:tc>
          <w:tcPr>
            <w:tcW w:w="1260" w:type="dxa"/>
            <w:vAlign w:val="center"/>
          </w:tcPr>
          <w:p w14:paraId="6336F1A1" w14:textId="77777777" w:rsidR="00EF4076" w:rsidRPr="001210C7" w:rsidRDefault="00EF4076" w:rsidP="00EF4076">
            <w:pPr>
              <w:jc w:val="center"/>
              <w:rPr>
                <w:sz w:val="20"/>
                <w:szCs w:val="20"/>
              </w:rPr>
            </w:pPr>
            <w:r>
              <w:rPr>
                <w:sz w:val="20"/>
                <w:szCs w:val="20"/>
              </w:rPr>
              <w:t>75%</w:t>
            </w:r>
          </w:p>
        </w:tc>
        <w:tc>
          <w:tcPr>
            <w:tcW w:w="720" w:type="dxa"/>
            <w:vAlign w:val="center"/>
          </w:tcPr>
          <w:p w14:paraId="4DE0AB5E" w14:textId="48584417" w:rsidR="00EF4076" w:rsidRPr="00EF4076" w:rsidRDefault="00EF4076">
            <w:pPr>
              <w:jc w:val="center"/>
              <w:rPr>
                <w:sz w:val="20"/>
                <w:szCs w:val="20"/>
              </w:rPr>
            </w:pPr>
            <w:r w:rsidRPr="0072212E">
              <w:rPr>
                <w:color w:val="000000"/>
                <w:sz w:val="20"/>
                <w:szCs w:val="20"/>
              </w:rPr>
              <w:t>10-Feb-2021</w:t>
            </w:r>
          </w:p>
        </w:tc>
        <w:tc>
          <w:tcPr>
            <w:tcW w:w="1260" w:type="dxa"/>
            <w:vAlign w:val="center"/>
          </w:tcPr>
          <w:p w14:paraId="0D00C73D" w14:textId="0F6D99A8" w:rsidR="00EF4076" w:rsidRPr="00EF4076" w:rsidRDefault="00EF4076">
            <w:pPr>
              <w:jc w:val="center"/>
              <w:rPr>
                <w:sz w:val="20"/>
                <w:szCs w:val="20"/>
              </w:rPr>
            </w:pPr>
            <w:r w:rsidRPr="0072212E">
              <w:rPr>
                <w:color w:val="000000"/>
                <w:sz w:val="20"/>
                <w:szCs w:val="20"/>
              </w:rPr>
              <w:t>38</w:t>
            </w:r>
            <w:r>
              <w:rPr>
                <w:color w:val="000000"/>
                <w:sz w:val="20"/>
                <w:szCs w:val="20"/>
              </w:rPr>
              <w:t>,</w:t>
            </w:r>
            <w:r w:rsidRPr="0072212E">
              <w:rPr>
                <w:color w:val="000000"/>
                <w:sz w:val="20"/>
                <w:szCs w:val="20"/>
              </w:rPr>
              <w:t>702</w:t>
            </w:r>
            <w:r w:rsidR="00790749">
              <w:rPr>
                <w:color w:val="000000"/>
                <w:sz w:val="20"/>
                <w:szCs w:val="20"/>
              </w:rPr>
              <w:t xml:space="preserve"> (12%)</w:t>
            </w:r>
          </w:p>
        </w:tc>
        <w:tc>
          <w:tcPr>
            <w:tcW w:w="720" w:type="dxa"/>
            <w:vAlign w:val="center"/>
          </w:tcPr>
          <w:p w14:paraId="71E831C5" w14:textId="7AAC773A" w:rsidR="00EF4076" w:rsidRPr="00EF4076" w:rsidRDefault="00EF4076">
            <w:pPr>
              <w:jc w:val="center"/>
              <w:rPr>
                <w:sz w:val="20"/>
                <w:szCs w:val="20"/>
              </w:rPr>
            </w:pPr>
            <w:r w:rsidRPr="0072212E">
              <w:rPr>
                <w:color w:val="000000"/>
                <w:sz w:val="20"/>
                <w:szCs w:val="20"/>
              </w:rPr>
              <w:t>12-Feb-2021</w:t>
            </w:r>
          </w:p>
        </w:tc>
        <w:tc>
          <w:tcPr>
            <w:tcW w:w="1260" w:type="dxa"/>
            <w:vAlign w:val="center"/>
          </w:tcPr>
          <w:p w14:paraId="30D6A3C5" w14:textId="355D2BAD" w:rsidR="00EF4076" w:rsidRPr="00EF4076" w:rsidRDefault="00EF4076">
            <w:pPr>
              <w:jc w:val="center"/>
              <w:rPr>
                <w:sz w:val="20"/>
                <w:szCs w:val="20"/>
              </w:rPr>
            </w:pPr>
            <w:r w:rsidRPr="0072212E">
              <w:rPr>
                <w:color w:val="000000"/>
                <w:sz w:val="20"/>
                <w:szCs w:val="20"/>
              </w:rPr>
              <w:t>38</w:t>
            </w:r>
            <w:r>
              <w:rPr>
                <w:color w:val="000000"/>
                <w:sz w:val="20"/>
                <w:szCs w:val="20"/>
              </w:rPr>
              <w:t>,</w:t>
            </w:r>
            <w:r w:rsidRPr="0072212E">
              <w:rPr>
                <w:color w:val="000000"/>
                <w:sz w:val="20"/>
                <w:szCs w:val="20"/>
              </w:rPr>
              <w:t>905</w:t>
            </w:r>
            <w:r w:rsidR="00790749">
              <w:rPr>
                <w:color w:val="000000"/>
                <w:sz w:val="20"/>
                <w:szCs w:val="20"/>
              </w:rPr>
              <w:t xml:space="preserve"> (25%)</w:t>
            </w:r>
          </w:p>
        </w:tc>
        <w:tc>
          <w:tcPr>
            <w:tcW w:w="630" w:type="dxa"/>
            <w:vAlign w:val="center"/>
          </w:tcPr>
          <w:p w14:paraId="355589D2" w14:textId="52614F35" w:rsidR="00EF4076" w:rsidRPr="00EF4076" w:rsidRDefault="00EF4076">
            <w:pPr>
              <w:jc w:val="center"/>
              <w:rPr>
                <w:sz w:val="20"/>
                <w:szCs w:val="20"/>
              </w:rPr>
            </w:pPr>
            <w:r w:rsidRPr="0072212E">
              <w:rPr>
                <w:color w:val="000000"/>
                <w:sz w:val="20"/>
                <w:szCs w:val="20"/>
              </w:rPr>
              <w:t>17-Feb-2021</w:t>
            </w:r>
          </w:p>
        </w:tc>
        <w:tc>
          <w:tcPr>
            <w:tcW w:w="1440" w:type="dxa"/>
            <w:vAlign w:val="center"/>
          </w:tcPr>
          <w:p w14:paraId="436FB165" w14:textId="77777777" w:rsidR="00790749" w:rsidRDefault="00EF4076" w:rsidP="00EF4076">
            <w:pPr>
              <w:jc w:val="center"/>
              <w:rPr>
                <w:color w:val="000000"/>
                <w:sz w:val="20"/>
                <w:szCs w:val="20"/>
              </w:rPr>
            </w:pPr>
            <w:r w:rsidRPr="0072212E">
              <w:rPr>
                <w:color w:val="000000"/>
                <w:sz w:val="20"/>
                <w:szCs w:val="20"/>
              </w:rPr>
              <w:t>39</w:t>
            </w:r>
            <w:r>
              <w:rPr>
                <w:color w:val="000000"/>
                <w:sz w:val="20"/>
                <w:szCs w:val="20"/>
              </w:rPr>
              <w:t>,</w:t>
            </w:r>
            <w:r w:rsidRPr="0072212E">
              <w:rPr>
                <w:color w:val="000000"/>
                <w:sz w:val="20"/>
                <w:szCs w:val="20"/>
              </w:rPr>
              <w:t>220</w:t>
            </w:r>
            <w:r w:rsidR="00790749">
              <w:rPr>
                <w:color w:val="000000"/>
                <w:sz w:val="20"/>
                <w:szCs w:val="20"/>
              </w:rPr>
              <w:t xml:space="preserve"> </w:t>
            </w:r>
          </w:p>
          <w:p w14:paraId="4774EEE6" w14:textId="3C27BB48" w:rsidR="00EF4076" w:rsidRPr="00EF4076" w:rsidRDefault="00790749">
            <w:pPr>
              <w:jc w:val="center"/>
              <w:rPr>
                <w:sz w:val="20"/>
                <w:szCs w:val="20"/>
              </w:rPr>
            </w:pPr>
            <w:r>
              <w:rPr>
                <w:color w:val="000000"/>
                <w:sz w:val="20"/>
                <w:szCs w:val="20"/>
              </w:rPr>
              <w:t>(65%)</w:t>
            </w:r>
          </w:p>
        </w:tc>
        <w:tc>
          <w:tcPr>
            <w:tcW w:w="720" w:type="dxa"/>
            <w:vAlign w:val="center"/>
          </w:tcPr>
          <w:p w14:paraId="6BFDC990" w14:textId="5B48A08F" w:rsidR="00EF4076" w:rsidRPr="00EF4076" w:rsidRDefault="00EF4076">
            <w:pPr>
              <w:jc w:val="center"/>
              <w:rPr>
                <w:sz w:val="20"/>
                <w:szCs w:val="20"/>
              </w:rPr>
            </w:pPr>
            <w:r w:rsidRPr="0072212E">
              <w:rPr>
                <w:color w:val="000000"/>
                <w:sz w:val="20"/>
                <w:szCs w:val="20"/>
              </w:rPr>
              <w:t>26-Feb-2021</w:t>
            </w:r>
          </w:p>
        </w:tc>
        <w:tc>
          <w:tcPr>
            <w:tcW w:w="1260" w:type="dxa"/>
            <w:vAlign w:val="center"/>
          </w:tcPr>
          <w:p w14:paraId="37A0AB14" w14:textId="77607249" w:rsidR="00EF4076" w:rsidRPr="00EF4076" w:rsidRDefault="00EF4076">
            <w:pPr>
              <w:jc w:val="center"/>
              <w:rPr>
                <w:sz w:val="20"/>
                <w:szCs w:val="20"/>
              </w:rPr>
            </w:pPr>
            <w:r w:rsidRPr="0072212E">
              <w:rPr>
                <w:color w:val="000000"/>
                <w:sz w:val="20"/>
                <w:szCs w:val="20"/>
              </w:rPr>
              <w:t>39</w:t>
            </w:r>
            <w:r>
              <w:rPr>
                <w:color w:val="000000"/>
                <w:sz w:val="20"/>
                <w:szCs w:val="20"/>
              </w:rPr>
              <w:t>,</w:t>
            </w:r>
            <w:r w:rsidRPr="0072212E">
              <w:rPr>
                <w:color w:val="000000"/>
                <w:sz w:val="20"/>
                <w:szCs w:val="20"/>
              </w:rPr>
              <w:t>792</w:t>
            </w:r>
            <w:r w:rsidR="00790749">
              <w:rPr>
                <w:color w:val="000000"/>
                <w:sz w:val="20"/>
                <w:szCs w:val="20"/>
              </w:rPr>
              <w:t xml:space="preserve"> (80%)</w:t>
            </w:r>
          </w:p>
        </w:tc>
        <w:tc>
          <w:tcPr>
            <w:tcW w:w="778" w:type="dxa"/>
            <w:vAlign w:val="center"/>
          </w:tcPr>
          <w:p w14:paraId="29CFFE54" w14:textId="4A0D569A" w:rsidR="00EF4076" w:rsidRPr="00EF4076" w:rsidRDefault="00EF4076">
            <w:pPr>
              <w:jc w:val="center"/>
              <w:rPr>
                <w:sz w:val="20"/>
                <w:szCs w:val="20"/>
              </w:rPr>
            </w:pPr>
            <w:r w:rsidRPr="0072212E">
              <w:rPr>
                <w:color w:val="000000"/>
                <w:sz w:val="20"/>
                <w:szCs w:val="20"/>
              </w:rPr>
              <w:t>22-Feb-2021</w:t>
            </w:r>
          </w:p>
        </w:tc>
        <w:tc>
          <w:tcPr>
            <w:tcW w:w="1202" w:type="dxa"/>
            <w:vAlign w:val="center"/>
          </w:tcPr>
          <w:p w14:paraId="1BB6164C" w14:textId="74664E35" w:rsidR="00EF4076" w:rsidRPr="00EF4076" w:rsidRDefault="00EF4076">
            <w:pPr>
              <w:jc w:val="center"/>
              <w:rPr>
                <w:sz w:val="20"/>
                <w:szCs w:val="20"/>
              </w:rPr>
            </w:pPr>
            <w:r w:rsidRPr="0072212E">
              <w:rPr>
                <w:color w:val="000000"/>
                <w:sz w:val="20"/>
                <w:szCs w:val="20"/>
              </w:rPr>
              <w:t>39</w:t>
            </w:r>
            <w:r>
              <w:rPr>
                <w:color w:val="000000"/>
                <w:sz w:val="20"/>
                <w:szCs w:val="20"/>
              </w:rPr>
              <w:t>,</w:t>
            </w:r>
            <w:r w:rsidRPr="0072212E">
              <w:rPr>
                <w:color w:val="000000"/>
                <w:sz w:val="20"/>
                <w:szCs w:val="20"/>
              </w:rPr>
              <w:t>719</w:t>
            </w:r>
            <w:r w:rsidR="00790749">
              <w:rPr>
                <w:color w:val="000000"/>
                <w:sz w:val="20"/>
                <w:szCs w:val="20"/>
              </w:rPr>
              <w:t xml:space="preserve"> (50%)</w:t>
            </w:r>
          </w:p>
        </w:tc>
      </w:tr>
      <w:tr w:rsidR="00EF4076" w:rsidRPr="00AC390A" w14:paraId="35005CC5" w14:textId="77777777" w:rsidTr="0072212E">
        <w:trPr>
          <w:trHeight w:val="710"/>
        </w:trPr>
        <w:tc>
          <w:tcPr>
            <w:tcW w:w="1260" w:type="dxa"/>
            <w:vAlign w:val="center"/>
          </w:tcPr>
          <w:p w14:paraId="237ABB9E" w14:textId="77777777" w:rsidR="00EF4076" w:rsidRDefault="00EF4076" w:rsidP="00EF4076">
            <w:pPr>
              <w:jc w:val="center"/>
              <w:rPr>
                <w:sz w:val="20"/>
                <w:szCs w:val="20"/>
              </w:rPr>
            </w:pPr>
            <w:r>
              <w:rPr>
                <w:sz w:val="20"/>
                <w:szCs w:val="20"/>
              </w:rPr>
              <w:t>90%</w:t>
            </w:r>
          </w:p>
        </w:tc>
        <w:tc>
          <w:tcPr>
            <w:tcW w:w="720" w:type="dxa"/>
            <w:vAlign w:val="center"/>
          </w:tcPr>
          <w:p w14:paraId="367C7185" w14:textId="13D34942" w:rsidR="00EF4076" w:rsidRPr="00EF4076" w:rsidRDefault="00EF4076">
            <w:pPr>
              <w:jc w:val="center"/>
              <w:rPr>
                <w:color w:val="000000"/>
                <w:sz w:val="20"/>
                <w:szCs w:val="20"/>
              </w:rPr>
            </w:pPr>
            <w:r w:rsidRPr="0072212E">
              <w:rPr>
                <w:color w:val="000000"/>
                <w:sz w:val="20"/>
                <w:szCs w:val="20"/>
              </w:rPr>
              <w:t>6-Feb-2021</w:t>
            </w:r>
          </w:p>
        </w:tc>
        <w:tc>
          <w:tcPr>
            <w:tcW w:w="1260" w:type="dxa"/>
            <w:vAlign w:val="center"/>
          </w:tcPr>
          <w:p w14:paraId="46075CA8" w14:textId="67FDF7A4" w:rsidR="00EF4076" w:rsidRPr="00EF4076" w:rsidRDefault="00EF4076">
            <w:pPr>
              <w:jc w:val="center"/>
              <w:rPr>
                <w:color w:val="000000"/>
                <w:sz w:val="20"/>
                <w:szCs w:val="20"/>
              </w:rPr>
            </w:pPr>
            <w:r w:rsidRPr="0072212E">
              <w:rPr>
                <w:color w:val="000000"/>
                <w:sz w:val="20"/>
                <w:szCs w:val="20"/>
              </w:rPr>
              <w:t>38</w:t>
            </w:r>
            <w:r>
              <w:rPr>
                <w:color w:val="000000"/>
                <w:sz w:val="20"/>
                <w:szCs w:val="20"/>
              </w:rPr>
              <w:t>,</w:t>
            </w:r>
            <w:r w:rsidRPr="0072212E">
              <w:rPr>
                <w:color w:val="000000"/>
                <w:sz w:val="20"/>
                <w:szCs w:val="20"/>
              </w:rPr>
              <w:t>288</w:t>
            </w:r>
            <w:r w:rsidR="00790749">
              <w:rPr>
                <w:color w:val="000000"/>
                <w:sz w:val="20"/>
                <w:szCs w:val="20"/>
              </w:rPr>
              <w:t xml:space="preserve"> (13%)</w:t>
            </w:r>
          </w:p>
        </w:tc>
        <w:tc>
          <w:tcPr>
            <w:tcW w:w="720" w:type="dxa"/>
            <w:vAlign w:val="center"/>
          </w:tcPr>
          <w:p w14:paraId="237A7605" w14:textId="15123947" w:rsidR="00EF4076" w:rsidRPr="00EF4076" w:rsidRDefault="00EF4076">
            <w:pPr>
              <w:jc w:val="center"/>
              <w:rPr>
                <w:color w:val="000000"/>
                <w:sz w:val="20"/>
                <w:szCs w:val="20"/>
              </w:rPr>
            </w:pPr>
            <w:r w:rsidRPr="0072212E">
              <w:rPr>
                <w:color w:val="000000"/>
                <w:sz w:val="20"/>
                <w:szCs w:val="20"/>
              </w:rPr>
              <w:t>8-Feb-2021</w:t>
            </w:r>
          </w:p>
        </w:tc>
        <w:tc>
          <w:tcPr>
            <w:tcW w:w="1260" w:type="dxa"/>
            <w:vAlign w:val="center"/>
          </w:tcPr>
          <w:p w14:paraId="3EB5C05F" w14:textId="295F1B77" w:rsidR="00EF4076" w:rsidRPr="00EF4076" w:rsidRDefault="00EF4076">
            <w:pPr>
              <w:jc w:val="center"/>
              <w:rPr>
                <w:color w:val="000000"/>
                <w:sz w:val="20"/>
                <w:szCs w:val="20"/>
              </w:rPr>
            </w:pPr>
            <w:r w:rsidRPr="0072212E">
              <w:rPr>
                <w:color w:val="000000"/>
                <w:sz w:val="20"/>
                <w:szCs w:val="20"/>
              </w:rPr>
              <w:t>38</w:t>
            </w:r>
            <w:r>
              <w:rPr>
                <w:color w:val="000000"/>
                <w:sz w:val="20"/>
                <w:szCs w:val="20"/>
              </w:rPr>
              <w:t>,</w:t>
            </w:r>
            <w:r w:rsidRPr="0072212E">
              <w:rPr>
                <w:color w:val="000000"/>
                <w:sz w:val="20"/>
                <w:szCs w:val="20"/>
              </w:rPr>
              <w:t>402</w:t>
            </w:r>
            <w:r w:rsidR="00790749">
              <w:rPr>
                <w:color w:val="000000"/>
                <w:sz w:val="20"/>
                <w:szCs w:val="20"/>
              </w:rPr>
              <w:t xml:space="preserve"> (26%)</w:t>
            </w:r>
          </w:p>
        </w:tc>
        <w:tc>
          <w:tcPr>
            <w:tcW w:w="630" w:type="dxa"/>
            <w:vAlign w:val="center"/>
          </w:tcPr>
          <w:p w14:paraId="5DA1DA78" w14:textId="40AD64E5" w:rsidR="00EF4076" w:rsidRPr="00EF4076" w:rsidRDefault="00EF4076">
            <w:pPr>
              <w:jc w:val="center"/>
              <w:rPr>
                <w:color w:val="000000"/>
                <w:sz w:val="20"/>
                <w:szCs w:val="20"/>
              </w:rPr>
            </w:pPr>
            <w:r w:rsidRPr="0072212E">
              <w:rPr>
                <w:color w:val="000000"/>
                <w:sz w:val="20"/>
                <w:szCs w:val="20"/>
              </w:rPr>
              <w:t>9-Feb-2021</w:t>
            </w:r>
          </w:p>
        </w:tc>
        <w:tc>
          <w:tcPr>
            <w:tcW w:w="1440" w:type="dxa"/>
            <w:vAlign w:val="center"/>
          </w:tcPr>
          <w:p w14:paraId="3DD2916C" w14:textId="77777777" w:rsidR="00790749" w:rsidRDefault="00EF4076" w:rsidP="00EF4076">
            <w:pPr>
              <w:jc w:val="center"/>
              <w:rPr>
                <w:color w:val="000000"/>
                <w:sz w:val="20"/>
                <w:szCs w:val="20"/>
              </w:rPr>
            </w:pPr>
            <w:r w:rsidRPr="0072212E">
              <w:rPr>
                <w:color w:val="000000"/>
                <w:sz w:val="20"/>
                <w:szCs w:val="20"/>
              </w:rPr>
              <w:t>38</w:t>
            </w:r>
            <w:r>
              <w:rPr>
                <w:color w:val="000000"/>
                <w:sz w:val="20"/>
                <w:szCs w:val="20"/>
              </w:rPr>
              <w:t>,</w:t>
            </w:r>
            <w:r w:rsidRPr="0072212E">
              <w:rPr>
                <w:color w:val="000000"/>
                <w:sz w:val="20"/>
                <w:szCs w:val="20"/>
              </w:rPr>
              <w:t>560</w:t>
            </w:r>
            <w:r w:rsidR="00790749">
              <w:rPr>
                <w:color w:val="000000"/>
                <w:sz w:val="20"/>
                <w:szCs w:val="20"/>
              </w:rPr>
              <w:t xml:space="preserve"> </w:t>
            </w:r>
          </w:p>
          <w:p w14:paraId="356D0B86" w14:textId="10BB7DD3" w:rsidR="00EF4076" w:rsidRPr="00EF4076" w:rsidRDefault="00790749">
            <w:pPr>
              <w:jc w:val="center"/>
              <w:rPr>
                <w:color w:val="000000"/>
                <w:sz w:val="20"/>
                <w:szCs w:val="20"/>
              </w:rPr>
            </w:pPr>
            <w:r>
              <w:rPr>
                <w:color w:val="000000"/>
                <w:sz w:val="20"/>
                <w:szCs w:val="20"/>
              </w:rPr>
              <w:t>(65%)</w:t>
            </w:r>
          </w:p>
        </w:tc>
        <w:tc>
          <w:tcPr>
            <w:tcW w:w="720" w:type="dxa"/>
            <w:vAlign w:val="center"/>
          </w:tcPr>
          <w:p w14:paraId="335FF683" w14:textId="03D6CD6A" w:rsidR="00EF4076" w:rsidRPr="00EF4076" w:rsidRDefault="00EF4076">
            <w:pPr>
              <w:jc w:val="center"/>
              <w:rPr>
                <w:color w:val="000000"/>
                <w:sz w:val="20"/>
                <w:szCs w:val="20"/>
              </w:rPr>
            </w:pPr>
            <w:r w:rsidRPr="0072212E">
              <w:rPr>
                <w:color w:val="000000"/>
                <w:sz w:val="20"/>
                <w:szCs w:val="20"/>
              </w:rPr>
              <w:t>12-Feb-2021</w:t>
            </w:r>
          </w:p>
        </w:tc>
        <w:tc>
          <w:tcPr>
            <w:tcW w:w="1260" w:type="dxa"/>
            <w:vAlign w:val="center"/>
          </w:tcPr>
          <w:p w14:paraId="7EBDDE2D" w14:textId="18801CB9" w:rsidR="00EF4076" w:rsidRPr="00EF4076" w:rsidRDefault="00EF4076">
            <w:pPr>
              <w:jc w:val="center"/>
              <w:rPr>
                <w:color w:val="000000"/>
                <w:sz w:val="20"/>
                <w:szCs w:val="20"/>
              </w:rPr>
            </w:pPr>
            <w:r w:rsidRPr="0072212E">
              <w:rPr>
                <w:color w:val="000000"/>
                <w:sz w:val="20"/>
                <w:szCs w:val="20"/>
              </w:rPr>
              <w:t>38</w:t>
            </w:r>
            <w:r>
              <w:rPr>
                <w:color w:val="000000"/>
                <w:sz w:val="20"/>
                <w:szCs w:val="20"/>
              </w:rPr>
              <w:t>,</w:t>
            </w:r>
            <w:r w:rsidRPr="0072212E">
              <w:rPr>
                <w:color w:val="000000"/>
                <w:sz w:val="20"/>
                <w:szCs w:val="20"/>
              </w:rPr>
              <w:t>798</w:t>
            </w:r>
            <w:r w:rsidR="00790749">
              <w:rPr>
                <w:color w:val="000000"/>
                <w:sz w:val="20"/>
                <w:szCs w:val="20"/>
              </w:rPr>
              <w:t xml:space="preserve"> (81%)</w:t>
            </w:r>
          </w:p>
        </w:tc>
        <w:tc>
          <w:tcPr>
            <w:tcW w:w="778" w:type="dxa"/>
            <w:vAlign w:val="center"/>
          </w:tcPr>
          <w:p w14:paraId="55015F87" w14:textId="05DAA1AE" w:rsidR="00EF4076" w:rsidRPr="00EF4076" w:rsidRDefault="00EF4076">
            <w:pPr>
              <w:jc w:val="center"/>
              <w:rPr>
                <w:color w:val="000000"/>
                <w:sz w:val="20"/>
                <w:szCs w:val="20"/>
              </w:rPr>
            </w:pPr>
            <w:r w:rsidRPr="0072212E">
              <w:rPr>
                <w:color w:val="000000"/>
                <w:sz w:val="20"/>
                <w:szCs w:val="20"/>
              </w:rPr>
              <w:t>11-Feb-2021</w:t>
            </w:r>
          </w:p>
        </w:tc>
        <w:tc>
          <w:tcPr>
            <w:tcW w:w="1202" w:type="dxa"/>
            <w:vAlign w:val="center"/>
          </w:tcPr>
          <w:p w14:paraId="04EDE1E9" w14:textId="52BD8759" w:rsidR="00EF4076" w:rsidRPr="00EF4076" w:rsidRDefault="00EF4076">
            <w:pPr>
              <w:jc w:val="center"/>
              <w:rPr>
                <w:color w:val="000000"/>
                <w:sz w:val="20"/>
                <w:szCs w:val="20"/>
              </w:rPr>
            </w:pPr>
            <w:r w:rsidRPr="0072212E">
              <w:rPr>
                <w:color w:val="000000"/>
                <w:sz w:val="20"/>
                <w:szCs w:val="20"/>
              </w:rPr>
              <w:t>38</w:t>
            </w:r>
            <w:r>
              <w:rPr>
                <w:color w:val="000000"/>
                <w:sz w:val="20"/>
                <w:szCs w:val="20"/>
              </w:rPr>
              <w:t>,</w:t>
            </w:r>
            <w:r w:rsidRPr="0072212E">
              <w:rPr>
                <w:color w:val="000000"/>
                <w:sz w:val="20"/>
                <w:szCs w:val="20"/>
              </w:rPr>
              <w:t>774</w:t>
            </w:r>
            <w:r w:rsidR="00790749">
              <w:rPr>
                <w:color w:val="000000"/>
                <w:sz w:val="20"/>
                <w:szCs w:val="20"/>
              </w:rPr>
              <w:t xml:space="preserve"> (51%)</w:t>
            </w:r>
          </w:p>
        </w:tc>
      </w:tr>
      <w:tr w:rsidR="00BF6D7A" w:rsidRPr="001210C7" w14:paraId="479014CF" w14:textId="77777777" w:rsidTr="00260CA1">
        <w:trPr>
          <w:trHeight w:val="491"/>
        </w:trPr>
        <w:tc>
          <w:tcPr>
            <w:tcW w:w="11250" w:type="dxa"/>
            <w:gridSpan w:val="11"/>
            <w:vAlign w:val="center"/>
          </w:tcPr>
          <w:p w14:paraId="69F3C316" w14:textId="77777777" w:rsidR="00BF6D7A" w:rsidRPr="001210C7" w:rsidRDefault="00BF6D7A" w:rsidP="00260CA1">
            <w:pPr>
              <w:rPr>
                <w:sz w:val="20"/>
                <w:szCs w:val="20"/>
              </w:rPr>
            </w:pPr>
            <w:r>
              <w:rPr>
                <w:sz w:val="20"/>
                <w:szCs w:val="20"/>
              </w:rPr>
              <w:t>Milwaukee</w:t>
            </w:r>
          </w:p>
        </w:tc>
      </w:tr>
      <w:tr w:rsidR="00BF6D7A" w:rsidRPr="001210C7" w14:paraId="0CCAF4D9" w14:textId="77777777" w:rsidTr="00260CA1">
        <w:trPr>
          <w:trHeight w:val="491"/>
        </w:trPr>
        <w:tc>
          <w:tcPr>
            <w:tcW w:w="1260" w:type="dxa"/>
            <w:vAlign w:val="center"/>
          </w:tcPr>
          <w:p w14:paraId="7D7B1FAA" w14:textId="77777777" w:rsidR="00BF6D7A" w:rsidRPr="001210C7" w:rsidRDefault="00BF6D7A" w:rsidP="00260CA1">
            <w:pPr>
              <w:jc w:val="center"/>
              <w:rPr>
                <w:sz w:val="20"/>
                <w:szCs w:val="20"/>
              </w:rPr>
            </w:pPr>
          </w:p>
        </w:tc>
        <w:tc>
          <w:tcPr>
            <w:tcW w:w="1980" w:type="dxa"/>
            <w:gridSpan w:val="2"/>
            <w:vAlign w:val="center"/>
          </w:tcPr>
          <w:p w14:paraId="777AAE1F" w14:textId="77777777" w:rsidR="00BF6D7A" w:rsidRPr="001210C7" w:rsidRDefault="00BF6D7A" w:rsidP="00260CA1">
            <w:pPr>
              <w:jc w:val="center"/>
              <w:rPr>
                <w:sz w:val="20"/>
                <w:szCs w:val="20"/>
              </w:rPr>
            </w:pPr>
            <w:r w:rsidRPr="001210C7">
              <w:rPr>
                <w:sz w:val="20"/>
                <w:szCs w:val="20"/>
              </w:rPr>
              <w:t>75% Adherence</w:t>
            </w:r>
          </w:p>
        </w:tc>
        <w:tc>
          <w:tcPr>
            <w:tcW w:w="1980" w:type="dxa"/>
            <w:gridSpan w:val="2"/>
            <w:vAlign w:val="center"/>
          </w:tcPr>
          <w:p w14:paraId="3876D4B9" w14:textId="77777777" w:rsidR="00BF6D7A" w:rsidRPr="001210C7" w:rsidRDefault="00BF6D7A" w:rsidP="00260CA1">
            <w:pPr>
              <w:jc w:val="center"/>
              <w:rPr>
                <w:sz w:val="20"/>
                <w:szCs w:val="20"/>
              </w:rPr>
            </w:pPr>
            <w:r w:rsidRPr="001210C7">
              <w:rPr>
                <w:sz w:val="20"/>
                <w:szCs w:val="20"/>
              </w:rPr>
              <w:t>70% Adherence</w:t>
            </w:r>
          </w:p>
        </w:tc>
        <w:tc>
          <w:tcPr>
            <w:tcW w:w="2070" w:type="dxa"/>
            <w:gridSpan w:val="2"/>
            <w:vAlign w:val="center"/>
          </w:tcPr>
          <w:p w14:paraId="41CB819E" w14:textId="77777777" w:rsidR="00BF6D7A" w:rsidRPr="001210C7" w:rsidRDefault="00BF6D7A" w:rsidP="00260CA1">
            <w:pPr>
              <w:jc w:val="center"/>
              <w:rPr>
                <w:sz w:val="20"/>
                <w:szCs w:val="20"/>
              </w:rPr>
            </w:pPr>
            <w:r w:rsidRPr="001210C7">
              <w:rPr>
                <w:sz w:val="20"/>
                <w:szCs w:val="20"/>
              </w:rPr>
              <w:t>65% Adherence</w:t>
            </w:r>
          </w:p>
        </w:tc>
        <w:tc>
          <w:tcPr>
            <w:tcW w:w="1980" w:type="dxa"/>
            <w:gridSpan w:val="2"/>
            <w:vAlign w:val="center"/>
          </w:tcPr>
          <w:p w14:paraId="37385E05" w14:textId="77777777" w:rsidR="00BF6D7A" w:rsidRPr="001210C7" w:rsidRDefault="00BF6D7A" w:rsidP="00260CA1">
            <w:pPr>
              <w:jc w:val="center"/>
              <w:rPr>
                <w:sz w:val="20"/>
                <w:szCs w:val="20"/>
              </w:rPr>
            </w:pPr>
            <w:r w:rsidRPr="001210C7">
              <w:rPr>
                <w:sz w:val="20"/>
                <w:szCs w:val="20"/>
              </w:rPr>
              <w:t>60% Adherence</w:t>
            </w:r>
          </w:p>
        </w:tc>
        <w:tc>
          <w:tcPr>
            <w:tcW w:w="1980" w:type="dxa"/>
            <w:gridSpan w:val="2"/>
            <w:vAlign w:val="center"/>
          </w:tcPr>
          <w:p w14:paraId="087BB492" w14:textId="77777777" w:rsidR="00BF6D7A" w:rsidRPr="001210C7" w:rsidRDefault="00BF6D7A" w:rsidP="00260CA1">
            <w:pPr>
              <w:jc w:val="center"/>
              <w:rPr>
                <w:sz w:val="20"/>
                <w:szCs w:val="20"/>
              </w:rPr>
            </w:pPr>
            <w:r w:rsidRPr="001210C7">
              <w:rPr>
                <w:sz w:val="20"/>
                <w:szCs w:val="20"/>
              </w:rPr>
              <w:t>Dynamic Adherence</w:t>
            </w:r>
          </w:p>
        </w:tc>
      </w:tr>
      <w:tr w:rsidR="00BF6D7A" w:rsidRPr="00D86356" w14:paraId="75AC1541" w14:textId="77777777" w:rsidTr="00260CA1">
        <w:trPr>
          <w:trHeight w:val="725"/>
        </w:trPr>
        <w:tc>
          <w:tcPr>
            <w:tcW w:w="1260" w:type="dxa"/>
            <w:vAlign w:val="center"/>
          </w:tcPr>
          <w:p w14:paraId="611FD7F6" w14:textId="77777777" w:rsidR="00BF6D7A" w:rsidRPr="002F4D45" w:rsidRDefault="00BF6D7A" w:rsidP="00260CA1">
            <w:pPr>
              <w:jc w:val="center"/>
              <w:rPr>
                <w:sz w:val="20"/>
                <w:szCs w:val="20"/>
              </w:rPr>
            </w:pPr>
            <w:r>
              <w:rPr>
                <w:sz w:val="20"/>
                <w:szCs w:val="20"/>
              </w:rPr>
              <w:t>Vaccine effectiveness</w:t>
            </w:r>
          </w:p>
        </w:tc>
        <w:tc>
          <w:tcPr>
            <w:tcW w:w="720" w:type="dxa"/>
            <w:vAlign w:val="center"/>
          </w:tcPr>
          <w:p w14:paraId="1DACDBE0"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0B7BDC3F"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29BD1562"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55EA28CB"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630" w:type="dxa"/>
            <w:vAlign w:val="center"/>
          </w:tcPr>
          <w:p w14:paraId="132BC592" w14:textId="77777777" w:rsidR="00BF6D7A" w:rsidRPr="00D86356" w:rsidRDefault="00BF6D7A" w:rsidP="00260CA1">
            <w:pPr>
              <w:jc w:val="center"/>
              <w:rPr>
                <w:color w:val="000000"/>
                <w:sz w:val="20"/>
                <w:szCs w:val="20"/>
              </w:rPr>
            </w:pPr>
            <w:r w:rsidRPr="001210C7">
              <w:rPr>
                <w:sz w:val="20"/>
                <w:szCs w:val="20"/>
              </w:rPr>
              <w:t>Date</w:t>
            </w:r>
          </w:p>
        </w:tc>
        <w:tc>
          <w:tcPr>
            <w:tcW w:w="1440" w:type="dxa"/>
            <w:vAlign w:val="center"/>
          </w:tcPr>
          <w:p w14:paraId="11473301"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737C7358"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0861E9D6"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78" w:type="dxa"/>
            <w:vAlign w:val="center"/>
          </w:tcPr>
          <w:p w14:paraId="2F547BC1" w14:textId="77777777" w:rsidR="00BF6D7A" w:rsidRPr="00D86356" w:rsidRDefault="00BF6D7A" w:rsidP="00260CA1">
            <w:pPr>
              <w:jc w:val="center"/>
              <w:rPr>
                <w:color w:val="000000"/>
                <w:sz w:val="20"/>
                <w:szCs w:val="20"/>
              </w:rPr>
            </w:pPr>
            <w:r w:rsidRPr="001210C7">
              <w:rPr>
                <w:sz w:val="20"/>
                <w:szCs w:val="20"/>
              </w:rPr>
              <w:t>Date</w:t>
            </w:r>
          </w:p>
        </w:tc>
        <w:tc>
          <w:tcPr>
            <w:tcW w:w="1202" w:type="dxa"/>
            <w:vAlign w:val="center"/>
          </w:tcPr>
          <w:p w14:paraId="571C59C1"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r>
      <w:tr w:rsidR="00BF6D7A" w:rsidRPr="001210C7" w14:paraId="13515F09" w14:textId="77777777" w:rsidTr="00260CA1">
        <w:trPr>
          <w:trHeight w:val="725"/>
        </w:trPr>
        <w:tc>
          <w:tcPr>
            <w:tcW w:w="1260" w:type="dxa"/>
            <w:vAlign w:val="center"/>
          </w:tcPr>
          <w:p w14:paraId="65B85E24" w14:textId="77777777" w:rsidR="00BF6D7A" w:rsidRDefault="00BF6D7A" w:rsidP="00260CA1">
            <w:pPr>
              <w:jc w:val="center"/>
              <w:rPr>
                <w:sz w:val="20"/>
                <w:szCs w:val="20"/>
              </w:rPr>
            </w:pPr>
            <w:r w:rsidRPr="002F4D45">
              <w:rPr>
                <w:sz w:val="20"/>
                <w:szCs w:val="20"/>
              </w:rPr>
              <w:t>No Vaccine</w:t>
            </w:r>
          </w:p>
        </w:tc>
        <w:tc>
          <w:tcPr>
            <w:tcW w:w="720" w:type="dxa"/>
            <w:vAlign w:val="center"/>
          </w:tcPr>
          <w:p w14:paraId="6D006AE9" w14:textId="77777777" w:rsidR="00BF6D7A" w:rsidRPr="003B3E7D" w:rsidRDefault="00BF6D7A" w:rsidP="00260CA1">
            <w:pPr>
              <w:jc w:val="center"/>
              <w:rPr>
                <w:sz w:val="20"/>
                <w:szCs w:val="20"/>
              </w:rPr>
            </w:pPr>
            <w:r w:rsidRPr="003B3E7D">
              <w:rPr>
                <w:color w:val="000000"/>
                <w:sz w:val="20"/>
                <w:szCs w:val="20"/>
              </w:rPr>
              <w:t>23-Mar-2021</w:t>
            </w:r>
          </w:p>
        </w:tc>
        <w:tc>
          <w:tcPr>
            <w:tcW w:w="1260" w:type="dxa"/>
            <w:vAlign w:val="center"/>
          </w:tcPr>
          <w:p w14:paraId="441252B2" w14:textId="77777777" w:rsidR="00BF6D7A" w:rsidRPr="003B3E7D" w:rsidRDefault="00BF6D7A" w:rsidP="00260CA1">
            <w:pPr>
              <w:jc w:val="center"/>
              <w:rPr>
                <w:sz w:val="20"/>
                <w:szCs w:val="20"/>
              </w:rPr>
            </w:pPr>
            <w:r w:rsidRPr="003B3E7D">
              <w:rPr>
                <w:color w:val="000000"/>
                <w:sz w:val="20"/>
                <w:szCs w:val="20"/>
              </w:rPr>
              <w:t>167</w:t>
            </w:r>
            <w:r>
              <w:rPr>
                <w:color w:val="000000"/>
                <w:sz w:val="20"/>
                <w:szCs w:val="20"/>
              </w:rPr>
              <w:t>,</w:t>
            </w:r>
            <w:r w:rsidRPr="003B3E7D">
              <w:rPr>
                <w:color w:val="000000"/>
                <w:sz w:val="20"/>
                <w:szCs w:val="20"/>
              </w:rPr>
              <w:t>626</w:t>
            </w:r>
          </w:p>
        </w:tc>
        <w:tc>
          <w:tcPr>
            <w:tcW w:w="720" w:type="dxa"/>
            <w:vAlign w:val="center"/>
          </w:tcPr>
          <w:p w14:paraId="0DFB5FCB" w14:textId="77777777" w:rsidR="00BF6D7A" w:rsidRPr="003B3E7D" w:rsidRDefault="00BF6D7A" w:rsidP="00260CA1">
            <w:pPr>
              <w:jc w:val="center"/>
              <w:rPr>
                <w:sz w:val="20"/>
                <w:szCs w:val="20"/>
              </w:rPr>
            </w:pPr>
            <w:r w:rsidRPr="003B3E7D">
              <w:rPr>
                <w:color w:val="000000"/>
                <w:sz w:val="20"/>
                <w:szCs w:val="20"/>
              </w:rPr>
              <w:t>12-Jun-2021</w:t>
            </w:r>
          </w:p>
        </w:tc>
        <w:tc>
          <w:tcPr>
            <w:tcW w:w="1260" w:type="dxa"/>
            <w:vAlign w:val="center"/>
          </w:tcPr>
          <w:p w14:paraId="7F969C26" w14:textId="77777777" w:rsidR="00BF6D7A" w:rsidRPr="003B3E7D" w:rsidRDefault="00BF6D7A" w:rsidP="00260CA1">
            <w:pPr>
              <w:jc w:val="center"/>
              <w:rPr>
                <w:sz w:val="20"/>
                <w:szCs w:val="20"/>
              </w:rPr>
            </w:pPr>
            <w:r w:rsidRPr="003B3E7D">
              <w:rPr>
                <w:color w:val="000000"/>
                <w:sz w:val="20"/>
                <w:szCs w:val="20"/>
              </w:rPr>
              <w:t>185</w:t>
            </w:r>
            <w:r>
              <w:rPr>
                <w:color w:val="000000"/>
                <w:sz w:val="20"/>
                <w:szCs w:val="20"/>
              </w:rPr>
              <w:t>,</w:t>
            </w:r>
            <w:r w:rsidRPr="003B3E7D">
              <w:rPr>
                <w:color w:val="000000"/>
                <w:sz w:val="20"/>
                <w:szCs w:val="20"/>
              </w:rPr>
              <w:t>343</w:t>
            </w:r>
          </w:p>
        </w:tc>
        <w:tc>
          <w:tcPr>
            <w:tcW w:w="630" w:type="dxa"/>
            <w:vAlign w:val="center"/>
          </w:tcPr>
          <w:p w14:paraId="4FF160DB" w14:textId="77777777" w:rsidR="00BF6D7A" w:rsidRPr="003B3E7D" w:rsidRDefault="00BF6D7A" w:rsidP="00260CA1">
            <w:pPr>
              <w:jc w:val="center"/>
              <w:rPr>
                <w:sz w:val="20"/>
                <w:szCs w:val="20"/>
              </w:rPr>
            </w:pPr>
            <w:r w:rsidRPr="003B3E7D">
              <w:rPr>
                <w:color w:val="000000"/>
                <w:sz w:val="20"/>
                <w:szCs w:val="20"/>
              </w:rPr>
              <w:t>26-Mar-2022</w:t>
            </w:r>
          </w:p>
        </w:tc>
        <w:tc>
          <w:tcPr>
            <w:tcW w:w="1440" w:type="dxa"/>
            <w:vAlign w:val="center"/>
          </w:tcPr>
          <w:p w14:paraId="7A1D7F8E" w14:textId="77777777" w:rsidR="00BF6D7A" w:rsidRPr="003B3E7D" w:rsidRDefault="00BF6D7A" w:rsidP="00260CA1">
            <w:pPr>
              <w:jc w:val="center"/>
              <w:rPr>
                <w:sz w:val="20"/>
                <w:szCs w:val="20"/>
              </w:rPr>
            </w:pPr>
            <w:r w:rsidRPr="003B3E7D">
              <w:rPr>
                <w:color w:val="000000"/>
                <w:sz w:val="20"/>
                <w:szCs w:val="20"/>
              </w:rPr>
              <w:t>309</w:t>
            </w:r>
            <w:r>
              <w:rPr>
                <w:color w:val="000000"/>
                <w:sz w:val="20"/>
                <w:szCs w:val="20"/>
              </w:rPr>
              <w:t>,</w:t>
            </w:r>
            <w:r w:rsidRPr="003B3E7D">
              <w:rPr>
                <w:color w:val="000000"/>
                <w:sz w:val="20"/>
                <w:szCs w:val="20"/>
              </w:rPr>
              <w:t>809</w:t>
            </w:r>
          </w:p>
        </w:tc>
        <w:tc>
          <w:tcPr>
            <w:tcW w:w="720" w:type="dxa"/>
            <w:vAlign w:val="center"/>
          </w:tcPr>
          <w:p w14:paraId="58B36E29" w14:textId="77777777" w:rsidR="00BF6D7A" w:rsidRPr="003B3E7D" w:rsidRDefault="00BF6D7A" w:rsidP="00260CA1">
            <w:pPr>
              <w:jc w:val="center"/>
              <w:rPr>
                <w:sz w:val="20"/>
                <w:szCs w:val="20"/>
              </w:rPr>
            </w:pPr>
            <w:r w:rsidRPr="003B3E7D">
              <w:rPr>
                <w:color w:val="000000"/>
                <w:sz w:val="20"/>
                <w:szCs w:val="20"/>
              </w:rPr>
              <w:t>18-Nov-2021</w:t>
            </w:r>
          </w:p>
        </w:tc>
        <w:tc>
          <w:tcPr>
            <w:tcW w:w="1260" w:type="dxa"/>
            <w:vAlign w:val="center"/>
          </w:tcPr>
          <w:p w14:paraId="7695F33B" w14:textId="77777777" w:rsidR="00BF6D7A" w:rsidRPr="003B3E7D" w:rsidRDefault="00BF6D7A" w:rsidP="00260CA1">
            <w:pPr>
              <w:jc w:val="center"/>
              <w:rPr>
                <w:sz w:val="20"/>
                <w:szCs w:val="20"/>
              </w:rPr>
            </w:pPr>
            <w:r w:rsidRPr="003B3E7D">
              <w:rPr>
                <w:color w:val="000000"/>
                <w:sz w:val="20"/>
                <w:szCs w:val="20"/>
              </w:rPr>
              <w:t>567</w:t>
            </w:r>
            <w:r>
              <w:rPr>
                <w:color w:val="000000"/>
                <w:sz w:val="20"/>
                <w:szCs w:val="20"/>
              </w:rPr>
              <w:t>,</w:t>
            </w:r>
            <w:r w:rsidRPr="003B3E7D">
              <w:rPr>
                <w:color w:val="000000"/>
                <w:sz w:val="20"/>
                <w:szCs w:val="20"/>
              </w:rPr>
              <w:t>311</w:t>
            </w:r>
          </w:p>
        </w:tc>
        <w:tc>
          <w:tcPr>
            <w:tcW w:w="778" w:type="dxa"/>
            <w:vAlign w:val="center"/>
          </w:tcPr>
          <w:p w14:paraId="71A1248D" w14:textId="77777777" w:rsidR="00BF6D7A" w:rsidRPr="003B3E7D"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202" w:type="dxa"/>
            <w:vAlign w:val="center"/>
          </w:tcPr>
          <w:p w14:paraId="4E043AD2" w14:textId="77777777" w:rsidR="00BF6D7A" w:rsidRPr="003B3E7D" w:rsidRDefault="00BF6D7A" w:rsidP="00260CA1">
            <w:pPr>
              <w:jc w:val="center"/>
              <w:rPr>
                <w:sz w:val="20"/>
                <w:szCs w:val="20"/>
              </w:rPr>
            </w:pPr>
            <w:r w:rsidRPr="003B3E7D">
              <w:rPr>
                <w:color w:val="000000"/>
                <w:sz w:val="20"/>
                <w:szCs w:val="20"/>
              </w:rPr>
              <w:t>271</w:t>
            </w:r>
            <w:r>
              <w:rPr>
                <w:color w:val="000000"/>
                <w:sz w:val="20"/>
                <w:szCs w:val="20"/>
              </w:rPr>
              <w:t>,</w:t>
            </w:r>
            <w:r w:rsidRPr="003B3E7D">
              <w:rPr>
                <w:color w:val="000000"/>
                <w:sz w:val="20"/>
                <w:szCs w:val="20"/>
              </w:rPr>
              <w:t>692</w:t>
            </w:r>
          </w:p>
        </w:tc>
      </w:tr>
      <w:tr w:rsidR="000732BD" w:rsidRPr="001210C7" w14:paraId="0FD61EC0" w14:textId="77777777" w:rsidTr="0072212E">
        <w:trPr>
          <w:trHeight w:val="725"/>
        </w:trPr>
        <w:tc>
          <w:tcPr>
            <w:tcW w:w="1260" w:type="dxa"/>
            <w:vAlign w:val="center"/>
          </w:tcPr>
          <w:p w14:paraId="33B7A075" w14:textId="77777777" w:rsidR="000732BD" w:rsidRPr="001210C7" w:rsidRDefault="000732BD" w:rsidP="000732BD">
            <w:pPr>
              <w:jc w:val="center"/>
              <w:rPr>
                <w:sz w:val="20"/>
                <w:szCs w:val="20"/>
              </w:rPr>
            </w:pPr>
            <w:r>
              <w:rPr>
                <w:sz w:val="20"/>
                <w:szCs w:val="20"/>
              </w:rPr>
              <w:t>50%</w:t>
            </w:r>
          </w:p>
        </w:tc>
        <w:tc>
          <w:tcPr>
            <w:tcW w:w="720" w:type="dxa"/>
            <w:vAlign w:val="center"/>
          </w:tcPr>
          <w:p w14:paraId="26936739" w14:textId="4BFE52D9" w:rsidR="000732BD" w:rsidRPr="000732BD" w:rsidRDefault="000732BD">
            <w:pPr>
              <w:jc w:val="center"/>
              <w:rPr>
                <w:sz w:val="20"/>
                <w:szCs w:val="20"/>
              </w:rPr>
            </w:pPr>
            <w:r w:rsidRPr="0072212E">
              <w:rPr>
                <w:color w:val="000000"/>
                <w:sz w:val="20"/>
                <w:szCs w:val="20"/>
              </w:rPr>
              <w:t>17-Feb-2021</w:t>
            </w:r>
          </w:p>
        </w:tc>
        <w:tc>
          <w:tcPr>
            <w:tcW w:w="1260" w:type="dxa"/>
            <w:vAlign w:val="center"/>
          </w:tcPr>
          <w:p w14:paraId="0EF71F8D" w14:textId="57D5C39C" w:rsidR="000732BD" w:rsidRPr="000732BD" w:rsidRDefault="000732BD">
            <w:pPr>
              <w:jc w:val="center"/>
              <w:rPr>
                <w:sz w:val="20"/>
                <w:szCs w:val="20"/>
              </w:rPr>
            </w:pPr>
            <w:r w:rsidRPr="0072212E">
              <w:rPr>
                <w:color w:val="000000"/>
                <w:sz w:val="20"/>
                <w:szCs w:val="20"/>
              </w:rPr>
              <w:t>155</w:t>
            </w:r>
            <w:r>
              <w:rPr>
                <w:color w:val="000000"/>
                <w:sz w:val="20"/>
                <w:szCs w:val="20"/>
              </w:rPr>
              <w:t>,</w:t>
            </w:r>
            <w:r w:rsidRPr="0072212E">
              <w:rPr>
                <w:color w:val="000000"/>
                <w:sz w:val="20"/>
                <w:szCs w:val="20"/>
              </w:rPr>
              <w:t>364</w:t>
            </w:r>
            <w:r w:rsidR="00195FB6">
              <w:rPr>
                <w:color w:val="000000"/>
                <w:sz w:val="20"/>
                <w:szCs w:val="20"/>
              </w:rPr>
              <w:t xml:space="preserve"> (7%)</w:t>
            </w:r>
          </w:p>
        </w:tc>
        <w:tc>
          <w:tcPr>
            <w:tcW w:w="720" w:type="dxa"/>
            <w:vAlign w:val="center"/>
          </w:tcPr>
          <w:p w14:paraId="39821DFE" w14:textId="3EBE0A18" w:rsidR="000732BD" w:rsidRPr="000732BD" w:rsidRDefault="000732BD">
            <w:pPr>
              <w:jc w:val="center"/>
              <w:rPr>
                <w:sz w:val="20"/>
                <w:szCs w:val="20"/>
              </w:rPr>
            </w:pPr>
            <w:r w:rsidRPr="0072212E">
              <w:rPr>
                <w:color w:val="000000"/>
                <w:sz w:val="20"/>
                <w:szCs w:val="20"/>
              </w:rPr>
              <w:t>25-Feb-2021</w:t>
            </w:r>
          </w:p>
        </w:tc>
        <w:tc>
          <w:tcPr>
            <w:tcW w:w="1260" w:type="dxa"/>
            <w:vAlign w:val="center"/>
          </w:tcPr>
          <w:p w14:paraId="65200E3B" w14:textId="5A07E715" w:rsidR="000732BD" w:rsidRPr="000732BD" w:rsidRDefault="000732BD">
            <w:pPr>
              <w:jc w:val="center"/>
              <w:rPr>
                <w:sz w:val="20"/>
                <w:szCs w:val="20"/>
              </w:rPr>
            </w:pPr>
            <w:r w:rsidRPr="0072212E">
              <w:rPr>
                <w:color w:val="000000"/>
                <w:sz w:val="20"/>
                <w:szCs w:val="20"/>
              </w:rPr>
              <w:t>156</w:t>
            </w:r>
            <w:r>
              <w:rPr>
                <w:color w:val="000000"/>
                <w:sz w:val="20"/>
                <w:szCs w:val="20"/>
              </w:rPr>
              <w:t>,</w:t>
            </w:r>
            <w:r w:rsidRPr="0072212E">
              <w:rPr>
                <w:color w:val="000000"/>
                <w:sz w:val="20"/>
                <w:szCs w:val="20"/>
              </w:rPr>
              <w:t>941</w:t>
            </w:r>
            <w:r w:rsidR="00195FB6">
              <w:rPr>
                <w:color w:val="000000"/>
                <w:sz w:val="20"/>
                <w:szCs w:val="20"/>
              </w:rPr>
              <w:t xml:space="preserve"> (15%)</w:t>
            </w:r>
          </w:p>
        </w:tc>
        <w:tc>
          <w:tcPr>
            <w:tcW w:w="630" w:type="dxa"/>
            <w:vAlign w:val="center"/>
          </w:tcPr>
          <w:p w14:paraId="19CEDB22" w14:textId="7C39061D" w:rsidR="000732BD" w:rsidRPr="000732BD" w:rsidRDefault="000732BD">
            <w:pPr>
              <w:jc w:val="center"/>
              <w:rPr>
                <w:sz w:val="20"/>
                <w:szCs w:val="20"/>
              </w:rPr>
            </w:pPr>
            <w:r w:rsidRPr="0072212E">
              <w:rPr>
                <w:color w:val="000000"/>
                <w:sz w:val="20"/>
                <w:szCs w:val="20"/>
              </w:rPr>
              <w:t>13-Mar-2021</w:t>
            </w:r>
          </w:p>
        </w:tc>
        <w:tc>
          <w:tcPr>
            <w:tcW w:w="1440" w:type="dxa"/>
            <w:vAlign w:val="center"/>
          </w:tcPr>
          <w:p w14:paraId="675B8549" w14:textId="77777777" w:rsidR="00195FB6" w:rsidRDefault="000732BD" w:rsidP="000732BD">
            <w:pPr>
              <w:jc w:val="center"/>
              <w:rPr>
                <w:color w:val="000000"/>
                <w:sz w:val="20"/>
                <w:szCs w:val="20"/>
              </w:rPr>
            </w:pPr>
            <w:r w:rsidRPr="0072212E">
              <w:rPr>
                <w:color w:val="000000"/>
                <w:sz w:val="20"/>
                <w:szCs w:val="20"/>
              </w:rPr>
              <w:t>160</w:t>
            </w:r>
            <w:r>
              <w:rPr>
                <w:color w:val="000000"/>
                <w:sz w:val="20"/>
                <w:szCs w:val="20"/>
              </w:rPr>
              <w:t>,</w:t>
            </w:r>
            <w:r w:rsidRPr="0072212E">
              <w:rPr>
                <w:color w:val="000000"/>
                <w:sz w:val="20"/>
                <w:szCs w:val="20"/>
              </w:rPr>
              <w:t>000</w:t>
            </w:r>
            <w:r w:rsidR="00195FB6">
              <w:rPr>
                <w:color w:val="000000"/>
                <w:sz w:val="20"/>
                <w:szCs w:val="20"/>
              </w:rPr>
              <w:t xml:space="preserve"> </w:t>
            </w:r>
          </w:p>
          <w:p w14:paraId="746B4DDC" w14:textId="5C620AA2" w:rsidR="000732BD" w:rsidRPr="000732BD" w:rsidRDefault="00195FB6">
            <w:pPr>
              <w:jc w:val="center"/>
              <w:rPr>
                <w:sz w:val="20"/>
                <w:szCs w:val="20"/>
              </w:rPr>
            </w:pPr>
            <w:r>
              <w:rPr>
                <w:color w:val="000000"/>
                <w:sz w:val="20"/>
                <w:szCs w:val="20"/>
              </w:rPr>
              <w:t>(48%)</w:t>
            </w:r>
          </w:p>
        </w:tc>
        <w:tc>
          <w:tcPr>
            <w:tcW w:w="720" w:type="dxa"/>
            <w:vAlign w:val="center"/>
          </w:tcPr>
          <w:p w14:paraId="5396D5B3" w14:textId="383EDBB8" w:rsidR="000732BD" w:rsidRPr="000732BD" w:rsidRDefault="000732BD">
            <w:pPr>
              <w:jc w:val="center"/>
              <w:rPr>
                <w:sz w:val="20"/>
                <w:szCs w:val="20"/>
              </w:rPr>
            </w:pPr>
            <w:r w:rsidRPr="0072212E">
              <w:rPr>
                <w:color w:val="000000"/>
                <w:sz w:val="20"/>
                <w:szCs w:val="20"/>
              </w:rPr>
              <w:t>4-May-2021</w:t>
            </w:r>
          </w:p>
        </w:tc>
        <w:tc>
          <w:tcPr>
            <w:tcW w:w="1260" w:type="dxa"/>
            <w:vAlign w:val="center"/>
          </w:tcPr>
          <w:p w14:paraId="4593FAE3" w14:textId="08F4F4C9" w:rsidR="000732BD" w:rsidRPr="000732BD" w:rsidRDefault="000732BD">
            <w:pPr>
              <w:jc w:val="center"/>
              <w:rPr>
                <w:sz w:val="20"/>
                <w:szCs w:val="20"/>
              </w:rPr>
            </w:pPr>
            <w:r w:rsidRPr="0072212E">
              <w:rPr>
                <w:color w:val="000000"/>
                <w:sz w:val="20"/>
                <w:szCs w:val="20"/>
              </w:rPr>
              <w:t>168</w:t>
            </w:r>
            <w:r>
              <w:rPr>
                <w:color w:val="000000"/>
                <w:sz w:val="20"/>
                <w:szCs w:val="20"/>
              </w:rPr>
              <w:t>,</w:t>
            </w:r>
            <w:r w:rsidRPr="0072212E">
              <w:rPr>
                <w:color w:val="000000"/>
                <w:sz w:val="20"/>
                <w:szCs w:val="20"/>
              </w:rPr>
              <w:t>546</w:t>
            </w:r>
            <w:r w:rsidR="00195FB6">
              <w:rPr>
                <w:color w:val="000000"/>
                <w:sz w:val="20"/>
                <w:szCs w:val="20"/>
              </w:rPr>
              <w:t xml:space="preserve"> (70%)</w:t>
            </w:r>
          </w:p>
        </w:tc>
        <w:tc>
          <w:tcPr>
            <w:tcW w:w="778" w:type="dxa"/>
            <w:vAlign w:val="center"/>
          </w:tcPr>
          <w:p w14:paraId="590CB0E7" w14:textId="385F7599" w:rsidR="000732BD" w:rsidRPr="000732BD" w:rsidRDefault="000732BD">
            <w:pPr>
              <w:jc w:val="center"/>
              <w:rPr>
                <w:sz w:val="20"/>
                <w:szCs w:val="20"/>
              </w:rPr>
            </w:pPr>
            <w:r w:rsidRPr="0072212E">
              <w:rPr>
                <w:color w:val="000000"/>
                <w:sz w:val="20"/>
                <w:szCs w:val="20"/>
              </w:rPr>
              <w:t>14-Apr-2021</w:t>
            </w:r>
          </w:p>
        </w:tc>
        <w:tc>
          <w:tcPr>
            <w:tcW w:w="1202" w:type="dxa"/>
            <w:vAlign w:val="center"/>
          </w:tcPr>
          <w:p w14:paraId="2159DF3E" w14:textId="7BB701A5" w:rsidR="000732BD" w:rsidRPr="000732BD" w:rsidRDefault="000732BD">
            <w:pPr>
              <w:jc w:val="center"/>
              <w:rPr>
                <w:sz w:val="20"/>
                <w:szCs w:val="20"/>
              </w:rPr>
            </w:pPr>
            <w:r w:rsidRPr="0072212E">
              <w:rPr>
                <w:color w:val="000000"/>
                <w:sz w:val="20"/>
                <w:szCs w:val="20"/>
              </w:rPr>
              <w:t>165</w:t>
            </w:r>
            <w:r>
              <w:rPr>
                <w:color w:val="000000"/>
                <w:sz w:val="20"/>
                <w:szCs w:val="20"/>
              </w:rPr>
              <w:t>,</w:t>
            </w:r>
            <w:r w:rsidRPr="0072212E">
              <w:rPr>
                <w:color w:val="000000"/>
                <w:sz w:val="20"/>
                <w:szCs w:val="20"/>
              </w:rPr>
              <w:t>711</w:t>
            </w:r>
            <w:r w:rsidR="00195FB6">
              <w:rPr>
                <w:color w:val="000000"/>
                <w:sz w:val="20"/>
                <w:szCs w:val="20"/>
              </w:rPr>
              <w:t xml:space="preserve"> (39%)</w:t>
            </w:r>
          </w:p>
        </w:tc>
      </w:tr>
      <w:tr w:rsidR="000732BD" w:rsidRPr="00AC390A" w14:paraId="28575C56" w14:textId="77777777" w:rsidTr="0072212E">
        <w:trPr>
          <w:trHeight w:val="737"/>
        </w:trPr>
        <w:tc>
          <w:tcPr>
            <w:tcW w:w="1260" w:type="dxa"/>
            <w:vAlign w:val="center"/>
          </w:tcPr>
          <w:p w14:paraId="24665B55" w14:textId="77777777" w:rsidR="000732BD" w:rsidRPr="001210C7" w:rsidRDefault="000732BD" w:rsidP="000732BD">
            <w:pPr>
              <w:jc w:val="center"/>
              <w:rPr>
                <w:sz w:val="20"/>
                <w:szCs w:val="20"/>
              </w:rPr>
            </w:pPr>
            <w:r>
              <w:rPr>
                <w:sz w:val="20"/>
                <w:szCs w:val="20"/>
              </w:rPr>
              <w:t>75%</w:t>
            </w:r>
          </w:p>
        </w:tc>
        <w:tc>
          <w:tcPr>
            <w:tcW w:w="720" w:type="dxa"/>
            <w:vAlign w:val="center"/>
          </w:tcPr>
          <w:p w14:paraId="05CA8C79" w14:textId="36C70CF4" w:rsidR="000732BD" w:rsidRPr="000732BD" w:rsidRDefault="000732BD">
            <w:pPr>
              <w:jc w:val="center"/>
              <w:rPr>
                <w:sz w:val="20"/>
                <w:szCs w:val="20"/>
              </w:rPr>
            </w:pPr>
            <w:r w:rsidRPr="0072212E">
              <w:rPr>
                <w:color w:val="000000"/>
                <w:sz w:val="20"/>
                <w:szCs w:val="20"/>
              </w:rPr>
              <w:t>10-Feb-2021</w:t>
            </w:r>
          </w:p>
        </w:tc>
        <w:tc>
          <w:tcPr>
            <w:tcW w:w="1260" w:type="dxa"/>
            <w:vAlign w:val="center"/>
          </w:tcPr>
          <w:p w14:paraId="0FE01D31" w14:textId="6F6065A2" w:rsidR="000732BD" w:rsidRPr="000732BD" w:rsidRDefault="000732BD">
            <w:pPr>
              <w:jc w:val="center"/>
              <w:rPr>
                <w:sz w:val="20"/>
                <w:szCs w:val="20"/>
              </w:rPr>
            </w:pPr>
            <w:r w:rsidRPr="0072212E">
              <w:rPr>
                <w:color w:val="000000"/>
                <w:sz w:val="20"/>
                <w:szCs w:val="20"/>
              </w:rPr>
              <w:t>152</w:t>
            </w:r>
            <w:r>
              <w:rPr>
                <w:color w:val="000000"/>
                <w:sz w:val="20"/>
                <w:szCs w:val="20"/>
              </w:rPr>
              <w:t>,</w:t>
            </w:r>
            <w:r w:rsidRPr="0072212E">
              <w:rPr>
                <w:color w:val="000000"/>
                <w:sz w:val="20"/>
                <w:szCs w:val="20"/>
              </w:rPr>
              <w:t>524</w:t>
            </w:r>
            <w:r w:rsidR="00195FB6">
              <w:rPr>
                <w:color w:val="000000"/>
                <w:sz w:val="20"/>
                <w:szCs w:val="20"/>
              </w:rPr>
              <w:t xml:space="preserve"> (9%)</w:t>
            </w:r>
          </w:p>
        </w:tc>
        <w:tc>
          <w:tcPr>
            <w:tcW w:w="720" w:type="dxa"/>
            <w:vAlign w:val="center"/>
          </w:tcPr>
          <w:p w14:paraId="23CCA3DD" w14:textId="6027FCEC" w:rsidR="000732BD" w:rsidRPr="000732BD" w:rsidRDefault="000732BD">
            <w:pPr>
              <w:jc w:val="center"/>
              <w:rPr>
                <w:sz w:val="20"/>
                <w:szCs w:val="20"/>
              </w:rPr>
            </w:pPr>
            <w:r w:rsidRPr="0072212E">
              <w:rPr>
                <w:color w:val="000000"/>
                <w:sz w:val="20"/>
                <w:szCs w:val="20"/>
              </w:rPr>
              <w:t>12-Feb-2021</w:t>
            </w:r>
          </w:p>
        </w:tc>
        <w:tc>
          <w:tcPr>
            <w:tcW w:w="1260" w:type="dxa"/>
            <w:vAlign w:val="center"/>
          </w:tcPr>
          <w:p w14:paraId="181C6CE1" w14:textId="62AA6134" w:rsidR="000732BD" w:rsidRPr="000732BD" w:rsidRDefault="000732BD">
            <w:pPr>
              <w:jc w:val="center"/>
              <w:rPr>
                <w:sz w:val="20"/>
                <w:szCs w:val="20"/>
              </w:rPr>
            </w:pPr>
            <w:r w:rsidRPr="0072212E">
              <w:rPr>
                <w:color w:val="000000"/>
                <w:sz w:val="20"/>
                <w:szCs w:val="20"/>
              </w:rPr>
              <w:t>153</w:t>
            </w:r>
            <w:r>
              <w:rPr>
                <w:color w:val="000000"/>
                <w:sz w:val="20"/>
                <w:szCs w:val="20"/>
              </w:rPr>
              <w:t>,</w:t>
            </w:r>
            <w:r w:rsidRPr="0072212E">
              <w:rPr>
                <w:color w:val="000000"/>
                <w:sz w:val="20"/>
                <w:szCs w:val="20"/>
              </w:rPr>
              <w:t>087</w:t>
            </w:r>
            <w:r w:rsidR="00195FB6">
              <w:rPr>
                <w:color w:val="000000"/>
                <w:sz w:val="20"/>
                <w:szCs w:val="20"/>
              </w:rPr>
              <w:t xml:space="preserve"> (17%)</w:t>
            </w:r>
          </w:p>
        </w:tc>
        <w:tc>
          <w:tcPr>
            <w:tcW w:w="630" w:type="dxa"/>
            <w:vAlign w:val="center"/>
          </w:tcPr>
          <w:p w14:paraId="1589C33D" w14:textId="3D5FE2DB" w:rsidR="000732BD" w:rsidRPr="000732BD" w:rsidRDefault="000732BD">
            <w:pPr>
              <w:jc w:val="center"/>
              <w:rPr>
                <w:sz w:val="20"/>
                <w:szCs w:val="20"/>
              </w:rPr>
            </w:pPr>
            <w:r w:rsidRPr="0072212E">
              <w:rPr>
                <w:color w:val="000000"/>
                <w:sz w:val="20"/>
                <w:szCs w:val="20"/>
              </w:rPr>
              <w:t>17-Feb-2021</w:t>
            </w:r>
          </w:p>
        </w:tc>
        <w:tc>
          <w:tcPr>
            <w:tcW w:w="1440" w:type="dxa"/>
            <w:vAlign w:val="center"/>
          </w:tcPr>
          <w:p w14:paraId="0504C64C" w14:textId="77777777" w:rsidR="00195FB6" w:rsidRDefault="000732BD" w:rsidP="000732BD">
            <w:pPr>
              <w:jc w:val="center"/>
              <w:rPr>
                <w:color w:val="000000"/>
                <w:sz w:val="20"/>
                <w:szCs w:val="20"/>
              </w:rPr>
            </w:pPr>
            <w:r w:rsidRPr="0072212E">
              <w:rPr>
                <w:color w:val="000000"/>
                <w:sz w:val="20"/>
                <w:szCs w:val="20"/>
              </w:rPr>
              <w:t>153</w:t>
            </w:r>
            <w:r>
              <w:rPr>
                <w:color w:val="000000"/>
                <w:sz w:val="20"/>
                <w:szCs w:val="20"/>
              </w:rPr>
              <w:t>,</w:t>
            </w:r>
            <w:r w:rsidRPr="0072212E">
              <w:rPr>
                <w:color w:val="000000"/>
                <w:sz w:val="20"/>
                <w:szCs w:val="20"/>
              </w:rPr>
              <w:t>968</w:t>
            </w:r>
            <w:r w:rsidR="00195FB6">
              <w:rPr>
                <w:color w:val="000000"/>
                <w:sz w:val="20"/>
                <w:szCs w:val="20"/>
              </w:rPr>
              <w:t xml:space="preserve"> </w:t>
            </w:r>
          </w:p>
          <w:p w14:paraId="4F44252A" w14:textId="74006F4B" w:rsidR="000732BD" w:rsidRPr="000732BD" w:rsidRDefault="00195FB6">
            <w:pPr>
              <w:jc w:val="center"/>
              <w:rPr>
                <w:sz w:val="20"/>
                <w:szCs w:val="20"/>
              </w:rPr>
            </w:pPr>
            <w:r>
              <w:rPr>
                <w:color w:val="000000"/>
                <w:sz w:val="20"/>
                <w:szCs w:val="20"/>
              </w:rPr>
              <w:t>(50%)</w:t>
            </w:r>
          </w:p>
        </w:tc>
        <w:tc>
          <w:tcPr>
            <w:tcW w:w="720" w:type="dxa"/>
            <w:vAlign w:val="center"/>
          </w:tcPr>
          <w:p w14:paraId="0452A383" w14:textId="4FBA73E6" w:rsidR="000732BD" w:rsidRPr="000732BD" w:rsidRDefault="000732BD">
            <w:pPr>
              <w:jc w:val="center"/>
              <w:rPr>
                <w:sz w:val="20"/>
                <w:szCs w:val="20"/>
              </w:rPr>
            </w:pPr>
            <w:r w:rsidRPr="0072212E">
              <w:rPr>
                <w:color w:val="000000"/>
                <w:sz w:val="20"/>
                <w:szCs w:val="20"/>
              </w:rPr>
              <w:t>23-Feb-2021</w:t>
            </w:r>
          </w:p>
        </w:tc>
        <w:tc>
          <w:tcPr>
            <w:tcW w:w="1260" w:type="dxa"/>
            <w:vAlign w:val="center"/>
          </w:tcPr>
          <w:p w14:paraId="485FE5EE" w14:textId="0C6E5C61" w:rsidR="000732BD" w:rsidRPr="000732BD" w:rsidRDefault="000732BD">
            <w:pPr>
              <w:jc w:val="center"/>
              <w:rPr>
                <w:sz w:val="20"/>
                <w:szCs w:val="20"/>
              </w:rPr>
            </w:pPr>
            <w:r w:rsidRPr="0072212E">
              <w:rPr>
                <w:color w:val="000000"/>
                <w:sz w:val="20"/>
                <w:szCs w:val="20"/>
              </w:rPr>
              <w:t>155</w:t>
            </w:r>
            <w:r>
              <w:rPr>
                <w:color w:val="000000"/>
                <w:sz w:val="20"/>
                <w:szCs w:val="20"/>
              </w:rPr>
              <w:t>,</w:t>
            </w:r>
            <w:r w:rsidRPr="0072212E">
              <w:rPr>
                <w:color w:val="000000"/>
                <w:sz w:val="20"/>
                <w:szCs w:val="20"/>
              </w:rPr>
              <w:t>430</w:t>
            </w:r>
            <w:r w:rsidR="00195FB6">
              <w:rPr>
                <w:color w:val="000000"/>
                <w:sz w:val="20"/>
                <w:szCs w:val="20"/>
              </w:rPr>
              <w:t xml:space="preserve"> (73%)</w:t>
            </w:r>
          </w:p>
        </w:tc>
        <w:tc>
          <w:tcPr>
            <w:tcW w:w="778" w:type="dxa"/>
            <w:vAlign w:val="center"/>
          </w:tcPr>
          <w:p w14:paraId="2204C663" w14:textId="00DA9A68" w:rsidR="000732BD" w:rsidRPr="000732BD" w:rsidRDefault="000732BD">
            <w:pPr>
              <w:jc w:val="center"/>
              <w:rPr>
                <w:sz w:val="20"/>
                <w:szCs w:val="20"/>
              </w:rPr>
            </w:pPr>
            <w:r w:rsidRPr="0072212E">
              <w:rPr>
                <w:color w:val="000000"/>
                <w:sz w:val="20"/>
                <w:szCs w:val="20"/>
              </w:rPr>
              <w:t>22-Feb-2021</w:t>
            </w:r>
          </w:p>
        </w:tc>
        <w:tc>
          <w:tcPr>
            <w:tcW w:w="1202" w:type="dxa"/>
            <w:vAlign w:val="center"/>
          </w:tcPr>
          <w:p w14:paraId="018A0E68" w14:textId="5B26B3E9" w:rsidR="000732BD" w:rsidRPr="000732BD" w:rsidRDefault="000732BD">
            <w:pPr>
              <w:jc w:val="center"/>
              <w:rPr>
                <w:sz w:val="20"/>
                <w:szCs w:val="20"/>
              </w:rPr>
            </w:pPr>
            <w:r w:rsidRPr="0072212E">
              <w:rPr>
                <w:color w:val="000000"/>
                <w:sz w:val="20"/>
                <w:szCs w:val="20"/>
              </w:rPr>
              <w:t>155</w:t>
            </w:r>
            <w:r>
              <w:rPr>
                <w:color w:val="000000"/>
                <w:sz w:val="20"/>
                <w:szCs w:val="20"/>
              </w:rPr>
              <w:t>,</w:t>
            </w:r>
            <w:r w:rsidRPr="0072212E">
              <w:rPr>
                <w:color w:val="000000"/>
                <w:sz w:val="20"/>
                <w:szCs w:val="20"/>
              </w:rPr>
              <w:t>239</w:t>
            </w:r>
            <w:r w:rsidR="00195FB6">
              <w:rPr>
                <w:color w:val="000000"/>
                <w:sz w:val="20"/>
                <w:szCs w:val="20"/>
              </w:rPr>
              <w:t xml:space="preserve"> (43%)</w:t>
            </w:r>
          </w:p>
        </w:tc>
      </w:tr>
      <w:tr w:rsidR="000732BD" w:rsidRPr="00AC390A" w14:paraId="5DFB8D82" w14:textId="77777777" w:rsidTr="0072212E">
        <w:trPr>
          <w:trHeight w:val="710"/>
        </w:trPr>
        <w:tc>
          <w:tcPr>
            <w:tcW w:w="1260" w:type="dxa"/>
            <w:vAlign w:val="center"/>
          </w:tcPr>
          <w:p w14:paraId="3A7E1DB2" w14:textId="77777777" w:rsidR="000732BD" w:rsidRDefault="000732BD" w:rsidP="000732BD">
            <w:pPr>
              <w:jc w:val="center"/>
              <w:rPr>
                <w:sz w:val="20"/>
                <w:szCs w:val="20"/>
              </w:rPr>
            </w:pPr>
            <w:r>
              <w:rPr>
                <w:sz w:val="20"/>
                <w:szCs w:val="20"/>
              </w:rPr>
              <w:t>90%</w:t>
            </w:r>
          </w:p>
        </w:tc>
        <w:tc>
          <w:tcPr>
            <w:tcW w:w="720" w:type="dxa"/>
            <w:vAlign w:val="center"/>
          </w:tcPr>
          <w:p w14:paraId="1345FB76" w14:textId="76D0C9D5" w:rsidR="000732BD" w:rsidRPr="000732BD" w:rsidRDefault="000732BD">
            <w:pPr>
              <w:jc w:val="center"/>
              <w:rPr>
                <w:color w:val="000000"/>
                <w:sz w:val="20"/>
                <w:szCs w:val="20"/>
              </w:rPr>
            </w:pPr>
            <w:r w:rsidRPr="0072212E">
              <w:rPr>
                <w:color w:val="000000"/>
                <w:sz w:val="20"/>
                <w:szCs w:val="20"/>
              </w:rPr>
              <w:t>5-Feb-2021</w:t>
            </w:r>
          </w:p>
        </w:tc>
        <w:tc>
          <w:tcPr>
            <w:tcW w:w="1260" w:type="dxa"/>
            <w:vAlign w:val="center"/>
          </w:tcPr>
          <w:p w14:paraId="0CF2E07A" w14:textId="05DF3091" w:rsidR="000732BD" w:rsidRPr="000732BD" w:rsidRDefault="000732BD">
            <w:pPr>
              <w:jc w:val="center"/>
              <w:rPr>
                <w:color w:val="000000"/>
                <w:sz w:val="20"/>
                <w:szCs w:val="20"/>
              </w:rPr>
            </w:pPr>
            <w:r w:rsidRPr="0072212E">
              <w:rPr>
                <w:color w:val="000000"/>
                <w:sz w:val="20"/>
                <w:szCs w:val="20"/>
              </w:rPr>
              <w:t>151</w:t>
            </w:r>
            <w:r>
              <w:rPr>
                <w:color w:val="000000"/>
                <w:sz w:val="20"/>
                <w:szCs w:val="20"/>
              </w:rPr>
              <w:t>,</w:t>
            </w:r>
            <w:r w:rsidRPr="0072212E">
              <w:rPr>
                <w:color w:val="000000"/>
                <w:sz w:val="20"/>
                <w:szCs w:val="20"/>
              </w:rPr>
              <w:t>249</w:t>
            </w:r>
            <w:r w:rsidR="00195FB6">
              <w:rPr>
                <w:color w:val="000000"/>
                <w:sz w:val="20"/>
                <w:szCs w:val="20"/>
              </w:rPr>
              <w:t xml:space="preserve"> (10%)</w:t>
            </w:r>
          </w:p>
        </w:tc>
        <w:tc>
          <w:tcPr>
            <w:tcW w:w="720" w:type="dxa"/>
            <w:vAlign w:val="center"/>
          </w:tcPr>
          <w:p w14:paraId="5C9A4E02" w14:textId="5E56D0D0" w:rsidR="000732BD" w:rsidRPr="000732BD" w:rsidRDefault="000732BD">
            <w:pPr>
              <w:jc w:val="center"/>
              <w:rPr>
                <w:color w:val="000000"/>
                <w:sz w:val="20"/>
                <w:szCs w:val="20"/>
              </w:rPr>
            </w:pPr>
            <w:r w:rsidRPr="0072212E">
              <w:rPr>
                <w:color w:val="000000"/>
                <w:sz w:val="20"/>
                <w:szCs w:val="20"/>
              </w:rPr>
              <w:t>7-Feb-2021</w:t>
            </w:r>
          </w:p>
        </w:tc>
        <w:tc>
          <w:tcPr>
            <w:tcW w:w="1260" w:type="dxa"/>
            <w:vAlign w:val="center"/>
          </w:tcPr>
          <w:p w14:paraId="3764202A" w14:textId="2E834645" w:rsidR="000732BD" w:rsidRPr="000732BD" w:rsidRDefault="000732BD">
            <w:pPr>
              <w:jc w:val="center"/>
              <w:rPr>
                <w:color w:val="000000"/>
                <w:sz w:val="20"/>
                <w:szCs w:val="20"/>
              </w:rPr>
            </w:pPr>
            <w:r w:rsidRPr="0072212E">
              <w:rPr>
                <w:color w:val="000000"/>
                <w:sz w:val="20"/>
                <w:szCs w:val="20"/>
              </w:rPr>
              <w:t>151</w:t>
            </w:r>
            <w:r>
              <w:rPr>
                <w:color w:val="000000"/>
                <w:sz w:val="20"/>
                <w:szCs w:val="20"/>
              </w:rPr>
              <w:t>,</w:t>
            </w:r>
            <w:r w:rsidRPr="0072212E">
              <w:rPr>
                <w:color w:val="000000"/>
                <w:sz w:val="20"/>
                <w:szCs w:val="20"/>
              </w:rPr>
              <w:t>565</w:t>
            </w:r>
            <w:r w:rsidR="00195FB6">
              <w:rPr>
                <w:color w:val="000000"/>
                <w:sz w:val="20"/>
                <w:szCs w:val="20"/>
              </w:rPr>
              <w:t xml:space="preserve"> (18%)</w:t>
            </w:r>
          </w:p>
        </w:tc>
        <w:tc>
          <w:tcPr>
            <w:tcW w:w="630" w:type="dxa"/>
            <w:vAlign w:val="center"/>
          </w:tcPr>
          <w:p w14:paraId="1732C147" w14:textId="7D2B9DDA" w:rsidR="000732BD" w:rsidRPr="000732BD" w:rsidRDefault="000732BD">
            <w:pPr>
              <w:jc w:val="center"/>
              <w:rPr>
                <w:color w:val="000000"/>
                <w:sz w:val="20"/>
                <w:szCs w:val="20"/>
              </w:rPr>
            </w:pPr>
            <w:r w:rsidRPr="0072212E">
              <w:rPr>
                <w:color w:val="000000"/>
                <w:sz w:val="20"/>
                <w:szCs w:val="20"/>
              </w:rPr>
              <w:t>9-Feb-2021</w:t>
            </w:r>
          </w:p>
        </w:tc>
        <w:tc>
          <w:tcPr>
            <w:tcW w:w="1440" w:type="dxa"/>
            <w:vAlign w:val="center"/>
          </w:tcPr>
          <w:p w14:paraId="17AF786A" w14:textId="77777777" w:rsidR="00195FB6" w:rsidRDefault="000732BD" w:rsidP="000732BD">
            <w:pPr>
              <w:jc w:val="center"/>
              <w:rPr>
                <w:color w:val="000000"/>
                <w:sz w:val="20"/>
                <w:szCs w:val="20"/>
              </w:rPr>
            </w:pPr>
            <w:r w:rsidRPr="0072212E">
              <w:rPr>
                <w:color w:val="000000"/>
                <w:sz w:val="20"/>
                <w:szCs w:val="20"/>
              </w:rPr>
              <w:t>151</w:t>
            </w:r>
            <w:r>
              <w:rPr>
                <w:color w:val="000000"/>
                <w:sz w:val="20"/>
                <w:szCs w:val="20"/>
              </w:rPr>
              <w:t>,</w:t>
            </w:r>
            <w:r w:rsidRPr="0072212E">
              <w:rPr>
                <w:color w:val="000000"/>
                <w:sz w:val="20"/>
                <w:szCs w:val="20"/>
              </w:rPr>
              <w:t>985</w:t>
            </w:r>
            <w:r w:rsidR="00195FB6">
              <w:rPr>
                <w:color w:val="000000"/>
                <w:sz w:val="20"/>
                <w:szCs w:val="20"/>
              </w:rPr>
              <w:t xml:space="preserve"> </w:t>
            </w:r>
          </w:p>
          <w:p w14:paraId="1AD4AA15" w14:textId="0738334C" w:rsidR="000732BD" w:rsidRPr="000732BD" w:rsidRDefault="00195FB6">
            <w:pPr>
              <w:jc w:val="center"/>
              <w:rPr>
                <w:color w:val="000000"/>
                <w:sz w:val="20"/>
                <w:szCs w:val="20"/>
              </w:rPr>
            </w:pPr>
            <w:r>
              <w:rPr>
                <w:color w:val="000000"/>
                <w:sz w:val="20"/>
                <w:szCs w:val="20"/>
              </w:rPr>
              <w:t>(51%)</w:t>
            </w:r>
          </w:p>
        </w:tc>
        <w:tc>
          <w:tcPr>
            <w:tcW w:w="720" w:type="dxa"/>
            <w:vAlign w:val="center"/>
          </w:tcPr>
          <w:p w14:paraId="6B8DA2BF" w14:textId="12149AF1" w:rsidR="000732BD" w:rsidRPr="000732BD" w:rsidRDefault="000732BD">
            <w:pPr>
              <w:jc w:val="center"/>
              <w:rPr>
                <w:color w:val="000000"/>
                <w:sz w:val="20"/>
                <w:szCs w:val="20"/>
              </w:rPr>
            </w:pPr>
            <w:r w:rsidRPr="0072212E">
              <w:rPr>
                <w:color w:val="000000"/>
                <w:sz w:val="20"/>
                <w:szCs w:val="20"/>
              </w:rPr>
              <w:t>12-Feb-2021</w:t>
            </w:r>
          </w:p>
        </w:tc>
        <w:tc>
          <w:tcPr>
            <w:tcW w:w="1260" w:type="dxa"/>
            <w:vAlign w:val="center"/>
          </w:tcPr>
          <w:p w14:paraId="03B974ED" w14:textId="15B25984" w:rsidR="000732BD" w:rsidRPr="000732BD" w:rsidRDefault="000732BD">
            <w:pPr>
              <w:jc w:val="center"/>
              <w:rPr>
                <w:color w:val="000000"/>
                <w:sz w:val="20"/>
                <w:szCs w:val="20"/>
              </w:rPr>
            </w:pPr>
            <w:r w:rsidRPr="0072212E">
              <w:rPr>
                <w:color w:val="000000"/>
                <w:sz w:val="20"/>
                <w:szCs w:val="20"/>
              </w:rPr>
              <w:t>152</w:t>
            </w:r>
            <w:r>
              <w:rPr>
                <w:color w:val="000000"/>
                <w:sz w:val="20"/>
                <w:szCs w:val="20"/>
              </w:rPr>
              <w:t>,</w:t>
            </w:r>
            <w:r w:rsidRPr="0072212E">
              <w:rPr>
                <w:color w:val="000000"/>
                <w:sz w:val="20"/>
                <w:szCs w:val="20"/>
              </w:rPr>
              <w:t>620</w:t>
            </w:r>
            <w:r w:rsidR="00195FB6">
              <w:rPr>
                <w:color w:val="000000"/>
                <w:sz w:val="20"/>
                <w:szCs w:val="20"/>
              </w:rPr>
              <w:t xml:space="preserve"> (73%)</w:t>
            </w:r>
          </w:p>
        </w:tc>
        <w:tc>
          <w:tcPr>
            <w:tcW w:w="778" w:type="dxa"/>
            <w:vAlign w:val="center"/>
          </w:tcPr>
          <w:p w14:paraId="7CC74FCE" w14:textId="7620E328" w:rsidR="000732BD" w:rsidRPr="000732BD" w:rsidRDefault="000732BD">
            <w:pPr>
              <w:jc w:val="center"/>
              <w:rPr>
                <w:color w:val="000000"/>
                <w:sz w:val="20"/>
                <w:szCs w:val="20"/>
              </w:rPr>
            </w:pPr>
            <w:r w:rsidRPr="0072212E">
              <w:rPr>
                <w:color w:val="000000"/>
                <w:sz w:val="20"/>
                <w:szCs w:val="20"/>
              </w:rPr>
              <w:t>10-Feb-2021</w:t>
            </w:r>
          </w:p>
        </w:tc>
        <w:tc>
          <w:tcPr>
            <w:tcW w:w="1202" w:type="dxa"/>
            <w:vAlign w:val="center"/>
          </w:tcPr>
          <w:p w14:paraId="0D750989" w14:textId="72D79070" w:rsidR="000732BD" w:rsidRPr="000732BD" w:rsidRDefault="000732BD">
            <w:pPr>
              <w:jc w:val="center"/>
              <w:rPr>
                <w:color w:val="000000"/>
                <w:sz w:val="20"/>
                <w:szCs w:val="20"/>
              </w:rPr>
            </w:pPr>
            <w:r w:rsidRPr="0072212E">
              <w:rPr>
                <w:color w:val="000000"/>
                <w:sz w:val="20"/>
                <w:szCs w:val="20"/>
              </w:rPr>
              <w:t>152</w:t>
            </w:r>
            <w:r>
              <w:rPr>
                <w:color w:val="000000"/>
                <w:sz w:val="20"/>
                <w:szCs w:val="20"/>
              </w:rPr>
              <w:t>,</w:t>
            </w:r>
            <w:r w:rsidRPr="0072212E">
              <w:rPr>
                <w:color w:val="000000"/>
                <w:sz w:val="20"/>
                <w:szCs w:val="20"/>
              </w:rPr>
              <w:t>551</w:t>
            </w:r>
            <w:r w:rsidR="00195FB6">
              <w:rPr>
                <w:color w:val="000000"/>
                <w:sz w:val="20"/>
                <w:szCs w:val="20"/>
              </w:rPr>
              <w:t xml:space="preserve"> (44%)</w:t>
            </w:r>
          </w:p>
        </w:tc>
      </w:tr>
      <w:tr w:rsidR="00BF6D7A" w:rsidRPr="001210C7" w14:paraId="76AAF7FC" w14:textId="77777777" w:rsidTr="00260CA1">
        <w:trPr>
          <w:trHeight w:val="491"/>
        </w:trPr>
        <w:tc>
          <w:tcPr>
            <w:tcW w:w="11250" w:type="dxa"/>
            <w:gridSpan w:val="11"/>
            <w:vAlign w:val="center"/>
          </w:tcPr>
          <w:p w14:paraId="16708BAC" w14:textId="77777777" w:rsidR="00BF6D7A" w:rsidRPr="001210C7" w:rsidRDefault="00BF6D7A" w:rsidP="00260CA1">
            <w:pPr>
              <w:rPr>
                <w:sz w:val="20"/>
                <w:szCs w:val="20"/>
              </w:rPr>
            </w:pPr>
            <w:r>
              <w:rPr>
                <w:sz w:val="20"/>
                <w:szCs w:val="20"/>
              </w:rPr>
              <w:t>NYC</w:t>
            </w:r>
          </w:p>
        </w:tc>
      </w:tr>
      <w:tr w:rsidR="00BF6D7A" w:rsidRPr="001210C7" w14:paraId="3264FE7E" w14:textId="77777777" w:rsidTr="00260CA1">
        <w:trPr>
          <w:trHeight w:val="491"/>
        </w:trPr>
        <w:tc>
          <w:tcPr>
            <w:tcW w:w="1260" w:type="dxa"/>
            <w:vAlign w:val="center"/>
          </w:tcPr>
          <w:p w14:paraId="17F868B9" w14:textId="77777777" w:rsidR="00BF6D7A" w:rsidRPr="001210C7" w:rsidRDefault="00BF6D7A" w:rsidP="00260CA1">
            <w:pPr>
              <w:jc w:val="center"/>
              <w:rPr>
                <w:sz w:val="20"/>
                <w:szCs w:val="20"/>
              </w:rPr>
            </w:pPr>
          </w:p>
        </w:tc>
        <w:tc>
          <w:tcPr>
            <w:tcW w:w="1980" w:type="dxa"/>
            <w:gridSpan w:val="2"/>
            <w:vAlign w:val="center"/>
          </w:tcPr>
          <w:p w14:paraId="2FD64385" w14:textId="77777777" w:rsidR="00BF6D7A" w:rsidRPr="001210C7" w:rsidRDefault="00BF6D7A" w:rsidP="00260CA1">
            <w:pPr>
              <w:jc w:val="center"/>
              <w:rPr>
                <w:sz w:val="20"/>
                <w:szCs w:val="20"/>
              </w:rPr>
            </w:pPr>
            <w:r>
              <w:rPr>
                <w:sz w:val="20"/>
                <w:szCs w:val="20"/>
              </w:rPr>
              <w:t>90</w:t>
            </w:r>
            <w:r w:rsidRPr="001210C7">
              <w:rPr>
                <w:sz w:val="20"/>
                <w:szCs w:val="20"/>
              </w:rPr>
              <w:t>% Adherence</w:t>
            </w:r>
          </w:p>
        </w:tc>
        <w:tc>
          <w:tcPr>
            <w:tcW w:w="1980" w:type="dxa"/>
            <w:gridSpan w:val="2"/>
            <w:vAlign w:val="center"/>
          </w:tcPr>
          <w:p w14:paraId="49E915A4" w14:textId="77777777" w:rsidR="00BF6D7A" w:rsidRPr="001210C7" w:rsidRDefault="00BF6D7A" w:rsidP="00260CA1">
            <w:pPr>
              <w:jc w:val="center"/>
              <w:rPr>
                <w:sz w:val="20"/>
                <w:szCs w:val="20"/>
              </w:rPr>
            </w:pPr>
            <w:r>
              <w:rPr>
                <w:sz w:val="20"/>
                <w:szCs w:val="20"/>
              </w:rPr>
              <w:t>85</w:t>
            </w:r>
            <w:r w:rsidRPr="001210C7">
              <w:rPr>
                <w:sz w:val="20"/>
                <w:szCs w:val="20"/>
              </w:rPr>
              <w:t>% Adherence</w:t>
            </w:r>
          </w:p>
        </w:tc>
        <w:tc>
          <w:tcPr>
            <w:tcW w:w="2070" w:type="dxa"/>
            <w:gridSpan w:val="2"/>
            <w:vAlign w:val="center"/>
          </w:tcPr>
          <w:p w14:paraId="0DF003A1" w14:textId="77777777" w:rsidR="00BF6D7A" w:rsidRPr="001210C7" w:rsidRDefault="00BF6D7A" w:rsidP="00260CA1">
            <w:pPr>
              <w:jc w:val="center"/>
              <w:rPr>
                <w:sz w:val="20"/>
                <w:szCs w:val="20"/>
              </w:rPr>
            </w:pPr>
            <w:r>
              <w:rPr>
                <w:sz w:val="20"/>
                <w:szCs w:val="20"/>
              </w:rPr>
              <w:t>80</w:t>
            </w:r>
            <w:r w:rsidRPr="001210C7">
              <w:rPr>
                <w:sz w:val="20"/>
                <w:szCs w:val="20"/>
              </w:rPr>
              <w:t>% Adherence</w:t>
            </w:r>
          </w:p>
        </w:tc>
        <w:tc>
          <w:tcPr>
            <w:tcW w:w="1980" w:type="dxa"/>
            <w:gridSpan w:val="2"/>
            <w:vAlign w:val="center"/>
          </w:tcPr>
          <w:p w14:paraId="4BC8032A" w14:textId="77777777" w:rsidR="00BF6D7A" w:rsidRPr="001210C7" w:rsidRDefault="00BF6D7A" w:rsidP="00260CA1">
            <w:pPr>
              <w:jc w:val="center"/>
              <w:rPr>
                <w:sz w:val="20"/>
                <w:szCs w:val="20"/>
              </w:rPr>
            </w:pPr>
            <w:r>
              <w:rPr>
                <w:sz w:val="20"/>
                <w:szCs w:val="20"/>
              </w:rPr>
              <w:t>75</w:t>
            </w:r>
            <w:r w:rsidRPr="001210C7">
              <w:rPr>
                <w:sz w:val="20"/>
                <w:szCs w:val="20"/>
              </w:rPr>
              <w:t>% Adherence</w:t>
            </w:r>
          </w:p>
        </w:tc>
        <w:tc>
          <w:tcPr>
            <w:tcW w:w="1980" w:type="dxa"/>
            <w:gridSpan w:val="2"/>
            <w:vAlign w:val="center"/>
          </w:tcPr>
          <w:p w14:paraId="532E4DA1" w14:textId="77777777" w:rsidR="00BF6D7A" w:rsidRPr="001210C7" w:rsidRDefault="00BF6D7A" w:rsidP="00260CA1">
            <w:pPr>
              <w:jc w:val="center"/>
              <w:rPr>
                <w:sz w:val="20"/>
                <w:szCs w:val="20"/>
              </w:rPr>
            </w:pPr>
            <w:r w:rsidRPr="001210C7">
              <w:rPr>
                <w:sz w:val="20"/>
                <w:szCs w:val="20"/>
              </w:rPr>
              <w:t>Dynamic Adherence</w:t>
            </w:r>
          </w:p>
        </w:tc>
      </w:tr>
      <w:tr w:rsidR="00BF6D7A" w:rsidRPr="00D86356" w14:paraId="1325587E" w14:textId="77777777" w:rsidTr="00260CA1">
        <w:trPr>
          <w:trHeight w:val="725"/>
        </w:trPr>
        <w:tc>
          <w:tcPr>
            <w:tcW w:w="1260" w:type="dxa"/>
            <w:vAlign w:val="center"/>
          </w:tcPr>
          <w:p w14:paraId="6783FBEA" w14:textId="77777777" w:rsidR="00BF6D7A" w:rsidRPr="002F4D45" w:rsidRDefault="00BF6D7A" w:rsidP="00260CA1">
            <w:pPr>
              <w:jc w:val="center"/>
              <w:rPr>
                <w:sz w:val="20"/>
                <w:szCs w:val="20"/>
              </w:rPr>
            </w:pPr>
            <w:r>
              <w:rPr>
                <w:sz w:val="20"/>
                <w:szCs w:val="20"/>
              </w:rPr>
              <w:t>Vaccine effectiveness</w:t>
            </w:r>
          </w:p>
        </w:tc>
        <w:tc>
          <w:tcPr>
            <w:tcW w:w="720" w:type="dxa"/>
            <w:vAlign w:val="center"/>
          </w:tcPr>
          <w:p w14:paraId="4D643F89"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19E64A75"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32C31C42"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021FDAD6"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630" w:type="dxa"/>
            <w:vAlign w:val="center"/>
          </w:tcPr>
          <w:p w14:paraId="1B1AE277" w14:textId="77777777" w:rsidR="00BF6D7A" w:rsidRPr="00D86356" w:rsidRDefault="00BF6D7A" w:rsidP="00260CA1">
            <w:pPr>
              <w:jc w:val="center"/>
              <w:rPr>
                <w:color w:val="000000"/>
                <w:sz w:val="20"/>
                <w:szCs w:val="20"/>
              </w:rPr>
            </w:pPr>
            <w:r w:rsidRPr="001210C7">
              <w:rPr>
                <w:sz w:val="20"/>
                <w:szCs w:val="20"/>
              </w:rPr>
              <w:t>Date</w:t>
            </w:r>
          </w:p>
        </w:tc>
        <w:tc>
          <w:tcPr>
            <w:tcW w:w="1440" w:type="dxa"/>
            <w:vAlign w:val="center"/>
          </w:tcPr>
          <w:p w14:paraId="716EB4D7"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20" w:type="dxa"/>
            <w:vAlign w:val="center"/>
          </w:tcPr>
          <w:p w14:paraId="3F1C8322"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43DF7FE6"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c>
          <w:tcPr>
            <w:tcW w:w="778" w:type="dxa"/>
            <w:vAlign w:val="center"/>
          </w:tcPr>
          <w:p w14:paraId="703A7E82" w14:textId="77777777" w:rsidR="00BF6D7A" w:rsidRPr="00D86356" w:rsidRDefault="00BF6D7A" w:rsidP="00260CA1">
            <w:pPr>
              <w:jc w:val="center"/>
              <w:rPr>
                <w:color w:val="000000"/>
                <w:sz w:val="20"/>
                <w:szCs w:val="20"/>
              </w:rPr>
            </w:pPr>
            <w:r w:rsidRPr="001210C7">
              <w:rPr>
                <w:sz w:val="20"/>
                <w:szCs w:val="20"/>
              </w:rPr>
              <w:t>Date</w:t>
            </w:r>
          </w:p>
        </w:tc>
        <w:tc>
          <w:tcPr>
            <w:tcW w:w="1202" w:type="dxa"/>
            <w:vAlign w:val="center"/>
          </w:tcPr>
          <w:p w14:paraId="0F1426E8" w14:textId="77777777" w:rsidR="00BF6D7A" w:rsidRPr="00D86356" w:rsidRDefault="00BF6D7A" w:rsidP="00260CA1">
            <w:pPr>
              <w:jc w:val="center"/>
              <w:rPr>
                <w:color w:val="000000"/>
                <w:sz w:val="20"/>
                <w:szCs w:val="20"/>
              </w:rPr>
            </w:pPr>
            <w:r w:rsidRPr="001210C7">
              <w:rPr>
                <w:sz w:val="20"/>
                <w:szCs w:val="20"/>
              </w:rPr>
              <w:t>N</w:t>
            </w:r>
            <w:r>
              <w:rPr>
                <w:sz w:val="20"/>
                <w:szCs w:val="20"/>
              </w:rPr>
              <w:t>umber</w:t>
            </w:r>
            <w:r w:rsidRPr="001210C7">
              <w:rPr>
                <w:sz w:val="20"/>
                <w:szCs w:val="20"/>
              </w:rPr>
              <w:t xml:space="preserve"> of </w:t>
            </w:r>
            <w:r>
              <w:rPr>
                <w:sz w:val="20"/>
                <w:szCs w:val="20"/>
              </w:rPr>
              <w:t>cases</w:t>
            </w:r>
          </w:p>
        </w:tc>
      </w:tr>
      <w:tr w:rsidR="00BF6D7A" w:rsidRPr="001210C7" w14:paraId="39CCD8C2" w14:textId="77777777" w:rsidTr="00260CA1">
        <w:trPr>
          <w:trHeight w:val="725"/>
        </w:trPr>
        <w:tc>
          <w:tcPr>
            <w:tcW w:w="1260" w:type="dxa"/>
            <w:vAlign w:val="center"/>
          </w:tcPr>
          <w:p w14:paraId="1AC094D2" w14:textId="77777777" w:rsidR="00BF6D7A" w:rsidRDefault="00BF6D7A" w:rsidP="00260CA1">
            <w:pPr>
              <w:jc w:val="center"/>
              <w:rPr>
                <w:sz w:val="20"/>
                <w:szCs w:val="20"/>
              </w:rPr>
            </w:pPr>
            <w:r w:rsidRPr="002F4D45">
              <w:rPr>
                <w:sz w:val="20"/>
                <w:szCs w:val="20"/>
              </w:rPr>
              <w:lastRenderedPageBreak/>
              <w:t>No Vaccine</w:t>
            </w:r>
          </w:p>
        </w:tc>
        <w:tc>
          <w:tcPr>
            <w:tcW w:w="720" w:type="dxa"/>
            <w:vAlign w:val="center"/>
          </w:tcPr>
          <w:p w14:paraId="6919F4DC" w14:textId="77777777" w:rsidR="00BF6D7A" w:rsidRPr="00936DE2" w:rsidRDefault="00BF6D7A" w:rsidP="00260CA1">
            <w:pPr>
              <w:jc w:val="center"/>
              <w:rPr>
                <w:sz w:val="20"/>
                <w:szCs w:val="20"/>
              </w:rPr>
            </w:pPr>
            <w:r w:rsidRPr="00936DE2">
              <w:rPr>
                <w:color w:val="000000"/>
                <w:sz w:val="20"/>
                <w:szCs w:val="20"/>
              </w:rPr>
              <w:t>22-Mar-2021</w:t>
            </w:r>
          </w:p>
        </w:tc>
        <w:tc>
          <w:tcPr>
            <w:tcW w:w="1260" w:type="dxa"/>
            <w:vAlign w:val="center"/>
          </w:tcPr>
          <w:p w14:paraId="23D37B15" w14:textId="1CA4B86B" w:rsidR="00BF6D7A" w:rsidRPr="00936DE2" w:rsidRDefault="00BF6D7A" w:rsidP="00260CA1">
            <w:pPr>
              <w:jc w:val="center"/>
              <w:rPr>
                <w:sz w:val="20"/>
                <w:szCs w:val="20"/>
              </w:rPr>
            </w:pPr>
            <w:r w:rsidRPr="00936DE2">
              <w:rPr>
                <w:color w:val="000000"/>
                <w:sz w:val="20"/>
                <w:szCs w:val="20"/>
              </w:rPr>
              <w:t>699</w:t>
            </w:r>
            <w:r>
              <w:rPr>
                <w:color w:val="000000"/>
                <w:sz w:val="20"/>
                <w:szCs w:val="20"/>
              </w:rPr>
              <w:t>,</w:t>
            </w:r>
            <w:r w:rsidRPr="00936DE2">
              <w:rPr>
                <w:color w:val="000000"/>
                <w:sz w:val="20"/>
                <w:szCs w:val="20"/>
              </w:rPr>
              <w:t>352</w:t>
            </w:r>
          </w:p>
        </w:tc>
        <w:tc>
          <w:tcPr>
            <w:tcW w:w="720" w:type="dxa"/>
            <w:vAlign w:val="center"/>
          </w:tcPr>
          <w:p w14:paraId="0325A255" w14:textId="77777777" w:rsidR="00BF6D7A" w:rsidRPr="00936DE2" w:rsidRDefault="00BF6D7A" w:rsidP="00260CA1">
            <w:pPr>
              <w:jc w:val="center"/>
              <w:rPr>
                <w:sz w:val="20"/>
                <w:szCs w:val="20"/>
              </w:rPr>
            </w:pPr>
            <w:r w:rsidRPr="00936DE2">
              <w:rPr>
                <w:color w:val="000000"/>
                <w:sz w:val="20"/>
                <w:szCs w:val="20"/>
              </w:rPr>
              <w:t>27-Aug-2021</w:t>
            </w:r>
          </w:p>
        </w:tc>
        <w:tc>
          <w:tcPr>
            <w:tcW w:w="1260" w:type="dxa"/>
            <w:vAlign w:val="center"/>
          </w:tcPr>
          <w:p w14:paraId="55D15837" w14:textId="77777777" w:rsidR="00BF6D7A" w:rsidRPr="00936DE2" w:rsidRDefault="00BF6D7A" w:rsidP="00260CA1">
            <w:pPr>
              <w:jc w:val="center"/>
              <w:rPr>
                <w:sz w:val="20"/>
                <w:szCs w:val="20"/>
              </w:rPr>
            </w:pPr>
            <w:r w:rsidRPr="00936DE2">
              <w:rPr>
                <w:color w:val="000000"/>
                <w:sz w:val="20"/>
                <w:szCs w:val="20"/>
              </w:rPr>
              <w:t>1</w:t>
            </w:r>
            <w:r>
              <w:rPr>
                <w:color w:val="000000"/>
                <w:sz w:val="20"/>
                <w:szCs w:val="20"/>
              </w:rPr>
              <w:t>,</w:t>
            </w:r>
            <w:r w:rsidRPr="00936DE2">
              <w:rPr>
                <w:color w:val="000000"/>
                <w:sz w:val="20"/>
                <w:szCs w:val="20"/>
              </w:rPr>
              <w:t>110</w:t>
            </w:r>
            <w:r>
              <w:rPr>
                <w:color w:val="000000"/>
                <w:sz w:val="20"/>
                <w:szCs w:val="20"/>
              </w:rPr>
              <w:t>,</w:t>
            </w:r>
            <w:r w:rsidRPr="00936DE2">
              <w:rPr>
                <w:color w:val="000000"/>
                <w:sz w:val="20"/>
                <w:szCs w:val="20"/>
              </w:rPr>
              <w:t>07</w:t>
            </w:r>
            <w:r>
              <w:rPr>
                <w:color w:val="000000"/>
                <w:sz w:val="20"/>
                <w:szCs w:val="20"/>
              </w:rPr>
              <w:t>0</w:t>
            </w:r>
          </w:p>
        </w:tc>
        <w:tc>
          <w:tcPr>
            <w:tcW w:w="630" w:type="dxa"/>
            <w:vAlign w:val="center"/>
          </w:tcPr>
          <w:p w14:paraId="5B321ECE" w14:textId="77777777" w:rsidR="00BF6D7A" w:rsidRPr="00936DE2" w:rsidRDefault="00BF6D7A" w:rsidP="00260CA1">
            <w:pPr>
              <w:jc w:val="center"/>
              <w:rPr>
                <w:sz w:val="20"/>
                <w:szCs w:val="20"/>
              </w:rPr>
            </w:pPr>
            <w:r w:rsidRPr="00936DE2">
              <w:rPr>
                <w:color w:val="000000"/>
                <w:sz w:val="20"/>
                <w:szCs w:val="20"/>
              </w:rPr>
              <w:t>4-Sep-2021</w:t>
            </w:r>
          </w:p>
        </w:tc>
        <w:tc>
          <w:tcPr>
            <w:tcW w:w="1440" w:type="dxa"/>
            <w:vAlign w:val="center"/>
          </w:tcPr>
          <w:p w14:paraId="2CD4BA1A" w14:textId="77777777" w:rsidR="00BF6D7A" w:rsidRPr="00936DE2" w:rsidRDefault="00BF6D7A" w:rsidP="00260CA1">
            <w:pPr>
              <w:jc w:val="center"/>
              <w:rPr>
                <w:sz w:val="20"/>
                <w:szCs w:val="20"/>
              </w:rPr>
            </w:pPr>
            <w:r w:rsidRPr="00936DE2">
              <w:rPr>
                <w:color w:val="000000"/>
                <w:sz w:val="20"/>
                <w:szCs w:val="20"/>
              </w:rPr>
              <w:t>3</w:t>
            </w:r>
            <w:r>
              <w:rPr>
                <w:color w:val="000000"/>
                <w:sz w:val="20"/>
                <w:szCs w:val="20"/>
              </w:rPr>
              <w:t>,</w:t>
            </w:r>
            <w:r w:rsidRPr="00936DE2">
              <w:rPr>
                <w:color w:val="000000"/>
                <w:sz w:val="20"/>
                <w:szCs w:val="20"/>
              </w:rPr>
              <w:t>307</w:t>
            </w:r>
            <w:r>
              <w:rPr>
                <w:color w:val="000000"/>
                <w:sz w:val="20"/>
                <w:szCs w:val="20"/>
              </w:rPr>
              <w:t>,</w:t>
            </w:r>
            <w:r w:rsidRPr="00936DE2">
              <w:rPr>
                <w:color w:val="000000"/>
                <w:sz w:val="20"/>
                <w:szCs w:val="20"/>
              </w:rPr>
              <w:t>09</w:t>
            </w:r>
            <w:r>
              <w:rPr>
                <w:color w:val="000000"/>
                <w:sz w:val="20"/>
                <w:szCs w:val="20"/>
              </w:rPr>
              <w:t>0</w:t>
            </w:r>
          </w:p>
        </w:tc>
        <w:tc>
          <w:tcPr>
            <w:tcW w:w="720" w:type="dxa"/>
            <w:vAlign w:val="center"/>
          </w:tcPr>
          <w:p w14:paraId="77F4352F" w14:textId="77777777" w:rsidR="00BF6D7A" w:rsidRPr="00936DE2" w:rsidRDefault="00BF6D7A" w:rsidP="00260CA1">
            <w:pPr>
              <w:jc w:val="center"/>
              <w:rPr>
                <w:sz w:val="20"/>
                <w:szCs w:val="20"/>
              </w:rPr>
            </w:pPr>
            <w:r w:rsidRPr="00936DE2">
              <w:rPr>
                <w:color w:val="000000"/>
                <w:sz w:val="20"/>
                <w:szCs w:val="20"/>
              </w:rPr>
              <w:t>21-Jun-2021</w:t>
            </w:r>
          </w:p>
        </w:tc>
        <w:tc>
          <w:tcPr>
            <w:tcW w:w="1260" w:type="dxa"/>
            <w:vAlign w:val="center"/>
          </w:tcPr>
          <w:p w14:paraId="6EA93FB0" w14:textId="77777777" w:rsidR="00BF6D7A" w:rsidRPr="0096141C" w:rsidRDefault="00BF6D7A" w:rsidP="00260CA1">
            <w:pPr>
              <w:jc w:val="center"/>
              <w:rPr>
                <w:color w:val="000000"/>
                <w:sz w:val="20"/>
                <w:szCs w:val="20"/>
              </w:rPr>
            </w:pPr>
            <w:r w:rsidRPr="00936DE2">
              <w:rPr>
                <w:color w:val="000000"/>
                <w:sz w:val="20"/>
                <w:szCs w:val="20"/>
              </w:rPr>
              <w:t>4</w:t>
            </w:r>
            <w:r>
              <w:rPr>
                <w:color w:val="000000"/>
                <w:sz w:val="20"/>
                <w:szCs w:val="20"/>
              </w:rPr>
              <w:t>,</w:t>
            </w:r>
            <w:r w:rsidRPr="00936DE2">
              <w:rPr>
                <w:color w:val="000000"/>
                <w:sz w:val="20"/>
                <w:szCs w:val="20"/>
              </w:rPr>
              <w:t>999</w:t>
            </w:r>
            <w:r>
              <w:rPr>
                <w:color w:val="000000"/>
                <w:sz w:val="20"/>
                <w:szCs w:val="20"/>
              </w:rPr>
              <w:t>,</w:t>
            </w:r>
            <w:r w:rsidRPr="00936DE2">
              <w:rPr>
                <w:color w:val="000000"/>
                <w:sz w:val="20"/>
                <w:szCs w:val="20"/>
              </w:rPr>
              <w:t>1</w:t>
            </w:r>
            <w:r>
              <w:rPr>
                <w:color w:val="000000"/>
                <w:sz w:val="20"/>
                <w:szCs w:val="20"/>
              </w:rPr>
              <w:t>00</w:t>
            </w:r>
          </w:p>
        </w:tc>
        <w:tc>
          <w:tcPr>
            <w:tcW w:w="778" w:type="dxa"/>
            <w:vAlign w:val="center"/>
          </w:tcPr>
          <w:p w14:paraId="6DFD2744" w14:textId="77777777" w:rsidR="00BF6D7A" w:rsidRPr="00936DE2"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202" w:type="dxa"/>
            <w:vAlign w:val="center"/>
          </w:tcPr>
          <w:p w14:paraId="23D83DF0" w14:textId="77777777" w:rsidR="00BF6D7A" w:rsidRPr="00936DE2" w:rsidRDefault="00BF6D7A" w:rsidP="00260CA1">
            <w:pPr>
              <w:jc w:val="center"/>
              <w:rPr>
                <w:sz w:val="20"/>
                <w:szCs w:val="20"/>
              </w:rPr>
            </w:pPr>
            <w:r w:rsidRPr="00936DE2">
              <w:rPr>
                <w:color w:val="000000"/>
                <w:sz w:val="20"/>
                <w:szCs w:val="20"/>
              </w:rPr>
              <w:t>1</w:t>
            </w:r>
            <w:r>
              <w:rPr>
                <w:color w:val="000000"/>
                <w:sz w:val="20"/>
                <w:szCs w:val="20"/>
              </w:rPr>
              <w:t>,</w:t>
            </w:r>
            <w:r w:rsidRPr="00936DE2">
              <w:rPr>
                <w:color w:val="000000"/>
                <w:sz w:val="20"/>
                <w:szCs w:val="20"/>
              </w:rPr>
              <w:t>308</w:t>
            </w:r>
            <w:r>
              <w:rPr>
                <w:color w:val="000000"/>
                <w:sz w:val="20"/>
                <w:szCs w:val="20"/>
              </w:rPr>
              <w:t>,</w:t>
            </w:r>
            <w:r w:rsidRPr="00936DE2">
              <w:rPr>
                <w:color w:val="000000"/>
                <w:sz w:val="20"/>
                <w:szCs w:val="20"/>
              </w:rPr>
              <w:t>99</w:t>
            </w:r>
            <w:r>
              <w:rPr>
                <w:color w:val="000000"/>
                <w:sz w:val="20"/>
                <w:szCs w:val="20"/>
              </w:rPr>
              <w:t>0</w:t>
            </w:r>
          </w:p>
        </w:tc>
      </w:tr>
      <w:tr w:rsidR="00624D70" w:rsidRPr="001210C7" w14:paraId="2061D4F4" w14:textId="77777777" w:rsidTr="0072212E">
        <w:trPr>
          <w:trHeight w:val="725"/>
        </w:trPr>
        <w:tc>
          <w:tcPr>
            <w:tcW w:w="1260" w:type="dxa"/>
            <w:vAlign w:val="center"/>
          </w:tcPr>
          <w:p w14:paraId="02A469A4" w14:textId="77777777" w:rsidR="00624D70" w:rsidRPr="001210C7" w:rsidRDefault="00624D70" w:rsidP="00624D70">
            <w:pPr>
              <w:jc w:val="center"/>
              <w:rPr>
                <w:sz w:val="20"/>
                <w:szCs w:val="20"/>
              </w:rPr>
            </w:pPr>
            <w:r>
              <w:rPr>
                <w:sz w:val="20"/>
                <w:szCs w:val="20"/>
              </w:rPr>
              <w:t>50%</w:t>
            </w:r>
          </w:p>
        </w:tc>
        <w:tc>
          <w:tcPr>
            <w:tcW w:w="720" w:type="dxa"/>
            <w:vAlign w:val="center"/>
          </w:tcPr>
          <w:p w14:paraId="78755FEA" w14:textId="52CD0CC0" w:rsidR="00624D70" w:rsidRPr="00624D70" w:rsidRDefault="00624D70">
            <w:pPr>
              <w:jc w:val="center"/>
              <w:rPr>
                <w:sz w:val="20"/>
                <w:szCs w:val="20"/>
              </w:rPr>
            </w:pPr>
            <w:r w:rsidRPr="0072212E">
              <w:rPr>
                <w:color w:val="000000"/>
                <w:sz w:val="20"/>
                <w:szCs w:val="20"/>
              </w:rPr>
              <w:t>25-Feb-2021</w:t>
            </w:r>
          </w:p>
        </w:tc>
        <w:tc>
          <w:tcPr>
            <w:tcW w:w="1260" w:type="dxa"/>
            <w:vAlign w:val="center"/>
          </w:tcPr>
          <w:p w14:paraId="36AFCEA8" w14:textId="3B888119" w:rsidR="00624D70" w:rsidRPr="00624D70" w:rsidRDefault="00624D70">
            <w:pPr>
              <w:jc w:val="center"/>
              <w:rPr>
                <w:sz w:val="20"/>
                <w:szCs w:val="20"/>
              </w:rPr>
            </w:pPr>
            <w:r w:rsidRPr="0072212E">
              <w:rPr>
                <w:color w:val="000000"/>
                <w:sz w:val="20"/>
                <w:szCs w:val="20"/>
              </w:rPr>
              <w:t>566</w:t>
            </w:r>
            <w:r>
              <w:rPr>
                <w:color w:val="000000"/>
                <w:sz w:val="20"/>
                <w:szCs w:val="20"/>
              </w:rPr>
              <w:t>,</w:t>
            </w:r>
            <w:r w:rsidRPr="0072212E">
              <w:rPr>
                <w:color w:val="000000"/>
                <w:sz w:val="20"/>
                <w:szCs w:val="20"/>
              </w:rPr>
              <w:t>553</w:t>
            </w:r>
            <w:r w:rsidR="00830731">
              <w:rPr>
                <w:color w:val="000000"/>
                <w:sz w:val="20"/>
                <w:szCs w:val="20"/>
              </w:rPr>
              <w:t xml:space="preserve"> (19%)</w:t>
            </w:r>
          </w:p>
        </w:tc>
        <w:tc>
          <w:tcPr>
            <w:tcW w:w="720" w:type="dxa"/>
            <w:vAlign w:val="center"/>
          </w:tcPr>
          <w:p w14:paraId="1197DF32" w14:textId="7ECD6343" w:rsidR="00624D70" w:rsidRPr="00624D70" w:rsidRDefault="00624D70">
            <w:pPr>
              <w:jc w:val="center"/>
              <w:rPr>
                <w:sz w:val="20"/>
                <w:szCs w:val="20"/>
              </w:rPr>
            </w:pPr>
            <w:r w:rsidRPr="0072212E">
              <w:rPr>
                <w:color w:val="000000"/>
                <w:sz w:val="20"/>
                <w:szCs w:val="20"/>
              </w:rPr>
              <w:t>24-Mar-2021</w:t>
            </w:r>
          </w:p>
        </w:tc>
        <w:tc>
          <w:tcPr>
            <w:tcW w:w="1260" w:type="dxa"/>
            <w:vAlign w:val="center"/>
          </w:tcPr>
          <w:p w14:paraId="44096D93" w14:textId="1F0BE328" w:rsidR="00624D70" w:rsidRPr="00624D70" w:rsidRDefault="00624D70">
            <w:pPr>
              <w:jc w:val="center"/>
              <w:rPr>
                <w:sz w:val="20"/>
                <w:szCs w:val="20"/>
              </w:rPr>
            </w:pPr>
            <w:r w:rsidRPr="0072212E">
              <w:rPr>
                <w:color w:val="000000"/>
                <w:sz w:val="20"/>
                <w:szCs w:val="20"/>
              </w:rPr>
              <w:t>612</w:t>
            </w:r>
            <w:r>
              <w:rPr>
                <w:color w:val="000000"/>
                <w:sz w:val="20"/>
                <w:szCs w:val="20"/>
              </w:rPr>
              <w:t>,</w:t>
            </w:r>
            <w:r w:rsidRPr="0072212E">
              <w:rPr>
                <w:color w:val="000000"/>
                <w:sz w:val="20"/>
                <w:szCs w:val="20"/>
              </w:rPr>
              <w:t>820</w:t>
            </w:r>
            <w:r w:rsidR="00830731">
              <w:rPr>
                <w:color w:val="000000"/>
                <w:sz w:val="20"/>
                <w:szCs w:val="20"/>
              </w:rPr>
              <w:t xml:space="preserve"> (45%)</w:t>
            </w:r>
          </w:p>
        </w:tc>
        <w:tc>
          <w:tcPr>
            <w:tcW w:w="630" w:type="dxa"/>
            <w:vAlign w:val="center"/>
          </w:tcPr>
          <w:p w14:paraId="38BD7A3E" w14:textId="26163BE4" w:rsidR="00624D70" w:rsidRPr="00624D70" w:rsidRDefault="00624D70">
            <w:pPr>
              <w:jc w:val="center"/>
              <w:rPr>
                <w:sz w:val="20"/>
                <w:szCs w:val="20"/>
              </w:rPr>
            </w:pPr>
            <w:r w:rsidRPr="0072212E">
              <w:rPr>
                <w:color w:val="000000"/>
                <w:sz w:val="20"/>
                <w:szCs w:val="20"/>
              </w:rPr>
              <w:t>13-Aug-2021</w:t>
            </w:r>
          </w:p>
        </w:tc>
        <w:tc>
          <w:tcPr>
            <w:tcW w:w="1440" w:type="dxa"/>
            <w:vAlign w:val="center"/>
          </w:tcPr>
          <w:p w14:paraId="39B1102B" w14:textId="77777777" w:rsidR="00830731" w:rsidRDefault="00624D70" w:rsidP="00624D70">
            <w:pPr>
              <w:jc w:val="center"/>
              <w:rPr>
                <w:color w:val="000000"/>
                <w:sz w:val="20"/>
                <w:szCs w:val="20"/>
              </w:rPr>
            </w:pPr>
            <w:r w:rsidRPr="0072212E">
              <w:rPr>
                <w:color w:val="000000"/>
                <w:sz w:val="20"/>
                <w:szCs w:val="20"/>
              </w:rPr>
              <w:t>835</w:t>
            </w:r>
            <w:r>
              <w:rPr>
                <w:color w:val="000000"/>
                <w:sz w:val="20"/>
                <w:szCs w:val="20"/>
              </w:rPr>
              <w:t>,</w:t>
            </w:r>
            <w:r w:rsidRPr="0072212E">
              <w:rPr>
                <w:color w:val="000000"/>
                <w:sz w:val="20"/>
                <w:szCs w:val="20"/>
              </w:rPr>
              <w:t>071</w:t>
            </w:r>
            <w:r w:rsidR="00830731">
              <w:rPr>
                <w:color w:val="000000"/>
                <w:sz w:val="20"/>
                <w:szCs w:val="20"/>
              </w:rPr>
              <w:t xml:space="preserve"> </w:t>
            </w:r>
          </w:p>
          <w:p w14:paraId="301B4D8E" w14:textId="086A8BBD" w:rsidR="00624D70" w:rsidRPr="00624D70" w:rsidRDefault="00830731">
            <w:pPr>
              <w:jc w:val="center"/>
              <w:rPr>
                <w:sz w:val="20"/>
                <w:szCs w:val="20"/>
              </w:rPr>
            </w:pPr>
            <w:r>
              <w:rPr>
                <w:color w:val="000000"/>
                <w:sz w:val="20"/>
                <w:szCs w:val="20"/>
              </w:rPr>
              <w:t>(75%)</w:t>
            </w:r>
          </w:p>
        </w:tc>
        <w:tc>
          <w:tcPr>
            <w:tcW w:w="720" w:type="dxa"/>
            <w:vAlign w:val="center"/>
          </w:tcPr>
          <w:p w14:paraId="227B0ED0" w14:textId="7A7F9850" w:rsidR="00624D70" w:rsidRPr="00624D70" w:rsidRDefault="00624D70">
            <w:pPr>
              <w:jc w:val="center"/>
              <w:rPr>
                <w:sz w:val="20"/>
                <w:szCs w:val="20"/>
              </w:rPr>
            </w:pPr>
            <w:r w:rsidRPr="0072212E">
              <w:rPr>
                <w:color w:val="000000"/>
                <w:sz w:val="20"/>
                <w:szCs w:val="20"/>
              </w:rPr>
              <w:t>20-Oct-2021</w:t>
            </w:r>
          </w:p>
        </w:tc>
        <w:tc>
          <w:tcPr>
            <w:tcW w:w="1260" w:type="dxa"/>
            <w:vAlign w:val="center"/>
          </w:tcPr>
          <w:p w14:paraId="5EAFA867" w14:textId="06DD20F0" w:rsidR="00624D70" w:rsidRPr="00624D70" w:rsidRDefault="00624D70">
            <w:pPr>
              <w:jc w:val="center"/>
              <w:rPr>
                <w:sz w:val="20"/>
                <w:szCs w:val="20"/>
              </w:rPr>
            </w:pPr>
            <w:r w:rsidRPr="0072212E">
              <w:rPr>
                <w:color w:val="000000"/>
                <w:sz w:val="20"/>
                <w:szCs w:val="20"/>
              </w:rPr>
              <w:t>2</w:t>
            </w:r>
            <w:r>
              <w:rPr>
                <w:color w:val="000000"/>
                <w:sz w:val="20"/>
                <w:szCs w:val="20"/>
              </w:rPr>
              <w:t>,</w:t>
            </w:r>
            <w:r w:rsidRPr="0072212E">
              <w:rPr>
                <w:color w:val="000000"/>
                <w:sz w:val="20"/>
                <w:szCs w:val="20"/>
              </w:rPr>
              <w:t>107</w:t>
            </w:r>
            <w:r>
              <w:rPr>
                <w:color w:val="000000"/>
                <w:sz w:val="20"/>
                <w:szCs w:val="20"/>
              </w:rPr>
              <w:t>,</w:t>
            </w:r>
            <w:r w:rsidRPr="0072212E">
              <w:rPr>
                <w:color w:val="000000"/>
                <w:sz w:val="20"/>
                <w:szCs w:val="20"/>
              </w:rPr>
              <w:t>95</w:t>
            </w:r>
            <w:r>
              <w:rPr>
                <w:color w:val="000000"/>
                <w:sz w:val="20"/>
                <w:szCs w:val="20"/>
              </w:rPr>
              <w:t>0</w:t>
            </w:r>
            <w:r w:rsidR="00830731">
              <w:rPr>
                <w:color w:val="000000"/>
                <w:sz w:val="20"/>
                <w:szCs w:val="20"/>
              </w:rPr>
              <w:t xml:space="preserve"> (58%)</w:t>
            </w:r>
          </w:p>
        </w:tc>
        <w:tc>
          <w:tcPr>
            <w:tcW w:w="778" w:type="dxa"/>
            <w:vAlign w:val="center"/>
          </w:tcPr>
          <w:p w14:paraId="13DC584E" w14:textId="6C4547AA" w:rsidR="00624D70" w:rsidRPr="00624D70" w:rsidRDefault="00624D70">
            <w:pPr>
              <w:jc w:val="center"/>
              <w:rPr>
                <w:sz w:val="20"/>
                <w:szCs w:val="20"/>
              </w:rPr>
            </w:pPr>
            <w:r>
              <w:rPr>
                <w:color w:val="000000"/>
                <w:sz w:val="20"/>
                <w:szCs w:val="20"/>
              </w:rPr>
              <w:t xml:space="preserve">After June </w:t>
            </w:r>
            <w:r w:rsidRPr="00473707">
              <w:rPr>
                <w:color w:val="000000"/>
                <w:sz w:val="20"/>
                <w:szCs w:val="20"/>
              </w:rPr>
              <w:t>2022</w:t>
            </w:r>
          </w:p>
        </w:tc>
        <w:tc>
          <w:tcPr>
            <w:tcW w:w="1202" w:type="dxa"/>
            <w:vAlign w:val="center"/>
          </w:tcPr>
          <w:p w14:paraId="7DE6F56A" w14:textId="1413B88E" w:rsidR="00624D70" w:rsidRPr="00624D70" w:rsidRDefault="00624D70">
            <w:pPr>
              <w:jc w:val="center"/>
              <w:rPr>
                <w:sz w:val="20"/>
                <w:szCs w:val="20"/>
              </w:rPr>
            </w:pPr>
            <w:r w:rsidRPr="0072212E">
              <w:rPr>
                <w:color w:val="000000"/>
                <w:sz w:val="20"/>
                <w:szCs w:val="20"/>
              </w:rPr>
              <w:t>1</w:t>
            </w:r>
            <w:r>
              <w:rPr>
                <w:color w:val="000000"/>
                <w:sz w:val="20"/>
                <w:szCs w:val="20"/>
              </w:rPr>
              <w:t>,</w:t>
            </w:r>
            <w:r w:rsidRPr="0072212E">
              <w:rPr>
                <w:color w:val="000000"/>
                <w:sz w:val="20"/>
                <w:szCs w:val="20"/>
              </w:rPr>
              <w:t>134</w:t>
            </w:r>
            <w:r>
              <w:rPr>
                <w:color w:val="000000"/>
                <w:sz w:val="20"/>
                <w:szCs w:val="20"/>
              </w:rPr>
              <w:t>,</w:t>
            </w:r>
            <w:r w:rsidRPr="0072212E">
              <w:rPr>
                <w:color w:val="000000"/>
                <w:sz w:val="20"/>
                <w:szCs w:val="20"/>
              </w:rPr>
              <w:t>18</w:t>
            </w:r>
            <w:r>
              <w:rPr>
                <w:color w:val="000000"/>
                <w:sz w:val="20"/>
                <w:szCs w:val="20"/>
              </w:rPr>
              <w:t>0</w:t>
            </w:r>
            <w:r w:rsidR="00830731">
              <w:rPr>
                <w:color w:val="000000"/>
                <w:sz w:val="20"/>
                <w:szCs w:val="20"/>
              </w:rPr>
              <w:t xml:space="preserve"> (13%)</w:t>
            </w:r>
          </w:p>
        </w:tc>
      </w:tr>
      <w:tr w:rsidR="00624D70" w:rsidRPr="00AC390A" w14:paraId="43261ED6" w14:textId="77777777" w:rsidTr="0072212E">
        <w:trPr>
          <w:trHeight w:val="737"/>
        </w:trPr>
        <w:tc>
          <w:tcPr>
            <w:tcW w:w="1260" w:type="dxa"/>
            <w:vAlign w:val="center"/>
          </w:tcPr>
          <w:p w14:paraId="6433486A" w14:textId="77777777" w:rsidR="00624D70" w:rsidRPr="001210C7" w:rsidRDefault="00624D70" w:rsidP="00624D70">
            <w:pPr>
              <w:jc w:val="center"/>
              <w:rPr>
                <w:sz w:val="20"/>
                <w:szCs w:val="20"/>
              </w:rPr>
            </w:pPr>
            <w:r>
              <w:rPr>
                <w:sz w:val="20"/>
                <w:szCs w:val="20"/>
              </w:rPr>
              <w:t>75%</w:t>
            </w:r>
          </w:p>
        </w:tc>
        <w:tc>
          <w:tcPr>
            <w:tcW w:w="720" w:type="dxa"/>
            <w:vAlign w:val="center"/>
          </w:tcPr>
          <w:p w14:paraId="1E6DF80E" w14:textId="539BD682" w:rsidR="00624D70" w:rsidRPr="00624D70" w:rsidRDefault="00624D70">
            <w:pPr>
              <w:jc w:val="center"/>
              <w:rPr>
                <w:sz w:val="20"/>
                <w:szCs w:val="20"/>
              </w:rPr>
            </w:pPr>
            <w:r w:rsidRPr="0072212E">
              <w:rPr>
                <w:color w:val="000000"/>
                <w:sz w:val="20"/>
                <w:szCs w:val="20"/>
              </w:rPr>
              <w:t>17-Feb-2021</w:t>
            </w:r>
          </w:p>
        </w:tc>
        <w:tc>
          <w:tcPr>
            <w:tcW w:w="1260" w:type="dxa"/>
            <w:vAlign w:val="center"/>
          </w:tcPr>
          <w:p w14:paraId="417054FF" w14:textId="0303443E" w:rsidR="00624D70" w:rsidRPr="00624D70" w:rsidRDefault="00624D70">
            <w:pPr>
              <w:jc w:val="center"/>
              <w:rPr>
                <w:sz w:val="20"/>
                <w:szCs w:val="20"/>
              </w:rPr>
            </w:pPr>
            <w:r w:rsidRPr="0072212E">
              <w:rPr>
                <w:color w:val="000000"/>
                <w:sz w:val="20"/>
                <w:szCs w:val="20"/>
              </w:rPr>
              <w:t>530</w:t>
            </w:r>
            <w:r>
              <w:rPr>
                <w:color w:val="000000"/>
                <w:sz w:val="20"/>
                <w:szCs w:val="20"/>
              </w:rPr>
              <w:t>,</w:t>
            </w:r>
            <w:r w:rsidRPr="0072212E">
              <w:rPr>
                <w:color w:val="000000"/>
                <w:sz w:val="20"/>
                <w:szCs w:val="20"/>
              </w:rPr>
              <w:t>075</w:t>
            </w:r>
            <w:r w:rsidR="00830731">
              <w:rPr>
                <w:color w:val="000000"/>
                <w:sz w:val="20"/>
                <w:szCs w:val="20"/>
              </w:rPr>
              <w:t xml:space="preserve"> (24%)</w:t>
            </w:r>
          </w:p>
        </w:tc>
        <w:tc>
          <w:tcPr>
            <w:tcW w:w="720" w:type="dxa"/>
            <w:vAlign w:val="center"/>
          </w:tcPr>
          <w:p w14:paraId="0D799EAB" w14:textId="2F5DC1BC" w:rsidR="00624D70" w:rsidRPr="00624D70" w:rsidRDefault="00624D70">
            <w:pPr>
              <w:jc w:val="center"/>
              <w:rPr>
                <w:sz w:val="20"/>
                <w:szCs w:val="20"/>
              </w:rPr>
            </w:pPr>
            <w:r w:rsidRPr="0072212E">
              <w:rPr>
                <w:color w:val="000000"/>
                <w:sz w:val="20"/>
                <w:szCs w:val="20"/>
              </w:rPr>
              <w:t>2-Mar-2021</w:t>
            </w:r>
          </w:p>
        </w:tc>
        <w:tc>
          <w:tcPr>
            <w:tcW w:w="1260" w:type="dxa"/>
            <w:vAlign w:val="center"/>
          </w:tcPr>
          <w:p w14:paraId="6B5673CA" w14:textId="641DF87A" w:rsidR="00624D70" w:rsidRPr="00624D70" w:rsidRDefault="00624D70">
            <w:pPr>
              <w:jc w:val="center"/>
              <w:rPr>
                <w:sz w:val="20"/>
                <w:szCs w:val="20"/>
              </w:rPr>
            </w:pPr>
            <w:r w:rsidRPr="0072212E">
              <w:rPr>
                <w:color w:val="000000"/>
                <w:sz w:val="20"/>
                <w:szCs w:val="20"/>
              </w:rPr>
              <w:t>547</w:t>
            </w:r>
            <w:r>
              <w:rPr>
                <w:color w:val="000000"/>
                <w:sz w:val="20"/>
                <w:szCs w:val="20"/>
              </w:rPr>
              <w:t>,</w:t>
            </w:r>
            <w:r w:rsidRPr="0072212E">
              <w:rPr>
                <w:color w:val="000000"/>
                <w:sz w:val="20"/>
                <w:szCs w:val="20"/>
              </w:rPr>
              <w:t>058</w:t>
            </w:r>
            <w:r w:rsidR="00830731">
              <w:rPr>
                <w:color w:val="000000"/>
                <w:sz w:val="20"/>
                <w:szCs w:val="20"/>
              </w:rPr>
              <w:t xml:space="preserve"> (51%)</w:t>
            </w:r>
          </w:p>
        </w:tc>
        <w:tc>
          <w:tcPr>
            <w:tcW w:w="630" w:type="dxa"/>
            <w:vAlign w:val="center"/>
          </w:tcPr>
          <w:p w14:paraId="6EA50D8F" w14:textId="6CD248B1" w:rsidR="00624D70" w:rsidRPr="00624D70" w:rsidRDefault="00624D70">
            <w:pPr>
              <w:jc w:val="center"/>
              <w:rPr>
                <w:sz w:val="20"/>
                <w:szCs w:val="20"/>
              </w:rPr>
            </w:pPr>
            <w:r w:rsidRPr="0072212E">
              <w:rPr>
                <w:color w:val="000000"/>
                <w:sz w:val="20"/>
                <w:szCs w:val="20"/>
              </w:rPr>
              <w:t>2-Apr-2021</w:t>
            </w:r>
          </w:p>
        </w:tc>
        <w:tc>
          <w:tcPr>
            <w:tcW w:w="1440" w:type="dxa"/>
            <w:vAlign w:val="center"/>
          </w:tcPr>
          <w:p w14:paraId="0099DF78" w14:textId="77777777" w:rsidR="00830731" w:rsidRDefault="00624D70" w:rsidP="00624D70">
            <w:pPr>
              <w:jc w:val="center"/>
              <w:rPr>
                <w:color w:val="000000"/>
                <w:sz w:val="20"/>
                <w:szCs w:val="20"/>
              </w:rPr>
            </w:pPr>
            <w:r w:rsidRPr="0072212E">
              <w:rPr>
                <w:color w:val="000000"/>
                <w:sz w:val="20"/>
                <w:szCs w:val="20"/>
              </w:rPr>
              <w:t>590</w:t>
            </w:r>
            <w:r>
              <w:rPr>
                <w:color w:val="000000"/>
                <w:sz w:val="20"/>
                <w:szCs w:val="20"/>
              </w:rPr>
              <w:t>,</w:t>
            </w:r>
            <w:r w:rsidRPr="0072212E">
              <w:rPr>
                <w:color w:val="000000"/>
                <w:sz w:val="20"/>
                <w:szCs w:val="20"/>
              </w:rPr>
              <w:t>913</w:t>
            </w:r>
            <w:r w:rsidR="00830731">
              <w:rPr>
                <w:color w:val="000000"/>
                <w:sz w:val="20"/>
                <w:szCs w:val="20"/>
              </w:rPr>
              <w:t xml:space="preserve"> </w:t>
            </w:r>
          </w:p>
          <w:p w14:paraId="7B338D4C" w14:textId="0F582DBE" w:rsidR="00624D70" w:rsidRPr="00624D70" w:rsidRDefault="00830731">
            <w:pPr>
              <w:jc w:val="center"/>
              <w:rPr>
                <w:sz w:val="20"/>
                <w:szCs w:val="20"/>
              </w:rPr>
            </w:pPr>
            <w:r>
              <w:rPr>
                <w:color w:val="000000"/>
                <w:sz w:val="20"/>
                <w:szCs w:val="20"/>
              </w:rPr>
              <w:t>(82%)</w:t>
            </w:r>
          </w:p>
        </w:tc>
        <w:tc>
          <w:tcPr>
            <w:tcW w:w="720" w:type="dxa"/>
            <w:vAlign w:val="center"/>
          </w:tcPr>
          <w:p w14:paraId="03C09D0A" w14:textId="44DF7EC1" w:rsidR="00624D70" w:rsidRPr="00624D70" w:rsidRDefault="00624D70">
            <w:pPr>
              <w:jc w:val="center"/>
              <w:rPr>
                <w:sz w:val="20"/>
                <w:szCs w:val="20"/>
              </w:rPr>
            </w:pPr>
            <w:r w:rsidRPr="0072212E">
              <w:rPr>
                <w:color w:val="000000"/>
                <w:sz w:val="20"/>
                <w:szCs w:val="20"/>
              </w:rPr>
              <w:t>8-Oct-2021</w:t>
            </w:r>
          </w:p>
        </w:tc>
        <w:tc>
          <w:tcPr>
            <w:tcW w:w="1260" w:type="dxa"/>
            <w:vAlign w:val="center"/>
          </w:tcPr>
          <w:p w14:paraId="55DE3999" w14:textId="2E82A4DA" w:rsidR="00624D70" w:rsidRPr="00624D70" w:rsidRDefault="00624D70">
            <w:pPr>
              <w:jc w:val="center"/>
              <w:rPr>
                <w:sz w:val="20"/>
                <w:szCs w:val="20"/>
              </w:rPr>
            </w:pPr>
            <w:r w:rsidRPr="0072212E">
              <w:rPr>
                <w:color w:val="000000"/>
                <w:sz w:val="20"/>
                <w:szCs w:val="20"/>
              </w:rPr>
              <w:t>820</w:t>
            </w:r>
            <w:r>
              <w:rPr>
                <w:color w:val="000000"/>
                <w:sz w:val="20"/>
                <w:szCs w:val="20"/>
              </w:rPr>
              <w:t>,</w:t>
            </w:r>
            <w:r w:rsidRPr="0072212E">
              <w:rPr>
                <w:color w:val="000000"/>
                <w:sz w:val="20"/>
                <w:szCs w:val="20"/>
              </w:rPr>
              <w:t>471</w:t>
            </w:r>
            <w:r w:rsidR="00830731">
              <w:rPr>
                <w:color w:val="000000"/>
                <w:sz w:val="20"/>
                <w:szCs w:val="20"/>
              </w:rPr>
              <w:t xml:space="preserve"> (84%)</w:t>
            </w:r>
          </w:p>
        </w:tc>
        <w:tc>
          <w:tcPr>
            <w:tcW w:w="778" w:type="dxa"/>
            <w:vAlign w:val="center"/>
          </w:tcPr>
          <w:p w14:paraId="4954900D" w14:textId="64FB14FC" w:rsidR="00624D70" w:rsidRPr="00624D70" w:rsidRDefault="00624D70">
            <w:pPr>
              <w:jc w:val="center"/>
              <w:rPr>
                <w:sz w:val="20"/>
                <w:szCs w:val="20"/>
              </w:rPr>
            </w:pPr>
            <w:r w:rsidRPr="0072212E">
              <w:rPr>
                <w:color w:val="000000"/>
                <w:sz w:val="20"/>
                <w:szCs w:val="20"/>
              </w:rPr>
              <w:t>25-Nov-2021</w:t>
            </w:r>
          </w:p>
        </w:tc>
        <w:tc>
          <w:tcPr>
            <w:tcW w:w="1202" w:type="dxa"/>
            <w:vAlign w:val="center"/>
          </w:tcPr>
          <w:p w14:paraId="15AA5907" w14:textId="56F5D5D3" w:rsidR="00624D70" w:rsidRPr="00624D70" w:rsidRDefault="00624D70">
            <w:pPr>
              <w:jc w:val="center"/>
              <w:rPr>
                <w:sz w:val="20"/>
                <w:szCs w:val="20"/>
              </w:rPr>
            </w:pPr>
            <w:r w:rsidRPr="0072212E">
              <w:rPr>
                <w:color w:val="000000"/>
                <w:sz w:val="20"/>
                <w:szCs w:val="20"/>
              </w:rPr>
              <w:t>683</w:t>
            </w:r>
            <w:r>
              <w:rPr>
                <w:color w:val="000000"/>
                <w:sz w:val="20"/>
                <w:szCs w:val="20"/>
              </w:rPr>
              <w:t>,</w:t>
            </w:r>
            <w:r w:rsidRPr="0072212E">
              <w:rPr>
                <w:color w:val="000000"/>
                <w:sz w:val="20"/>
                <w:szCs w:val="20"/>
              </w:rPr>
              <w:t>294</w:t>
            </w:r>
            <w:r w:rsidR="00830731">
              <w:rPr>
                <w:color w:val="000000"/>
                <w:sz w:val="20"/>
                <w:szCs w:val="20"/>
              </w:rPr>
              <w:t xml:space="preserve"> (48%)</w:t>
            </w:r>
          </w:p>
        </w:tc>
      </w:tr>
      <w:tr w:rsidR="00624D70" w:rsidRPr="00AC390A" w14:paraId="23EDF908" w14:textId="77777777" w:rsidTr="0072212E">
        <w:trPr>
          <w:trHeight w:val="710"/>
        </w:trPr>
        <w:tc>
          <w:tcPr>
            <w:tcW w:w="1260" w:type="dxa"/>
            <w:vAlign w:val="center"/>
          </w:tcPr>
          <w:p w14:paraId="2879C18C" w14:textId="77777777" w:rsidR="00624D70" w:rsidRDefault="00624D70" w:rsidP="00624D70">
            <w:pPr>
              <w:jc w:val="center"/>
              <w:rPr>
                <w:sz w:val="20"/>
                <w:szCs w:val="20"/>
              </w:rPr>
            </w:pPr>
            <w:r>
              <w:rPr>
                <w:sz w:val="20"/>
                <w:szCs w:val="20"/>
              </w:rPr>
              <w:t>90%</w:t>
            </w:r>
          </w:p>
        </w:tc>
        <w:tc>
          <w:tcPr>
            <w:tcW w:w="720" w:type="dxa"/>
            <w:vAlign w:val="center"/>
          </w:tcPr>
          <w:p w14:paraId="6202EE7A" w14:textId="3018F01F" w:rsidR="00624D70" w:rsidRPr="00624D70" w:rsidRDefault="00624D70">
            <w:pPr>
              <w:jc w:val="center"/>
              <w:rPr>
                <w:color w:val="000000"/>
                <w:sz w:val="20"/>
                <w:szCs w:val="20"/>
              </w:rPr>
            </w:pPr>
            <w:r w:rsidRPr="0072212E">
              <w:rPr>
                <w:color w:val="000000"/>
                <w:sz w:val="20"/>
                <w:szCs w:val="20"/>
              </w:rPr>
              <w:t>14-Feb-2021</w:t>
            </w:r>
          </w:p>
        </w:tc>
        <w:tc>
          <w:tcPr>
            <w:tcW w:w="1260" w:type="dxa"/>
            <w:vAlign w:val="center"/>
          </w:tcPr>
          <w:p w14:paraId="444EB01E" w14:textId="3F74884C" w:rsidR="00624D70" w:rsidRPr="00624D70" w:rsidRDefault="00624D70">
            <w:pPr>
              <w:jc w:val="center"/>
              <w:rPr>
                <w:color w:val="000000"/>
                <w:sz w:val="20"/>
                <w:szCs w:val="20"/>
              </w:rPr>
            </w:pPr>
            <w:r w:rsidRPr="0072212E">
              <w:rPr>
                <w:color w:val="000000"/>
                <w:sz w:val="20"/>
                <w:szCs w:val="20"/>
              </w:rPr>
              <w:t>513</w:t>
            </w:r>
            <w:r>
              <w:rPr>
                <w:color w:val="000000"/>
                <w:sz w:val="20"/>
                <w:szCs w:val="20"/>
              </w:rPr>
              <w:t>,</w:t>
            </w:r>
            <w:r w:rsidRPr="0072212E">
              <w:rPr>
                <w:color w:val="000000"/>
                <w:sz w:val="20"/>
                <w:szCs w:val="20"/>
              </w:rPr>
              <w:t>890</w:t>
            </w:r>
            <w:r w:rsidR="00830731">
              <w:rPr>
                <w:color w:val="000000"/>
                <w:sz w:val="20"/>
                <w:szCs w:val="20"/>
              </w:rPr>
              <w:t xml:space="preserve"> (27%)</w:t>
            </w:r>
          </w:p>
        </w:tc>
        <w:tc>
          <w:tcPr>
            <w:tcW w:w="720" w:type="dxa"/>
            <w:vAlign w:val="center"/>
          </w:tcPr>
          <w:p w14:paraId="19C75361" w14:textId="749DA200" w:rsidR="00624D70" w:rsidRPr="00624D70" w:rsidRDefault="00624D70">
            <w:pPr>
              <w:jc w:val="center"/>
              <w:rPr>
                <w:color w:val="000000"/>
                <w:sz w:val="20"/>
                <w:szCs w:val="20"/>
              </w:rPr>
            </w:pPr>
            <w:r w:rsidRPr="0072212E">
              <w:rPr>
                <w:color w:val="000000"/>
                <w:sz w:val="20"/>
                <w:szCs w:val="20"/>
              </w:rPr>
              <w:t>21-Feb-2021</w:t>
            </w:r>
          </w:p>
        </w:tc>
        <w:tc>
          <w:tcPr>
            <w:tcW w:w="1260" w:type="dxa"/>
            <w:vAlign w:val="center"/>
          </w:tcPr>
          <w:p w14:paraId="5511EEBE" w14:textId="7095E584" w:rsidR="00624D70" w:rsidRPr="00624D70" w:rsidRDefault="00624D70">
            <w:pPr>
              <w:jc w:val="center"/>
              <w:rPr>
                <w:color w:val="000000"/>
                <w:sz w:val="20"/>
                <w:szCs w:val="20"/>
              </w:rPr>
            </w:pPr>
            <w:r w:rsidRPr="0072212E">
              <w:rPr>
                <w:color w:val="000000"/>
                <w:sz w:val="20"/>
                <w:szCs w:val="20"/>
              </w:rPr>
              <w:t>523</w:t>
            </w:r>
            <w:r>
              <w:rPr>
                <w:color w:val="000000"/>
                <w:sz w:val="20"/>
                <w:szCs w:val="20"/>
              </w:rPr>
              <w:t>,</w:t>
            </w:r>
            <w:r w:rsidRPr="0072212E">
              <w:rPr>
                <w:color w:val="000000"/>
                <w:sz w:val="20"/>
                <w:szCs w:val="20"/>
              </w:rPr>
              <w:t>333</w:t>
            </w:r>
            <w:r w:rsidR="00830731">
              <w:rPr>
                <w:color w:val="000000"/>
                <w:sz w:val="20"/>
                <w:szCs w:val="20"/>
              </w:rPr>
              <w:t xml:space="preserve"> (53%)</w:t>
            </w:r>
          </w:p>
        </w:tc>
        <w:tc>
          <w:tcPr>
            <w:tcW w:w="630" w:type="dxa"/>
            <w:vAlign w:val="center"/>
          </w:tcPr>
          <w:p w14:paraId="2C00CC16" w14:textId="4192F39C" w:rsidR="00624D70" w:rsidRPr="00624D70" w:rsidRDefault="00624D70">
            <w:pPr>
              <w:jc w:val="center"/>
              <w:rPr>
                <w:color w:val="000000"/>
                <w:sz w:val="20"/>
                <w:szCs w:val="20"/>
              </w:rPr>
            </w:pPr>
            <w:r w:rsidRPr="0072212E">
              <w:rPr>
                <w:color w:val="000000"/>
                <w:sz w:val="20"/>
                <w:szCs w:val="20"/>
              </w:rPr>
              <w:t>7-Mar-2021</w:t>
            </w:r>
          </w:p>
        </w:tc>
        <w:tc>
          <w:tcPr>
            <w:tcW w:w="1440" w:type="dxa"/>
            <w:vAlign w:val="center"/>
          </w:tcPr>
          <w:p w14:paraId="6CB04E3B" w14:textId="77777777" w:rsidR="00830731" w:rsidRDefault="00624D70" w:rsidP="00624D70">
            <w:pPr>
              <w:jc w:val="center"/>
              <w:rPr>
                <w:color w:val="000000"/>
                <w:sz w:val="20"/>
                <w:szCs w:val="20"/>
              </w:rPr>
            </w:pPr>
            <w:r w:rsidRPr="0072212E">
              <w:rPr>
                <w:color w:val="000000"/>
                <w:sz w:val="20"/>
                <w:szCs w:val="20"/>
              </w:rPr>
              <w:t>542</w:t>
            </w:r>
            <w:r>
              <w:rPr>
                <w:color w:val="000000"/>
                <w:sz w:val="20"/>
                <w:szCs w:val="20"/>
              </w:rPr>
              <w:t>,</w:t>
            </w:r>
            <w:r w:rsidRPr="0072212E">
              <w:rPr>
                <w:color w:val="000000"/>
                <w:sz w:val="20"/>
                <w:szCs w:val="20"/>
              </w:rPr>
              <w:t>626</w:t>
            </w:r>
            <w:r w:rsidR="00830731">
              <w:rPr>
                <w:color w:val="000000"/>
                <w:sz w:val="20"/>
                <w:szCs w:val="20"/>
              </w:rPr>
              <w:t xml:space="preserve"> </w:t>
            </w:r>
          </w:p>
          <w:p w14:paraId="2A7434B2" w14:textId="26E29445" w:rsidR="00624D70" w:rsidRPr="00624D70" w:rsidRDefault="00830731">
            <w:pPr>
              <w:jc w:val="center"/>
              <w:rPr>
                <w:color w:val="000000"/>
                <w:sz w:val="20"/>
                <w:szCs w:val="20"/>
              </w:rPr>
            </w:pPr>
            <w:r>
              <w:rPr>
                <w:color w:val="000000"/>
                <w:sz w:val="20"/>
                <w:szCs w:val="20"/>
              </w:rPr>
              <w:t>(84%)</w:t>
            </w:r>
          </w:p>
        </w:tc>
        <w:tc>
          <w:tcPr>
            <w:tcW w:w="720" w:type="dxa"/>
            <w:vAlign w:val="center"/>
          </w:tcPr>
          <w:p w14:paraId="471648A3" w14:textId="5D5EDF40" w:rsidR="00624D70" w:rsidRPr="00624D70" w:rsidRDefault="00624D70">
            <w:pPr>
              <w:jc w:val="center"/>
              <w:rPr>
                <w:color w:val="000000"/>
                <w:sz w:val="20"/>
                <w:szCs w:val="20"/>
              </w:rPr>
            </w:pPr>
            <w:r w:rsidRPr="0072212E">
              <w:rPr>
                <w:color w:val="000000"/>
                <w:sz w:val="20"/>
                <w:szCs w:val="20"/>
              </w:rPr>
              <w:t>27-Apr-2021</w:t>
            </w:r>
          </w:p>
        </w:tc>
        <w:tc>
          <w:tcPr>
            <w:tcW w:w="1260" w:type="dxa"/>
            <w:vAlign w:val="center"/>
          </w:tcPr>
          <w:p w14:paraId="79FB7293" w14:textId="5A6EB988" w:rsidR="00624D70" w:rsidRPr="00624D70" w:rsidRDefault="00624D70">
            <w:pPr>
              <w:jc w:val="center"/>
              <w:rPr>
                <w:color w:val="000000"/>
                <w:sz w:val="20"/>
                <w:szCs w:val="20"/>
              </w:rPr>
            </w:pPr>
            <w:r w:rsidRPr="0072212E">
              <w:rPr>
                <w:color w:val="000000"/>
                <w:sz w:val="20"/>
                <w:szCs w:val="20"/>
              </w:rPr>
              <w:t>599</w:t>
            </w:r>
            <w:r>
              <w:rPr>
                <w:color w:val="000000"/>
                <w:sz w:val="20"/>
                <w:szCs w:val="20"/>
              </w:rPr>
              <w:t>,</w:t>
            </w:r>
            <w:r w:rsidRPr="0072212E">
              <w:rPr>
                <w:color w:val="000000"/>
                <w:sz w:val="20"/>
                <w:szCs w:val="20"/>
              </w:rPr>
              <w:t>724</w:t>
            </w:r>
            <w:r w:rsidR="00830731">
              <w:rPr>
                <w:color w:val="000000"/>
                <w:sz w:val="20"/>
                <w:szCs w:val="20"/>
              </w:rPr>
              <w:t xml:space="preserve"> (88%)</w:t>
            </w:r>
          </w:p>
        </w:tc>
        <w:tc>
          <w:tcPr>
            <w:tcW w:w="778" w:type="dxa"/>
            <w:vAlign w:val="center"/>
          </w:tcPr>
          <w:p w14:paraId="3E677C78" w14:textId="64D07676" w:rsidR="00624D70" w:rsidRPr="00624D70" w:rsidRDefault="00624D70">
            <w:pPr>
              <w:jc w:val="center"/>
              <w:rPr>
                <w:color w:val="000000"/>
                <w:sz w:val="20"/>
                <w:szCs w:val="20"/>
              </w:rPr>
            </w:pPr>
            <w:r w:rsidRPr="0072212E">
              <w:rPr>
                <w:color w:val="000000"/>
                <w:sz w:val="20"/>
                <w:szCs w:val="20"/>
              </w:rPr>
              <w:t>27-Mar-2021</w:t>
            </w:r>
          </w:p>
        </w:tc>
        <w:tc>
          <w:tcPr>
            <w:tcW w:w="1202" w:type="dxa"/>
            <w:vAlign w:val="center"/>
          </w:tcPr>
          <w:p w14:paraId="737328B7" w14:textId="2F9BA5A9" w:rsidR="00624D70" w:rsidRPr="00624D70" w:rsidRDefault="00624D70">
            <w:pPr>
              <w:jc w:val="center"/>
              <w:rPr>
                <w:color w:val="000000"/>
                <w:sz w:val="20"/>
                <w:szCs w:val="20"/>
              </w:rPr>
            </w:pPr>
            <w:r w:rsidRPr="0072212E">
              <w:rPr>
                <w:color w:val="000000"/>
                <w:sz w:val="20"/>
                <w:szCs w:val="20"/>
              </w:rPr>
              <w:t>564</w:t>
            </w:r>
            <w:r>
              <w:rPr>
                <w:color w:val="000000"/>
                <w:sz w:val="20"/>
                <w:szCs w:val="20"/>
              </w:rPr>
              <w:t>,</w:t>
            </w:r>
            <w:r w:rsidRPr="0072212E">
              <w:rPr>
                <w:color w:val="000000"/>
                <w:sz w:val="20"/>
                <w:szCs w:val="20"/>
              </w:rPr>
              <w:t>244</w:t>
            </w:r>
            <w:r w:rsidR="00830731">
              <w:rPr>
                <w:color w:val="000000"/>
                <w:sz w:val="20"/>
                <w:szCs w:val="20"/>
              </w:rPr>
              <w:t xml:space="preserve"> (57%)</w:t>
            </w:r>
          </w:p>
        </w:tc>
      </w:tr>
    </w:tbl>
    <w:p w14:paraId="7B7767D1" w14:textId="77777777" w:rsidR="00BF6D7A" w:rsidRDefault="00BF6D7A" w:rsidP="00BF6D7A">
      <w:pPr>
        <w:spacing w:after="160" w:line="259" w:lineRule="auto"/>
      </w:pPr>
    </w:p>
    <w:p w14:paraId="2ED6BACF" w14:textId="77777777" w:rsidR="00BF6D7A" w:rsidRDefault="00BF6D7A" w:rsidP="00BF6D7A">
      <w:pPr>
        <w:spacing w:after="160" w:line="259" w:lineRule="auto"/>
        <w:rPr>
          <w:b/>
        </w:rPr>
      </w:pPr>
      <w:r>
        <w:rPr>
          <w:b/>
        </w:rPr>
        <w:br w:type="page"/>
      </w:r>
    </w:p>
    <w:p w14:paraId="7EC950AA" w14:textId="012F1EC3" w:rsidR="00BF6D7A" w:rsidRDefault="00BF6D7A" w:rsidP="00BF6D7A">
      <w:pPr>
        <w:pStyle w:val="xxxmsonormal"/>
      </w:pPr>
      <w:bookmarkStart w:id="15" w:name="_Toc75964020"/>
      <w:r>
        <w:rPr>
          <w:rStyle w:val="Heading2Char"/>
        </w:rPr>
        <w:lastRenderedPageBreak/>
        <w:t xml:space="preserve">Figure </w:t>
      </w:r>
      <w:r w:rsidR="00DD6C14">
        <w:rPr>
          <w:rStyle w:val="Heading2Char"/>
        </w:rPr>
        <w:t>s</w:t>
      </w:r>
      <w:r>
        <w:rPr>
          <w:rStyle w:val="Heading2Char"/>
        </w:rPr>
        <w:t>3</w:t>
      </w:r>
      <w:r w:rsidRPr="00AC0581">
        <w:rPr>
          <w:rStyle w:val="Heading2Char"/>
        </w:rPr>
        <w:t xml:space="preserve">. Impact of vaccine coverage on the number of confirmed cases in different regions for two different scenarios of adherence to </w:t>
      </w:r>
      <w:r w:rsidRPr="002A224E">
        <w:rPr>
          <w:rStyle w:val="Heading2Char"/>
        </w:rPr>
        <w:t>nonpharmaceutical interventions</w:t>
      </w:r>
      <w:r>
        <w:rPr>
          <w:rStyle w:val="Heading2Char"/>
        </w:rPr>
        <w:t xml:space="preserve"> when there is no </w:t>
      </w:r>
      <w:proofErr w:type="gramStart"/>
      <w:r>
        <w:rPr>
          <w:rStyle w:val="Heading2Char"/>
        </w:rPr>
        <w:t>drop in</w:t>
      </w:r>
      <w:proofErr w:type="gramEnd"/>
      <w:r>
        <w:rPr>
          <w:rStyle w:val="Heading2Char"/>
        </w:rPr>
        <w:t xml:space="preserve"> </w:t>
      </w:r>
      <w:r w:rsidRPr="002A224E">
        <w:rPr>
          <w:rStyle w:val="Heading2Char"/>
        </w:rPr>
        <w:t xml:space="preserve">adherence </w:t>
      </w:r>
      <w:r>
        <w:rPr>
          <w:rStyle w:val="Heading2Char"/>
        </w:rPr>
        <w:t>after vaccination</w:t>
      </w:r>
      <w:bookmarkEnd w:id="15"/>
      <w:r w:rsidRPr="0033135A">
        <w:t>.</w:t>
      </w:r>
      <w:r w:rsidRPr="0099409F">
        <w:t xml:space="preserve"> In this figure, we assumed that vaccine effectiveness is equal to 90%, vaccine capacity is 0.</w:t>
      </w:r>
      <w:r w:rsidR="003F5DBB">
        <w:t>25</w:t>
      </w:r>
      <w:r w:rsidRPr="0099409F">
        <w:t xml:space="preserve">%/day. </w:t>
      </w:r>
    </w:p>
    <w:p w14:paraId="0C28962D" w14:textId="77777777" w:rsidR="00BF6D7A" w:rsidRPr="0099409F" w:rsidRDefault="00BF6D7A" w:rsidP="00BF6D7A">
      <w:pPr>
        <w:pStyle w:val="xxxmsonormal"/>
      </w:pPr>
    </w:p>
    <w:p w14:paraId="0C15FF1D" w14:textId="07BBD491" w:rsidR="00BF6D7A" w:rsidRDefault="00BF6D7A" w:rsidP="00BF6D7A">
      <w:pPr>
        <w:pStyle w:val="xxxmsonormal"/>
      </w:pPr>
      <w:r>
        <w:t xml:space="preserve">a. </w:t>
      </w:r>
      <w:r w:rsidRPr="0099409F">
        <w:t>Dane</w:t>
      </w:r>
      <w:r>
        <w:t xml:space="preserve">, </w:t>
      </w:r>
      <w:r w:rsidRPr="0099409F">
        <w:t xml:space="preserve">adherence to </w:t>
      </w:r>
      <w:r>
        <w:t>NPIs</w:t>
      </w:r>
      <w:r w:rsidRPr="0099409F">
        <w:t xml:space="preserve"> is fixed at a level of 70%</w:t>
      </w:r>
      <w:r w:rsidR="003F5DBB">
        <w:rPr>
          <w:noProof/>
        </w:rPr>
        <w:drawing>
          <wp:inline distT="0" distB="0" distL="0" distR="0" wp14:anchorId="0E590D70" wp14:editId="4C6A1EA4">
            <wp:extent cx="5666740" cy="3296093"/>
            <wp:effectExtent l="0" t="0" r="10160" b="0"/>
            <wp:docPr id="38" name="Chart 38">
              <a:extLst xmlns:a="http://schemas.openxmlformats.org/drawingml/2006/main">
                <a:ext uri="{FF2B5EF4-FFF2-40B4-BE49-F238E27FC236}">
                  <a16:creationId xmlns:a16="http://schemas.microsoft.com/office/drawing/2014/main" id="{E11A6C49-7306-4C98-9612-789C08C88D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2E8A8F1" w14:textId="77777777" w:rsidR="00BF6D7A" w:rsidRPr="0099409F" w:rsidRDefault="00BF6D7A" w:rsidP="00BF6D7A">
      <w:pPr>
        <w:pStyle w:val="xxxmsonormal"/>
      </w:pPr>
    </w:p>
    <w:p w14:paraId="65B0AC15" w14:textId="240253D0" w:rsidR="00BF6D7A" w:rsidRPr="0099409F" w:rsidRDefault="00BF6D7A" w:rsidP="00BF6D7A">
      <w:pPr>
        <w:pStyle w:val="xxxmsonormal"/>
      </w:pPr>
      <w:r>
        <w:t>b. Dane</w:t>
      </w:r>
      <w:r w:rsidRPr="0099409F">
        <w:t xml:space="preserve">, adherence to </w:t>
      </w:r>
      <w:r>
        <w:t>NPIs</w:t>
      </w:r>
      <w:r w:rsidRPr="0099409F">
        <w:t xml:space="preserve"> is dynamic</w:t>
      </w:r>
      <w:r w:rsidR="003F5DBB">
        <w:rPr>
          <w:noProof/>
        </w:rPr>
        <w:drawing>
          <wp:inline distT="0" distB="0" distL="0" distR="0" wp14:anchorId="004D6D3C" wp14:editId="23977A22">
            <wp:extent cx="5667153" cy="3487479"/>
            <wp:effectExtent l="0" t="0" r="10160" b="17780"/>
            <wp:docPr id="43" name="Chart 43">
              <a:extLst xmlns:a="http://schemas.openxmlformats.org/drawingml/2006/main">
                <a:ext uri="{FF2B5EF4-FFF2-40B4-BE49-F238E27FC236}">
                  <a16:creationId xmlns:a16="http://schemas.microsoft.com/office/drawing/2014/main" id="{35247D33-DF1B-4A3F-9B46-1C185FAAB4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C69E3C" w14:textId="085610FB" w:rsidR="00BF6D7A" w:rsidRDefault="00BF6D7A" w:rsidP="00BF6D7A">
      <w:pPr>
        <w:pStyle w:val="xxxmsonormal"/>
      </w:pPr>
      <w:r>
        <w:lastRenderedPageBreak/>
        <w:t>c. Milwaukee</w:t>
      </w:r>
      <w:r w:rsidRPr="0099409F">
        <w:t xml:space="preserve">, adherence to </w:t>
      </w:r>
      <w:r>
        <w:t>NPIs</w:t>
      </w:r>
      <w:r w:rsidRPr="0099409F">
        <w:t xml:space="preserve"> is fixed at a level of 70%</w:t>
      </w:r>
      <w:r w:rsidR="00F143B3">
        <w:rPr>
          <w:noProof/>
        </w:rPr>
        <w:drawing>
          <wp:inline distT="0" distB="0" distL="0" distR="0" wp14:anchorId="2EF5C7EA" wp14:editId="0A09FEAB">
            <wp:extent cx="5648842" cy="3785191"/>
            <wp:effectExtent l="0" t="0" r="9525" b="6350"/>
            <wp:docPr id="45" name="Chart 45">
              <a:extLst xmlns:a="http://schemas.openxmlformats.org/drawingml/2006/main">
                <a:ext uri="{FF2B5EF4-FFF2-40B4-BE49-F238E27FC236}">
                  <a16:creationId xmlns:a16="http://schemas.microsoft.com/office/drawing/2014/main" id="{6A2437EC-4BFD-4B68-83C6-9E4A67CE3A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FB14041" w14:textId="77777777" w:rsidR="00BF6D7A" w:rsidRPr="0099409F" w:rsidRDefault="00BF6D7A" w:rsidP="00BF6D7A">
      <w:pPr>
        <w:pStyle w:val="xxxmsonormal"/>
      </w:pPr>
    </w:p>
    <w:p w14:paraId="21BCC31B" w14:textId="693C624D" w:rsidR="00BF6D7A" w:rsidRPr="0099409F" w:rsidRDefault="00BF6D7A" w:rsidP="00BF6D7A">
      <w:pPr>
        <w:pStyle w:val="xxxmsonormal"/>
      </w:pPr>
      <w:r>
        <w:t>d. Milwaukee</w:t>
      </w:r>
      <w:r w:rsidRPr="0099409F">
        <w:t xml:space="preserve">, adherence to </w:t>
      </w:r>
      <w:r>
        <w:t>NPIs</w:t>
      </w:r>
      <w:r w:rsidRPr="0099409F">
        <w:t xml:space="preserve"> is dynamic</w:t>
      </w:r>
      <w:r w:rsidR="00F143B3">
        <w:rPr>
          <w:noProof/>
        </w:rPr>
        <w:drawing>
          <wp:inline distT="0" distB="0" distL="0" distR="0" wp14:anchorId="2CB98D13" wp14:editId="2A6727AD">
            <wp:extent cx="5631859" cy="3806455"/>
            <wp:effectExtent l="0" t="0" r="6985" b="3810"/>
            <wp:docPr id="46" name="Chart 46">
              <a:extLst xmlns:a="http://schemas.openxmlformats.org/drawingml/2006/main">
                <a:ext uri="{FF2B5EF4-FFF2-40B4-BE49-F238E27FC236}">
                  <a16:creationId xmlns:a16="http://schemas.microsoft.com/office/drawing/2014/main" id="{3D5BDB3B-BE6A-4079-8FC4-D14E92E7C1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959ED3" w14:textId="4C94024F" w:rsidR="00BF6D7A" w:rsidRPr="0099409F" w:rsidRDefault="00BF6D7A" w:rsidP="00BF6D7A">
      <w:pPr>
        <w:pStyle w:val="xxxmsonormal"/>
      </w:pPr>
      <w:r>
        <w:lastRenderedPageBreak/>
        <w:t>e. NYC</w:t>
      </w:r>
      <w:r w:rsidRPr="0099409F">
        <w:t xml:space="preserve">, adherence to </w:t>
      </w:r>
      <w:r>
        <w:t>NPIs</w:t>
      </w:r>
      <w:r w:rsidRPr="0099409F">
        <w:t xml:space="preserve"> is</w:t>
      </w:r>
      <w:r>
        <w:t xml:space="preserve"> </w:t>
      </w:r>
      <w:r w:rsidRPr="0099409F">
        <w:t xml:space="preserve">fixed at a level of </w:t>
      </w:r>
      <w:r>
        <w:t>85</w:t>
      </w:r>
      <w:r w:rsidRPr="0099409F">
        <w:t>%</w:t>
      </w:r>
      <w:r w:rsidR="001818AD">
        <w:rPr>
          <w:noProof/>
        </w:rPr>
        <w:drawing>
          <wp:inline distT="0" distB="0" distL="0" distR="0" wp14:anchorId="62F1F539" wp14:editId="66E987B2">
            <wp:extent cx="5819701" cy="3296093"/>
            <wp:effectExtent l="0" t="0" r="10160" b="0"/>
            <wp:docPr id="35" name="Chart 35">
              <a:extLst xmlns:a="http://schemas.openxmlformats.org/drawingml/2006/main">
                <a:ext uri="{FF2B5EF4-FFF2-40B4-BE49-F238E27FC236}">
                  <a16:creationId xmlns:a16="http://schemas.microsoft.com/office/drawing/2014/main" id="{8125AA03-9723-4B55-A5F0-A1DDFD62D6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3FAF173" w14:textId="77777777" w:rsidR="00BF6D7A" w:rsidRDefault="00BF6D7A" w:rsidP="00BF6D7A">
      <w:pPr>
        <w:pStyle w:val="xxxmsonormal"/>
      </w:pPr>
    </w:p>
    <w:p w14:paraId="0D0D98BB" w14:textId="6C88AFC3" w:rsidR="00BF6D7A" w:rsidRDefault="00BF6D7A" w:rsidP="00BF6D7A">
      <w:pPr>
        <w:pStyle w:val="xxxmsonormal"/>
      </w:pPr>
      <w:r>
        <w:t>f. NYC</w:t>
      </w:r>
      <w:r w:rsidRPr="0099409F">
        <w:t xml:space="preserve">, adherence to </w:t>
      </w:r>
      <w:r>
        <w:t>NPIs</w:t>
      </w:r>
      <w:r w:rsidRPr="0099409F">
        <w:t xml:space="preserve"> is dynamic</w:t>
      </w:r>
      <w:r w:rsidR="001818AD">
        <w:rPr>
          <w:noProof/>
        </w:rPr>
        <w:drawing>
          <wp:inline distT="0" distB="0" distL="0" distR="0" wp14:anchorId="277302AE" wp14:editId="1CC72173">
            <wp:extent cx="5834764" cy="3413051"/>
            <wp:effectExtent l="0" t="0" r="13970" b="16510"/>
            <wp:docPr id="36" name="Chart 36">
              <a:extLst xmlns:a="http://schemas.openxmlformats.org/drawingml/2006/main">
                <a:ext uri="{FF2B5EF4-FFF2-40B4-BE49-F238E27FC236}">
                  <a16:creationId xmlns:a16="http://schemas.microsoft.com/office/drawing/2014/main" id="{2088979B-DE85-4E3E-ABA7-84B89C5380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DA8EA24" w14:textId="77777777" w:rsidR="00BF6D7A" w:rsidRDefault="00BF6D7A" w:rsidP="00BF6D7A">
      <w:pPr>
        <w:pStyle w:val="xxxmsonormal"/>
      </w:pPr>
    </w:p>
    <w:p w14:paraId="342B475D" w14:textId="77777777" w:rsidR="00BF6D7A" w:rsidRDefault="00BF6D7A" w:rsidP="00BF6D7A">
      <w:pPr>
        <w:pStyle w:val="xxxmsonormal"/>
      </w:pPr>
    </w:p>
    <w:p w14:paraId="7B5D7DEB" w14:textId="77777777" w:rsidR="00BF6D7A" w:rsidRDefault="00BF6D7A" w:rsidP="00BF6D7A">
      <w:pPr>
        <w:spacing w:after="160" w:line="259" w:lineRule="auto"/>
        <w:rPr>
          <w:rStyle w:val="Heading2Char"/>
        </w:rPr>
      </w:pPr>
      <w:r>
        <w:rPr>
          <w:rStyle w:val="Heading2Char"/>
        </w:rPr>
        <w:br w:type="page"/>
      </w:r>
    </w:p>
    <w:p w14:paraId="4CB496FB" w14:textId="53CC47D5" w:rsidR="00BF6D7A" w:rsidRDefault="00BF6D7A" w:rsidP="00BF6D7A">
      <w:pPr>
        <w:pStyle w:val="xxxmsonormal"/>
      </w:pPr>
      <w:bookmarkStart w:id="16" w:name="_Toc75964021"/>
      <w:r w:rsidRPr="00AC0581">
        <w:rPr>
          <w:rStyle w:val="Heading2Char"/>
        </w:rPr>
        <w:lastRenderedPageBreak/>
        <w:t xml:space="preserve">Figure </w:t>
      </w:r>
      <w:r w:rsidR="00DD6C14">
        <w:rPr>
          <w:rStyle w:val="Heading2Char"/>
        </w:rPr>
        <w:t>s</w:t>
      </w:r>
      <w:r w:rsidRPr="00AC0581">
        <w:rPr>
          <w:rStyle w:val="Heading2Char"/>
        </w:rPr>
        <w:t xml:space="preserve">4. Impact of vaccination and adherence to </w:t>
      </w:r>
      <w:r w:rsidRPr="002A224E">
        <w:rPr>
          <w:rStyle w:val="Heading2Char"/>
        </w:rPr>
        <w:t>nonpharmaceutical interventions</w:t>
      </w:r>
      <w:r w:rsidRPr="00AC0581">
        <w:rPr>
          <w:rStyle w:val="Heading2Char"/>
        </w:rPr>
        <w:t xml:space="preserve"> on the number of cases over time</w:t>
      </w:r>
      <w:r>
        <w:rPr>
          <w:rStyle w:val="Heading2Char"/>
        </w:rPr>
        <w:t xml:space="preserve"> when there is no </w:t>
      </w:r>
      <w:proofErr w:type="gramStart"/>
      <w:r>
        <w:rPr>
          <w:rStyle w:val="Heading2Char"/>
        </w:rPr>
        <w:t>drop in</w:t>
      </w:r>
      <w:proofErr w:type="gramEnd"/>
      <w:r>
        <w:rPr>
          <w:rStyle w:val="Heading2Char"/>
        </w:rPr>
        <w:t xml:space="preserve"> </w:t>
      </w:r>
      <w:r w:rsidRPr="002A224E">
        <w:rPr>
          <w:rStyle w:val="Heading2Char"/>
        </w:rPr>
        <w:t xml:space="preserve">adherence </w:t>
      </w:r>
      <w:r>
        <w:rPr>
          <w:rStyle w:val="Heading2Char"/>
        </w:rPr>
        <w:t>after vaccination</w:t>
      </w:r>
      <w:bookmarkEnd w:id="16"/>
      <w:r w:rsidRPr="0033135A">
        <w:t>.</w:t>
      </w:r>
      <w:r w:rsidRPr="008E16F1">
        <w:t xml:space="preserve"> In these experiments, we assumed that vaccine effectiveness is 90%, vaccine coverage is 50%, and daily vaccination capacity is 0.</w:t>
      </w:r>
      <w:r w:rsidR="00196C4E">
        <w:t>25</w:t>
      </w:r>
      <w:r w:rsidRPr="008E16F1">
        <w:t xml:space="preserve">% for the vaccination scenario. </w:t>
      </w:r>
    </w:p>
    <w:p w14:paraId="471109B4" w14:textId="5EECA38D" w:rsidR="00BF6D7A" w:rsidRDefault="00BF6D7A" w:rsidP="00BF6D7A">
      <w:pPr>
        <w:pStyle w:val="xxxmsonormal"/>
      </w:pPr>
      <w:r>
        <w:t>a. Dane, vaccination</w:t>
      </w:r>
      <w:r w:rsidRPr="00DA74D6">
        <w:rPr>
          <w:noProof/>
        </w:rPr>
        <w:t xml:space="preserve"> </w:t>
      </w:r>
      <w:r w:rsidR="00346089">
        <w:rPr>
          <w:noProof/>
        </w:rPr>
        <w:drawing>
          <wp:inline distT="0" distB="0" distL="0" distR="0" wp14:anchorId="3639993D" wp14:editId="5AB88429">
            <wp:extent cx="5479415" cy="2933700"/>
            <wp:effectExtent l="0" t="0" r="6985" b="0"/>
            <wp:docPr id="44" name="Chart 44">
              <a:extLst xmlns:a="http://schemas.openxmlformats.org/drawingml/2006/main">
                <a:ext uri="{FF2B5EF4-FFF2-40B4-BE49-F238E27FC236}">
                  <a16:creationId xmlns:a16="http://schemas.microsoft.com/office/drawing/2014/main" id="{7D43FDDC-ABF7-4B6D-9FCD-60D33EEC14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3AE1528" w14:textId="77777777" w:rsidR="00BF6D7A" w:rsidRPr="0099409F" w:rsidRDefault="00BF6D7A" w:rsidP="00BF6D7A">
      <w:pPr>
        <w:pStyle w:val="xxxmsonormal"/>
      </w:pPr>
    </w:p>
    <w:p w14:paraId="786E8668" w14:textId="77777777" w:rsidR="00BF6D7A" w:rsidRDefault="00BF6D7A" w:rsidP="00BF6D7A">
      <w:pPr>
        <w:pStyle w:val="xxxmsonormal"/>
      </w:pPr>
      <w:r>
        <w:t>b. Dane, No vaccination</w:t>
      </w:r>
      <w:r>
        <w:rPr>
          <w:noProof/>
        </w:rPr>
        <w:drawing>
          <wp:inline distT="0" distB="0" distL="0" distR="0" wp14:anchorId="5742B7EC" wp14:editId="3596BDF7">
            <wp:extent cx="5541645" cy="3103245"/>
            <wp:effectExtent l="0" t="0" r="1905" b="1905"/>
            <wp:docPr id="28" name="Chart 28">
              <a:extLst xmlns:a="http://schemas.openxmlformats.org/drawingml/2006/main">
                <a:ext uri="{FF2B5EF4-FFF2-40B4-BE49-F238E27FC236}">
                  <a16:creationId xmlns:a16="http://schemas.microsoft.com/office/drawing/2014/main" id="{E777E8C9-7841-4788-9E73-74FACBA986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3272CC2" w14:textId="77777777" w:rsidR="00BF6D7A" w:rsidRDefault="00BF6D7A" w:rsidP="00BF6D7A">
      <w:pPr>
        <w:pStyle w:val="xxxmsonormal"/>
        <w:rPr>
          <w:noProof/>
        </w:rPr>
      </w:pPr>
    </w:p>
    <w:p w14:paraId="50ECD462" w14:textId="04B380D3" w:rsidR="00BF6D7A" w:rsidRDefault="00BF6D7A" w:rsidP="00BF6D7A">
      <w:pPr>
        <w:spacing w:after="160"/>
        <w:contextualSpacing/>
      </w:pPr>
      <w:r>
        <w:lastRenderedPageBreak/>
        <w:t>c. Milwaukee, vaccination</w:t>
      </w:r>
      <w:r w:rsidR="004B5022">
        <w:rPr>
          <w:noProof/>
        </w:rPr>
        <w:drawing>
          <wp:inline distT="0" distB="0" distL="0" distR="0" wp14:anchorId="7F3DDE0E" wp14:editId="037CC67C">
            <wp:extent cx="5742305" cy="3324860"/>
            <wp:effectExtent l="0" t="0" r="10795" b="8890"/>
            <wp:docPr id="47" name="Chart 47">
              <a:extLst xmlns:a="http://schemas.openxmlformats.org/drawingml/2006/main">
                <a:ext uri="{FF2B5EF4-FFF2-40B4-BE49-F238E27FC236}">
                  <a16:creationId xmlns:a16="http://schemas.microsoft.com/office/drawing/2014/main" id="{86DBA715-54AF-40EC-AD8E-C69D99FF93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89C9F80" w14:textId="77777777" w:rsidR="00BF6D7A" w:rsidRDefault="00BF6D7A" w:rsidP="00BF6D7A">
      <w:pPr>
        <w:spacing w:after="160"/>
        <w:contextualSpacing/>
      </w:pPr>
    </w:p>
    <w:p w14:paraId="1B9FBA8F" w14:textId="77777777" w:rsidR="00BF6D7A" w:rsidRDefault="00BF6D7A" w:rsidP="00BF6D7A">
      <w:pPr>
        <w:spacing w:after="160"/>
        <w:contextualSpacing/>
      </w:pPr>
      <w:r>
        <w:t>d. Milwaukee, no vaccination</w:t>
      </w:r>
      <w:r>
        <w:rPr>
          <w:noProof/>
        </w:rPr>
        <w:drawing>
          <wp:inline distT="0" distB="0" distL="0" distR="0" wp14:anchorId="261A2F5E" wp14:editId="5597FDAB">
            <wp:extent cx="5680075" cy="3206750"/>
            <wp:effectExtent l="0" t="0" r="15875" b="12700"/>
            <wp:docPr id="30" name="Chart 30">
              <a:extLst xmlns:a="http://schemas.openxmlformats.org/drawingml/2006/main">
                <a:ext uri="{FF2B5EF4-FFF2-40B4-BE49-F238E27FC236}">
                  <a16:creationId xmlns:a16="http://schemas.microsoft.com/office/drawing/2014/main" id="{324F077C-BF54-44EF-B52C-D71B8D6E8B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9C4B73F" w14:textId="30F75B4D" w:rsidR="00BF6D7A" w:rsidRDefault="00BF6D7A" w:rsidP="00BF6D7A">
      <w:pPr>
        <w:spacing w:after="160" w:line="259" w:lineRule="auto"/>
        <w:contextualSpacing/>
      </w:pPr>
      <w:r>
        <w:lastRenderedPageBreak/>
        <w:t>e. NYC, vaccination</w:t>
      </w:r>
      <w:r w:rsidR="00196C4E">
        <w:rPr>
          <w:noProof/>
        </w:rPr>
        <w:drawing>
          <wp:inline distT="0" distB="0" distL="0" distR="0" wp14:anchorId="43A4F3C2" wp14:editId="7D077DD5">
            <wp:extent cx="5943600" cy="3676650"/>
            <wp:effectExtent l="0" t="0" r="0" b="0"/>
            <wp:docPr id="37" name="Chart 37">
              <a:extLst xmlns:a="http://schemas.openxmlformats.org/drawingml/2006/main">
                <a:ext uri="{FF2B5EF4-FFF2-40B4-BE49-F238E27FC236}">
                  <a16:creationId xmlns:a16="http://schemas.microsoft.com/office/drawing/2014/main" id="{90E68994-F266-4BD4-8EF6-ECD49F4BFD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AB6C7AC" w14:textId="77777777" w:rsidR="00BF6D7A" w:rsidRDefault="00BF6D7A" w:rsidP="00BF6D7A">
      <w:pPr>
        <w:spacing w:after="160" w:line="259" w:lineRule="auto"/>
        <w:contextualSpacing/>
      </w:pPr>
    </w:p>
    <w:p w14:paraId="0116FEE2" w14:textId="77777777" w:rsidR="00BF6D7A" w:rsidRDefault="00BF6D7A" w:rsidP="00BF6D7A">
      <w:pPr>
        <w:spacing w:after="160" w:line="259" w:lineRule="auto"/>
        <w:contextualSpacing/>
      </w:pPr>
      <w:r>
        <w:t>f</w:t>
      </w:r>
      <w:r w:rsidRPr="00BE090C">
        <w:t>.</w:t>
      </w:r>
      <w:r>
        <w:t xml:space="preserve"> NYC, no vaccination</w:t>
      </w:r>
      <w:r>
        <w:rPr>
          <w:noProof/>
        </w:rPr>
        <w:drawing>
          <wp:inline distT="0" distB="0" distL="0" distR="0" wp14:anchorId="2CD7B426" wp14:editId="6A26CF0C">
            <wp:extent cx="5943600" cy="3533775"/>
            <wp:effectExtent l="0" t="0" r="0" b="9525"/>
            <wp:docPr id="9" name="Chart 9">
              <a:extLst xmlns:a="http://schemas.openxmlformats.org/drawingml/2006/main">
                <a:ext uri="{FF2B5EF4-FFF2-40B4-BE49-F238E27FC236}">
                  <a16:creationId xmlns:a16="http://schemas.microsoft.com/office/drawing/2014/main" id="{8777CBD5-BBB6-48B1-9E47-1235D02F2C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A3CDF11" w14:textId="77777777" w:rsidR="00BF6D7A" w:rsidRDefault="00BF6D7A" w:rsidP="00BF6D7A">
      <w:pPr>
        <w:pStyle w:val="Heading2"/>
      </w:pPr>
      <w:bookmarkStart w:id="17" w:name="_Toc75964022"/>
      <w:r>
        <w:lastRenderedPageBreak/>
        <w:t>Section</w:t>
      </w:r>
      <w:r w:rsidRPr="006770EA">
        <w:t xml:space="preserve"> </w:t>
      </w:r>
      <w:r>
        <w:t>C.2 Sensitivity analysis on the baseline probability of testing</w:t>
      </w:r>
      <w:bookmarkEnd w:id="17"/>
      <w:r>
        <w:t xml:space="preserve"> </w:t>
      </w:r>
      <w:r>
        <w:tab/>
      </w:r>
    </w:p>
    <w:p w14:paraId="3C468D82" w14:textId="3D07BAAE" w:rsidR="00BF6D7A" w:rsidRDefault="00BF6D7A" w:rsidP="00BF6D7A">
      <w:r>
        <w:t xml:space="preserve">COVAM assumes that the </w:t>
      </w:r>
      <w:r w:rsidRPr="00D6635F">
        <w:t>probability of testing changes over time due to increasing testing capacity in the US.</w:t>
      </w:r>
      <w:r>
        <w:t xml:space="preserve"> Our initial calibration estimated that the baseline probability of testing in the early days of pandemic was 75% however, it is possible that we overestimated this parameter since data from NYC show that o</w:t>
      </w:r>
      <w:r w:rsidRPr="00554BE6">
        <w:t xml:space="preserve">ne of every five residents tested positive for </w:t>
      </w:r>
      <w:r>
        <w:t xml:space="preserve">COVID-19 </w:t>
      </w:r>
      <w:r w:rsidRPr="00554BE6">
        <w:t>antibodies</w:t>
      </w:r>
      <w:r w:rsidR="00DD6C14">
        <w:t xml:space="preserve"> </w:t>
      </w:r>
      <w:r w:rsidR="00DD6C14">
        <w:fldChar w:fldCharType="begin"/>
      </w:r>
      <w:r w:rsidR="00C75108">
        <w:instrText xml:space="preserve"> ADDIN EN.CITE &lt;EndNote&gt;&lt;Cite&gt;&lt;Author&gt;Goodman&lt;/Author&gt;&lt;Year&gt;2020&lt;/Year&gt;&lt;RecNum&gt;623&lt;/RecNum&gt;&lt;DisplayText&gt;(28)&lt;/DisplayText&gt;&lt;record&gt;&lt;rec-number&gt;623&lt;/rec-number&gt;&lt;foreign-keys&gt;&lt;key app="EN" db-id="pz9taxdvldfdpreeweupsstuxz0eta9wstav" timestamp="0"&gt;623&lt;/key&gt;&lt;/foreign-keys&gt;&lt;ref-type name="Newspaper Article"&gt;23&lt;/ref-type&gt;&lt;contributors&gt;&lt;authors&gt;&lt;author&gt;Goodman, David  J. &lt;/author&gt;&lt;author&gt;Rothfeld, Michael &lt;/author&gt;&lt;/authors&gt;&lt;/contributors&gt;&lt;titles&gt;&lt;title&gt;1 in 5 New Yorkers May Have Had Covid-19, Antibody Tests Suggest&lt;/title&gt;&lt;secondary-title&gt;New York Times&lt;/secondary-title&gt;&lt;/titles&gt;&lt;pages&gt;https://www.nytimes.com/2020/04/23/nyregion/coronavirus-antibodies-test-ny.html?action=click&amp;amp;module=Spotlight&amp;amp;pgtype=Homepage&lt;/pages&gt;&lt;dates&gt;&lt;year&gt;2020&lt;/year&gt;&lt;pub-dates&gt;&lt;date&gt;April 23, 2020&lt;/date&gt;&lt;/pub-dates&gt;&lt;/dates&gt;&lt;urls&gt;&lt;related-urls&gt;&lt;url&gt;https://www.nytimes.com/2020/04/23/nyregion/coronavirus-antibodies-test-ny.html?action=click&amp;amp;module=Spotlight&amp;amp;pgtype=Homepage&lt;/url&gt;&lt;/related-urls&gt;&lt;/urls&gt;&lt;/record&gt;&lt;/Cite&gt;&lt;/EndNote&gt;</w:instrText>
      </w:r>
      <w:r w:rsidR="00DD6C14">
        <w:fldChar w:fldCharType="separate"/>
      </w:r>
      <w:r w:rsidR="00C75108">
        <w:rPr>
          <w:noProof/>
        </w:rPr>
        <w:t>(28)</w:t>
      </w:r>
      <w:r w:rsidR="00DD6C14">
        <w:fldChar w:fldCharType="end"/>
      </w:r>
      <w:r w:rsidR="00DD6C14">
        <w:t>.</w:t>
      </w:r>
      <w:r>
        <w:t xml:space="preserve"> We conducted a sensitivity analysis to address the impact of uncertainty in this parameter, in which we assumed that the </w:t>
      </w:r>
      <w:r w:rsidRPr="00354EBE">
        <w:t xml:space="preserve">probability of testing </w:t>
      </w:r>
      <w:r>
        <w:t xml:space="preserve">is </w:t>
      </w:r>
      <w:r w:rsidRPr="00354EBE">
        <w:t xml:space="preserve">50% and </w:t>
      </w:r>
      <w:r>
        <w:t xml:space="preserve">calibrated </w:t>
      </w:r>
      <w:r w:rsidRPr="00354EBE">
        <w:t xml:space="preserve">the parameter on adherence to </w:t>
      </w:r>
      <w:r>
        <w:t>NPIs</w:t>
      </w:r>
      <w:r w:rsidRPr="00354EBE">
        <w:t xml:space="preserve">. </w:t>
      </w:r>
      <w:r>
        <w:t xml:space="preserve">We conducted this experiment only for NYC. We modified only </w:t>
      </w:r>
      <w:r w:rsidRPr="00354EBE">
        <w:t>adherence to</w:t>
      </w:r>
      <w:r>
        <w:t xml:space="preserve"> NPIs</w:t>
      </w:r>
      <w:r w:rsidRPr="00354EBE">
        <w:t xml:space="preserve"> </w:t>
      </w:r>
      <w:r>
        <w:t>and number of imported cases from 160 per day to 144 per day between March 4 and March 22</w:t>
      </w:r>
      <w:r w:rsidRPr="00354EBE">
        <w:t xml:space="preserve">.  Our calibration resulted in the following estimates for the adherence to </w:t>
      </w:r>
      <w:r>
        <w:t>NPIs</w:t>
      </w:r>
      <w:r w:rsidRPr="00354EBE">
        <w:t xml:space="preserve"> for each probability of testing value:</w:t>
      </w:r>
    </w:p>
    <w:p w14:paraId="79AF7C9B" w14:textId="77777777" w:rsidR="00BF6D7A" w:rsidRPr="00354EBE" w:rsidRDefault="00BF6D7A" w:rsidP="00BF6D7A"/>
    <w:p w14:paraId="5C4C31FB" w14:textId="77777777" w:rsidR="00BF6D7A" w:rsidRDefault="00BF6D7A" w:rsidP="00BF6D7A">
      <w:pPr>
        <w:pStyle w:val="ListParagraph"/>
        <w:numPr>
          <w:ilvl w:val="0"/>
          <w:numId w:val="22"/>
        </w:numPr>
      </w:pPr>
      <w:r>
        <w:t>A</w:t>
      </w:r>
      <w:r w:rsidRPr="00354EBE">
        <w:t>dherence level is equal to 0%</w:t>
      </w:r>
      <w:r>
        <w:t xml:space="preserve"> </w:t>
      </w:r>
      <w:r w:rsidRPr="00354EBE">
        <w:t xml:space="preserve">between March 4 </w:t>
      </w:r>
      <w:r>
        <w:t>and March 11, 2020</w:t>
      </w:r>
    </w:p>
    <w:p w14:paraId="722644C5" w14:textId="77777777" w:rsidR="00BF6D7A" w:rsidRDefault="00BF6D7A" w:rsidP="00BF6D7A">
      <w:pPr>
        <w:pStyle w:val="ListParagraph"/>
        <w:numPr>
          <w:ilvl w:val="0"/>
          <w:numId w:val="22"/>
        </w:numPr>
      </w:pPr>
      <w:r>
        <w:t>A</w:t>
      </w:r>
      <w:r w:rsidRPr="00354EBE">
        <w:t>dherence level increas</w:t>
      </w:r>
      <w:r>
        <w:t>es</w:t>
      </w:r>
      <w:r w:rsidRPr="00354EBE">
        <w:t xml:space="preserve"> l</w:t>
      </w:r>
      <w:r>
        <w:t>inearly from 0% to 78</w:t>
      </w:r>
      <w:r w:rsidRPr="00354EBE">
        <w:t>%</w:t>
      </w:r>
      <w:r>
        <w:t xml:space="preserve"> between March 12 and March 25</w:t>
      </w:r>
    </w:p>
    <w:p w14:paraId="41292A8F" w14:textId="77777777" w:rsidR="00BF6D7A" w:rsidRDefault="00BF6D7A" w:rsidP="00BF6D7A">
      <w:pPr>
        <w:pStyle w:val="ListParagraph"/>
        <w:numPr>
          <w:ilvl w:val="0"/>
          <w:numId w:val="22"/>
        </w:numPr>
      </w:pPr>
      <w:r>
        <w:t>A</w:t>
      </w:r>
      <w:r w:rsidRPr="00354EBE">
        <w:t xml:space="preserve">dherence level is at </w:t>
      </w:r>
      <w:r>
        <w:t>85</w:t>
      </w:r>
      <w:r w:rsidRPr="00354EBE">
        <w:t>%</w:t>
      </w:r>
      <w:r>
        <w:t xml:space="preserve"> between March 26 and April 17</w:t>
      </w:r>
    </w:p>
    <w:p w14:paraId="6352867D" w14:textId="77777777" w:rsidR="00BF6D7A" w:rsidRDefault="00BF6D7A" w:rsidP="00BF6D7A">
      <w:pPr>
        <w:pStyle w:val="ListParagraph"/>
        <w:numPr>
          <w:ilvl w:val="0"/>
          <w:numId w:val="22"/>
        </w:numPr>
      </w:pPr>
      <w:r>
        <w:t>A</w:t>
      </w:r>
      <w:r w:rsidRPr="00354EBE">
        <w:t xml:space="preserve">dherence </w:t>
      </w:r>
      <w:r>
        <w:t>level is at 90% between April 18 and June 7</w:t>
      </w:r>
    </w:p>
    <w:p w14:paraId="6FFE61BE" w14:textId="77777777" w:rsidR="00BF6D7A" w:rsidRDefault="00BF6D7A" w:rsidP="00BF6D7A">
      <w:pPr>
        <w:pStyle w:val="ListParagraph"/>
        <w:numPr>
          <w:ilvl w:val="0"/>
          <w:numId w:val="22"/>
        </w:numPr>
      </w:pPr>
      <w:r>
        <w:t>A</w:t>
      </w:r>
      <w:r w:rsidRPr="00354EBE">
        <w:t xml:space="preserve">dherence </w:t>
      </w:r>
      <w:r>
        <w:t>level is at 85% between June 8 and July 1</w:t>
      </w:r>
    </w:p>
    <w:p w14:paraId="0CF8AB4A" w14:textId="77777777" w:rsidR="00BF6D7A" w:rsidRDefault="00BF6D7A" w:rsidP="00BF6D7A">
      <w:pPr>
        <w:pStyle w:val="ListParagraph"/>
        <w:numPr>
          <w:ilvl w:val="0"/>
          <w:numId w:val="22"/>
        </w:numPr>
      </w:pPr>
      <w:r>
        <w:t>A</w:t>
      </w:r>
      <w:r w:rsidRPr="00354EBE">
        <w:t xml:space="preserve">dherence </w:t>
      </w:r>
      <w:r>
        <w:t>level is at 90% between July 2 and August 15</w:t>
      </w:r>
    </w:p>
    <w:p w14:paraId="3ACFF3B3" w14:textId="77777777" w:rsidR="00BF6D7A" w:rsidRDefault="00BF6D7A" w:rsidP="00BF6D7A">
      <w:pPr>
        <w:pStyle w:val="ListParagraph"/>
        <w:numPr>
          <w:ilvl w:val="0"/>
          <w:numId w:val="22"/>
        </w:numPr>
      </w:pPr>
      <w:r>
        <w:t>A</w:t>
      </w:r>
      <w:r w:rsidRPr="00354EBE">
        <w:t xml:space="preserve">dherence </w:t>
      </w:r>
      <w:r>
        <w:t>level is at 80% between August 16 and September 14</w:t>
      </w:r>
    </w:p>
    <w:p w14:paraId="56C4EE3F" w14:textId="77777777" w:rsidR="00BF6D7A" w:rsidRDefault="00BF6D7A" w:rsidP="00BF6D7A">
      <w:pPr>
        <w:pStyle w:val="ListParagraph"/>
        <w:numPr>
          <w:ilvl w:val="0"/>
          <w:numId w:val="22"/>
        </w:numPr>
      </w:pPr>
      <w:r>
        <w:t>A</w:t>
      </w:r>
      <w:r w:rsidRPr="00354EBE">
        <w:t xml:space="preserve">dherence </w:t>
      </w:r>
      <w:r>
        <w:t>level is at 85% between September 15 and November 14</w:t>
      </w:r>
    </w:p>
    <w:p w14:paraId="5BF4C705" w14:textId="77777777" w:rsidR="00BF6D7A" w:rsidRDefault="00BF6D7A" w:rsidP="00BF6D7A">
      <w:pPr>
        <w:pStyle w:val="ListParagraph"/>
        <w:numPr>
          <w:ilvl w:val="0"/>
          <w:numId w:val="22"/>
        </w:numPr>
      </w:pPr>
      <w:r>
        <w:t>A</w:t>
      </w:r>
      <w:r w:rsidRPr="00354EBE">
        <w:t xml:space="preserve">dherence </w:t>
      </w:r>
      <w:r>
        <w:t>level is at 70% between November 15 and December 5</w:t>
      </w:r>
    </w:p>
    <w:p w14:paraId="5883E661" w14:textId="77777777" w:rsidR="00BF6D7A" w:rsidRDefault="00BF6D7A" w:rsidP="00BF6D7A">
      <w:pPr>
        <w:pStyle w:val="ListParagraph"/>
        <w:numPr>
          <w:ilvl w:val="0"/>
          <w:numId w:val="22"/>
        </w:numPr>
      </w:pPr>
      <w:r>
        <w:t>A</w:t>
      </w:r>
      <w:r w:rsidRPr="00354EBE">
        <w:t xml:space="preserve">dherence </w:t>
      </w:r>
      <w:r>
        <w:t>level is at 85% between December 6 and December 31</w:t>
      </w:r>
    </w:p>
    <w:p w14:paraId="5729EFBA" w14:textId="77777777" w:rsidR="00BF6D7A" w:rsidRDefault="00BF6D7A" w:rsidP="00BF6D7A">
      <w:pPr>
        <w:pStyle w:val="ListParagraph"/>
        <w:numPr>
          <w:ilvl w:val="0"/>
          <w:numId w:val="22"/>
        </w:numPr>
      </w:pPr>
      <w:r>
        <w:t>A</w:t>
      </w:r>
      <w:r w:rsidRPr="00354EBE">
        <w:t xml:space="preserve">dherence </w:t>
      </w:r>
      <w:r>
        <w:t>level is at 80% from January 1, 2021 onwards.</w:t>
      </w:r>
    </w:p>
    <w:p w14:paraId="7EDEA043" w14:textId="77777777" w:rsidR="00BF6D7A" w:rsidRDefault="00BF6D7A" w:rsidP="00BF6D7A"/>
    <w:p w14:paraId="3DB7278C" w14:textId="77777777" w:rsidR="00BF6D7A" w:rsidRPr="000A67D6" w:rsidRDefault="00BF6D7A" w:rsidP="00BF6D7A">
      <w:r w:rsidRPr="00354EBE">
        <w:t xml:space="preserve">Below, we first present the results of the validation, which show that COVAM was able to replicate </w:t>
      </w:r>
      <w:r>
        <w:t xml:space="preserve">the </w:t>
      </w:r>
      <w:r w:rsidRPr="00354EBE">
        <w:t xml:space="preserve">observed cumulative number of COVID-19 cases using the new set of </w:t>
      </w:r>
      <w:r>
        <w:t xml:space="preserve">values for adherence to NPIs. </w:t>
      </w:r>
      <w:r w:rsidRPr="00C1160D">
        <w:t>We then present the results of our experiments.</w:t>
      </w:r>
      <w:bookmarkStart w:id="18" w:name="_Toc49201323"/>
    </w:p>
    <w:p w14:paraId="3674ED6B" w14:textId="0E124661" w:rsidR="00BF6D7A" w:rsidRPr="003905C2" w:rsidRDefault="00BF6D7A" w:rsidP="00BF6D7A">
      <w:pPr>
        <w:pStyle w:val="Heading2"/>
      </w:pPr>
      <w:bookmarkStart w:id="19" w:name="_Toc75964023"/>
      <w:r w:rsidRPr="003905C2">
        <w:t xml:space="preserve">Figure </w:t>
      </w:r>
      <w:r w:rsidR="00DD6C14">
        <w:t>s</w:t>
      </w:r>
      <w:r w:rsidRPr="003905C2">
        <w:t xml:space="preserve">5. Comparison of model predictions to actual NYC data when the </w:t>
      </w:r>
      <w:r>
        <w:t xml:space="preserve">baseline </w:t>
      </w:r>
      <w:r w:rsidRPr="003905C2">
        <w:t>probability of testing is equal to 50%</w:t>
      </w:r>
      <w:bookmarkEnd w:id="18"/>
      <w:bookmarkEnd w:id="19"/>
    </w:p>
    <w:p w14:paraId="3EC4E741" w14:textId="77777777" w:rsidR="00BF6D7A" w:rsidRDefault="00BF6D7A" w:rsidP="00BF6D7A">
      <w:r>
        <w:rPr>
          <w:noProof/>
        </w:rPr>
        <w:drawing>
          <wp:inline distT="0" distB="0" distL="0" distR="0" wp14:anchorId="6DE1F6DE" wp14:editId="10C897FD">
            <wp:extent cx="6057900" cy="2711450"/>
            <wp:effectExtent l="0" t="0" r="0" b="12700"/>
            <wp:docPr id="7" name="Chart 7">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2E88A19" w14:textId="23AF3F12" w:rsidR="00BF6D7A" w:rsidRDefault="00BF6D7A" w:rsidP="00BF6D7A">
      <w:bookmarkStart w:id="20" w:name="_Toc75964024"/>
      <w:r w:rsidRPr="002A224E">
        <w:rPr>
          <w:rStyle w:val="Heading2Char"/>
        </w:rPr>
        <w:lastRenderedPageBreak/>
        <w:t xml:space="preserve">Table </w:t>
      </w:r>
      <w:r w:rsidR="00DD6C14">
        <w:rPr>
          <w:rStyle w:val="Heading2Char"/>
        </w:rPr>
        <w:t>s</w:t>
      </w:r>
      <w:r w:rsidR="00BE4139">
        <w:rPr>
          <w:rStyle w:val="Heading2Char"/>
        </w:rPr>
        <w:t>5.</w:t>
      </w:r>
      <w:r w:rsidRPr="002A224E">
        <w:rPr>
          <w:rStyle w:val="Heading2Char"/>
        </w:rPr>
        <w:t xml:space="preserve"> Controllable spread date and number of cases on December 31, 2021 for different daily vaccination capacity scenarios</w:t>
      </w:r>
      <w:r>
        <w:rPr>
          <w:rStyle w:val="Heading2Char"/>
        </w:rPr>
        <w:t xml:space="preserve"> when the baseline probability of testing is equal to 50%</w:t>
      </w:r>
      <w:r w:rsidRPr="002A224E">
        <w:rPr>
          <w:rStyle w:val="Heading2Char"/>
        </w:rPr>
        <w:t xml:space="preserve"> (vaccine effectiveness 90%, vaccine coverage 50%).</w:t>
      </w:r>
      <w:bookmarkEnd w:id="20"/>
      <w:r>
        <w:t xml:space="preserve"> Numbers in parentheses represent percent reduction relative to no vaccine.</w:t>
      </w:r>
    </w:p>
    <w:p w14:paraId="4E06A09F" w14:textId="77777777" w:rsidR="00BF6D7A" w:rsidRDefault="00BF6D7A" w:rsidP="00BF6D7A"/>
    <w:tbl>
      <w:tblPr>
        <w:tblStyle w:val="TableGrid"/>
        <w:tblW w:w="11264" w:type="dxa"/>
        <w:tblInd w:w="-725" w:type="dxa"/>
        <w:tblLayout w:type="fixed"/>
        <w:tblLook w:val="04A0" w:firstRow="1" w:lastRow="0" w:firstColumn="1" w:lastColumn="0" w:noHBand="0" w:noVBand="1"/>
      </w:tblPr>
      <w:tblGrid>
        <w:gridCol w:w="1260"/>
        <w:gridCol w:w="720"/>
        <w:gridCol w:w="1275"/>
        <w:gridCol w:w="9"/>
        <w:gridCol w:w="696"/>
        <w:gridCol w:w="1260"/>
        <w:gridCol w:w="630"/>
        <w:gridCol w:w="1440"/>
        <w:gridCol w:w="720"/>
        <w:gridCol w:w="1260"/>
        <w:gridCol w:w="778"/>
        <w:gridCol w:w="1191"/>
        <w:gridCol w:w="11"/>
        <w:gridCol w:w="14"/>
      </w:tblGrid>
      <w:tr w:rsidR="00BF6D7A" w:rsidRPr="001210C7" w14:paraId="70A65C8C" w14:textId="77777777" w:rsidTr="00260CA1">
        <w:trPr>
          <w:gridAfter w:val="1"/>
          <w:wAfter w:w="14" w:type="dxa"/>
          <w:trHeight w:val="511"/>
        </w:trPr>
        <w:tc>
          <w:tcPr>
            <w:tcW w:w="11250" w:type="dxa"/>
            <w:gridSpan w:val="13"/>
            <w:vAlign w:val="center"/>
          </w:tcPr>
          <w:p w14:paraId="6F4CCECC" w14:textId="77777777" w:rsidR="00BF6D7A" w:rsidRPr="001210C7" w:rsidRDefault="00BF6D7A" w:rsidP="00260CA1">
            <w:pPr>
              <w:rPr>
                <w:sz w:val="20"/>
                <w:szCs w:val="20"/>
              </w:rPr>
            </w:pPr>
            <w:r w:rsidRPr="001210C7">
              <w:rPr>
                <w:sz w:val="20"/>
                <w:szCs w:val="20"/>
              </w:rPr>
              <w:t>NYC</w:t>
            </w:r>
          </w:p>
        </w:tc>
      </w:tr>
      <w:tr w:rsidR="00BF6D7A" w:rsidRPr="002F4D45" w14:paraId="1FBA2242" w14:textId="77777777" w:rsidTr="00260CA1">
        <w:trPr>
          <w:trHeight w:val="511"/>
        </w:trPr>
        <w:tc>
          <w:tcPr>
            <w:tcW w:w="1260" w:type="dxa"/>
            <w:vAlign w:val="center"/>
          </w:tcPr>
          <w:p w14:paraId="39394B30" w14:textId="77777777" w:rsidR="00BF6D7A" w:rsidRPr="002F4D45" w:rsidRDefault="00BF6D7A" w:rsidP="00260CA1">
            <w:pPr>
              <w:jc w:val="center"/>
              <w:rPr>
                <w:sz w:val="20"/>
                <w:szCs w:val="20"/>
              </w:rPr>
            </w:pPr>
          </w:p>
        </w:tc>
        <w:tc>
          <w:tcPr>
            <w:tcW w:w="2004" w:type="dxa"/>
            <w:gridSpan w:val="3"/>
            <w:vAlign w:val="center"/>
          </w:tcPr>
          <w:p w14:paraId="660652AB" w14:textId="77777777" w:rsidR="00BF6D7A" w:rsidRPr="00FC3DC1" w:rsidRDefault="00BF6D7A" w:rsidP="00260CA1">
            <w:pPr>
              <w:jc w:val="center"/>
              <w:rPr>
                <w:color w:val="000000"/>
                <w:sz w:val="20"/>
                <w:szCs w:val="20"/>
              </w:rPr>
            </w:pPr>
            <w:r w:rsidRPr="00FC3DC1">
              <w:rPr>
                <w:sz w:val="20"/>
                <w:szCs w:val="20"/>
              </w:rPr>
              <w:t>90% Adherence</w:t>
            </w:r>
          </w:p>
        </w:tc>
        <w:tc>
          <w:tcPr>
            <w:tcW w:w="1956" w:type="dxa"/>
            <w:gridSpan w:val="2"/>
            <w:vAlign w:val="center"/>
          </w:tcPr>
          <w:p w14:paraId="1B9E48FC" w14:textId="77777777" w:rsidR="00BF6D7A" w:rsidRPr="00FC3DC1" w:rsidRDefault="00BF6D7A" w:rsidP="00260CA1">
            <w:pPr>
              <w:jc w:val="center"/>
              <w:rPr>
                <w:color w:val="000000"/>
                <w:sz w:val="20"/>
                <w:szCs w:val="20"/>
              </w:rPr>
            </w:pPr>
            <w:r w:rsidRPr="00FC3DC1">
              <w:rPr>
                <w:sz w:val="20"/>
                <w:szCs w:val="20"/>
              </w:rPr>
              <w:t>85% Adherence</w:t>
            </w:r>
          </w:p>
        </w:tc>
        <w:tc>
          <w:tcPr>
            <w:tcW w:w="2070" w:type="dxa"/>
            <w:gridSpan w:val="2"/>
            <w:vAlign w:val="center"/>
          </w:tcPr>
          <w:p w14:paraId="22629D60" w14:textId="77777777" w:rsidR="00BF6D7A" w:rsidRPr="00FC3DC1" w:rsidRDefault="00BF6D7A" w:rsidP="00260CA1">
            <w:pPr>
              <w:jc w:val="center"/>
              <w:rPr>
                <w:color w:val="000000"/>
                <w:sz w:val="20"/>
                <w:szCs w:val="20"/>
              </w:rPr>
            </w:pPr>
            <w:r w:rsidRPr="00FC3DC1">
              <w:rPr>
                <w:sz w:val="20"/>
                <w:szCs w:val="20"/>
              </w:rPr>
              <w:t>80% Adherence</w:t>
            </w:r>
          </w:p>
        </w:tc>
        <w:tc>
          <w:tcPr>
            <w:tcW w:w="1980" w:type="dxa"/>
            <w:gridSpan w:val="2"/>
            <w:vAlign w:val="center"/>
          </w:tcPr>
          <w:p w14:paraId="3C3C3DB2" w14:textId="77777777" w:rsidR="00BF6D7A" w:rsidRPr="00FC3DC1" w:rsidRDefault="00BF6D7A" w:rsidP="00260CA1">
            <w:pPr>
              <w:jc w:val="center"/>
              <w:rPr>
                <w:color w:val="000000"/>
                <w:sz w:val="20"/>
                <w:szCs w:val="20"/>
              </w:rPr>
            </w:pPr>
            <w:r w:rsidRPr="00FC3DC1">
              <w:rPr>
                <w:sz w:val="20"/>
                <w:szCs w:val="20"/>
              </w:rPr>
              <w:t>75% Adherence</w:t>
            </w:r>
          </w:p>
        </w:tc>
        <w:tc>
          <w:tcPr>
            <w:tcW w:w="1994" w:type="dxa"/>
            <w:gridSpan w:val="4"/>
            <w:vAlign w:val="center"/>
          </w:tcPr>
          <w:p w14:paraId="6E17BCFD" w14:textId="77777777" w:rsidR="00BF6D7A" w:rsidRPr="00FC3DC1" w:rsidRDefault="00BF6D7A" w:rsidP="00260CA1">
            <w:pPr>
              <w:jc w:val="center"/>
              <w:rPr>
                <w:color w:val="000000"/>
                <w:sz w:val="20"/>
                <w:szCs w:val="20"/>
              </w:rPr>
            </w:pPr>
            <w:r w:rsidRPr="00FC3DC1">
              <w:rPr>
                <w:sz w:val="20"/>
                <w:szCs w:val="20"/>
              </w:rPr>
              <w:t>Dynamic Adherence</w:t>
            </w:r>
          </w:p>
        </w:tc>
      </w:tr>
      <w:tr w:rsidR="00BF6D7A" w:rsidRPr="002F4D45" w14:paraId="69752F1C" w14:textId="77777777" w:rsidTr="00260CA1">
        <w:trPr>
          <w:gridAfter w:val="2"/>
          <w:wAfter w:w="25" w:type="dxa"/>
          <w:trHeight w:val="710"/>
        </w:trPr>
        <w:tc>
          <w:tcPr>
            <w:tcW w:w="1260" w:type="dxa"/>
            <w:vAlign w:val="center"/>
          </w:tcPr>
          <w:p w14:paraId="42C10AA1" w14:textId="77777777" w:rsidR="00BF6D7A" w:rsidRPr="002F4D45" w:rsidRDefault="00BF6D7A" w:rsidP="00260CA1">
            <w:pPr>
              <w:jc w:val="center"/>
              <w:rPr>
                <w:sz w:val="20"/>
                <w:szCs w:val="20"/>
              </w:rPr>
            </w:pPr>
            <w:r w:rsidRPr="00473707">
              <w:rPr>
                <w:sz w:val="20"/>
                <w:szCs w:val="20"/>
              </w:rPr>
              <w:t>Vaccination capacity</w:t>
            </w:r>
          </w:p>
        </w:tc>
        <w:tc>
          <w:tcPr>
            <w:tcW w:w="720" w:type="dxa"/>
            <w:vAlign w:val="center"/>
          </w:tcPr>
          <w:p w14:paraId="02C1955D" w14:textId="77777777" w:rsidR="00BF6D7A" w:rsidRPr="00FC3DC1" w:rsidRDefault="00BF6D7A" w:rsidP="00260CA1">
            <w:pPr>
              <w:jc w:val="center"/>
              <w:rPr>
                <w:color w:val="000000"/>
                <w:sz w:val="20"/>
                <w:szCs w:val="20"/>
              </w:rPr>
            </w:pPr>
            <w:r w:rsidRPr="00473707">
              <w:rPr>
                <w:sz w:val="20"/>
                <w:szCs w:val="20"/>
              </w:rPr>
              <w:t>Date</w:t>
            </w:r>
          </w:p>
        </w:tc>
        <w:tc>
          <w:tcPr>
            <w:tcW w:w="1275" w:type="dxa"/>
            <w:vAlign w:val="center"/>
          </w:tcPr>
          <w:p w14:paraId="578BC037" w14:textId="77777777" w:rsidR="00BF6D7A" w:rsidRPr="00FC3DC1" w:rsidRDefault="00BF6D7A" w:rsidP="00260CA1">
            <w:pPr>
              <w:jc w:val="center"/>
              <w:rPr>
                <w:color w:val="000000"/>
                <w:sz w:val="20"/>
                <w:szCs w:val="20"/>
              </w:rPr>
            </w:pPr>
            <w:r>
              <w:rPr>
                <w:sz w:val="20"/>
                <w:szCs w:val="20"/>
              </w:rPr>
              <w:t>Number of cases</w:t>
            </w:r>
          </w:p>
        </w:tc>
        <w:tc>
          <w:tcPr>
            <w:tcW w:w="705" w:type="dxa"/>
            <w:gridSpan w:val="2"/>
            <w:vAlign w:val="center"/>
          </w:tcPr>
          <w:p w14:paraId="2759D700" w14:textId="77777777" w:rsidR="00BF6D7A" w:rsidRPr="00FC3DC1" w:rsidRDefault="00BF6D7A" w:rsidP="00260CA1">
            <w:pPr>
              <w:jc w:val="center"/>
              <w:rPr>
                <w:color w:val="000000"/>
                <w:sz w:val="20"/>
                <w:szCs w:val="20"/>
              </w:rPr>
            </w:pPr>
            <w:r w:rsidRPr="00473707">
              <w:rPr>
                <w:sz w:val="20"/>
                <w:szCs w:val="20"/>
              </w:rPr>
              <w:t>Date</w:t>
            </w:r>
          </w:p>
        </w:tc>
        <w:tc>
          <w:tcPr>
            <w:tcW w:w="1260" w:type="dxa"/>
            <w:vAlign w:val="center"/>
          </w:tcPr>
          <w:p w14:paraId="3C99DD63" w14:textId="77777777" w:rsidR="00BF6D7A" w:rsidRPr="00FC3DC1" w:rsidRDefault="00BF6D7A" w:rsidP="00260CA1">
            <w:pPr>
              <w:jc w:val="center"/>
              <w:rPr>
                <w:color w:val="000000"/>
                <w:sz w:val="20"/>
                <w:szCs w:val="20"/>
              </w:rPr>
            </w:pPr>
            <w:r>
              <w:rPr>
                <w:sz w:val="20"/>
                <w:szCs w:val="20"/>
              </w:rPr>
              <w:t>Number of cases</w:t>
            </w:r>
          </w:p>
        </w:tc>
        <w:tc>
          <w:tcPr>
            <w:tcW w:w="630" w:type="dxa"/>
            <w:vAlign w:val="center"/>
          </w:tcPr>
          <w:p w14:paraId="75CEF641" w14:textId="77777777" w:rsidR="00BF6D7A" w:rsidRPr="00FC3DC1" w:rsidRDefault="00BF6D7A" w:rsidP="00260CA1">
            <w:pPr>
              <w:jc w:val="center"/>
              <w:rPr>
                <w:color w:val="000000"/>
                <w:sz w:val="20"/>
                <w:szCs w:val="20"/>
              </w:rPr>
            </w:pPr>
            <w:r w:rsidRPr="00473707">
              <w:rPr>
                <w:sz w:val="20"/>
                <w:szCs w:val="20"/>
              </w:rPr>
              <w:t>Date</w:t>
            </w:r>
          </w:p>
        </w:tc>
        <w:tc>
          <w:tcPr>
            <w:tcW w:w="1440" w:type="dxa"/>
            <w:vAlign w:val="center"/>
          </w:tcPr>
          <w:p w14:paraId="1FCA0CE8" w14:textId="77777777" w:rsidR="00BF6D7A" w:rsidRPr="00FC3DC1" w:rsidRDefault="00BF6D7A" w:rsidP="00260CA1">
            <w:pPr>
              <w:jc w:val="center"/>
              <w:rPr>
                <w:color w:val="000000"/>
                <w:sz w:val="20"/>
                <w:szCs w:val="20"/>
              </w:rPr>
            </w:pPr>
            <w:r>
              <w:rPr>
                <w:sz w:val="20"/>
                <w:szCs w:val="20"/>
              </w:rPr>
              <w:t>Number of cases</w:t>
            </w:r>
          </w:p>
        </w:tc>
        <w:tc>
          <w:tcPr>
            <w:tcW w:w="720" w:type="dxa"/>
            <w:vAlign w:val="center"/>
          </w:tcPr>
          <w:p w14:paraId="255DEC56" w14:textId="77777777" w:rsidR="00BF6D7A" w:rsidRPr="00FC3DC1" w:rsidRDefault="00BF6D7A" w:rsidP="00260CA1">
            <w:pPr>
              <w:jc w:val="center"/>
              <w:rPr>
                <w:color w:val="000000"/>
                <w:sz w:val="20"/>
                <w:szCs w:val="20"/>
              </w:rPr>
            </w:pPr>
            <w:r w:rsidRPr="00473707">
              <w:rPr>
                <w:sz w:val="20"/>
                <w:szCs w:val="20"/>
              </w:rPr>
              <w:t>Date</w:t>
            </w:r>
          </w:p>
        </w:tc>
        <w:tc>
          <w:tcPr>
            <w:tcW w:w="1260" w:type="dxa"/>
            <w:vAlign w:val="center"/>
          </w:tcPr>
          <w:p w14:paraId="1F4060BB" w14:textId="77777777" w:rsidR="00BF6D7A" w:rsidRPr="00FC3DC1" w:rsidRDefault="00BF6D7A" w:rsidP="00260CA1">
            <w:pPr>
              <w:jc w:val="center"/>
              <w:rPr>
                <w:color w:val="000000"/>
                <w:sz w:val="20"/>
                <w:szCs w:val="20"/>
              </w:rPr>
            </w:pPr>
            <w:r>
              <w:rPr>
                <w:sz w:val="20"/>
                <w:szCs w:val="20"/>
              </w:rPr>
              <w:t>Number of cases</w:t>
            </w:r>
          </w:p>
        </w:tc>
        <w:tc>
          <w:tcPr>
            <w:tcW w:w="778" w:type="dxa"/>
            <w:vAlign w:val="center"/>
          </w:tcPr>
          <w:p w14:paraId="03CBB656" w14:textId="77777777" w:rsidR="00BF6D7A" w:rsidRPr="00FC3DC1" w:rsidRDefault="00BF6D7A" w:rsidP="00260CA1">
            <w:pPr>
              <w:jc w:val="center"/>
              <w:rPr>
                <w:color w:val="000000"/>
                <w:sz w:val="20"/>
                <w:szCs w:val="20"/>
              </w:rPr>
            </w:pPr>
            <w:r w:rsidRPr="00473707">
              <w:rPr>
                <w:sz w:val="20"/>
                <w:szCs w:val="20"/>
              </w:rPr>
              <w:t>Date</w:t>
            </w:r>
          </w:p>
        </w:tc>
        <w:tc>
          <w:tcPr>
            <w:tcW w:w="1191" w:type="dxa"/>
            <w:vAlign w:val="center"/>
          </w:tcPr>
          <w:p w14:paraId="391EB0E6" w14:textId="77777777" w:rsidR="00BF6D7A" w:rsidRPr="00FC3DC1" w:rsidRDefault="00BF6D7A" w:rsidP="00260CA1">
            <w:pPr>
              <w:jc w:val="center"/>
              <w:rPr>
                <w:color w:val="000000"/>
                <w:sz w:val="20"/>
                <w:szCs w:val="20"/>
              </w:rPr>
            </w:pPr>
            <w:r>
              <w:rPr>
                <w:sz w:val="20"/>
                <w:szCs w:val="20"/>
              </w:rPr>
              <w:t>Number of cases</w:t>
            </w:r>
          </w:p>
        </w:tc>
      </w:tr>
      <w:tr w:rsidR="00BF6D7A" w:rsidRPr="002F4D45" w14:paraId="16EEBFE5" w14:textId="77777777" w:rsidTr="00260CA1">
        <w:trPr>
          <w:gridAfter w:val="2"/>
          <w:wAfter w:w="25" w:type="dxa"/>
          <w:trHeight w:val="935"/>
        </w:trPr>
        <w:tc>
          <w:tcPr>
            <w:tcW w:w="1260" w:type="dxa"/>
            <w:vAlign w:val="center"/>
          </w:tcPr>
          <w:p w14:paraId="4F9D30EB" w14:textId="77777777" w:rsidR="00BF6D7A" w:rsidRPr="001210C7" w:rsidRDefault="00BF6D7A" w:rsidP="00260CA1">
            <w:pPr>
              <w:jc w:val="center"/>
              <w:rPr>
                <w:sz w:val="20"/>
                <w:szCs w:val="20"/>
              </w:rPr>
            </w:pPr>
            <w:r w:rsidRPr="002F4D45">
              <w:rPr>
                <w:sz w:val="20"/>
                <w:szCs w:val="20"/>
              </w:rPr>
              <w:t>No Vaccine</w:t>
            </w:r>
          </w:p>
        </w:tc>
        <w:tc>
          <w:tcPr>
            <w:tcW w:w="720" w:type="dxa"/>
            <w:vAlign w:val="center"/>
          </w:tcPr>
          <w:p w14:paraId="5C6A88DA" w14:textId="77777777" w:rsidR="00BF6D7A" w:rsidRPr="005C391C" w:rsidRDefault="00BF6D7A" w:rsidP="00260CA1">
            <w:pPr>
              <w:jc w:val="center"/>
              <w:rPr>
                <w:color w:val="000000"/>
                <w:sz w:val="20"/>
                <w:szCs w:val="20"/>
              </w:rPr>
            </w:pPr>
            <w:r w:rsidRPr="00B645BA">
              <w:rPr>
                <w:color w:val="000000"/>
                <w:sz w:val="20"/>
                <w:szCs w:val="20"/>
              </w:rPr>
              <w:t>18-Mar-2021</w:t>
            </w:r>
          </w:p>
        </w:tc>
        <w:tc>
          <w:tcPr>
            <w:tcW w:w="1275" w:type="dxa"/>
            <w:vAlign w:val="center"/>
          </w:tcPr>
          <w:p w14:paraId="7E10F918" w14:textId="77777777" w:rsidR="00BF6D7A" w:rsidRPr="005C391C" w:rsidRDefault="00BF6D7A" w:rsidP="00260CA1">
            <w:pPr>
              <w:jc w:val="center"/>
              <w:rPr>
                <w:color w:val="000000"/>
                <w:sz w:val="20"/>
                <w:szCs w:val="20"/>
              </w:rPr>
            </w:pPr>
            <w:r w:rsidRPr="00B645BA">
              <w:rPr>
                <w:color w:val="000000"/>
                <w:sz w:val="20"/>
                <w:szCs w:val="20"/>
              </w:rPr>
              <w:t>699,373</w:t>
            </w:r>
          </w:p>
        </w:tc>
        <w:tc>
          <w:tcPr>
            <w:tcW w:w="705" w:type="dxa"/>
            <w:gridSpan w:val="2"/>
            <w:vAlign w:val="center"/>
          </w:tcPr>
          <w:p w14:paraId="6C310F1E" w14:textId="77777777" w:rsidR="00BF6D7A" w:rsidRPr="005C391C" w:rsidRDefault="00BF6D7A" w:rsidP="00260CA1">
            <w:pPr>
              <w:jc w:val="center"/>
              <w:rPr>
                <w:color w:val="000000"/>
                <w:sz w:val="20"/>
                <w:szCs w:val="20"/>
              </w:rPr>
            </w:pPr>
            <w:r w:rsidRPr="00B645BA">
              <w:rPr>
                <w:color w:val="000000"/>
                <w:sz w:val="20"/>
                <w:szCs w:val="20"/>
              </w:rPr>
              <w:t>5-Jul-2021</w:t>
            </w:r>
          </w:p>
        </w:tc>
        <w:tc>
          <w:tcPr>
            <w:tcW w:w="1260" w:type="dxa"/>
            <w:vAlign w:val="center"/>
          </w:tcPr>
          <w:p w14:paraId="311DE66A" w14:textId="77777777" w:rsidR="00BF6D7A" w:rsidRPr="005C391C" w:rsidRDefault="00BF6D7A" w:rsidP="00260CA1">
            <w:pPr>
              <w:jc w:val="center"/>
              <w:rPr>
                <w:color w:val="000000"/>
                <w:sz w:val="20"/>
                <w:szCs w:val="20"/>
              </w:rPr>
            </w:pPr>
            <w:r w:rsidRPr="00B645BA">
              <w:rPr>
                <w:color w:val="000000"/>
                <w:sz w:val="20"/>
                <w:szCs w:val="20"/>
              </w:rPr>
              <w:t>1,003,710</w:t>
            </w:r>
          </w:p>
        </w:tc>
        <w:tc>
          <w:tcPr>
            <w:tcW w:w="630" w:type="dxa"/>
            <w:vAlign w:val="center"/>
          </w:tcPr>
          <w:p w14:paraId="631D355D" w14:textId="77777777" w:rsidR="00BF6D7A" w:rsidRPr="005C391C" w:rsidRDefault="00BF6D7A" w:rsidP="00260CA1">
            <w:pPr>
              <w:jc w:val="center"/>
              <w:rPr>
                <w:color w:val="000000"/>
                <w:sz w:val="20"/>
                <w:szCs w:val="20"/>
              </w:rPr>
            </w:pPr>
            <w:r w:rsidRPr="00B645BA">
              <w:rPr>
                <w:color w:val="000000"/>
                <w:sz w:val="20"/>
                <w:szCs w:val="20"/>
              </w:rPr>
              <w:t>25-Aug-2021</w:t>
            </w:r>
          </w:p>
        </w:tc>
        <w:tc>
          <w:tcPr>
            <w:tcW w:w="1440" w:type="dxa"/>
            <w:vAlign w:val="center"/>
          </w:tcPr>
          <w:p w14:paraId="72952E36" w14:textId="77777777" w:rsidR="00BF6D7A" w:rsidRPr="005C391C" w:rsidRDefault="00BF6D7A" w:rsidP="00260CA1">
            <w:pPr>
              <w:jc w:val="center"/>
              <w:rPr>
                <w:color w:val="000000"/>
                <w:sz w:val="20"/>
                <w:szCs w:val="20"/>
              </w:rPr>
            </w:pPr>
            <w:r w:rsidRPr="00B645BA">
              <w:rPr>
                <w:color w:val="000000"/>
                <w:sz w:val="20"/>
                <w:szCs w:val="20"/>
              </w:rPr>
              <w:t>2,521,410</w:t>
            </w:r>
          </w:p>
        </w:tc>
        <w:tc>
          <w:tcPr>
            <w:tcW w:w="720" w:type="dxa"/>
            <w:vAlign w:val="center"/>
          </w:tcPr>
          <w:p w14:paraId="601AD05E" w14:textId="77777777" w:rsidR="00BF6D7A" w:rsidRPr="005C391C" w:rsidRDefault="00BF6D7A" w:rsidP="00260CA1">
            <w:pPr>
              <w:jc w:val="center"/>
              <w:rPr>
                <w:color w:val="000000"/>
                <w:sz w:val="20"/>
                <w:szCs w:val="20"/>
              </w:rPr>
            </w:pPr>
            <w:r w:rsidRPr="00B645BA">
              <w:rPr>
                <w:color w:val="000000"/>
                <w:sz w:val="20"/>
                <w:szCs w:val="20"/>
              </w:rPr>
              <w:t>18-Jun-2021</w:t>
            </w:r>
          </w:p>
        </w:tc>
        <w:tc>
          <w:tcPr>
            <w:tcW w:w="1260" w:type="dxa"/>
            <w:vAlign w:val="center"/>
          </w:tcPr>
          <w:p w14:paraId="7FB87EA3" w14:textId="77777777" w:rsidR="00BF6D7A" w:rsidRPr="005C391C" w:rsidRDefault="00BF6D7A" w:rsidP="00260CA1">
            <w:pPr>
              <w:jc w:val="center"/>
              <w:rPr>
                <w:color w:val="000000"/>
                <w:sz w:val="20"/>
                <w:szCs w:val="20"/>
              </w:rPr>
            </w:pPr>
            <w:r w:rsidRPr="00B645BA">
              <w:rPr>
                <w:color w:val="000000"/>
                <w:sz w:val="20"/>
                <w:szCs w:val="20"/>
              </w:rPr>
              <w:t>3,831,060</w:t>
            </w:r>
          </w:p>
        </w:tc>
        <w:tc>
          <w:tcPr>
            <w:tcW w:w="778" w:type="dxa"/>
            <w:vAlign w:val="center"/>
          </w:tcPr>
          <w:p w14:paraId="63DF20E8" w14:textId="77777777" w:rsidR="00BF6D7A" w:rsidRPr="005C391C" w:rsidRDefault="00BF6D7A" w:rsidP="00260CA1">
            <w:pPr>
              <w:jc w:val="center"/>
              <w:rPr>
                <w:color w:val="000000"/>
                <w:sz w:val="20"/>
                <w:szCs w:val="20"/>
              </w:rPr>
            </w:pPr>
            <w:r>
              <w:rPr>
                <w:color w:val="000000"/>
                <w:sz w:val="20"/>
                <w:szCs w:val="20"/>
              </w:rPr>
              <w:t xml:space="preserve">After June </w:t>
            </w:r>
            <w:r w:rsidRPr="00473707">
              <w:rPr>
                <w:color w:val="000000"/>
                <w:sz w:val="20"/>
                <w:szCs w:val="20"/>
              </w:rPr>
              <w:t>2022</w:t>
            </w:r>
          </w:p>
        </w:tc>
        <w:tc>
          <w:tcPr>
            <w:tcW w:w="1191" w:type="dxa"/>
            <w:vAlign w:val="center"/>
          </w:tcPr>
          <w:p w14:paraId="01FE617E" w14:textId="77777777" w:rsidR="00BF6D7A" w:rsidRPr="005C391C" w:rsidRDefault="00BF6D7A" w:rsidP="00260CA1">
            <w:pPr>
              <w:jc w:val="center"/>
              <w:rPr>
                <w:color w:val="000000"/>
                <w:sz w:val="20"/>
                <w:szCs w:val="20"/>
              </w:rPr>
            </w:pPr>
            <w:r w:rsidRPr="00B645BA">
              <w:rPr>
                <w:color w:val="000000"/>
                <w:sz w:val="20"/>
                <w:szCs w:val="20"/>
              </w:rPr>
              <w:t>1,294,850</w:t>
            </w:r>
          </w:p>
        </w:tc>
      </w:tr>
      <w:tr w:rsidR="00BF6D7A" w:rsidRPr="002F4D45" w14:paraId="4B3AC84B" w14:textId="77777777" w:rsidTr="00260CA1">
        <w:trPr>
          <w:gridAfter w:val="2"/>
          <w:wAfter w:w="25" w:type="dxa"/>
          <w:trHeight w:val="935"/>
        </w:trPr>
        <w:tc>
          <w:tcPr>
            <w:tcW w:w="1260" w:type="dxa"/>
            <w:vAlign w:val="center"/>
          </w:tcPr>
          <w:p w14:paraId="6044729B" w14:textId="77777777" w:rsidR="00BF6D7A" w:rsidRPr="002F4D45" w:rsidRDefault="00BF6D7A" w:rsidP="00260CA1">
            <w:pPr>
              <w:jc w:val="center"/>
              <w:rPr>
                <w:sz w:val="20"/>
                <w:szCs w:val="20"/>
              </w:rPr>
            </w:pPr>
            <w:r w:rsidRPr="001210C7">
              <w:rPr>
                <w:sz w:val="20"/>
                <w:szCs w:val="20"/>
              </w:rPr>
              <w:t>0.05%</w:t>
            </w:r>
          </w:p>
        </w:tc>
        <w:tc>
          <w:tcPr>
            <w:tcW w:w="720" w:type="dxa"/>
            <w:vAlign w:val="center"/>
          </w:tcPr>
          <w:p w14:paraId="3CEDA0EA" w14:textId="77777777" w:rsidR="00BF6D7A" w:rsidRPr="00B645BA" w:rsidRDefault="00BF6D7A" w:rsidP="00260CA1">
            <w:pPr>
              <w:jc w:val="center"/>
              <w:rPr>
                <w:sz w:val="20"/>
                <w:szCs w:val="20"/>
              </w:rPr>
            </w:pPr>
            <w:r w:rsidRPr="00B645BA">
              <w:rPr>
                <w:color w:val="000000"/>
                <w:sz w:val="20"/>
                <w:szCs w:val="20"/>
              </w:rPr>
              <w:t>16-Mar-2021</w:t>
            </w:r>
          </w:p>
        </w:tc>
        <w:tc>
          <w:tcPr>
            <w:tcW w:w="1275" w:type="dxa"/>
            <w:vAlign w:val="center"/>
          </w:tcPr>
          <w:p w14:paraId="03430D79" w14:textId="77777777" w:rsidR="00BF6D7A" w:rsidRDefault="00BF6D7A" w:rsidP="00260CA1">
            <w:pPr>
              <w:jc w:val="center"/>
              <w:rPr>
                <w:color w:val="000000"/>
                <w:sz w:val="20"/>
                <w:szCs w:val="20"/>
              </w:rPr>
            </w:pPr>
            <w:r w:rsidRPr="00B645BA">
              <w:rPr>
                <w:color w:val="000000"/>
                <w:sz w:val="20"/>
                <w:szCs w:val="20"/>
              </w:rPr>
              <w:t>687</w:t>
            </w:r>
            <w:r>
              <w:rPr>
                <w:color w:val="000000"/>
                <w:sz w:val="20"/>
                <w:szCs w:val="20"/>
              </w:rPr>
              <w:t>,</w:t>
            </w:r>
            <w:r w:rsidRPr="00B645BA">
              <w:rPr>
                <w:color w:val="000000"/>
                <w:sz w:val="20"/>
                <w:szCs w:val="20"/>
              </w:rPr>
              <w:t>666</w:t>
            </w:r>
          </w:p>
          <w:p w14:paraId="3E6893FA" w14:textId="77777777" w:rsidR="00BF6D7A" w:rsidRPr="00B645BA" w:rsidRDefault="00BF6D7A" w:rsidP="00260CA1">
            <w:pPr>
              <w:jc w:val="center"/>
              <w:rPr>
                <w:sz w:val="20"/>
                <w:szCs w:val="20"/>
              </w:rPr>
            </w:pPr>
            <w:r>
              <w:rPr>
                <w:color w:val="000000"/>
                <w:sz w:val="20"/>
                <w:szCs w:val="20"/>
              </w:rPr>
              <w:t>(2%)</w:t>
            </w:r>
          </w:p>
        </w:tc>
        <w:tc>
          <w:tcPr>
            <w:tcW w:w="705" w:type="dxa"/>
            <w:gridSpan w:val="2"/>
            <w:vAlign w:val="center"/>
          </w:tcPr>
          <w:p w14:paraId="4D01C06E" w14:textId="77777777" w:rsidR="00BF6D7A" w:rsidRPr="00B645BA" w:rsidRDefault="00BF6D7A" w:rsidP="00260CA1">
            <w:pPr>
              <w:jc w:val="center"/>
              <w:rPr>
                <w:sz w:val="20"/>
                <w:szCs w:val="20"/>
              </w:rPr>
            </w:pPr>
            <w:r w:rsidRPr="00B645BA">
              <w:rPr>
                <w:color w:val="000000"/>
                <w:sz w:val="20"/>
                <w:szCs w:val="20"/>
              </w:rPr>
              <w:t>3-Jun-2021</w:t>
            </w:r>
          </w:p>
        </w:tc>
        <w:tc>
          <w:tcPr>
            <w:tcW w:w="1260" w:type="dxa"/>
            <w:vAlign w:val="center"/>
          </w:tcPr>
          <w:p w14:paraId="574007F0" w14:textId="77777777" w:rsidR="00BF6D7A" w:rsidRDefault="00BF6D7A" w:rsidP="00260CA1">
            <w:pPr>
              <w:jc w:val="center"/>
              <w:rPr>
                <w:color w:val="000000"/>
                <w:sz w:val="20"/>
                <w:szCs w:val="20"/>
              </w:rPr>
            </w:pPr>
            <w:r w:rsidRPr="00B645BA">
              <w:rPr>
                <w:color w:val="000000"/>
                <w:sz w:val="20"/>
                <w:szCs w:val="20"/>
              </w:rPr>
              <w:t>925</w:t>
            </w:r>
            <w:r>
              <w:rPr>
                <w:color w:val="000000"/>
                <w:sz w:val="20"/>
                <w:szCs w:val="20"/>
              </w:rPr>
              <w:t>,</w:t>
            </w:r>
            <w:r w:rsidRPr="00B645BA">
              <w:rPr>
                <w:color w:val="000000"/>
                <w:sz w:val="20"/>
                <w:szCs w:val="20"/>
              </w:rPr>
              <w:t>130</w:t>
            </w:r>
          </w:p>
          <w:p w14:paraId="4E7D6312" w14:textId="77777777" w:rsidR="00BF6D7A" w:rsidRPr="00B645BA" w:rsidRDefault="00BF6D7A" w:rsidP="00260CA1">
            <w:pPr>
              <w:jc w:val="center"/>
              <w:rPr>
                <w:sz w:val="20"/>
                <w:szCs w:val="20"/>
              </w:rPr>
            </w:pPr>
            <w:r>
              <w:rPr>
                <w:color w:val="000000"/>
                <w:sz w:val="20"/>
                <w:szCs w:val="20"/>
              </w:rPr>
              <w:t>(8%)</w:t>
            </w:r>
          </w:p>
        </w:tc>
        <w:tc>
          <w:tcPr>
            <w:tcW w:w="630" w:type="dxa"/>
            <w:vAlign w:val="center"/>
          </w:tcPr>
          <w:p w14:paraId="3B4E7E0F" w14:textId="77777777" w:rsidR="00BF6D7A" w:rsidRPr="00B645BA" w:rsidRDefault="00BF6D7A" w:rsidP="00260CA1">
            <w:pPr>
              <w:jc w:val="center"/>
              <w:rPr>
                <w:sz w:val="20"/>
                <w:szCs w:val="20"/>
              </w:rPr>
            </w:pPr>
            <w:r w:rsidRPr="00B645BA">
              <w:rPr>
                <w:color w:val="000000"/>
                <w:sz w:val="20"/>
                <w:szCs w:val="20"/>
              </w:rPr>
              <w:t>8-Aug-2021</w:t>
            </w:r>
          </w:p>
        </w:tc>
        <w:tc>
          <w:tcPr>
            <w:tcW w:w="1440" w:type="dxa"/>
            <w:vAlign w:val="center"/>
          </w:tcPr>
          <w:p w14:paraId="4D46DB17" w14:textId="77777777" w:rsidR="00BF6D7A" w:rsidRDefault="00BF6D7A" w:rsidP="00260CA1">
            <w:pPr>
              <w:jc w:val="center"/>
              <w:rPr>
                <w:color w:val="000000"/>
                <w:sz w:val="20"/>
                <w:szCs w:val="20"/>
              </w:rPr>
            </w:pPr>
            <w:r w:rsidRPr="00B645BA">
              <w:rPr>
                <w:color w:val="000000"/>
                <w:sz w:val="20"/>
                <w:szCs w:val="20"/>
              </w:rPr>
              <w:t>2</w:t>
            </w:r>
            <w:r>
              <w:rPr>
                <w:color w:val="000000"/>
                <w:sz w:val="20"/>
                <w:szCs w:val="20"/>
              </w:rPr>
              <w:t>,</w:t>
            </w:r>
            <w:r w:rsidRPr="00B645BA">
              <w:rPr>
                <w:color w:val="000000"/>
                <w:sz w:val="20"/>
                <w:szCs w:val="20"/>
              </w:rPr>
              <w:t>148</w:t>
            </w:r>
            <w:r>
              <w:rPr>
                <w:color w:val="000000"/>
                <w:sz w:val="20"/>
                <w:szCs w:val="20"/>
              </w:rPr>
              <w:t>,</w:t>
            </w:r>
            <w:r w:rsidRPr="00B645BA">
              <w:rPr>
                <w:color w:val="000000"/>
                <w:sz w:val="20"/>
                <w:szCs w:val="20"/>
              </w:rPr>
              <w:t>54</w:t>
            </w:r>
            <w:r>
              <w:rPr>
                <w:color w:val="000000"/>
                <w:sz w:val="20"/>
                <w:szCs w:val="20"/>
              </w:rPr>
              <w:t>0</w:t>
            </w:r>
          </w:p>
          <w:p w14:paraId="324FF2CC" w14:textId="77777777" w:rsidR="00BF6D7A" w:rsidRPr="00B645BA" w:rsidRDefault="00BF6D7A" w:rsidP="00260CA1">
            <w:pPr>
              <w:jc w:val="center"/>
              <w:rPr>
                <w:sz w:val="20"/>
                <w:szCs w:val="20"/>
              </w:rPr>
            </w:pPr>
            <w:r>
              <w:rPr>
                <w:color w:val="000000"/>
                <w:sz w:val="20"/>
                <w:szCs w:val="20"/>
              </w:rPr>
              <w:t>(15%)</w:t>
            </w:r>
          </w:p>
        </w:tc>
        <w:tc>
          <w:tcPr>
            <w:tcW w:w="720" w:type="dxa"/>
            <w:vAlign w:val="center"/>
          </w:tcPr>
          <w:p w14:paraId="40225619" w14:textId="77777777" w:rsidR="00BF6D7A" w:rsidRPr="00B645BA" w:rsidRDefault="00BF6D7A" w:rsidP="00260CA1">
            <w:pPr>
              <w:jc w:val="center"/>
              <w:rPr>
                <w:sz w:val="20"/>
                <w:szCs w:val="20"/>
              </w:rPr>
            </w:pPr>
            <w:r w:rsidRPr="00B645BA">
              <w:rPr>
                <w:color w:val="000000"/>
                <w:sz w:val="20"/>
                <w:szCs w:val="20"/>
              </w:rPr>
              <w:t>17-Jun-2021</w:t>
            </w:r>
          </w:p>
        </w:tc>
        <w:tc>
          <w:tcPr>
            <w:tcW w:w="1260" w:type="dxa"/>
            <w:vAlign w:val="center"/>
          </w:tcPr>
          <w:p w14:paraId="004DDCB2" w14:textId="77777777" w:rsidR="00BF6D7A" w:rsidRDefault="00BF6D7A" w:rsidP="00260CA1">
            <w:pPr>
              <w:jc w:val="center"/>
              <w:rPr>
                <w:color w:val="000000"/>
                <w:sz w:val="20"/>
                <w:szCs w:val="20"/>
              </w:rPr>
            </w:pPr>
            <w:r w:rsidRPr="00B645BA">
              <w:rPr>
                <w:color w:val="000000"/>
                <w:sz w:val="20"/>
                <w:szCs w:val="20"/>
              </w:rPr>
              <w:t>3</w:t>
            </w:r>
            <w:r>
              <w:rPr>
                <w:color w:val="000000"/>
                <w:sz w:val="20"/>
                <w:szCs w:val="20"/>
              </w:rPr>
              <w:t>,</w:t>
            </w:r>
            <w:r w:rsidRPr="00B645BA">
              <w:rPr>
                <w:color w:val="000000"/>
                <w:sz w:val="20"/>
                <w:szCs w:val="20"/>
              </w:rPr>
              <w:t>511</w:t>
            </w:r>
            <w:r>
              <w:rPr>
                <w:color w:val="000000"/>
                <w:sz w:val="20"/>
                <w:szCs w:val="20"/>
              </w:rPr>
              <w:t>,</w:t>
            </w:r>
            <w:r w:rsidRPr="00B645BA">
              <w:rPr>
                <w:color w:val="000000"/>
                <w:sz w:val="20"/>
                <w:szCs w:val="20"/>
              </w:rPr>
              <w:t>63</w:t>
            </w:r>
            <w:r>
              <w:rPr>
                <w:color w:val="000000"/>
                <w:sz w:val="20"/>
                <w:szCs w:val="20"/>
              </w:rPr>
              <w:t>0</w:t>
            </w:r>
          </w:p>
          <w:p w14:paraId="46184373" w14:textId="77777777" w:rsidR="00BF6D7A" w:rsidRPr="00B645BA" w:rsidRDefault="00BF6D7A" w:rsidP="00260CA1">
            <w:pPr>
              <w:jc w:val="center"/>
              <w:rPr>
                <w:sz w:val="20"/>
                <w:szCs w:val="20"/>
              </w:rPr>
            </w:pPr>
            <w:r>
              <w:rPr>
                <w:color w:val="000000"/>
                <w:sz w:val="20"/>
                <w:szCs w:val="20"/>
              </w:rPr>
              <w:t>(8%)</w:t>
            </w:r>
          </w:p>
        </w:tc>
        <w:tc>
          <w:tcPr>
            <w:tcW w:w="778" w:type="dxa"/>
            <w:vAlign w:val="center"/>
          </w:tcPr>
          <w:p w14:paraId="2BE061C1" w14:textId="77777777" w:rsidR="00BF6D7A" w:rsidRPr="00B645BA"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191" w:type="dxa"/>
            <w:vAlign w:val="center"/>
          </w:tcPr>
          <w:p w14:paraId="5A12FC35" w14:textId="77777777" w:rsidR="00BF6D7A" w:rsidRDefault="00BF6D7A" w:rsidP="00260CA1">
            <w:pPr>
              <w:jc w:val="center"/>
              <w:rPr>
                <w:color w:val="000000"/>
                <w:sz w:val="20"/>
                <w:szCs w:val="20"/>
              </w:rPr>
            </w:pPr>
            <w:r w:rsidRPr="00B645BA">
              <w:rPr>
                <w:color w:val="000000"/>
                <w:sz w:val="20"/>
                <w:szCs w:val="20"/>
              </w:rPr>
              <w:t>1</w:t>
            </w:r>
            <w:r>
              <w:rPr>
                <w:color w:val="000000"/>
                <w:sz w:val="20"/>
                <w:szCs w:val="20"/>
              </w:rPr>
              <w:t>,</w:t>
            </w:r>
            <w:r w:rsidRPr="00B645BA">
              <w:rPr>
                <w:color w:val="000000"/>
                <w:sz w:val="20"/>
                <w:szCs w:val="20"/>
              </w:rPr>
              <w:t>260</w:t>
            </w:r>
            <w:r>
              <w:rPr>
                <w:color w:val="000000"/>
                <w:sz w:val="20"/>
                <w:szCs w:val="20"/>
              </w:rPr>
              <w:t>,</w:t>
            </w:r>
            <w:r w:rsidRPr="00B645BA">
              <w:rPr>
                <w:color w:val="000000"/>
                <w:sz w:val="20"/>
                <w:szCs w:val="20"/>
              </w:rPr>
              <w:t>09</w:t>
            </w:r>
            <w:r>
              <w:rPr>
                <w:color w:val="000000"/>
                <w:sz w:val="20"/>
                <w:szCs w:val="20"/>
              </w:rPr>
              <w:t>0</w:t>
            </w:r>
          </w:p>
          <w:p w14:paraId="256267F4" w14:textId="77777777" w:rsidR="00BF6D7A" w:rsidRPr="00B645BA" w:rsidRDefault="00BF6D7A" w:rsidP="00260CA1">
            <w:pPr>
              <w:jc w:val="center"/>
              <w:rPr>
                <w:sz w:val="20"/>
                <w:szCs w:val="20"/>
              </w:rPr>
            </w:pPr>
            <w:r>
              <w:rPr>
                <w:color w:val="000000"/>
                <w:sz w:val="20"/>
                <w:szCs w:val="20"/>
              </w:rPr>
              <w:t>(3%)</w:t>
            </w:r>
          </w:p>
        </w:tc>
      </w:tr>
      <w:tr w:rsidR="00BF6D7A" w:rsidRPr="002F4D45" w14:paraId="085DA2A5" w14:textId="77777777" w:rsidTr="00260CA1">
        <w:trPr>
          <w:gridAfter w:val="2"/>
          <w:wAfter w:w="25" w:type="dxa"/>
          <w:trHeight w:val="980"/>
        </w:trPr>
        <w:tc>
          <w:tcPr>
            <w:tcW w:w="1260" w:type="dxa"/>
            <w:vAlign w:val="center"/>
          </w:tcPr>
          <w:p w14:paraId="2922B81E" w14:textId="77777777" w:rsidR="00BF6D7A" w:rsidRPr="002F4D45" w:rsidRDefault="00BF6D7A" w:rsidP="00260CA1">
            <w:pPr>
              <w:jc w:val="center"/>
              <w:rPr>
                <w:sz w:val="20"/>
                <w:szCs w:val="20"/>
              </w:rPr>
            </w:pPr>
            <w:r w:rsidRPr="001210C7">
              <w:rPr>
                <w:sz w:val="20"/>
                <w:szCs w:val="20"/>
              </w:rPr>
              <w:t>0.1%</w:t>
            </w:r>
          </w:p>
        </w:tc>
        <w:tc>
          <w:tcPr>
            <w:tcW w:w="720" w:type="dxa"/>
            <w:vAlign w:val="center"/>
          </w:tcPr>
          <w:p w14:paraId="33FE2CB1" w14:textId="77777777" w:rsidR="00BF6D7A" w:rsidRPr="00B645BA" w:rsidRDefault="00BF6D7A" w:rsidP="00260CA1">
            <w:pPr>
              <w:jc w:val="center"/>
              <w:rPr>
                <w:color w:val="000000"/>
                <w:sz w:val="20"/>
                <w:szCs w:val="20"/>
              </w:rPr>
            </w:pPr>
            <w:r w:rsidRPr="00B645BA">
              <w:rPr>
                <w:color w:val="000000"/>
                <w:sz w:val="20"/>
                <w:szCs w:val="20"/>
              </w:rPr>
              <w:t>14-Mar-2021</w:t>
            </w:r>
          </w:p>
        </w:tc>
        <w:tc>
          <w:tcPr>
            <w:tcW w:w="1275" w:type="dxa"/>
            <w:vAlign w:val="center"/>
          </w:tcPr>
          <w:p w14:paraId="39055B51" w14:textId="77777777" w:rsidR="00BF6D7A" w:rsidRDefault="00BF6D7A" w:rsidP="00260CA1">
            <w:pPr>
              <w:jc w:val="center"/>
              <w:rPr>
                <w:color w:val="000000"/>
                <w:sz w:val="20"/>
                <w:szCs w:val="20"/>
              </w:rPr>
            </w:pPr>
            <w:r w:rsidRPr="00B645BA">
              <w:rPr>
                <w:color w:val="000000"/>
                <w:sz w:val="20"/>
                <w:szCs w:val="20"/>
              </w:rPr>
              <w:t>677</w:t>
            </w:r>
            <w:r>
              <w:rPr>
                <w:color w:val="000000"/>
                <w:sz w:val="20"/>
                <w:szCs w:val="20"/>
              </w:rPr>
              <w:t>,</w:t>
            </w:r>
            <w:r w:rsidRPr="00B645BA">
              <w:rPr>
                <w:color w:val="000000"/>
                <w:sz w:val="20"/>
                <w:szCs w:val="20"/>
              </w:rPr>
              <w:t>418</w:t>
            </w:r>
          </w:p>
          <w:p w14:paraId="1D8D042D" w14:textId="77777777" w:rsidR="00BF6D7A" w:rsidRPr="00B645BA" w:rsidRDefault="00BF6D7A" w:rsidP="00260CA1">
            <w:pPr>
              <w:jc w:val="center"/>
              <w:rPr>
                <w:color w:val="000000"/>
                <w:sz w:val="20"/>
                <w:szCs w:val="20"/>
              </w:rPr>
            </w:pPr>
            <w:r>
              <w:rPr>
                <w:color w:val="000000"/>
                <w:sz w:val="20"/>
                <w:szCs w:val="20"/>
              </w:rPr>
              <w:t>(3%)</w:t>
            </w:r>
          </w:p>
        </w:tc>
        <w:tc>
          <w:tcPr>
            <w:tcW w:w="705" w:type="dxa"/>
            <w:gridSpan w:val="2"/>
            <w:vAlign w:val="center"/>
          </w:tcPr>
          <w:p w14:paraId="45E5EC58" w14:textId="77777777" w:rsidR="00BF6D7A" w:rsidRPr="00B645BA" w:rsidRDefault="00BF6D7A" w:rsidP="00260CA1">
            <w:pPr>
              <w:jc w:val="center"/>
              <w:rPr>
                <w:color w:val="000000"/>
                <w:sz w:val="20"/>
                <w:szCs w:val="20"/>
              </w:rPr>
            </w:pPr>
            <w:r w:rsidRPr="00B645BA">
              <w:rPr>
                <w:color w:val="000000"/>
                <w:sz w:val="20"/>
                <w:szCs w:val="20"/>
              </w:rPr>
              <w:t>15-May-2021</w:t>
            </w:r>
          </w:p>
        </w:tc>
        <w:tc>
          <w:tcPr>
            <w:tcW w:w="1260" w:type="dxa"/>
            <w:vAlign w:val="center"/>
          </w:tcPr>
          <w:p w14:paraId="20A8B613" w14:textId="77777777" w:rsidR="00BF6D7A" w:rsidRDefault="00BF6D7A" w:rsidP="00260CA1">
            <w:pPr>
              <w:jc w:val="center"/>
              <w:rPr>
                <w:color w:val="000000"/>
                <w:sz w:val="20"/>
                <w:szCs w:val="20"/>
              </w:rPr>
            </w:pPr>
            <w:r w:rsidRPr="00B645BA">
              <w:rPr>
                <w:color w:val="000000"/>
                <w:sz w:val="20"/>
                <w:szCs w:val="20"/>
              </w:rPr>
              <w:t>870</w:t>
            </w:r>
            <w:r>
              <w:rPr>
                <w:color w:val="000000"/>
                <w:sz w:val="20"/>
                <w:szCs w:val="20"/>
              </w:rPr>
              <w:t>,</w:t>
            </w:r>
            <w:r w:rsidRPr="00B645BA">
              <w:rPr>
                <w:color w:val="000000"/>
                <w:sz w:val="20"/>
                <w:szCs w:val="20"/>
              </w:rPr>
              <w:t>559</w:t>
            </w:r>
          </w:p>
          <w:p w14:paraId="035DC309" w14:textId="77777777" w:rsidR="00BF6D7A" w:rsidRPr="00B645BA" w:rsidRDefault="00BF6D7A" w:rsidP="00260CA1">
            <w:pPr>
              <w:jc w:val="center"/>
              <w:rPr>
                <w:color w:val="000000"/>
                <w:sz w:val="20"/>
                <w:szCs w:val="20"/>
              </w:rPr>
            </w:pPr>
            <w:r>
              <w:rPr>
                <w:color w:val="000000"/>
                <w:sz w:val="20"/>
                <w:szCs w:val="20"/>
              </w:rPr>
              <w:t>(13%)</w:t>
            </w:r>
          </w:p>
        </w:tc>
        <w:tc>
          <w:tcPr>
            <w:tcW w:w="630" w:type="dxa"/>
            <w:vAlign w:val="center"/>
          </w:tcPr>
          <w:p w14:paraId="3F0FD25D" w14:textId="77777777" w:rsidR="00BF6D7A" w:rsidRPr="00B645BA" w:rsidRDefault="00BF6D7A" w:rsidP="00260CA1">
            <w:pPr>
              <w:jc w:val="center"/>
              <w:rPr>
                <w:color w:val="000000"/>
                <w:sz w:val="20"/>
                <w:szCs w:val="20"/>
              </w:rPr>
            </w:pPr>
            <w:r w:rsidRPr="00B645BA">
              <w:rPr>
                <w:color w:val="000000"/>
                <w:sz w:val="20"/>
                <w:szCs w:val="20"/>
              </w:rPr>
              <w:t>22-Jul-2021</w:t>
            </w:r>
          </w:p>
        </w:tc>
        <w:tc>
          <w:tcPr>
            <w:tcW w:w="1440" w:type="dxa"/>
            <w:vAlign w:val="center"/>
          </w:tcPr>
          <w:p w14:paraId="5D060610" w14:textId="77777777" w:rsidR="00BF6D7A" w:rsidRDefault="00BF6D7A" w:rsidP="00260CA1">
            <w:pPr>
              <w:jc w:val="center"/>
              <w:rPr>
                <w:color w:val="000000"/>
                <w:sz w:val="20"/>
                <w:szCs w:val="20"/>
              </w:rPr>
            </w:pPr>
            <w:r w:rsidRPr="00B645BA">
              <w:rPr>
                <w:color w:val="000000"/>
                <w:sz w:val="20"/>
                <w:szCs w:val="20"/>
              </w:rPr>
              <w:t>1</w:t>
            </w:r>
            <w:r>
              <w:rPr>
                <w:color w:val="000000"/>
                <w:sz w:val="20"/>
                <w:szCs w:val="20"/>
              </w:rPr>
              <w:t>,</w:t>
            </w:r>
            <w:r w:rsidRPr="00B645BA">
              <w:rPr>
                <w:color w:val="000000"/>
                <w:sz w:val="20"/>
                <w:szCs w:val="20"/>
              </w:rPr>
              <w:t>828</w:t>
            </w:r>
            <w:r>
              <w:rPr>
                <w:color w:val="000000"/>
                <w:sz w:val="20"/>
                <w:szCs w:val="20"/>
              </w:rPr>
              <w:t>,</w:t>
            </w:r>
            <w:r w:rsidRPr="00B645BA">
              <w:rPr>
                <w:color w:val="000000"/>
                <w:sz w:val="20"/>
                <w:szCs w:val="20"/>
              </w:rPr>
              <w:t>72</w:t>
            </w:r>
            <w:r>
              <w:rPr>
                <w:color w:val="000000"/>
                <w:sz w:val="20"/>
                <w:szCs w:val="20"/>
              </w:rPr>
              <w:t>0</w:t>
            </w:r>
          </w:p>
          <w:p w14:paraId="4B236A34" w14:textId="77777777" w:rsidR="00BF6D7A" w:rsidRPr="00B645BA" w:rsidRDefault="00BF6D7A" w:rsidP="00260CA1">
            <w:pPr>
              <w:jc w:val="center"/>
              <w:rPr>
                <w:color w:val="000000"/>
                <w:sz w:val="20"/>
                <w:szCs w:val="20"/>
              </w:rPr>
            </w:pPr>
            <w:r>
              <w:rPr>
                <w:color w:val="000000"/>
                <w:sz w:val="20"/>
                <w:szCs w:val="20"/>
              </w:rPr>
              <w:t>(27%)</w:t>
            </w:r>
          </w:p>
        </w:tc>
        <w:tc>
          <w:tcPr>
            <w:tcW w:w="720" w:type="dxa"/>
            <w:vAlign w:val="center"/>
          </w:tcPr>
          <w:p w14:paraId="28AE374A" w14:textId="77777777" w:rsidR="00BF6D7A" w:rsidRPr="00B645BA" w:rsidRDefault="00BF6D7A" w:rsidP="00260CA1">
            <w:pPr>
              <w:jc w:val="center"/>
              <w:rPr>
                <w:color w:val="000000"/>
                <w:sz w:val="20"/>
                <w:szCs w:val="20"/>
              </w:rPr>
            </w:pPr>
            <w:r w:rsidRPr="00B645BA">
              <w:rPr>
                <w:color w:val="000000"/>
                <w:sz w:val="20"/>
                <w:szCs w:val="20"/>
              </w:rPr>
              <w:t>16-Jun-2021</w:t>
            </w:r>
          </w:p>
        </w:tc>
        <w:tc>
          <w:tcPr>
            <w:tcW w:w="1260" w:type="dxa"/>
            <w:vAlign w:val="center"/>
          </w:tcPr>
          <w:p w14:paraId="3E8BE906" w14:textId="77777777" w:rsidR="00BF6D7A" w:rsidRDefault="00BF6D7A" w:rsidP="00260CA1">
            <w:pPr>
              <w:jc w:val="center"/>
              <w:rPr>
                <w:color w:val="000000"/>
                <w:sz w:val="20"/>
                <w:szCs w:val="20"/>
              </w:rPr>
            </w:pPr>
            <w:r w:rsidRPr="00B645BA">
              <w:rPr>
                <w:color w:val="000000"/>
                <w:sz w:val="20"/>
                <w:szCs w:val="20"/>
              </w:rPr>
              <w:t>3</w:t>
            </w:r>
            <w:r>
              <w:rPr>
                <w:color w:val="000000"/>
                <w:sz w:val="20"/>
                <w:szCs w:val="20"/>
              </w:rPr>
              <w:t>,</w:t>
            </w:r>
            <w:r w:rsidRPr="00B645BA">
              <w:rPr>
                <w:color w:val="000000"/>
                <w:sz w:val="20"/>
                <w:szCs w:val="20"/>
              </w:rPr>
              <w:t>190</w:t>
            </w:r>
            <w:r>
              <w:rPr>
                <w:color w:val="000000"/>
                <w:sz w:val="20"/>
                <w:szCs w:val="20"/>
              </w:rPr>
              <w:t>,</w:t>
            </w:r>
            <w:r w:rsidRPr="00B645BA">
              <w:rPr>
                <w:color w:val="000000"/>
                <w:sz w:val="20"/>
                <w:szCs w:val="20"/>
              </w:rPr>
              <w:t>3</w:t>
            </w:r>
            <w:r>
              <w:rPr>
                <w:color w:val="000000"/>
                <w:sz w:val="20"/>
                <w:szCs w:val="20"/>
              </w:rPr>
              <w:t>00</w:t>
            </w:r>
          </w:p>
          <w:p w14:paraId="18776E8A" w14:textId="77777777" w:rsidR="00BF6D7A" w:rsidRPr="00B645BA" w:rsidRDefault="00BF6D7A" w:rsidP="00260CA1">
            <w:pPr>
              <w:jc w:val="center"/>
              <w:rPr>
                <w:color w:val="000000"/>
                <w:sz w:val="20"/>
                <w:szCs w:val="20"/>
              </w:rPr>
            </w:pPr>
            <w:r>
              <w:rPr>
                <w:color w:val="000000"/>
                <w:sz w:val="20"/>
                <w:szCs w:val="20"/>
              </w:rPr>
              <w:t>(17%)</w:t>
            </w:r>
          </w:p>
        </w:tc>
        <w:tc>
          <w:tcPr>
            <w:tcW w:w="778" w:type="dxa"/>
            <w:vAlign w:val="center"/>
          </w:tcPr>
          <w:p w14:paraId="38D85211" w14:textId="77777777" w:rsidR="00BF6D7A" w:rsidRPr="00B645BA" w:rsidRDefault="00BF6D7A" w:rsidP="00260CA1">
            <w:pPr>
              <w:jc w:val="center"/>
              <w:rPr>
                <w:color w:val="000000"/>
                <w:sz w:val="20"/>
                <w:szCs w:val="20"/>
              </w:rPr>
            </w:pPr>
            <w:r w:rsidRPr="00B645BA">
              <w:rPr>
                <w:color w:val="000000"/>
                <w:sz w:val="20"/>
                <w:szCs w:val="20"/>
              </w:rPr>
              <w:t>12-Jan-2022</w:t>
            </w:r>
          </w:p>
        </w:tc>
        <w:tc>
          <w:tcPr>
            <w:tcW w:w="1191" w:type="dxa"/>
            <w:vAlign w:val="center"/>
          </w:tcPr>
          <w:p w14:paraId="5DD116EA" w14:textId="77777777" w:rsidR="00BF6D7A" w:rsidRDefault="00BF6D7A" w:rsidP="00260CA1">
            <w:pPr>
              <w:jc w:val="center"/>
              <w:rPr>
                <w:color w:val="000000"/>
                <w:sz w:val="20"/>
                <w:szCs w:val="20"/>
              </w:rPr>
            </w:pPr>
            <w:r w:rsidRPr="00B645BA">
              <w:rPr>
                <w:color w:val="000000"/>
                <w:sz w:val="20"/>
                <w:szCs w:val="20"/>
              </w:rPr>
              <w:t>1</w:t>
            </w:r>
            <w:r>
              <w:rPr>
                <w:color w:val="000000"/>
                <w:sz w:val="20"/>
                <w:szCs w:val="20"/>
              </w:rPr>
              <w:t>,</w:t>
            </w:r>
            <w:r w:rsidRPr="00B645BA">
              <w:rPr>
                <w:color w:val="000000"/>
                <w:sz w:val="20"/>
                <w:szCs w:val="20"/>
              </w:rPr>
              <w:t>164</w:t>
            </w:r>
            <w:r>
              <w:rPr>
                <w:color w:val="000000"/>
                <w:sz w:val="20"/>
                <w:szCs w:val="20"/>
              </w:rPr>
              <w:t>,</w:t>
            </w:r>
            <w:r w:rsidRPr="00B645BA">
              <w:rPr>
                <w:color w:val="000000"/>
                <w:sz w:val="20"/>
                <w:szCs w:val="20"/>
              </w:rPr>
              <w:t>19</w:t>
            </w:r>
            <w:r>
              <w:rPr>
                <w:color w:val="000000"/>
                <w:sz w:val="20"/>
                <w:szCs w:val="20"/>
              </w:rPr>
              <w:t>0</w:t>
            </w:r>
          </w:p>
          <w:p w14:paraId="3968E673" w14:textId="77777777" w:rsidR="00BF6D7A" w:rsidRPr="00B645BA" w:rsidRDefault="00BF6D7A" w:rsidP="00260CA1">
            <w:pPr>
              <w:jc w:val="center"/>
              <w:rPr>
                <w:color w:val="000000"/>
                <w:sz w:val="20"/>
                <w:szCs w:val="20"/>
              </w:rPr>
            </w:pPr>
            <w:r>
              <w:rPr>
                <w:color w:val="000000"/>
                <w:sz w:val="20"/>
                <w:szCs w:val="20"/>
              </w:rPr>
              <w:t>(10%)</w:t>
            </w:r>
          </w:p>
        </w:tc>
      </w:tr>
      <w:tr w:rsidR="00BF6D7A" w:rsidRPr="002F4D45" w14:paraId="2C64C746" w14:textId="77777777" w:rsidTr="00260CA1">
        <w:trPr>
          <w:gridAfter w:val="2"/>
          <w:wAfter w:w="25" w:type="dxa"/>
          <w:trHeight w:val="980"/>
        </w:trPr>
        <w:tc>
          <w:tcPr>
            <w:tcW w:w="1260" w:type="dxa"/>
            <w:vAlign w:val="center"/>
          </w:tcPr>
          <w:p w14:paraId="0B3557C1" w14:textId="77777777" w:rsidR="00BF6D7A" w:rsidRPr="002F4D45" w:rsidRDefault="00BF6D7A" w:rsidP="00260CA1">
            <w:pPr>
              <w:jc w:val="center"/>
              <w:rPr>
                <w:sz w:val="20"/>
                <w:szCs w:val="20"/>
              </w:rPr>
            </w:pPr>
            <w:r w:rsidRPr="001210C7">
              <w:rPr>
                <w:sz w:val="20"/>
                <w:szCs w:val="20"/>
              </w:rPr>
              <w:t>0.25%</w:t>
            </w:r>
          </w:p>
        </w:tc>
        <w:tc>
          <w:tcPr>
            <w:tcW w:w="720" w:type="dxa"/>
            <w:vAlign w:val="center"/>
          </w:tcPr>
          <w:p w14:paraId="1874495A" w14:textId="77777777" w:rsidR="00BF6D7A" w:rsidRPr="00B645BA" w:rsidRDefault="00BF6D7A" w:rsidP="00260CA1">
            <w:pPr>
              <w:jc w:val="center"/>
              <w:rPr>
                <w:color w:val="000000"/>
                <w:sz w:val="20"/>
                <w:szCs w:val="20"/>
              </w:rPr>
            </w:pPr>
            <w:r w:rsidRPr="00B645BA">
              <w:rPr>
                <w:color w:val="000000"/>
                <w:sz w:val="20"/>
                <w:szCs w:val="20"/>
              </w:rPr>
              <w:t>9-Mar-2021</w:t>
            </w:r>
          </w:p>
        </w:tc>
        <w:tc>
          <w:tcPr>
            <w:tcW w:w="1275" w:type="dxa"/>
            <w:vAlign w:val="center"/>
          </w:tcPr>
          <w:p w14:paraId="402ECB0D" w14:textId="77777777" w:rsidR="00BF6D7A" w:rsidRDefault="00BF6D7A" w:rsidP="00260CA1">
            <w:pPr>
              <w:jc w:val="center"/>
              <w:rPr>
                <w:color w:val="000000"/>
                <w:sz w:val="20"/>
                <w:szCs w:val="20"/>
              </w:rPr>
            </w:pPr>
            <w:r w:rsidRPr="00B645BA">
              <w:rPr>
                <w:color w:val="000000"/>
                <w:sz w:val="20"/>
                <w:szCs w:val="20"/>
              </w:rPr>
              <w:t>652</w:t>
            </w:r>
            <w:r>
              <w:rPr>
                <w:color w:val="000000"/>
                <w:sz w:val="20"/>
                <w:szCs w:val="20"/>
              </w:rPr>
              <w:t>,</w:t>
            </w:r>
            <w:r w:rsidRPr="00B645BA">
              <w:rPr>
                <w:color w:val="000000"/>
                <w:sz w:val="20"/>
                <w:szCs w:val="20"/>
              </w:rPr>
              <w:t>886</w:t>
            </w:r>
          </w:p>
          <w:p w14:paraId="5E3084E4" w14:textId="77777777" w:rsidR="00BF6D7A" w:rsidRPr="00B645BA" w:rsidRDefault="00BF6D7A" w:rsidP="00260CA1">
            <w:pPr>
              <w:jc w:val="center"/>
              <w:rPr>
                <w:color w:val="000000"/>
                <w:sz w:val="20"/>
                <w:szCs w:val="20"/>
              </w:rPr>
            </w:pPr>
            <w:r>
              <w:rPr>
                <w:color w:val="000000"/>
                <w:sz w:val="20"/>
                <w:szCs w:val="20"/>
              </w:rPr>
              <w:t>(7%)</w:t>
            </w:r>
          </w:p>
        </w:tc>
        <w:tc>
          <w:tcPr>
            <w:tcW w:w="705" w:type="dxa"/>
            <w:gridSpan w:val="2"/>
            <w:vAlign w:val="center"/>
          </w:tcPr>
          <w:p w14:paraId="06671080" w14:textId="77777777" w:rsidR="00BF6D7A" w:rsidRPr="00B645BA" w:rsidRDefault="00BF6D7A" w:rsidP="00260CA1">
            <w:pPr>
              <w:jc w:val="center"/>
              <w:rPr>
                <w:color w:val="000000"/>
                <w:sz w:val="20"/>
                <w:szCs w:val="20"/>
              </w:rPr>
            </w:pPr>
            <w:r w:rsidRPr="00B645BA">
              <w:rPr>
                <w:color w:val="000000"/>
                <w:sz w:val="20"/>
                <w:szCs w:val="20"/>
              </w:rPr>
              <w:t>16-Apr-2021</w:t>
            </w:r>
          </w:p>
        </w:tc>
        <w:tc>
          <w:tcPr>
            <w:tcW w:w="1260" w:type="dxa"/>
            <w:vAlign w:val="center"/>
          </w:tcPr>
          <w:p w14:paraId="3AF0A0AB" w14:textId="77777777" w:rsidR="00BF6D7A" w:rsidRDefault="00BF6D7A" w:rsidP="00260CA1">
            <w:pPr>
              <w:jc w:val="center"/>
              <w:rPr>
                <w:color w:val="000000"/>
                <w:sz w:val="20"/>
                <w:szCs w:val="20"/>
              </w:rPr>
            </w:pPr>
            <w:r w:rsidRPr="00B645BA">
              <w:rPr>
                <w:color w:val="000000"/>
                <w:sz w:val="20"/>
                <w:szCs w:val="20"/>
              </w:rPr>
              <w:t>770</w:t>
            </w:r>
            <w:r>
              <w:rPr>
                <w:color w:val="000000"/>
                <w:sz w:val="20"/>
                <w:szCs w:val="20"/>
              </w:rPr>
              <w:t>,</w:t>
            </w:r>
            <w:r w:rsidRPr="00B645BA">
              <w:rPr>
                <w:color w:val="000000"/>
                <w:sz w:val="20"/>
                <w:szCs w:val="20"/>
              </w:rPr>
              <w:t>915</w:t>
            </w:r>
          </w:p>
          <w:p w14:paraId="3C50935E" w14:textId="77777777" w:rsidR="00BF6D7A" w:rsidRPr="00B645BA" w:rsidRDefault="00BF6D7A" w:rsidP="00260CA1">
            <w:pPr>
              <w:jc w:val="center"/>
              <w:rPr>
                <w:color w:val="000000"/>
                <w:sz w:val="20"/>
                <w:szCs w:val="20"/>
              </w:rPr>
            </w:pPr>
            <w:r>
              <w:rPr>
                <w:color w:val="000000"/>
                <w:sz w:val="20"/>
                <w:szCs w:val="20"/>
              </w:rPr>
              <w:t>(23%)</w:t>
            </w:r>
          </w:p>
        </w:tc>
        <w:tc>
          <w:tcPr>
            <w:tcW w:w="630" w:type="dxa"/>
            <w:vAlign w:val="center"/>
          </w:tcPr>
          <w:p w14:paraId="7A324F6B" w14:textId="77777777" w:rsidR="00BF6D7A" w:rsidRPr="00B645BA" w:rsidRDefault="00BF6D7A" w:rsidP="00260CA1">
            <w:pPr>
              <w:jc w:val="center"/>
              <w:rPr>
                <w:color w:val="000000"/>
                <w:sz w:val="20"/>
                <w:szCs w:val="20"/>
              </w:rPr>
            </w:pPr>
            <w:r w:rsidRPr="00B645BA">
              <w:rPr>
                <w:color w:val="000000"/>
                <w:sz w:val="20"/>
                <w:szCs w:val="20"/>
              </w:rPr>
              <w:t>4-Jun-2021</w:t>
            </w:r>
          </w:p>
        </w:tc>
        <w:tc>
          <w:tcPr>
            <w:tcW w:w="1440" w:type="dxa"/>
            <w:vAlign w:val="center"/>
          </w:tcPr>
          <w:p w14:paraId="771DA6A4" w14:textId="77777777" w:rsidR="00BF6D7A" w:rsidRDefault="00BF6D7A" w:rsidP="00260CA1">
            <w:pPr>
              <w:jc w:val="center"/>
              <w:rPr>
                <w:color w:val="000000"/>
                <w:sz w:val="20"/>
                <w:szCs w:val="20"/>
              </w:rPr>
            </w:pPr>
            <w:r w:rsidRPr="00B645BA">
              <w:rPr>
                <w:color w:val="000000"/>
                <w:sz w:val="20"/>
                <w:szCs w:val="20"/>
              </w:rPr>
              <w:t>1</w:t>
            </w:r>
            <w:r>
              <w:rPr>
                <w:color w:val="000000"/>
                <w:sz w:val="20"/>
                <w:szCs w:val="20"/>
              </w:rPr>
              <w:t>,</w:t>
            </w:r>
            <w:r w:rsidRPr="00B645BA">
              <w:rPr>
                <w:color w:val="000000"/>
                <w:sz w:val="20"/>
                <w:szCs w:val="20"/>
              </w:rPr>
              <w:t>223</w:t>
            </w:r>
            <w:r>
              <w:rPr>
                <w:color w:val="000000"/>
                <w:sz w:val="20"/>
                <w:szCs w:val="20"/>
              </w:rPr>
              <w:t>,</w:t>
            </w:r>
            <w:r w:rsidRPr="00B645BA">
              <w:rPr>
                <w:color w:val="000000"/>
                <w:sz w:val="20"/>
                <w:szCs w:val="20"/>
              </w:rPr>
              <w:t>03</w:t>
            </w:r>
            <w:r>
              <w:rPr>
                <w:color w:val="000000"/>
                <w:sz w:val="20"/>
                <w:szCs w:val="20"/>
              </w:rPr>
              <w:t>0</w:t>
            </w:r>
          </w:p>
          <w:p w14:paraId="478EDBA3" w14:textId="77777777" w:rsidR="00BF6D7A" w:rsidRPr="00B645BA" w:rsidRDefault="00BF6D7A" w:rsidP="00260CA1">
            <w:pPr>
              <w:jc w:val="center"/>
              <w:rPr>
                <w:color w:val="000000"/>
                <w:sz w:val="20"/>
                <w:szCs w:val="20"/>
              </w:rPr>
            </w:pPr>
            <w:r>
              <w:rPr>
                <w:color w:val="000000"/>
                <w:sz w:val="20"/>
                <w:szCs w:val="20"/>
              </w:rPr>
              <w:t>(51%)</w:t>
            </w:r>
          </w:p>
        </w:tc>
        <w:tc>
          <w:tcPr>
            <w:tcW w:w="720" w:type="dxa"/>
            <w:vAlign w:val="center"/>
          </w:tcPr>
          <w:p w14:paraId="4E8CD202" w14:textId="77777777" w:rsidR="00BF6D7A" w:rsidRPr="00B645BA" w:rsidRDefault="00BF6D7A" w:rsidP="00260CA1">
            <w:pPr>
              <w:jc w:val="center"/>
              <w:rPr>
                <w:color w:val="000000"/>
                <w:sz w:val="20"/>
                <w:szCs w:val="20"/>
              </w:rPr>
            </w:pPr>
            <w:r w:rsidRPr="00B645BA">
              <w:rPr>
                <w:color w:val="000000"/>
                <w:sz w:val="20"/>
                <w:szCs w:val="20"/>
              </w:rPr>
              <w:t>6-Jun-2021</w:t>
            </w:r>
          </w:p>
        </w:tc>
        <w:tc>
          <w:tcPr>
            <w:tcW w:w="1260" w:type="dxa"/>
            <w:vAlign w:val="center"/>
          </w:tcPr>
          <w:p w14:paraId="0B616FBF" w14:textId="77777777" w:rsidR="00BF6D7A" w:rsidRDefault="00BF6D7A" w:rsidP="00260CA1">
            <w:pPr>
              <w:jc w:val="center"/>
              <w:rPr>
                <w:color w:val="000000"/>
                <w:sz w:val="20"/>
                <w:szCs w:val="20"/>
              </w:rPr>
            </w:pPr>
            <w:r w:rsidRPr="00B645BA">
              <w:rPr>
                <w:color w:val="000000"/>
                <w:sz w:val="20"/>
                <w:szCs w:val="20"/>
              </w:rPr>
              <w:t>2</w:t>
            </w:r>
            <w:r>
              <w:rPr>
                <w:color w:val="000000"/>
                <w:sz w:val="20"/>
                <w:szCs w:val="20"/>
              </w:rPr>
              <w:t>,</w:t>
            </w:r>
            <w:r w:rsidRPr="00B645BA">
              <w:rPr>
                <w:color w:val="000000"/>
                <w:sz w:val="20"/>
                <w:szCs w:val="20"/>
              </w:rPr>
              <w:t>263</w:t>
            </w:r>
            <w:r>
              <w:rPr>
                <w:color w:val="000000"/>
                <w:sz w:val="20"/>
                <w:szCs w:val="20"/>
              </w:rPr>
              <w:t>,</w:t>
            </w:r>
            <w:r w:rsidRPr="00B645BA">
              <w:rPr>
                <w:color w:val="000000"/>
                <w:sz w:val="20"/>
                <w:szCs w:val="20"/>
              </w:rPr>
              <w:t>85</w:t>
            </w:r>
            <w:r>
              <w:rPr>
                <w:color w:val="000000"/>
                <w:sz w:val="20"/>
                <w:szCs w:val="20"/>
              </w:rPr>
              <w:t>0</w:t>
            </w:r>
          </w:p>
          <w:p w14:paraId="34089DC5" w14:textId="77777777" w:rsidR="00BF6D7A" w:rsidRPr="00B645BA" w:rsidRDefault="00BF6D7A" w:rsidP="00260CA1">
            <w:pPr>
              <w:jc w:val="center"/>
              <w:rPr>
                <w:color w:val="000000"/>
                <w:sz w:val="20"/>
                <w:szCs w:val="20"/>
              </w:rPr>
            </w:pPr>
            <w:r>
              <w:rPr>
                <w:color w:val="000000"/>
                <w:sz w:val="20"/>
                <w:szCs w:val="20"/>
              </w:rPr>
              <w:t>(41%)</w:t>
            </w:r>
          </w:p>
        </w:tc>
        <w:tc>
          <w:tcPr>
            <w:tcW w:w="778" w:type="dxa"/>
            <w:vAlign w:val="center"/>
          </w:tcPr>
          <w:p w14:paraId="49996EED" w14:textId="77777777" w:rsidR="00BF6D7A" w:rsidRPr="00B645BA" w:rsidRDefault="00BF6D7A" w:rsidP="00260CA1">
            <w:pPr>
              <w:jc w:val="center"/>
              <w:rPr>
                <w:color w:val="000000"/>
                <w:sz w:val="20"/>
                <w:szCs w:val="20"/>
              </w:rPr>
            </w:pPr>
            <w:r w:rsidRPr="00B645BA">
              <w:rPr>
                <w:color w:val="000000"/>
                <w:sz w:val="20"/>
                <w:szCs w:val="20"/>
              </w:rPr>
              <w:t>23-Jul-2021</w:t>
            </w:r>
          </w:p>
        </w:tc>
        <w:tc>
          <w:tcPr>
            <w:tcW w:w="1191" w:type="dxa"/>
            <w:vAlign w:val="center"/>
          </w:tcPr>
          <w:p w14:paraId="1E414434" w14:textId="77777777" w:rsidR="00BF6D7A" w:rsidRDefault="00BF6D7A" w:rsidP="00260CA1">
            <w:pPr>
              <w:jc w:val="center"/>
              <w:rPr>
                <w:color w:val="000000"/>
                <w:sz w:val="20"/>
                <w:szCs w:val="20"/>
              </w:rPr>
            </w:pPr>
            <w:r w:rsidRPr="00B645BA">
              <w:rPr>
                <w:color w:val="000000"/>
                <w:sz w:val="20"/>
                <w:szCs w:val="20"/>
              </w:rPr>
              <w:t>892</w:t>
            </w:r>
            <w:r>
              <w:rPr>
                <w:color w:val="000000"/>
                <w:sz w:val="20"/>
                <w:szCs w:val="20"/>
              </w:rPr>
              <w:t>,</w:t>
            </w:r>
            <w:r w:rsidRPr="00B645BA">
              <w:rPr>
                <w:color w:val="000000"/>
                <w:sz w:val="20"/>
                <w:szCs w:val="20"/>
              </w:rPr>
              <w:t>029</w:t>
            </w:r>
          </w:p>
          <w:p w14:paraId="48E24B04" w14:textId="77777777" w:rsidR="00BF6D7A" w:rsidRPr="00B645BA" w:rsidRDefault="00BF6D7A" w:rsidP="00260CA1">
            <w:pPr>
              <w:jc w:val="center"/>
              <w:rPr>
                <w:color w:val="000000"/>
                <w:sz w:val="20"/>
                <w:szCs w:val="20"/>
              </w:rPr>
            </w:pPr>
            <w:r>
              <w:rPr>
                <w:color w:val="000000"/>
                <w:sz w:val="20"/>
                <w:szCs w:val="20"/>
              </w:rPr>
              <w:t>(31%)</w:t>
            </w:r>
          </w:p>
        </w:tc>
      </w:tr>
      <w:tr w:rsidR="00BF6D7A" w:rsidRPr="002F4D45" w14:paraId="1E061842" w14:textId="77777777" w:rsidTr="00260CA1">
        <w:trPr>
          <w:gridAfter w:val="2"/>
          <w:wAfter w:w="25" w:type="dxa"/>
          <w:trHeight w:val="890"/>
        </w:trPr>
        <w:tc>
          <w:tcPr>
            <w:tcW w:w="1260" w:type="dxa"/>
            <w:vAlign w:val="center"/>
          </w:tcPr>
          <w:p w14:paraId="313D94B5" w14:textId="77777777" w:rsidR="00BF6D7A" w:rsidRPr="002F4D45" w:rsidRDefault="00BF6D7A" w:rsidP="00260CA1">
            <w:pPr>
              <w:jc w:val="center"/>
              <w:rPr>
                <w:sz w:val="20"/>
                <w:szCs w:val="20"/>
              </w:rPr>
            </w:pPr>
            <w:r w:rsidRPr="001210C7">
              <w:rPr>
                <w:sz w:val="20"/>
                <w:szCs w:val="20"/>
              </w:rPr>
              <w:t>0.5%</w:t>
            </w:r>
          </w:p>
        </w:tc>
        <w:tc>
          <w:tcPr>
            <w:tcW w:w="720" w:type="dxa"/>
            <w:vAlign w:val="center"/>
          </w:tcPr>
          <w:p w14:paraId="227EBA26" w14:textId="77777777" w:rsidR="00BF6D7A" w:rsidRPr="00B645BA" w:rsidRDefault="00BF6D7A" w:rsidP="00260CA1">
            <w:pPr>
              <w:jc w:val="center"/>
              <w:rPr>
                <w:color w:val="000000"/>
                <w:sz w:val="20"/>
                <w:szCs w:val="20"/>
              </w:rPr>
            </w:pPr>
            <w:r w:rsidRPr="00B645BA">
              <w:rPr>
                <w:color w:val="000000"/>
                <w:sz w:val="20"/>
                <w:szCs w:val="20"/>
              </w:rPr>
              <w:t>3-Mar-2021</w:t>
            </w:r>
          </w:p>
        </w:tc>
        <w:tc>
          <w:tcPr>
            <w:tcW w:w="1275" w:type="dxa"/>
            <w:vAlign w:val="center"/>
          </w:tcPr>
          <w:p w14:paraId="72B807D6" w14:textId="77777777" w:rsidR="00BF6D7A" w:rsidRDefault="00BF6D7A" w:rsidP="00260CA1">
            <w:pPr>
              <w:jc w:val="center"/>
              <w:rPr>
                <w:color w:val="000000"/>
                <w:sz w:val="20"/>
                <w:szCs w:val="20"/>
              </w:rPr>
            </w:pPr>
            <w:r w:rsidRPr="00B645BA">
              <w:rPr>
                <w:color w:val="000000"/>
                <w:sz w:val="20"/>
                <w:szCs w:val="20"/>
              </w:rPr>
              <w:t>622</w:t>
            </w:r>
            <w:r>
              <w:rPr>
                <w:color w:val="000000"/>
                <w:sz w:val="20"/>
                <w:szCs w:val="20"/>
              </w:rPr>
              <w:t>,</w:t>
            </w:r>
            <w:r w:rsidRPr="00B645BA">
              <w:rPr>
                <w:color w:val="000000"/>
                <w:sz w:val="20"/>
                <w:szCs w:val="20"/>
              </w:rPr>
              <w:t>681</w:t>
            </w:r>
          </w:p>
          <w:p w14:paraId="19119A40" w14:textId="77777777" w:rsidR="00BF6D7A" w:rsidRPr="00B645BA" w:rsidRDefault="00BF6D7A" w:rsidP="00260CA1">
            <w:pPr>
              <w:jc w:val="center"/>
              <w:rPr>
                <w:color w:val="000000"/>
                <w:sz w:val="20"/>
                <w:szCs w:val="20"/>
              </w:rPr>
            </w:pPr>
            <w:r>
              <w:rPr>
                <w:color w:val="000000"/>
                <w:sz w:val="20"/>
                <w:szCs w:val="20"/>
              </w:rPr>
              <w:t>(11%)</w:t>
            </w:r>
          </w:p>
        </w:tc>
        <w:tc>
          <w:tcPr>
            <w:tcW w:w="705" w:type="dxa"/>
            <w:gridSpan w:val="2"/>
            <w:vAlign w:val="center"/>
          </w:tcPr>
          <w:p w14:paraId="53574651" w14:textId="77777777" w:rsidR="00BF6D7A" w:rsidRPr="00B645BA" w:rsidRDefault="00BF6D7A" w:rsidP="00260CA1">
            <w:pPr>
              <w:jc w:val="center"/>
              <w:rPr>
                <w:color w:val="000000"/>
                <w:sz w:val="20"/>
                <w:szCs w:val="20"/>
              </w:rPr>
            </w:pPr>
            <w:r w:rsidRPr="00B645BA">
              <w:rPr>
                <w:color w:val="000000"/>
                <w:sz w:val="20"/>
                <w:szCs w:val="20"/>
              </w:rPr>
              <w:t>24-Mar-2021</w:t>
            </w:r>
          </w:p>
        </w:tc>
        <w:tc>
          <w:tcPr>
            <w:tcW w:w="1260" w:type="dxa"/>
            <w:vAlign w:val="center"/>
          </w:tcPr>
          <w:p w14:paraId="56316CB0" w14:textId="77777777" w:rsidR="00BF6D7A" w:rsidRDefault="00BF6D7A" w:rsidP="00260CA1">
            <w:pPr>
              <w:jc w:val="center"/>
              <w:rPr>
                <w:color w:val="000000"/>
                <w:sz w:val="20"/>
                <w:szCs w:val="20"/>
              </w:rPr>
            </w:pPr>
            <w:r w:rsidRPr="00B645BA">
              <w:rPr>
                <w:color w:val="000000"/>
                <w:sz w:val="20"/>
                <w:szCs w:val="20"/>
              </w:rPr>
              <w:t>685</w:t>
            </w:r>
            <w:r>
              <w:rPr>
                <w:color w:val="000000"/>
                <w:sz w:val="20"/>
                <w:szCs w:val="20"/>
              </w:rPr>
              <w:t>,</w:t>
            </w:r>
            <w:r w:rsidRPr="00B645BA">
              <w:rPr>
                <w:color w:val="000000"/>
                <w:sz w:val="20"/>
                <w:szCs w:val="20"/>
              </w:rPr>
              <w:t>849</w:t>
            </w:r>
          </w:p>
          <w:p w14:paraId="41237EEB" w14:textId="77777777" w:rsidR="00BF6D7A" w:rsidRPr="00B645BA" w:rsidRDefault="00BF6D7A" w:rsidP="00260CA1">
            <w:pPr>
              <w:jc w:val="center"/>
              <w:rPr>
                <w:color w:val="000000"/>
                <w:sz w:val="20"/>
                <w:szCs w:val="20"/>
              </w:rPr>
            </w:pPr>
            <w:r>
              <w:rPr>
                <w:color w:val="000000"/>
                <w:sz w:val="20"/>
                <w:szCs w:val="20"/>
              </w:rPr>
              <w:t>(32%)</w:t>
            </w:r>
          </w:p>
        </w:tc>
        <w:tc>
          <w:tcPr>
            <w:tcW w:w="630" w:type="dxa"/>
            <w:vAlign w:val="center"/>
          </w:tcPr>
          <w:p w14:paraId="09C8D531" w14:textId="77777777" w:rsidR="00BF6D7A" w:rsidRPr="00B645BA" w:rsidRDefault="00BF6D7A" w:rsidP="00260CA1">
            <w:pPr>
              <w:jc w:val="center"/>
              <w:rPr>
                <w:color w:val="000000"/>
                <w:sz w:val="20"/>
                <w:szCs w:val="20"/>
              </w:rPr>
            </w:pPr>
            <w:r w:rsidRPr="00B645BA">
              <w:rPr>
                <w:color w:val="000000"/>
                <w:sz w:val="20"/>
                <w:szCs w:val="20"/>
              </w:rPr>
              <w:t>22-Apr-2021</w:t>
            </w:r>
          </w:p>
        </w:tc>
        <w:tc>
          <w:tcPr>
            <w:tcW w:w="1440" w:type="dxa"/>
            <w:vAlign w:val="center"/>
          </w:tcPr>
          <w:p w14:paraId="78A767C7" w14:textId="77777777" w:rsidR="00BF6D7A" w:rsidRDefault="00BF6D7A" w:rsidP="00260CA1">
            <w:pPr>
              <w:jc w:val="center"/>
              <w:rPr>
                <w:color w:val="000000"/>
                <w:sz w:val="20"/>
                <w:szCs w:val="20"/>
              </w:rPr>
            </w:pPr>
            <w:r w:rsidRPr="00B645BA">
              <w:rPr>
                <w:color w:val="000000"/>
                <w:sz w:val="20"/>
                <w:szCs w:val="20"/>
              </w:rPr>
              <w:t>850</w:t>
            </w:r>
            <w:r>
              <w:rPr>
                <w:color w:val="000000"/>
                <w:sz w:val="20"/>
                <w:szCs w:val="20"/>
              </w:rPr>
              <w:t>,</w:t>
            </w:r>
            <w:r w:rsidRPr="00B645BA">
              <w:rPr>
                <w:color w:val="000000"/>
                <w:sz w:val="20"/>
                <w:szCs w:val="20"/>
              </w:rPr>
              <w:t>331</w:t>
            </w:r>
          </w:p>
          <w:p w14:paraId="49453939" w14:textId="77777777" w:rsidR="00BF6D7A" w:rsidRPr="00B645BA" w:rsidRDefault="00BF6D7A" w:rsidP="00260CA1">
            <w:pPr>
              <w:jc w:val="center"/>
              <w:rPr>
                <w:color w:val="000000"/>
                <w:sz w:val="20"/>
                <w:szCs w:val="20"/>
              </w:rPr>
            </w:pPr>
            <w:r>
              <w:rPr>
                <w:color w:val="000000"/>
                <w:sz w:val="20"/>
                <w:szCs w:val="20"/>
              </w:rPr>
              <w:t>(66%)</w:t>
            </w:r>
          </w:p>
        </w:tc>
        <w:tc>
          <w:tcPr>
            <w:tcW w:w="720" w:type="dxa"/>
            <w:vAlign w:val="center"/>
          </w:tcPr>
          <w:p w14:paraId="7FB12A54" w14:textId="77777777" w:rsidR="00BF6D7A" w:rsidRPr="00B645BA" w:rsidRDefault="00BF6D7A" w:rsidP="00260CA1">
            <w:pPr>
              <w:jc w:val="center"/>
              <w:rPr>
                <w:color w:val="000000"/>
                <w:sz w:val="20"/>
                <w:szCs w:val="20"/>
              </w:rPr>
            </w:pPr>
            <w:r w:rsidRPr="00B645BA">
              <w:rPr>
                <w:color w:val="000000"/>
                <w:sz w:val="20"/>
                <w:szCs w:val="20"/>
              </w:rPr>
              <w:t>22-May-2021</w:t>
            </w:r>
          </w:p>
        </w:tc>
        <w:tc>
          <w:tcPr>
            <w:tcW w:w="1260" w:type="dxa"/>
            <w:vAlign w:val="center"/>
          </w:tcPr>
          <w:p w14:paraId="4AB1C490" w14:textId="77777777" w:rsidR="00BF6D7A" w:rsidRDefault="00BF6D7A" w:rsidP="00260CA1">
            <w:pPr>
              <w:jc w:val="center"/>
              <w:rPr>
                <w:color w:val="000000"/>
                <w:sz w:val="20"/>
                <w:szCs w:val="20"/>
              </w:rPr>
            </w:pPr>
            <w:r w:rsidRPr="00B645BA">
              <w:rPr>
                <w:color w:val="000000"/>
                <w:sz w:val="20"/>
                <w:szCs w:val="20"/>
              </w:rPr>
              <w:t>1</w:t>
            </w:r>
            <w:r>
              <w:rPr>
                <w:color w:val="000000"/>
                <w:sz w:val="20"/>
                <w:szCs w:val="20"/>
              </w:rPr>
              <w:t>,</w:t>
            </w:r>
            <w:r w:rsidRPr="00B645BA">
              <w:rPr>
                <w:color w:val="000000"/>
                <w:sz w:val="20"/>
                <w:szCs w:val="20"/>
              </w:rPr>
              <w:t>269</w:t>
            </w:r>
            <w:r>
              <w:rPr>
                <w:color w:val="000000"/>
                <w:sz w:val="20"/>
                <w:szCs w:val="20"/>
              </w:rPr>
              <w:t>,</w:t>
            </w:r>
            <w:r w:rsidRPr="00B645BA">
              <w:rPr>
                <w:color w:val="000000"/>
                <w:sz w:val="20"/>
                <w:szCs w:val="20"/>
              </w:rPr>
              <w:t>03</w:t>
            </w:r>
            <w:r>
              <w:rPr>
                <w:color w:val="000000"/>
                <w:sz w:val="20"/>
                <w:szCs w:val="20"/>
              </w:rPr>
              <w:t>0</w:t>
            </w:r>
          </w:p>
          <w:p w14:paraId="20CE9F75" w14:textId="77777777" w:rsidR="00BF6D7A" w:rsidRPr="00B645BA" w:rsidRDefault="00BF6D7A" w:rsidP="00260CA1">
            <w:pPr>
              <w:jc w:val="center"/>
              <w:rPr>
                <w:color w:val="000000"/>
                <w:sz w:val="20"/>
                <w:szCs w:val="20"/>
              </w:rPr>
            </w:pPr>
            <w:r>
              <w:rPr>
                <w:color w:val="000000"/>
                <w:sz w:val="20"/>
                <w:szCs w:val="20"/>
              </w:rPr>
              <w:t>(67%)</w:t>
            </w:r>
          </w:p>
        </w:tc>
        <w:tc>
          <w:tcPr>
            <w:tcW w:w="778" w:type="dxa"/>
            <w:vAlign w:val="center"/>
          </w:tcPr>
          <w:p w14:paraId="31C8087F" w14:textId="77777777" w:rsidR="00BF6D7A" w:rsidRPr="00B645BA" w:rsidRDefault="00BF6D7A" w:rsidP="00260CA1">
            <w:pPr>
              <w:jc w:val="center"/>
              <w:rPr>
                <w:color w:val="000000"/>
                <w:sz w:val="20"/>
                <w:szCs w:val="20"/>
              </w:rPr>
            </w:pPr>
            <w:r w:rsidRPr="00B645BA">
              <w:rPr>
                <w:color w:val="000000"/>
                <w:sz w:val="20"/>
                <w:szCs w:val="20"/>
              </w:rPr>
              <w:t>1-May-2021</w:t>
            </w:r>
          </w:p>
        </w:tc>
        <w:tc>
          <w:tcPr>
            <w:tcW w:w="1191" w:type="dxa"/>
            <w:vAlign w:val="center"/>
          </w:tcPr>
          <w:p w14:paraId="61FAC46E" w14:textId="77777777" w:rsidR="00BF6D7A" w:rsidRDefault="00BF6D7A" w:rsidP="00260CA1">
            <w:pPr>
              <w:jc w:val="center"/>
              <w:rPr>
                <w:color w:val="000000"/>
                <w:sz w:val="20"/>
                <w:szCs w:val="20"/>
              </w:rPr>
            </w:pPr>
            <w:r w:rsidRPr="00B645BA">
              <w:rPr>
                <w:color w:val="000000"/>
                <w:sz w:val="20"/>
                <w:szCs w:val="20"/>
              </w:rPr>
              <w:t>679</w:t>
            </w:r>
            <w:r>
              <w:rPr>
                <w:color w:val="000000"/>
                <w:sz w:val="20"/>
                <w:szCs w:val="20"/>
              </w:rPr>
              <w:t>,</w:t>
            </w:r>
            <w:r w:rsidRPr="00B645BA">
              <w:rPr>
                <w:color w:val="000000"/>
                <w:sz w:val="20"/>
                <w:szCs w:val="20"/>
              </w:rPr>
              <w:t>026</w:t>
            </w:r>
          </w:p>
          <w:p w14:paraId="6C4E970F" w14:textId="77777777" w:rsidR="00BF6D7A" w:rsidRPr="00B645BA" w:rsidRDefault="00BF6D7A" w:rsidP="00260CA1">
            <w:pPr>
              <w:jc w:val="center"/>
              <w:rPr>
                <w:color w:val="000000"/>
                <w:sz w:val="20"/>
                <w:szCs w:val="20"/>
              </w:rPr>
            </w:pPr>
            <w:r>
              <w:rPr>
                <w:color w:val="000000"/>
                <w:sz w:val="20"/>
                <w:szCs w:val="20"/>
              </w:rPr>
              <w:t>(48%)</w:t>
            </w:r>
          </w:p>
        </w:tc>
      </w:tr>
    </w:tbl>
    <w:p w14:paraId="6ADD4E8D" w14:textId="77777777" w:rsidR="00BF6D7A" w:rsidRDefault="00BF6D7A" w:rsidP="00BF6D7A"/>
    <w:p w14:paraId="471B685D" w14:textId="77777777" w:rsidR="00BF6D7A" w:rsidRDefault="00BF6D7A" w:rsidP="00BF6D7A">
      <w:pPr>
        <w:spacing w:after="160" w:line="259" w:lineRule="auto"/>
      </w:pPr>
      <w:r>
        <w:br w:type="page"/>
      </w:r>
    </w:p>
    <w:p w14:paraId="017F9C6B" w14:textId="0A28829D" w:rsidR="00BF6D7A" w:rsidRDefault="00BF6D7A" w:rsidP="00BF6D7A">
      <w:bookmarkStart w:id="21" w:name="_Toc75964025"/>
      <w:r w:rsidRPr="002A224E">
        <w:rPr>
          <w:rStyle w:val="Heading2Char"/>
        </w:rPr>
        <w:lastRenderedPageBreak/>
        <w:t xml:space="preserve">Table </w:t>
      </w:r>
      <w:r w:rsidR="00DD6C14">
        <w:rPr>
          <w:rStyle w:val="Heading2Char"/>
        </w:rPr>
        <w:t>s</w:t>
      </w:r>
      <w:r w:rsidR="00BE4139">
        <w:rPr>
          <w:rStyle w:val="Heading2Char"/>
        </w:rPr>
        <w:t>6.</w:t>
      </w:r>
      <w:r w:rsidRPr="002A224E">
        <w:rPr>
          <w:rStyle w:val="Heading2Char"/>
        </w:rPr>
        <w:t xml:space="preserve"> Controllable spread date and number of cases on December 31, 2021 for different daily vaccination effectiveness scenarios </w:t>
      </w:r>
      <w:r>
        <w:rPr>
          <w:rStyle w:val="Heading2Char"/>
        </w:rPr>
        <w:t>when the baseline probability of testing is equal to 50</w:t>
      </w:r>
      <w:proofErr w:type="gramStart"/>
      <w:r>
        <w:rPr>
          <w:rStyle w:val="Heading2Char"/>
        </w:rPr>
        <w:t>%</w:t>
      </w:r>
      <w:r w:rsidRPr="002A224E">
        <w:rPr>
          <w:rStyle w:val="Heading2Char"/>
        </w:rPr>
        <w:t xml:space="preserve">  (</w:t>
      </w:r>
      <w:proofErr w:type="gramEnd"/>
      <w:r w:rsidRPr="002A224E">
        <w:rPr>
          <w:rStyle w:val="Heading2Char"/>
        </w:rPr>
        <w:t>vaccine covera</w:t>
      </w:r>
      <w:r w:rsidR="000435E0">
        <w:rPr>
          <w:rStyle w:val="Heading2Char"/>
        </w:rPr>
        <w:t>ge 50%, vaccination capacity 0.</w:t>
      </w:r>
      <w:r w:rsidR="00686767">
        <w:rPr>
          <w:rStyle w:val="Heading2Char"/>
        </w:rPr>
        <w:t>25</w:t>
      </w:r>
      <w:r w:rsidRPr="002A224E">
        <w:rPr>
          <w:rStyle w:val="Heading2Char"/>
        </w:rPr>
        <w:t>%).</w:t>
      </w:r>
      <w:bookmarkEnd w:id="21"/>
      <w:r w:rsidRPr="00024D71">
        <w:t xml:space="preserve"> Numbers in parentheses represent percent reduction relative to no vaccine.</w:t>
      </w:r>
    </w:p>
    <w:p w14:paraId="17A0662D" w14:textId="77777777" w:rsidR="00BF6D7A" w:rsidRDefault="00BF6D7A" w:rsidP="00BF6D7A">
      <w:pPr>
        <w:pStyle w:val="xxxmsonormal"/>
      </w:pPr>
    </w:p>
    <w:tbl>
      <w:tblPr>
        <w:tblStyle w:val="TableGrid"/>
        <w:tblW w:w="11250" w:type="dxa"/>
        <w:tblInd w:w="-725" w:type="dxa"/>
        <w:tblLayout w:type="fixed"/>
        <w:tblLook w:val="04A0" w:firstRow="1" w:lastRow="0" w:firstColumn="1" w:lastColumn="0" w:noHBand="0" w:noVBand="1"/>
      </w:tblPr>
      <w:tblGrid>
        <w:gridCol w:w="1260"/>
        <w:gridCol w:w="720"/>
        <w:gridCol w:w="1260"/>
        <w:gridCol w:w="720"/>
        <w:gridCol w:w="1260"/>
        <w:gridCol w:w="630"/>
        <w:gridCol w:w="1440"/>
        <w:gridCol w:w="720"/>
        <w:gridCol w:w="1260"/>
        <w:gridCol w:w="778"/>
        <w:gridCol w:w="1202"/>
      </w:tblGrid>
      <w:tr w:rsidR="00BF6D7A" w:rsidRPr="001210C7" w14:paraId="693D3C6C" w14:textId="77777777" w:rsidTr="00260CA1">
        <w:trPr>
          <w:trHeight w:val="491"/>
        </w:trPr>
        <w:tc>
          <w:tcPr>
            <w:tcW w:w="11250" w:type="dxa"/>
            <w:gridSpan w:val="11"/>
            <w:vAlign w:val="center"/>
          </w:tcPr>
          <w:p w14:paraId="7F7C93C0" w14:textId="77777777" w:rsidR="00BF6D7A" w:rsidRPr="001210C7" w:rsidRDefault="00BF6D7A" w:rsidP="00260CA1">
            <w:pPr>
              <w:rPr>
                <w:sz w:val="20"/>
                <w:szCs w:val="20"/>
              </w:rPr>
            </w:pPr>
            <w:r>
              <w:rPr>
                <w:sz w:val="20"/>
                <w:szCs w:val="20"/>
              </w:rPr>
              <w:t>NYC</w:t>
            </w:r>
          </w:p>
        </w:tc>
      </w:tr>
      <w:tr w:rsidR="00BF6D7A" w:rsidRPr="001210C7" w14:paraId="01C534DD" w14:textId="77777777" w:rsidTr="00260CA1">
        <w:trPr>
          <w:trHeight w:val="491"/>
        </w:trPr>
        <w:tc>
          <w:tcPr>
            <w:tcW w:w="1260" w:type="dxa"/>
            <w:vAlign w:val="center"/>
          </w:tcPr>
          <w:p w14:paraId="6D43F3A4" w14:textId="77777777" w:rsidR="00BF6D7A" w:rsidRPr="001210C7" w:rsidRDefault="00BF6D7A" w:rsidP="00260CA1">
            <w:pPr>
              <w:jc w:val="center"/>
              <w:rPr>
                <w:sz w:val="20"/>
                <w:szCs w:val="20"/>
              </w:rPr>
            </w:pPr>
          </w:p>
        </w:tc>
        <w:tc>
          <w:tcPr>
            <w:tcW w:w="1980" w:type="dxa"/>
            <w:gridSpan w:val="2"/>
            <w:vAlign w:val="center"/>
          </w:tcPr>
          <w:p w14:paraId="62E6D6CF" w14:textId="77777777" w:rsidR="00BF6D7A" w:rsidRPr="001210C7" w:rsidRDefault="00BF6D7A" w:rsidP="00260CA1">
            <w:pPr>
              <w:jc w:val="center"/>
              <w:rPr>
                <w:sz w:val="20"/>
                <w:szCs w:val="20"/>
              </w:rPr>
            </w:pPr>
            <w:r>
              <w:rPr>
                <w:sz w:val="20"/>
                <w:szCs w:val="20"/>
              </w:rPr>
              <w:t>90</w:t>
            </w:r>
            <w:r w:rsidRPr="001210C7">
              <w:rPr>
                <w:sz w:val="20"/>
                <w:szCs w:val="20"/>
              </w:rPr>
              <w:t>% Adherence</w:t>
            </w:r>
          </w:p>
        </w:tc>
        <w:tc>
          <w:tcPr>
            <w:tcW w:w="1980" w:type="dxa"/>
            <w:gridSpan w:val="2"/>
            <w:vAlign w:val="center"/>
          </w:tcPr>
          <w:p w14:paraId="4CCBA355" w14:textId="77777777" w:rsidR="00BF6D7A" w:rsidRPr="001210C7" w:rsidRDefault="00BF6D7A" w:rsidP="00260CA1">
            <w:pPr>
              <w:jc w:val="center"/>
              <w:rPr>
                <w:sz w:val="20"/>
                <w:szCs w:val="20"/>
              </w:rPr>
            </w:pPr>
            <w:r>
              <w:rPr>
                <w:sz w:val="20"/>
                <w:szCs w:val="20"/>
              </w:rPr>
              <w:t>85</w:t>
            </w:r>
            <w:r w:rsidRPr="001210C7">
              <w:rPr>
                <w:sz w:val="20"/>
                <w:szCs w:val="20"/>
              </w:rPr>
              <w:t>% Adherence</w:t>
            </w:r>
          </w:p>
        </w:tc>
        <w:tc>
          <w:tcPr>
            <w:tcW w:w="2070" w:type="dxa"/>
            <w:gridSpan w:val="2"/>
            <w:vAlign w:val="center"/>
          </w:tcPr>
          <w:p w14:paraId="3B45CF71" w14:textId="77777777" w:rsidR="00BF6D7A" w:rsidRPr="001210C7" w:rsidRDefault="00BF6D7A" w:rsidP="00260CA1">
            <w:pPr>
              <w:jc w:val="center"/>
              <w:rPr>
                <w:sz w:val="20"/>
                <w:szCs w:val="20"/>
              </w:rPr>
            </w:pPr>
            <w:r>
              <w:rPr>
                <w:sz w:val="20"/>
                <w:szCs w:val="20"/>
              </w:rPr>
              <w:t>80</w:t>
            </w:r>
            <w:r w:rsidRPr="001210C7">
              <w:rPr>
                <w:sz w:val="20"/>
                <w:szCs w:val="20"/>
              </w:rPr>
              <w:t>% Adherence</w:t>
            </w:r>
          </w:p>
        </w:tc>
        <w:tc>
          <w:tcPr>
            <w:tcW w:w="1980" w:type="dxa"/>
            <w:gridSpan w:val="2"/>
            <w:vAlign w:val="center"/>
          </w:tcPr>
          <w:p w14:paraId="0033FA8C" w14:textId="77777777" w:rsidR="00BF6D7A" w:rsidRPr="001210C7" w:rsidRDefault="00BF6D7A" w:rsidP="00260CA1">
            <w:pPr>
              <w:jc w:val="center"/>
              <w:rPr>
                <w:sz w:val="20"/>
                <w:szCs w:val="20"/>
              </w:rPr>
            </w:pPr>
            <w:r>
              <w:rPr>
                <w:sz w:val="20"/>
                <w:szCs w:val="20"/>
              </w:rPr>
              <w:t>75</w:t>
            </w:r>
            <w:r w:rsidRPr="001210C7">
              <w:rPr>
                <w:sz w:val="20"/>
                <w:szCs w:val="20"/>
              </w:rPr>
              <w:t>% Adherence</w:t>
            </w:r>
          </w:p>
        </w:tc>
        <w:tc>
          <w:tcPr>
            <w:tcW w:w="1980" w:type="dxa"/>
            <w:gridSpan w:val="2"/>
            <w:vAlign w:val="center"/>
          </w:tcPr>
          <w:p w14:paraId="651F6DD3" w14:textId="77777777" w:rsidR="00BF6D7A" w:rsidRPr="001210C7" w:rsidRDefault="00BF6D7A" w:rsidP="00260CA1">
            <w:pPr>
              <w:jc w:val="center"/>
              <w:rPr>
                <w:sz w:val="20"/>
                <w:szCs w:val="20"/>
              </w:rPr>
            </w:pPr>
            <w:r w:rsidRPr="001210C7">
              <w:rPr>
                <w:sz w:val="20"/>
                <w:szCs w:val="20"/>
              </w:rPr>
              <w:t>Dynamic Adherence</w:t>
            </w:r>
          </w:p>
        </w:tc>
      </w:tr>
      <w:tr w:rsidR="00BF6D7A" w:rsidRPr="00D86356" w14:paraId="2990C8A1" w14:textId="77777777" w:rsidTr="00260CA1">
        <w:trPr>
          <w:trHeight w:val="725"/>
        </w:trPr>
        <w:tc>
          <w:tcPr>
            <w:tcW w:w="1260" w:type="dxa"/>
            <w:vAlign w:val="center"/>
          </w:tcPr>
          <w:p w14:paraId="0589B1CB" w14:textId="77777777" w:rsidR="00BF6D7A" w:rsidRPr="002F4D45" w:rsidRDefault="00BF6D7A" w:rsidP="00260CA1">
            <w:pPr>
              <w:jc w:val="center"/>
              <w:rPr>
                <w:sz w:val="20"/>
                <w:szCs w:val="20"/>
              </w:rPr>
            </w:pPr>
            <w:r>
              <w:rPr>
                <w:sz w:val="20"/>
                <w:szCs w:val="20"/>
              </w:rPr>
              <w:t>Vaccine effectiveness</w:t>
            </w:r>
          </w:p>
        </w:tc>
        <w:tc>
          <w:tcPr>
            <w:tcW w:w="720" w:type="dxa"/>
            <w:vAlign w:val="center"/>
          </w:tcPr>
          <w:p w14:paraId="0E76725F"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710E64C4" w14:textId="77777777" w:rsidR="00BF6D7A" w:rsidRPr="00D86356" w:rsidRDefault="00BF6D7A" w:rsidP="00260CA1">
            <w:pPr>
              <w:jc w:val="center"/>
              <w:rPr>
                <w:color w:val="000000"/>
                <w:sz w:val="20"/>
                <w:szCs w:val="20"/>
              </w:rPr>
            </w:pPr>
            <w:r>
              <w:rPr>
                <w:sz w:val="20"/>
                <w:szCs w:val="20"/>
              </w:rPr>
              <w:t>Number of cases</w:t>
            </w:r>
          </w:p>
        </w:tc>
        <w:tc>
          <w:tcPr>
            <w:tcW w:w="720" w:type="dxa"/>
            <w:vAlign w:val="center"/>
          </w:tcPr>
          <w:p w14:paraId="503CA1FC"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411F1CA2" w14:textId="77777777" w:rsidR="00BF6D7A" w:rsidRPr="00D86356" w:rsidRDefault="00BF6D7A" w:rsidP="00260CA1">
            <w:pPr>
              <w:jc w:val="center"/>
              <w:rPr>
                <w:color w:val="000000"/>
                <w:sz w:val="20"/>
                <w:szCs w:val="20"/>
              </w:rPr>
            </w:pPr>
            <w:r>
              <w:rPr>
                <w:sz w:val="20"/>
                <w:szCs w:val="20"/>
              </w:rPr>
              <w:t>Number of cases</w:t>
            </w:r>
          </w:p>
        </w:tc>
        <w:tc>
          <w:tcPr>
            <w:tcW w:w="630" w:type="dxa"/>
            <w:vAlign w:val="center"/>
          </w:tcPr>
          <w:p w14:paraId="619A55C1" w14:textId="77777777" w:rsidR="00BF6D7A" w:rsidRPr="00D86356" w:rsidRDefault="00BF6D7A" w:rsidP="00260CA1">
            <w:pPr>
              <w:jc w:val="center"/>
              <w:rPr>
                <w:color w:val="000000"/>
                <w:sz w:val="20"/>
                <w:szCs w:val="20"/>
              </w:rPr>
            </w:pPr>
            <w:r w:rsidRPr="001210C7">
              <w:rPr>
                <w:sz w:val="20"/>
                <w:szCs w:val="20"/>
              </w:rPr>
              <w:t>Date</w:t>
            </w:r>
          </w:p>
        </w:tc>
        <w:tc>
          <w:tcPr>
            <w:tcW w:w="1440" w:type="dxa"/>
            <w:vAlign w:val="center"/>
          </w:tcPr>
          <w:p w14:paraId="78D8C452" w14:textId="77777777" w:rsidR="00BF6D7A" w:rsidRPr="00D86356" w:rsidRDefault="00BF6D7A" w:rsidP="00260CA1">
            <w:pPr>
              <w:jc w:val="center"/>
              <w:rPr>
                <w:color w:val="000000"/>
                <w:sz w:val="20"/>
                <w:szCs w:val="20"/>
              </w:rPr>
            </w:pPr>
            <w:r>
              <w:rPr>
                <w:sz w:val="20"/>
                <w:szCs w:val="20"/>
              </w:rPr>
              <w:t>Number of cases</w:t>
            </w:r>
          </w:p>
        </w:tc>
        <w:tc>
          <w:tcPr>
            <w:tcW w:w="720" w:type="dxa"/>
            <w:vAlign w:val="center"/>
          </w:tcPr>
          <w:p w14:paraId="2EF07D9E"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5B0FEBBE" w14:textId="77777777" w:rsidR="00BF6D7A" w:rsidRPr="00D86356" w:rsidRDefault="00BF6D7A" w:rsidP="00260CA1">
            <w:pPr>
              <w:jc w:val="center"/>
              <w:rPr>
                <w:color w:val="000000"/>
                <w:sz w:val="20"/>
                <w:szCs w:val="20"/>
              </w:rPr>
            </w:pPr>
            <w:r>
              <w:rPr>
                <w:sz w:val="20"/>
                <w:szCs w:val="20"/>
              </w:rPr>
              <w:t>Number of cases</w:t>
            </w:r>
          </w:p>
        </w:tc>
        <w:tc>
          <w:tcPr>
            <w:tcW w:w="778" w:type="dxa"/>
            <w:vAlign w:val="center"/>
          </w:tcPr>
          <w:p w14:paraId="0CD3AD98" w14:textId="77777777" w:rsidR="00BF6D7A" w:rsidRPr="00D86356" w:rsidRDefault="00BF6D7A" w:rsidP="00260CA1">
            <w:pPr>
              <w:jc w:val="center"/>
              <w:rPr>
                <w:color w:val="000000"/>
                <w:sz w:val="20"/>
                <w:szCs w:val="20"/>
              </w:rPr>
            </w:pPr>
            <w:r w:rsidRPr="001210C7">
              <w:rPr>
                <w:sz w:val="20"/>
                <w:szCs w:val="20"/>
              </w:rPr>
              <w:t>Date</w:t>
            </w:r>
          </w:p>
        </w:tc>
        <w:tc>
          <w:tcPr>
            <w:tcW w:w="1202" w:type="dxa"/>
            <w:vAlign w:val="center"/>
          </w:tcPr>
          <w:p w14:paraId="2FB76454" w14:textId="77777777" w:rsidR="00BF6D7A" w:rsidRPr="00D86356" w:rsidRDefault="00BF6D7A" w:rsidP="00260CA1">
            <w:pPr>
              <w:jc w:val="center"/>
              <w:rPr>
                <w:color w:val="000000"/>
                <w:sz w:val="20"/>
                <w:szCs w:val="20"/>
              </w:rPr>
            </w:pPr>
            <w:r>
              <w:rPr>
                <w:sz w:val="20"/>
                <w:szCs w:val="20"/>
              </w:rPr>
              <w:t>Number of cases</w:t>
            </w:r>
          </w:p>
        </w:tc>
      </w:tr>
      <w:tr w:rsidR="00BF6D7A" w:rsidRPr="001210C7" w14:paraId="3A16EBC9" w14:textId="77777777" w:rsidTr="00260CA1">
        <w:trPr>
          <w:trHeight w:val="725"/>
        </w:trPr>
        <w:tc>
          <w:tcPr>
            <w:tcW w:w="1260" w:type="dxa"/>
            <w:vAlign w:val="center"/>
          </w:tcPr>
          <w:p w14:paraId="326D815C" w14:textId="77777777" w:rsidR="00BF6D7A" w:rsidRDefault="00BF6D7A" w:rsidP="00260CA1">
            <w:pPr>
              <w:jc w:val="center"/>
              <w:rPr>
                <w:sz w:val="20"/>
                <w:szCs w:val="20"/>
              </w:rPr>
            </w:pPr>
            <w:r w:rsidRPr="002F4D45">
              <w:rPr>
                <w:sz w:val="20"/>
                <w:szCs w:val="20"/>
              </w:rPr>
              <w:t>No Vaccine</w:t>
            </w:r>
          </w:p>
        </w:tc>
        <w:tc>
          <w:tcPr>
            <w:tcW w:w="720" w:type="dxa"/>
            <w:vAlign w:val="center"/>
          </w:tcPr>
          <w:p w14:paraId="2E087B18" w14:textId="77777777" w:rsidR="00BF6D7A" w:rsidRPr="00B645BA" w:rsidRDefault="00BF6D7A" w:rsidP="00260CA1">
            <w:pPr>
              <w:jc w:val="center"/>
              <w:rPr>
                <w:sz w:val="20"/>
                <w:szCs w:val="20"/>
              </w:rPr>
            </w:pPr>
            <w:r w:rsidRPr="00B645BA">
              <w:rPr>
                <w:color w:val="000000"/>
                <w:sz w:val="20"/>
                <w:szCs w:val="20"/>
              </w:rPr>
              <w:t>18-Mar-2021</w:t>
            </w:r>
          </w:p>
        </w:tc>
        <w:tc>
          <w:tcPr>
            <w:tcW w:w="1260" w:type="dxa"/>
            <w:vAlign w:val="center"/>
          </w:tcPr>
          <w:p w14:paraId="166704F0" w14:textId="77777777" w:rsidR="00BF6D7A" w:rsidRPr="00B645BA" w:rsidRDefault="00BF6D7A" w:rsidP="00260CA1">
            <w:pPr>
              <w:jc w:val="center"/>
              <w:rPr>
                <w:sz w:val="20"/>
                <w:szCs w:val="20"/>
              </w:rPr>
            </w:pPr>
            <w:r w:rsidRPr="00B645BA">
              <w:rPr>
                <w:color w:val="000000"/>
                <w:sz w:val="20"/>
                <w:szCs w:val="20"/>
              </w:rPr>
              <w:t>699,373</w:t>
            </w:r>
          </w:p>
        </w:tc>
        <w:tc>
          <w:tcPr>
            <w:tcW w:w="720" w:type="dxa"/>
            <w:vAlign w:val="center"/>
          </w:tcPr>
          <w:p w14:paraId="09352E07" w14:textId="77777777" w:rsidR="00BF6D7A" w:rsidRPr="00B645BA" w:rsidRDefault="00BF6D7A" w:rsidP="00260CA1">
            <w:pPr>
              <w:jc w:val="center"/>
              <w:rPr>
                <w:sz w:val="20"/>
                <w:szCs w:val="20"/>
              </w:rPr>
            </w:pPr>
            <w:r w:rsidRPr="00B645BA">
              <w:rPr>
                <w:color w:val="000000"/>
                <w:sz w:val="20"/>
                <w:szCs w:val="20"/>
              </w:rPr>
              <w:t>5-Jul-2021</w:t>
            </w:r>
          </w:p>
        </w:tc>
        <w:tc>
          <w:tcPr>
            <w:tcW w:w="1260" w:type="dxa"/>
            <w:vAlign w:val="center"/>
          </w:tcPr>
          <w:p w14:paraId="583376EB" w14:textId="77777777" w:rsidR="00BF6D7A" w:rsidRPr="00B645BA" w:rsidRDefault="00BF6D7A" w:rsidP="00260CA1">
            <w:pPr>
              <w:jc w:val="center"/>
              <w:rPr>
                <w:sz w:val="20"/>
                <w:szCs w:val="20"/>
              </w:rPr>
            </w:pPr>
            <w:r w:rsidRPr="00B645BA">
              <w:rPr>
                <w:color w:val="000000"/>
                <w:sz w:val="20"/>
                <w:szCs w:val="20"/>
              </w:rPr>
              <w:t>1,003,710</w:t>
            </w:r>
          </w:p>
        </w:tc>
        <w:tc>
          <w:tcPr>
            <w:tcW w:w="630" w:type="dxa"/>
            <w:vAlign w:val="center"/>
          </w:tcPr>
          <w:p w14:paraId="4965EDF0" w14:textId="77777777" w:rsidR="00BF6D7A" w:rsidRPr="00B645BA" w:rsidRDefault="00BF6D7A" w:rsidP="00260CA1">
            <w:pPr>
              <w:jc w:val="center"/>
              <w:rPr>
                <w:sz w:val="20"/>
                <w:szCs w:val="20"/>
              </w:rPr>
            </w:pPr>
            <w:r w:rsidRPr="00B645BA">
              <w:rPr>
                <w:color w:val="000000"/>
                <w:sz w:val="20"/>
                <w:szCs w:val="20"/>
              </w:rPr>
              <w:t>25-Aug-2021</w:t>
            </w:r>
          </w:p>
        </w:tc>
        <w:tc>
          <w:tcPr>
            <w:tcW w:w="1440" w:type="dxa"/>
            <w:vAlign w:val="center"/>
          </w:tcPr>
          <w:p w14:paraId="6665DE7C" w14:textId="77777777" w:rsidR="00BF6D7A" w:rsidRPr="00A65B5A" w:rsidRDefault="00BF6D7A" w:rsidP="00260CA1">
            <w:pPr>
              <w:jc w:val="center"/>
              <w:rPr>
                <w:color w:val="000000"/>
                <w:sz w:val="20"/>
                <w:szCs w:val="20"/>
              </w:rPr>
            </w:pPr>
            <w:r w:rsidRPr="00B645BA">
              <w:rPr>
                <w:color w:val="000000"/>
                <w:sz w:val="20"/>
                <w:szCs w:val="20"/>
              </w:rPr>
              <w:t>2,521,410</w:t>
            </w:r>
          </w:p>
        </w:tc>
        <w:tc>
          <w:tcPr>
            <w:tcW w:w="720" w:type="dxa"/>
            <w:vAlign w:val="center"/>
          </w:tcPr>
          <w:p w14:paraId="6D153421" w14:textId="77777777" w:rsidR="00BF6D7A" w:rsidRPr="00B645BA" w:rsidRDefault="00BF6D7A" w:rsidP="00260CA1">
            <w:pPr>
              <w:jc w:val="center"/>
              <w:rPr>
                <w:sz w:val="20"/>
                <w:szCs w:val="20"/>
              </w:rPr>
            </w:pPr>
            <w:r w:rsidRPr="00B645BA">
              <w:rPr>
                <w:color w:val="000000"/>
                <w:sz w:val="20"/>
                <w:szCs w:val="20"/>
              </w:rPr>
              <w:t>18-Jun-2021</w:t>
            </w:r>
          </w:p>
        </w:tc>
        <w:tc>
          <w:tcPr>
            <w:tcW w:w="1260" w:type="dxa"/>
            <w:vAlign w:val="center"/>
          </w:tcPr>
          <w:p w14:paraId="617DC435" w14:textId="77777777" w:rsidR="00BF6D7A" w:rsidRPr="00B645BA" w:rsidRDefault="00BF6D7A" w:rsidP="00260CA1">
            <w:pPr>
              <w:jc w:val="center"/>
              <w:rPr>
                <w:color w:val="000000"/>
                <w:sz w:val="20"/>
                <w:szCs w:val="20"/>
              </w:rPr>
            </w:pPr>
            <w:r w:rsidRPr="00B645BA">
              <w:rPr>
                <w:color w:val="000000"/>
                <w:sz w:val="20"/>
                <w:szCs w:val="20"/>
              </w:rPr>
              <w:t>3,831,060</w:t>
            </w:r>
          </w:p>
        </w:tc>
        <w:tc>
          <w:tcPr>
            <w:tcW w:w="778" w:type="dxa"/>
            <w:vAlign w:val="center"/>
          </w:tcPr>
          <w:p w14:paraId="30DD0696" w14:textId="77777777" w:rsidR="00BF6D7A" w:rsidRPr="00B645BA"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202" w:type="dxa"/>
            <w:vAlign w:val="center"/>
          </w:tcPr>
          <w:p w14:paraId="2A528076" w14:textId="77777777" w:rsidR="00BF6D7A" w:rsidRPr="00B645BA" w:rsidRDefault="00BF6D7A" w:rsidP="00260CA1">
            <w:pPr>
              <w:jc w:val="center"/>
              <w:rPr>
                <w:sz w:val="20"/>
                <w:szCs w:val="20"/>
              </w:rPr>
            </w:pPr>
            <w:r w:rsidRPr="00B645BA">
              <w:rPr>
                <w:color w:val="000000"/>
                <w:sz w:val="20"/>
                <w:szCs w:val="20"/>
              </w:rPr>
              <w:t>1,294,850</w:t>
            </w:r>
          </w:p>
        </w:tc>
      </w:tr>
      <w:tr w:rsidR="00BF6D7A" w:rsidRPr="001210C7" w14:paraId="3C493717" w14:textId="77777777" w:rsidTr="0072212E">
        <w:trPr>
          <w:trHeight w:val="725"/>
        </w:trPr>
        <w:tc>
          <w:tcPr>
            <w:tcW w:w="1260" w:type="dxa"/>
            <w:vAlign w:val="center"/>
          </w:tcPr>
          <w:p w14:paraId="1C604B59" w14:textId="77777777" w:rsidR="00BF6D7A" w:rsidRPr="001210C7" w:rsidRDefault="00BF6D7A" w:rsidP="00260CA1">
            <w:pPr>
              <w:jc w:val="center"/>
              <w:rPr>
                <w:sz w:val="20"/>
                <w:szCs w:val="20"/>
              </w:rPr>
            </w:pPr>
            <w:r>
              <w:rPr>
                <w:sz w:val="20"/>
                <w:szCs w:val="20"/>
              </w:rPr>
              <w:t>50%</w:t>
            </w:r>
          </w:p>
        </w:tc>
        <w:tc>
          <w:tcPr>
            <w:tcW w:w="720" w:type="dxa"/>
            <w:vAlign w:val="center"/>
          </w:tcPr>
          <w:p w14:paraId="35375A31" w14:textId="1BFA1F67" w:rsidR="00BF6D7A" w:rsidRPr="0072212E" w:rsidRDefault="00217286">
            <w:pPr>
              <w:jc w:val="center"/>
              <w:rPr>
                <w:color w:val="000000"/>
                <w:sz w:val="20"/>
                <w:szCs w:val="20"/>
              </w:rPr>
            </w:pPr>
            <w:r w:rsidRPr="0072212E">
              <w:rPr>
                <w:color w:val="000000"/>
                <w:sz w:val="20"/>
                <w:szCs w:val="20"/>
              </w:rPr>
              <w:t>22-Feb-2021</w:t>
            </w:r>
          </w:p>
        </w:tc>
        <w:tc>
          <w:tcPr>
            <w:tcW w:w="1260" w:type="dxa"/>
            <w:vAlign w:val="center"/>
          </w:tcPr>
          <w:p w14:paraId="3C3E8109" w14:textId="3E5DA928" w:rsidR="00BF6D7A" w:rsidRPr="00217286" w:rsidRDefault="00217286">
            <w:pPr>
              <w:jc w:val="center"/>
              <w:rPr>
                <w:sz w:val="20"/>
                <w:szCs w:val="20"/>
              </w:rPr>
            </w:pPr>
            <w:r w:rsidRPr="0072212E">
              <w:rPr>
                <w:color w:val="000000"/>
                <w:sz w:val="20"/>
                <w:szCs w:val="20"/>
              </w:rPr>
              <w:t>564</w:t>
            </w:r>
            <w:r>
              <w:rPr>
                <w:color w:val="000000"/>
                <w:sz w:val="20"/>
                <w:szCs w:val="20"/>
              </w:rPr>
              <w:t>,</w:t>
            </w:r>
            <w:r w:rsidRPr="0072212E">
              <w:rPr>
                <w:color w:val="000000"/>
                <w:sz w:val="20"/>
                <w:szCs w:val="20"/>
              </w:rPr>
              <w:t>730</w:t>
            </w:r>
            <w:r w:rsidR="002C5560">
              <w:rPr>
                <w:color w:val="000000"/>
                <w:sz w:val="20"/>
                <w:szCs w:val="20"/>
              </w:rPr>
              <w:t xml:space="preserve"> (19%)</w:t>
            </w:r>
          </w:p>
        </w:tc>
        <w:tc>
          <w:tcPr>
            <w:tcW w:w="720" w:type="dxa"/>
            <w:vAlign w:val="center"/>
          </w:tcPr>
          <w:p w14:paraId="44E90EAF" w14:textId="2A2F48C3" w:rsidR="00BF6D7A" w:rsidRPr="0072212E" w:rsidRDefault="00217286">
            <w:pPr>
              <w:jc w:val="center"/>
              <w:rPr>
                <w:color w:val="000000"/>
                <w:sz w:val="20"/>
                <w:szCs w:val="20"/>
              </w:rPr>
            </w:pPr>
            <w:r w:rsidRPr="0072212E">
              <w:rPr>
                <w:color w:val="000000"/>
                <w:sz w:val="20"/>
                <w:szCs w:val="20"/>
              </w:rPr>
              <w:t>12-Mar-2021</w:t>
            </w:r>
          </w:p>
        </w:tc>
        <w:tc>
          <w:tcPr>
            <w:tcW w:w="1260" w:type="dxa"/>
            <w:vAlign w:val="center"/>
          </w:tcPr>
          <w:p w14:paraId="636102EF" w14:textId="0FA8455B" w:rsidR="00BF6D7A" w:rsidRPr="00217286" w:rsidRDefault="00217286">
            <w:pPr>
              <w:jc w:val="center"/>
              <w:rPr>
                <w:sz w:val="20"/>
                <w:szCs w:val="20"/>
              </w:rPr>
            </w:pPr>
            <w:r w:rsidRPr="0072212E">
              <w:rPr>
                <w:color w:val="000000"/>
                <w:sz w:val="20"/>
                <w:szCs w:val="20"/>
              </w:rPr>
              <w:t>594</w:t>
            </w:r>
            <w:r>
              <w:rPr>
                <w:color w:val="000000"/>
                <w:sz w:val="20"/>
                <w:szCs w:val="20"/>
              </w:rPr>
              <w:t>,</w:t>
            </w:r>
            <w:r w:rsidRPr="0072212E">
              <w:rPr>
                <w:color w:val="000000"/>
                <w:sz w:val="20"/>
                <w:szCs w:val="20"/>
              </w:rPr>
              <w:t>723</w:t>
            </w:r>
            <w:r w:rsidR="002C5560">
              <w:rPr>
                <w:color w:val="000000"/>
                <w:sz w:val="20"/>
                <w:szCs w:val="20"/>
              </w:rPr>
              <w:t xml:space="preserve"> (41%)</w:t>
            </w:r>
          </w:p>
        </w:tc>
        <w:tc>
          <w:tcPr>
            <w:tcW w:w="630" w:type="dxa"/>
            <w:vAlign w:val="center"/>
          </w:tcPr>
          <w:p w14:paraId="1BBA784C" w14:textId="4579624A" w:rsidR="00BF6D7A" w:rsidRPr="0072212E" w:rsidRDefault="00217286">
            <w:pPr>
              <w:jc w:val="center"/>
              <w:rPr>
                <w:color w:val="000000"/>
                <w:sz w:val="20"/>
                <w:szCs w:val="20"/>
              </w:rPr>
            </w:pPr>
            <w:r w:rsidRPr="0072212E">
              <w:rPr>
                <w:color w:val="000000"/>
                <w:sz w:val="20"/>
                <w:szCs w:val="20"/>
              </w:rPr>
              <w:t>18-May-2021</w:t>
            </w:r>
          </w:p>
        </w:tc>
        <w:tc>
          <w:tcPr>
            <w:tcW w:w="1440" w:type="dxa"/>
            <w:vAlign w:val="center"/>
          </w:tcPr>
          <w:p w14:paraId="7918EC9B" w14:textId="77777777" w:rsidR="002C5560" w:rsidRDefault="00217286" w:rsidP="00217286">
            <w:pPr>
              <w:jc w:val="center"/>
              <w:rPr>
                <w:color w:val="000000"/>
                <w:sz w:val="20"/>
                <w:szCs w:val="20"/>
              </w:rPr>
            </w:pPr>
            <w:r w:rsidRPr="0072212E">
              <w:rPr>
                <w:color w:val="000000"/>
                <w:sz w:val="20"/>
                <w:szCs w:val="20"/>
              </w:rPr>
              <w:t>696</w:t>
            </w:r>
            <w:r>
              <w:rPr>
                <w:color w:val="000000"/>
                <w:sz w:val="20"/>
                <w:szCs w:val="20"/>
              </w:rPr>
              <w:t>,</w:t>
            </w:r>
            <w:r w:rsidRPr="0072212E">
              <w:rPr>
                <w:color w:val="000000"/>
                <w:sz w:val="20"/>
                <w:szCs w:val="20"/>
              </w:rPr>
              <w:t>834</w:t>
            </w:r>
            <w:r w:rsidR="002C5560">
              <w:rPr>
                <w:color w:val="000000"/>
                <w:sz w:val="20"/>
                <w:szCs w:val="20"/>
              </w:rPr>
              <w:t xml:space="preserve"> </w:t>
            </w:r>
          </w:p>
          <w:p w14:paraId="006577B5" w14:textId="657C5B15" w:rsidR="00BF6D7A" w:rsidRPr="00217286" w:rsidRDefault="002C5560">
            <w:pPr>
              <w:jc w:val="center"/>
              <w:rPr>
                <w:sz w:val="20"/>
                <w:szCs w:val="20"/>
              </w:rPr>
            </w:pPr>
            <w:r>
              <w:rPr>
                <w:color w:val="000000"/>
                <w:sz w:val="20"/>
                <w:szCs w:val="20"/>
              </w:rPr>
              <w:t>(72%)</w:t>
            </w:r>
          </w:p>
        </w:tc>
        <w:tc>
          <w:tcPr>
            <w:tcW w:w="720" w:type="dxa"/>
            <w:vAlign w:val="center"/>
          </w:tcPr>
          <w:p w14:paraId="4FAE180B" w14:textId="6EBF10B7" w:rsidR="00BF6D7A" w:rsidRPr="0072212E" w:rsidRDefault="00217286">
            <w:pPr>
              <w:jc w:val="center"/>
              <w:rPr>
                <w:color w:val="000000"/>
                <w:sz w:val="20"/>
                <w:szCs w:val="20"/>
              </w:rPr>
            </w:pPr>
            <w:r w:rsidRPr="0072212E">
              <w:rPr>
                <w:color w:val="000000"/>
                <w:sz w:val="20"/>
                <w:szCs w:val="20"/>
              </w:rPr>
              <w:t>2-Nov-2021</w:t>
            </w:r>
          </w:p>
        </w:tc>
        <w:tc>
          <w:tcPr>
            <w:tcW w:w="1260" w:type="dxa"/>
            <w:vAlign w:val="center"/>
          </w:tcPr>
          <w:p w14:paraId="190C8644" w14:textId="330FAA07" w:rsidR="00BF6D7A" w:rsidRPr="00217286" w:rsidRDefault="00217286">
            <w:pPr>
              <w:jc w:val="center"/>
              <w:rPr>
                <w:sz w:val="20"/>
                <w:szCs w:val="20"/>
              </w:rPr>
            </w:pPr>
            <w:r w:rsidRPr="0072212E">
              <w:rPr>
                <w:color w:val="000000"/>
                <w:sz w:val="20"/>
                <w:szCs w:val="20"/>
              </w:rPr>
              <w:t>1</w:t>
            </w:r>
            <w:r>
              <w:rPr>
                <w:color w:val="000000"/>
                <w:sz w:val="20"/>
                <w:szCs w:val="20"/>
              </w:rPr>
              <w:t>,</w:t>
            </w:r>
            <w:r w:rsidRPr="0072212E">
              <w:rPr>
                <w:color w:val="000000"/>
                <w:sz w:val="20"/>
                <w:szCs w:val="20"/>
              </w:rPr>
              <w:t>218</w:t>
            </w:r>
            <w:r>
              <w:rPr>
                <w:color w:val="000000"/>
                <w:sz w:val="20"/>
                <w:szCs w:val="20"/>
              </w:rPr>
              <w:t>,</w:t>
            </w:r>
            <w:r w:rsidRPr="0072212E">
              <w:rPr>
                <w:color w:val="000000"/>
                <w:sz w:val="20"/>
                <w:szCs w:val="20"/>
              </w:rPr>
              <w:t>79</w:t>
            </w:r>
            <w:r>
              <w:rPr>
                <w:color w:val="000000"/>
                <w:sz w:val="20"/>
                <w:szCs w:val="20"/>
              </w:rPr>
              <w:t>0</w:t>
            </w:r>
            <w:r w:rsidR="002C5560">
              <w:rPr>
                <w:color w:val="000000"/>
                <w:sz w:val="20"/>
                <w:szCs w:val="20"/>
              </w:rPr>
              <w:t xml:space="preserve"> (68%)</w:t>
            </w:r>
          </w:p>
        </w:tc>
        <w:tc>
          <w:tcPr>
            <w:tcW w:w="778" w:type="dxa"/>
            <w:vAlign w:val="center"/>
          </w:tcPr>
          <w:p w14:paraId="10878C7D" w14:textId="7AFAA3BC" w:rsidR="00BF6D7A" w:rsidRPr="0072212E" w:rsidRDefault="00217286">
            <w:pPr>
              <w:jc w:val="center"/>
              <w:rPr>
                <w:color w:val="000000"/>
                <w:sz w:val="20"/>
                <w:szCs w:val="20"/>
              </w:rPr>
            </w:pPr>
            <w:r w:rsidRPr="0072212E">
              <w:rPr>
                <w:color w:val="000000"/>
                <w:sz w:val="20"/>
                <w:szCs w:val="20"/>
              </w:rPr>
              <w:t>31-May-2022</w:t>
            </w:r>
          </w:p>
        </w:tc>
        <w:tc>
          <w:tcPr>
            <w:tcW w:w="1202" w:type="dxa"/>
            <w:vAlign w:val="center"/>
          </w:tcPr>
          <w:p w14:paraId="209CD94E" w14:textId="24E9A905" w:rsidR="00BF6D7A" w:rsidRPr="00217286" w:rsidRDefault="00217286">
            <w:pPr>
              <w:jc w:val="center"/>
              <w:rPr>
                <w:sz w:val="20"/>
                <w:szCs w:val="20"/>
              </w:rPr>
            </w:pPr>
            <w:r w:rsidRPr="0072212E">
              <w:rPr>
                <w:color w:val="000000"/>
                <w:sz w:val="20"/>
                <w:szCs w:val="20"/>
              </w:rPr>
              <w:t>959</w:t>
            </w:r>
            <w:r>
              <w:rPr>
                <w:color w:val="000000"/>
                <w:sz w:val="20"/>
                <w:szCs w:val="20"/>
              </w:rPr>
              <w:t>,</w:t>
            </w:r>
            <w:r w:rsidRPr="0072212E">
              <w:rPr>
                <w:color w:val="000000"/>
                <w:sz w:val="20"/>
                <w:szCs w:val="20"/>
              </w:rPr>
              <w:t>962</w:t>
            </w:r>
            <w:r w:rsidR="002C5560">
              <w:rPr>
                <w:color w:val="000000"/>
                <w:sz w:val="20"/>
                <w:szCs w:val="20"/>
              </w:rPr>
              <w:t xml:space="preserve"> (26%)</w:t>
            </w:r>
          </w:p>
        </w:tc>
      </w:tr>
      <w:tr w:rsidR="00BF6D7A" w:rsidRPr="00AC390A" w14:paraId="0CA41B77" w14:textId="77777777" w:rsidTr="0072212E">
        <w:trPr>
          <w:trHeight w:val="737"/>
        </w:trPr>
        <w:tc>
          <w:tcPr>
            <w:tcW w:w="1260" w:type="dxa"/>
            <w:vAlign w:val="center"/>
          </w:tcPr>
          <w:p w14:paraId="5FD33835" w14:textId="77777777" w:rsidR="00BF6D7A" w:rsidRPr="001210C7" w:rsidRDefault="00BF6D7A" w:rsidP="00260CA1">
            <w:pPr>
              <w:jc w:val="center"/>
              <w:rPr>
                <w:sz w:val="20"/>
                <w:szCs w:val="20"/>
              </w:rPr>
            </w:pPr>
            <w:r>
              <w:rPr>
                <w:sz w:val="20"/>
                <w:szCs w:val="20"/>
              </w:rPr>
              <w:t>75%</w:t>
            </w:r>
          </w:p>
        </w:tc>
        <w:tc>
          <w:tcPr>
            <w:tcW w:w="720" w:type="dxa"/>
            <w:vAlign w:val="center"/>
          </w:tcPr>
          <w:p w14:paraId="452034B3" w14:textId="3305EBB3" w:rsidR="00BF6D7A" w:rsidRPr="0072212E" w:rsidRDefault="00217286">
            <w:pPr>
              <w:jc w:val="center"/>
              <w:rPr>
                <w:color w:val="000000"/>
                <w:sz w:val="20"/>
                <w:szCs w:val="20"/>
              </w:rPr>
            </w:pPr>
            <w:r w:rsidRPr="0072212E">
              <w:rPr>
                <w:color w:val="000000"/>
                <w:sz w:val="20"/>
                <w:szCs w:val="20"/>
              </w:rPr>
              <w:t>17-Feb-2021</w:t>
            </w:r>
          </w:p>
        </w:tc>
        <w:tc>
          <w:tcPr>
            <w:tcW w:w="1260" w:type="dxa"/>
            <w:vAlign w:val="center"/>
          </w:tcPr>
          <w:p w14:paraId="37840706" w14:textId="064B3196" w:rsidR="00BF6D7A" w:rsidRPr="00217286" w:rsidRDefault="00217286">
            <w:pPr>
              <w:jc w:val="center"/>
              <w:rPr>
                <w:sz w:val="20"/>
                <w:szCs w:val="20"/>
              </w:rPr>
            </w:pPr>
            <w:r w:rsidRPr="0072212E">
              <w:rPr>
                <w:color w:val="000000"/>
                <w:sz w:val="20"/>
                <w:szCs w:val="20"/>
              </w:rPr>
              <w:t>534</w:t>
            </w:r>
            <w:r>
              <w:rPr>
                <w:color w:val="000000"/>
                <w:sz w:val="20"/>
                <w:szCs w:val="20"/>
              </w:rPr>
              <w:t>,</w:t>
            </w:r>
            <w:r w:rsidRPr="0072212E">
              <w:rPr>
                <w:color w:val="000000"/>
                <w:sz w:val="20"/>
                <w:szCs w:val="20"/>
              </w:rPr>
              <w:t>767</w:t>
            </w:r>
            <w:r w:rsidR="002C5560">
              <w:rPr>
                <w:color w:val="000000"/>
                <w:sz w:val="20"/>
                <w:szCs w:val="20"/>
              </w:rPr>
              <w:t xml:space="preserve"> (24%)</w:t>
            </w:r>
          </w:p>
        </w:tc>
        <w:tc>
          <w:tcPr>
            <w:tcW w:w="720" w:type="dxa"/>
            <w:vAlign w:val="center"/>
          </w:tcPr>
          <w:p w14:paraId="5F0E4AB8" w14:textId="0DB9F580" w:rsidR="00BF6D7A" w:rsidRPr="0072212E" w:rsidRDefault="00217286">
            <w:pPr>
              <w:jc w:val="center"/>
              <w:rPr>
                <w:color w:val="000000"/>
                <w:sz w:val="20"/>
                <w:szCs w:val="20"/>
              </w:rPr>
            </w:pPr>
            <w:r w:rsidRPr="0072212E">
              <w:rPr>
                <w:color w:val="000000"/>
                <w:sz w:val="20"/>
                <w:szCs w:val="20"/>
              </w:rPr>
              <w:t>26-Feb-2021</w:t>
            </w:r>
          </w:p>
        </w:tc>
        <w:tc>
          <w:tcPr>
            <w:tcW w:w="1260" w:type="dxa"/>
            <w:vAlign w:val="center"/>
          </w:tcPr>
          <w:p w14:paraId="5E117D3C" w14:textId="708603A4" w:rsidR="00BF6D7A" w:rsidRPr="00217286" w:rsidRDefault="00217286">
            <w:pPr>
              <w:jc w:val="center"/>
              <w:rPr>
                <w:sz w:val="20"/>
                <w:szCs w:val="20"/>
              </w:rPr>
            </w:pPr>
            <w:r w:rsidRPr="0072212E">
              <w:rPr>
                <w:color w:val="000000"/>
                <w:sz w:val="20"/>
                <w:szCs w:val="20"/>
              </w:rPr>
              <w:t>547</w:t>
            </w:r>
            <w:r>
              <w:rPr>
                <w:color w:val="000000"/>
                <w:sz w:val="20"/>
                <w:szCs w:val="20"/>
              </w:rPr>
              <w:t>,</w:t>
            </w:r>
            <w:r w:rsidRPr="0072212E">
              <w:rPr>
                <w:color w:val="000000"/>
                <w:sz w:val="20"/>
                <w:szCs w:val="20"/>
              </w:rPr>
              <w:t>871</w:t>
            </w:r>
            <w:r w:rsidR="002C5560">
              <w:rPr>
                <w:color w:val="000000"/>
                <w:sz w:val="20"/>
                <w:szCs w:val="20"/>
              </w:rPr>
              <w:t xml:space="preserve"> (45%)</w:t>
            </w:r>
          </w:p>
        </w:tc>
        <w:tc>
          <w:tcPr>
            <w:tcW w:w="630" w:type="dxa"/>
            <w:vAlign w:val="center"/>
          </w:tcPr>
          <w:p w14:paraId="5FFE59E3" w14:textId="6046913A" w:rsidR="00BF6D7A" w:rsidRPr="0072212E" w:rsidRDefault="00217286">
            <w:pPr>
              <w:jc w:val="center"/>
              <w:rPr>
                <w:color w:val="000000"/>
                <w:sz w:val="20"/>
                <w:szCs w:val="20"/>
              </w:rPr>
            </w:pPr>
            <w:r w:rsidRPr="0072212E">
              <w:rPr>
                <w:color w:val="000000"/>
                <w:sz w:val="20"/>
                <w:szCs w:val="20"/>
              </w:rPr>
              <w:t>21-Mar-2021</w:t>
            </w:r>
          </w:p>
        </w:tc>
        <w:tc>
          <w:tcPr>
            <w:tcW w:w="1440" w:type="dxa"/>
            <w:vAlign w:val="center"/>
          </w:tcPr>
          <w:p w14:paraId="7A3989EC" w14:textId="77777777" w:rsidR="002C5560" w:rsidRDefault="00217286" w:rsidP="00217286">
            <w:pPr>
              <w:jc w:val="center"/>
              <w:rPr>
                <w:color w:val="000000"/>
                <w:sz w:val="20"/>
                <w:szCs w:val="20"/>
              </w:rPr>
            </w:pPr>
            <w:r w:rsidRPr="0072212E">
              <w:rPr>
                <w:color w:val="000000"/>
                <w:sz w:val="20"/>
                <w:szCs w:val="20"/>
              </w:rPr>
              <w:t>577</w:t>
            </w:r>
            <w:r>
              <w:rPr>
                <w:color w:val="000000"/>
                <w:sz w:val="20"/>
                <w:szCs w:val="20"/>
              </w:rPr>
              <w:t>,</w:t>
            </w:r>
            <w:r w:rsidRPr="0072212E">
              <w:rPr>
                <w:color w:val="000000"/>
                <w:sz w:val="20"/>
                <w:szCs w:val="20"/>
              </w:rPr>
              <w:t>733</w:t>
            </w:r>
            <w:r w:rsidR="002C5560">
              <w:rPr>
                <w:color w:val="000000"/>
                <w:sz w:val="20"/>
                <w:szCs w:val="20"/>
              </w:rPr>
              <w:t xml:space="preserve"> </w:t>
            </w:r>
          </w:p>
          <w:p w14:paraId="7D7C0901" w14:textId="07B8D026" w:rsidR="00BF6D7A" w:rsidRPr="00217286" w:rsidRDefault="002C5560">
            <w:pPr>
              <w:jc w:val="center"/>
              <w:rPr>
                <w:sz w:val="20"/>
                <w:szCs w:val="20"/>
              </w:rPr>
            </w:pPr>
            <w:r>
              <w:rPr>
                <w:color w:val="000000"/>
                <w:sz w:val="20"/>
                <w:szCs w:val="20"/>
              </w:rPr>
              <w:t>(77%)</w:t>
            </w:r>
          </w:p>
        </w:tc>
        <w:tc>
          <w:tcPr>
            <w:tcW w:w="720" w:type="dxa"/>
            <w:vAlign w:val="center"/>
          </w:tcPr>
          <w:p w14:paraId="1A726B1E" w14:textId="5815F38E" w:rsidR="00BF6D7A" w:rsidRPr="0072212E" w:rsidRDefault="00217286">
            <w:pPr>
              <w:jc w:val="center"/>
              <w:rPr>
                <w:color w:val="000000"/>
                <w:sz w:val="20"/>
                <w:szCs w:val="20"/>
              </w:rPr>
            </w:pPr>
            <w:r w:rsidRPr="0072212E">
              <w:rPr>
                <w:color w:val="000000"/>
                <w:sz w:val="20"/>
                <w:szCs w:val="20"/>
              </w:rPr>
              <w:t>7-Jun-2021</w:t>
            </w:r>
          </w:p>
        </w:tc>
        <w:tc>
          <w:tcPr>
            <w:tcW w:w="1260" w:type="dxa"/>
            <w:vAlign w:val="center"/>
          </w:tcPr>
          <w:p w14:paraId="13A07340" w14:textId="74B81157" w:rsidR="00BF6D7A" w:rsidRPr="00217286" w:rsidRDefault="00217286">
            <w:pPr>
              <w:jc w:val="center"/>
              <w:rPr>
                <w:sz w:val="20"/>
                <w:szCs w:val="20"/>
              </w:rPr>
            </w:pPr>
            <w:r w:rsidRPr="0072212E">
              <w:rPr>
                <w:color w:val="000000"/>
                <w:sz w:val="20"/>
                <w:szCs w:val="20"/>
              </w:rPr>
              <w:t>677</w:t>
            </w:r>
            <w:r>
              <w:rPr>
                <w:color w:val="000000"/>
                <w:sz w:val="20"/>
                <w:szCs w:val="20"/>
              </w:rPr>
              <w:t>,</w:t>
            </w:r>
            <w:r w:rsidRPr="0072212E">
              <w:rPr>
                <w:color w:val="000000"/>
                <w:sz w:val="20"/>
                <w:szCs w:val="20"/>
              </w:rPr>
              <w:t>355</w:t>
            </w:r>
            <w:r w:rsidR="002C5560">
              <w:rPr>
                <w:color w:val="000000"/>
                <w:sz w:val="20"/>
                <w:szCs w:val="20"/>
              </w:rPr>
              <w:t xml:space="preserve"> (82%)</w:t>
            </w:r>
          </w:p>
        </w:tc>
        <w:tc>
          <w:tcPr>
            <w:tcW w:w="778" w:type="dxa"/>
            <w:vAlign w:val="center"/>
          </w:tcPr>
          <w:p w14:paraId="0D72261C" w14:textId="547E2CFE" w:rsidR="00BF6D7A" w:rsidRPr="0072212E" w:rsidRDefault="00217286">
            <w:pPr>
              <w:jc w:val="center"/>
              <w:rPr>
                <w:color w:val="000000"/>
                <w:sz w:val="20"/>
                <w:szCs w:val="20"/>
              </w:rPr>
            </w:pPr>
            <w:r w:rsidRPr="0072212E">
              <w:rPr>
                <w:color w:val="000000"/>
                <w:sz w:val="20"/>
                <w:szCs w:val="20"/>
              </w:rPr>
              <w:t>26-Apr-2021</w:t>
            </w:r>
          </w:p>
        </w:tc>
        <w:tc>
          <w:tcPr>
            <w:tcW w:w="1202" w:type="dxa"/>
            <w:vAlign w:val="center"/>
          </w:tcPr>
          <w:p w14:paraId="22114C2D" w14:textId="4805FB15" w:rsidR="00BF6D7A" w:rsidRPr="00217286" w:rsidRDefault="00217286">
            <w:pPr>
              <w:jc w:val="center"/>
              <w:rPr>
                <w:sz w:val="20"/>
                <w:szCs w:val="20"/>
              </w:rPr>
            </w:pPr>
            <w:r w:rsidRPr="0072212E">
              <w:rPr>
                <w:color w:val="000000"/>
                <w:sz w:val="20"/>
                <w:szCs w:val="20"/>
              </w:rPr>
              <w:t>603</w:t>
            </w:r>
            <w:r>
              <w:rPr>
                <w:color w:val="000000"/>
                <w:sz w:val="20"/>
                <w:szCs w:val="20"/>
              </w:rPr>
              <w:t>,</w:t>
            </w:r>
            <w:r w:rsidRPr="0072212E">
              <w:rPr>
                <w:color w:val="000000"/>
                <w:sz w:val="20"/>
                <w:szCs w:val="20"/>
              </w:rPr>
              <w:t>508</w:t>
            </w:r>
            <w:r w:rsidR="002C5560">
              <w:rPr>
                <w:color w:val="000000"/>
                <w:sz w:val="20"/>
                <w:szCs w:val="20"/>
              </w:rPr>
              <w:t xml:space="preserve"> (</w:t>
            </w:r>
            <w:r w:rsidR="004E0E23">
              <w:rPr>
                <w:color w:val="000000"/>
                <w:sz w:val="20"/>
                <w:szCs w:val="20"/>
              </w:rPr>
              <w:t>53%)</w:t>
            </w:r>
          </w:p>
        </w:tc>
      </w:tr>
      <w:tr w:rsidR="00BF6D7A" w:rsidRPr="00AC390A" w14:paraId="7DBF6CE5" w14:textId="77777777" w:rsidTr="0072212E">
        <w:trPr>
          <w:trHeight w:val="710"/>
        </w:trPr>
        <w:tc>
          <w:tcPr>
            <w:tcW w:w="1260" w:type="dxa"/>
            <w:vAlign w:val="center"/>
          </w:tcPr>
          <w:p w14:paraId="0EBE51CA" w14:textId="77777777" w:rsidR="00BF6D7A" w:rsidRDefault="00BF6D7A" w:rsidP="00260CA1">
            <w:pPr>
              <w:jc w:val="center"/>
              <w:rPr>
                <w:sz w:val="20"/>
                <w:szCs w:val="20"/>
              </w:rPr>
            </w:pPr>
            <w:r>
              <w:rPr>
                <w:sz w:val="20"/>
                <w:szCs w:val="20"/>
              </w:rPr>
              <w:t>90%</w:t>
            </w:r>
          </w:p>
        </w:tc>
        <w:tc>
          <w:tcPr>
            <w:tcW w:w="720" w:type="dxa"/>
            <w:vAlign w:val="center"/>
          </w:tcPr>
          <w:p w14:paraId="365476A5" w14:textId="287E215B" w:rsidR="00BF6D7A" w:rsidRPr="00217286" w:rsidRDefault="00217286">
            <w:pPr>
              <w:jc w:val="center"/>
              <w:rPr>
                <w:color w:val="000000"/>
                <w:sz w:val="20"/>
                <w:szCs w:val="20"/>
              </w:rPr>
            </w:pPr>
            <w:r w:rsidRPr="0072212E">
              <w:rPr>
                <w:color w:val="000000"/>
                <w:sz w:val="20"/>
                <w:szCs w:val="20"/>
              </w:rPr>
              <w:t>14-Feb-2021</w:t>
            </w:r>
          </w:p>
        </w:tc>
        <w:tc>
          <w:tcPr>
            <w:tcW w:w="1260" w:type="dxa"/>
            <w:vAlign w:val="center"/>
          </w:tcPr>
          <w:p w14:paraId="160C9A1F" w14:textId="60AF1075" w:rsidR="00BF6D7A" w:rsidRPr="00217286" w:rsidRDefault="00217286">
            <w:pPr>
              <w:jc w:val="center"/>
              <w:rPr>
                <w:color w:val="000000"/>
                <w:sz w:val="20"/>
                <w:szCs w:val="20"/>
              </w:rPr>
            </w:pPr>
            <w:r w:rsidRPr="0072212E">
              <w:rPr>
                <w:color w:val="000000"/>
                <w:sz w:val="20"/>
                <w:szCs w:val="20"/>
              </w:rPr>
              <w:t>520</w:t>
            </w:r>
            <w:r>
              <w:rPr>
                <w:color w:val="000000"/>
                <w:sz w:val="20"/>
                <w:szCs w:val="20"/>
              </w:rPr>
              <w:t>,</w:t>
            </w:r>
            <w:r w:rsidRPr="0072212E">
              <w:rPr>
                <w:color w:val="000000"/>
                <w:sz w:val="20"/>
                <w:szCs w:val="20"/>
              </w:rPr>
              <w:t>451</w:t>
            </w:r>
            <w:r w:rsidR="002C5560">
              <w:rPr>
                <w:color w:val="000000"/>
                <w:sz w:val="20"/>
                <w:szCs w:val="20"/>
              </w:rPr>
              <w:t xml:space="preserve"> (26%)</w:t>
            </w:r>
          </w:p>
        </w:tc>
        <w:tc>
          <w:tcPr>
            <w:tcW w:w="720" w:type="dxa"/>
            <w:vAlign w:val="center"/>
          </w:tcPr>
          <w:p w14:paraId="7C814650" w14:textId="37174D18" w:rsidR="00BF6D7A" w:rsidRPr="00217286" w:rsidRDefault="00217286">
            <w:pPr>
              <w:jc w:val="center"/>
              <w:rPr>
                <w:color w:val="000000"/>
                <w:sz w:val="20"/>
                <w:szCs w:val="20"/>
              </w:rPr>
            </w:pPr>
            <w:r w:rsidRPr="0072212E">
              <w:rPr>
                <w:color w:val="000000"/>
                <w:sz w:val="20"/>
                <w:szCs w:val="20"/>
              </w:rPr>
              <w:t>20-Feb-2021</w:t>
            </w:r>
          </w:p>
        </w:tc>
        <w:tc>
          <w:tcPr>
            <w:tcW w:w="1260" w:type="dxa"/>
            <w:vAlign w:val="center"/>
          </w:tcPr>
          <w:p w14:paraId="154E5CCC" w14:textId="40E9CFB5" w:rsidR="00BF6D7A" w:rsidRPr="00217286" w:rsidRDefault="00217286">
            <w:pPr>
              <w:jc w:val="center"/>
              <w:rPr>
                <w:color w:val="000000"/>
                <w:sz w:val="20"/>
                <w:szCs w:val="20"/>
              </w:rPr>
            </w:pPr>
            <w:r w:rsidRPr="0072212E">
              <w:rPr>
                <w:color w:val="000000"/>
                <w:sz w:val="20"/>
                <w:szCs w:val="20"/>
              </w:rPr>
              <w:t>528</w:t>
            </w:r>
            <w:r>
              <w:rPr>
                <w:color w:val="000000"/>
                <w:sz w:val="20"/>
                <w:szCs w:val="20"/>
              </w:rPr>
              <w:t>,</w:t>
            </w:r>
            <w:r w:rsidRPr="0072212E">
              <w:rPr>
                <w:color w:val="000000"/>
                <w:sz w:val="20"/>
                <w:szCs w:val="20"/>
              </w:rPr>
              <w:t>286</w:t>
            </w:r>
            <w:r w:rsidR="002C5560">
              <w:rPr>
                <w:color w:val="000000"/>
                <w:sz w:val="20"/>
                <w:szCs w:val="20"/>
              </w:rPr>
              <w:t xml:space="preserve"> (47%)</w:t>
            </w:r>
          </w:p>
        </w:tc>
        <w:tc>
          <w:tcPr>
            <w:tcW w:w="630" w:type="dxa"/>
            <w:vAlign w:val="center"/>
          </w:tcPr>
          <w:p w14:paraId="7A4ABD32" w14:textId="64D22745" w:rsidR="00BF6D7A" w:rsidRPr="00217286" w:rsidRDefault="00217286">
            <w:pPr>
              <w:jc w:val="center"/>
              <w:rPr>
                <w:color w:val="000000"/>
                <w:sz w:val="20"/>
                <w:szCs w:val="20"/>
              </w:rPr>
            </w:pPr>
            <w:r w:rsidRPr="0072212E">
              <w:rPr>
                <w:color w:val="000000"/>
                <w:sz w:val="20"/>
                <w:szCs w:val="20"/>
              </w:rPr>
              <w:t>4-Mar-2021</w:t>
            </w:r>
          </w:p>
        </w:tc>
        <w:tc>
          <w:tcPr>
            <w:tcW w:w="1440" w:type="dxa"/>
            <w:vAlign w:val="center"/>
          </w:tcPr>
          <w:p w14:paraId="13A6393E" w14:textId="77777777" w:rsidR="002C5560" w:rsidRDefault="00217286" w:rsidP="00217286">
            <w:pPr>
              <w:jc w:val="center"/>
              <w:rPr>
                <w:color w:val="000000"/>
                <w:sz w:val="20"/>
                <w:szCs w:val="20"/>
              </w:rPr>
            </w:pPr>
            <w:r w:rsidRPr="0072212E">
              <w:rPr>
                <w:color w:val="000000"/>
                <w:sz w:val="20"/>
                <w:szCs w:val="20"/>
              </w:rPr>
              <w:t>543</w:t>
            </w:r>
            <w:r>
              <w:rPr>
                <w:color w:val="000000"/>
                <w:sz w:val="20"/>
                <w:szCs w:val="20"/>
              </w:rPr>
              <w:t>,</w:t>
            </w:r>
            <w:r w:rsidRPr="0072212E">
              <w:rPr>
                <w:color w:val="000000"/>
                <w:sz w:val="20"/>
                <w:szCs w:val="20"/>
              </w:rPr>
              <w:t>260</w:t>
            </w:r>
            <w:r w:rsidR="002C5560">
              <w:rPr>
                <w:color w:val="000000"/>
                <w:sz w:val="20"/>
                <w:szCs w:val="20"/>
              </w:rPr>
              <w:t xml:space="preserve"> </w:t>
            </w:r>
          </w:p>
          <w:p w14:paraId="3121D6C7" w14:textId="783C9C52" w:rsidR="00BF6D7A" w:rsidRPr="00217286" w:rsidRDefault="002C5560">
            <w:pPr>
              <w:jc w:val="center"/>
              <w:rPr>
                <w:color w:val="000000"/>
                <w:sz w:val="20"/>
                <w:szCs w:val="20"/>
              </w:rPr>
            </w:pPr>
            <w:r>
              <w:rPr>
                <w:color w:val="000000"/>
                <w:sz w:val="20"/>
                <w:szCs w:val="20"/>
              </w:rPr>
              <w:t>(78%)</w:t>
            </w:r>
          </w:p>
        </w:tc>
        <w:tc>
          <w:tcPr>
            <w:tcW w:w="720" w:type="dxa"/>
            <w:vAlign w:val="center"/>
          </w:tcPr>
          <w:p w14:paraId="7A3952D3" w14:textId="4845E356" w:rsidR="00BF6D7A" w:rsidRPr="00217286" w:rsidRDefault="00217286">
            <w:pPr>
              <w:jc w:val="center"/>
              <w:rPr>
                <w:color w:val="000000"/>
                <w:sz w:val="20"/>
                <w:szCs w:val="20"/>
              </w:rPr>
            </w:pPr>
            <w:r w:rsidRPr="0072212E">
              <w:rPr>
                <w:color w:val="000000"/>
                <w:sz w:val="20"/>
                <w:szCs w:val="20"/>
              </w:rPr>
              <w:t>5-Apr-2021</w:t>
            </w:r>
          </w:p>
        </w:tc>
        <w:tc>
          <w:tcPr>
            <w:tcW w:w="1260" w:type="dxa"/>
            <w:vAlign w:val="center"/>
          </w:tcPr>
          <w:p w14:paraId="121757A7" w14:textId="37664ADB" w:rsidR="00BF6D7A" w:rsidRPr="00217286" w:rsidRDefault="00217286">
            <w:pPr>
              <w:jc w:val="center"/>
              <w:rPr>
                <w:color w:val="000000"/>
                <w:sz w:val="20"/>
                <w:szCs w:val="20"/>
              </w:rPr>
            </w:pPr>
            <w:r w:rsidRPr="0072212E">
              <w:rPr>
                <w:color w:val="000000"/>
                <w:sz w:val="20"/>
                <w:szCs w:val="20"/>
              </w:rPr>
              <w:t>580</w:t>
            </w:r>
            <w:r>
              <w:rPr>
                <w:color w:val="000000"/>
                <w:sz w:val="20"/>
                <w:szCs w:val="20"/>
              </w:rPr>
              <w:t>,</w:t>
            </w:r>
            <w:r w:rsidRPr="0072212E">
              <w:rPr>
                <w:color w:val="000000"/>
                <w:sz w:val="20"/>
                <w:szCs w:val="20"/>
              </w:rPr>
              <w:t>665</w:t>
            </w:r>
            <w:r w:rsidR="002C5560">
              <w:rPr>
                <w:color w:val="000000"/>
                <w:sz w:val="20"/>
                <w:szCs w:val="20"/>
              </w:rPr>
              <w:t xml:space="preserve"> (85%)</w:t>
            </w:r>
          </w:p>
        </w:tc>
        <w:tc>
          <w:tcPr>
            <w:tcW w:w="778" w:type="dxa"/>
            <w:vAlign w:val="center"/>
          </w:tcPr>
          <w:p w14:paraId="248A4F14" w14:textId="6A527AAA" w:rsidR="00BF6D7A" w:rsidRPr="00217286" w:rsidRDefault="00217286">
            <w:pPr>
              <w:jc w:val="center"/>
              <w:rPr>
                <w:color w:val="000000"/>
                <w:sz w:val="20"/>
                <w:szCs w:val="20"/>
              </w:rPr>
            </w:pPr>
            <w:r w:rsidRPr="0072212E">
              <w:rPr>
                <w:color w:val="000000"/>
                <w:sz w:val="20"/>
                <w:szCs w:val="20"/>
              </w:rPr>
              <w:t>11-Mar-2021</w:t>
            </w:r>
          </w:p>
        </w:tc>
        <w:tc>
          <w:tcPr>
            <w:tcW w:w="1202" w:type="dxa"/>
            <w:vAlign w:val="center"/>
          </w:tcPr>
          <w:p w14:paraId="02A136C9" w14:textId="02CD5BFB" w:rsidR="00BF6D7A" w:rsidRPr="00217286" w:rsidRDefault="00217286">
            <w:pPr>
              <w:jc w:val="center"/>
              <w:rPr>
                <w:color w:val="000000"/>
                <w:sz w:val="20"/>
                <w:szCs w:val="20"/>
              </w:rPr>
            </w:pPr>
            <w:r w:rsidRPr="0072212E">
              <w:rPr>
                <w:color w:val="000000"/>
                <w:sz w:val="20"/>
                <w:szCs w:val="20"/>
              </w:rPr>
              <w:t>553</w:t>
            </w:r>
            <w:r>
              <w:rPr>
                <w:color w:val="000000"/>
                <w:sz w:val="20"/>
                <w:szCs w:val="20"/>
              </w:rPr>
              <w:t>,</w:t>
            </w:r>
            <w:r w:rsidRPr="0072212E">
              <w:rPr>
                <w:color w:val="000000"/>
                <w:sz w:val="20"/>
                <w:szCs w:val="20"/>
              </w:rPr>
              <w:t>472</w:t>
            </w:r>
            <w:r w:rsidR="004E0E23">
              <w:rPr>
                <w:color w:val="000000"/>
                <w:sz w:val="20"/>
                <w:szCs w:val="20"/>
              </w:rPr>
              <w:t xml:space="preserve"> (57%)</w:t>
            </w:r>
          </w:p>
        </w:tc>
      </w:tr>
    </w:tbl>
    <w:p w14:paraId="33C19005" w14:textId="77777777" w:rsidR="00BF6D7A" w:rsidRDefault="00BF6D7A" w:rsidP="00BF6D7A">
      <w:pPr>
        <w:spacing w:after="160" w:line="259" w:lineRule="auto"/>
      </w:pPr>
    </w:p>
    <w:p w14:paraId="23BEDFEB" w14:textId="77777777" w:rsidR="00BF6D7A" w:rsidRDefault="00BF6D7A" w:rsidP="00BF6D7A">
      <w:pPr>
        <w:spacing w:after="160" w:line="259" w:lineRule="auto"/>
        <w:rPr>
          <w:b/>
        </w:rPr>
      </w:pPr>
      <w:r>
        <w:rPr>
          <w:b/>
        </w:rPr>
        <w:br w:type="page"/>
      </w:r>
    </w:p>
    <w:p w14:paraId="6CA0F483" w14:textId="1B4E5698" w:rsidR="00BF6D7A" w:rsidRPr="0099409F" w:rsidRDefault="00BF6D7A" w:rsidP="00BF6D7A">
      <w:pPr>
        <w:pStyle w:val="xxxmsonormal"/>
      </w:pPr>
      <w:bookmarkStart w:id="22" w:name="_Toc75964026"/>
      <w:r w:rsidRPr="00C814D1">
        <w:rPr>
          <w:rStyle w:val="Heading2Char"/>
        </w:rPr>
        <w:lastRenderedPageBreak/>
        <w:t xml:space="preserve">Figure </w:t>
      </w:r>
      <w:r w:rsidR="00DD6C14">
        <w:rPr>
          <w:rStyle w:val="Heading2Char"/>
        </w:rPr>
        <w:t>s</w:t>
      </w:r>
      <w:r w:rsidRPr="00C814D1">
        <w:rPr>
          <w:rStyle w:val="Heading2Char"/>
        </w:rPr>
        <w:t xml:space="preserve">6. Impact of vaccine coverage on the number of confirmed cases in different regions for two different scenarios of adherence to </w:t>
      </w:r>
      <w:r>
        <w:rPr>
          <w:rStyle w:val="Heading2Char"/>
        </w:rPr>
        <w:t>nonpharmaceutical interventions when the baseline probability of testing is equal to 50%</w:t>
      </w:r>
      <w:bookmarkEnd w:id="22"/>
      <w:r w:rsidRPr="0033135A">
        <w:t xml:space="preserve">. </w:t>
      </w:r>
      <w:r w:rsidRPr="0099409F">
        <w:t>In this figure, we assumed that vaccine effectiveness is equal to 90%, vaccine capacity is 0.</w:t>
      </w:r>
      <w:r w:rsidR="00F47C23">
        <w:t>25</w:t>
      </w:r>
      <w:r w:rsidRPr="0099409F">
        <w:t xml:space="preserve">%/day. </w:t>
      </w:r>
    </w:p>
    <w:p w14:paraId="75D143FE" w14:textId="77777777" w:rsidR="00BF6D7A" w:rsidRPr="0099409F" w:rsidRDefault="00BF6D7A" w:rsidP="00BF6D7A">
      <w:pPr>
        <w:pStyle w:val="xxxmsonormal"/>
      </w:pPr>
    </w:p>
    <w:p w14:paraId="782A5198" w14:textId="275CD7B8" w:rsidR="00BF6D7A" w:rsidRPr="0099409F" w:rsidRDefault="00BF6D7A" w:rsidP="00BF6D7A">
      <w:pPr>
        <w:pStyle w:val="xxxmsonormal"/>
      </w:pPr>
      <w:r>
        <w:t>a. NYC</w:t>
      </w:r>
      <w:r w:rsidRPr="0099409F">
        <w:t xml:space="preserve">, adherence to </w:t>
      </w:r>
      <w:r>
        <w:t>NPIs</w:t>
      </w:r>
      <w:r w:rsidRPr="0099409F">
        <w:t xml:space="preserve"> is</w:t>
      </w:r>
      <w:r>
        <w:t xml:space="preserve"> </w:t>
      </w:r>
      <w:r w:rsidRPr="0099409F">
        <w:t xml:space="preserve">fixed at a level of </w:t>
      </w:r>
      <w:r>
        <w:t>85</w:t>
      </w:r>
      <w:r w:rsidRPr="0099409F">
        <w:t>%</w:t>
      </w:r>
      <w:r w:rsidR="00E14051">
        <w:rPr>
          <w:noProof/>
        </w:rPr>
        <w:drawing>
          <wp:inline distT="0" distB="0" distL="0" distR="0" wp14:anchorId="23C9A460" wp14:editId="09B3CF5E">
            <wp:extent cx="5607050" cy="2984500"/>
            <wp:effectExtent l="0" t="0" r="12700" b="6350"/>
            <wp:docPr id="21" name="Chart 21">
              <a:extLst xmlns:a="http://schemas.openxmlformats.org/drawingml/2006/main">
                <a:ext uri="{FF2B5EF4-FFF2-40B4-BE49-F238E27FC236}">
                  <a16:creationId xmlns:a16="http://schemas.microsoft.com/office/drawing/2014/main" id="{8125AA03-9723-4B55-A5F0-A1DDFD62D6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A892AD5" w14:textId="77777777" w:rsidR="00BF6D7A" w:rsidRDefault="00BF6D7A" w:rsidP="00BF6D7A">
      <w:pPr>
        <w:pStyle w:val="xxxmsonormal"/>
      </w:pPr>
    </w:p>
    <w:p w14:paraId="4B3CF589" w14:textId="40107458" w:rsidR="00BF6D7A" w:rsidRDefault="00BF6D7A" w:rsidP="00BF6D7A">
      <w:pPr>
        <w:pStyle w:val="xxxmsonormal"/>
      </w:pPr>
      <w:r>
        <w:t>b. NYC</w:t>
      </w:r>
      <w:r w:rsidRPr="0099409F">
        <w:t xml:space="preserve">, adherence to </w:t>
      </w:r>
      <w:r>
        <w:t>NPIs</w:t>
      </w:r>
      <w:r w:rsidRPr="0099409F">
        <w:t xml:space="preserve"> is dynamic</w:t>
      </w:r>
      <w:r w:rsidR="00E14051">
        <w:rPr>
          <w:noProof/>
        </w:rPr>
        <w:drawing>
          <wp:inline distT="0" distB="0" distL="0" distR="0" wp14:anchorId="14FA67F0" wp14:editId="6572264C">
            <wp:extent cx="5568950" cy="3003550"/>
            <wp:effectExtent l="0" t="0" r="12700" b="6350"/>
            <wp:docPr id="22" name="Chart 22">
              <a:extLst xmlns:a="http://schemas.openxmlformats.org/drawingml/2006/main">
                <a:ext uri="{FF2B5EF4-FFF2-40B4-BE49-F238E27FC236}">
                  <a16:creationId xmlns:a16="http://schemas.microsoft.com/office/drawing/2014/main" id="{2088979B-DE85-4E3E-ABA7-84B89C5380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CA45F88" w14:textId="77777777" w:rsidR="00BF6D7A" w:rsidRDefault="00BF6D7A" w:rsidP="00BF6D7A">
      <w:pPr>
        <w:pStyle w:val="xxxmsonormal"/>
      </w:pPr>
    </w:p>
    <w:p w14:paraId="48F1F1A5" w14:textId="77777777" w:rsidR="00BF6D7A" w:rsidRDefault="00BF6D7A" w:rsidP="00BF6D7A">
      <w:pPr>
        <w:pStyle w:val="xxxmsonormal"/>
      </w:pPr>
    </w:p>
    <w:p w14:paraId="04D02FEB" w14:textId="77777777" w:rsidR="00BF6D7A" w:rsidRDefault="00BF6D7A" w:rsidP="00BF6D7A">
      <w:pPr>
        <w:pStyle w:val="xxxmsonormal"/>
      </w:pPr>
    </w:p>
    <w:p w14:paraId="41CB1034" w14:textId="77777777" w:rsidR="00BF6D7A" w:rsidRDefault="00BF6D7A" w:rsidP="00BF6D7A">
      <w:pPr>
        <w:spacing w:after="160" w:line="259" w:lineRule="auto"/>
        <w:rPr>
          <w:b/>
        </w:rPr>
      </w:pPr>
      <w:r>
        <w:rPr>
          <w:b/>
        </w:rPr>
        <w:br w:type="page"/>
      </w:r>
    </w:p>
    <w:p w14:paraId="26397FD2" w14:textId="0C00DBF1" w:rsidR="00BF6D7A" w:rsidRDefault="00BF6D7A" w:rsidP="00BF6D7A">
      <w:pPr>
        <w:pStyle w:val="xxxmsonormal"/>
      </w:pPr>
      <w:bookmarkStart w:id="23" w:name="_Toc75964027"/>
      <w:r w:rsidRPr="00C814D1">
        <w:rPr>
          <w:rStyle w:val="Heading2Char"/>
        </w:rPr>
        <w:lastRenderedPageBreak/>
        <w:t xml:space="preserve">Figure </w:t>
      </w:r>
      <w:r w:rsidR="00DD6C14">
        <w:rPr>
          <w:rStyle w:val="Heading2Char"/>
        </w:rPr>
        <w:t>s</w:t>
      </w:r>
      <w:r w:rsidRPr="00C814D1">
        <w:rPr>
          <w:rStyle w:val="Heading2Char"/>
        </w:rPr>
        <w:t xml:space="preserve">7. Impact of vaccination and adherence to </w:t>
      </w:r>
      <w:r>
        <w:rPr>
          <w:rStyle w:val="Heading2Char"/>
        </w:rPr>
        <w:t>nonpharmaceutical interventions</w:t>
      </w:r>
      <w:r w:rsidRPr="00C814D1">
        <w:rPr>
          <w:rStyle w:val="Heading2Char"/>
        </w:rPr>
        <w:t xml:space="preserve"> on the number of cases over time</w:t>
      </w:r>
      <w:r>
        <w:rPr>
          <w:rStyle w:val="Heading2Char"/>
        </w:rPr>
        <w:t xml:space="preserve"> when the baseline probability of testing is equal to 50%</w:t>
      </w:r>
      <w:r w:rsidRPr="00C814D1">
        <w:rPr>
          <w:rStyle w:val="Heading2Char"/>
        </w:rPr>
        <w:t>.</w:t>
      </w:r>
      <w:bookmarkEnd w:id="23"/>
      <w:r w:rsidRPr="008E16F1">
        <w:t xml:space="preserve"> In these experiments, we assumed that vaccine effectiveness is 90%, vaccine coverage is 50%, and daily vaccination capacity is 0.</w:t>
      </w:r>
      <w:r w:rsidR="00F47C23">
        <w:t>25</w:t>
      </w:r>
      <w:r w:rsidRPr="008E16F1">
        <w:t xml:space="preserve">% for the vaccination scenario. </w:t>
      </w:r>
    </w:p>
    <w:p w14:paraId="06E96878" w14:textId="77777777" w:rsidR="00BF6D7A" w:rsidRDefault="00BF6D7A" w:rsidP="00BF6D7A">
      <w:pPr>
        <w:spacing w:after="160"/>
        <w:contextualSpacing/>
      </w:pPr>
    </w:p>
    <w:p w14:paraId="43597A84" w14:textId="18026653" w:rsidR="00BF6D7A" w:rsidRDefault="00BF6D7A" w:rsidP="00BF6D7A">
      <w:pPr>
        <w:spacing w:after="160" w:line="259" w:lineRule="auto"/>
        <w:contextualSpacing/>
      </w:pPr>
      <w:r>
        <w:t>a. NYC, vaccination</w:t>
      </w:r>
      <w:r w:rsidR="00933BBA">
        <w:rPr>
          <w:noProof/>
        </w:rPr>
        <w:drawing>
          <wp:inline distT="0" distB="0" distL="0" distR="0" wp14:anchorId="20B795C5" wp14:editId="72DBFE51">
            <wp:extent cx="5899150" cy="3162300"/>
            <wp:effectExtent l="0" t="0" r="6350" b="0"/>
            <wp:docPr id="23" name="Chart 23">
              <a:extLst xmlns:a="http://schemas.openxmlformats.org/drawingml/2006/main">
                <a:ext uri="{FF2B5EF4-FFF2-40B4-BE49-F238E27FC236}">
                  <a16:creationId xmlns:a16="http://schemas.microsoft.com/office/drawing/2014/main" id="{90E68994-F266-4BD4-8EF6-ECD49F4BFD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ABDF943" w14:textId="48F77807" w:rsidR="00BF6D7A" w:rsidRDefault="00BF6D7A" w:rsidP="00BF6D7A">
      <w:pPr>
        <w:spacing w:after="160" w:line="259" w:lineRule="auto"/>
        <w:contextualSpacing/>
      </w:pPr>
      <w:r>
        <w:t>b</w:t>
      </w:r>
      <w:r w:rsidRPr="00BE090C">
        <w:t>.</w:t>
      </w:r>
      <w:r>
        <w:t xml:space="preserve"> NYC, no vaccination</w:t>
      </w:r>
      <w:r w:rsidR="00933BBA">
        <w:rPr>
          <w:noProof/>
        </w:rPr>
        <w:drawing>
          <wp:inline distT="0" distB="0" distL="0" distR="0" wp14:anchorId="00B35CAE" wp14:editId="64C8217D">
            <wp:extent cx="5943600" cy="3533775"/>
            <wp:effectExtent l="0" t="0" r="0" b="9525"/>
            <wp:docPr id="24" name="Chart 24">
              <a:extLst xmlns:a="http://schemas.openxmlformats.org/drawingml/2006/main">
                <a:ext uri="{FF2B5EF4-FFF2-40B4-BE49-F238E27FC236}">
                  <a16:creationId xmlns:a16="http://schemas.microsoft.com/office/drawing/2014/main" id="{8777CBD5-BBB6-48B1-9E47-1235D02F2C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5105AFA" w14:textId="77777777" w:rsidR="00BF6D7A" w:rsidRDefault="00BF6D7A" w:rsidP="00BF6D7A">
      <w:pPr>
        <w:pStyle w:val="Heading2"/>
      </w:pPr>
      <w:bookmarkStart w:id="24" w:name="_Toc75964028"/>
      <w:r>
        <w:lastRenderedPageBreak/>
        <w:t>Section C.3 Sensitivity analysis on the modeling of vaccination effect</w:t>
      </w:r>
      <w:bookmarkEnd w:id="24"/>
      <w:r>
        <w:t xml:space="preserve"> </w:t>
      </w:r>
    </w:p>
    <w:p w14:paraId="1F7F0848" w14:textId="77777777" w:rsidR="00BF6D7A" w:rsidRPr="00C1160D" w:rsidRDefault="00BF6D7A" w:rsidP="00BF6D7A">
      <w:pPr>
        <w:rPr>
          <w:color w:val="000000"/>
          <w:highlight w:val="white"/>
        </w:rPr>
      </w:pPr>
      <w:r>
        <w:t xml:space="preserve">COVAM assumes that the vaccination is effective by simply making a proportion of the vaccinated individuals becoming immune to SARS-CoV-2 therefore do not become contagious and therefore do not spread the virus to others. For example, 90% effectiveness implies that 9 out of 10 individuals become immune and 1 out of 10 remains susceptible. An alternative way of modeling effectiveness is to assume that vaccine does not eliminate the risk of infection for vaccinated individuals but reduces the probability of these individuals becoming infected by contagious individuals. In this alternative scenario, vaccinated individuals do not become completely immune, instead, their risk of being infected is reduced by 90%. Again, we conducted this experiment only for NYC. We did not change any parameters except this structural implementation. </w:t>
      </w:r>
    </w:p>
    <w:p w14:paraId="676D755D" w14:textId="77777777" w:rsidR="00BF6D7A" w:rsidRDefault="00BF6D7A" w:rsidP="00BF6D7A"/>
    <w:p w14:paraId="6D3C6E5D" w14:textId="77777777" w:rsidR="00BF6D7A" w:rsidRDefault="00BF6D7A" w:rsidP="00BF6D7A">
      <w:r w:rsidRPr="00354EBE">
        <w:t xml:space="preserve">Below, we first present the results of the validation, which show that COVAM was able to replicate </w:t>
      </w:r>
      <w:r>
        <w:t xml:space="preserve">the </w:t>
      </w:r>
      <w:r w:rsidRPr="00354EBE">
        <w:t xml:space="preserve">observed cumulative number of COVID-19 cases using the new set of </w:t>
      </w:r>
      <w:r>
        <w:t xml:space="preserve">values for adherence to NPIs. </w:t>
      </w:r>
      <w:r w:rsidRPr="00C1160D">
        <w:t>We then present the results of our experiments.</w:t>
      </w:r>
    </w:p>
    <w:p w14:paraId="4262D01C" w14:textId="0086C7BA" w:rsidR="00BF6D7A" w:rsidRPr="00C814D1" w:rsidRDefault="00BF6D7A" w:rsidP="00BF6D7A">
      <w:pPr>
        <w:pStyle w:val="Heading2"/>
      </w:pPr>
      <w:bookmarkStart w:id="25" w:name="_Toc75964029"/>
      <w:r w:rsidRPr="0018295A">
        <w:t xml:space="preserve">Figure </w:t>
      </w:r>
      <w:r w:rsidR="00DD6C14">
        <w:t>s</w:t>
      </w:r>
      <w:r>
        <w:t>8</w:t>
      </w:r>
      <w:r w:rsidRPr="0018295A">
        <w:t xml:space="preserve">. Comparison of model predictions to actual NYC data when </w:t>
      </w:r>
      <w:r>
        <w:t>vaccination effectiveness is modeled as a reduction in probability of becoming infected</w:t>
      </w:r>
      <w:bookmarkEnd w:id="25"/>
    </w:p>
    <w:p w14:paraId="63D6926B" w14:textId="77777777" w:rsidR="00BF6D7A" w:rsidRDefault="00BF6D7A" w:rsidP="00BF6D7A"/>
    <w:p w14:paraId="39BC0151" w14:textId="77777777" w:rsidR="00BF6D7A" w:rsidRDefault="00BF6D7A" w:rsidP="00BF6D7A">
      <w:r>
        <w:rPr>
          <w:noProof/>
        </w:rPr>
        <w:drawing>
          <wp:inline distT="0" distB="0" distL="0" distR="0" wp14:anchorId="4D700712" wp14:editId="5DCC2D2E">
            <wp:extent cx="5536759" cy="3438607"/>
            <wp:effectExtent l="0" t="0" r="6985" b="9525"/>
            <wp:docPr id="8" name="Chart 8">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C8B5039" w14:textId="77777777" w:rsidR="00BF6D7A" w:rsidRPr="00C534BD" w:rsidRDefault="00BF6D7A" w:rsidP="00BF6D7A"/>
    <w:p w14:paraId="079185B5" w14:textId="77777777" w:rsidR="00BF6D7A" w:rsidRDefault="00BF6D7A" w:rsidP="00BF6D7A"/>
    <w:p w14:paraId="74C332EA" w14:textId="77777777" w:rsidR="00BF6D7A" w:rsidRDefault="00BF6D7A" w:rsidP="00BF6D7A">
      <w:pPr>
        <w:spacing w:after="160" w:line="259" w:lineRule="auto"/>
      </w:pPr>
      <w:r>
        <w:br w:type="page"/>
      </w:r>
    </w:p>
    <w:p w14:paraId="7F8523C1" w14:textId="31CFA7B8" w:rsidR="00BF6D7A" w:rsidRPr="007E25BF" w:rsidRDefault="00BF6D7A" w:rsidP="00BF6D7A">
      <w:bookmarkStart w:id="26" w:name="_Toc75964030"/>
      <w:r w:rsidRPr="002A224E">
        <w:rPr>
          <w:rStyle w:val="Heading2Char"/>
        </w:rPr>
        <w:lastRenderedPageBreak/>
        <w:t xml:space="preserve">Table </w:t>
      </w:r>
      <w:r w:rsidR="00DD6C14">
        <w:rPr>
          <w:rStyle w:val="Heading2Char"/>
        </w:rPr>
        <w:t>s</w:t>
      </w:r>
      <w:r w:rsidR="00BE4139">
        <w:rPr>
          <w:rStyle w:val="Heading2Char"/>
        </w:rPr>
        <w:t>7.</w:t>
      </w:r>
      <w:r w:rsidRPr="002A224E">
        <w:rPr>
          <w:rStyle w:val="Heading2Char"/>
        </w:rPr>
        <w:t xml:space="preserve"> Controllable spread date and number of cases on December 31, 2021 for different daily vaccination capacity scenarios</w:t>
      </w:r>
      <w:bookmarkEnd w:id="26"/>
      <w:r w:rsidRPr="003905C2">
        <w:t xml:space="preserve"> </w:t>
      </w:r>
      <w:r w:rsidRPr="003905C2">
        <w:rPr>
          <w:rStyle w:val="Heading2Char"/>
        </w:rPr>
        <w:t xml:space="preserve">when vaccination effectiveness is modeled as a reduction in </w:t>
      </w:r>
      <w:r>
        <w:rPr>
          <w:rStyle w:val="Heading2Char"/>
        </w:rPr>
        <w:t xml:space="preserve">probability of </w:t>
      </w:r>
      <w:r w:rsidRPr="003905C2">
        <w:rPr>
          <w:rStyle w:val="Heading2Char"/>
        </w:rPr>
        <w:t>be</w:t>
      </w:r>
      <w:r>
        <w:rPr>
          <w:rStyle w:val="Heading2Char"/>
        </w:rPr>
        <w:t>com</w:t>
      </w:r>
      <w:r w:rsidRPr="003905C2">
        <w:rPr>
          <w:rStyle w:val="Heading2Char"/>
        </w:rPr>
        <w:t>ing infected</w:t>
      </w:r>
      <w:r>
        <w:rPr>
          <w:rStyle w:val="Heading2Char"/>
        </w:rPr>
        <w:t xml:space="preserve"> </w:t>
      </w:r>
      <w:r w:rsidRPr="002A224E">
        <w:rPr>
          <w:rStyle w:val="Heading2Char"/>
        </w:rPr>
        <w:t>(vaccine effectiveness 90%, vaccine coverage 50%)</w:t>
      </w:r>
      <w:r w:rsidRPr="0033135A">
        <w:t>.</w:t>
      </w:r>
      <w:r w:rsidRPr="007E25BF">
        <w:t xml:space="preserve"> Numbers in parentheses represent percent reduction relative to no vaccine.</w:t>
      </w:r>
    </w:p>
    <w:p w14:paraId="31B9A0EB" w14:textId="77777777" w:rsidR="00BF6D7A" w:rsidRDefault="00BF6D7A" w:rsidP="00BF6D7A"/>
    <w:tbl>
      <w:tblPr>
        <w:tblStyle w:val="TableGrid"/>
        <w:tblW w:w="11264" w:type="dxa"/>
        <w:tblInd w:w="-725" w:type="dxa"/>
        <w:tblLayout w:type="fixed"/>
        <w:tblLook w:val="04A0" w:firstRow="1" w:lastRow="0" w:firstColumn="1" w:lastColumn="0" w:noHBand="0" w:noVBand="1"/>
      </w:tblPr>
      <w:tblGrid>
        <w:gridCol w:w="1260"/>
        <w:gridCol w:w="720"/>
        <w:gridCol w:w="1275"/>
        <w:gridCol w:w="9"/>
        <w:gridCol w:w="696"/>
        <w:gridCol w:w="1260"/>
        <w:gridCol w:w="630"/>
        <w:gridCol w:w="1440"/>
        <w:gridCol w:w="720"/>
        <w:gridCol w:w="1260"/>
        <w:gridCol w:w="778"/>
        <w:gridCol w:w="1191"/>
        <w:gridCol w:w="11"/>
        <w:gridCol w:w="14"/>
      </w:tblGrid>
      <w:tr w:rsidR="00BF6D7A" w:rsidRPr="001210C7" w14:paraId="13CD37D8" w14:textId="77777777" w:rsidTr="00260CA1">
        <w:trPr>
          <w:gridAfter w:val="1"/>
          <w:wAfter w:w="14" w:type="dxa"/>
          <w:trHeight w:val="511"/>
        </w:trPr>
        <w:tc>
          <w:tcPr>
            <w:tcW w:w="11250" w:type="dxa"/>
            <w:gridSpan w:val="13"/>
            <w:vAlign w:val="center"/>
          </w:tcPr>
          <w:p w14:paraId="395F3050" w14:textId="77777777" w:rsidR="00BF6D7A" w:rsidRPr="001210C7" w:rsidRDefault="00BF6D7A" w:rsidP="00260CA1">
            <w:pPr>
              <w:rPr>
                <w:sz w:val="20"/>
                <w:szCs w:val="20"/>
              </w:rPr>
            </w:pPr>
            <w:r w:rsidRPr="001210C7">
              <w:rPr>
                <w:sz w:val="20"/>
                <w:szCs w:val="20"/>
              </w:rPr>
              <w:t>NYC</w:t>
            </w:r>
          </w:p>
        </w:tc>
      </w:tr>
      <w:tr w:rsidR="00BF6D7A" w:rsidRPr="002F4D45" w14:paraId="55D981CF" w14:textId="77777777" w:rsidTr="00260CA1">
        <w:trPr>
          <w:trHeight w:val="511"/>
        </w:trPr>
        <w:tc>
          <w:tcPr>
            <w:tcW w:w="1260" w:type="dxa"/>
            <w:vAlign w:val="center"/>
          </w:tcPr>
          <w:p w14:paraId="42E41796" w14:textId="77777777" w:rsidR="00BF6D7A" w:rsidRPr="002F4D45" w:rsidRDefault="00BF6D7A" w:rsidP="00260CA1">
            <w:pPr>
              <w:jc w:val="center"/>
              <w:rPr>
                <w:sz w:val="20"/>
                <w:szCs w:val="20"/>
              </w:rPr>
            </w:pPr>
          </w:p>
        </w:tc>
        <w:tc>
          <w:tcPr>
            <w:tcW w:w="2004" w:type="dxa"/>
            <w:gridSpan w:val="3"/>
            <w:vAlign w:val="center"/>
          </w:tcPr>
          <w:p w14:paraId="43699F39" w14:textId="77777777" w:rsidR="00BF6D7A" w:rsidRPr="00FC3DC1" w:rsidRDefault="00BF6D7A" w:rsidP="00260CA1">
            <w:pPr>
              <w:jc w:val="center"/>
              <w:rPr>
                <w:color w:val="000000"/>
                <w:sz w:val="20"/>
                <w:szCs w:val="20"/>
              </w:rPr>
            </w:pPr>
            <w:r w:rsidRPr="00FC3DC1">
              <w:rPr>
                <w:sz w:val="20"/>
                <w:szCs w:val="20"/>
              </w:rPr>
              <w:t>90% Adherence</w:t>
            </w:r>
          </w:p>
        </w:tc>
        <w:tc>
          <w:tcPr>
            <w:tcW w:w="1956" w:type="dxa"/>
            <w:gridSpan w:val="2"/>
            <w:vAlign w:val="center"/>
          </w:tcPr>
          <w:p w14:paraId="460E1D5B" w14:textId="77777777" w:rsidR="00BF6D7A" w:rsidRPr="00FC3DC1" w:rsidRDefault="00BF6D7A" w:rsidP="00260CA1">
            <w:pPr>
              <w:jc w:val="center"/>
              <w:rPr>
                <w:color w:val="000000"/>
                <w:sz w:val="20"/>
                <w:szCs w:val="20"/>
              </w:rPr>
            </w:pPr>
            <w:r w:rsidRPr="00FC3DC1">
              <w:rPr>
                <w:sz w:val="20"/>
                <w:szCs w:val="20"/>
              </w:rPr>
              <w:t>85% Adherence</w:t>
            </w:r>
          </w:p>
        </w:tc>
        <w:tc>
          <w:tcPr>
            <w:tcW w:w="2070" w:type="dxa"/>
            <w:gridSpan w:val="2"/>
            <w:vAlign w:val="center"/>
          </w:tcPr>
          <w:p w14:paraId="2689091F" w14:textId="77777777" w:rsidR="00BF6D7A" w:rsidRPr="00FC3DC1" w:rsidRDefault="00BF6D7A" w:rsidP="00260CA1">
            <w:pPr>
              <w:jc w:val="center"/>
              <w:rPr>
                <w:color w:val="000000"/>
                <w:sz w:val="20"/>
                <w:szCs w:val="20"/>
              </w:rPr>
            </w:pPr>
            <w:r w:rsidRPr="00FC3DC1">
              <w:rPr>
                <w:sz w:val="20"/>
                <w:szCs w:val="20"/>
              </w:rPr>
              <w:t>80% Adherence</w:t>
            </w:r>
          </w:p>
        </w:tc>
        <w:tc>
          <w:tcPr>
            <w:tcW w:w="1980" w:type="dxa"/>
            <w:gridSpan w:val="2"/>
            <w:vAlign w:val="center"/>
          </w:tcPr>
          <w:p w14:paraId="722FB4AA" w14:textId="77777777" w:rsidR="00BF6D7A" w:rsidRPr="00FC3DC1" w:rsidRDefault="00BF6D7A" w:rsidP="00260CA1">
            <w:pPr>
              <w:jc w:val="center"/>
              <w:rPr>
                <w:color w:val="000000"/>
                <w:sz w:val="20"/>
                <w:szCs w:val="20"/>
              </w:rPr>
            </w:pPr>
            <w:r w:rsidRPr="00FC3DC1">
              <w:rPr>
                <w:sz w:val="20"/>
                <w:szCs w:val="20"/>
              </w:rPr>
              <w:t>75% Adherence</w:t>
            </w:r>
          </w:p>
        </w:tc>
        <w:tc>
          <w:tcPr>
            <w:tcW w:w="1994" w:type="dxa"/>
            <w:gridSpan w:val="4"/>
            <w:vAlign w:val="center"/>
          </w:tcPr>
          <w:p w14:paraId="2B32C5C3" w14:textId="77777777" w:rsidR="00BF6D7A" w:rsidRPr="00FC3DC1" w:rsidRDefault="00BF6D7A" w:rsidP="00260CA1">
            <w:pPr>
              <w:jc w:val="center"/>
              <w:rPr>
                <w:color w:val="000000"/>
                <w:sz w:val="20"/>
                <w:szCs w:val="20"/>
              </w:rPr>
            </w:pPr>
            <w:r w:rsidRPr="00FC3DC1">
              <w:rPr>
                <w:sz w:val="20"/>
                <w:szCs w:val="20"/>
              </w:rPr>
              <w:t>Dynamic Adherence</w:t>
            </w:r>
          </w:p>
        </w:tc>
      </w:tr>
      <w:tr w:rsidR="00BF6D7A" w:rsidRPr="002F4D45" w14:paraId="7FD15D27" w14:textId="77777777" w:rsidTr="00260CA1">
        <w:trPr>
          <w:gridAfter w:val="2"/>
          <w:wAfter w:w="25" w:type="dxa"/>
          <w:trHeight w:val="710"/>
        </w:trPr>
        <w:tc>
          <w:tcPr>
            <w:tcW w:w="1260" w:type="dxa"/>
            <w:vAlign w:val="center"/>
          </w:tcPr>
          <w:p w14:paraId="1455D657" w14:textId="77777777" w:rsidR="00BF6D7A" w:rsidRPr="002F4D45" w:rsidRDefault="00BF6D7A" w:rsidP="00260CA1">
            <w:pPr>
              <w:jc w:val="center"/>
              <w:rPr>
                <w:sz w:val="20"/>
                <w:szCs w:val="20"/>
              </w:rPr>
            </w:pPr>
            <w:r w:rsidRPr="00473707">
              <w:rPr>
                <w:sz w:val="20"/>
                <w:szCs w:val="20"/>
              </w:rPr>
              <w:t>Vaccination capacity</w:t>
            </w:r>
          </w:p>
        </w:tc>
        <w:tc>
          <w:tcPr>
            <w:tcW w:w="720" w:type="dxa"/>
            <w:vAlign w:val="center"/>
          </w:tcPr>
          <w:p w14:paraId="3C0C8FE9" w14:textId="77777777" w:rsidR="00BF6D7A" w:rsidRPr="00FC3DC1" w:rsidRDefault="00BF6D7A" w:rsidP="00260CA1">
            <w:pPr>
              <w:jc w:val="center"/>
              <w:rPr>
                <w:color w:val="000000"/>
                <w:sz w:val="20"/>
                <w:szCs w:val="20"/>
              </w:rPr>
            </w:pPr>
            <w:r w:rsidRPr="00473707">
              <w:rPr>
                <w:sz w:val="20"/>
                <w:szCs w:val="20"/>
              </w:rPr>
              <w:t>Date</w:t>
            </w:r>
          </w:p>
        </w:tc>
        <w:tc>
          <w:tcPr>
            <w:tcW w:w="1275" w:type="dxa"/>
            <w:vAlign w:val="center"/>
          </w:tcPr>
          <w:p w14:paraId="48F9C259" w14:textId="77777777" w:rsidR="00BF6D7A" w:rsidRPr="00FC3DC1" w:rsidRDefault="00BF6D7A" w:rsidP="00260CA1">
            <w:pPr>
              <w:jc w:val="center"/>
              <w:rPr>
                <w:color w:val="000000"/>
                <w:sz w:val="20"/>
                <w:szCs w:val="20"/>
              </w:rPr>
            </w:pPr>
            <w:r>
              <w:rPr>
                <w:sz w:val="20"/>
                <w:szCs w:val="20"/>
              </w:rPr>
              <w:t>Number of cases</w:t>
            </w:r>
          </w:p>
        </w:tc>
        <w:tc>
          <w:tcPr>
            <w:tcW w:w="705" w:type="dxa"/>
            <w:gridSpan w:val="2"/>
            <w:vAlign w:val="center"/>
          </w:tcPr>
          <w:p w14:paraId="30A1AEF8" w14:textId="77777777" w:rsidR="00BF6D7A" w:rsidRPr="00FC3DC1" w:rsidRDefault="00BF6D7A" w:rsidP="00260CA1">
            <w:pPr>
              <w:jc w:val="center"/>
              <w:rPr>
                <w:color w:val="000000"/>
                <w:sz w:val="20"/>
                <w:szCs w:val="20"/>
              </w:rPr>
            </w:pPr>
            <w:r w:rsidRPr="00473707">
              <w:rPr>
                <w:sz w:val="20"/>
                <w:szCs w:val="20"/>
              </w:rPr>
              <w:t>Date</w:t>
            </w:r>
          </w:p>
        </w:tc>
        <w:tc>
          <w:tcPr>
            <w:tcW w:w="1260" w:type="dxa"/>
            <w:vAlign w:val="center"/>
          </w:tcPr>
          <w:p w14:paraId="45C22361" w14:textId="77777777" w:rsidR="00BF6D7A" w:rsidRPr="00FC3DC1" w:rsidRDefault="00BF6D7A" w:rsidP="00260CA1">
            <w:pPr>
              <w:jc w:val="center"/>
              <w:rPr>
                <w:color w:val="000000"/>
                <w:sz w:val="20"/>
                <w:szCs w:val="20"/>
              </w:rPr>
            </w:pPr>
            <w:r>
              <w:rPr>
                <w:sz w:val="20"/>
                <w:szCs w:val="20"/>
              </w:rPr>
              <w:t>Number of cases</w:t>
            </w:r>
          </w:p>
        </w:tc>
        <w:tc>
          <w:tcPr>
            <w:tcW w:w="630" w:type="dxa"/>
            <w:vAlign w:val="center"/>
          </w:tcPr>
          <w:p w14:paraId="43D41E6C" w14:textId="77777777" w:rsidR="00BF6D7A" w:rsidRPr="00FC3DC1" w:rsidRDefault="00BF6D7A" w:rsidP="00260CA1">
            <w:pPr>
              <w:jc w:val="center"/>
              <w:rPr>
                <w:color w:val="000000"/>
                <w:sz w:val="20"/>
                <w:szCs w:val="20"/>
              </w:rPr>
            </w:pPr>
            <w:r w:rsidRPr="00473707">
              <w:rPr>
                <w:sz w:val="20"/>
                <w:szCs w:val="20"/>
              </w:rPr>
              <w:t>Date</w:t>
            </w:r>
          </w:p>
        </w:tc>
        <w:tc>
          <w:tcPr>
            <w:tcW w:w="1440" w:type="dxa"/>
            <w:vAlign w:val="center"/>
          </w:tcPr>
          <w:p w14:paraId="3B9FFB70" w14:textId="77777777" w:rsidR="00BF6D7A" w:rsidRPr="00FC3DC1" w:rsidRDefault="00BF6D7A" w:rsidP="00260CA1">
            <w:pPr>
              <w:jc w:val="center"/>
              <w:rPr>
                <w:color w:val="000000"/>
                <w:sz w:val="20"/>
                <w:szCs w:val="20"/>
              </w:rPr>
            </w:pPr>
            <w:r>
              <w:rPr>
                <w:sz w:val="20"/>
                <w:szCs w:val="20"/>
              </w:rPr>
              <w:t>Number of cases</w:t>
            </w:r>
          </w:p>
        </w:tc>
        <w:tc>
          <w:tcPr>
            <w:tcW w:w="720" w:type="dxa"/>
            <w:vAlign w:val="center"/>
          </w:tcPr>
          <w:p w14:paraId="037DC83D" w14:textId="77777777" w:rsidR="00BF6D7A" w:rsidRPr="00FC3DC1" w:rsidRDefault="00BF6D7A" w:rsidP="00260CA1">
            <w:pPr>
              <w:jc w:val="center"/>
              <w:rPr>
                <w:color w:val="000000"/>
                <w:sz w:val="20"/>
                <w:szCs w:val="20"/>
              </w:rPr>
            </w:pPr>
            <w:r w:rsidRPr="00473707">
              <w:rPr>
                <w:sz w:val="20"/>
                <w:szCs w:val="20"/>
              </w:rPr>
              <w:t>Date</w:t>
            </w:r>
          </w:p>
        </w:tc>
        <w:tc>
          <w:tcPr>
            <w:tcW w:w="1260" w:type="dxa"/>
            <w:vAlign w:val="center"/>
          </w:tcPr>
          <w:p w14:paraId="0B7789C1" w14:textId="77777777" w:rsidR="00BF6D7A" w:rsidRPr="00FC3DC1" w:rsidRDefault="00BF6D7A" w:rsidP="00260CA1">
            <w:pPr>
              <w:jc w:val="center"/>
              <w:rPr>
                <w:color w:val="000000"/>
                <w:sz w:val="20"/>
                <w:szCs w:val="20"/>
              </w:rPr>
            </w:pPr>
            <w:r>
              <w:rPr>
                <w:sz w:val="20"/>
                <w:szCs w:val="20"/>
              </w:rPr>
              <w:t>Number of cases</w:t>
            </w:r>
          </w:p>
        </w:tc>
        <w:tc>
          <w:tcPr>
            <w:tcW w:w="778" w:type="dxa"/>
            <w:vAlign w:val="center"/>
          </w:tcPr>
          <w:p w14:paraId="03EC706F" w14:textId="77777777" w:rsidR="00BF6D7A" w:rsidRPr="00FC3DC1" w:rsidRDefault="00BF6D7A" w:rsidP="00260CA1">
            <w:pPr>
              <w:jc w:val="center"/>
              <w:rPr>
                <w:color w:val="000000"/>
                <w:sz w:val="20"/>
                <w:szCs w:val="20"/>
              </w:rPr>
            </w:pPr>
            <w:r w:rsidRPr="00473707">
              <w:rPr>
                <w:sz w:val="20"/>
                <w:szCs w:val="20"/>
              </w:rPr>
              <w:t>Date</w:t>
            </w:r>
          </w:p>
        </w:tc>
        <w:tc>
          <w:tcPr>
            <w:tcW w:w="1191" w:type="dxa"/>
            <w:vAlign w:val="center"/>
          </w:tcPr>
          <w:p w14:paraId="20A1F219" w14:textId="77777777" w:rsidR="00BF6D7A" w:rsidRPr="00FC3DC1" w:rsidRDefault="00BF6D7A" w:rsidP="00260CA1">
            <w:pPr>
              <w:jc w:val="center"/>
              <w:rPr>
                <w:color w:val="000000"/>
                <w:sz w:val="20"/>
                <w:szCs w:val="20"/>
              </w:rPr>
            </w:pPr>
            <w:r>
              <w:rPr>
                <w:sz w:val="20"/>
                <w:szCs w:val="20"/>
              </w:rPr>
              <w:t>Number of cases</w:t>
            </w:r>
          </w:p>
        </w:tc>
      </w:tr>
      <w:tr w:rsidR="00BF6D7A" w:rsidRPr="002F4D45" w14:paraId="6E931472" w14:textId="77777777" w:rsidTr="00260CA1">
        <w:trPr>
          <w:gridAfter w:val="2"/>
          <w:wAfter w:w="25" w:type="dxa"/>
          <w:trHeight w:val="935"/>
        </w:trPr>
        <w:tc>
          <w:tcPr>
            <w:tcW w:w="1260" w:type="dxa"/>
            <w:vAlign w:val="center"/>
          </w:tcPr>
          <w:p w14:paraId="1DEFAA97" w14:textId="77777777" w:rsidR="00BF6D7A" w:rsidRPr="001210C7" w:rsidRDefault="00BF6D7A" w:rsidP="00260CA1">
            <w:pPr>
              <w:jc w:val="center"/>
              <w:rPr>
                <w:sz w:val="20"/>
                <w:szCs w:val="20"/>
              </w:rPr>
            </w:pPr>
            <w:r w:rsidRPr="002F4D45">
              <w:rPr>
                <w:sz w:val="20"/>
                <w:szCs w:val="20"/>
              </w:rPr>
              <w:t>No Vaccine</w:t>
            </w:r>
          </w:p>
        </w:tc>
        <w:tc>
          <w:tcPr>
            <w:tcW w:w="720" w:type="dxa"/>
            <w:vAlign w:val="center"/>
          </w:tcPr>
          <w:p w14:paraId="0E701B6E" w14:textId="77777777" w:rsidR="00BF6D7A" w:rsidRPr="005C391C" w:rsidRDefault="00BF6D7A" w:rsidP="00260CA1">
            <w:pPr>
              <w:jc w:val="center"/>
              <w:rPr>
                <w:color w:val="000000"/>
                <w:sz w:val="20"/>
                <w:szCs w:val="20"/>
              </w:rPr>
            </w:pPr>
            <w:r w:rsidRPr="002F705C">
              <w:rPr>
                <w:color w:val="000000"/>
                <w:sz w:val="20"/>
                <w:szCs w:val="20"/>
              </w:rPr>
              <w:t>22-Mar-2021</w:t>
            </w:r>
          </w:p>
        </w:tc>
        <w:tc>
          <w:tcPr>
            <w:tcW w:w="1275" w:type="dxa"/>
            <w:vAlign w:val="center"/>
          </w:tcPr>
          <w:p w14:paraId="7DD903C1" w14:textId="77777777" w:rsidR="00BF6D7A" w:rsidRPr="005C391C" w:rsidRDefault="00BF6D7A" w:rsidP="00260CA1">
            <w:pPr>
              <w:jc w:val="center"/>
              <w:rPr>
                <w:color w:val="000000"/>
                <w:sz w:val="20"/>
                <w:szCs w:val="20"/>
              </w:rPr>
            </w:pPr>
            <w:r w:rsidRPr="002F705C">
              <w:rPr>
                <w:color w:val="000000"/>
                <w:sz w:val="20"/>
                <w:szCs w:val="20"/>
              </w:rPr>
              <w:t>699</w:t>
            </w:r>
            <w:r>
              <w:rPr>
                <w:color w:val="000000"/>
                <w:sz w:val="20"/>
                <w:szCs w:val="20"/>
              </w:rPr>
              <w:t>,</w:t>
            </w:r>
            <w:r w:rsidRPr="002F705C">
              <w:rPr>
                <w:color w:val="000000"/>
                <w:sz w:val="20"/>
                <w:szCs w:val="20"/>
              </w:rPr>
              <w:t>352</w:t>
            </w:r>
          </w:p>
        </w:tc>
        <w:tc>
          <w:tcPr>
            <w:tcW w:w="705" w:type="dxa"/>
            <w:gridSpan w:val="2"/>
            <w:vAlign w:val="center"/>
          </w:tcPr>
          <w:p w14:paraId="0971F72E" w14:textId="77777777" w:rsidR="00BF6D7A" w:rsidRPr="005C391C" w:rsidRDefault="00BF6D7A" w:rsidP="00260CA1">
            <w:pPr>
              <w:jc w:val="center"/>
              <w:rPr>
                <w:color w:val="000000"/>
                <w:sz w:val="20"/>
                <w:szCs w:val="20"/>
              </w:rPr>
            </w:pPr>
            <w:r w:rsidRPr="002F705C">
              <w:rPr>
                <w:color w:val="000000"/>
                <w:sz w:val="20"/>
                <w:szCs w:val="20"/>
              </w:rPr>
              <w:t>27-Aug-2021</w:t>
            </w:r>
          </w:p>
        </w:tc>
        <w:tc>
          <w:tcPr>
            <w:tcW w:w="1260" w:type="dxa"/>
            <w:vAlign w:val="center"/>
          </w:tcPr>
          <w:p w14:paraId="7424611F" w14:textId="77777777" w:rsidR="00BF6D7A" w:rsidRPr="005C391C" w:rsidRDefault="00BF6D7A" w:rsidP="00260CA1">
            <w:pPr>
              <w:jc w:val="center"/>
              <w:rPr>
                <w:color w:val="000000"/>
                <w:sz w:val="20"/>
                <w:szCs w:val="20"/>
              </w:rPr>
            </w:pPr>
            <w:r w:rsidRPr="002F705C">
              <w:rPr>
                <w:color w:val="000000"/>
                <w:sz w:val="20"/>
                <w:szCs w:val="20"/>
              </w:rPr>
              <w:t>1</w:t>
            </w:r>
            <w:r>
              <w:rPr>
                <w:color w:val="000000"/>
                <w:sz w:val="20"/>
                <w:szCs w:val="20"/>
              </w:rPr>
              <w:t>,</w:t>
            </w:r>
            <w:r w:rsidRPr="002F705C">
              <w:rPr>
                <w:color w:val="000000"/>
                <w:sz w:val="20"/>
                <w:szCs w:val="20"/>
              </w:rPr>
              <w:t>110</w:t>
            </w:r>
            <w:r>
              <w:rPr>
                <w:color w:val="000000"/>
                <w:sz w:val="20"/>
                <w:szCs w:val="20"/>
              </w:rPr>
              <w:t>,</w:t>
            </w:r>
            <w:r w:rsidRPr="002F705C">
              <w:rPr>
                <w:color w:val="000000"/>
                <w:sz w:val="20"/>
                <w:szCs w:val="20"/>
              </w:rPr>
              <w:t>07</w:t>
            </w:r>
            <w:r>
              <w:rPr>
                <w:color w:val="000000"/>
                <w:sz w:val="20"/>
                <w:szCs w:val="20"/>
              </w:rPr>
              <w:t>0</w:t>
            </w:r>
          </w:p>
        </w:tc>
        <w:tc>
          <w:tcPr>
            <w:tcW w:w="630" w:type="dxa"/>
            <w:vAlign w:val="center"/>
          </w:tcPr>
          <w:p w14:paraId="32AED20E" w14:textId="77777777" w:rsidR="00BF6D7A" w:rsidRPr="005C391C" w:rsidRDefault="00BF6D7A" w:rsidP="00260CA1">
            <w:pPr>
              <w:jc w:val="center"/>
              <w:rPr>
                <w:color w:val="000000"/>
                <w:sz w:val="20"/>
                <w:szCs w:val="20"/>
              </w:rPr>
            </w:pPr>
            <w:r w:rsidRPr="002F705C">
              <w:rPr>
                <w:color w:val="000000"/>
                <w:sz w:val="20"/>
                <w:szCs w:val="20"/>
              </w:rPr>
              <w:t>4-Sep-2021</w:t>
            </w:r>
          </w:p>
        </w:tc>
        <w:tc>
          <w:tcPr>
            <w:tcW w:w="1440" w:type="dxa"/>
            <w:vAlign w:val="center"/>
          </w:tcPr>
          <w:p w14:paraId="77BD3D39" w14:textId="77777777" w:rsidR="00BF6D7A" w:rsidRPr="005C391C" w:rsidRDefault="00BF6D7A" w:rsidP="00260CA1">
            <w:pPr>
              <w:jc w:val="center"/>
              <w:rPr>
                <w:color w:val="000000"/>
                <w:sz w:val="20"/>
                <w:szCs w:val="20"/>
              </w:rPr>
            </w:pPr>
            <w:r w:rsidRPr="002F705C">
              <w:rPr>
                <w:color w:val="000000"/>
                <w:sz w:val="20"/>
                <w:szCs w:val="20"/>
              </w:rPr>
              <w:t>3</w:t>
            </w:r>
            <w:r>
              <w:rPr>
                <w:color w:val="000000"/>
                <w:sz w:val="20"/>
                <w:szCs w:val="20"/>
              </w:rPr>
              <w:t>,</w:t>
            </w:r>
            <w:r w:rsidRPr="002F705C">
              <w:rPr>
                <w:color w:val="000000"/>
                <w:sz w:val="20"/>
                <w:szCs w:val="20"/>
              </w:rPr>
              <w:t>307</w:t>
            </w:r>
            <w:r>
              <w:rPr>
                <w:color w:val="000000"/>
                <w:sz w:val="20"/>
                <w:szCs w:val="20"/>
              </w:rPr>
              <w:t>,</w:t>
            </w:r>
            <w:r w:rsidRPr="002F705C">
              <w:rPr>
                <w:color w:val="000000"/>
                <w:sz w:val="20"/>
                <w:szCs w:val="20"/>
              </w:rPr>
              <w:t>09</w:t>
            </w:r>
            <w:r>
              <w:rPr>
                <w:color w:val="000000"/>
                <w:sz w:val="20"/>
                <w:szCs w:val="20"/>
              </w:rPr>
              <w:t>0</w:t>
            </w:r>
          </w:p>
        </w:tc>
        <w:tc>
          <w:tcPr>
            <w:tcW w:w="720" w:type="dxa"/>
            <w:vAlign w:val="center"/>
          </w:tcPr>
          <w:p w14:paraId="31E2A141" w14:textId="77777777" w:rsidR="00BF6D7A" w:rsidRPr="005C391C" w:rsidRDefault="00BF6D7A" w:rsidP="00260CA1">
            <w:pPr>
              <w:jc w:val="center"/>
              <w:rPr>
                <w:color w:val="000000"/>
                <w:sz w:val="20"/>
                <w:szCs w:val="20"/>
              </w:rPr>
            </w:pPr>
            <w:r w:rsidRPr="002F705C">
              <w:rPr>
                <w:color w:val="000000"/>
                <w:sz w:val="20"/>
                <w:szCs w:val="20"/>
              </w:rPr>
              <w:t>21-Jun-2021</w:t>
            </w:r>
          </w:p>
        </w:tc>
        <w:tc>
          <w:tcPr>
            <w:tcW w:w="1260" w:type="dxa"/>
            <w:vAlign w:val="center"/>
          </w:tcPr>
          <w:p w14:paraId="5E5103AB" w14:textId="77777777" w:rsidR="00BF6D7A" w:rsidRPr="005C391C" w:rsidRDefault="00BF6D7A" w:rsidP="00260CA1">
            <w:pPr>
              <w:jc w:val="center"/>
              <w:rPr>
                <w:color w:val="000000"/>
                <w:sz w:val="20"/>
                <w:szCs w:val="20"/>
              </w:rPr>
            </w:pPr>
            <w:r w:rsidRPr="002F705C">
              <w:rPr>
                <w:color w:val="000000"/>
                <w:sz w:val="20"/>
                <w:szCs w:val="20"/>
              </w:rPr>
              <w:t>4</w:t>
            </w:r>
            <w:r>
              <w:rPr>
                <w:color w:val="000000"/>
                <w:sz w:val="20"/>
                <w:szCs w:val="20"/>
              </w:rPr>
              <w:t>,</w:t>
            </w:r>
            <w:r w:rsidRPr="002F705C">
              <w:rPr>
                <w:color w:val="000000"/>
                <w:sz w:val="20"/>
                <w:szCs w:val="20"/>
              </w:rPr>
              <w:t>999</w:t>
            </w:r>
            <w:r>
              <w:rPr>
                <w:color w:val="000000"/>
                <w:sz w:val="20"/>
                <w:szCs w:val="20"/>
              </w:rPr>
              <w:t>,</w:t>
            </w:r>
            <w:r w:rsidRPr="002F705C">
              <w:rPr>
                <w:color w:val="000000"/>
                <w:sz w:val="20"/>
                <w:szCs w:val="20"/>
              </w:rPr>
              <w:t>1</w:t>
            </w:r>
            <w:r>
              <w:rPr>
                <w:color w:val="000000"/>
                <w:sz w:val="20"/>
                <w:szCs w:val="20"/>
              </w:rPr>
              <w:t>00</w:t>
            </w:r>
          </w:p>
        </w:tc>
        <w:tc>
          <w:tcPr>
            <w:tcW w:w="778" w:type="dxa"/>
            <w:vAlign w:val="center"/>
          </w:tcPr>
          <w:p w14:paraId="650694C8" w14:textId="77777777" w:rsidR="00BF6D7A" w:rsidRPr="005C391C" w:rsidRDefault="00BF6D7A" w:rsidP="00260CA1">
            <w:pPr>
              <w:jc w:val="center"/>
              <w:rPr>
                <w:color w:val="000000"/>
                <w:sz w:val="20"/>
                <w:szCs w:val="20"/>
              </w:rPr>
            </w:pPr>
            <w:r>
              <w:rPr>
                <w:color w:val="000000"/>
                <w:sz w:val="20"/>
                <w:szCs w:val="20"/>
              </w:rPr>
              <w:t xml:space="preserve">After June </w:t>
            </w:r>
            <w:r w:rsidRPr="00473707">
              <w:rPr>
                <w:color w:val="000000"/>
                <w:sz w:val="20"/>
                <w:szCs w:val="20"/>
              </w:rPr>
              <w:t>2022</w:t>
            </w:r>
          </w:p>
        </w:tc>
        <w:tc>
          <w:tcPr>
            <w:tcW w:w="1191" w:type="dxa"/>
            <w:vAlign w:val="center"/>
          </w:tcPr>
          <w:p w14:paraId="48869871" w14:textId="77777777" w:rsidR="00BF6D7A" w:rsidRPr="005C391C" w:rsidRDefault="00BF6D7A" w:rsidP="00260CA1">
            <w:pPr>
              <w:jc w:val="center"/>
              <w:rPr>
                <w:color w:val="000000"/>
                <w:sz w:val="20"/>
                <w:szCs w:val="20"/>
              </w:rPr>
            </w:pPr>
            <w:r w:rsidRPr="002F705C">
              <w:rPr>
                <w:color w:val="000000"/>
                <w:sz w:val="20"/>
                <w:szCs w:val="20"/>
              </w:rPr>
              <w:t>1</w:t>
            </w:r>
            <w:r>
              <w:rPr>
                <w:color w:val="000000"/>
                <w:sz w:val="20"/>
                <w:szCs w:val="20"/>
              </w:rPr>
              <w:t>,</w:t>
            </w:r>
            <w:r w:rsidRPr="002F705C">
              <w:rPr>
                <w:color w:val="000000"/>
                <w:sz w:val="20"/>
                <w:szCs w:val="20"/>
              </w:rPr>
              <w:t>308</w:t>
            </w:r>
            <w:r>
              <w:rPr>
                <w:color w:val="000000"/>
                <w:sz w:val="20"/>
                <w:szCs w:val="20"/>
              </w:rPr>
              <w:t>,</w:t>
            </w:r>
            <w:r w:rsidRPr="002F705C">
              <w:rPr>
                <w:color w:val="000000"/>
                <w:sz w:val="20"/>
                <w:szCs w:val="20"/>
              </w:rPr>
              <w:t>99</w:t>
            </w:r>
            <w:r>
              <w:rPr>
                <w:color w:val="000000"/>
                <w:sz w:val="20"/>
                <w:szCs w:val="20"/>
              </w:rPr>
              <w:t>0</w:t>
            </w:r>
          </w:p>
        </w:tc>
      </w:tr>
      <w:tr w:rsidR="00BF6D7A" w:rsidRPr="002F4D45" w14:paraId="3180D1D1" w14:textId="77777777" w:rsidTr="00260CA1">
        <w:trPr>
          <w:gridAfter w:val="2"/>
          <w:wAfter w:w="25" w:type="dxa"/>
          <w:trHeight w:val="935"/>
        </w:trPr>
        <w:tc>
          <w:tcPr>
            <w:tcW w:w="1260" w:type="dxa"/>
            <w:vAlign w:val="center"/>
          </w:tcPr>
          <w:p w14:paraId="1B843AC0" w14:textId="77777777" w:rsidR="00BF6D7A" w:rsidRPr="002F4D45" w:rsidRDefault="00BF6D7A" w:rsidP="00260CA1">
            <w:pPr>
              <w:jc w:val="center"/>
              <w:rPr>
                <w:sz w:val="20"/>
                <w:szCs w:val="20"/>
              </w:rPr>
            </w:pPr>
            <w:r w:rsidRPr="001210C7">
              <w:rPr>
                <w:sz w:val="20"/>
                <w:szCs w:val="20"/>
              </w:rPr>
              <w:t>0.05%</w:t>
            </w:r>
          </w:p>
        </w:tc>
        <w:tc>
          <w:tcPr>
            <w:tcW w:w="720" w:type="dxa"/>
            <w:vAlign w:val="center"/>
          </w:tcPr>
          <w:p w14:paraId="3ACE896E" w14:textId="77777777" w:rsidR="00BF6D7A" w:rsidRPr="007F3826" w:rsidRDefault="00BF6D7A" w:rsidP="00260CA1">
            <w:pPr>
              <w:jc w:val="center"/>
              <w:rPr>
                <w:sz w:val="20"/>
                <w:szCs w:val="20"/>
              </w:rPr>
            </w:pPr>
            <w:r w:rsidRPr="007F3826">
              <w:rPr>
                <w:color w:val="000000"/>
                <w:sz w:val="20"/>
                <w:szCs w:val="20"/>
              </w:rPr>
              <w:t>20-Mar-2021</w:t>
            </w:r>
          </w:p>
        </w:tc>
        <w:tc>
          <w:tcPr>
            <w:tcW w:w="1275" w:type="dxa"/>
            <w:vAlign w:val="center"/>
          </w:tcPr>
          <w:p w14:paraId="207B04D9" w14:textId="77777777" w:rsidR="00BF6D7A" w:rsidRDefault="00BF6D7A" w:rsidP="00260CA1">
            <w:pPr>
              <w:jc w:val="center"/>
              <w:rPr>
                <w:color w:val="000000"/>
                <w:sz w:val="20"/>
                <w:szCs w:val="20"/>
              </w:rPr>
            </w:pPr>
            <w:r w:rsidRPr="007F3826">
              <w:rPr>
                <w:color w:val="000000"/>
                <w:sz w:val="20"/>
                <w:szCs w:val="20"/>
              </w:rPr>
              <w:t>686</w:t>
            </w:r>
            <w:r>
              <w:rPr>
                <w:color w:val="000000"/>
                <w:sz w:val="20"/>
                <w:szCs w:val="20"/>
              </w:rPr>
              <w:t>,</w:t>
            </w:r>
            <w:r w:rsidRPr="007F3826">
              <w:rPr>
                <w:color w:val="000000"/>
                <w:sz w:val="20"/>
                <w:szCs w:val="20"/>
              </w:rPr>
              <w:t>086</w:t>
            </w:r>
          </w:p>
          <w:p w14:paraId="2A75C20A" w14:textId="77777777" w:rsidR="00BF6D7A" w:rsidRPr="007F3826" w:rsidRDefault="00BF6D7A" w:rsidP="00260CA1">
            <w:pPr>
              <w:jc w:val="center"/>
              <w:rPr>
                <w:sz w:val="20"/>
                <w:szCs w:val="20"/>
              </w:rPr>
            </w:pPr>
            <w:r>
              <w:rPr>
                <w:color w:val="000000"/>
                <w:sz w:val="20"/>
                <w:szCs w:val="20"/>
              </w:rPr>
              <w:t>(2%)</w:t>
            </w:r>
          </w:p>
        </w:tc>
        <w:tc>
          <w:tcPr>
            <w:tcW w:w="705" w:type="dxa"/>
            <w:gridSpan w:val="2"/>
            <w:vAlign w:val="center"/>
          </w:tcPr>
          <w:p w14:paraId="02A1BEDF" w14:textId="77777777" w:rsidR="00BF6D7A" w:rsidRPr="007F3826" w:rsidRDefault="00BF6D7A" w:rsidP="00260CA1">
            <w:pPr>
              <w:jc w:val="center"/>
              <w:rPr>
                <w:sz w:val="20"/>
                <w:szCs w:val="20"/>
              </w:rPr>
            </w:pPr>
            <w:r w:rsidRPr="007F3826">
              <w:rPr>
                <w:color w:val="000000"/>
                <w:sz w:val="20"/>
                <w:szCs w:val="20"/>
              </w:rPr>
              <w:t>25-Jun-2021</w:t>
            </w:r>
          </w:p>
        </w:tc>
        <w:tc>
          <w:tcPr>
            <w:tcW w:w="1260" w:type="dxa"/>
            <w:vAlign w:val="center"/>
          </w:tcPr>
          <w:p w14:paraId="12241E32" w14:textId="77777777" w:rsidR="00BF6D7A" w:rsidRDefault="00BF6D7A" w:rsidP="00260CA1">
            <w:pPr>
              <w:jc w:val="center"/>
              <w:rPr>
                <w:color w:val="000000"/>
                <w:sz w:val="20"/>
                <w:szCs w:val="20"/>
              </w:rPr>
            </w:pPr>
            <w:r w:rsidRPr="007F3826">
              <w:rPr>
                <w:color w:val="000000"/>
                <w:sz w:val="20"/>
                <w:szCs w:val="20"/>
              </w:rPr>
              <w:t>986</w:t>
            </w:r>
            <w:r>
              <w:rPr>
                <w:color w:val="000000"/>
                <w:sz w:val="20"/>
                <w:szCs w:val="20"/>
              </w:rPr>
              <w:t>,</w:t>
            </w:r>
            <w:r w:rsidRPr="007F3826">
              <w:rPr>
                <w:color w:val="000000"/>
                <w:sz w:val="20"/>
                <w:szCs w:val="20"/>
              </w:rPr>
              <w:t>528</w:t>
            </w:r>
          </w:p>
          <w:p w14:paraId="0EA72BF3" w14:textId="77777777" w:rsidR="00BF6D7A" w:rsidRPr="007F3826" w:rsidRDefault="00BF6D7A" w:rsidP="00260CA1">
            <w:pPr>
              <w:jc w:val="center"/>
              <w:rPr>
                <w:sz w:val="20"/>
                <w:szCs w:val="20"/>
              </w:rPr>
            </w:pPr>
            <w:r>
              <w:rPr>
                <w:color w:val="000000"/>
                <w:sz w:val="20"/>
                <w:szCs w:val="20"/>
              </w:rPr>
              <w:t>(11%)</w:t>
            </w:r>
          </w:p>
        </w:tc>
        <w:tc>
          <w:tcPr>
            <w:tcW w:w="630" w:type="dxa"/>
            <w:vAlign w:val="center"/>
          </w:tcPr>
          <w:p w14:paraId="3E4DD435" w14:textId="77777777" w:rsidR="00BF6D7A" w:rsidRPr="007F3826" w:rsidRDefault="00BF6D7A" w:rsidP="00260CA1">
            <w:pPr>
              <w:jc w:val="center"/>
              <w:rPr>
                <w:sz w:val="20"/>
                <w:szCs w:val="20"/>
              </w:rPr>
            </w:pPr>
            <w:r w:rsidRPr="007F3826">
              <w:rPr>
                <w:color w:val="000000"/>
                <w:sz w:val="20"/>
                <w:szCs w:val="20"/>
              </w:rPr>
              <w:t>20-Aug-2021</w:t>
            </w:r>
          </w:p>
        </w:tc>
        <w:tc>
          <w:tcPr>
            <w:tcW w:w="1440" w:type="dxa"/>
            <w:vAlign w:val="center"/>
          </w:tcPr>
          <w:p w14:paraId="4AD2C14E" w14:textId="77777777" w:rsidR="00BF6D7A" w:rsidRDefault="00BF6D7A" w:rsidP="00260CA1">
            <w:pPr>
              <w:jc w:val="center"/>
              <w:rPr>
                <w:color w:val="000000"/>
                <w:sz w:val="20"/>
                <w:szCs w:val="20"/>
              </w:rPr>
            </w:pPr>
            <w:r w:rsidRPr="007F3826">
              <w:rPr>
                <w:color w:val="000000"/>
                <w:sz w:val="20"/>
                <w:szCs w:val="20"/>
              </w:rPr>
              <w:t>2</w:t>
            </w:r>
            <w:r>
              <w:rPr>
                <w:color w:val="000000"/>
                <w:sz w:val="20"/>
                <w:szCs w:val="20"/>
              </w:rPr>
              <w:t>,</w:t>
            </w:r>
            <w:r w:rsidRPr="007F3826">
              <w:rPr>
                <w:color w:val="000000"/>
                <w:sz w:val="20"/>
                <w:szCs w:val="20"/>
              </w:rPr>
              <w:t>764</w:t>
            </w:r>
            <w:r>
              <w:rPr>
                <w:color w:val="000000"/>
                <w:sz w:val="20"/>
                <w:szCs w:val="20"/>
              </w:rPr>
              <w:t>,</w:t>
            </w:r>
            <w:r w:rsidRPr="007F3826">
              <w:rPr>
                <w:color w:val="000000"/>
                <w:sz w:val="20"/>
                <w:szCs w:val="20"/>
              </w:rPr>
              <w:t>62</w:t>
            </w:r>
            <w:r>
              <w:rPr>
                <w:color w:val="000000"/>
                <w:sz w:val="20"/>
                <w:szCs w:val="20"/>
              </w:rPr>
              <w:t>0</w:t>
            </w:r>
          </w:p>
          <w:p w14:paraId="124EB531" w14:textId="77777777" w:rsidR="00BF6D7A" w:rsidRPr="007F3826" w:rsidRDefault="00BF6D7A" w:rsidP="00260CA1">
            <w:pPr>
              <w:jc w:val="center"/>
              <w:rPr>
                <w:sz w:val="20"/>
                <w:szCs w:val="20"/>
              </w:rPr>
            </w:pPr>
            <w:r>
              <w:rPr>
                <w:color w:val="000000"/>
                <w:sz w:val="20"/>
                <w:szCs w:val="20"/>
              </w:rPr>
              <w:t>(16%)</w:t>
            </w:r>
          </w:p>
        </w:tc>
        <w:tc>
          <w:tcPr>
            <w:tcW w:w="720" w:type="dxa"/>
            <w:vAlign w:val="center"/>
          </w:tcPr>
          <w:p w14:paraId="7089C2D5" w14:textId="77777777" w:rsidR="00BF6D7A" w:rsidRPr="007F3826" w:rsidRDefault="00BF6D7A" w:rsidP="00260CA1">
            <w:pPr>
              <w:jc w:val="center"/>
              <w:rPr>
                <w:sz w:val="20"/>
                <w:szCs w:val="20"/>
              </w:rPr>
            </w:pPr>
            <w:r w:rsidRPr="007F3826">
              <w:rPr>
                <w:color w:val="000000"/>
                <w:sz w:val="20"/>
                <w:szCs w:val="20"/>
              </w:rPr>
              <w:t>21-Jun-2021</w:t>
            </w:r>
          </w:p>
        </w:tc>
        <w:tc>
          <w:tcPr>
            <w:tcW w:w="1260" w:type="dxa"/>
            <w:vAlign w:val="center"/>
          </w:tcPr>
          <w:p w14:paraId="700461C2" w14:textId="77777777" w:rsidR="00BF6D7A" w:rsidRDefault="00BF6D7A" w:rsidP="00260CA1">
            <w:pPr>
              <w:jc w:val="center"/>
              <w:rPr>
                <w:color w:val="000000"/>
                <w:sz w:val="20"/>
                <w:szCs w:val="20"/>
              </w:rPr>
            </w:pPr>
            <w:r w:rsidRPr="007F3826">
              <w:rPr>
                <w:color w:val="000000"/>
                <w:sz w:val="20"/>
                <w:szCs w:val="20"/>
              </w:rPr>
              <w:t>4</w:t>
            </w:r>
            <w:r>
              <w:rPr>
                <w:color w:val="000000"/>
                <w:sz w:val="20"/>
                <w:szCs w:val="20"/>
              </w:rPr>
              <w:t>,</w:t>
            </w:r>
            <w:r w:rsidRPr="007F3826">
              <w:rPr>
                <w:color w:val="000000"/>
                <w:sz w:val="20"/>
                <w:szCs w:val="20"/>
              </w:rPr>
              <w:t>570</w:t>
            </w:r>
            <w:r>
              <w:rPr>
                <w:color w:val="000000"/>
                <w:sz w:val="20"/>
                <w:szCs w:val="20"/>
              </w:rPr>
              <w:t>,</w:t>
            </w:r>
            <w:r w:rsidRPr="007F3826">
              <w:rPr>
                <w:color w:val="000000"/>
                <w:sz w:val="20"/>
                <w:szCs w:val="20"/>
              </w:rPr>
              <w:t>16</w:t>
            </w:r>
            <w:r>
              <w:rPr>
                <w:color w:val="000000"/>
                <w:sz w:val="20"/>
                <w:szCs w:val="20"/>
              </w:rPr>
              <w:t>0</w:t>
            </w:r>
          </w:p>
          <w:p w14:paraId="73273D65" w14:textId="77777777" w:rsidR="00BF6D7A" w:rsidRPr="007F3826" w:rsidRDefault="00BF6D7A" w:rsidP="00260CA1">
            <w:pPr>
              <w:jc w:val="center"/>
              <w:rPr>
                <w:sz w:val="20"/>
                <w:szCs w:val="20"/>
              </w:rPr>
            </w:pPr>
            <w:r>
              <w:rPr>
                <w:color w:val="000000"/>
                <w:sz w:val="20"/>
                <w:szCs w:val="20"/>
              </w:rPr>
              <w:t>(9%)</w:t>
            </w:r>
          </w:p>
        </w:tc>
        <w:tc>
          <w:tcPr>
            <w:tcW w:w="778" w:type="dxa"/>
            <w:vAlign w:val="center"/>
          </w:tcPr>
          <w:p w14:paraId="436B3783" w14:textId="77777777" w:rsidR="00BF6D7A" w:rsidRPr="007F3826" w:rsidRDefault="00BF6D7A" w:rsidP="00260CA1">
            <w:pPr>
              <w:jc w:val="center"/>
              <w:rPr>
                <w:sz w:val="20"/>
                <w:szCs w:val="20"/>
              </w:rPr>
            </w:pPr>
            <w:r>
              <w:rPr>
                <w:color w:val="000000"/>
                <w:sz w:val="20"/>
                <w:szCs w:val="20"/>
              </w:rPr>
              <w:t xml:space="preserve">After June </w:t>
            </w:r>
            <w:r w:rsidRPr="00473707">
              <w:rPr>
                <w:color w:val="000000"/>
                <w:sz w:val="20"/>
                <w:szCs w:val="20"/>
              </w:rPr>
              <w:t>2022</w:t>
            </w:r>
          </w:p>
        </w:tc>
        <w:tc>
          <w:tcPr>
            <w:tcW w:w="1191" w:type="dxa"/>
            <w:vAlign w:val="center"/>
          </w:tcPr>
          <w:p w14:paraId="033D851E" w14:textId="77777777" w:rsidR="00BF6D7A" w:rsidRDefault="00BF6D7A" w:rsidP="00260CA1">
            <w:pPr>
              <w:jc w:val="center"/>
              <w:rPr>
                <w:color w:val="000000"/>
                <w:sz w:val="20"/>
                <w:szCs w:val="20"/>
              </w:rPr>
            </w:pPr>
            <w:r w:rsidRPr="007F3826">
              <w:rPr>
                <w:color w:val="000000"/>
                <w:sz w:val="20"/>
                <w:szCs w:val="20"/>
              </w:rPr>
              <w:t>1</w:t>
            </w:r>
            <w:r>
              <w:rPr>
                <w:color w:val="000000"/>
                <w:sz w:val="20"/>
                <w:szCs w:val="20"/>
              </w:rPr>
              <w:t>,</w:t>
            </w:r>
            <w:r w:rsidRPr="007F3826">
              <w:rPr>
                <w:color w:val="000000"/>
                <w:sz w:val="20"/>
                <w:szCs w:val="20"/>
              </w:rPr>
              <w:t>273</w:t>
            </w:r>
            <w:r>
              <w:rPr>
                <w:color w:val="000000"/>
                <w:sz w:val="20"/>
                <w:szCs w:val="20"/>
              </w:rPr>
              <w:t>,</w:t>
            </w:r>
            <w:r w:rsidRPr="007F3826">
              <w:rPr>
                <w:color w:val="000000"/>
                <w:sz w:val="20"/>
                <w:szCs w:val="20"/>
              </w:rPr>
              <w:t>19</w:t>
            </w:r>
            <w:r>
              <w:rPr>
                <w:color w:val="000000"/>
                <w:sz w:val="20"/>
                <w:szCs w:val="20"/>
              </w:rPr>
              <w:t>0</w:t>
            </w:r>
          </w:p>
          <w:p w14:paraId="6A289248" w14:textId="77777777" w:rsidR="00BF6D7A" w:rsidRPr="007F3826" w:rsidRDefault="00BF6D7A" w:rsidP="00260CA1">
            <w:pPr>
              <w:jc w:val="center"/>
              <w:rPr>
                <w:sz w:val="20"/>
                <w:szCs w:val="20"/>
              </w:rPr>
            </w:pPr>
            <w:r>
              <w:rPr>
                <w:color w:val="000000"/>
                <w:sz w:val="20"/>
                <w:szCs w:val="20"/>
              </w:rPr>
              <w:t>(3%)</w:t>
            </w:r>
          </w:p>
        </w:tc>
      </w:tr>
      <w:tr w:rsidR="00BF6D7A" w:rsidRPr="002F4D45" w14:paraId="247BB2BB" w14:textId="77777777" w:rsidTr="00260CA1">
        <w:trPr>
          <w:gridAfter w:val="2"/>
          <w:wAfter w:w="25" w:type="dxa"/>
          <w:trHeight w:val="980"/>
        </w:trPr>
        <w:tc>
          <w:tcPr>
            <w:tcW w:w="1260" w:type="dxa"/>
            <w:vAlign w:val="center"/>
          </w:tcPr>
          <w:p w14:paraId="35FDFA7F" w14:textId="77777777" w:rsidR="00BF6D7A" w:rsidRPr="002F4D45" w:rsidRDefault="00BF6D7A" w:rsidP="00260CA1">
            <w:pPr>
              <w:jc w:val="center"/>
              <w:rPr>
                <w:sz w:val="20"/>
                <w:szCs w:val="20"/>
              </w:rPr>
            </w:pPr>
            <w:r w:rsidRPr="001210C7">
              <w:rPr>
                <w:sz w:val="20"/>
                <w:szCs w:val="20"/>
              </w:rPr>
              <w:t>0.1%</w:t>
            </w:r>
          </w:p>
        </w:tc>
        <w:tc>
          <w:tcPr>
            <w:tcW w:w="720" w:type="dxa"/>
            <w:vAlign w:val="center"/>
          </w:tcPr>
          <w:p w14:paraId="6B7F9D1F" w14:textId="77777777" w:rsidR="00BF6D7A" w:rsidRPr="007F3826" w:rsidRDefault="00BF6D7A" w:rsidP="00260CA1">
            <w:pPr>
              <w:jc w:val="center"/>
              <w:rPr>
                <w:color w:val="000000"/>
                <w:sz w:val="20"/>
                <w:szCs w:val="20"/>
              </w:rPr>
            </w:pPr>
            <w:r w:rsidRPr="007F3826">
              <w:rPr>
                <w:color w:val="000000"/>
                <w:sz w:val="20"/>
                <w:szCs w:val="20"/>
              </w:rPr>
              <w:t>17-Mar-2021</w:t>
            </w:r>
          </w:p>
        </w:tc>
        <w:tc>
          <w:tcPr>
            <w:tcW w:w="1275" w:type="dxa"/>
            <w:vAlign w:val="center"/>
          </w:tcPr>
          <w:p w14:paraId="19BB96F0" w14:textId="77777777" w:rsidR="00BF6D7A" w:rsidRDefault="00BF6D7A" w:rsidP="00260CA1">
            <w:pPr>
              <w:jc w:val="center"/>
              <w:rPr>
                <w:color w:val="000000"/>
                <w:sz w:val="20"/>
                <w:szCs w:val="20"/>
              </w:rPr>
            </w:pPr>
            <w:r w:rsidRPr="007F3826">
              <w:rPr>
                <w:color w:val="000000"/>
                <w:sz w:val="20"/>
                <w:szCs w:val="20"/>
              </w:rPr>
              <w:t>674</w:t>
            </w:r>
            <w:r>
              <w:rPr>
                <w:color w:val="000000"/>
                <w:sz w:val="20"/>
                <w:szCs w:val="20"/>
              </w:rPr>
              <w:t>,</w:t>
            </w:r>
            <w:r w:rsidRPr="007F3826">
              <w:rPr>
                <w:color w:val="000000"/>
                <w:sz w:val="20"/>
                <w:szCs w:val="20"/>
              </w:rPr>
              <w:t>462</w:t>
            </w:r>
          </w:p>
          <w:p w14:paraId="4C9A4596" w14:textId="77777777" w:rsidR="00BF6D7A" w:rsidRPr="007F3826" w:rsidRDefault="00BF6D7A" w:rsidP="00260CA1">
            <w:pPr>
              <w:jc w:val="center"/>
              <w:rPr>
                <w:color w:val="000000"/>
                <w:sz w:val="20"/>
                <w:szCs w:val="20"/>
              </w:rPr>
            </w:pPr>
            <w:r>
              <w:rPr>
                <w:color w:val="000000"/>
                <w:sz w:val="20"/>
                <w:szCs w:val="20"/>
              </w:rPr>
              <w:t>(4%)</w:t>
            </w:r>
          </w:p>
        </w:tc>
        <w:tc>
          <w:tcPr>
            <w:tcW w:w="705" w:type="dxa"/>
            <w:gridSpan w:val="2"/>
            <w:vAlign w:val="center"/>
          </w:tcPr>
          <w:p w14:paraId="556C6182" w14:textId="77777777" w:rsidR="00BF6D7A" w:rsidRPr="007F3826" w:rsidRDefault="00BF6D7A" w:rsidP="00260CA1">
            <w:pPr>
              <w:jc w:val="center"/>
              <w:rPr>
                <w:color w:val="000000"/>
                <w:sz w:val="20"/>
                <w:szCs w:val="20"/>
              </w:rPr>
            </w:pPr>
            <w:r w:rsidRPr="007F3826">
              <w:rPr>
                <w:color w:val="000000"/>
                <w:sz w:val="20"/>
                <w:szCs w:val="20"/>
              </w:rPr>
              <w:t>30-May-2021</w:t>
            </w:r>
          </w:p>
        </w:tc>
        <w:tc>
          <w:tcPr>
            <w:tcW w:w="1260" w:type="dxa"/>
            <w:vAlign w:val="center"/>
          </w:tcPr>
          <w:p w14:paraId="39E5A626" w14:textId="77777777" w:rsidR="00BF6D7A" w:rsidRDefault="00BF6D7A" w:rsidP="00260CA1">
            <w:pPr>
              <w:jc w:val="center"/>
              <w:rPr>
                <w:color w:val="000000"/>
                <w:sz w:val="20"/>
                <w:szCs w:val="20"/>
              </w:rPr>
            </w:pPr>
            <w:r w:rsidRPr="007F3826">
              <w:rPr>
                <w:color w:val="000000"/>
                <w:sz w:val="20"/>
                <w:szCs w:val="20"/>
              </w:rPr>
              <w:t>909</w:t>
            </w:r>
            <w:r>
              <w:rPr>
                <w:color w:val="000000"/>
                <w:sz w:val="20"/>
                <w:szCs w:val="20"/>
              </w:rPr>
              <w:t>,</w:t>
            </w:r>
            <w:r w:rsidRPr="007F3826">
              <w:rPr>
                <w:color w:val="000000"/>
                <w:sz w:val="20"/>
                <w:szCs w:val="20"/>
              </w:rPr>
              <w:t>986</w:t>
            </w:r>
          </w:p>
          <w:p w14:paraId="3A23C530" w14:textId="77777777" w:rsidR="00BF6D7A" w:rsidRPr="007F3826" w:rsidRDefault="00BF6D7A" w:rsidP="00260CA1">
            <w:pPr>
              <w:jc w:val="center"/>
              <w:rPr>
                <w:color w:val="000000"/>
                <w:sz w:val="20"/>
                <w:szCs w:val="20"/>
              </w:rPr>
            </w:pPr>
            <w:r>
              <w:rPr>
                <w:color w:val="000000"/>
                <w:sz w:val="20"/>
                <w:szCs w:val="20"/>
              </w:rPr>
              <w:t>(18%)</w:t>
            </w:r>
          </w:p>
        </w:tc>
        <w:tc>
          <w:tcPr>
            <w:tcW w:w="630" w:type="dxa"/>
            <w:vAlign w:val="center"/>
          </w:tcPr>
          <w:p w14:paraId="0950A3EC" w14:textId="77777777" w:rsidR="00BF6D7A" w:rsidRPr="007F3826" w:rsidRDefault="00BF6D7A" w:rsidP="00260CA1">
            <w:pPr>
              <w:jc w:val="center"/>
              <w:rPr>
                <w:color w:val="000000"/>
                <w:sz w:val="20"/>
                <w:szCs w:val="20"/>
              </w:rPr>
            </w:pPr>
            <w:r w:rsidRPr="007F3826">
              <w:rPr>
                <w:color w:val="000000"/>
                <w:sz w:val="20"/>
                <w:szCs w:val="20"/>
              </w:rPr>
              <w:t>3-Aug-2021</w:t>
            </w:r>
          </w:p>
        </w:tc>
        <w:tc>
          <w:tcPr>
            <w:tcW w:w="1440" w:type="dxa"/>
            <w:vAlign w:val="center"/>
          </w:tcPr>
          <w:p w14:paraId="75AD5445" w14:textId="77777777" w:rsidR="00BF6D7A" w:rsidRDefault="00BF6D7A" w:rsidP="00260CA1">
            <w:pPr>
              <w:jc w:val="center"/>
              <w:rPr>
                <w:color w:val="000000"/>
                <w:sz w:val="20"/>
                <w:szCs w:val="20"/>
              </w:rPr>
            </w:pPr>
            <w:r w:rsidRPr="007F3826">
              <w:rPr>
                <w:color w:val="000000"/>
                <w:sz w:val="20"/>
                <w:szCs w:val="20"/>
              </w:rPr>
              <w:t>2</w:t>
            </w:r>
            <w:r>
              <w:rPr>
                <w:color w:val="000000"/>
                <w:sz w:val="20"/>
                <w:szCs w:val="20"/>
              </w:rPr>
              <w:t>,</w:t>
            </w:r>
            <w:r w:rsidRPr="007F3826">
              <w:rPr>
                <w:color w:val="000000"/>
                <w:sz w:val="20"/>
                <w:szCs w:val="20"/>
              </w:rPr>
              <w:t>287</w:t>
            </w:r>
            <w:r>
              <w:rPr>
                <w:color w:val="000000"/>
                <w:sz w:val="20"/>
                <w:szCs w:val="20"/>
              </w:rPr>
              <w:t>,</w:t>
            </w:r>
            <w:r w:rsidRPr="007F3826">
              <w:rPr>
                <w:color w:val="000000"/>
                <w:sz w:val="20"/>
                <w:szCs w:val="20"/>
              </w:rPr>
              <w:t>61</w:t>
            </w:r>
            <w:r>
              <w:rPr>
                <w:color w:val="000000"/>
                <w:sz w:val="20"/>
                <w:szCs w:val="20"/>
              </w:rPr>
              <w:t>0</w:t>
            </w:r>
          </w:p>
          <w:p w14:paraId="1586DC78" w14:textId="77777777" w:rsidR="00BF6D7A" w:rsidRPr="007F3826" w:rsidRDefault="00BF6D7A" w:rsidP="00260CA1">
            <w:pPr>
              <w:jc w:val="center"/>
              <w:rPr>
                <w:color w:val="000000"/>
                <w:sz w:val="20"/>
                <w:szCs w:val="20"/>
              </w:rPr>
            </w:pPr>
            <w:r>
              <w:rPr>
                <w:color w:val="000000"/>
                <w:sz w:val="20"/>
                <w:szCs w:val="20"/>
              </w:rPr>
              <w:t>(31%)</w:t>
            </w:r>
          </w:p>
        </w:tc>
        <w:tc>
          <w:tcPr>
            <w:tcW w:w="720" w:type="dxa"/>
            <w:vAlign w:val="center"/>
          </w:tcPr>
          <w:p w14:paraId="71C4B5BE" w14:textId="77777777" w:rsidR="00BF6D7A" w:rsidRPr="007F3826" w:rsidRDefault="00BF6D7A" w:rsidP="00260CA1">
            <w:pPr>
              <w:jc w:val="center"/>
              <w:rPr>
                <w:color w:val="000000"/>
                <w:sz w:val="20"/>
                <w:szCs w:val="20"/>
              </w:rPr>
            </w:pPr>
            <w:r w:rsidRPr="007F3826">
              <w:rPr>
                <w:color w:val="000000"/>
                <w:sz w:val="20"/>
                <w:szCs w:val="20"/>
              </w:rPr>
              <w:t>19-Jun-2021</w:t>
            </w:r>
          </w:p>
        </w:tc>
        <w:tc>
          <w:tcPr>
            <w:tcW w:w="1260" w:type="dxa"/>
            <w:vAlign w:val="center"/>
          </w:tcPr>
          <w:p w14:paraId="227D252C" w14:textId="77777777" w:rsidR="00BF6D7A" w:rsidRDefault="00BF6D7A" w:rsidP="00260CA1">
            <w:pPr>
              <w:jc w:val="center"/>
              <w:rPr>
                <w:color w:val="000000"/>
                <w:sz w:val="20"/>
                <w:szCs w:val="20"/>
              </w:rPr>
            </w:pPr>
            <w:r w:rsidRPr="007F3826">
              <w:rPr>
                <w:color w:val="000000"/>
                <w:sz w:val="20"/>
                <w:szCs w:val="20"/>
              </w:rPr>
              <w:t>4</w:t>
            </w:r>
            <w:r>
              <w:rPr>
                <w:color w:val="000000"/>
                <w:sz w:val="20"/>
                <w:szCs w:val="20"/>
              </w:rPr>
              <w:t>,</w:t>
            </w:r>
            <w:r w:rsidRPr="007F3826">
              <w:rPr>
                <w:color w:val="000000"/>
                <w:sz w:val="20"/>
                <w:szCs w:val="20"/>
              </w:rPr>
              <w:t>132</w:t>
            </w:r>
            <w:r>
              <w:rPr>
                <w:color w:val="000000"/>
                <w:sz w:val="20"/>
                <w:szCs w:val="20"/>
              </w:rPr>
              <w:t>,</w:t>
            </w:r>
            <w:r w:rsidRPr="007F3826">
              <w:rPr>
                <w:color w:val="000000"/>
                <w:sz w:val="20"/>
                <w:szCs w:val="20"/>
              </w:rPr>
              <w:t>22</w:t>
            </w:r>
            <w:r>
              <w:rPr>
                <w:color w:val="000000"/>
                <w:sz w:val="20"/>
                <w:szCs w:val="20"/>
              </w:rPr>
              <w:t>0</w:t>
            </w:r>
          </w:p>
          <w:p w14:paraId="3607D93C" w14:textId="77777777" w:rsidR="00BF6D7A" w:rsidRPr="007F3826" w:rsidRDefault="00BF6D7A" w:rsidP="00260CA1">
            <w:pPr>
              <w:jc w:val="center"/>
              <w:rPr>
                <w:color w:val="000000"/>
                <w:sz w:val="20"/>
                <w:szCs w:val="20"/>
              </w:rPr>
            </w:pPr>
            <w:r>
              <w:rPr>
                <w:color w:val="000000"/>
                <w:sz w:val="20"/>
                <w:szCs w:val="20"/>
              </w:rPr>
              <w:t>(17%)</w:t>
            </w:r>
          </w:p>
        </w:tc>
        <w:tc>
          <w:tcPr>
            <w:tcW w:w="778" w:type="dxa"/>
            <w:vAlign w:val="center"/>
          </w:tcPr>
          <w:p w14:paraId="66259AE0" w14:textId="77777777" w:rsidR="00BF6D7A" w:rsidRPr="007F3826" w:rsidRDefault="00BF6D7A" w:rsidP="00260CA1">
            <w:pPr>
              <w:jc w:val="center"/>
              <w:rPr>
                <w:color w:val="000000"/>
                <w:sz w:val="20"/>
                <w:szCs w:val="20"/>
              </w:rPr>
            </w:pPr>
            <w:r w:rsidRPr="007F3826">
              <w:rPr>
                <w:color w:val="000000"/>
                <w:sz w:val="20"/>
                <w:szCs w:val="20"/>
              </w:rPr>
              <w:t>9-Feb-2022</w:t>
            </w:r>
          </w:p>
        </w:tc>
        <w:tc>
          <w:tcPr>
            <w:tcW w:w="1191" w:type="dxa"/>
            <w:vAlign w:val="center"/>
          </w:tcPr>
          <w:p w14:paraId="4BB37989" w14:textId="77777777" w:rsidR="00BF6D7A" w:rsidRDefault="00BF6D7A" w:rsidP="00260CA1">
            <w:pPr>
              <w:jc w:val="center"/>
              <w:rPr>
                <w:color w:val="000000"/>
                <w:sz w:val="20"/>
                <w:szCs w:val="20"/>
              </w:rPr>
            </w:pPr>
            <w:r w:rsidRPr="007F3826">
              <w:rPr>
                <w:color w:val="000000"/>
                <w:sz w:val="20"/>
                <w:szCs w:val="20"/>
              </w:rPr>
              <w:t>1</w:t>
            </w:r>
            <w:r>
              <w:rPr>
                <w:color w:val="000000"/>
                <w:sz w:val="20"/>
                <w:szCs w:val="20"/>
              </w:rPr>
              <w:t>,</w:t>
            </w:r>
            <w:r w:rsidRPr="007F3826">
              <w:rPr>
                <w:color w:val="000000"/>
                <w:sz w:val="20"/>
                <w:szCs w:val="20"/>
              </w:rPr>
              <w:t>193</w:t>
            </w:r>
            <w:r>
              <w:rPr>
                <w:color w:val="000000"/>
                <w:sz w:val="20"/>
                <w:szCs w:val="20"/>
              </w:rPr>
              <w:t>,</w:t>
            </w:r>
            <w:r w:rsidRPr="007F3826">
              <w:rPr>
                <w:color w:val="000000"/>
                <w:sz w:val="20"/>
                <w:szCs w:val="20"/>
              </w:rPr>
              <w:t>5</w:t>
            </w:r>
            <w:r>
              <w:rPr>
                <w:color w:val="000000"/>
                <w:sz w:val="20"/>
                <w:szCs w:val="20"/>
              </w:rPr>
              <w:t>00</w:t>
            </w:r>
          </w:p>
          <w:p w14:paraId="3F4A67C4" w14:textId="77777777" w:rsidR="00BF6D7A" w:rsidRPr="007F3826" w:rsidRDefault="00BF6D7A" w:rsidP="00260CA1">
            <w:pPr>
              <w:jc w:val="center"/>
              <w:rPr>
                <w:color w:val="000000"/>
                <w:sz w:val="20"/>
                <w:szCs w:val="20"/>
              </w:rPr>
            </w:pPr>
            <w:r>
              <w:rPr>
                <w:color w:val="000000"/>
                <w:sz w:val="20"/>
                <w:szCs w:val="20"/>
              </w:rPr>
              <w:t>(9%)</w:t>
            </w:r>
          </w:p>
        </w:tc>
      </w:tr>
      <w:tr w:rsidR="00BF6D7A" w:rsidRPr="002F4D45" w14:paraId="6B30C2C0" w14:textId="77777777" w:rsidTr="00260CA1">
        <w:trPr>
          <w:gridAfter w:val="2"/>
          <w:wAfter w:w="25" w:type="dxa"/>
          <w:trHeight w:val="980"/>
        </w:trPr>
        <w:tc>
          <w:tcPr>
            <w:tcW w:w="1260" w:type="dxa"/>
            <w:vAlign w:val="center"/>
          </w:tcPr>
          <w:p w14:paraId="38847252" w14:textId="77777777" w:rsidR="00BF6D7A" w:rsidRPr="002F4D45" w:rsidRDefault="00BF6D7A" w:rsidP="00260CA1">
            <w:pPr>
              <w:jc w:val="center"/>
              <w:rPr>
                <w:sz w:val="20"/>
                <w:szCs w:val="20"/>
              </w:rPr>
            </w:pPr>
            <w:r w:rsidRPr="001210C7">
              <w:rPr>
                <w:sz w:val="20"/>
                <w:szCs w:val="20"/>
              </w:rPr>
              <w:t>0.25%</w:t>
            </w:r>
          </w:p>
        </w:tc>
        <w:tc>
          <w:tcPr>
            <w:tcW w:w="720" w:type="dxa"/>
            <w:vAlign w:val="center"/>
          </w:tcPr>
          <w:p w14:paraId="4C228B15" w14:textId="77777777" w:rsidR="00BF6D7A" w:rsidRPr="007F3826" w:rsidRDefault="00BF6D7A" w:rsidP="00260CA1">
            <w:pPr>
              <w:jc w:val="center"/>
              <w:rPr>
                <w:color w:val="000000"/>
                <w:sz w:val="20"/>
                <w:szCs w:val="20"/>
              </w:rPr>
            </w:pPr>
            <w:r w:rsidRPr="007F3826">
              <w:rPr>
                <w:color w:val="000000"/>
                <w:sz w:val="20"/>
                <w:szCs w:val="20"/>
              </w:rPr>
              <w:t>11-Mar-2021</w:t>
            </w:r>
          </w:p>
        </w:tc>
        <w:tc>
          <w:tcPr>
            <w:tcW w:w="1275" w:type="dxa"/>
            <w:vAlign w:val="center"/>
          </w:tcPr>
          <w:p w14:paraId="643E6F8E" w14:textId="77777777" w:rsidR="00BF6D7A" w:rsidRDefault="00BF6D7A" w:rsidP="00260CA1">
            <w:pPr>
              <w:jc w:val="center"/>
              <w:rPr>
                <w:color w:val="000000"/>
                <w:sz w:val="20"/>
                <w:szCs w:val="20"/>
              </w:rPr>
            </w:pPr>
            <w:r w:rsidRPr="007F3826">
              <w:rPr>
                <w:color w:val="000000"/>
                <w:sz w:val="20"/>
                <w:szCs w:val="20"/>
              </w:rPr>
              <w:t>647</w:t>
            </w:r>
            <w:r>
              <w:rPr>
                <w:color w:val="000000"/>
                <w:sz w:val="20"/>
                <w:szCs w:val="20"/>
              </w:rPr>
              <w:t>,</w:t>
            </w:r>
            <w:r w:rsidRPr="007F3826">
              <w:rPr>
                <w:color w:val="000000"/>
                <w:sz w:val="20"/>
                <w:szCs w:val="20"/>
              </w:rPr>
              <w:t>315</w:t>
            </w:r>
          </w:p>
          <w:p w14:paraId="4A4A8D00" w14:textId="77777777" w:rsidR="00BF6D7A" w:rsidRPr="007F3826" w:rsidRDefault="00BF6D7A" w:rsidP="00260CA1">
            <w:pPr>
              <w:jc w:val="center"/>
              <w:rPr>
                <w:color w:val="000000"/>
                <w:sz w:val="20"/>
                <w:szCs w:val="20"/>
              </w:rPr>
            </w:pPr>
            <w:r>
              <w:rPr>
                <w:color w:val="000000"/>
                <w:sz w:val="20"/>
                <w:szCs w:val="20"/>
              </w:rPr>
              <w:t>(7%)</w:t>
            </w:r>
          </w:p>
        </w:tc>
        <w:tc>
          <w:tcPr>
            <w:tcW w:w="705" w:type="dxa"/>
            <w:gridSpan w:val="2"/>
            <w:vAlign w:val="center"/>
          </w:tcPr>
          <w:p w14:paraId="291020DA" w14:textId="77777777" w:rsidR="00BF6D7A" w:rsidRPr="007F3826" w:rsidRDefault="00BF6D7A" w:rsidP="00260CA1">
            <w:pPr>
              <w:jc w:val="center"/>
              <w:rPr>
                <w:color w:val="000000"/>
                <w:sz w:val="20"/>
                <w:szCs w:val="20"/>
              </w:rPr>
            </w:pPr>
            <w:r w:rsidRPr="007F3826">
              <w:rPr>
                <w:color w:val="000000"/>
                <w:sz w:val="20"/>
                <w:szCs w:val="20"/>
              </w:rPr>
              <w:t>23-Apr-2021</w:t>
            </w:r>
          </w:p>
        </w:tc>
        <w:tc>
          <w:tcPr>
            <w:tcW w:w="1260" w:type="dxa"/>
            <w:vAlign w:val="center"/>
          </w:tcPr>
          <w:p w14:paraId="6AC91B97" w14:textId="77777777" w:rsidR="00BF6D7A" w:rsidRDefault="00BF6D7A" w:rsidP="00260CA1">
            <w:pPr>
              <w:jc w:val="center"/>
              <w:rPr>
                <w:color w:val="000000"/>
                <w:sz w:val="20"/>
                <w:szCs w:val="20"/>
              </w:rPr>
            </w:pPr>
            <w:r w:rsidRPr="007F3826">
              <w:rPr>
                <w:color w:val="000000"/>
                <w:sz w:val="20"/>
                <w:szCs w:val="20"/>
              </w:rPr>
              <w:t>784</w:t>
            </w:r>
            <w:r>
              <w:rPr>
                <w:color w:val="000000"/>
                <w:sz w:val="20"/>
                <w:szCs w:val="20"/>
              </w:rPr>
              <w:t>,</w:t>
            </w:r>
            <w:r w:rsidRPr="007F3826">
              <w:rPr>
                <w:color w:val="000000"/>
                <w:sz w:val="20"/>
                <w:szCs w:val="20"/>
              </w:rPr>
              <w:t>676</w:t>
            </w:r>
          </w:p>
          <w:p w14:paraId="40346C3D" w14:textId="77777777" w:rsidR="00BF6D7A" w:rsidRPr="007F3826" w:rsidRDefault="00BF6D7A" w:rsidP="00260CA1">
            <w:pPr>
              <w:jc w:val="center"/>
              <w:rPr>
                <w:color w:val="000000"/>
                <w:sz w:val="20"/>
                <w:szCs w:val="20"/>
              </w:rPr>
            </w:pPr>
            <w:r>
              <w:rPr>
                <w:color w:val="000000"/>
                <w:sz w:val="20"/>
                <w:szCs w:val="20"/>
              </w:rPr>
              <w:t>(29%)</w:t>
            </w:r>
          </w:p>
        </w:tc>
        <w:tc>
          <w:tcPr>
            <w:tcW w:w="630" w:type="dxa"/>
            <w:vAlign w:val="center"/>
          </w:tcPr>
          <w:p w14:paraId="362927B8" w14:textId="77777777" w:rsidR="00BF6D7A" w:rsidRPr="007F3826" w:rsidRDefault="00BF6D7A" w:rsidP="00260CA1">
            <w:pPr>
              <w:jc w:val="center"/>
              <w:rPr>
                <w:color w:val="000000"/>
                <w:sz w:val="20"/>
                <w:szCs w:val="20"/>
              </w:rPr>
            </w:pPr>
            <w:r w:rsidRPr="007F3826">
              <w:rPr>
                <w:color w:val="000000"/>
                <w:sz w:val="20"/>
                <w:szCs w:val="20"/>
              </w:rPr>
              <w:t>15-Jun-2021</w:t>
            </w:r>
          </w:p>
        </w:tc>
        <w:tc>
          <w:tcPr>
            <w:tcW w:w="1440" w:type="dxa"/>
            <w:vAlign w:val="center"/>
          </w:tcPr>
          <w:p w14:paraId="63E5833A" w14:textId="77777777" w:rsidR="00BF6D7A" w:rsidRDefault="00BF6D7A" w:rsidP="00260CA1">
            <w:pPr>
              <w:jc w:val="center"/>
              <w:rPr>
                <w:color w:val="000000"/>
                <w:sz w:val="20"/>
                <w:szCs w:val="20"/>
              </w:rPr>
            </w:pPr>
            <w:r w:rsidRPr="007F3826">
              <w:rPr>
                <w:color w:val="000000"/>
                <w:sz w:val="20"/>
                <w:szCs w:val="20"/>
              </w:rPr>
              <w:t>1</w:t>
            </w:r>
            <w:r>
              <w:rPr>
                <w:color w:val="000000"/>
                <w:sz w:val="20"/>
                <w:szCs w:val="20"/>
              </w:rPr>
              <w:t>,</w:t>
            </w:r>
            <w:r w:rsidRPr="007F3826">
              <w:rPr>
                <w:color w:val="000000"/>
                <w:sz w:val="20"/>
                <w:szCs w:val="20"/>
              </w:rPr>
              <w:t>385</w:t>
            </w:r>
            <w:r>
              <w:rPr>
                <w:color w:val="000000"/>
                <w:sz w:val="20"/>
                <w:szCs w:val="20"/>
              </w:rPr>
              <w:t>,</w:t>
            </w:r>
            <w:r w:rsidRPr="007F3826">
              <w:rPr>
                <w:color w:val="000000"/>
                <w:sz w:val="20"/>
                <w:szCs w:val="20"/>
              </w:rPr>
              <w:t>8</w:t>
            </w:r>
            <w:r>
              <w:rPr>
                <w:color w:val="000000"/>
                <w:sz w:val="20"/>
                <w:szCs w:val="20"/>
              </w:rPr>
              <w:t>00</w:t>
            </w:r>
          </w:p>
          <w:p w14:paraId="76E8298D" w14:textId="77777777" w:rsidR="00BF6D7A" w:rsidRPr="007F3826" w:rsidRDefault="00BF6D7A" w:rsidP="00260CA1">
            <w:pPr>
              <w:jc w:val="center"/>
              <w:rPr>
                <w:color w:val="000000"/>
                <w:sz w:val="20"/>
                <w:szCs w:val="20"/>
              </w:rPr>
            </w:pPr>
            <w:r>
              <w:rPr>
                <w:color w:val="000000"/>
                <w:sz w:val="20"/>
                <w:szCs w:val="20"/>
              </w:rPr>
              <w:t>(58%)</w:t>
            </w:r>
          </w:p>
        </w:tc>
        <w:tc>
          <w:tcPr>
            <w:tcW w:w="720" w:type="dxa"/>
            <w:vAlign w:val="center"/>
          </w:tcPr>
          <w:p w14:paraId="438EEC20" w14:textId="77777777" w:rsidR="00BF6D7A" w:rsidRPr="007F3826" w:rsidRDefault="00BF6D7A" w:rsidP="00260CA1">
            <w:pPr>
              <w:jc w:val="center"/>
              <w:rPr>
                <w:color w:val="000000"/>
                <w:sz w:val="20"/>
                <w:szCs w:val="20"/>
              </w:rPr>
            </w:pPr>
            <w:r w:rsidRPr="007F3826">
              <w:rPr>
                <w:color w:val="000000"/>
                <w:sz w:val="20"/>
                <w:szCs w:val="20"/>
              </w:rPr>
              <w:t>11-Jun-2021</w:t>
            </w:r>
          </w:p>
        </w:tc>
        <w:tc>
          <w:tcPr>
            <w:tcW w:w="1260" w:type="dxa"/>
            <w:vAlign w:val="center"/>
          </w:tcPr>
          <w:p w14:paraId="5D0562A9" w14:textId="77777777" w:rsidR="00BF6D7A" w:rsidRDefault="00BF6D7A" w:rsidP="00260CA1">
            <w:pPr>
              <w:jc w:val="center"/>
              <w:rPr>
                <w:color w:val="000000"/>
                <w:sz w:val="20"/>
                <w:szCs w:val="20"/>
              </w:rPr>
            </w:pPr>
            <w:r w:rsidRPr="007F3826">
              <w:rPr>
                <w:color w:val="000000"/>
                <w:sz w:val="20"/>
                <w:szCs w:val="20"/>
              </w:rPr>
              <w:t>2</w:t>
            </w:r>
            <w:r>
              <w:rPr>
                <w:color w:val="000000"/>
                <w:sz w:val="20"/>
                <w:szCs w:val="20"/>
              </w:rPr>
              <w:t>,</w:t>
            </w:r>
            <w:r w:rsidRPr="007F3826">
              <w:rPr>
                <w:color w:val="000000"/>
                <w:sz w:val="20"/>
                <w:szCs w:val="20"/>
              </w:rPr>
              <w:t>839</w:t>
            </w:r>
            <w:r>
              <w:rPr>
                <w:color w:val="000000"/>
                <w:sz w:val="20"/>
                <w:szCs w:val="20"/>
              </w:rPr>
              <w:t>,</w:t>
            </w:r>
            <w:r w:rsidRPr="007F3826">
              <w:rPr>
                <w:color w:val="000000"/>
                <w:sz w:val="20"/>
                <w:szCs w:val="20"/>
              </w:rPr>
              <w:t>57</w:t>
            </w:r>
            <w:r>
              <w:rPr>
                <w:color w:val="000000"/>
                <w:sz w:val="20"/>
                <w:szCs w:val="20"/>
              </w:rPr>
              <w:t>0</w:t>
            </w:r>
          </w:p>
          <w:p w14:paraId="32A6E1D6" w14:textId="77777777" w:rsidR="00BF6D7A" w:rsidRPr="007F3826" w:rsidRDefault="00BF6D7A" w:rsidP="00260CA1">
            <w:pPr>
              <w:jc w:val="center"/>
              <w:rPr>
                <w:color w:val="000000"/>
                <w:sz w:val="20"/>
                <w:szCs w:val="20"/>
              </w:rPr>
            </w:pPr>
            <w:r>
              <w:rPr>
                <w:color w:val="000000"/>
                <w:sz w:val="20"/>
                <w:szCs w:val="20"/>
              </w:rPr>
              <w:t>(43%)</w:t>
            </w:r>
          </w:p>
        </w:tc>
        <w:tc>
          <w:tcPr>
            <w:tcW w:w="778" w:type="dxa"/>
            <w:vAlign w:val="center"/>
          </w:tcPr>
          <w:p w14:paraId="47328C8F" w14:textId="77777777" w:rsidR="00BF6D7A" w:rsidRPr="007F3826" w:rsidRDefault="00BF6D7A" w:rsidP="00260CA1">
            <w:pPr>
              <w:jc w:val="center"/>
              <w:rPr>
                <w:color w:val="000000"/>
                <w:sz w:val="20"/>
                <w:szCs w:val="20"/>
              </w:rPr>
            </w:pPr>
            <w:r w:rsidRPr="007F3826">
              <w:rPr>
                <w:color w:val="000000"/>
                <w:sz w:val="20"/>
                <w:szCs w:val="20"/>
              </w:rPr>
              <w:t>28-Jul-2021</w:t>
            </w:r>
          </w:p>
        </w:tc>
        <w:tc>
          <w:tcPr>
            <w:tcW w:w="1191" w:type="dxa"/>
            <w:vAlign w:val="center"/>
          </w:tcPr>
          <w:p w14:paraId="79471E2A" w14:textId="77777777" w:rsidR="00BF6D7A" w:rsidRDefault="00BF6D7A" w:rsidP="00260CA1">
            <w:pPr>
              <w:jc w:val="center"/>
              <w:rPr>
                <w:color w:val="000000"/>
                <w:sz w:val="20"/>
                <w:szCs w:val="20"/>
              </w:rPr>
            </w:pPr>
            <w:r w:rsidRPr="007F3826">
              <w:rPr>
                <w:color w:val="000000"/>
                <w:sz w:val="20"/>
                <w:szCs w:val="20"/>
              </w:rPr>
              <w:t>873</w:t>
            </w:r>
            <w:r>
              <w:rPr>
                <w:color w:val="000000"/>
                <w:sz w:val="20"/>
                <w:szCs w:val="20"/>
              </w:rPr>
              <w:t>,</w:t>
            </w:r>
            <w:r w:rsidRPr="007F3826">
              <w:rPr>
                <w:color w:val="000000"/>
                <w:sz w:val="20"/>
                <w:szCs w:val="20"/>
              </w:rPr>
              <w:t>254</w:t>
            </w:r>
          </w:p>
          <w:p w14:paraId="385D37C1" w14:textId="77777777" w:rsidR="00BF6D7A" w:rsidRPr="007F3826" w:rsidRDefault="00BF6D7A" w:rsidP="00260CA1">
            <w:pPr>
              <w:jc w:val="center"/>
              <w:rPr>
                <w:color w:val="000000"/>
                <w:sz w:val="20"/>
                <w:szCs w:val="20"/>
              </w:rPr>
            </w:pPr>
            <w:r>
              <w:rPr>
                <w:color w:val="000000"/>
                <w:sz w:val="20"/>
                <w:szCs w:val="20"/>
              </w:rPr>
              <w:t>(33%)</w:t>
            </w:r>
          </w:p>
        </w:tc>
      </w:tr>
      <w:tr w:rsidR="00BF6D7A" w:rsidRPr="002F4D45" w14:paraId="12F1FEAC" w14:textId="77777777" w:rsidTr="00260CA1">
        <w:trPr>
          <w:gridAfter w:val="2"/>
          <w:wAfter w:w="25" w:type="dxa"/>
          <w:trHeight w:val="890"/>
        </w:trPr>
        <w:tc>
          <w:tcPr>
            <w:tcW w:w="1260" w:type="dxa"/>
            <w:vAlign w:val="center"/>
          </w:tcPr>
          <w:p w14:paraId="48AC1F35" w14:textId="77777777" w:rsidR="00BF6D7A" w:rsidRPr="002F4D45" w:rsidRDefault="00BF6D7A" w:rsidP="00260CA1">
            <w:pPr>
              <w:jc w:val="center"/>
              <w:rPr>
                <w:sz w:val="20"/>
                <w:szCs w:val="20"/>
              </w:rPr>
            </w:pPr>
            <w:r w:rsidRPr="001210C7">
              <w:rPr>
                <w:sz w:val="20"/>
                <w:szCs w:val="20"/>
              </w:rPr>
              <w:t>0.5%</w:t>
            </w:r>
          </w:p>
        </w:tc>
        <w:tc>
          <w:tcPr>
            <w:tcW w:w="720" w:type="dxa"/>
            <w:vAlign w:val="center"/>
          </w:tcPr>
          <w:p w14:paraId="0E361DFB" w14:textId="77777777" w:rsidR="00BF6D7A" w:rsidRPr="007F3826" w:rsidRDefault="00BF6D7A" w:rsidP="00260CA1">
            <w:pPr>
              <w:jc w:val="center"/>
              <w:rPr>
                <w:color w:val="000000"/>
                <w:sz w:val="20"/>
                <w:szCs w:val="20"/>
              </w:rPr>
            </w:pPr>
            <w:r w:rsidRPr="007F3826">
              <w:rPr>
                <w:color w:val="000000"/>
                <w:sz w:val="20"/>
                <w:szCs w:val="20"/>
              </w:rPr>
              <w:t>3-Mar-2021</w:t>
            </w:r>
          </w:p>
        </w:tc>
        <w:tc>
          <w:tcPr>
            <w:tcW w:w="1275" w:type="dxa"/>
            <w:vAlign w:val="center"/>
          </w:tcPr>
          <w:p w14:paraId="4D28E4F9" w14:textId="77777777" w:rsidR="00BF6D7A" w:rsidRDefault="00BF6D7A" w:rsidP="00260CA1">
            <w:pPr>
              <w:jc w:val="center"/>
              <w:rPr>
                <w:color w:val="000000"/>
                <w:sz w:val="20"/>
                <w:szCs w:val="20"/>
              </w:rPr>
            </w:pPr>
            <w:r w:rsidRPr="007F3826">
              <w:rPr>
                <w:color w:val="000000"/>
                <w:sz w:val="20"/>
                <w:szCs w:val="20"/>
              </w:rPr>
              <w:t>615</w:t>
            </w:r>
            <w:r>
              <w:rPr>
                <w:color w:val="000000"/>
                <w:sz w:val="20"/>
                <w:szCs w:val="20"/>
              </w:rPr>
              <w:t>,</w:t>
            </w:r>
            <w:r w:rsidRPr="007F3826">
              <w:rPr>
                <w:color w:val="000000"/>
                <w:sz w:val="20"/>
                <w:szCs w:val="20"/>
              </w:rPr>
              <w:t>607</w:t>
            </w:r>
          </w:p>
          <w:p w14:paraId="34E5068A" w14:textId="77777777" w:rsidR="00BF6D7A" w:rsidRPr="007F3826" w:rsidRDefault="00BF6D7A" w:rsidP="00260CA1">
            <w:pPr>
              <w:jc w:val="center"/>
              <w:rPr>
                <w:color w:val="000000"/>
                <w:sz w:val="20"/>
                <w:szCs w:val="20"/>
              </w:rPr>
            </w:pPr>
            <w:r>
              <w:rPr>
                <w:color w:val="000000"/>
                <w:sz w:val="20"/>
                <w:szCs w:val="20"/>
              </w:rPr>
              <w:t>(12%)</w:t>
            </w:r>
          </w:p>
        </w:tc>
        <w:tc>
          <w:tcPr>
            <w:tcW w:w="705" w:type="dxa"/>
            <w:gridSpan w:val="2"/>
            <w:vAlign w:val="center"/>
          </w:tcPr>
          <w:p w14:paraId="5138AD0E" w14:textId="77777777" w:rsidR="00BF6D7A" w:rsidRPr="007F3826" w:rsidRDefault="00BF6D7A" w:rsidP="00260CA1">
            <w:pPr>
              <w:jc w:val="center"/>
              <w:rPr>
                <w:color w:val="000000"/>
                <w:sz w:val="20"/>
                <w:szCs w:val="20"/>
              </w:rPr>
            </w:pPr>
            <w:r w:rsidRPr="007F3826">
              <w:rPr>
                <w:color w:val="000000"/>
                <w:sz w:val="20"/>
                <w:szCs w:val="20"/>
              </w:rPr>
              <w:t>26-Mar-2021</w:t>
            </w:r>
          </w:p>
        </w:tc>
        <w:tc>
          <w:tcPr>
            <w:tcW w:w="1260" w:type="dxa"/>
            <w:vAlign w:val="center"/>
          </w:tcPr>
          <w:p w14:paraId="0653D286" w14:textId="77777777" w:rsidR="00BF6D7A" w:rsidRDefault="00BF6D7A" w:rsidP="00260CA1">
            <w:pPr>
              <w:jc w:val="center"/>
              <w:rPr>
                <w:color w:val="000000"/>
                <w:sz w:val="20"/>
                <w:szCs w:val="20"/>
              </w:rPr>
            </w:pPr>
            <w:r w:rsidRPr="007F3826">
              <w:rPr>
                <w:color w:val="000000"/>
                <w:sz w:val="20"/>
                <w:szCs w:val="20"/>
              </w:rPr>
              <w:t>685</w:t>
            </w:r>
            <w:r>
              <w:rPr>
                <w:color w:val="000000"/>
                <w:sz w:val="20"/>
                <w:szCs w:val="20"/>
              </w:rPr>
              <w:t>,</w:t>
            </w:r>
            <w:r w:rsidRPr="007F3826">
              <w:rPr>
                <w:color w:val="000000"/>
                <w:sz w:val="20"/>
                <w:szCs w:val="20"/>
              </w:rPr>
              <w:t>706</w:t>
            </w:r>
          </w:p>
          <w:p w14:paraId="58C00963" w14:textId="77777777" w:rsidR="00BF6D7A" w:rsidRPr="007F3826" w:rsidRDefault="00BF6D7A" w:rsidP="00260CA1">
            <w:pPr>
              <w:jc w:val="center"/>
              <w:rPr>
                <w:color w:val="000000"/>
                <w:sz w:val="20"/>
                <w:szCs w:val="20"/>
              </w:rPr>
            </w:pPr>
            <w:r>
              <w:rPr>
                <w:color w:val="000000"/>
                <w:sz w:val="20"/>
                <w:szCs w:val="20"/>
              </w:rPr>
              <w:t>(38%)</w:t>
            </w:r>
          </w:p>
        </w:tc>
        <w:tc>
          <w:tcPr>
            <w:tcW w:w="630" w:type="dxa"/>
            <w:vAlign w:val="center"/>
          </w:tcPr>
          <w:p w14:paraId="5A350955" w14:textId="77777777" w:rsidR="00BF6D7A" w:rsidRPr="007F3826" w:rsidRDefault="00BF6D7A" w:rsidP="00260CA1">
            <w:pPr>
              <w:jc w:val="center"/>
              <w:rPr>
                <w:color w:val="000000"/>
                <w:sz w:val="20"/>
                <w:szCs w:val="20"/>
              </w:rPr>
            </w:pPr>
            <w:r w:rsidRPr="007F3826">
              <w:rPr>
                <w:color w:val="000000"/>
                <w:sz w:val="20"/>
                <w:szCs w:val="20"/>
              </w:rPr>
              <w:t>28-Apr-2021</w:t>
            </w:r>
          </w:p>
        </w:tc>
        <w:tc>
          <w:tcPr>
            <w:tcW w:w="1440" w:type="dxa"/>
            <w:vAlign w:val="center"/>
          </w:tcPr>
          <w:p w14:paraId="3FB3F113" w14:textId="77777777" w:rsidR="00BF6D7A" w:rsidRDefault="00BF6D7A" w:rsidP="00260CA1">
            <w:pPr>
              <w:jc w:val="center"/>
              <w:rPr>
                <w:color w:val="000000"/>
                <w:sz w:val="20"/>
                <w:szCs w:val="20"/>
              </w:rPr>
            </w:pPr>
            <w:r w:rsidRPr="007F3826">
              <w:rPr>
                <w:color w:val="000000"/>
                <w:sz w:val="20"/>
                <w:szCs w:val="20"/>
              </w:rPr>
              <w:t>882</w:t>
            </w:r>
            <w:r>
              <w:rPr>
                <w:color w:val="000000"/>
                <w:sz w:val="20"/>
                <w:szCs w:val="20"/>
              </w:rPr>
              <w:t>,</w:t>
            </w:r>
            <w:r w:rsidRPr="007F3826">
              <w:rPr>
                <w:color w:val="000000"/>
                <w:sz w:val="20"/>
                <w:szCs w:val="20"/>
              </w:rPr>
              <w:t>795</w:t>
            </w:r>
          </w:p>
          <w:p w14:paraId="75342EA8" w14:textId="77777777" w:rsidR="00BF6D7A" w:rsidRPr="007F3826" w:rsidRDefault="00BF6D7A" w:rsidP="00260CA1">
            <w:pPr>
              <w:jc w:val="center"/>
              <w:rPr>
                <w:color w:val="000000"/>
                <w:sz w:val="20"/>
                <w:szCs w:val="20"/>
              </w:rPr>
            </w:pPr>
            <w:r>
              <w:rPr>
                <w:color w:val="000000"/>
                <w:sz w:val="20"/>
                <w:szCs w:val="20"/>
              </w:rPr>
              <w:t>(73%)</w:t>
            </w:r>
          </w:p>
        </w:tc>
        <w:tc>
          <w:tcPr>
            <w:tcW w:w="720" w:type="dxa"/>
            <w:vAlign w:val="center"/>
          </w:tcPr>
          <w:p w14:paraId="6DEECB2E" w14:textId="77777777" w:rsidR="00BF6D7A" w:rsidRPr="007F3826" w:rsidRDefault="00BF6D7A" w:rsidP="00260CA1">
            <w:pPr>
              <w:jc w:val="center"/>
              <w:rPr>
                <w:color w:val="000000"/>
                <w:sz w:val="20"/>
                <w:szCs w:val="20"/>
              </w:rPr>
            </w:pPr>
            <w:r w:rsidRPr="007F3826">
              <w:rPr>
                <w:color w:val="000000"/>
                <w:sz w:val="20"/>
                <w:szCs w:val="20"/>
              </w:rPr>
              <w:t>5-Jun-2021</w:t>
            </w:r>
          </w:p>
        </w:tc>
        <w:tc>
          <w:tcPr>
            <w:tcW w:w="1260" w:type="dxa"/>
            <w:vAlign w:val="center"/>
          </w:tcPr>
          <w:p w14:paraId="7CF59021" w14:textId="77777777" w:rsidR="00BF6D7A" w:rsidRDefault="00BF6D7A" w:rsidP="00260CA1">
            <w:pPr>
              <w:jc w:val="center"/>
              <w:rPr>
                <w:color w:val="000000"/>
                <w:sz w:val="20"/>
                <w:szCs w:val="20"/>
              </w:rPr>
            </w:pPr>
            <w:r w:rsidRPr="007F3826">
              <w:rPr>
                <w:color w:val="000000"/>
                <w:sz w:val="20"/>
                <w:szCs w:val="20"/>
              </w:rPr>
              <w:t>1</w:t>
            </w:r>
            <w:r>
              <w:rPr>
                <w:color w:val="000000"/>
                <w:sz w:val="20"/>
                <w:szCs w:val="20"/>
              </w:rPr>
              <w:t>,</w:t>
            </w:r>
            <w:r w:rsidRPr="007F3826">
              <w:rPr>
                <w:color w:val="000000"/>
                <w:sz w:val="20"/>
                <w:szCs w:val="20"/>
              </w:rPr>
              <w:t>439</w:t>
            </w:r>
            <w:r>
              <w:rPr>
                <w:color w:val="000000"/>
                <w:sz w:val="20"/>
                <w:szCs w:val="20"/>
              </w:rPr>
              <w:t>,</w:t>
            </w:r>
            <w:r w:rsidRPr="007F3826">
              <w:rPr>
                <w:color w:val="000000"/>
                <w:sz w:val="20"/>
                <w:szCs w:val="20"/>
              </w:rPr>
              <w:t>03</w:t>
            </w:r>
            <w:r>
              <w:rPr>
                <w:color w:val="000000"/>
                <w:sz w:val="20"/>
                <w:szCs w:val="20"/>
              </w:rPr>
              <w:t>0</w:t>
            </w:r>
          </w:p>
          <w:p w14:paraId="73A73BE5" w14:textId="77777777" w:rsidR="00BF6D7A" w:rsidRPr="007F3826" w:rsidRDefault="00BF6D7A" w:rsidP="00260CA1">
            <w:pPr>
              <w:jc w:val="center"/>
              <w:rPr>
                <w:color w:val="000000"/>
                <w:sz w:val="20"/>
                <w:szCs w:val="20"/>
              </w:rPr>
            </w:pPr>
            <w:r>
              <w:rPr>
                <w:color w:val="000000"/>
                <w:sz w:val="20"/>
                <w:szCs w:val="20"/>
              </w:rPr>
              <w:t>(71%)</w:t>
            </w:r>
          </w:p>
        </w:tc>
        <w:tc>
          <w:tcPr>
            <w:tcW w:w="778" w:type="dxa"/>
            <w:vAlign w:val="center"/>
          </w:tcPr>
          <w:p w14:paraId="71B1AE69" w14:textId="77777777" w:rsidR="00BF6D7A" w:rsidRPr="007F3826" w:rsidRDefault="00BF6D7A" w:rsidP="00260CA1">
            <w:pPr>
              <w:jc w:val="center"/>
              <w:rPr>
                <w:color w:val="000000"/>
                <w:sz w:val="20"/>
                <w:szCs w:val="20"/>
              </w:rPr>
            </w:pPr>
            <w:r w:rsidRPr="007F3826">
              <w:rPr>
                <w:color w:val="000000"/>
                <w:sz w:val="20"/>
                <w:szCs w:val="20"/>
              </w:rPr>
              <w:t>13-May-2021</w:t>
            </w:r>
          </w:p>
        </w:tc>
        <w:tc>
          <w:tcPr>
            <w:tcW w:w="1191" w:type="dxa"/>
            <w:vAlign w:val="center"/>
          </w:tcPr>
          <w:p w14:paraId="487CD37A" w14:textId="77777777" w:rsidR="00BF6D7A" w:rsidRDefault="00BF6D7A" w:rsidP="00260CA1">
            <w:pPr>
              <w:jc w:val="center"/>
              <w:rPr>
                <w:color w:val="000000"/>
                <w:sz w:val="20"/>
                <w:szCs w:val="20"/>
              </w:rPr>
            </w:pPr>
            <w:r w:rsidRPr="007F3826">
              <w:rPr>
                <w:color w:val="000000"/>
                <w:sz w:val="20"/>
                <w:szCs w:val="20"/>
              </w:rPr>
              <w:t>689</w:t>
            </w:r>
            <w:r>
              <w:rPr>
                <w:color w:val="000000"/>
                <w:sz w:val="20"/>
                <w:szCs w:val="20"/>
              </w:rPr>
              <w:t>,</w:t>
            </w:r>
            <w:r w:rsidRPr="007F3826">
              <w:rPr>
                <w:color w:val="000000"/>
                <w:sz w:val="20"/>
                <w:szCs w:val="20"/>
              </w:rPr>
              <w:t>698</w:t>
            </w:r>
          </w:p>
          <w:p w14:paraId="77C9C75C" w14:textId="77777777" w:rsidR="00BF6D7A" w:rsidRPr="007F3826" w:rsidRDefault="00BF6D7A" w:rsidP="00260CA1">
            <w:pPr>
              <w:jc w:val="center"/>
              <w:rPr>
                <w:color w:val="000000"/>
                <w:sz w:val="20"/>
                <w:szCs w:val="20"/>
              </w:rPr>
            </w:pPr>
            <w:r>
              <w:rPr>
                <w:color w:val="000000"/>
                <w:sz w:val="20"/>
                <w:szCs w:val="20"/>
              </w:rPr>
              <w:t>(47%)</w:t>
            </w:r>
          </w:p>
        </w:tc>
      </w:tr>
    </w:tbl>
    <w:p w14:paraId="68C3D5D6" w14:textId="77777777" w:rsidR="00BF6D7A" w:rsidRDefault="00BF6D7A" w:rsidP="00BF6D7A"/>
    <w:p w14:paraId="3BEF6C47" w14:textId="77777777" w:rsidR="00BF6D7A" w:rsidRDefault="00BF6D7A" w:rsidP="00BF6D7A">
      <w:pPr>
        <w:spacing w:after="160" w:line="259" w:lineRule="auto"/>
      </w:pPr>
      <w:r>
        <w:br w:type="page"/>
      </w:r>
    </w:p>
    <w:p w14:paraId="6B19AB18" w14:textId="1527BC26" w:rsidR="00BF6D7A" w:rsidRPr="001B70F9" w:rsidRDefault="00BF6D7A" w:rsidP="00BF6D7A">
      <w:bookmarkStart w:id="27" w:name="_Toc75964031"/>
      <w:r w:rsidRPr="002A224E">
        <w:rPr>
          <w:rStyle w:val="Heading2Char"/>
        </w:rPr>
        <w:lastRenderedPageBreak/>
        <w:t xml:space="preserve">Table </w:t>
      </w:r>
      <w:r w:rsidR="00DD6C14">
        <w:rPr>
          <w:rStyle w:val="Heading2Char"/>
        </w:rPr>
        <w:t>s</w:t>
      </w:r>
      <w:r w:rsidR="00BE4139">
        <w:rPr>
          <w:rStyle w:val="Heading2Char"/>
        </w:rPr>
        <w:t>8.</w:t>
      </w:r>
      <w:r w:rsidRPr="002A224E">
        <w:rPr>
          <w:rStyle w:val="Heading2Char"/>
        </w:rPr>
        <w:t xml:space="preserve"> Controllable spread date and number of cases on December 31, 2021 for different </w:t>
      </w:r>
      <w:bookmarkStart w:id="28" w:name="_Hlk63753873"/>
      <w:r w:rsidRPr="002A224E">
        <w:rPr>
          <w:rStyle w:val="Heading2Char"/>
        </w:rPr>
        <w:t xml:space="preserve">vaccination effectiveness </w:t>
      </w:r>
      <w:bookmarkStart w:id="29" w:name="_Hlk63753851"/>
      <w:bookmarkEnd w:id="28"/>
      <w:r w:rsidRPr="002A224E">
        <w:rPr>
          <w:rStyle w:val="Heading2Char"/>
        </w:rPr>
        <w:t>scenarios</w:t>
      </w:r>
      <w:r>
        <w:rPr>
          <w:rStyle w:val="Heading2Char"/>
        </w:rPr>
        <w:t xml:space="preserve"> </w:t>
      </w:r>
      <w:r w:rsidRPr="003905C2">
        <w:rPr>
          <w:rStyle w:val="Heading2Char"/>
        </w:rPr>
        <w:t xml:space="preserve">when vaccination effectiveness is modeled as a reduction in </w:t>
      </w:r>
      <w:r>
        <w:rPr>
          <w:rStyle w:val="Heading2Char"/>
        </w:rPr>
        <w:t xml:space="preserve">probability of </w:t>
      </w:r>
      <w:r w:rsidRPr="003905C2">
        <w:rPr>
          <w:rStyle w:val="Heading2Char"/>
        </w:rPr>
        <w:t>be</w:t>
      </w:r>
      <w:r>
        <w:rPr>
          <w:rStyle w:val="Heading2Char"/>
        </w:rPr>
        <w:t>com</w:t>
      </w:r>
      <w:r w:rsidRPr="003905C2">
        <w:rPr>
          <w:rStyle w:val="Heading2Char"/>
        </w:rPr>
        <w:t xml:space="preserve">ing infected </w:t>
      </w:r>
      <w:r w:rsidRPr="002A224E">
        <w:rPr>
          <w:rStyle w:val="Heading2Char"/>
        </w:rPr>
        <w:t>(vaccine coverage 50%, vaccination capacity 0.</w:t>
      </w:r>
      <w:r w:rsidR="002E2A01">
        <w:rPr>
          <w:rStyle w:val="Heading2Char"/>
        </w:rPr>
        <w:t>25</w:t>
      </w:r>
      <w:r w:rsidRPr="002A224E">
        <w:rPr>
          <w:rStyle w:val="Heading2Char"/>
        </w:rPr>
        <w:t>%</w:t>
      </w:r>
      <w:bookmarkEnd w:id="29"/>
      <w:r w:rsidRPr="002A224E">
        <w:rPr>
          <w:rStyle w:val="Heading2Char"/>
        </w:rPr>
        <w:t>)</w:t>
      </w:r>
      <w:bookmarkEnd w:id="27"/>
      <w:r w:rsidRPr="0033135A">
        <w:t>.</w:t>
      </w:r>
      <w:r w:rsidRPr="001B70F9">
        <w:t xml:space="preserve"> Numbers in parentheses represent percent reduction relative to no vaccine.</w:t>
      </w:r>
    </w:p>
    <w:p w14:paraId="52C5A69D" w14:textId="77777777" w:rsidR="00BF6D7A" w:rsidRDefault="00BF6D7A" w:rsidP="00BF6D7A">
      <w:pPr>
        <w:pStyle w:val="xxxmsonormal"/>
      </w:pPr>
    </w:p>
    <w:tbl>
      <w:tblPr>
        <w:tblStyle w:val="TableGrid"/>
        <w:tblW w:w="11250" w:type="dxa"/>
        <w:tblInd w:w="-725" w:type="dxa"/>
        <w:tblLayout w:type="fixed"/>
        <w:tblLook w:val="04A0" w:firstRow="1" w:lastRow="0" w:firstColumn="1" w:lastColumn="0" w:noHBand="0" w:noVBand="1"/>
      </w:tblPr>
      <w:tblGrid>
        <w:gridCol w:w="1260"/>
        <w:gridCol w:w="720"/>
        <w:gridCol w:w="1260"/>
        <w:gridCol w:w="720"/>
        <w:gridCol w:w="1260"/>
        <w:gridCol w:w="630"/>
        <w:gridCol w:w="1440"/>
        <w:gridCol w:w="720"/>
        <w:gridCol w:w="1260"/>
        <w:gridCol w:w="778"/>
        <w:gridCol w:w="1202"/>
      </w:tblGrid>
      <w:tr w:rsidR="00BF6D7A" w:rsidRPr="001210C7" w14:paraId="1F65A46E" w14:textId="77777777" w:rsidTr="00260CA1">
        <w:trPr>
          <w:trHeight w:val="491"/>
        </w:trPr>
        <w:tc>
          <w:tcPr>
            <w:tcW w:w="11250" w:type="dxa"/>
            <w:gridSpan w:val="11"/>
            <w:vAlign w:val="center"/>
          </w:tcPr>
          <w:p w14:paraId="0395A849" w14:textId="77777777" w:rsidR="00BF6D7A" w:rsidRPr="001210C7" w:rsidRDefault="00BF6D7A" w:rsidP="00260CA1">
            <w:pPr>
              <w:rPr>
                <w:sz w:val="20"/>
                <w:szCs w:val="20"/>
              </w:rPr>
            </w:pPr>
            <w:r>
              <w:rPr>
                <w:sz w:val="20"/>
                <w:szCs w:val="20"/>
              </w:rPr>
              <w:t>NYC</w:t>
            </w:r>
          </w:p>
        </w:tc>
      </w:tr>
      <w:tr w:rsidR="00BF6D7A" w:rsidRPr="001210C7" w14:paraId="06AEA0F7" w14:textId="77777777" w:rsidTr="00260CA1">
        <w:trPr>
          <w:trHeight w:val="491"/>
        </w:trPr>
        <w:tc>
          <w:tcPr>
            <w:tcW w:w="1260" w:type="dxa"/>
            <w:vAlign w:val="center"/>
          </w:tcPr>
          <w:p w14:paraId="1961D460" w14:textId="77777777" w:rsidR="00BF6D7A" w:rsidRPr="001210C7" w:rsidRDefault="00BF6D7A" w:rsidP="00260CA1">
            <w:pPr>
              <w:jc w:val="center"/>
              <w:rPr>
                <w:sz w:val="20"/>
                <w:szCs w:val="20"/>
              </w:rPr>
            </w:pPr>
          </w:p>
        </w:tc>
        <w:tc>
          <w:tcPr>
            <w:tcW w:w="1980" w:type="dxa"/>
            <w:gridSpan w:val="2"/>
            <w:vAlign w:val="center"/>
          </w:tcPr>
          <w:p w14:paraId="591D1421" w14:textId="77777777" w:rsidR="00BF6D7A" w:rsidRPr="001210C7" w:rsidRDefault="00BF6D7A" w:rsidP="00260CA1">
            <w:pPr>
              <w:jc w:val="center"/>
              <w:rPr>
                <w:sz w:val="20"/>
                <w:szCs w:val="20"/>
              </w:rPr>
            </w:pPr>
            <w:r>
              <w:rPr>
                <w:sz w:val="20"/>
                <w:szCs w:val="20"/>
              </w:rPr>
              <w:t>90</w:t>
            </w:r>
            <w:r w:rsidRPr="001210C7">
              <w:rPr>
                <w:sz w:val="20"/>
                <w:szCs w:val="20"/>
              </w:rPr>
              <w:t>% Adherence</w:t>
            </w:r>
          </w:p>
        </w:tc>
        <w:tc>
          <w:tcPr>
            <w:tcW w:w="1980" w:type="dxa"/>
            <w:gridSpan w:val="2"/>
            <w:vAlign w:val="center"/>
          </w:tcPr>
          <w:p w14:paraId="4B9A2B1A" w14:textId="77777777" w:rsidR="00BF6D7A" w:rsidRPr="001210C7" w:rsidRDefault="00BF6D7A" w:rsidP="00260CA1">
            <w:pPr>
              <w:jc w:val="center"/>
              <w:rPr>
                <w:sz w:val="20"/>
                <w:szCs w:val="20"/>
              </w:rPr>
            </w:pPr>
            <w:r>
              <w:rPr>
                <w:sz w:val="20"/>
                <w:szCs w:val="20"/>
              </w:rPr>
              <w:t>85</w:t>
            </w:r>
            <w:r w:rsidRPr="001210C7">
              <w:rPr>
                <w:sz w:val="20"/>
                <w:szCs w:val="20"/>
              </w:rPr>
              <w:t>% Adherence</w:t>
            </w:r>
          </w:p>
        </w:tc>
        <w:tc>
          <w:tcPr>
            <w:tcW w:w="2070" w:type="dxa"/>
            <w:gridSpan w:val="2"/>
            <w:vAlign w:val="center"/>
          </w:tcPr>
          <w:p w14:paraId="74745A9C" w14:textId="77777777" w:rsidR="00BF6D7A" w:rsidRPr="001210C7" w:rsidRDefault="00BF6D7A" w:rsidP="00260CA1">
            <w:pPr>
              <w:jc w:val="center"/>
              <w:rPr>
                <w:sz w:val="20"/>
                <w:szCs w:val="20"/>
              </w:rPr>
            </w:pPr>
            <w:r>
              <w:rPr>
                <w:sz w:val="20"/>
                <w:szCs w:val="20"/>
              </w:rPr>
              <w:t>80</w:t>
            </w:r>
            <w:r w:rsidRPr="001210C7">
              <w:rPr>
                <w:sz w:val="20"/>
                <w:szCs w:val="20"/>
              </w:rPr>
              <w:t>% Adherence</w:t>
            </w:r>
          </w:p>
        </w:tc>
        <w:tc>
          <w:tcPr>
            <w:tcW w:w="1980" w:type="dxa"/>
            <w:gridSpan w:val="2"/>
            <w:vAlign w:val="center"/>
          </w:tcPr>
          <w:p w14:paraId="2EC50E88" w14:textId="77777777" w:rsidR="00BF6D7A" w:rsidRPr="001210C7" w:rsidRDefault="00BF6D7A" w:rsidP="00260CA1">
            <w:pPr>
              <w:jc w:val="center"/>
              <w:rPr>
                <w:sz w:val="20"/>
                <w:szCs w:val="20"/>
              </w:rPr>
            </w:pPr>
            <w:r>
              <w:rPr>
                <w:sz w:val="20"/>
                <w:szCs w:val="20"/>
              </w:rPr>
              <w:t>75</w:t>
            </w:r>
            <w:r w:rsidRPr="001210C7">
              <w:rPr>
                <w:sz w:val="20"/>
                <w:szCs w:val="20"/>
              </w:rPr>
              <w:t>% Adherence</w:t>
            </w:r>
          </w:p>
        </w:tc>
        <w:tc>
          <w:tcPr>
            <w:tcW w:w="1980" w:type="dxa"/>
            <w:gridSpan w:val="2"/>
            <w:vAlign w:val="center"/>
          </w:tcPr>
          <w:p w14:paraId="58CB349F" w14:textId="77777777" w:rsidR="00BF6D7A" w:rsidRPr="001210C7" w:rsidRDefault="00BF6D7A" w:rsidP="00260CA1">
            <w:pPr>
              <w:jc w:val="center"/>
              <w:rPr>
                <w:sz w:val="20"/>
                <w:szCs w:val="20"/>
              </w:rPr>
            </w:pPr>
            <w:r w:rsidRPr="001210C7">
              <w:rPr>
                <w:sz w:val="20"/>
                <w:szCs w:val="20"/>
              </w:rPr>
              <w:t>Dynamic Adherence</w:t>
            </w:r>
          </w:p>
        </w:tc>
      </w:tr>
      <w:tr w:rsidR="00BF6D7A" w:rsidRPr="00D86356" w14:paraId="5A18F5C5" w14:textId="77777777" w:rsidTr="00260CA1">
        <w:trPr>
          <w:trHeight w:val="725"/>
        </w:trPr>
        <w:tc>
          <w:tcPr>
            <w:tcW w:w="1260" w:type="dxa"/>
            <w:vAlign w:val="center"/>
          </w:tcPr>
          <w:p w14:paraId="7461D81A" w14:textId="77777777" w:rsidR="00BF6D7A" w:rsidRPr="002F4D45" w:rsidRDefault="00BF6D7A" w:rsidP="00260CA1">
            <w:pPr>
              <w:jc w:val="center"/>
              <w:rPr>
                <w:sz w:val="20"/>
                <w:szCs w:val="20"/>
              </w:rPr>
            </w:pPr>
            <w:r>
              <w:rPr>
                <w:sz w:val="20"/>
                <w:szCs w:val="20"/>
              </w:rPr>
              <w:t>Vaccine effectiveness</w:t>
            </w:r>
          </w:p>
        </w:tc>
        <w:tc>
          <w:tcPr>
            <w:tcW w:w="720" w:type="dxa"/>
            <w:vAlign w:val="center"/>
          </w:tcPr>
          <w:p w14:paraId="68AC5C5F"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37609D53" w14:textId="77777777" w:rsidR="00BF6D7A" w:rsidRPr="00D86356" w:rsidRDefault="00BF6D7A" w:rsidP="00260CA1">
            <w:pPr>
              <w:jc w:val="center"/>
              <w:rPr>
                <w:color w:val="000000"/>
                <w:sz w:val="20"/>
                <w:szCs w:val="20"/>
              </w:rPr>
            </w:pPr>
            <w:r>
              <w:rPr>
                <w:sz w:val="20"/>
                <w:szCs w:val="20"/>
              </w:rPr>
              <w:t>Number of cases</w:t>
            </w:r>
          </w:p>
        </w:tc>
        <w:tc>
          <w:tcPr>
            <w:tcW w:w="720" w:type="dxa"/>
            <w:vAlign w:val="center"/>
          </w:tcPr>
          <w:p w14:paraId="108059D0"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2702402E" w14:textId="77777777" w:rsidR="00BF6D7A" w:rsidRPr="00D86356" w:rsidRDefault="00BF6D7A" w:rsidP="00260CA1">
            <w:pPr>
              <w:jc w:val="center"/>
              <w:rPr>
                <w:color w:val="000000"/>
                <w:sz w:val="20"/>
                <w:szCs w:val="20"/>
              </w:rPr>
            </w:pPr>
            <w:r>
              <w:rPr>
                <w:sz w:val="20"/>
                <w:szCs w:val="20"/>
              </w:rPr>
              <w:t>Number of cases</w:t>
            </w:r>
          </w:p>
        </w:tc>
        <w:tc>
          <w:tcPr>
            <w:tcW w:w="630" w:type="dxa"/>
            <w:vAlign w:val="center"/>
          </w:tcPr>
          <w:p w14:paraId="1C64E05B" w14:textId="77777777" w:rsidR="00BF6D7A" w:rsidRPr="00D86356" w:rsidRDefault="00BF6D7A" w:rsidP="00260CA1">
            <w:pPr>
              <w:jc w:val="center"/>
              <w:rPr>
                <w:color w:val="000000"/>
                <w:sz w:val="20"/>
                <w:szCs w:val="20"/>
              </w:rPr>
            </w:pPr>
            <w:r w:rsidRPr="001210C7">
              <w:rPr>
                <w:sz w:val="20"/>
                <w:szCs w:val="20"/>
              </w:rPr>
              <w:t>Date</w:t>
            </w:r>
          </w:p>
        </w:tc>
        <w:tc>
          <w:tcPr>
            <w:tcW w:w="1440" w:type="dxa"/>
            <w:vAlign w:val="center"/>
          </w:tcPr>
          <w:p w14:paraId="64FFCD03" w14:textId="77777777" w:rsidR="00BF6D7A" w:rsidRPr="00D86356" w:rsidRDefault="00BF6D7A" w:rsidP="00260CA1">
            <w:pPr>
              <w:jc w:val="center"/>
              <w:rPr>
                <w:color w:val="000000"/>
                <w:sz w:val="20"/>
                <w:szCs w:val="20"/>
              </w:rPr>
            </w:pPr>
            <w:r>
              <w:rPr>
                <w:sz w:val="20"/>
                <w:szCs w:val="20"/>
              </w:rPr>
              <w:t>Number of cases</w:t>
            </w:r>
          </w:p>
        </w:tc>
        <w:tc>
          <w:tcPr>
            <w:tcW w:w="720" w:type="dxa"/>
            <w:vAlign w:val="center"/>
          </w:tcPr>
          <w:p w14:paraId="4468D0A5" w14:textId="77777777" w:rsidR="00BF6D7A" w:rsidRPr="00D86356" w:rsidRDefault="00BF6D7A" w:rsidP="00260CA1">
            <w:pPr>
              <w:jc w:val="center"/>
              <w:rPr>
                <w:color w:val="000000"/>
                <w:sz w:val="20"/>
                <w:szCs w:val="20"/>
              </w:rPr>
            </w:pPr>
            <w:r w:rsidRPr="001210C7">
              <w:rPr>
                <w:sz w:val="20"/>
                <w:szCs w:val="20"/>
              </w:rPr>
              <w:t>Date</w:t>
            </w:r>
          </w:p>
        </w:tc>
        <w:tc>
          <w:tcPr>
            <w:tcW w:w="1260" w:type="dxa"/>
            <w:vAlign w:val="center"/>
          </w:tcPr>
          <w:p w14:paraId="04191AA5" w14:textId="77777777" w:rsidR="00BF6D7A" w:rsidRPr="00D86356" w:rsidRDefault="00BF6D7A" w:rsidP="00260CA1">
            <w:pPr>
              <w:jc w:val="center"/>
              <w:rPr>
                <w:color w:val="000000"/>
                <w:sz w:val="20"/>
                <w:szCs w:val="20"/>
              </w:rPr>
            </w:pPr>
            <w:r>
              <w:rPr>
                <w:sz w:val="20"/>
                <w:szCs w:val="20"/>
              </w:rPr>
              <w:t>Number of cases</w:t>
            </w:r>
          </w:p>
        </w:tc>
        <w:tc>
          <w:tcPr>
            <w:tcW w:w="778" w:type="dxa"/>
            <w:vAlign w:val="center"/>
          </w:tcPr>
          <w:p w14:paraId="521FD11B" w14:textId="77777777" w:rsidR="00BF6D7A" w:rsidRPr="00D86356" w:rsidRDefault="00BF6D7A" w:rsidP="00260CA1">
            <w:pPr>
              <w:jc w:val="center"/>
              <w:rPr>
                <w:color w:val="000000"/>
                <w:sz w:val="20"/>
                <w:szCs w:val="20"/>
              </w:rPr>
            </w:pPr>
            <w:r w:rsidRPr="001210C7">
              <w:rPr>
                <w:sz w:val="20"/>
                <w:szCs w:val="20"/>
              </w:rPr>
              <w:t>Date</w:t>
            </w:r>
          </w:p>
        </w:tc>
        <w:tc>
          <w:tcPr>
            <w:tcW w:w="1202" w:type="dxa"/>
            <w:vAlign w:val="center"/>
          </w:tcPr>
          <w:p w14:paraId="29A5D63F" w14:textId="77777777" w:rsidR="00BF6D7A" w:rsidRPr="00D86356" w:rsidRDefault="00BF6D7A" w:rsidP="00260CA1">
            <w:pPr>
              <w:jc w:val="center"/>
              <w:rPr>
                <w:color w:val="000000"/>
                <w:sz w:val="20"/>
                <w:szCs w:val="20"/>
              </w:rPr>
            </w:pPr>
            <w:r>
              <w:rPr>
                <w:sz w:val="20"/>
                <w:szCs w:val="20"/>
              </w:rPr>
              <w:t>Number of cases</w:t>
            </w:r>
          </w:p>
        </w:tc>
      </w:tr>
      <w:tr w:rsidR="00BF6D7A" w:rsidRPr="001210C7" w14:paraId="239B1069" w14:textId="77777777" w:rsidTr="00260CA1">
        <w:trPr>
          <w:trHeight w:val="725"/>
        </w:trPr>
        <w:tc>
          <w:tcPr>
            <w:tcW w:w="1260" w:type="dxa"/>
            <w:vAlign w:val="center"/>
          </w:tcPr>
          <w:p w14:paraId="0A9959F7" w14:textId="77777777" w:rsidR="00BF6D7A" w:rsidRDefault="00BF6D7A" w:rsidP="00260CA1">
            <w:pPr>
              <w:jc w:val="center"/>
              <w:rPr>
                <w:sz w:val="20"/>
                <w:szCs w:val="20"/>
              </w:rPr>
            </w:pPr>
            <w:r w:rsidRPr="002F4D45">
              <w:rPr>
                <w:sz w:val="20"/>
                <w:szCs w:val="20"/>
              </w:rPr>
              <w:t>No Vaccine</w:t>
            </w:r>
          </w:p>
        </w:tc>
        <w:tc>
          <w:tcPr>
            <w:tcW w:w="720" w:type="dxa"/>
            <w:vAlign w:val="center"/>
          </w:tcPr>
          <w:p w14:paraId="381D1293" w14:textId="77777777" w:rsidR="00BF6D7A" w:rsidRPr="002F705C" w:rsidRDefault="00BF6D7A" w:rsidP="00260CA1">
            <w:pPr>
              <w:jc w:val="center"/>
              <w:rPr>
                <w:sz w:val="20"/>
                <w:szCs w:val="20"/>
              </w:rPr>
            </w:pPr>
            <w:r w:rsidRPr="002F705C">
              <w:rPr>
                <w:color w:val="000000"/>
                <w:sz w:val="20"/>
                <w:szCs w:val="20"/>
              </w:rPr>
              <w:t>22-Mar-2021</w:t>
            </w:r>
          </w:p>
        </w:tc>
        <w:tc>
          <w:tcPr>
            <w:tcW w:w="1260" w:type="dxa"/>
            <w:vAlign w:val="center"/>
          </w:tcPr>
          <w:p w14:paraId="4E5E73EF" w14:textId="77777777" w:rsidR="00BF6D7A" w:rsidRPr="002F705C" w:rsidRDefault="00BF6D7A" w:rsidP="00260CA1">
            <w:pPr>
              <w:jc w:val="center"/>
              <w:rPr>
                <w:sz w:val="20"/>
                <w:szCs w:val="20"/>
              </w:rPr>
            </w:pPr>
            <w:r w:rsidRPr="002F705C">
              <w:rPr>
                <w:color w:val="000000"/>
                <w:sz w:val="20"/>
                <w:szCs w:val="20"/>
              </w:rPr>
              <w:t>699</w:t>
            </w:r>
            <w:r>
              <w:rPr>
                <w:color w:val="000000"/>
                <w:sz w:val="20"/>
                <w:szCs w:val="20"/>
              </w:rPr>
              <w:t>,</w:t>
            </w:r>
            <w:r w:rsidRPr="002F705C">
              <w:rPr>
                <w:color w:val="000000"/>
                <w:sz w:val="20"/>
                <w:szCs w:val="20"/>
              </w:rPr>
              <w:t>352</w:t>
            </w:r>
          </w:p>
        </w:tc>
        <w:tc>
          <w:tcPr>
            <w:tcW w:w="720" w:type="dxa"/>
            <w:vAlign w:val="center"/>
          </w:tcPr>
          <w:p w14:paraId="18926C32" w14:textId="77777777" w:rsidR="00BF6D7A" w:rsidRPr="002F705C" w:rsidRDefault="00BF6D7A" w:rsidP="00260CA1">
            <w:pPr>
              <w:jc w:val="center"/>
              <w:rPr>
                <w:sz w:val="20"/>
                <w:szCs w:val="20"/>
              </w:rPr>
            </w:pPr>
            <w:r w:rsidRPr="002F705C">
              <w:rPr>
                <w:color w:val="000000"/>
                <w:sz w:val="20"/>
                <w:szCs w:val="20"/>
              </w:rPr>
              <w:t>27-Aug-2021</w:t>
            </w:r>
          </w:p>
        </w:tc>
        <w:tc>
          <w:tcPr>
            <w:tcW w:w="1260" w:type="dxa"/>
            <w:vAlign w:val="center"/>
          </w:tcPr>
          <w:p w14:paraId="444D81DF" w14:textId="77777777" w:rsidR="00BF6D7A" w:rsidRPr="002F705C" w:rsidRDefault="00BF6D7A" w:rsidP="00260CA1">
            <w:pPr>
              <w:jc w:val="center"/>
              <w:rPr>
                <w:sz w:val="20"/>
                <w:szCs w:val="20"/>
              </w:rPr>
            </w:pPr>
            <w:r w:rsidRPr="002F705C">
              <w:rPr>
                <w:color w:val="000000"/>
                <w:sz w:val="20"/>
                <w:szCs w:val="20"/>
              </w:rPr>
              <w:t>1</w:t>
            </w:r>
            <w:r>
              <w:rPr>
                <w:color w:val="000000"/>
                <w:sz w:val="20"/>
                <w:szCs w:val="20"/>
              </w:rPr>
              <w:t>,</w:t>
            </w:r>
            <w:r w:rsidRPr="002F705C">
              <w:rPr>
                <w:color w:val="000000"/>
                <w:sz w:val="20"/>
                <w:szCs w:val="20"/>
              </w:rPr>
              <w:t>110</w:t>
            </w:r>
            <w:r>
              <w:rPr>
                <w:color w:val="000000"/>
                <w:sz w:val="20"/>
                <w:szCs w:val="20"/>
              </w:rPr>
              <w:t>,</w:t>
            </w:r>
            <w:r w:rsidRPr="002F705C">
              <w:rPr>
                <w:color w:val="000000"/>
                <w:sz w:val="20"/>
                <w:szCs w:val="20"/>
              </w:rPr>
              <w:t>07</w:t>
            </w:r>
            <w:r>
              <w:rPr>
                <w:color w:val="000000"/>
                <w:sz w:val="20"/>
                <w:szCs w:val="20"/>
              </w:rPr>
              <w:t>0</w:t>
            </w:r>
          </w:p>
        </w:tc>
        <w:tc>
          <w:tcPr>
            <w:tcW w:w="630" w:type="dxa"/>
            <w:vAlign w:val="center"/>
          </w:tcPr>
          <w:p w14:paraId="6C7C1B54" w14:textId="77777777" w:rsidR="00BF6D7A" w:rsidRPr="002F705C" w:rsidRDefault="00BF6D7A" w:rsidP="00260CA1">
            <w:pPr>
              <w:jc w:val="center"/>
              <w:rPr>
                <w:sz w:val="20"/>
                <w:szCs w:val="20"/>
              </w:rPr>
            </w:pPr>
            <w:r w:rsidRPr="002F705C">
              <w:rPr>
                <w:color w:val="000000"/>
                <w:sz w:val="20"/>
                <w:szCs w:val="20"/>
              </w:rPr>
              <w:t>4-Sep-2021</w:t>
            </w:r>
          </w:p>
        </w:tc>
        <w:tc>
          <w:tcPr>
            <w:tcW w:w="1440" w:type="dxa"/>
            <w:vAlign w:val="center"/>
          </w:tcPr>
          <w:p w14:paraId="7031651E" w14:textId="77777777" w:rsidR="00BF6D7A" w:rsidRPr="002F705C" w:rsidRDefault="00BF6D7A" w:rsidP="00260CA1">
            <w:pPr>
              <w:jc w:val="center"/>
              <w:rPr>
                <w:color w:val="000000"/>
                <w:sz w:val="20"/>
                <w:szCs w:val="20"/>
              </w:rPr>
            </w:pPr>
            <w:r w:rsidRPr="002F705C">
              <w:rPr>
                <w:color w:val="000000"/>
                <w:sz w:val="20"/>
                <w:szCs w:val="20"/>
              </w:rPr>
              <w:t>3</w:t>
            </w:r>
            <w:r>
              <w:rPr>
                <w:color w:val="000000"/>
                <w:sz w:val="20"/>
                <w:szCs w:val="20"/>
              </w:rPr>
              <w:t>,</w:t>
            </w:r>
            <w:r w:rsidRPr="002F705C">
              <w:rPr>
                <w:color w:val="000000"/>
                <w:sz w:val="20"/>
                <w:szCs w:val="20"/>
              </w:rPr>
              <w:t>307</w:t>
            </w:r>
            <w:r>
              <w:rPr>
                <w:color w:val="000000"/>
                <w:sz w:val="20"/>
                <w:szCs w:val="20"/>
              </w:rPr>
              <w:t>,</w:t>
            </w:r>
            <w:r w:rsidRPr="002F705C">
              <w:rPr>
                <w:color w:val="000000"/>
                <w:sz w:val="20"/>
                <w:szCs w:val="20"/>
              </w:rPr>
              <w:t>09</w:t>
            </w:r>
            <w:r>
              <w:rPr>
                <w:color w:val="000000"/>
                <w:sz w:val="20"/>
                <w:szCs w:val="20"/>
              </w:rPr>
              <w:t>0</w:t>
            </w:r>
          </w:p>
        </w:tc>
        <w:tc>
          <w:tcPr>
            <w:tcW w:w="720" w:type="dxa"/>
            <w:vAlign w:val="center"/>
          </w:tcPr>
          <w:p w14:paraId="320116A0" w14:textId="77777777" w:rsidR="00BF6D7A" w:rsidRPr="002F705C" w:rsidRDefault="00BF6D7A" w:rsidP="00260CA1">
            <w:pPr>
              <w:jc w:val="center"/>
              <w:rPr>
                <w:sz w:val="20"/>
                <w:szCs w:val="20"/>
              </w:rPr>
            </w:pPr>
            <w:r w:rsidRPr="002F705C">
              <w:rPr>
                <w:color w:val="000000"/>
                <w:sz w:val="20"/>
                <w:szCs w:val="20"/>
              </w:rPr>
              <w:t>21-Jun-2021</w:t>
            </w:r>
          </w:p>
        </w:tc>
        <w:tc>
          <w:tcPr>
            <w:tcW w:w="1260" w:type="dxa"/>
            <w:vAlign w:val="center"/>
          </w:tcPr>
          <w:p w14:paraId="6ECDD329" w14:textId="4F9D679C" w:rsidR="00BF6D7A" w:rsidRPr="002F705C" w:rsidRDefault="00BF6D7A" w:rsidP="00260CA1">
            <w:pPr>
              <w:jc w:val="center"/>
              <w:rPr>
                <w:color w:val="000000"/>
                <w:sz w:val="20"/>
                <w:szCs w:val="20"/>
              </w:rPr>
            </w:pPr>
            <w:r w:rsidRPr="002F705C">
              <w:rPr>
                <w:color w:val="000000"/>
                <w:sz w:val="20"/>
                <w:szCs w:val="20"/>
              </w:rPr>
              <w:t>4</w:t>
            </w:r>
            <w:r>
              <w:rPr>
                <w:color w:val="000000"/>
                <w:sz w:val="20"/>
                <w:szCs w:val="20"/>
              </w:rPr>
              <w:t>,</w:t>
            </w:r>
            <w:r w:rsidRPr="002F705C">
              <w:rPr>
                <w:color w:val="000000"/>
                <w:sz w:val="20"/>
                <w:szCs w:val="20"/>
              </w:rPr>
              <w:t>999</w:t>
            </w:r>
            <w:r>
              <w:rPr>
                <w:color w:val="000000"/>
                <w:sz w:val="20"/>
                <w:szCs w:val="20"/>
              </w:rPr>
              <w:t>,</w:t>
            </w:r>
            <w:r w:rsidRPr="002F705C">
              <w:rPr>
                <w:color w:val="000000"/>
                <w:sz w:val="20"/>
                <w:szCs w:val="20"/>
              </w:rPr>
              <w:t>1</w:t>
            </w:r>
            <w:r>
              <w:rPr>
                <w:color w:val="000000"/>
                <w:sz w:val="20"/>
                <w:szCs w:val="20"/>
              </w:rPr>
              <w:t>00</w:t>
            </w:r>
          </w:p>
        </w:tc>
        <w:tc>
          <w:tcPr>
            <w:tcW w:w="778" w:type="dxa"/>
          </w:tcPr>
          <w:p w14:paraId="692AC055" w14:textId="77777777" w:rsidR="00BF6D7A" w:rsidRPr="002F705C" w:rsidRDefault="00BF6D7A" w:rsidP="00260CA1">
            <w:pPr>
              <w:jc w:val="center"/>
              <w:rPr>
                <w:sz w:val="20"/>
                <w:szCs w:val="20"/>
              </w:rPr>
            </w:pPr>
            <w:r w:rsidRPr="00F70D8E">
              <w:rPr>
                <w:color w:val="000000"/>
                <w:sz w:val="20"/>
                <w:szCs w:val="20"/>
              </w:rPr>
              <w:t>After June 2022</w:t>
            </w:r>
          </w:p>
        </w:tc>
        <w:tc>
          <w:tcPr>
            <w:tcW w:w="1202" w:type="dxa"/>
            <w:vAlign w:val="center"/>
          </w:tcPr>
          <w:p w14:paraId="28216136" w14:textId="77777777" w:rsidR="00BF6D7A" w:rsidRPr="002F705C" w:rsidRDefault="00BF6D7A" w:rsidP="00260CA1">
            <w:pPr>
              <w:jc w:val="center"/>
              <w:rPr>
                <w:sz w:val="20"/>
                <w:szCs w:val="20"/>
              </w:rPr>
            </w:pPr>
            <w:r w:rsidRPr="002F705C">
              <w:rPr>
                <w:color w:val="000000"/>
                <w:sz w:val="20"/>
                <w:szCs w:val="20"/>
              </w:rPr>
              <w:t>1</w:t>
            </w:r>
            <w:r>
              <w:rPr>
                <w:color w:val="000000"/>
                <w:sz w:val="20"/>
                <w:szCs w:val="20"/>
              </w:rPr>
              <w:t>,</w:t>
            </w:r>
            <w:r w:rsidRPr="002F705C">
              <w:rPr>
                <w:color w:val="000000"/>
                <w:sz w:val="20"/>
                <w:szCs w:val="20"/>
              </w:rPr>
              <w:t>308</w:t>
            </w:r>
            <w:r>
              <w:rPr>
                <w:color w:val="000000"/>
                <w:sz w:val="20"/>
                <w:szCs w:val="20"/>
              </w:rPr>
              <w:t>,</w:t>
            </w:r>
            <w:r w:rsidRPr="002F705C">
              <w:rPr>
                <w:color w:val="000000"/>
                <w:sz w:val="20"/>
                <w:szCs w:val="20"/>
              </w:rPr>
              <w:t>99</w:t>
            </w:r>
            <w:r>
              <w:rPr>
                <w:color w:val="000000"/>
                <w:sz w:val="20"/>
                <w:szCs w:val="20"/>
              </w:rPr>
              <w:t>0</w:t>
            </w:r>
          </w:p>
        </w:tc>
      </w:tr>
      <w:tr w:rsidR="00BF6D7A" w:rsidRPr="001210C7" w14:paraId="27B09B20" w14:textId="77777777" w:rsidTr="0072212E">
        <w:trPr>
          <w:trHeight w:val="725"/>
        </w:trPr>
        <w:tc>
          <w:tcPr>
            <w:tcW w:w="1260" w:type="dxa"/>
            <w:vAlign w:val="center"/>
          </w:tcPr>
          <w:p w14:paraId="0ED1640A" w14:textId="77777777" w:rsidR="00BF6D7A" w:rsidRPr="001210C7" w:rsidRDefault="00BF6D7A" w:rsidP="00260CA1">
            <w:pPr>
              <w:jc w:val="center"/>
              <w:rPr>
                <w:sz w:val="20"/>
                <w:szCs w:val="20"/>
              </w:rPr>
            </w:pPr>
            <w:r>
              <w:rPr>
                <w:sz w:val="20"/>
                <w:szCs w:val="20"/>
              </w:rPr>
              <w:t>50%</w:t>
            </w:r>
          </w:p>
        </w:tc>
        <w:tc>
          <w:tcPr>
            <w:tcW w:w="720" w:type="dxa"/>
            <w:vAlign w:val="center"/>
          </w:tcPr>
          <w:p w14:paraId="11F78996" w14:textId="54288992" w:rsidR="00BF6D7A" w:rsidRPr="0072212E" w:rsidRDefault="002E2A01">
            <w:pPr>
              <w:jc w:val="center"/>
              <w:rPr>
                <w:color w:val="000000"/>
                <w:sz w:val="20"/>
                <w:szCs w:val="20"/>
              </w:rPr>
            </w:pPr>
            <w:r w:rsidRPr="0072212E">
              <w:rPr>
                <w:color w:val="000000"/>
                <w:sz w:val="20"/>
                <w:szCs w:val="20"/>
              </w:rPr>
              <w:t>23-Feb-2021</w:t>
            </w:r>
          </w:p>
        </w:tc>
        <w:tc>
          <w:tcPr>
            <w:tcW w:w="1260" w:type="dxa"/>
            <w:vAlign w:val="center"/>
          </w:tcPr>
          <w:p w14:paraId="40E4F440" w14:textId="60EE2FB4" w:rsidR="00BF6D7A" w:rsidRPr="002E2A01" w:rsidRDefault="002E2A01">
            <w:pPr>
              <w:jc w:val="center"/>
              <w:rPr>
                <w:sz w:val="20"/>
                <w:szCs w:val="20"/>
              </w:rPr>
            </w:pPr>
            <w:r w:rsidRPr="0072212E">
              <w:rPr>
                <w:color w:val="000000"/>
                <w:sz w:val="20"/>
                <w:szCs w:val="20"/>
              </w:rPr>
              <w:t>558</w:t>
            </w:r>
            <w:r>
              <w:rPr>
                <w:color w:val="000000"/>
                <w:sz w:val="20"/>
                <w:szCs w:val="20"/>
              </w:rPr>
              <w:t>,</w:t>
            </w:r>
            <w:r w:rsidRPr="0072212E">
              <w:rPr>
                <w:color w:val="000000"/>
                <w:sz w:val="20"/>
                <w:szCs w:val="20"/>
              </w:rPr>
              <w:t>446</w:t>
            </w:r>
            <w:r w:rsidR="006F48E2">
              <w:rPr>
                <w:color w:val="000000"/>
                <w:sz w:val="20"/>
                <w:szCs w:val="20"/>
              </w:rPr>
              <w:t xml:space="preserve"> (20%)</w:t>
            </w:r>
          </w:p>
        </w:tc>
        <w:tc>
          <w:tcPr>
            <w:tcW w:w="720" w:type="dxa"/>
            <w:vAlign w:val="center"/>
          </w:tcPr>
          <w:p w14:paraId="2A7B15D7" w14:textId="2CA8E927" w:rsidR="00BF6D7A" w:rsidRPr="0072212E" w:rsidRDefault="002E2A01">
            <w:pPr>
              <w:jc w:val="center"/>
              <w:rPr>
                <w:color w:val="000000"/>
                <w:sz w:val="20"/>
                <w:szCs w:val="20"/>
              </w:rPr>
            </w:pPr>
            <w:r w:rsidRPr="0072212E">
              <w:rPr>
                <w:color w:val="000000"/>
                <w:sz w:val="20"/>
                <w:szCs w:val="20"/>
              </w:rPr>
              <w:t>14-Mar-2021</w:t>
            </w:r>
          </w:p>
        </w:tc>
        <w:tc>
          <w:tcPr>
            <w:tcW w:w="1260" w:type="dxa"/>
            <w:vAlign w:val="center"/>
          </w:tcPr>
          <w:p w14:paraId="0CF339D8" w14:textId="30990AA9" w:rsidR="00BF6D7A" w:rsidRPr="002E2A01" w:rsidRDefault="002E2A01">
            <w:pPr>
              <w:jc w:val="center"/>
              <w:rPr>
                <w:sz w:val="20"/>
                <w:szCs w:val="20"/>
              </w:rPr>
            </w:pPr>
            <w:r w:rsidRPr="0072212E">
              <w:rPr>
                <w:color w:val="000000"/>
                <w:sz w:val="20"/>
                <w:szCs w:val="20"/>
              </w:rPr>
              <w:t>593</w:t>
            </w:r>
            <w:r>
              <w:rPr>
                <w:color w:val="000000"/>
                <w:sz w:val="20"/>
                <w:szCs w:val="20"/>
              </w:rPr>
              <w:t>,</w:t>
            </w:r>
            <w:r w:rsidRPr="0072212E">
              <w:rPr>
                <w:color w:val="000000"/>
                <w:sz w:val="20"/>
                <w:szCs w:val="20"/>
              </w:rPr>
              <w:t>368</w:t>
            </w:r>
            <w:r w:rsidR="006F48E2">
              <w:rPr>
                <w:color w:val="000000"/>
                <w:sz w:val="20"/>
                <w:szCs w:val="20"/>
              </w:rPr>
              <w:t xml:space="preserve"> (47%)</w:t>
            </w:r>
          </w:p>
        </w:tc>
        <w:tc>
          <w:tcPr>
            <w:tcW w:w="630" w:type="dxa"/>
            <w:vAlign w:val="center"/>
          </w:tcPr>
          <w:p w14:paraId="69FEBF13" w14:textId="7A3AD141" w:rsidR="00BF6D7A" w:rsidRPr="0072212E" w:rsidRDefault="002E2A01">
            <w:pPr>
              <w:jc w:val="center"/>
              <w:rPr>
                <w:color w:val="000000"/>
                <w:sz w:val="20"/>
                <w:szCs w:val="20"/>
              </w:rPr>
            </w:pPr>
            <w:r w:rsidRPr="0072212E">
              <w:rPr>
                <w:color w:val="000000"/>
                <w:sz w:val="20"/>
                <w:szCs w:val="20"/>
              </w:rPr>
              <w:t>13-Jun-2021</w:t>
            </w:r>
          </w:p>
        </w:tc>
        <w:tc>
          <w:tcPr>
            <w:tcW w:w="1440" w:type="dxa"/>
            <w:vAlign w:val="center"/>
          </w:tcPr>
          <w:p w14:paraId="4BF13788" w14:textId="77777777" w:rsidR="006F48E2" w:rsidRDefault="002E2A01" w:rsidP="002E2A01">
            <w:pPr>
              <w:jc w:val="center"/>
              <w:rPr>
                <w:color w:val="000000"/>
                <w:sz w:val="20"/>
                <w:szCs w:val="20"/>
              </w:rPr>
            </w:pPr>
            <w:r w:rsidRPr="0072212E">
              <w:rPr>
                <w:color w:val="000000"/>
                <w:sz w:val="20"/>
                <w:szCs w:val="20"/>
              </w:rPr>
              <w:t>730</w:t>
            </w:r>
            <w:r>
              <w:rPr>
                <w:color w:val="000000"/>
                <w:sz w:val="20"/>
                <w:szCs w:val="20"/>
              </w:rPr>
              <w:t>,</w:t>
            </w:r>
            <w:r w:rsidRPr="0072212E">
              <w:rPr>
                <w:color w:val="000000"/>
                <w:sz w:val="20"/>
                <w:szCs w:val="20"/>
              </w:rPr>
              <w:t>712</w:t>
            </w:r>
            <w:r w:rsidR="006F48E2">
              <w:rPr>
                <w:color w:val="000000"/>
                <w:sz w:val="20"/>
                <w:szCs w:val="20"/>
              </w:rPr>
              <w:t xml:space="preserve"> </w:t>
            </w:r>
          </w:p>
          <w:p w14:paraId="156BFC5D" w14:textId="22BD7D1F" w:rsidR="00BF6D7A" w:rsidRPr="002E2A01" w:rsidRDefault="006F48E2">
            <w:pPr>
              <w:jc w:val="center"/>
              <w:rPr>
                <w:sz w:val="20"/>
                <w:szCs w:val="20"/>
              </w:rPr>
            </w:pPr>
            <w:r>
              <w:rPr>
                <w:color w:val="000000"/>
                <w:sz w:val="20"/>
                <w:szCs w:val="20"/>
              </w:rPr>
              <w:t>(78%)</w:t>
            </w:r>
          </w:p>
        </w:tc>
        <w:tc>
          <w:tcPr>
            <w:tcW w:w="720" w:type="dxa"/>
            <w:vAlign w:val="center"/>
          </w:tcPr>
          <w:p w14:paraId="6ABD4909" w14:textId="5A75C389" w:rsidR="00BF6D7A" w:rsidRPr="0072212E" w:rsidRDefault="002E2A01">
            <w:pPr>
              <w:jc w:val="center"/>
              <w:rPr>
                <w:color w:val="000000"/>
                <w:sz w:val="20"/>
                <w:szCs w:val="20"/>
              </w:rPr>
            </w:pPr>
            <w:r w:rsidRPr="0072212E">
              <w:rPr>
                <w:color w:val="000000"/>
                <w:sz w:val="20"/>
                <w:szCs w:val="20"/>
              </w:rPr>
              <w:t>11-Jan-2022</w:t>
            </w:r>
          </w:p>
        </w:tc>
        <w:tc>
          <w:tcPr>
            <w:tcW w:w="1260" w:type="dxa"/>
            <w:vAlign w:val="center"/>
          </w:tcPr>
          <w:p w14:paraId="10DE69DF" w14:textId="73C4313B" w:rsidR="00BF6D7A" w:rsidRPr="002E2A01" w:rsidRDefault="002E2A01">
            <w:pPr>
              <w:jc w:val="center"/>
              <w:rPr>
                <w:sz w:val="20"/>
                <w:szCs w:val="20"/>
              </w:rPr>
            </w:pPr>
            <w:r w:rsidRPr="0072212E">
              <w:rPr>
                <w:color w:val="000000"/>
                <w:sz w:val="20"/>
                <w:szCs w:val="20"/>
              </w:rPr>
              <w:t>1</w:t>
            </w:r>
            <w:r>
              <w:rPr>
                <w:color w:val="000000"/>
                <w:sz w:val="20"/>
                <w:szCs w:val="20"/>
              </w:rPr>
              <w:t>,</w:t>
            </w:r>
            <w:r w:rsidRPr="0072212E">
              <w:rPr>
                <w:color w:val="000000"/>
                <w:sz w:val="20"/>
                <w:szCs w:val="20"/>
              </w:rPr>
              <w:t>696</w:t>
            </w:r>
            <w:r>
              <w:rPr>
                <w:color w:val="000000"/>
                <w:sz w:val="20"/>
                <w:szCs w:val="20"/>
              </w:rPr>
              <w:t>,</w:t>
            </w:r>
            <w:r w:rsidRPr="0072212E">
              <w:rPr>
                <w:color w:val="000000"/>
                <w:sz w:val="20"/>
                <w:szCs w:val="20"/>
              </w:rPr>
              <w:t>45</w:t>
            </w:r>
            <w:r>
              <w:rPr>
                <w:color w:val="000000"/>
                <w:sz w:val="20"/>
                <w:szCs w:val="20"/>
              </w:rPr>
              <w:t>0</w:t>
            </w:r>
            <w:r w:rsidR="006F48E2">
              <w:rPr>
                <w:color w:val="000000"/>
                <w:sz w:val="20"/>
                <w:szCs w:val="20"/>
              </w:rPr>
              <w:t xml:space="preserve"> (66%)</w:t>
            </w:r>
          </w:p>
        </w:tc>
        <w:tc>
          <w:tcPr>
            <w:tcW w:w="778" w:type="dxa"/>
            <w:vAlign w:val="center"/>
          </w:tcPr>
          <w:p w14:paraId="3F9045BC" w14:textId="48A195BA" w:rsidR="00BF6D7A" w:rsidRPr="0072212E" w:rsidRDefault="00C44EA2">
            <w:pPr>
              <w:jc w:val="center"/>
              <w:rPr>
                <w:color w:val="000000"/>
                <w:sz w:val="20"/>
                <w:szCs w:val="20"/>
              </w:rPr>
            </w:pPr>
            <w:r w:rsidRPr="00F70D8E">
              <w:rPr>
                <w:color w:val="000000"/>
                <w:sz w:val="20"/>
                <w:szCs w:val="20"/>
              </w:rPr>
              <w:t>After June 2022</w:t>
            </w:r>
          </w:p>
        </w:tc>
        <w:tc>
          <w:tcPr>
            <w:tcW w:w="1202" w:type="dxa"/>
            <w:vAlign w:val="center"/>
          </w:tcPr>
          <w:p w14:paraId="77703BBC" w14:textId="4FFB7295" w:rsidR="00BF6D7A" w:rsidRPr="002E2A01" w:rsidRDefault="002E2A01">
            <w:pPr>
              <w:jc w:val="center"/>
              <w:rPr>
                <w:sz w:val="20"/>
                <w:szCs w:val="20"/>
              </w:rPr>
            </w:pPr>
            <w:r w:rsidRPr="0072212E">
              <w:rPr>
                <w:color w:val="000000"/>
                <w:sz w:val="20"/>
                <w:szCs w:val="20"/>
              </w:rPr>
              <w:t>1</w:t>
            </w:r>
            <w:r>
              <w:rPr>
                <w:color w:val="000000"/>
                <w:sz w:val="20"/>
                <w:szCs w:val="20"/>
              </w:rPr>
              <w:t>,</w:t>
            </w:r>
            <w:r w:rsidRPr="0072212E">
              <w:rPr>
                <w:color w:val="000000"/>
                <w:sz w:val="20"/>
                <w:szCs w:val="20"/>
              </w:rPr>
              <w:t>146</w:t>
            </w:r>
            <w:r>
              <w:rPr>
                <w:color w:val="000000"/>
                <w:sz w:val="20"/>
                <w:szCs w:val="20"/>
              </w:rPr>
              <w:t>,</w:t>
            </w:r>
            <w:r w:rsidRPr="0072212E">
              <w:rPr>
                <w:color w:val="000000"/>
                <w:sz w:val="20"/>
                <w:szCs w:val="20"/>
              </w:rPr>
              <w:t>29</w:t>
            </w:r>
            <w:r>
              <w:rPr>
                <w:color w:val="000000"/>
                <w:sz w:val="20"/>
                <w:szCs w:val="20"/>
              </w:rPr>
              <w:t>0</w:t>
            </w:r>
            <w:r w:rsidR="006F48E2">
              <w:rPr>
                <w:color w:val="000000"/>
                <w:sz w:val="20"/>
                <w:szCs w:val="20"/>
              </w:rPr>
              <w:t xml:space="preserve"> (12%)</w:t>
            </w:r>
          </w:p>
        </w:tc>
      </w:tr>
      <w:tr w:rsidR="00BF6D7A" w:rsidRPr="00AC390A" w14:paraId="260A73DE" w14:textId="77777777" w:rsidTr="0072212E">
        <w:trPr>
          <w:trHeight w:val="737"/>
        </w:trPr>
        <w:tc>
          <w:tcPr>
            <w:tcW w:w="1260" w:type="dxa"/>
            <w:vAlign w:val="center"/>
          </w:tcPr>
          <w:p w14:paraId="3D3BEFF8" w14:textId="77777777" w:rsidR="00BF6D7A" w:rsidRPr="001210C7" w:rsidRDefault="00BF6D7A" w:rsidP="00260CA1">
            <w:pPr>
              <w:jc w:val="center"/>
              <w:rPr>
                <w:sz w:val="20"/>
                <w:szCs w:val="20"/>
              </w:rPr>
            </w:pPr>
            <w:r>
              <w:rPr>
                <w:sz w:val="20"/>
                <w:szCs w:val="20"/>
              </w:rPr>
              <w:t>75%</w:t>
            </w:r>
          </w:p>
        </w:tc>
        <w:tc>
          <w:tcPr>
            <w:tcW w:w="720" w:type="dxa"/>
            <w:vAlign w:val="center"/>
          </w:tcPr>
          <w:p w14:paraId="3F71D2AA" w14:textId="7C67A228" w:rsidR="00BF6D7A" w:rsidRPr="0072212E" w:rsidRDefault="002E2A01">
            <w:pPr>
              <w:jc w:val="center"/>
              <w:rPr>
                <w:color w:val="000000"/>
                <w:sz w:val="20"/>
                <w:szCs w:val="20"/>
              </w:rPr>
            </w:pPr>
            <w:r w:rsidRPr="0072212E">
              <w:rPr>
                <w:color w:val="000000"/>
                <w:sz w:val="20"/>
                <w:szCs w:val="20"/>
              </w:rPr>
              <w:t>16-Feb-2021</w:t>
            </w:r>
          </w:p>
        </w:tc>
        <w:tc>
          <w:tcPr>
            <w:tcW w:w="1260" w:type="dxa"/>
            <w:vAlign w:val="center"/>
          </w:tcPr>
          <w:p w14:paraId="2B882DC3" w14:textId="54E54EC3" w:rsidR="00BF6D7A" w:rsidRPr="002E2A01" w:rsidRDefault="002E2A01">
            <w:pPr>
              <w:jc w:val="center"/>
              <w:rPr>
                <w:sz w:val="20"/>
                <w:szCs w:val="20"/>
              </w:rPr>
            </w:pPr>
            <w:r w:rsidRPr="0072212E">
              <w:rPr>
                <w:color w:val="000000"/>
                <w:sz w:val="20"/>
                <w:szCs w:val="20"/>
              </w:rPr>
              <w:t>527</w:t>
            </w:r>
            <w:r>
              <w:rPr>
                <w:color w:val="000000"/>
                <w:sz w:val="20"/>
                <w:szCs w:val="20"/>
              </w:rPr>
              <w:t>,</w:t>
            </w:r>
            <w:r w:rsidRPr="0072212E">
              <w:rPr>
                <w:color w:val="000000"/>
                <w:sz w:val="20"/>
                <w:szCs w:val="20"/>
              </w:rPr>
              <w:t>686</w:t>
            </w:r>
            <w:r w:rsidR="006F48E2">
              <w:rPr>
                <w:color w:val="000000"/>
                <w:sz w:val="20"/>
                <w:szCs w:val="20"/>
              </w:rPr>
              <w:t xml:space="preserve"> (25%)</w:t>
            </w:r>
          </w:p>
        </w:tc>
        <w:tc>
          <w:tcPr>
            <w:tcW w:w="720" w:type="dxa"/>
            <w:vAlign w:val="center"/>
          </w:tcPr>
          <w:p w14:paraId="22504AB6" w14:textId="7C0B6621" w:rsidR="00BF6D7A" w:rsidRPr="0072212E" w:rsidRDefault="002E2A01">
            <w:pPr>
              <w:jc w:val="center"/>
              <w:rPr>
                <w:color w:val="000000"/>
                <w:sz w:val="20"/>
                <w:szCs w:val="20"/>
              </w:rPr>
            </w:pPr>
            <w:r w:rsidRPr="0072212E">
              <w:rPr>
                <w:color w:val="000000"/>
                <w:sz w:val="20"/>
                <w:szCs w:val="20"/>
              </w:rPr>
              <w:t>28-Feb-2021</w:t>
            </w:r>
          </w:p>
        </w:tc>
        <w:tc>
          <w:tcPr>
            <w:tcW w:w="1260" w:type="dxa"/>
            <w:vAlign w:val="center"/>
          </w:tcPr>
          <w:p w14:paraId="5A448E99" w14:textId="2B75901B" w:rsidR="00BF6D7A" w:rsidRPr="002E2A01" w:rsidRDefault="002E2A01">
            <w:pPr>
              <w:jc w:val="center"/>
              <w:rPr>
                <w:sz w:val="20"/>
                <w:szCs w:val="20"/>
              </w:rPr>
            </w:pPr>
            <w:r w:rsidRPr="0072212E">
              <w:rPr>
                <w:color w:val="000000"/>
                <w:sz w:val="20"/>
                <w:szCs w:val="20"/>
              </w:rPr>
              <w:t>542</w:t>
            </w:r>
            <w:r>
              <w:rPr>
                <w:color w:val="000000"/>
                <w:sz w:val="20"/>
                <w:szCs w:val="20"/>
              </w:rPr>
              <w:t>,</w:t>
            </w:r>
            <w:r w:rsidRPr="0072212E">
              <w:rPr>
                <w:color w:val="000000"/>
                <w:sz w:val="20"/>
                <w:szCs w:val="20"/>
              </w:rPr>
              <w:t>830</w:t>
            </w:r>
            <w:r w:rsidR="006F48E2">
              <w:rPr>
                <w:color w:val="000000"/>
                <w:sz w:val="20"/>
                <w:szCs w:val="20"/>
              </w:rPr>
              <w:t xml:space="preserve"> (51%)</w:t>
            </w:r>
          </w:p>
        </w:tc>
        <w:tc>
          <w:tcPr>
            <w:tcW w:w="630" w:type="dxa"/>
            <w:vAlign w:val="center"/>
          </w:tcPr>
          <w:p w14:paraId="131F6CDC" w14:textId="58262C35" w:rsidR="00BF6D7A" w:rsidRPr="0072212E" w:rsidRDefault="002E2A01">
            <w:pPr>
              <w:jc w:val="center"/>
              <w:rPr>
                <w:color w:val="000000"/>
                <w:sz w:val="20"/>
                <w:szCs w:val="20"/>
              </w:rPr>
            </w:pPr>
            <w:r w:rsidRPr="0072212E">
              <w:rPr>
                <w:color w:val="000000"/>
                <w:sz w:val="20"/>
                <w:szCs w:val="20"/>
              </w:rPr>
              <w:t>25-Mar-2021</w:t>
            </w:r>
          </w:p>
        </w:tc>
        <w:tc>
          <w:tcPr>
            <w:tcW w:w="1440" w:type="dxa"/>
            <w:vAlign w:val="center"/>
          </w:tcPr>
          <w:p w14:paraId="26CF7F32" w14:textId="77777777" w:rsidR="006F48E2" w:rsidRDefault="002E2A01" w:rsidP="002E2A01">
            <w:pPr>
              <w:jc w:val="center"/>
              <w:rPr>
                <w:color w:val="000000"/>
                <w:sz w:val="20"/>
                <w:szCs w:val="20"/>
              </w:rPr>
            </w:pPr>
            <w:r w:rsidRPr="0072212E">
              <w:rPr>
                <w:color w:val="000000"/>
                <w:sz w:val="20"/>
                <w:szCs w:val="20"/>
              </w:rPr>
              <w:t>579</w:t>
            </w:r>
            <w:r>
              <w:rPr>
                <w:color w:val="000000"/>
                <w:sz w:val="20"/>
                <w:szCs w:val="20"/>
              </w:rPr>
              <w:t>,</w:t>
            </w:r>
            <w:r w:rsidRPr="0072212E">
              <w:rPr>
                <w:color w:val="000000"/>
                <w:sz w:val="20"/>
                <w:szCs w:val="20"/>
              </w:rPr>
              <w:t>748</w:t>
            </w:r>
            <w:r w:rsidR="006F48E2">
              <w:rPr>
                <w:color w:val="000000"/>
                <w:sz w:val="20"/>
                <w:szCs w:val="20"/>
              </w:rPr>
              <w:t xml:space="preserve"> </w:t>
            </w:r>
          </w:p>
          <w:p w14:paraId="0DAAD827" w14:textId="684F8C93" w:rsidR="00BF6D7A" w:rsidRPr="002E2A01" w:rsidRDefault="006F48E2">
            <w:pPr>
              <w:jc w:val="center"/>
              <w:rPr>
                <w:sz w:val="20"/>
                <w:szCs w:val="20"/>
              </w:rPr>
            </w:pPr>
            <w:r>
              <w:rPr>
                <w:color w:val="000000"/>
                <w:sz w:val="20"/>
                <w:szCs w:val="20"/>
              </w:rPr>
              <w:t>(82%)</w:t>
            </w:r>
          </w:p>
        </w:tc>
        <w:tc>
          <w:tcPr>
            <w:tcW w:w="720" w:type="dxa"/>
            <w:vAlign w:val="center"/>
          </w:tcPr>
          <w:p w14:paraId="6E32F87A" w14:textId="4ED0C6E8" w:rsidR="00BF6D7A" w:rsidRPr="0072212E" w:rsidRDefault="002E2A01">
            <w:pPr>
              <w:jc w:val="center"/>
              <w:rPr>
                <w:color w:val="000000"/>
                <w:sz w:val="20"/>
                <w:szCs w:val="20"/>
              </w:rPr>
            </w:pPr>
            <w:r w:rsidRPr="0072212E">
              <w:rPr>
                <w:color w:val="000000"/>
                <w:sz w:val="20"/>
                <w:szCs w:val="20"/>
              </w:rPr>
              <w:t>30-Jul-2021</w:t>
            </w:r>
          </w:p>
        </w:tc>
        <w:tc>
          <w:tcPr>
            <w:tcW w:w="1260" w:type="dxa"/>
            <w:vAlign w:val="center"/>
          </w:tcPr>
          <w:p w14:paraId="47B298CA" w14:textId="7FA7C7F7" w:rsidR="00BF6D7A" w:rsidRPr="002E2A01" w:rsidRDefault="002E2A01">
            <w:pPr>
              <w:jc w:val="center"/>
              <w:rPr>
                <w:sz w:val="20"/>
                <w:szCs w:val="20"/>
              </w:rPr>
            </w:pPr>
            <w:r w:rsidRPr="0072212E">
              <w:rPr>
                <w:color w:val="000000"/>
                <w:sz w:val="20"/>
                <w:szCs w:val="20"/>
              </w:rPr>
              <w:t>726</w:t>
            </w:r>
            <w:r>
              <w:rPr>
                <w:color w:val="000000"/>
                <w:sz w:val="20"/>
                <w:szCs w:val="20"/>
              </w:rPr>
              <w:t>,</w:t>
            </w:r>
            <w:r w:rsidRPr="0072212E">
              <w:rPr>
                <w:color w:val="000000"/>
                <w:sz w:val="20"/>
                <w:szCs w:val="20"/>
              </w:rPr>
              <w:t>580</w:t>
            </w:r>
            <w:r w:rsidR="006F48E2">
              <w:rPr>
                <w:color w:val="000000"/>
                <w:sz w:val="20"/>
                <w:szCs w:val="20"/>
              </w:rPr>
              <w:t xml:space="preserve"> (85%)</w:t>
            </w:r>
          </w:p>
        </w:tc>
        <w:tc>
          <w:tcPr>
            <w:tcW w:w="778" w:type="dxa"/>
            <w:vAlign w:val="center"/>
          </w:tcPr>
          <w:p w14:paraId="299C677C" w14:textId="62AF46EA" w:rsidR="00BF6D7A" w:rsidRPr="0072212E" w:rsidRDefault="002E2A01">
            <w:pPr>
              <w:jc w:val="center"/>
              <w:rPr>
                <w:color w:val="000000"/>
                <w:sz w:val="20"/>
                <w:szCs w:val="20"/>
              </w:rPr>
            </w:pPr>
            <w:r w:rsidRPr="0072212E">
              <w:rPr>
                <w:color w:val="000000"/>
                <w:sz w:val="20"/>
                <w:szCs w:val="20"/>
              </w:rPr>
              <w:t>24-Jun-2021</w:t>
            </w:r>
          </w:p>
        </w:tc>
        <w:tc>
          <w:tcPr>
            <w:tcW w:w="1202" w:type="dxa"/>
            <w:vAlign w:val="center"/>
          </w:tcPr>
          <w:p w14:paraId="1830DFE8" w14:textId="1B5BF8B9" w:rsidR="00BF6D7A" w:rsidRPr="002E2A01" w:rsidRDefault="002E2A01">
            <w:pPr>
              <w:jc w:val="center"/>
              <w:rPr>
                <w:sz w:val="20"/>
                <w:szCs w:val="20"/>
              </w:rPr>
            </w:pPr>
            <w:r w:rsidRPr="0072212E">
              <w:rPr>
                <w:color w:val="000000"/>
                <w:sz w:val="20"/>
                <w:szCs w:val="20"/>
              </w:rPr>
              <w:t>629</w:t>
            </w:r>
            <w:r>
              <w:rPr>
                <w:color w:val="000000"/>
                <w:sz w:val="20"/>
                <w:szCs w:val="20"/>
              </w:rPr>
              <w:t>,</w:t>
            </w:r>
            <w:r w:rsidRPr="0072212E">
              <w:rPr>
                <w:color w:val="000000"/>
                <w:sz w:val="20"/>
                <w:szCs w:val="20"/>
              </w:rPr>
              <w:t>797</w:t>
            </w:r>
            <w:r w:rsidR="006F48E2">
              <w:rPr>
                <w:color w:val="000000"/>
                <w:sz w:val="20"/>
                <w:szCs w:val="20"/>
              </w:rPr>
              <w:t xml:space="preserve"> (52%)</w:t>
            </w:r>
          </w:p>
        </w:tc>
      </w:tr>
      <w:tr w:rsidR="00BF6D7A" w:rsidRPr="00AC390A" w14:paraId="484C4EEF" w14:textId="77777777" w:rsidTr="0072212E">
        <w:trPr>
          <w:trHeight w:val="710"/>
        </w:trPr>
        <w:tc>
          <w:tcPr>
            <w:tcW w:w="1260" w:type="dxa"/>
            <w:vAlign w:val="center"/>
          </w:tcPr>
          <w:p w14:paraId="7A0BC20B" w14:textId="77777777" w:rsidR="00BF6D7A" w:rsidRDefault="00BF6D7A" w:rsidP="00260CA1">
            <w:pPr>
              <w:jc w:val="center"/>
              <w:rPr>
                <w:sz w:val="20"/>
                <w:szCs w:val="20"/>
              </w:rPr>
            </w:pPr>
            <w:r>
              <w:rPr>
                <w:sz w:val="20"/>
                <w:szCs w:val="20"/>
              </w:rPr>
              <w:t>90%</w:t>
            </w:r>
          </w:p>
        </w:tc>
        <w:tc>
          <w:tcPr>
            <w:tcW w:w="720" w:type="dxa"/>
            <w:vAlign w:val="center"/>
          </w:tcPr>
          <w:p w14:paraId="30201B41" w14:textId="3261A414" w:rsidR="00BF6D7A" w:rsidRPr="002E2A01" w:rsidRDefault="002E2A01">
            <w:pPr>
              <w:jc w:val="center"/>
              <w:rPr>
                <w:color w:val="000000"/>
                <w:sz w:val="20"/>
                <w:szCs w:val="20"/>
              </w:rPr>
            </w:pPr>
            <w:r w:rsidRPr="0072212E">
              <w:rPr>
                <w:color w:val="000000"/>
                <w:sz w:val="20"/>
                <w:szCs w:val="20"/>
              </w:rPr>
              <w:t>14-Feb-2021</w:t>
            </w:r>
          </w:p>
        </w:tc>
        <w:tc>
          <w:tcPr>
            <w:tcW w:w="1260" w:type="dxa"/>
            <w:vAlign w:val="center"/>
          </w:tcPr>
          <w:p w14:paraId="6DBC0F00" w14:textId="77E1CFF9" w:rsidR="00BF6D7A" w:rsidRPr="002E2A01" w:rsidRDefault="002E2A01">
            <w:pPr>
              <w:jc w:val="center"/>
              <w:rPr>
                <w:color w:val="000000"/>
                <w:sz w:val="20"/>
                <w:szCs w:val="20"/>
              </w:rPr>
            </w:pPr>
            <w:r w:rsidRPr="0072212E">
              <w:rPr>
                <w:color w:val="000000"/>
                <w:sz w:val="20"/>
                <w:szCs w:val="20"/>
              </w:rPr>
              <w:t>513</w:t>
            </w:r>
            <w:r>
              <w:rPr>
                <w:color w:val="000000"/>
                <w:sz w:val="20"/>
                <w:szCs w:val="20"/>
              </w:rPr>
              <w:t>,</w:t>
            </w:r>
            <w:r w:rsidRPr="0072212E">
              <w:rPr>
                <w:color w:val="000000"/>
                <w:sz w:val="20"/>
                <w:szCs w:val="20"/>
              </w:rPr>
              <w:t>036</w:t>
            </w:r>
            <w:r w:rsidR="006F48E2">
              <w:rPr>
                <w:color w:val="000000"/>
                <w:sz w:val="20"/>
                <w:szCs w:val="20"/>
              </w:rPr>
              <w:t xml:space="preserve"> (27%)</w:t>
            </w:r>
          </w:p>
        </w:tc>
        <w:tc>
          <w:tcPr>
            <w:tcW w:w="720" w:type="dxa"/>
            <w:vAlign w:val="center"/>
          </w:tcPr>
          <w:p w14:paraId="6298711A" w14:textId="2CF48A2E" w:rsidR="00BF6D7A" w:rsidRPr="002E2A01" w:rsidRDefault="002E2A01">
            <w:pPr>
              <w:jc w:val="center"/>
              <w:rPr>
                <w:color w:val="000000"/>
                <w:sz w:val="20"/>
                <w:szCs w:val="20"/>
              </w:rPr>
            </w:pPr>
            <w:r w:rsidRPr="0072212E">
              <w:rPr>
                <w:color w:val="000000"/>
                <w:sz w:val="20"/>
                <w:szCs w:val="20"/>
              </w:rPr>
              <w:t>21-Feb-2021</w:t>
            </w:r>
          </w:p>
        </w:tc>
        <w:tc>
          <w:tcPr>
            <w:tcW w:w="1260" w:type="dxa"/>
            <w:vAlign w:val="center"/>
          </w:tcPr>
          <w:p w14:paraId="34AFAFA3" w14:textId="2996EB53" w:rsidR="00BF6D7A" w:rsidRPr="002E2A01" w:rsidRDefault="002E2A01">
            <w:pPr>
              <w:jc w:val="center"/>
              <w:rPr>
                <w:color w:val="000000"/>
                <w:sz w:val="20"/>
                <w:szCs w:val="20"/>
              </w:rPr>
            </w:pPr>
            <w:r w:rsidRPr="0072212E">
              <w:rPr>
                <w:color w:val="000000"/>
                <w:sz w:val="20"/>
                <w:szCs w:val="20"/>
              </w:rPr>
              <w:t>521</w:t>
            </w:r>
            <w:r>
              <w:rPr>
                <w:color w:val="000000"/>
                <w:sz w:val="20"/>
                <w:szCs w:val="20"/>
              </w:rPr>
              <w:t>,</w:t>
            </w:r>
            <w:r w:rsidRPr="0072212E">
              <w:rPr>
                <w:color w:val="000000"/>
                <w:sz w:val="20"/>
                <w:szCs w:val="20"/>
              </w:rPr>
              <w:t>976</w:t>
            </w:r>
            <w:r w:rsidR="006F48E2">
              <w:rPr>
                <w:color w:val="000000"/>
                <w:sz w:val="20"/>
                <w:szCs w:val="20"/>
              </w:rPr>
              <w:t xml:space="preserve"> (53%)</w:t>
            </w:r>
          </w:p>
        </w:tc>
        <w:tc>
          <w:tcPr>
            <w:tcW w:w="630" w:type="dxa"/>
            <w:vAlign w:val="center"/>
          </w:tcPr>
          <w:p w14:paraId="52F1BFD4" w14:textId="1DCE9C2E" w:rsidR="00BF6D7A" w:rsidRPr="002E2A01" w:rsidRDefault="002E2A01">
            <w:pPr>
              <w:jc w:val="center"/>
              <w:rPr>
                <w:color w:val="000000"/>
                <w:sz w:val="20"/>
                <w:szCs w:val="20"/>
              </w:rPr>
            </w:pPr>
            <w:r w:rsidRPr="0072212E">
              <w:rPr>
                <w:color w:val="000000"/>
                <w:sz w:val="20"/>
                <w:szCs w:val="20"/>
              </w:rPr>
              <w:t>6-Mar-2021</w:t>
            </w:r>
          </w:p>
        </w:tc>
        <w:tc>
          <w:tcPr>
            <w:tcW w:w="1440" w:type="dxa"/>
            <w:vAlign w:val="center"/>
          </w:tcPr>
          <w:p w14:paraId="5D015725" w14:textId="77777777" w:rsidR="006F48E2" w:rsidRDefault="002E2A01" w:rsidP="002E2A01">
            <w:pPr>
              <w:jc w:val="center"/>
              <w:rPr>
                <w:color w:val="000000"/>
                <w:sz w:val="20"/>
                <w:szCs w:val="20"/>
              </w:rPr>
            </w:pPr>
            <w:r w:rsidRPr="002E2A01">
              <w:rPr>
                <w:color w:val="000000"/>
                <w:sz w:val="20"/>
                <w:szCs w:val="20"/>
              </w:rPr>
              <w:t>539</w:t>
            </w:r>
            <w:r>
              <w:rPr>
                <w:color w:val="000000"/>
                <w:sz w:val="20"/>
                <w:szCs w:val="20"/>
              </w:rPr>
              <w:t>,</w:t>
            </w:r>
            <w:r w:rsidRPr="002E2A01">
              <w:rPr>
                <w:color w:val="000000"/>
                <w:sz w:val="20"/>
                <w:szCs w:val="20"/>
              </w:rPr>
              <w:t>828</w:t>
            </w:r>
            <w:r w:rsidRPr="002E2A01" w:rsidDel="002E2A01">
              <w:rPr>
                <w:color w:val="000000"/>
                <w:sz w:val="20"/>
                <w:szCs w:val="20"/>
              </w:rPr>
              <w:t xml:space="preserve"> </w:t>
            </w:r>
          </w:p>
          <w:p w14:paraId="35E25223" w14:textId="5C9D65E3" w:rsidR="00BF6D7A" w:rsidRPr="002E2A01" w:rsidRDefault="006F48E2">
            <w:pPr>
              <w:jc w:val="center"/>
              <w:rPr>
                <w:color w:val="000000"/>
                <w:sz w:val="20"/>
                <w:szCs w:val="20"/>
              </w:rPr>
            </w:pPr>
            <w:r>
              <w:rPr>
                <w:color w:val="000000"/>
                <w:sz w:val="20"/>
                <w:szCs w:val="20"/>
              </w:rPr>
              <w:t>(84%)</w:t>
            </w:r>
          </w:p>
        </w:tc>
        <w:tc>
          <w:tcPr>
            <w:tcW w:w="720" w:type="dxa"/>
            <w:vAlign w:val="center"/>
          </w:tcPr>
          <w:p w14:paraId="4675C6E8" w14:textId="1D5A9BF8" w:rsidR="00BF6D7A" w:rsidRPr="002E2A01" w:rsidRDefault="002E2A01">
            <w:pPr>
              <w:jc w:val="center"/>
              <w:rPr>
                <w:color w:val="000000"/>
                <w:sz w:val="20"/>
                <w:szCs w:val="20"/>
              </w:rPr>
            </w:pPr>
            <w:r w:rsidRPr="0072212E">
              <w:rPr>
                <w:color w:val="000000"/>
                <w:sz w:val="20"/>
                <w:szCs w:val="20"/>
              </w:rPr>
              <w:t>17-Apr-2021</w:t>
            </w:r>
          </w:p>
        </w:tc>
        <w:tc>
          <w:tcPr>
            <w:tcW w:w="1260" w:type="dxa"/>
            <w:vAlign w:val="center"/>
          </w:tcPr>
          <w:p w14:paraId="0B19A2B7" w14:textId="1B91EA65" w:rsidR="00BF6D7A" w:rsidRPr="002E2A01" w:rsidRDefault="002E2A01">
            <w:pPr>
              <w:jc w:val="center"/>
              <w:rPr>
                <w:color w:val="000000"/>
                <w:sz w:val="20"/>
                <w:szCs w:val="20"/>
              </w:rPr>
            </w:pPr>
            <w:r w:rsidRPr="0072212E">
              <w:rPr>
                <w:color w:val="000000"/>
                <w:sz w:val="20"/>
                <w:szCs w:val="20"/>
              </w:rPr>
              <w:t>588</w:t>
            </w:r>
            <w:r>
              <w:rPr>
                <w:color w:val="000000"/>
                <w:sz w:val="20"/>
                <w:szCs w:val="20"/>
              </w:rPr>
              <w:t>,</w:t>
            </w:r>
            <w:r w:rsidRPr="0072212E">
              <w:rPr>
                <w:color w:val="000000"/>
                <w:sz w:val="20"/>
                <w:szCs w:val="20"/>
              </w:rPr>
              <w:t>620</w:t>
            </w:r>
            <w:r w:rsidR="006F48E2">
              <w:rPr>
                <w:color w:val="000000"/>
                <w:sz w:val="20"/>
                <w:szCs w:val="20"/>
              </w:rPr>
              <w:t xml:space="preserve"> (88%)</w:t>
            </w:r>
          </w:p>
        </w:tc>
        <w:tc>
          <w:tcPr>
            <w:tcW w:w="778" w:type="dxa"/>
            <w:vAlign w:val="center"/>
          </w:tcPr>
          <w:p w14:paraId="7183FD8D" w14:textId="47D9DCD0" w:rsidR="00BF6D7A" w:rsidRPr="002E2A01" w:rsidRDefault="002E2A01">
            <w:pPr>
              <w:jc w:val="center"/>
              <w:rPr>
                <w:color w:val="000000"/>
                <w:sz w:val="20"/>
                <w:szCs w:val="20"/>
              </w:rPr>
            </w:pPr>
            <w:r w:rsidRPr="0072212E">
              <w:rPr>
                <w:color w:val="000000"/>
                <w:sz w:val="20"/>
                <w:szCs w:val="20"/>
              </w:rPr>
              <w:t>21-Mar-2021</w:t>
            </w:r>
          </w:p>
        </w:tc>
        <w:tc>
          <w:tcPr>
            <w:tcW w:w="1202" w:type="dxa"/>
            <w:vAlign w:val="center"/>
          </w:tcPr>
          <w:p w14:paraId="59FC8A23" w14:textId="6A3C7902" w:rsidR="00BF6D7A" w:rsidRPr="002E2A01" w:rsidRDefault="002E2A01">
            <w:pPr>
              <w:jc w:val="center"/>
              <w:rPr>
                <w:color w:val="000000"/>
                <w:sz w:val="20"/>
                <w:szCs w:val="20"/>
              </w:rPr>
            </w:pPr>
            <w:r w:rsidRPr="0072212E">
              <w:rPr>
                <w:color w:val="000000"/>
                <w:sz w:val="20"/>
                <w:szCs w:val="20"/>
              </w:rPr>
              <w:t>557</w:t>
            </w:r>
            <w:r>
              <w:rPr>
                <w:color w:val="000000"/>
                <w:sz w:val="20"/>
                <w:szCs w:val="20"/>
              </w:rPr>
              <w:t>,</w:t>
            </w:r>
            <w:r w:rsidRPr="0072212E">
              <w:rPr>
                <w:color w:val="000000"/>
                <w:sz w:val="20"/>
                <w:szCs w:val="20"/>
              </w:rPr>
              <w:t>409</w:t>
            </w:r>
            <w:r w:rsidR="006F48E2">
              <w:rPr>
                <w:color w:val="000000"/>
                <w:sz w:val="20"/>
                <w:szCs w:val="20"/>
              </w:rPr>
              <w:t xml:space="preserve"> (57%)</w:t>
            </w:r>
          </w:p>
        </w:tc>
      </w:tr>
    </w:tbl>
    <w:p w14:paraId="327D0815" w14:textId="77777777" w:rsidR="00BF6D7A" w:rsidRDefault="00BF6D7A" w:rsidP="00BF6D7A">
      <w:pPr>
        <w:spacing w:after="160" w:line="259" w:lineRule="auto"/>
      </w:pPr>
    </w:p>
    <w:p w14:paraId="01ABDEA1" w14:textId="77777777" w:rsidR="00BF6D7A" w:rsidRDefault="00BF6D7A" w:rsidP="00BF6D7A">
      <w:pPr>
        <w:spacing w:after="160" w:line="259" w:lineRule="auto"/>
        <w:rPr>
          <w:b/>
        </w:rPr>
      </w:pPr>
      <w:r>
        <w:rPr>
          <w:b/>
        </w:rPr>
        <w:br w:type="page"/>
      </w:r>
    </w:p>
    <w:p w14:paraId="39888787" w14:textId="2CFB3FAF" w:rsidR="00BF6D7A" w:rsidRPr="0099409F" w:rsidRDefault="00BF6D7A" w:rsidP="00BF6D7A">
      <w:pPr>
        <w:pStyle w:val="xxxmsonormal"/>
      </w:pPr>
      <w:bookmarkStart w:id="30" w:name="_Toc75964032"/>
      <w:r w:rsidRPr="00C814D1">
        <w:rPr>
          <w:rStyle w:val="Heading2Char"/>
        </w:rPr>
        <w:lastRenderedPageBreak/>
        <w:t xml:space="preserve">Figure </w:t>
      </w:r>
      <w:r w:rsidR="00DD6C14">
        <w:rPr>
          <w:rStyle w:val="Heading2Char"/>
        </w:rPr>
        <w:t>s</w:t>
      </w:r>
      <w:r w:rsidRPr="00C814D1">
        <w:rPr>
          <w:rStyle w:val="Heading2Char"/>
        </w:rPr>
        <w:t xml:space="preserve">9. Impact of vaccine coverage on the number of confirmed cases in different regions for two different scenarios of adherence to </w:t>
      </w:r>
      <w:r>
        <w:rPr>
          <w:rStyle w:val="Heading2Char"/>
        </w:rPr>
        <w:t xml:space="preserve">nonpharmaceutical interventions </w:t>
      </w:r>
      <w:r w:rsidRPr="003905C2">
        <w:rPr>
          <w:rStyle w:val="Heading2Char"/>
        </w:rPr>
        <w:t>when vaccination effectiveness is modeled as a reduction in</w:t>
      </w:r>
      <w:r>
        <w:rPr>
          <w:rStyle w:val="Heading2Char"/>
        </w:rPr>
        <w:t xml:space="preserve"> probability of</w:t>
      </w:r>
      <w:r w:rsidRPr="003905C2">
        <w:rPr>
          <w:rStyle w:val="Heading2Char"/>
        </w:rPr>
        <w:t xml:space="preserve"> be</w:t>
      </w:r>
      <w:r>
        <w:rPr>
          <w:rStyle w:val="Heading2Char"/>
        </w:rPr>
        <w:t>com</w:t>
      </w:r>
      <w:r w:rsidRPr="003905C2">
        <w:rPr>
          <w:rStyle w:val="Heading2Char"/>
        </w:rPr>
        <w:t>ing infected</w:t>
      </w:r>
      <w:bookmarkEnd w:id="30"/>
      <w:r w:rsidRPr="0033135A">
        <w:t xml:space="preserve">. </w:t>
      </w:r>
      <w:r w:rsidRPr="0099409F">
        <w:t>In this figure, we assumed that vaccine effectiveness is equal to 90%, vaccine capacity is 0.</w:t>
      </w:r>
      <w:r w:rsidR="00F70F22">
        <w:t>25</w:t>
      </w:r>
      <w:r w:rsidRPr="0099409F">
        <w:t xml:space="preserve">%/day. </w:t>
      </w:r>
    </w:p>
    <w:p w14:paraId="45C412FF" w14:textId="77777777" w:rsidR="00BF6D7A" w:rsidRPr="0099409F" w:rsidRDefault="00BF6D7A" w:rsidP="00BF6D7A">
      <w:pPr>
        <w:pStyle w:val="xxxmsonormal"/>
      </w:pPr>
    </w:p>
    <w:p w14:paraId="0E19A006" w14:textId="3DC6DD03" w:rsidR="00BF6D7A" w:rsidRPr="0099409F" w:rsidRDefault="00BF6D7A" w:rsidP="00BF6D7A">
      <w:pPr>
        <w:pStyle w:val="xxxmsonormal"/>
      </w:pPr>
      <w:r>
        <w:t>a. NYC</w:t>
      </w:r>
      <w:r w:rsidRPr="0099409F">
        <w:t xml:space="preserve">, adherence to </w:t>
      </w:r>
      <w:r>
        <w:t>NPIs</w:t>
      </w:r>
      <w:r w:rsidRPr="0099409F">
        <w:t xml:space="preserve"> is</w:t>
      </w:r>
      <w:r>
        <w:t xml:space="preserve"> </w:t>
      </w:r>
      <w:r w:rsidRPr="0099409F">
        <w:t xml:space="preserve">fixed at a level of </w:t>
      </w:r>
      <w:r>
        <w:t>85</w:t>
      </w:r>
      <w:r w:rsidRPr="0099409F">
        <w:t>%</w:t>
      </w:r>
      <w:r w:rsidR="00523998">
        <w:rPr>
          <w:noProof/>
        </w:rPr>
        <w:drawing>
          <wp:inline distT="0" distB="0" distL="0" distR="0" wp14:anchorId="0DD44896" wp14:editId="23F16448">
            <wp:extent cx="5607050" cy="2984500"/>
            <wp:effectExtent l="0" t="0" r="12700" b="6350"/>
            <wp:docPr id="16" name="Chart 16">
              <a:extLst xmlns:a="http://schemas.openxmlformats.org/drawingml/2006/main">
                <a:ext uri="{FF2B5EF4-FFF2-40B4-BE49-F238E27FC236}">
                  <a16:creationId xmlns:a16="http://schemas.microsoft.com/office/drawing/2014/main" id="{8125AA03-9723-4B55-A5F0-A1DDFD62D6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81CC26D" w14:textId="77777777" w:rsidR="00BF6D7A" w:rsidRDefault="00BF6D7A" w:rsidP="00BF6D7A">
      <w:pPr>
        <w:pStyle w:val="xxxmsonormal"/>
      </w:pPr>
    </w:p>
    <w:p w14:paraId="525B8492" w14:textId="7E91D144" w:rsidR="00BF6D7A" w:rsidRDefault="00BF6D7A" w:rsidP="00BF6D7A">
      <w:pPr>
        <w:pStyle w:val="xxxmsonormal"/>
      </w:pPr>
      <w:r>
        <w:t>b. NYC</w:t>
      </w:r>
      <w:r w:rsidRPr="0099409F">
        <w:t xml:space="preserve">, adherence to </w:t>
      </w:r>
      <w:r>
        <w:t>NPIs</w:t>
      </w:r>
      <w:r w:rsidRPr="0099409F">
        <w:t xml:space="preserve"> is dynamic</w:t>
      </w:r>
      <w:r w:rsidR="00523998">
        <w:rPr>
          <w:noProof/>
        </w:rPr>
        <w:drawing>
          <wp:inline distT="0" distB="0" distL="0" distR="0" wp14:anchorId="3FBAC0A4" wp14:editId="7A7D35A8">
            <wp:extent cx="5568950" cy="3003550"/>
            <wp:effectExtent l="0" t="0" r="12700" b="6350"/>
            <wp:docPr id="17" name="Chart 17">
              <a:extLst xmlns:a="http://schemas.openxmlformats.org/drawingml/2006/main">
                <a:ext uri="{FF2B5EF4-FFF2-40B4-BE49-F238E27FC236}">
                  <a16:creationId xmlns:a16="http://schemas.microsoft.com/office/drawing/2014/main" id="{2088979B-DE85-4E3E-ABA7-84B89C5380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BF9BEFD" w14:textId="77777777" w:rsidR="00BF6D7A" w:rsidRDefault="00BF6D7A" w:rsidP="00BF6D7A">
      <w:pPr>
        <w:pStyle w:val="xxxmsonormal"/>
      </w:pPr>
    </w:p>
    <w:p w14:paraId="5720C39B" w14:textId="77777777" w:rsidR="00BF6D7A" w:rsidRDefault="00BF6D7A" w:rsidP="00BF6D7A">
      <w:pPr>
        <w:spacing w:after="160" w:line="259" w:lineRule="auto"/>
        <w:rPr>
          <w:b/>
        </w:rPr>
      </w:pPr>
      <w:r>
        <w:rPr>
          <w:b/>
        </w:rPr>
        <w:br w:type="page"/>
      </w:r>
    </w:p>
    <w:p w14:paraId="1EFCE707" w14:textId="66F902E3" w:rsidR="00BF6D7A" w:rsidRDefault="00BF6D7A" w:rsidP="00BF6D7A">
      <w:pPr>
        <w:pStyle w:val="xxxmsonormal"/>
      </w:pPr>
      <w:bookmarkStart w:id="31" w:name="_Toc75964033"/>
      <w:r w:rsidRPr="00C814D1">
        <w:rPr>
          <w:rStyle w:val="Heading2Char"/>
        </w:rPr>
        <w:lastRenderedPageBreak/>
        <w:t xml:space="preserve">Figure </w:t>
      </w:r>
      <w:r w:rsidR="00DD6C14">
        <w:rPr>
          <w:rStyle w:val="Heading2Char"/>
        </w:rPr>
        <w:t>s</w:t>
      </w:r>
      <w:r w:rsidRPr="00C814D1">
        <w:rPr>
          <w:rStyle w:val="Heading2Char"/>
        </w:rPr>
        <w:t xml:space="preserve">10. Impact of vaccination and adherence to </w:t>
      </w:r>
      <w:r>
        <w:rPr>
          <w:rStyle w:val="Heading2Char"/>
        </w:rPr>
        <w:t>nonpharmaceutical interventions</w:t>
      </w:r>
      <w:r w:rsidRPr="00C814D1">
        <w:rPr>
          <w:rStyle w:val="Heading2Char"/>
        </w:rPr>
        <w:t xml:space="preserve"> on the number of cases over time</w:t>
      </w:r>
      <w:r>
        <w:rPr>
          <w:rStyle w:val="Heading2Char"/>
        </w:rPr>
        <w:t xml:space="preserve"> </w:t>
      </w:r>
      <w:r w:rsidRPr="003905C2">
        <w:rPr>
          <w:rStyle w:val="Heading2Char"/>
        </w:rPr>
        <w:t xml:space="preserve">when vaccination effectiveness is modeled as a reduction in </w:t>
      </w:r>
      <w:r>
        <w:rPr>
          <w:rStyle w:val="Heading2Char"/>
        </w:rPr>
        <w:t xml:space="preserve">probability of </w:t>
      </w:r>
      <w:r w:rsidRPr="003905C2">
        <w:rPr>
          <w:rStyle w:val="Heading2Char"/>
        </w:rPr>
        <w:t>be</w:t>
      </w:r>
      <w:r>
        <w:rPr>
          <w:rStyle w:val="Heading2Char"/>
        </w:rPr>
        <w:t>com</w:t>
      </w:r>
      <w:r w:rsidRPr="003905C2">
        <w:rPr>
          <w:rStyle w:val="Heading2Char"/>
        </w:rPr>
        <w:t>ing infected</w:t>
      </w:r>
      <w:bookmarkEnd w:id="31"/>
      <w:r w:rsidRPr="0033135A">
        <w:t xml:space="preserve">. </w:t>
      </w:r>
      <w:r w:rsidRPr="008E16F1">
        <w:t>In these experiments, we assumed that vaccine effectiveness is 90%, vaccine coverage is 50%, and daily vaccination capacity is 0.</w:t>
      </w:r>
      <w:r w:rsidR="00523998">
        <w:t>25</w:t>
      </w:r>
      <w:r w:rsidRPr="008E16F1">
        <w:t xml:space="preserve">% for the vaccination scenario. </w:t>
      </w:r>
    </w:p>
    <w:p w14:paraId="6737C996" w14:textId="77777777" w:rsidR="00BF6D7A" w:rsidRDefault="00BF6D7A" w:rsidP="00BF6D7A">
      <w:pPr>
        <w:pStyle w:val="xxxmsonormal"/>
      </w:pPr>
    </w:p>
    <w:p w14:paraId="6BC04830" w14:textId="09383B04" w:rsidR="00BF6D7A" w:rsidRDefault="00BF6D7A" w:rsidP="00BF6D7A">
      <w:pPr>
        <w:spacing w:after="160" w:line="259" w:lineRule="auto"/>
        <w:contextualSpacing/>
        <w:rPr>
          <w:b/>
        </w:rPr>
      </w:pPr>
      <w:r>
        <w:t>a. NYC, vaccination</w:t>
      </w:r>
      <w:r w:rsidR="00744C33">
        <w:rPr>
          <w:noProof/>
        </w:rPr>
        <w:drawing>
          <wp:inline distT="0" distB="0" distL="0" distR="0" wp14:anchorId="6FFC6D48" wp14:editId="63555409">
            <wp:extent cx="5930900" cy="3136900"/>
            <wp:effectExtent l="0" t="0" r="12700" b="6350"/>
            <wp:docPr id="19" name="Chart 19">
              <a:extLst xmlns:a="http://schemas.openxmlformats.org/drawingml/2006/main">
                <a:ext uri="{FF2B5EF4-FFF2-40B4-BE49-F238E27FC236}">
                  <a16:creationId xmlns:a16="http://schemas.microsoft.com/office/drawing/2014/main" id="{0AA0C231-E941-41B3-86DF-3FDD1AE748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t>b</w:t>
      </w:r>
      <w:r w:rsidRPr="00BE090C">
        <w:t>.</w:t>
      </w:r>
      <w:r>
        <w:t xml:space="preserve"> NYC, no vaccination</w:t>
      </w:r>
      <w:r w:rsidR="00746D22">
        <w:rPr>
          <w:noProof/>
        </w:rPr>
        <w:drawing>
          <wp:inline distT="0" distB="0" distL="0" distR="0" wp14:anchorId="3D7BB221" wp14:editId="6F9F0C70">
            <wp:extent cx="5943600" cy="3533775"/>
            <wp:effectExtent l="0" t="0" r="0" b="9525"/>
            <wp:docPr id="20" name="Chart 20">
              <a:extLst xmlns:a="http://schemas.openxmlformats.org/drawingml/2006/main">
                <a:ext uri="{FF2B5EF4-FFF2-40B4-BE49-F238E27FC236}">
                  <a16:creationId xmlns:a16="http://schemas.microsoft.com/office/drawing/2014/main" id="{8777CBD5-BBB6-48B1-9E47-1235D02F2C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Pr>
          <w:b/>
        </w:rPr>
        <w:br w:type="page"/>
      </w:r>
    </w:p>
    <w:p w14:paraId="7FD693A8" w14:textId="03AD8C8E" w:rsidR="00C41E4F" w:rsidRPr="00DD6C14" w:rsidRDefault="00DF260E" w:rsidP="00DD6C14">
      <w:pPr>
        <w:spacing w:after="160"/>
        <w:rPr>
          <w:b/>
        </w:rPr>
      </w:pPr>
      <w:r w:rsidRPr="00DD6C14">
        <w:rPr>
          <w:b/>
        </w:rPr>
        <w:lastRenderedPageBreak/>
        <w:t xml:space="preserve">Supplement </w:t>
      </w:r>
      <w:r w:rsidR="0018295A" w:rsidRPr="00DD6C14">
        <w:rPr>
          <w:b/>
        </w:rPr>
        <w:t>References</w:t>
      </w:r>
    </w:p>
    <w:p w14:paraId="51C264CF" w14:textId="77777777" w:rsidR="00C75108" w:rsidRPr="00C75108" w:rsidRDefault="00DD6C14" w:rsidP="00C75108">
      <w:pPr>
        <w:pStyle w:val="EndNoteBibliography"/>
        <w:rPr>
          <w:rFonts w:ascii="Times New Roman" w:hAnsi="Times New Roman" w:cs="Times New Roman"/>
          <w:sz w:val="24"/>
        </w:rPr>
      </w:pPr>
      <w:r w:rsidRPr="00C75108">
        <w:rPr>
          <w:rFonts w:ascii="Times New Roman" w:hAnsi="Times New Roman" w:cs="Times New Roman"/>
          <w:b/>
          <w:sz w:val="24"/>
        </w:rPr>
        <w:fldChar w:fldCharType="begin"/>
      </w:r>
      <w:r w:rsidRPr="00C75108">
        <w:rPr>
          <w:rFonts w:ascii="Times New Roman" w:hAnsi="Times New Roman" w:cs="Times New Roman"/>
          <w:b/>
          <w:sz w:val="24"/>
        </w:rPr>
        <w:instrText xml:space="preserve"> ADDIN EN.REFLIST </w:instrText>
      </w:r>
      <w:r w:rsidRPr="00C75108">
        <w:rPr>
          <w:rFonts w:ascii="Times New Roman" w:hAnsi="Times New Roman" w:cs="Times New Roman"/>
          <w:b/>
          <w:sz w:val="24"/>
        </w:rPr>
        <w:fldChar w:fldCharType="separate"/>
      </w:r>
      <w:r w:rsidR="00C75108" w:rsidRPr="00C75108">
        <w:rPr>
          <w:rFonts w:ascii="Times New Roman" w:hAnsi="Times New Roman" w:cs="Times New Roman"/>
          <w:sz w:val="24"/>
        </w:rPr>
        <w:t>1.</w:t>
      </w:r>
      <w:r w:rsidR="00C75108" w:rsidRPr="00C75108">
        <w:rPr>
          <w:rFonts w:ascii="Times New Roman" w:hAnsi="Times New Roman" w:cs="Times New Roman"/>
          <w:sz w:val="24"/>
        </w:rPr>
        <w:tab/>
        <w:t>Alagoz O, Sethi AK, Patterson BW, Churpek M, Safdar N. Effect of Timing of and Adherence to Social Distancing Measures on COVID-19 Burden in the United States: A Simulation Modeling Approach. Annals of internal medicine. 2020.</w:t>
      </w:r>
    </w:p>
    <w:p w14:paraId="526BB9C3" w14:textId="3BBA175F"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w:t>
      </w:r>
      <w:r w:rsidRPr="00C75108">
        <w:rPr>
          <w:rFonts w:ascii="Times New Roman" w:hAnsi="Times New Roman" w:cs="Times New Roman"/>
          <w:sz w:val="24"/>
        </w:rPr>
        <w:tab/>
        <w:t xml:space="preserve">Imai N, Cori A, Dorigatti I, Baguelin M, Donnelly CA, Riley S, et al. Report 3: transmissibility of 2019-nCov.  Imperial College London. Available from </w:t>
      </w:r>
      <w:hyperlink r:id="rId34" w:history="1">
        <w:r w:rsidRPr="00C75108">
          <w:rPr>
            <w:rStyle w:val="Hyperlink"/>
            <w:rFonts w:ascii="Times New Roman" w:hAnsi="Times New Roman" w:cs="Times New Roman"/>
            <w:sz w:val="24"/>
          </w:rPr>
          <w:t>https://www.imperial.ac.uk/media/imperial-college/medicine/sph/ide/gida-fellowships/Imperial-College-COVID19-transmissibility-25-01-2020.pdf</w:t>
        </w:r>
      </w:hyperlink>
      <w:r w:rsidRPr="00C75108">
        <w:rPr>
          <w:rFonts w:ascii="Times New Roman" w:hAnsi="Times New Roman" w:cs="Times New Roman"/>
          <w:sz w:val="24"/>
        </w:rPr>
        <w:t>, Accessed April 30, 2020.</w:t>
      </w:r>
    </w:p>
    <w:p w14:paraId="7F3E991E" w14:textId="7AE18D00"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3.</w:t>
      </w:r>
      <w:r w:rsidRPr="00C75108">
        <w:rPr>
          <w:rFonts w:ascii="Times New Roman" w:hAnsi="Times New Roman" w:cs="Times New Roman"/>
          <w:sz w:val="24"/>
        </w:rPr>
        <w:tab/>
        <w:t xml:space="preserve">GeoDS Lab @ UW-Madison. Mapping Mobility Changes in Response to COVID-19 2021 [Available from: </w:t>
      </w:r>
      <w:hyperlink r:id="rId35" w:history="1">
        <w:r w:rsidRPr="00C75108">
          <w:rPr>
            <w:rStyle w:val="Hyperlink"/>
            <w:rFonts w:ascii="Times New Roman" w:hAnsi="Times New Roman" w:cs="Times New Roman"/>
            <w:sz w:val="24"/>
          </w:rPr>
          <w:t>https://geods.geography.wisc.edu/covid19/physical-distancing/</w:t>
        </w:r>
      </w:hyperlink>
      <w:r w:rsidRPr="00C75108">
        <w:rPr>
          <w:rFonts w:ascii="Times New Roman" w:hAnsi="Times New Roman" w:cs="Times New Roman"/>
          <w:sz w:val="24"/>
        </w:rPr>
        <w:t>.</w:t>
      </w:r>
    </w:p>
    <w:p w14:paraId="6E1EC690" w14:textId="0FFC9521"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4.</w:t>
      </w:r>
      <w:r w:rsidRPr="00C75108">
        <w:rPr>
          <w:rFonts w:ascii="Times New Roman" w:hAnsi="Times New Roman" w:cs="Times New Roman"/>
          <w:sz w:val="24"/>
        </w:rPr>
        <w:tab/>
        <w:t xml:space="preserve">Google. COVID-19 Community Mobility Report 2021 [Available from: </w:t>
      </w:r>
      <w:hyperlink r:id="rId36" w:history="1">
        <w:r w:rsidRPr="00C75108">
          <w:rPr>
            <w:rStyle w:val="Hyperlink"/>
            <w:rFonts w:ascii="Times New Roman" w:hAnsi="Times New Roman" w:cs="Times New Roman"/>
            <w:sz w:val="24"/>
          </w:rPr>
          <w:t>https://www.google.com/covid19/mobility/</w:t>
        </w:r>
      </w:hyperlink>
      <w:r w:rsidRPr="00C75108">
        <w:rPr>
          <w:rFonts w:ascii="Times New Roman" w:hAnsi="Times New Roman" w:cs="Times New Roman"/>
          <w:sz w:val="24"/>
        </w:rPr>
        <w:t>.</w:t>
      </w:r>
    </w:p>
    <w:p w14:paraId="00FFD3B4" w14:textId="198F2806"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5.</w:t>
      </w:r>
      <w:r w:rsidRPr="00C75108">
        <w:rPr>
          <w:rFonts w:ascii="Times New Roman" w:hAnsi="Times New Roman" w:cs="Times New Roman"/>
          <w:sz w:val="24"/>
        </w:rPr>
        <w:tab/>
        <w:t xml:space="preserve">Unacast. Social Distancing Scoreboard 2021 [Available from: </w:t>
      </w:r>
      <w:hyperlink r:id="rId37" w:history="1">
        <w:r w:rsidRPr="00C75108">
          <w:rPr>
            <w:rStyle w:val="Hyperlink"/>
            <w:rFonts w:ascii="Times New Roman" w:hAnsi="Times New Roman" w:cs="Times New Roman"/>
            <w:sz w:val="24"/>
          </w:rPr>
          <w:t>https://www.unacast.com/covid19/social-distancing-scoreboard</w:t>
        </w:r>
      </w:hyperlink>
      <w:r w:rsidRPr="00C75108">
        <w:rPr>
          <w:rFonts w:ascii="Times New Roman" w:hAnsi="Times New Roman" w:cs="Times New Roman"/>
          <w:sz w:val="24"/>
        </w:rPr>
        <w:t>.</w:t>
      </w:r>
    </w:p>
    <w:p w14:paraId="07025449" w14:textId="67F2B344"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6.</w:t>
      </w:r>
      <w:r w:rsidRPr="00C75108">
        <w:rPr>
          <w:rFonts w:ascii="Times New Roman" w:hAnsi="Times New Roman" w:cs="Times New Roman"/>
          <w:sz w:val="24"/>
        </w:rPr>
        <w:tab/>
        <w:t xml:space="preserve">United States Census Bureau. Age and Sex Table 2020 [Available from: </w:t>
      </w:r>
      <w:hyperlink r:id="rId38" w:history="1">
        <w:r w:rsidRPr="00C75108">
          <w:rPr>
            <w:rStyle w:val="Hyperlink"/>
            <w:rFonts w:ascii="Times New Roman" w:hAnsi="Times New Roman" w:cs="Times New Roman"/>
            <w:sz w:val="24"/>
          </w:rPr>
          <w:t>https://data.census.gov/cedsci/</w:t>
        </w:r>
      </w:hyperlink>
      <w:r w:rsidRPr="00C75108">
        <w:rPr>
          <w:rFonts w:ascii="Times New Roman" w:hAnsi="Times New Roman" w:cs="Times New Roman"/>
          <w:sz w:val="24"/>
        </w:rPr>
        <w:t>.</w:t>
      </w:r>
    </w:p>
    <w:p w14:paraId="581E46F7"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7.</w:t>
      </w:r>
      <w:r w:rsidRPr="00C75108">
        <w:rPr>
          <w:rFonts w:ascii="Times New Roman" w:hAnsi="Times New Roman" w:cs="Times New Roman"/>
          <w:sz w:val="24"/>
        </w:rPr>
        <w:tab/>
        <w:t>Del Valle SY, Hyman JM, Hethcote HW, Eubank SG. Mixing patterns between age groups in social networks. Social Networks. 2007;29(4):539-54.</w:t>
      </w:r>
    </w:p>
    <w:p w14:paraId="60E18293"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8.</w:t>
      </w:r>
      <w:r w:rsidRPr="00C75108">
        <w:rPr>
          <w:rFonts w:ascii="Times New Roman" w:hAnsi="Times New Roman" w:cs="Times New Roman"/>
          <w:sz w:val="24"/>
        </w:rPr>
        <w:tab/>
        <w:t>Lee BY, Brown ST, Cooley P, Potter MA, Wheaton WD, Voorhees RE, et al. Simulating school closure strategies to mitigate an influenza epidemic. Journal of Public Health Management and Practice. 2010;16(3):252-61.</w:t>
      </w:r>
    </w:p>
    <w:p w14:paraId="47D0FFD3"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9.</w:t>
      </w:r>
      <w:r w:rsidRPr="00C75108">
        <w:rPr>
          <w:rFonts w:ascii="Times New Roman" w:hAnsi="Times New Roman" w:cs="Times New Roman"/>
          <w:sz w:val="24"/>
        </w:rPr>
        <w:tab/>
        <w:t>Crisanti A, Cassone A. In one Italian town, we showed mass testing could eradicate the coronavirus. The Guardian. 2020 March 20, 2020.</w:t>
      </w:r>
    </w:p>
    <w:p w14:paraId="058C35C6"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0.</w:t>
      </w:r>
      <w:r w:rsidRPr="00C75108">
        <w:rPr>
          <w:rFonts w:ascii="Times New Roman" w:hAnsi="Times New Roman" w:cs="Times New Roman"/>
          <w:sz w:val="24"/>
        </w:rPr>
        <w:tab/>
        <w:t>Hu Z, Song C, Xu C, Jin G, Chen Y, Xu X, et al. Clinical characteristics of 24 asymptomatic infections with COVID-19 screened among close contacts in Nanjing, China. Science China Life Sciences. 2020;63(5):706-11.</w:t>
      </w:r>
    </w:p>
    <w:p w14:paraId="262FE4E1" w14:textId="1C454B6F"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1.</w:t>
      </w:r>
      <w:r w:rsidRPr="00C75108">
        <w:rPr>
          <w:rFonts w:ascii="Times New Roman" w:hAnsi="Times New Roman" w:cs="Times New Roman"/>
          <w:sz w:val="24"/>
        </w:rPr>
        <w:tab/>
        <w:t xml:space="preserve">CDC. Interim Clinical Guidance for Management of Patients with Confirmed Coronavirus Disease (COVID-19) 2020 [Available from: </w:t>
      </w:r>
      <w:hyperlink r:id="rId39" w:anchor="Asymptomatic" w:history="1">
        <w:r w:rsidRPr="00C75108">
          <w:rPr>
            <w:rStyle w:val="Hyperlink"/>
            <w:rFonts w:ascii="Times New Roman" w:hAnsi="Times New Roman" w:cs="Times New Roman"/>
            <w:sz w:val="24"/>
          </w:rPr>
          <w:t>https://www.cdc.gov/coronavirus/2019-ncov/hcp/clinical-guidance-management-patients.html#Asymptomatic</w:t>
        </w:r>
      </w:hyperlink>
      <w:r w:rsidRPr="00C75108">
        <w:rPr>
          <w:rFonts w:ascii="Times New Roman" w:hAnsi="Times New Roman" w:cs="Times New Roman"/>
          <w:sz w:val="24"/>
        </w:rPr>
        <w:t>.</w:t>
      </w:r>
    </w:p>
    <w:p w14:paraId="25F6239D"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2.</w:t>
      </w:r>
      <w:r w:rsidRPr="00C75108">
        <w:rPr>
          <w:rFonts w:ascii="Times New Roman" w:hAnsi="Times New Roman" w:cs="Times New Roman"/>
          <w:sz w:val="24"/>
        </w:rPr>
        <w:tab/>
        <w:t>Guan W-j, Ni Z-y, Hu Y, Liang W-h, Ou C-q, He J-x, et al. Clinical characteristics of coronavirus disease 2019 in China. New England Journal of Medicine. 2020;382:1708-20.</w:t>
      </w:r>
    </w:p>
    <w:p w14:paraId="6F13BE93"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3.</w:t>
      </w:r>
      <w:r w:rsidRPr="00C75108">
        <w:rPr>
          <w:rFonts w:ascii="Times New Roman" w:hAnsi="Times New Roman" w:cs="Times New Roman"/>
          <w:sz w:val="24"/>
        </w:rPr>
        <w:tab/>
        <w:t>Lauer SA, Grantz KH, Bi Q, Jones FK, Zheng Q, Meredith HR, et al. The incubation period of coronavirus disease 2019 (COVID-19) from publicly reported confirmed cases: estimation and application. Annals of Internal Medicine. 2020;DOI: 10.7326/M20-0504.</w:t>
      </w:r>
    </w:p>
    <w:p w14:paraId="4151B460"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4.</w:t>
      </w:r>
      <w:r w:rsidRPr="00C75108">
        <w:rPr>
          <w:rFonts w:ascii="Times New Roman" w:hAnsi="Times New Roman" w:cs="Times New Roman"/>
          <w:sz w:val="24"/>
        </w:rPr>
        <w:tab/>
        <w:t>Li Q, Guan X, Wu P, Wang X, Zhou L, Tong Y, et al. Early transmission dynamics in Wuhan, China, of novel coronavirus–infected pneumonia. New England Journal of Medicine. 2020;382:1199-207.</w:t>
      </w:r>
    </w:p>
    <w:p w14:paraId="65EE1EED" w14:textId="7021C8F6"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5.</w:t>
      </w:r>
      <w:r w:rsidRPr="00C75108">
        <w:rPr>
          <w:rFonts w:ascii="Times New Roman" w:hAnsi="Times New Roman" w:cs="Times New Roman"/>
          <w:sz w:val="24"/>
        </w:rPr>
        <w:tab/>
        <w:t xml:space="preserve">Hill A. Modeling COVID-19 Spread vs Healthcare Capacity 2020 [Available from: </w:t>
      </w:r>
      <w:hyperlink r:id="rId40" w:history="1">
        <w:r w:rsidRPr="00C75108">
          <w:rPr>
            <w:rStyle w:val="Hyperlink"/>
            <w:rFonts w:ascii="Times New Roman" w:hAnsi="Times New Roman" w:cs="Times New Roman"/>
            <w:sz w:val="24"/>
          </w:rPr>
          <w:t>https://alhill.shinyapps.io/COVID19seir/</w:t>
        </w:r>
      </w:hyperlink>
      <w:r w:rsidRPr="00C75108">
        <w:rPr>
          <w:rFonts w:ascii="Times New Roman" w:hAnsi="Times New Roman" w:cs="Times New Roman"/>
          <w:sz w:val="24"/>
        </w:rPr>
        <w:t>.</w:t>
      </w:r>
    </w:p>
    <w:p w14:paraId="7A6D1908"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6.</w:t>
      </w:r>
      <w:r w:rsidRPr="00C75108">
        <w:rPr>
          <w:rFonts w:ascii="Times New Roman" w:hAnsi="Times New Roman" w:cs="Times New Roman"/>
          <w:sz w:val="24"/>
        </w:rPr>
        <w:tab/>
        <w:t>Huang C, Wang Y, Li X, Ren L, Zhao J, Hu Y, et al. Clinical features of patients infected with 2019 novel coronavirus in Wuhan, China. The Lancet. 2020;395(10223):497-506.</w:t>
      </w:r>
    </w:p>
    <w:p w14:paraId="01EB2808"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7.</w:t>
      </w:r>
      <w:r w:rsidRPr="00C75108">
        <w:rPr>
          <w:rFonts w:ascii="Times New Roman" w:hAnsi="Times New Roman" w:cs="Times New Roman"/>
          <w:sz w:val="24"/>
        </w:rPr>
        <w:tab/>
        <w:t>Wang D, Hu B, Hu C, Zhu F, Liu X, Zhang J, et al. Clinical characteristics of 138 hospitalized patients with 2019 novel coronavirus–infected pneumonia in Wuhan, China. JAMA. 2020;323(11):1061-9.</w:t>
      </w:r>
    </w:p>
    <w:p w14:paraId="593B1AE8"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lastRenderedPageBreak/>
        <w:t>18.</w:t>
      </w:r>
      <w:r w:rsidRPr="00C75108">
        <w:rPr>
          <w:rFonts w:ascii="Times New Roman" w:hAnsi="Times New Roman" w:cs="Times New Roman"/>
          <w:sz w:val="24"/>
        </w:rPr>
        <w:tab/>
        <w:t>Bhatraju PK, Ghassemieh BJ, Nichols M, Kim R, Jerome KR, Nalla AK, et al. Covid-19 in critically ill patients in the Seattle region—case series. New England Journal of Medicine. 2020;DOI:10.1056/NEJMoa2004500.</w:t>
      </w:r>
    </w:p>
    <w:p w14:paraId="4FDD54A9"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19.</w:t>
      </w:r>
      <w:r w:rsidRPr="00C75108">
        <w:rPr>
          <w:rFonts w:ascii="Times New Roman" w:hAnsi="Times New Roman" w:cs="Times New Roman"/>
          <w:sz w:val="24"/>
        </w:rPr>
        <w:tab/>
        <w:t>CDC COVID-19 Response Team, Bialek S, Boundy E, Bowen V, Chow N, Cohn A, et al. Severe outcomes among patients with coronavirus disease 2019 (Covid-19)—United States, February 12–March 16, 2020. Morbidity and Mortality Weekly Report MMWR. 2020;69(12):343-6.</w:t>
      </w:r>
    </w:p>
    <w:p w14:paraId="6B55F1FE" w14:textId="3384D039"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0.</w:t>
      </w:r>
      <w:r w:rsidRPr="00C75108">
        <w:rPr>
          <w:rFonts w:ascii="Times New Roman" w:hAnsi="Times New Roman" w:cs="Times New Roman"/>
          <w:sz w:val="24"/>
        </w:rPr>
        <w:tab/>
        <w:t xml:space="preserve">Public Health Madison &amp; Dane County. Dane County COVID-19 Dashboard 2021 [Available from: </w:t>
      </w:r>
      <w:hyperlink r:id="rId41" w:history="1">
        <w:r w:rsidRPr="00C75108">
          <w:rPr>
            <w:rStyle w:val="Hyperlink"/>
            <w:rFonts w:ascii="Times New Roman" w:hAnsi="Times New Roman" w:cs="Times New Roman"/>
            <w:sz w:val="24"/>
          </w:rPr>
          <w:t>https://publichealthmdc.com/coronavirus/dashboard</w:t>
        </w:r>
      </w:hyperlink>
      <w:r w:rsidRPr="00C75108">
        <w:rPr>
          <w:rFonts w:ascii="Times New Roman" w:hAnsi="Times New Roman" w:cs="Times New Roman"/>
          <w:sz w:val="24"/>
        </w:rPr>
        <w:t>.</w:t>
      </w:r>
    </w:p>
    <w:p w14:paraId="24F69356" w14:textId="2D9A3531"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1.</w:t>
      </w:r>
      <w:r w:rsidRPr="00C75108">
        <w:rPr>
          <w:rFonts w:ascii="Times New Roman" w:hAnsi="Times New Roman" w:cs="Times New Roman"/>
          <w:sz w:val="24"/>
        </w:rPr>
        <w:tab/>
        <w:t xml:space="preserve">Wisconsin Department of Health Services. COVID-19: Wisconsin Data 2021 [Available from: </w:t>
      </w:r>
      <w:hyperlink r:id="rId42" w:history="1">
        <w:r w:rsidRPr="00C75108">
          <w:rPr>
            <w:rStyle w:val="Hyperlink"/>
            <w:rFonts w:ascii="Times New Roman" w:hAnsi="Times New Roman" w:cs="Times New Roman"/>
            <w:sz w:val="24"/>
          </w:rPr>
          <w:t>https://www.dhs.wisconsin.gov/covid-19/data.htm</w:t>
        </w:r>
      </w:hyperlink>
      <w:r w:rsidRPr="00C75108">
        <w:rPr>
          <w:rFonts w:ascii="Times New Roman" w:hAnsi="Times New Roman" w:cs="Times New Roman"/>
          <w:sz w:val="24"/>
        </w:rPr>
        <w:t>.</w:t>
      </w:r>
    </w:p>
    <w:p w14:paraId="52160C60"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2.</w:t>
      </w:r>
      <w:r w:rsidRPr="00C75108">
        <w:rPr>
          <w:rFonts w:ascii="Times New Roman" w:hAnsi="Times New Roman" w:cs="Times New Roman"/>
          <w:sz w:val="24"/>
        </w:rPr>
        <w:tab/>
        <w:t>Czeisler MÉ, Tynan MA, Howard ME, Honeycutt S, Fulmer EB, Kidder DP, et al. Public Attitudes, Behaviors, and Beliefs Related to COVID-19, Stay-at-Home Orders, Nonessential Business Closures, and Public Health Guidance—United States, New York City, and Los Angeles, May 5–12, 2020. Morbidity and Mortality Weekly Report. 2020;69(24):751.</w:t>
      </w:r>
    </w:p>
    <w:p w14:paraId="3FC7168E"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3.</w:t>
      </w:r>
      <w:r w:rsidRPr="00C75108">
        <w:rPr>
          <w:rFonts w:ascii="Times New Roman" w:hAnsi="Times New Roman" w:cs="Times New Roman"/>
          <w:sz w:val="24"/>
        </w:rPr>
        <w:tab/>
        <w:t>He X, Lau EH, Wu P, Deng X, Wang J, Hao X, et al. Temporal dynamics in viral shedding and transmissibility of COVID-19. Nature Medicine. 2020:1-4.</w:t>
      </w:r>
    </w:p>
    <w:p w14:paraId="0061C57D"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4.</w:t>
      </w:r>
      <w:r w:rsidRPr="00C75108">
        <w:rPr>
          <w:rFonts w:ascii="Times New Roman" w:hAnsi="Times New Roman" w:cs="Times New Roman"/>
          <w:sz w:val="24"/>
        </w:rPr>
        <w:tab/>
        <w:t>Li R, Pei S, Chen B, Song Y, Zhang T, Yang W, et al. Substantial undocumented infection facilitates the rapid dissemination of novel coronavirus (SARS-CoV2). Science. 2020;368(6490):489-93.</w:t>
      </w:r>
    </w:p>
    <w:p w14:paraId="477B00BA" w14:textId="3B77CDDD"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5.</w:t>
      </w:r>
      <w:r w:rsidRPr="00C75108">
        <w:rPr>
          <w:rFonts w:ascii="Times New Roman" w:hAnsi="Times New Roman" w:cs="Times New Roman"/>
          <w:sz w:val="24"/>
        </w:rPr>
        <w:tab/>
        <w:t>Liu Y, Gayle AA, Wilder-Smith A, Rocklöv J. The reproductive number of COVID-19 is higher compared to SARS coronavirus. Journal of Travel Medicine. 2020;27(2):</w:t>
      </w:r>
      <w:hyperlink r:id="rId43" w:history="1">
        <w:r w:rsidRPr="00C75108">
          <w:rPr>
            <w:rStyle w:val="Hyperlink"/>
            <w:rFonts w:ascii="Times New Roman" w:hAnsi="Times New Roman" w:cs="Times New Roman"/>
            <w:sz w:val="24"/>
          </w:rPr>
          <w:t>https://doi.org/10.1093/jtm/taaa021</w:t>
        </w:r>
      </w:hyperlink>
      <w:r w:rsidRPr="00C75108">
        <w:rPr>
          <w:rFonts w:ascii="Times New Roman" w:hAnsi="Times New Roman" w:cs="Times New Roman"/>
          <w:sz w:val="24"/>
        </w:rPr>
        <w:t>.</w:t>
      </w:r>
    </w:p>
    <w:p w14:paraId="65EF3D6A" w14:textId="790813A0"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6.</w:t>
      </w:r>
      <w:r w:rsidRPr="00C75108">
        <w:rPr>
          <w:rFonts w:ascii="Times New Roman" w:hAnsi="Times New Roman" w:cs="Times New Roman"/>
          <w:sz w:val="24"/>
        </w:rPr>
        <w:tab/>
        <w:t xml:space="preserve">Pedersen MG, Meneghini M. Quantifying undetected COVID-19 cases and effects of containment measures in Italy. ResearchGate Preprint. 2020;Available from </w:t>
      </w:r>
      <w:hyperlink r:id="rId44" w:history="1">
        <w:r w:rsidRPr="00C75108">
          <w:rPr>
            <w:rStyle w:val="Hyperlink"/>
            <w:rFonts w:ascii="Times New Roman" w:hAnsi="Times New Roman" w:cs="Times New Roman"/>
            <w:sz w:val="24"/>
          </w:rPr>
          <w:t>https://www.researchgate.net/publication/339915690_Quantifying_undetected_COVID-19_cases_and_effects_of_containment_measures_in_Italy_Predicting_phase_2_dynamics</w:t>
        </w:r>
      </w:hyperlink>
      <w:r w:rsidRPr="00C75108">
        <w:rPr>
          <w:rFonts w:ascii="Times New Roman" w:hAnsi="Times New Roman" w:cs="Times New Roman"/>
          <w:sz w:val="24"/>
        </w:rPr>
        <w:t>, Accessed April 30, 2020.</w:t>
      </w:r>
    </w:p>
    <w:p w14:paraId="68600A51" w14:textId="6E59F439"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7.</w:t>
      </w:r>
      <w:r w:rsidRPr="00C75108">
        <w:rPr>
          <w:rFonts w:ascii="Times New Roman" w:hAnsi="Times New Roman" w:cs="Times New Roman"/>
          <w:sz w:val="24"/>
        </w:rPr>
        <w:tab/>
        <w:t xml:space="preserve">New York City Department of Health. COVID-19: Data 2021 [Available from: </w:t>
      </w:r>
      <w:hyperlink r:id="rId45" w:history="1">
        <w:r w:rsidRPr="00C75108">
          <w:rPr>
            <w:rStyle w:val="Hyperlink"/>
            <w:rFonts w:ascii="Times New Roman" w:hAnsi="Times New Roman" w:cs="Times New Roman"/>
            <w:sz w:val="24"/>
          </w:rPr>
          <w:t>https://www1.nyc.gov/site/doh/covid/covid-19-data.page</w:t>
        </w:r>
      </w:hyperlink>
      <w:r w:rsidRPr="00C75108">
        <w:rPr>
          <w:rFonts w:ascii="Times New Roman" w:hAnsi="Times New Roman" w:cs="Times New Roman"/>
          <w:sz w:val="24"/>
        </w:rPr>
        <w:t>.</w:t>
      </w:r>
    </w:p>
    <w:p w14:paraId="40490F91" w14:textId="77777777" w:rsidR="00C75108" w:rsidRPr="00C75108" w:rsidRDefault="00C75108" w:rsidP="00C75108">
      <w:pPr>
        <w:pStyle w:val="EndNoteBibliography"/>
        <w:rPr>
          <w:rFonts w:ascii="Times New Roman" w:hAnsi="Times New Roman" w:cs="Times New Roman"/>
          <w:sz w:val="24"/>
        </w:rPr>
      </w:pPr>
      <w:r w:rsidRPr="00C75108">
        <w:rPr>
          <w:rFonts w:ascii="Times New Roman" w:hAnsi="Times New Roman" w:cs="Times New Roman"/>
          <w:sz w:val="24"/>
        </w:rPr>
        <w:t>28.</w:t>
      </w:r>
      <w:r w:rsidRPr="00C75108">
        <w:rPr>
          <w:rFonts w:ascii="Times New Roman" w:hAnsi="Times New Roman" w:cs="Times New Roman"/>
          <w:sz w:val="24"/>
        </w:rPr>
        <w:tab/>
        <w:t>Goodman DJ, Rothfeld M. 1 in 5 New Yorkers May Have Had Covid-19, Antibody Tests Suggest. New York Times. 2020 April 23, 2020.</w:t>
      </w:r>
    </w:p>
    <w:p w14:paraId="166BB3BD" w14:textId="7AB65789" w:rsidR="00DF260E" w:rsidRPr="00156F16" w:rsidRDefault="00DD6C14" w:rsidP="00DD6C14">
      <w:pPr>
        <w:spacing w:after="160"/>
        <w:rPr>
          <w:b/>
        </w:rPr>
      </w:pPr>
      <w:r w:rsidRPr="00C75108">
        <w:rPr>
          <w:b/>
        </w:rPr>
        <w:fldChar w:fldCharType="end"/>
      </w:r>
    </w:p>
    <w:sectPr w:rsidR="00DF260E" w:rsidRPr="00156F16" w:rsidSect="00405304">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50609" w14:textId="77777777" w:rsidR="001A29B5" w:rsidRDefault="001A29B5" w:rsidP="004F1476">
      <w:r>
        <w:separator/>
      </w:r>
    </w:p>
  </w:endnote>
  <w:endnote w:type="continuationSeparator" w:id="0">
    <w:p w14:paraId="4C695FE2" w14:textId="77777777" w:rsidR="001A29B5" w:rsidRDefault="001A29B5" w:rsidP="004F1476">
      <w:r>
        <w:continuationSeparator/>
      </w:r>
    </w:p>
  </w:endnote>
  <w:endnote w:type="continuationNotice" w:id="1">
    <w:p w14:paraId="13DED07C" w14:textId="77777777" w:rsidR="001A29B5" w:rsidRDefault="001A29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2205727"/>
      <w:docPartObj>
        <w:docPartGallery w:val="Page Numbers (Bottom of Page)"/>
        <w:docPartUnique/>
      </w:docPartObj>
    </w:sdtPr>
    <w:sdtEndPr>
      <w:rPr>
        <w:noProof/>
      </w:rPr>
    </w:sdtEndPr>
    <w:sdtContent>
      <w:p w14:paraId="129BF8E9" w14:textId="4F2A567E" w:rsidR="005034A6" w:rsidRDefault="005034A6" w:rsidP="004F1476">
        <w:pPr>
          <w:pStyle w:val="Footer"/>
        </w:pPr>
        <w:r>
          <w:fldChar w:fldCharType="begin"/>
        </w:r>
        <w:r>
          <w:instrText xml:space="preserve"> PAGE   \* MERGEFORMAT </w:instrText>
        </w:r>
        <w:r>
          <w:fldChar w:fldCharType="separate"/>
        </w:r>
        <w:r w:rsidR="000435E0">
          <w:rPr>
            <w:noProof/>
          </w:rPr>
          <w:t>31</w:t>
        </w:r>
        <w:r>
          <w:rPr>
            <w:noProof/>
          </w:rPr>
          <w:fldChar w:fldCharType="end"/>
        </w:r>
      </w:p>
    </w:sdtContent>
  </w:sdt>
  <w:p w14:paraId="04A8C5B6" w14:textId="77777777" w:rsidR="005034A6" w:rsidRDefault="005034A6" w:rsidP="004F1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786E2" w14:textId="77777777" w:rsidR="001A29B5" w:rsidRDefault="001A29B5" w:rsidP="004F1476">
      <w:r>
        <w:separator/>
      </w:r>
    </w:p>
  </w:footnote>
  <w:footnote w:type="continuationSeparator" w:id="0">
    <w:p w14:paraId="6C46E175" w14:textId="77777777" w:rsidR="001A29B5" w:rsidRDefault="001A29B5" w:rsidP="004F1476">
      <w:r>
        <w:continuationSeparator/>
      </w:r>
    </w:p>
  </w:footnote>
  <w:footnote w:type="continuationNotice" w:id="1">
    <w:p w14:paraId="31DFFD33" w14:textId="77777777" w:rsidR="001A29B5" w:rsidRDefault="001A29B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84E4B"/>
    <w:multiLevelType w:val="hybridMultilevel"/>
    <w:tmpl w:val="B76AD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881038"/>
    <w:multiLevelType w:val="hybridMultilevel"/>
    <w:tmpl w:val="07024992"/>
    <w:lvl w:ilvl="0" w:tplc="59C683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B0A06"/>
    <w:multiLevelType w:val="hybridMultilevel"/>
    <w:tmpl w:val="46664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A81092"/>
    <w:multiLevelType w:val="hybridMultilevel"/>
    <w:tmpl w:val="C25A722C"/>
    <w:lvl w:ilvl="0" w:tplc="0EB821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B3C34"/>
    <w:multiLevelType w:val="hybridMultilevel"/>
    <w:tmpl w:val="C25A722C"/>
    <w:lvl w:ilvl="0" w:tplc="0EB821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82D8A"/>
    <w:multiLevelType w:val="hybridMultilevel"/>
    <w:tmpl w:val="563465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D5036A"/>
    <w:multiLevelType w:val="hybridMultilevel"/>
    <w:tmpl w:val="C25A722C"/>
    <w:lvl w:ilvl="0" w:tplc="0EB821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3E54AA"/>
    <w:multiLevelType w:val="multilevel"/>
    <w:tmpl w:val="9CBAF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7E1160"/>
    <w:multiLevelType w:val="hybridMultilevel"/>
    <w:tmpl w:val="C25A722C"/>
    <w:lvl w:ilvl="0" w:tplc="0EB821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82F57"/>
    <w:multiLevelType w:val="hybridMultilevel"/>
    <w:tmpl w:val="D1A4065A"/>
    <w:lvl w:ilvl="0" w:tplc="C060C4F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D64C92"/>
    <w:multiLevelType w:val="hybridMultilevel"/>
    <w:tmpl w:val="DB7009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92825"/>
    <w:multiLevelType w:val="hybridMultilevel"/>
    <w:tmpl w:val="C25A722C"/>
    <w:lvl w:ilvl="0" w:tplc="0EB821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3F2BD4"/>
    <w:multiLevelType w:val="hybridMultilevel"/>
    <w:tmpl w:val="985EB1FE"/>
    <w:lvl w:ilvl="0" w:tplc="BDE239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AB4607"/>
    <w:multiLevelType w:val="hybridMultilevel"/>
    <w:tmpl w:val="3DAA06FE"/>
    <w:lvl w:ilvl="0" w:tplc="883A8232">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15:restartNumberingAfterBreak="0">
    <w:nsid w:val="400B3007"/>
    <w:multiLevelType w:val="hybridMultilevel"/>
    <w:tmpl w:val="7FBE02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10A53DF"/>
    <w:multiLevelType w:val="hybridMultilevel"/>
    <w:tmpl w:val="C8DC5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251B3B"/>
    <w:multiLevelType w:val="hybridMultilevel"/>
    <w:tmpl w:val="C25A722C"/>
    <w:lvl w:ilvl="0" w:tplc="0EB821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B00152"/>
    <w:multiLevelType w:val="hybridMultilevel"/>
    <w:tmpl w:val="7F5ED5CE"/>
    <w:lvl w:ilvl="0" w:tplc="4634BF2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E308D3"/>
    <w:multiLevelType w:val="hybridMultilevel"/>
    <w:tmpl w:val="985EB1FE"/>
    <w:lvl w:ilvl="0" w:tplc="BDE239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441AAA"/>
    <w:multiLevelType w:val="hybridMultilevel"/>
    <w:tmpl w:val="F6BAE6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6F5B87"/>
    <w:multiLevelType w:val="hybridMultilevel"/>
    <w:tmpl w:val="B9B02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A344E4"/>
    <w:multiLevelType w:val="hybridMultilevel"/>
    <w:tmpl w:val="64101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433D86"/>
    <w:multiLevelType w:val="hybridMultilevel"/>
    <w:tmpl w:val="884C7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2C4339"/>
    <w:multiLevelType w:val="hybridMultilevel"/>
    <w:tmpl w:val="CADE5D2E"/>
    <w:lvl w:ilvl="0" w:tplc="A052135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640920"/>
    <w:multiLevelType w:val="hybridMultilevel"/>
    <w:tmpl w:val="23168B86"/>
    <w:lvl w:ilvl="0" w:tplc="94D6540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15:restartNumberingAfterBreak="0">
    <w:nsid w:val="61454E24"/>
    <w:multiLevelType w:val="hybridMultilevel"/>
    <w:tmpl w:val="985EB1FE"/>
    <w:lvl w:ilvl="0" w:tplc="BDE239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32378"/>
    <w:multiLevelType w:val="hybridMultilevel"/>
    <w:tmpl w:val="7780DB6E"/>
    <w:lvl w:ilvl="0" w:tplc="521C8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5804CC"/>
    <w:multiLevelType w:val="hybridMultilevel"/>
    <w:tmpl w:val="67D82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560C2A"/>
    <w:multiLevelType w:val="hybridMultilevel"/>
    <w:tmpl w:val="B9A46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37114F"/>
    <w:multiLevelType w:val="hybridMultilevel"/>
    <w:tmpl w:val="985EB1FE"/>
    <w:lvl w:ilvl="0" w:tplc="BDE239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0A21B3"/>
    <w:multiLevelType w:val="hybridMultilevel"/>
    <w:tmpl w:val="EAC2B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E569B2"/>
    <w:multiLevelType w:val="hybridMultilevel"/>
    <w:tmpl w:val="6F822EAC"/>
    <w:lvl w:ilvl="0" w:tplc="07FCAA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6A4F78"/>
    <w:multiLevelType w:val="hybridMultilevel"/>
    <w:tmpl w:val="2A488E64"/>
    <w:lvl w:ilvl="0" w:tplc="387AF98C">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D28657B"/>
    <w:multiLevelType w:val="hybridMultilevel"/>
    <w:tmpl w:val="D668DF70"/>
    <w:lvl w:ilvl="0" w:tplc="B0589D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7E39CC"/>
    <w:multiLevelType w:val="hybridMultilevel"/>
    <w:tmpl w:val="8CC4AB9C"/>
    <w:lvl w:ilvl="0" w:tplc="631E01DC">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5" w15:restartNumberingAfterBreak="0">
    <w:nsid w:val="6E905731"/>
    <w:multiLevelType w:val="hybridMultilevel"/>
    <w:tmpl w:val="FB0CB6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0B3630"/>
    <w:multiLevelType w:val="hybridMultilevel"/>
    <w:tmpl w:val="429E351A"/>
    <w:lvl w:ilvl="0" w:tplc="0C9C28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543435"/>
    <w:multiLevelType w:val="hybridMultilevel"/>
    <w:tmpl w:val="D69EE618"/>
    <w:lvl w:ilvl="0" w:tplc="884C403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9DD5468"/>
    <w:multiLevelType w:val="hybridMultilevel"/>
    <w:tmpl w:val="A1BEA8B0"/>
    <w:lvl w:ilvl="0" w:tplc="8EF013E6">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AB702E2"/>
    <w:multiLevelType w:val="hybridMultilevel"/>
    <w:tmpl w:val="563465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
  </w:num>
  <w:num w:numId="3">
    <w:abstractNumId w:val="32"/>
  </w:num>
  <w:num w:numId="4">
    <w:abstractNumId w:val="22"/>
  </w:num>
  <w:num w:numId="5">
    <w:abstractNumId w:val="3"/>
  </w:num>
  <w:num w:numId="6">
    <w:abstractNumId w:val="36"/>
  </w:num>
  <w:num w:numId="7">
    <w:abstractNumId w:val="18"/>
  </w:num>
  <w:num w:numId="8">
    <w:abstractNumId w:val="8"/>
  </w:num>
  <w:num w:numId="9">
    <w:abstractNumId w:val="6"/>
  </w:num>
  <w:num w:numId="10">
    <w:abstractNumId w:val="4"/>
  </w:num>
  <w:num w:numId="11">
    <w:abstractNumId w:val="11"/>
  </w:num>
  <w:num w:numId="12">
    <w:abstractNumId w:val="16"/>
  </w:num>
  <w:num w:numId="13">
    <w:abstractNumId w:val="29"/>
  </w:num>
  <w:num w:numId="14">
    <w:abstractNumId w:val="25"/>
  </w:num>
  <w:num w:numId="15">
    <w:abstractNumId w:val="12"/>
  </w:num>
  <w:num w:numId="16">
    <w:abstractNumId w:val="17"/>
  </w:num>
  <w:num w:numId="17">
    <w:abstractNumId w:val="24"/>
  </w:num>
  <w:num w:numId="18">
    <w:abstractNumId w:val="13"/>
  </w:num>
  <w:num w:numId="19">
    <w:abstractNumId w:val="34"/>
  </w:num>
  <w:num w:numId="20">
    <w:abstractNumId w:val="37"/>
  </w:num>
  <w:num w:numId="21">
    <w:abstractNumId w:val="31"/>
  </w:num>
  <w:num w:numId="22">
    <w:abstractNumId w:val="21"/>
  </w:num>
  <w:num w:numId="23">
    <w:abstractNumId w:val="14"/>
  </w:num>
  <w:num w:numId="24">
    <w:abstractNumId w:val="30"/>
  </w:num>
  <w:num w:numId="25">
    <w:abstractNumId w:val="26"/>
  </w:num>
  <w:num w:numId="26">
    <w:abstractNumId w:val="1"/>
  </w:num>
  <w:num w:numId="27">
    <w:abstractNumId w:val="38"/>
  </w:num>
  <w:num w:numId="28">
    <w:abstractNumId w:val="9"/>
  </w:num>
  <w:num w:numId="29">
    <w:abstractNumId w:val="33"/>
  </w:num>
  <w:num w:numId="30">
    <w:abstractNumId w:val="0"/>
  </w:num>
  <w:num w:numId="31">
    <w:abstractNumId w:val="15"/>
  </w:num>
  <w:num w:numId="32">
    <w:abstractNumId w:val="20"/>
  </w:num>
  <w:num w:numId="33">
    <w:abstractNumId w:val="23"/>
  </w:num>
  <w:num w:numId="34">
    <w:abstractNumId w:val="28"/>
  </w:num>
  <w:num w:numId="35">
    <w:abstractNumId w:val="35"/>
  </w:num>
  <w:num w:numId="36">
    <w:abstractNumId w:val="10"/>
  </w:num>
  <w:num w:numId="37">
    <w:abstractNumId w:val="19"/>
  </w:num>
  <w:num w:numId="38">
    <w:abstractNumId w:val="39"/>
  </w:num>
  <w:num w:numId="39">
    <w:abstractNumId w:val="5"/>
  </w:num>
  <w:num w:numId="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taxdvldfdpreeweupsstuxz0eta9wstav&quot;&gt;Covid-19&lt;record-ids&gt;&lt;item&gt;588&lt;/item&gt;&lt;item&gt;590&lt;/item&gt;&lt;item&gt;596&lt;/item&gt;&lt;item&gt;599&lt;/item&gt;&lt;item&gt;600&lt;/item&gt;&lt;item&gt;601&lt;/item&gt;&lt;item&gt;602&lt;/item&gt;&lt;item&gt;603&lt;/item&gt;&lt;item&gt;604&lt;/item&gt;&lt;item&gt;605&lt;/item&gt;&lt;item&gt;606&lt;/item&gt;&lt;item&gt;607&lt;/item&gt;&lt;item&gt;608&lt;/item&gt;&lt;item&gt;609&lt;/item&gt;&lt;item&gt;610&lt;/item&gt;&lt;item&gt;611&lt;/item&gt;&lt;item&gt;613&lt;/item&gt;&lt;item&gt;617&lt;/item&gt;&lt;item&gt;623&lt;/item&gt;&lt;item&gt;628&lt;/item&gt;&lt;item&gt;630&lt;/item&gt;&lt;item&gt;631&lt;/item&gt;&lt;item&gt;632&lt;/item&gt;&lt;item&gt;633&lt;/item&gt;&lt;item&gt;643&lt;/item&gt;&lt;item&gt;658&lt;/item&gt;&lt;item&gt;696&lt;/item&gt;&lt;item&gt;708&lt;/item&gt;&lt;/record-ids&gt;&lt;/item&gt;&lt;/Libraries&gt;"/>
  </w:docVars>
  <w:rsids>
    <w:rsidRoot w:val="009465B4"/>
    <w:rsid w:val="000009E6"/>
    <w:rsid w:val="000017D4"/>
    <w:rsid w:val="00001D4D"/>
    <w:rsid w:val="000025B4"/>
    <w:rsid w:val="0000262E"/>
    <w:rsid w:val="000057C9"/>
    <w:rsid w:val="000104E0"/>
    <w:rsid w:val="00011208"/>
    <w:rsid w:val="000127B3"/>
    <w:rsid w:val="000216EA"/>
    <w:rsid w:val="000246F2"/>
    <w:rsid w:val="00024926"/>
    <w:rsid w:val="000249C3"/>
    <w:rsid w:val="00024D71"/>
    <w:rsid w:val="00026D1C"/>
    <w:rsid w:val="000344B2"/>
    <w:rsid w:val="00036823"/>
    <w:rsid w:val="00036E2C"/>
    <w:rsid w:val="00040703"/>
    <w:rsid w:val="00040DFF"/>
    <w:rsid w:val="0004159D"/>
    <w:rsid w:val="000435E0"/>
    <w:rsid w:val="00046BE9"/>
    <w:rsid w:val="000504EA"/>
    <w:rsid w:val="00050562"/>
    <w:rsid w:val="0006154D"/>
    <w:rsid w:val="00064128"/>
    <w:rsid w:val="00066B05"/>
    <w:rsid w:val="00070B8D"/>
    <w:rsid w:val="000732BD"/>
    <w:rsid w:val="000757EE"/>
    <w:rsid w:val="00076312"/>
    <w:rsid w:val="00082DFD"/>
    <w:rsid w:val="0008574E"/>
    <w:rsid w:val="000871A5"/>
    <w:rsid w:val="000873B5"/>
    <w:rsid w:val="000900DC"/>
    <w:rsid w:val="000923DA"/>
    <w:rsid w:val="00092699"/>
    <w:rsid w:val="00095D4C"/>
    <w:rsid w:val="00097076"/>
    <w:rsid w:val="000A095F"/>
    <w:rsid w:val="000A6775"/>
    <w:rsid w:val="000A67D6"/>
    <w:rsid w:val="000B3129"/>
    <w:rsid w:val="000B46FB"/>
    <w:rsid w:val="000B4A61"/>
    <w:rsid w:val="000B5073"/>
    <w:rsid w:val="000B5739"/>
    <w:rsid w:val="000B739D"/>
    <w:rsid w:val="000C2B45"/>
    <w:rsid w:val="000C3DB2"/>
    <w:rsid w:val="000C47F2"/>
    <w:rsid w:val="000D0595"/>
    <w:rsid w:val="000D40C5"/>
    <w:rsid w:val="000D4460"/>
    <w:rsid w:val="000D66EC"/>
    <w:rsid w:val="000D78A3"/>
    <w:rsid w:val="000E1258"/>
    <w:rsid w:val="000E16CF"/>
    <w:rsid w:val="000E570A"/>
    <w:rsid w:val="000E6D2C"/>
    <w:rsid w:val="000E76A3"/>
    <w:rsid w:val="00101FFC"/>
    <w:rsid w:val="00103398"/>
    <w:rsid w:val="0010390F"/>
    <w:rsid w:val="001042B3"/>
    <w:rsid w:val="00104DCD"/>
    <w:rsid w:val="0011772A"/>
    <w:rsid w:val="00126785"/>
    <w:rsid w:val="00134A79"/>
    <w:rsid w:val="0013557E"/>
    <w:rsid w:val="001366D4"/>
    <w:rsid w:val="001369DD"/>
    <w:rsid w:val="00136B5F"/>
    <w:rsid w:val="00137523"/>
    <w:rsid w:val="00140A0A"/>
    <w:rsid w:val="00145221"/>
    <w:rsid w:val="001452A0"/>
    <w:rsid w:val="0014737B"/>
    <w:rsid w:val="00147DF4"/>
    <w:rsid w:val="00154AEE"/>
    <w:rsid w:val="00156F16"/>
    <w:rsid w:val="00161578"/>
    <w:rsid w:val="001700F9"/>
    <w:rsid w:val="001752CE"/>
    <w:rsid w:val="00180A92"/>
    <w:rsid w:val="001818AD"/>
    <w:rsid w:val="00181E41"/>
    <w:rsid w:val="0018295A"/>
    <w:rsid w:val="001831ED"/>
    <w:rsid w:val="00184590"/>
    <w:rsid w:val="00190516"/>
    <w:rsid w:val="0019204E"/>
    <w:rsid w:val="00195BAF"/>
    <w:rsid w:val="00195FB6"/>
    <w:rsid w:val="001962FA"/>
    <w:rsid w:val="00196C4E"/>
    <w:rsid w:val="001A1DE9"/>
    <w:rsid w:val="001A29B5"/>
    <w:rsid w:val="001A647C"/>
    <w:rsid w:val="001A7197"/>
    <w:rsid w:val="001B03D7"/>
    <w:rsid w:val="001B062D"/>
    <w:rsid w:val="001B34C1"/>
    <w:rsid w:val="001B6199"/>
    <w:rsid w:val="001B70F9"/>
    <w:rsid w:val="001C192F"/>
    <w:rsid w:val="001C21C4"/>
    <w:rsid w:val="001C6DD0"/>
    <w:rsid w:val="001D1115"/>
    <w:rsid w:val="001D231C"/>
    <w:rsid w:val="001D49CF"/>
    <w:rsid w:val="001E14B9"/>
    <w:rsid w:val="001E25B8"/>
    <w:rsid w:val="001E4754"/>
    <w:rsid w:val="001E523C"/>
    <w:rsid w:val="001F0988"/>
    <w:rsid w:val="001F212E"/>
    <w:rsid w:val="001F3356"/>
    <w:rsid w:val="001F341C"/>
    <w:rsid w:val="001F5A23"/>
    <w:rsid w:val="001F7F24"/>
    <w:rsid w:val="00201A9B"/>
    <w:rsid w:val="00203D9B"/>
    <w:rsid w:val="00204054"/>
    <w:rsid w:val="002040EB"/>
    <w:rsid w:val="00207614"/>
    <w:rsid w:val="00207B4E"/>
    <w:rsid w:val="0021345E"/>
    <w:rsid w:val="002140F4"/>
    <w:rsid w:val="00217286"/>
    <w:rsid w:val="00220B43"/>
    <w:rsid w:val="0022500E"/>
    <w:rsid w:val="00226468"/>
    <w:rsid w:val="002314E6"/>
    <w:rsid w:val="002351DA"/>
    <w:rsid w:val="002355AE"/>
    <w:rsid w:val="00235CA2"/>
    <w:rsid w:val="00235DBB"/>
    <w:rsid w:val="0023692E"/>
    <w:rsid w:val="00237B47"/>
    <w:rsid w:val="00245D81"/>
    <w:rsid w:val="00246661"/>
    <w:rsid w:val="00256D72"/>
    <w:rsid w:val="0025745C"/>
    <w:rsid w:val="00257464"/>
    <w:rsid w:val="00261894"/>
    <w:rsid w:val="00262C2A"/>
    <w:rsid w:val="00264A7B"/>
    <w:rsid w:val="00264ED5"/>
    <w:rsid w:val="00271FCD"/>
    <w:rsid w:val="002756BE"/>
    <w:rsid w:val="0027632F"/>
    <w:rsid w:val="0027681B"/>
    <w:rsid w:val="00277F64"/>
    <w:rsid w:val="002800C6"/>
    <w:rsid w:val="00282F52"/>
    <w:rsid w:val="00284584"/>
    <w:rsid w:val="00285953"/>
    <w:rsid w:val="0028717B"/>
    <w:rsid w:val="00293291"/>
    <w:rsid w:val="00294E46"/>
    <w:rsid w:val="002976AF"/>
    <w:rsid w:val="002A224E"/>
    <w:rsid w:val="002A350C"/>
    <w:rsid w:val="002A47B9"/>
    <w:rsid w:val="002A6ABB"/>
    <w:rsid w:val="002A6EA7"/>
    <w:rsid w:val="002A758E"/>
    <w:rsid w:val="002B38FB"/>
    <w:rsid w:val="002B69BD"/>
    <w:rsid w:val="002C02E5"/>
    <w:rsid w:val="002C1977"/>
    <w:rsid w:val="002C20EF"/>
    <w:rsid w:val="002C232E"/>
    <w:rsid w:val="002C5560"/>
    <w:rsid w:val="002D6696"/>
    <w:rsid w:val="002D7313"/>
    <w:rsid w:val="002E19B6"/>
    <w:rsid w:val="002E2A01"/>
    <w:rsid w:val="002E4931"/>
    <w:rsid w:val="002E5622"/>
    <w:rsid w:val="002E67F2"/>
    <w:rsid w:val="002F3AE1"/>
    <w:rsid w:val="002F490C"/>
    <w:rsid w:val="002F705C"/>
    <w:rsid w:val="00300061"/>
    <w:rsid w:val="00307F82"/>
    <w:rsid w:val="0031074D"/>
    <w:rsid w:val="0032177B"/>
    <w:rsid w:val="00321837"/>
    <w:rsid w:val="0033135A"/>
    <w:rsid w:val="00333157"/>
    <w:rsid w:val="00340612"/>
    <w:rsid w:val="00340E86"/>
    <w:rsid w:val="00340F11"/>
    <w:rsid w:val="003426F1"/>
    <w:rsid w:val="00346089"/>
    <w:rsid w:val="003505F2"/>
    <w:rsid w:val="00354EBE"/>
    <w:rsid w:val="00355ABA"/>
    <w:rsid w:val="0036133D"/>
    <w:rsid w:val="003620A5"/>
    <w:rsid w:val="00370541"/>
    <w:rsid w:val="003721AA"/>
    <w:rsid w:val="00372719"/>
    <w:rsid w:val="00374B5C"/>
    <w:rsid w:val="0038496B"/>
    <w:rsid w:val="00387CC9"/>
    <w:rsid w:val="00387E87"/>
    <w:rsid w:val="003905C2"/>
    <w:rsid w:val="0039063C"/>
    <w:rsid w:val="00390679"/>
    <w:rsid w:val="00390E99"/>
    <w:rsid w:val="003938C0"/>
    <w:rsid w:val="00393B55"/>
    <w:rsid w:val="00395BB5"/>
    <w:rsid w:val="00396493"/>
    <w:rsid w:val="003A1526"/>
    <w:rsid w:val="003A4F33"/>
    <w:rsid w:val="003B09F1"/>
    <w:rsid w:val="003B0A23"/>
    <w:rsid w:val="003B2774"/>
    <w:rsid w:val="003B2DFA"/>
    <w:rsid w:val="003B3D50"/>
    <w:rsid w:val="003B3E7D"/>
    <w:rsid w:val="003B5312"/>
    <w:rsid w:val="003B670C"/>
    <w:rsid w:val="003C4154"/>
    <w:rsid w:val="003D4AD9"/>
    <w:rsid w:val="003D7149"/>
    <w:rsid w:val="003E0846"/>
    <w:rsid w:val="003F00E4"/>
    <w:rsid w:val="003F01AA"/>
    <w:rsid w:val="003F050B"/>
    <w:rsid w:val="003F1039"/>
    <w:rsid w:val="003F1593"/>
    <w:rsid w:val="003F278A"/>
    <w:rsid w:val="003F5DBB"/>
    <w:rsid w:val="003F6A7E"/>
    <w:rsid w:val="004035AF"/>
    <w:rsid w:val="004049AC"/>
    <w:rsid w:val="00405304"/>
    <w:rsid w:val="004070AD"/>
    <w:rsid w:val="00407F32"/>
    <w:rsid w:val="0041654E"/>
    <w:rsid w:val="00417B2E"/>
    <w:rsid w:val="004202E7"/>
    <w:rsid w:val="00420D25"/>
    <w:rsid w:val="004229FD"/>
    <w:rsid w:val="0042436F"/>
    <w:rsid w:val="00425067"/>
    <w:rsid w:val="0042514D"/>
    <w:rsid w:val="004277D0"/>
    <w:rsid w:val="00435601"/>
    <w:rsid w:val="00440C39"/>
    <w:rsid w:val="0044152E"/>
    <w:rsid w:val="00447028"/>
    <w:rsid w:val="004476B1"/>
    <w:rsid w:val="00447865"/>
    <w:rsid w:val="00453726"/>
    <w:rsid w:val="0045402B"/>
    <w:rsid w:val="00461841"/>
    <w:rsid w:val="00461884"/>
    <w:rsid w:val="00466685"/>
    <w:rsid w:val="00466813"/>
    <w:rsid w:val="00470D46"/>
    <w:rsid w:val="00474A09"/>
    <w:rsid w:val="00475E94"/>
    <w:rsid w:val="00482012"/>
    <w:rsid w:val="00482056"/>
    <w:rsid w:val="00493DA4"/>
    <w:rsid w:val="00496F34"/>
    <w:rsid w:val="004A0A94"/>
    <w:rsid w:val="004A4EF9"/>
    <w:rsid w:val="004A5C94"/>
    <w:rsid w:val="004B045A"/>
    <w:rsid w:val="004B0C03"/>
    <w:rsid w:val="004B19E0"/>
    <w:rsid w:val="004B25EB"/>
    <w:rsid w:val="004B3D34"/>
    <w:rsid w:val="004B4C43"/>
    <w:rsid w:val="004B5022"/>
    <w:rsid w:val="004B5EF9"/>
    <w:rsid w:val="004B6C7A"/>
    <w:rsid w:val="004B72F6"/>
    <w:rsid w:val="004C53C6"/>
    <w:rsid w:val="004C5655"/>
    <w:rsid w:val="004C6A26"/>
    <w:rsid w:val="004C6DE6"/>
    <w:rsid w:val="004C7342"/>
    <w:rsid w:val="004D4265"/>
    <w:rsid w:val="004D67EF"/>
    <w:rsid w:val="004D680F"/>
    <w:rsid w:val="004E0E23"/>
    <w:rsid w:val="004E4053"/>
    <w:rsid w:val="004E42DC"/>
    <w:rsid w:val="004E79C1"/>
    <w:rsid w:val="004F1476"/>
    <w:rsid w:val="004F2AB6"/>
    <w:rsid w:val="0050140D"/>
    <w:rsid w:val="005034A6"/>
    <w:rsid w:val="00504952"/>
    <w:rsid w:val="00504BC1"/>
    <w:rsid w:val="00506B9F"/>
    <w:rsid w:val="00507100"/>
    <w:rsid w:val="00510CA9"/>
    <w:rsid w:val="00513830"/>
    <w:rsid w:val="005165A5"/>
    <w:rsid w:val="00520697"/>
    <w:rsid w:val="00522FFF"/>
    <w:rsid w:val="00523998"/>
    <w:rsid w:val="00530746"/>
    <w:rsid w:val="00531DC6"/>
    <w:rsid w:val="00532D1B"/>
    <w:rsid w:val="00533712"/>
    <w:rsid w:val="0053389B"/>
    <w:rsid w:val="00545AE1"/>
    <w:rsid w:val="00550593"/>
    <w:rsid w:val="0055627A"/>
    <w:rsid w:val="00564B9D"/>
    <w:rsid w:val="005705D0"/>
    <w:rsid w:val="005717B7"/>
    <w:rsid w:val="00582BFA"/>
    <w:rsid w:val="00583063"/>
    <w:rsid w:val="00584E0A"/>
    <w:rsid w:val="00586171"/>
    <w:rsid w:val="00586359"/>
    <w:rsid w:val="00586430"/>
    <w:rsid w:val="005901E5"/>
    <w:rsid w:val="005905D1"/>
    <w:rsid w:val="00590867"/>
    <w:rsid w:val="00591FB6"/>
    <w:rsid w:val="005A0408"/>
    <w:rsid w:val="005A0E05"/>
    <w:rsid w:val="005A3959"/>
    <w:rsid w:val="005B42B5"/>
    <w:rsid w:val="005B7C05"/>
    <w:rsid w:val="005C7707"/>
    <w:rsid w:val="005D0B49"/>
    <w:rsid w:val="005D2D5F"/>
    <w:rsid w:val="005E079C"/>
    <w:rsid w:val="005E657D"/>
    <w:rsid w:val="005F3AFE"/>
    <w:rsid w:val="005F4E48"/>
    <w:rsid w:val="005F6677"/>
    <w:rsid w:val="005F71FE"/>
    <w:rsid w:val="00600FF4"/>
    <w:rsid w:val="00601E0F"/>
    <w:rsid w:val="006041E1"/>
    <w:rsid w:val="006057E1"/>
    <w:rsid w:val="00615993"/>
    <w:rsid w:val="0061700D"/>
    <w:rsid w:val="006176E0"/>
    <w:rsid w:val="0062090D"/>
    <w:rsid w:val="00624D70"/>
    <w:rsid w:val="0063028E"/>
    <w:rsid w:val="00630C90"/>
    <w:rsid w:val="00632789"/>
    <w:rsid w:val="006341ED"/>
    <w:rsid w:val="006364C4"/>
    <w:rsid w:val="006372DD"/>
    <w:rsid w:val="00637E71"/>
    <w:rsid w:val="00637EB3"/>
    <w:rsid w:val="00640832"/>
    <w:rsid w:val="006412ED"/>
    <w:rsid w:val="00645B67"/>
    <w:rsid w:val="00646657"/>
    <w:rsid w:val="006469E5"/>
    <w:rsid w:val="00647413"/>
    <w:rsid w:val="00647429"/>
    <w:rsid w:val="00650B90"/>
    <w:rsid w:val="0065140D"/>
    <w:rsid w:val="00656C37"/>
    <w:rsid w:val="00656C77"/>
    <w:rsid w:val="006573DE"/>
    <w:rsid w:val="00657B1D"/>
    <w:rsid w:val="006603E4"/>
    <w:rsid w:val="0066168F"/>
    <w:rsid w:val="00661F5C"/>
    <w:rsid w:val="006624F5"/>
    <w:rsid w:val="00666E2A"/>
    <w:rsid w:val="00667824"/>
    <w:rsid w:val="006770EA"/>
    <w:rsid w:val="0067774C"/>
    <w:rsid w:val="00677AE4"/>
    <w:rsid w:val="006834A0"/>
    <w:rsid w:val="00686507"/>
    <w:rsid w:val="00686767"/>
    <w:rsid w:val="00691D5E"/>
    <w:rsid w:val="00693897"/>
    <w:rsid w:val="00693FCD"/>
    <w:rsid w:val="00695F0F"/>
    <w:rsid w:val="006A2434"/>
    <w:rsid w:val="006A5743"/>
    <w:rsid w:val="006B0701"/>
    <w:rsid w:val="006B0B11"/>
    <w:rsid w:val="006B260D"/>
    <w:rsid w:val="006B274D"/>
    <w:rsid w:val="006B35C8"/>
    <w:rsid w:val="006B3846"/>
    <w:rsid w:val="006B47C4"/>
    <w:rsid w:val="006B5F02"/>
    <w:rsid w:val="006B6985"/>
    <w:rsid w:val="006C05FC"/>
    <w:rsid w:val="006C31E3"/>
    <w:rsid w:val="006C39FB"/>
    <w:rsid w:val="006C5C4C"/>
    <w:rsid w:val="006C6809"/>
    <w:rsid w:val="006C78A4"/>
    <w:rsid w:val="006D2476"/>
    <w:rsid w:val="006D4B4C"/>
    <w:rsid w:val="006D4DBA"/>
    <w:rsid w:val="006D69E7"/>
    <w:rsid w:val="006E30AE"/>
    <w:rsid w:val="006E3B5D"/>
    <w:rsid w:val="006F0A51"/>
    <w:rsid w:val="006F1B21"/>
    <w:rsid w:val="006F25B0"/>
    <w:rsid w:val="006F48E2"/>
    <w:rsid w:val="0070225E"/>
    <w:rsid w:val="007065D4"/>
    <w:rsid w:val="00706666"/>
    <w:rsid w:val="0070666F"/>
    <w:rsid w:val="00707036"/>
    <w:rsid w:val="00707E83"/>
    <w:rsid w:val="00710891"/>
    <w:rsid w:val="007204A6"/>
    <w:rsid w:val="007212FD"/>
    <w:rsid w:val="0072212E"/>
    <w:rsid w:val="00724EC8"/>
    <w:rsid w:val="0073294B"/>
    <w:rsid w:val="00735A72"/>
    <w:rsid w:val="00736FE6"/>
    <w:rsid w:val="007378CC"/>
    <w:rsid w:val="0074174F"/>
    <w:rsid w:val="00742C31"/>
    <w:rsid w:val="007448B5"/>
    <w:rsid w:val="00744C33"/>
    <w:rsid w:val="00746D22"/>
    <w:rsid w:val="0075005C"/>
    <w:rsid w:val="007502E9"/>
    <w:rsid w:val="00750B17"/>
    <w:rsid w:val="0075211A"/>
    <w:rsid w:val="007534E7"/>
    <w:rsid w:val="007541FD"/>
    <w:rsid w:val="00761389"/>
    <w:rsid w:val="00766B5A"/>
    <w:rsid w:val="007736F5"/>
    <w:rsid w:val="00774735"/>
    <w:rsid w:val="007822E6"/>
    <w:rsid w:val="007825C1"/>
    <w:rsid w:val="00783345"/>
    <w:rsid w:val="00786EC2"/>
    <w:rsid w:val="00787F37"/>
    <w:rsid w:val="00790338"/>
    <w:rsid w:val="00790749"/>
    <w:rsid w:val="00794064"/>
    <w:rsid w:val="007970BD"/>
    <w:rsid w:val="007A10DB"/>
    <w:rsid w:val="007A3409"/>
    <w:rsid w:val="007A4B9B"/>
    <w:rsid w:val="007B0F91"/>
    <w:rsid w:val="007C1466"/>
    <w:rsid w:val="007C14E2"/>
    <w:rsid w:val="007C2000"/>
    <w:rsid w:val="007C294D"/>
    <w:rsid w:val="007C37B6"/>
    <w:rsid w:val="007C3AFE"/>
    <w:rsid w:val="007C5D4C"/>
    <w:rsid w:val="007C6D9E"/>
    <w:rsid w:val="007D0389"/>
    <w:rsid w:val="007D0528"/>
    <w:rsid w:val="007D77C3"/>
    <w:rsid w:val="007D7E9E"/>
    <w:rsid w:val="007D7F9B"/>
    <w:rsid w:val="007E0D29"/>
    <w:rsid w:val="007E25BF"/>
    <w:rsid w:val="007E2D9F"/>
    <w:rsid w:val="007E2DFC"/>
    <w:rsid w:val="007E3286"/>
    <w:rsid w:val="007F1326"/>
    <w:rsid w:val="007F13D9"/>
    <w:rsid w:val="007F3826"/>
    <w:rsid w:val="007F6CF6"/>
    <w:rsid w:val="00801D29"/>
    <w:rsid w:val="00804CDF"/>
    <w:rsid w:val="00806361"/>
    <w:rsid w:val="00812BCC"/>
    <w:rsid w:val="00820F83"/>
    <w:rsid w:val="00823738"/>
    <w:rsid w:val="008266EE"/>
    <w:rsid w:val="00827F10"/>
    <w:rsid w:val="00830230"/>
    <w:rsid w:val="00830731"/>
    <w:rsid w:val="0083284E"/>
    <w:rsid w:val="00833AFB"/>
    <w:rsid w:val="00833B7D"/>
    <w:rsid w:val="0083565E"/>
    <w:rsid w:val="00835B79"/>
    <w:rsid w:val="00837118"/>
    <w:rsid w:val="00837437"/>
    <w:rsid w:val="00840C6B"/>
    <w:rsid w:val="0084587A"/>
    <w:rsid w:val="008462E5"/>
    <w:rsid w:val="00846334"/>
    <w:rsid w:val="00847AFF"/>
    <w:rsid w:val="00855ACB"/>
    <w:rsid w:val="00864581"/>
    <w:rsid w:val="008738EF"/>
    <w:rsid w:val="008808C6"/>
    <w:rsid w:val="008823D0"/>
    <w:rsid w:val="00894140"/>
    <w:rsid w:val="008943E7"/>
    <w:rsid w:val="00895F77"/>
    <w:rsid w:val="00896060"/>
    <w:rsid w:val="00897802"/>
    <w:rsid w:val="008979DE"/>
    <w:rsid w:val="008A1051"/>
    <w:rsid w:val="008A10E7"/>
    <w:rsid w:val="008B3853"/>
    <w:rsid w:val="008B39B6"/>
    <w:rsid w:val="008B42D2"/>
    <w:rsid w:val="008B7B9F"/>
    <w:rsid w:val="008C0266"/>
    <w:rsid w:val="008C0FF0"/>
    <w:rsid w:val="008C39FA"/>
    <w:rsid w:val="008C4113"/>
    <w:rsid w:val="008C513B"/>
    <w:rsid w:val="008D0637"/>
    <w:rsid w:val="008D11C1"/>
    <w:rsid w:val="008D6AF3"/>
    <w:rsid w:val="008D6C94"/>
    <w:rsid w:val="008E7135"/>
    <w:rsid w:val="008E7C19"/>
    <w:rsid w:val="008F18C6"/>
    <w:rsid w:val="00900BEA"/>
    <w:rsid w:val="009028CE"/>
    <w:rsid w:val="00902AA9"/>
    <w:rsid w:val="00903915"/>
    <w:rsid w:val="00905580"/>
    <w:rsid w:val="00906AA6"/>
    <w:rsid w:val="00910410"/>
    <w:rsid w:val="00910E13"/>
    <w:rsid w:val="00915FAE"/>
    <w:rsid w:val="0091638C"/>
    <w:rsid w:val="0091778E"/>
    <w:rsid w:val="00917C37"/>
    <w:rsid w:val="00921FAB"/>
    <w:rsid w:val="00926186"/>
    <w:rsid w:val="00926C65"/>
    <w:rsid w:val="00930519"/>
    <w:rsid w:val="00933833"/>
    <w:rsid w:val="00933BBA"/>
    <w:rsid w:val="00934163"/>
    <w:rsid w:val="00935DD7"/>
    <w:rsid w:val="00936DE2"/>
    <w:rsid w:val="00940401"/>
    <w:rsid w:val="00942F41"/>
    <w:rsid w:val="0094317E"/>
    <w:rsid w:val="009465B4"/>
    <w:rsid w:val="00953084"/>
    <w:rsid w:val="00955264"/>
    <w:rsid w:val="00960A55"/>
    <w:rsid w:val="0096141C"/>
    <w:rsid w:val="00961457"/>
    <w:rsid w:val="009652AA"/>
    <w:rsid w:val="00970FBA"/>
    <w:rsid w:val="0097397B"/>
    <w:rsid w:val="00980B77"/>
    <w:rsid w:val="0098307E"/>
    <w:rsid w:val="009952B9"/>
    <w:rsid w:val="0099645F"/>
    <w:rsid w:val="009A118A"/>
    <w:rsid w:val="009A3072"/>
    <w:rsid w:val="009A5815"/>
    <w:rsid w:val="009A7129"/>
    <w:rsid w:val="009B2EB9"/>
    <w:rsid w:val="009B5717"/>
    <w:rsid w:val="009C031A"/>
    <w:rsid w:val="009C2592"/>
    <w:rsid w:val="009C6284"/>
    <w:rsid w:val="009E0DFB"/>
    <w:rsid w:val="009E1716"/>
    <w:rsid w:val="009E213C"/>
    <w:rsid w:val="009E451B"/>
    <w:rsid w:val="009E66C4"/>
    <w:rsid w:val="009F5F97"/>
    <w:rsid w:val="00A04149"/>
    <w:rsid w:val="00A06724"/>
    <w:rsid w:val="00A11883"/>
    <w:rsid w:val="00A161DB"/>
    <w:rsid w:val="00A17F77"/>
    <w:rsid w:val="00A21537"/>
    <w:rsid w:val="00A2350B"/>
    <w:rsid w:val="00A24867"/>
    <w:rsid w:val="00A276D4"/>
    <w:rsid w:val="00A32873"/>
    <w:rsid w:val="00A32F4D"/>
    <w:rsid w:val="00A33C87"/>
    <w:rsid w:val="00A36E1F"/>
    <w:rsid w:val="00A37FBC"/>
    <w:rsid w:val="00A42BEE"/>
    <w:rsid w:val="00A6234F"/>
    <w:rsid w:val="00A62DE5"/>
    <w:rsid w:val="00A64087"/>
    <w:rsid w:val="00A65B5A"/>
    <w:rsid w:val="00A67543"/>
    <w:rsid w:val="00A67A4A"/>
    <w:rsid w:val="00A722D2"/>
    <w:rsid w:val="00A72BBB"/>
    <w:rsid w:val="00A72D48"/>
    <w:rsid w:val="00A73CA4"/>
    <w:rsid w:val="00A74F45"/>
    <w:rsid w:val="00A755DB"/>
    <w:rsid w:val="00A76393"/>
    <w:rsid w:val="00A76594"/>
    <w:rsid w:val="00A76EEA"/>
    <w:rsid w:val="00A775D4"/>
    <w:rsid w:val="00A777F2"/>
    <w:rsid w:val="00A825E6"/>
    <w:rsid w:val="00A83D57"/>
    <w:rsid w:val="00A938BA"/>
    <w:rsid w:val="00A94837"/>
    <w:rsid w:val="00A95530"/>
    <w:rsid w:val="00A95EFA"/>
    <w:rsid w:val="00A96601"/>
    <w:rsid w:val="00A97235"/>
    <w:rsid w:val="00AA49D7"/>
    <w:rsid w:val="00AA7E37"/>
    <w:rsid w:val="00AB28B4"/>
    <w:rsid w:val="00AB3AFD"/>
    <w:rsid w:val="00AB40D3"/>
    <w:rsid w:val="00AC056C"/>
    <w:rsid w:val="00AC0581"/>
    <w:rsid w:val="00AC2C93"/>
    <w:rsid w:val="00AD2A93"/>
    <w:rsid w:val="00AD3441"/>
    <w:rsid w:val="00AD5F9E"/>
    <w:rsid w:val="00AD65F8"/>
    <w:rsid w:val="00AD6A03"/>
    <w:rsid w:val="00AD6C22"/>
    <w:rsid w:val="00AD7197"/>
    <w:rsid w:val="00AE023B"/>
    <w:rsid w:val="00AE1106"/>
    <w:rsid w:val="00AE42C5"/>
    <w:rsid w:val="00AE6AE3"/>
    <w:rsid w:val="00AE70CE"/>
    <w:rsid w:val="00AF64C9"/>
    <w:rsid w:val="00AF7A2D"/>
    <w:rsid w:val="00B00F80"/>
    <w:rsid w:val="00B0326A"/>
    <w:rsid w:val="00B05710"/>
    <w:rsid w:val="00B13960"/>
    <w:rsid w:val="00B164E2"/>
    <w:rsid w:val="00B1749C"/>
    <w:rsid w:val="00B174C1"/>
    <w:rsid w:val="00B24292"/>
    <w:rsid w:val="00B35F2C"/>
    <w:rsid w:val="00B376FE"/>
    <w:rsid w:val="00B412A2"/>
    <w:rsid w:val="00B42880"/>
    <w:rsid w:val="00B44142"/>
    <w:rsid w:val="00B50BCD"/>
    <w:rsid w:val="00B50BE4"/>
    <w:rsid w:val="00B52C62"/>
    <w:rsid w:val="00B535C9"/>
    <w:rsid w:val="00B56446"/>
    <w:rsid w:val="00B645BA"/>
    <w:rsid w:val="00B6483C"/>
    <w:rsid w:val="00B674FB"/>
    <w:rsid w:val="00B709E8"/>
    <w:rsid w:val="00B71BC4"/>
    <w:rsid w:val="00B737E8"/>
    <w:rsid w:val="00B74446"/>
    <w:rsid w:val="00B80FF6"/>
    <w:rsid w:val="00B82CA6"/>
    <w:rsid w:val="00B863DD"/>
    <w:rsid w:val="00B909DA"/>
    <w:rsid w:val="00B93D73"/>
    <w:rsid w:val="00BA483B"/>
    <w:rsid w:val="00BB6AA4"/>
    <w:rsid w:val="00BB6E27"/>
    <w:rsid w:val="00BB7510"/>
    <w:rsid w:val="00BC0937"/>
    <w:rsid w:val="00BC09D5"/>
    <w:rsid w:val="00BC26DA"/>
    <w:rsid w:val="00BC280A"/>
    <w:rsid w:val="00BC28D2"/>
    <w:rsid w:val="00BC399E"/>
    <w:rsid w:val="00BC5A7E"/>
    <w:rsid w:val="00BC5C75"/>
    <w:rsid w:val="00BC6C4F"/>
    <w:rsid w:val="00BD2E15"/>
    <w:rsid w:val="00BE00AF"/>
    <w:rsid w:val="00BE1F80"/>
    <w:rsid w:val="00BE3075"/>
    <w:rsid w:val="00BE3130"/>
    <w:rsid w:val="00BE4139"/>
    <w:rsid w:val="00BE6652"/>
    <w:rsid w:val="00BE66EA"/>
    <w:rsid w:val="00BE6B44"/>
    <w:rsid w:val="00BF6D7A"/>
    <w:rsid w:val="00C02E72"/>
    <w:rsid w:val="00C02FB6"/>
    <w:rsid w:val="00C0317D"/>
    <w:rsid w:val="00C10F96"/>
    <w:rsid w:val="00C11306"/>
    <w:rsid w:val="00C1160D"/>
    <w:rsid w:val="00C146EB"/>
    <w:rsid w:val="00C16742"/>
    <w:rsid w:val="00C23500"/>
    <w:rsid w:val="00C245AA"/>
    <w:rsid w:val="00C279A2"/>
    <w:rsid w:val="00C27D8F"/>
    <w:rsid w:val="00C3078E"/>
    <w:rsid w:val="00C322EC"/>
    <w:rsid w:val="00C330D3"/>
    <w:rsid w:val="00C34741"/>
    <w:rsid w:val="00C41E4F"/>
    <w:rsid w:val="00C44EA2"/>
    <w:rsid w:val="00C45AAB"/>
    <w:rsid w:val="00C46A69"/>
    <w:rsid w:val="00C46BEB"/>
    <w:rsid w:val="00C46F32"/>
    <w:rsid w:val="00C47104"/>
    <w:rsid w:val="00C5138A"/>
    <w:rsid w:val="00C534BD"/>
    <w:rsid w:val="00C55A00"/>
    <w:rsid w:val="00C56ACA"/>
    <w:rsid w:val="00C56E20"/>
    <w:rsid w:val="00C603B5"/>
    <w:rsid w:val="00C64AEF"/>
    <w:rsid w:val="00C66C7D"/>
    <w:rsid w:val="00C6703F"/>
    <w:rsid w:val="00C70235"/>
    <w:rsid w:val="00C75108"/>
    <w:rsid w:val="00C7636E"/>
    <w:rsid w:val="00C778A4"/>
    <w:rsid w:val="00C77B48"/>
    <w:rsid w:val="00C77BBB"/>
    <w:rsid w:val="00C81491"/>
    <w:rsid w:val="00C814D1"/>
    <w:rsid w:val="00C82243"/>
    <w:rsid w:val="00C904EC"/>
    <w:rsid w:val="00C906F7"/>
    <w:rsid w:val="00C91939"/>
    <w:rsid w:val="00C96DEC"/>
    <w:rsid w:val="00C96E6A"/>
    <w:rsid w:val="00CA000A"/>
    <w:rsid w:val="00CA1A36"/>
    <w:rsid w:val="00CA259D"/>
    <w:rsid w:val="00CA2AF3"/>
    <w:rsid w:val="00CA2DD7"/>
    <w:rsid w:val="00CA3632"/>
    <w:rsid w:val="00CA3665"/>
    <w:rsid w:val="00CA55F2"/>
    <w:rsid w:val="00CB2479"/>
    <w:rsid w:val="00CB7CD5"/>
    <w:rsid w:val="00CC0073"/>
    <w:rsid w:val="00CC01C1"/>
    <w:rsid w:val="00CC16C0"/>
    <w:rsid w:val="00CC1CA6"/>
    <w:rsid w:val="00CC5A8F"/>
    <w:rsid w:val="00CC5ECE"/>
    <w:rsid w:val="00CC71DB"/>
    <w:rsid w:val="00CD3114"/>
    <w:rsid w:val="00CD42AF"/>
    <w:rsid w:val="00CD52BE"/>
    <w:rsid w:val="00CD67C3"/>
    <w:rsid w:val="00CE2B56"/>
    <w:rsid w:val="00CE4DDA"/>
    <w:rsid w:val="00CE5FD9"/>
    <w:rsid w:val="00CE7F63"/>
    <w:rsid w:val="00CF41B1"/>
    <w:rsid w:val="00CF6D6C"/>
    <w:rsid w:val="00D0035A"/>
    <w:rsid w:val="00D02AF2"/>
    <w:rsid w:val="00D063B4"/>
    <w:rsid w:val="00D132DF"/>
    <w:rsid w:val="00D2172F"/>
    <w:rsid w:val="00D227A1"/>
    <w:rsid w:val="00D258D7"/>
    <w:rsid w:val="00D2663B"/>
    <w:rsid w:val="00D2682A"/>
    <w:rsid w:val="00D26DE9"/>
    <w:rsid w:val="00D30B51"/>
    <w:rsid w:val="00D3224D"/>
    <w:rsid w:val="00D32A80"/>
    <w:rsid w:val="00D35A05"/>
    <w:rsid w:val="00D37E87"/>
    <w:rsid w:val="00D40364"/>
    <w:rsid w:val="00D4281B"/>
    <w:rsid w:val="00D43C24"/>
    <w:rsid w:val="00D44D38"/>
    <w:rsid w:val="00D45A89"/>
    <w:rsid w:val="00D471A4"/>
    <w:rsid w:val="00D55B27"/>
    <w:rsid w:val="00D606F6"/>
    <w:rsid w:val="00D616D6"/>
    <w:rsid w:val="00D65C48"/>
    <w:rsid w:val="00D65D21"/>
    <w:rsid w:val="00D6635F"/>
    <w:rsid w:val="00D667F8"/>
    <w:rsid w:val="00D73BF5"/>
    <w:rsid w:val="00D74ED4"/>
    <w:rsid w:val="00D776D8"/>
    <w:rsid w:val="00D83F1E"/>
    <w:rsid w:val="00D85BC1"/>
    <w:rsid w:val="00D90CCC"/>
    <w:rsid w:val="00D9199B"/>
    <w:rsid w:val="00D92DA2"/>
    <w:rsid w:val="00D93193"/>
    <w:rsid w:val="00D93442"/>
    <w:rsid w:val="00D97DF8"/>
    <w:rsid w:val="00DA33E6"/>
    <w:rsid w:val="00DA44AA"/>
    <w:rsid w:val="00DA4730"/>
    <w:rsid w:val="00DA5FD7"/>
    <w:rsid w:val="00DB7B3C"/>
    <w:rsid w:val="00DC6397"/>
    <w:rsid w:val="00DD0E03"/>
    <w:rsid w:val="00DD1C35"/>
    <w:rsid w:val="00DD3C72"/>
    <w:rsid w:val="00DD514D"/>
    <w:rsid w:val="00DD623B"/>
    <w:rsid w:val="00DD6C14"/>
    <w:rsid w:val="00DE16CA"/>
    <w:rsid w:val="00DE6701"/>
    <w:rsid w:val="00DE6895"/>
    <w:rsid w:val="00DF260E"/>
    <w:rsid w:val="00DF5D94"/>
    <w:rsid w:val="00E00CB5"/>
    <w:rsid w:val="00E115E6"/>
    <w:rsid w:val="00E1249F"/>
    <w:rsid w:val="00E14051"/>
    <w:rsid w:val="00E166F1"/>
    <w:rsid w:val="00E17EED"/>
    <w:rsid w:val="00E200A5"/>
    <w:rsid w:val="00E20A81"/>
    <w:rsid w:val="00E2611A"/>
    <w:rsid w:val="00E272E1"/>
    <w:rsid w:val="00E30801"/>
    <w:rsid w:val="00E3242A"/>
    <w:rsid w:val="00E32553"/>
    <w:rsid w:val="00E32F15"/>
    <w:rsid w:val="00E34443"/>
    <w:rsid w:val="00E466B7"/>
    <w:rsid w:val="00E47709"/>
    <w:rsid w:val="00E55112"/>
    <w:rsid w:val="00E5746B"/>
    <w:rsid w:val="00E611BD"/>
    <w:rsid w:val="00E652B6"/>
    <w:rsid w:val="00E65D2D"/>
    <w:rsid w:val="00E671B6"/>
    <w:rsid w:val="00E672D5"/>
    <w:rsid w:val="00E6777A"/>
    <w:rsid w:val="00E70E04"/>
    <w:rsid w:val="00E73F11"/>
    <w:rsid w:val="00E75E67"/>
    <w:rsid w:val="00E817A5"/>
    <w:rsid w:val="00E961F7"/>
    <w:rsid w:val="00EA0B9D"/>
    <w:rsid w:val="00EA100C"/>
    <w:rsid w:val="00EA1172"/>
    <w:rsid w:val="00EA1BAA"/>
    <w:rsid w:val="00EA212E"/>
    <w:rsid w:val="00EA2D01"/>
    <w:rsid w:val="00EB117D"/>
    <w:rsid w:val="00EB24CB"/>
    <w:rsid w:val="00EB3F83"/>
    <w:rsid w:val="00EB503A"/>
    <w:rsid w:val="00EB5A53"/>
    <w:rsid w:val="00EC03EE"/>
    <w:rsid w:val="00EC0C2C"/>
    <w:rsid w:val="00EC3A73"/>
    <w:rsid w:val="00EC40E4"/>
    <w:rsid w:val="00EC705C"/>
    <w:rsid w:val="00EC7A17"/>
    <w:rsid w:val="00ED1AAC"/>
    <w:rsid w:val="00ED54E2"/>
    <w:rsid w:val="00ED683B"/>
    <w:rsid w:val="00ED69B0"/>
    <w:rsid w:val="00ED7488"/>
    <w:rsid w:val="00ED7648"/>
    <w:rsid w:val="00EE43D0"/>
    <w:rsid w:val="00EF4025"/>
    <w:rsid w:val="00EF4076"/>
    <w:rsid w:val="00EF5CEF"/>
    <w:rsid w:val="00F02E25"/>
    <w:rsid w:val="00F0319D"/>
    <w:rsid w:val="00F04027"/>
    <w:rsid w:val="00F057EA"/>
    <w:rsid w:val="00F07D8D"/>
    <w:rsid w:val="00F105D6"/>
    <w:rsid w:val="00F120C2"/>
    <w:rsid w:val="00F13685"/>
    <w:rsid w:val="00F143B3"/>
    <w:rsid w:val="00F16A4B"/>
    <w:rsid w:val="00F21C4A"/>
    <w:rsid w:val="00F36F39"/>
    <w:rsid w:val="00F37AC2"/>
    <w:rsid w:val="00F45CD1"/>
    <w:rsid w:val="00F46B6C"/>
    <w:rsid w:val="00F47C23"/>
    <w:rsid w:val="00F507DC"/>
    <w:rsid w:val="00F532F8"/>
    <w:rsid w:val="00F53361"/>
    <w:rsid w:val="00F5463A"/>
    <w:rsid w:val="00F54F2F"/>
    <w:rsid w:val="00F67E87"/>
    <w:rsid w:val="00F70F22"/>
    <w:rsid w:val="00F716C2"/>
    <w:rsid w:val="00F77842"/>
    <w:rsid w:val="00F8065E"/>
    <w:rsid w:val="00F81E48"/>
    <w:rsid w:val="00F840F7"/>
    <w:rsid w:val="00F8510D"/>
    <w:rsid w:val="00F8590C"/>
    <w:rsid w:val="00F87684"/>
    <w:rsid w:val="00F91B3C"/>
    <w:rsid w:val="00FA1333"/>
    <w:rsid w:val="00FA1B7F"/>
    <w:rsid w:val="00FB1BE1"/>
    <w:rsid w:val="00FB3355"/>
    <w:rsid w:val="00FB5341"/>
    <w:rsid w:val="00FC3836"/>
    <w:rsid w:val="00FC6BDA"/>
    <w:rsid w:val="00FD0BE0"/>
    <w:rsid w:val="00FD11CB"/>
    <w:rsid w:val="00FD47D1"/>
    <w:rsid w:val="00FE2A27"/>
    <w:rsid w:val="00FE5A13"/>
    <w:rsid w:val="00FE6A4D"/>
    <w:rsid w:val="00FE7A7D"/>
    <w:rsid w:val="00FF5180"/>
    <w:rsid w:val="00FF6254"/>
    <w:rsid w:val="00FF6A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2D38C"/>
  <w15:docId w15:val="{EE2A16EF-2944-4324-A1E5-E16F98C79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28B4"/>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C70235"/>
    <w:pPr>
      <w:keepNext/>
      <w:keepLines/>
      <w:outlineLvl w:val="0"/>
    </w:pPr>
    <w:rPr>
      <w:rFonts w:eastAsiaTheme="majorEastAsia"/>
      <w:b/>
      <w:color w:val="2E74B5" w:themeColor="accent1" w:themeShade="BF"/>
      <w:sz w:val="28"/>
      <w:szCs w:val="28"/>
    </w:rPr>
  </w:style>
  <w:style w:type="paragraph" w:styleId="Heading2">
    <w:name w:val="heading 2"/>
    <w:basedOn w:val="Normal"/>
    <w:next w:val="Normal"/>
    <w:link w:val="Heading2Char"/>
    <w:uiPriority w:val="9"/>
    <w:unhideWhenUsed/>
    <w:qFormat/>
    <w:rsid w:val="00583063"/>
    <w:pPr>
      <w:keepNext/>
      <w:keepLines/>
      <w:spacing w:before="240"/>
      <w:outlineLvl w:val="1"/>
    </w:pPr>
    <w:rPr>
      <w:rFonts w:eastAsiaTheme="majorEastAsia"/>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46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465B4"/>
    <w:pPr>
      <w:spacing w:after="0" w:line="240" w:lineRule="auto"/>
    </w:pPr>
  </w:style>
  <w:style w:type="character" w:customStyle="1" w:styleId="apple-converted-space">
    <w:name w:val="apple-converted-space"/>
    <w:basedOn w:val="DefaultParagraphFont"/>
    <w:rsid w:val="009465B4"/>
  </w:style>
  <w:style w:type="paragraph" w:styleId="HTMLPreformatted">
    <w:name w:val="HTML Preformatted"/>
    <w:basedOn w:val="Normal"/>
    <w:link w:val="HTMLPreformattedChar"/>
    <w:uiPriority w:val="99"/>
    <w:unhideWhenUsed/>
    <w:rsid w:val="00946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465B4"/>
    <w:rPr>
      <w:rFonts w:ascii="Courier New" w:eastAsia="Times New Roman" w:hAnsi="Courier New" w:cs="Courier New"/>
      <w:sz w:val="20"/>
      <w:szCs w:val="20"/>
    </w:rPr>
  </w:style>
  <w:style w:type="character" w:styleId="Strong">
    <w:name w:val="Strong"/>
    <w:basedOn w:val="DefaultParagraphFont"/>
    <w:uiPriority w:val="22"/>
    <w:qFormat/>
    <w:rsid w:val="009465B4"/>
    <w:rPr>
      <w:rFonts w:cs="Times New Roman"/>
      <w:b/>
    </w:rPr>
  </w:style>
  <w:style w:type="paragraph" w:styleId="NormalWeb">
    <w:name w:val="Normal (Web)"/>
    <w:basedOn w:val="Normal"/>
    <w:link w:val="NormalWebChar"/>
    <w:uiPriority w:val="99"/>
    <w:rsid w:val="009465B4"/>
    <w:pPr>
      <w:spacing w:before="100" w:beforeAutospacing="1" w:after="100" w:afterAutospacing="1"/>
    </w:pPr>
    <w:rPr>
      <w:rFonts w:eastAsia="Times New Roman"/>
    </w:rPr>
  </w:style>
  <w:style w:type="character" w:customStyle="1" w:styleId="NormalWebChar">
    <w:name w:val="Normal (Web) Char"/>
    <w:basedOn w:val="DefaultParagraphFont"/>
    <w:link w:val="NormalWeb"/>
    <w:uiPriority w:val="99"/>
    <w:rsid w:val="009465B4"/>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465B4"/>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9465B4"/>
    <w:rPr>
      <w:rFonts w:ascii="Calibri" w:hAnsi="Calibri" w:cs="Calibri"/>
      <w:noProof/>
      <w:szCs w:val="24"/>
    </w:rPr>
  </w:style>
  <w:style w:type="paragraph" w:customStyle="1" w:styleId="EndNoteBibliography">
    <w:name w:val="EndNote Bibliography"/>
    <w:basedOn w:val="Normal"/>
    <w:link w:val="EndNoteBibliographyChar"/>
    <w:rsid w:val="009465B4"/>
    <w:rPr>
      <w:rFonts w:ascii="Calibri" w:hAnsi="Calibri" w:cs="Calibri"/>
      <w:noProof/>
      <w:sz w:val="22"/>
    </w:rPr>
  </w:style>
  <w:style w:type="character" w:customStyle="1" w:styleId="EndNoteBibliographyChar">
    <w:name w:val="EndNote Bibliography Char"/>
    <w:basedOn w:val="DefaultParagraphFont"/>
    <w:link w:val="EndNoteBibliography"/>
    <w:rsid w:val="009465B4"/>
    <w:rPr>
      <w:rFonts w:ascii="Calibri" w:hAnsi="Calibri" w:cs="Calibri"/>
      <w:noProof/>
      <w:szCs w:val="24"/>
    </w:rPr>
  </w:style>
  <w:style w:type="character" w:styleId="Hyperlink">
    <w:name w:val="Hyperlink"/>
    <w:basedOn w:val="DefaultParagraphFont"/>
    <w:uiPriority w:val="99"/>
    <w:unhideWhenUsed/>
    <w:rsid w:val="009465B4"/>
    <w:rPr>
      <w:color w:val="0563C1" w:themeColor="hyperlink"/>
      <w:u w:val="single"/>
    </w:rPr>
  </w:style>
  <w:style w:type="paragraph" w:styleId="ListParagraph">
    <w:name w:val="List Paragraph"/>
    <w:basedOn w:val="Normal"/>
    <w:uiPriority w:val="34"/>
    <w:qFormat/>
    <w:rsid w:val="009465B4"/>
    <w:pPr>
      <w:ind w:left="720"/>
      <w:contextualSpacing/>
    </w:pPr>
  </w:style>
  <w:style w:type="paragraph" w:styleId="Header">
    <w:name w:val="header"/>
    <w:basedOn w:val="Normal"/>
    <w:link w:val="HeaderChar"/>
    <w:uiPriority w:val="99"/>
    <w:unhideWhenUsed/>
    <w:rsid w:val="009465B4"/>
    <w:pPr>
      <w:tabs>
        <w:tab w:val="center" w:pos="4680"/>
        <w:tab w:val="right" w:pos="9360"/>
      </w:tabs>
    </w:pPr>
  </w:style>
  <w:style w:type="character" w:customStyle="1" w:styleId="HeaderChar">
    <w:name w:val="Header Char"/>
    <w:basedOn w:val="DefaultParagraphFont"/>
    <w:link w:val="Header"/>
    <w:uiPriority w:val="99"/>
    <w:rsid w:val="009465B4"/>
  </w:style>
  <w:style w:type="paragraph" w:styleId="Footer">
    <w:name w:val="footer"/>
    <w:basedOn w:val="Normal"/>
    <w:link w:val="FooterChar"/>
    <w:uiPriority w:val="99"/>
    <w:unhideWhenUsed/>
    <w:rsid w:val="009465B4"/>
    <w:pPr>
      <w:tabs>
        <w:tab w:val="center" w:pos="4680"/>
        <w:tab w:val="right" w:pos="9360"/>
      </w:tabs>
    </w:pPr>
  </w:style>
  <w:style w:type="character" w:customStyle="1" w:styleId="FooterChar">
    <w:name w:val="Footer Char"/>
    <w:basedOn w:val="DefaultParagraphFont"/>
    <w:link w:val="Footer"/>
    <w:uiPriority w:val="99"/>
    <w:rsid w:val="009465B4"/>
  </w:style>
  <w:style w:type="character" w:customStyle="1" w:styleId="UnresolvedMention1">
    <w:name w:val="Unresolved Mention1"/>
    <w:basedOn w:val="DefaultParagraphFont"/>
    <w:uiPriority w:val="99"/>
    <w:semiHidden/>
    <w:unhideWhenUsed/>
    <w:rsid w:val="009465B4"/>
    <w:rPr>
      <w:color w:val="605E5C"/>
      <w:shd w:val="clear" w:color="auto" w:fill="E1DFDD"/>
    </w:rPr>
  </w:style>
  <w:style w:type="character" w:styleId="PlaceholderText">
    <w:name w:val="Placeholder Text"/>
    <w:basedOn w:val="DefaultParagraphFont"/>
    <w:uiPriority w:val="99"/>
    <w:semiHidden/>
    <w:rsid w:val="009465B4"/>
    <w:rPr>
      <w:color w:val="808080"/>
    </w:rPr>
  </w:style>
  <w:style w:type="character" w:styleId="CommentReference">
    <w:name w:val="annotation reference"/>
    <w:basedOn w:val="DefaultParagraphFont"/>
    <w:uiPriority w:val="99"/>
    <w:semiHidden/>
    <w:unhideWhenUsed/>
    <w:rsid w:val="009465B4"/>
    <w:rPr>
      <w:sz w:val="16"/>
      <w:szCs w:val="16"/>
    </w:rPr>
  </w:style>
  <w:style w:type="paragraph" w:styleId="CommentText">
    <w:name w:val="annotation text"/>
    <w:basedOn w:val="Normal"/>
    <w:link w:val="CommentTextChar"/>
    <w:uiPriority w:val="99"/>
    <w:unhideWhenUsed/>
    <w:rsid w:val="009465B4"/>
    <w:rPr>
      <w:sz w:val="20"/>
      <w:szCs w:val="20"/>
    </w:rPr>
  </w:style>
  <w:style w:type="character" w:customStyle="1" w:styleId="CommentTextChar">
    <w:name w:val="Comment Text Char"/>
    <w:basedOn w:val="DefaultParagraphFont"/>
    <w:link w:val="CommentText"/>
    <w:uiPriority w:val="99"/>
    <w:rsid w:val="009465B4"/>
    <w:rPr>
      <w:sz w:val="20"/>
      <w:szCs w:val="20"/>
    </w:rPr>
  </w:style>
  <w:style w:type="paragraph" w:styleId="CommentSubject">
    <w:name w:val="annotation subject"/>
    <w:basedOn w:val="CommentText"/>
    <w:next w:val="CommentText"/>
    <w:link w:val="CommentSubjectChar"/>
    <w:uiPriority w:val="99"/>
    <w:semiHidden/>
    <w:unhideWhenUsed/>
    <w:rsid w:val="009465B4"/>
    <w:rPr>
      <w:b/>
      <w:bCs/>
    </w:rPr>
  </w:style>
  <w:style w:type="character" w:customStyle="1" w:styleId="CommentSubjectChar">
    <w:name w:val="Comment Subject Char"/>
    <w:basedOn w:val="CommentTextChar"/>
    <w:link w:val="CommentSubject"/>
    <w:uiPriority w:val="99"/>
    <w:semiHidden/>
    <w:rsid w:val="009465B4"/>
    <w:rPr>
      <w:b/>
      <w:bCs/>
      <w:sz w:val="20"/>
      <w:szCs w:val="20"/>
    </w:rPr>
  </w:style>
  <w:style w:type="paragraph" w:styleId="BalloonText">
    <w:name w:val="Balloon Text"/>
    <w:basedOn w:val="Normal"/>
    <w:link w:val="BalloonTextChar"/>
    <w:uiPriority w:val="99"/>
    <w:semiHidden/>
    <w:unhideWhenUsed/>
    <w:rsid w:val="009465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5B4"/>
    <w:rPr>
      <w:rFonts w:ascii="Segoe UI" w:hAnsi="Segoe UI" w:cs="Segoe UI"/>
      <w:sz w:val="18"/>
      <w:szCs w:val="18"/>
    </w:rPr>
  </w:style>
  <w:style w:type="paragraph" w:styleId="Revision">
    <w:name w:val="Revision"/>
    <w:hidden/>
    <w:uiPriority w:val="99"/>
    <w:semiHidden/>
    <w:rsid w:val="009465B4"/>
    <w:pPr>
      <w:spacing w:after="0" w:line="240" w:lineRule="auto"/>
    </w:pPr>
  </w:style>
  <w:style w:type="character" w:customStyle="1" w:styleId="Heading1Char">
    <w:name w:val="Heading 1 Char"/>
    <w:basedOn w:val="DefaultParagraphFont"/>
    <w:link w:val="Heading1"/>
    <w:uiPriority w:val="9"/>
    <w:rsid w:val="00C70235"/>
    <w:rPr>
      <w:rFonts w:ascii="Times New Roman" w:eastAsiaTheme="majorEastAsia" w:hAnsi="Times New Roman" w:cs="Times New Roman"/>
      <w:b/>
      <w:color w:val="2E74B5" w:themeColor="accent1" w:themeShade="BF"/>
      <w:sz w:val="28"/>
      <w:szCs w:val="28"/>
    </w:rPr>
  </w:style>
  <w:style w:type="paragraph" w:styleId="TOCHeading">
    <w:name w:val="TOC Heading"/>
    <w:basedOn w:val="Heading1"/>
    <w:next w:val="Normal"/>
    <w:uiPriority w:val="39"/>
    <w:unhideWhenUsed/>
    <w:qFormat/>
    <w:rsid w:val="00245D81"/>
    <w:pPr>
      <w:outlineLvl w:val="9"/>
    </w:pPr>
  </w:style>
  <w:style w:type="paragraph" w:styleId="TOC1">
    <w:name w:val="toc 1"/>
    <w:basedOn w:val="Normal"/>
    <w:next w:val="Normal"/>
    <w:autoRedefine/>
    <w:uiPriority w:val="39"/>
    <w:unhideWhenUsed/>
    <w:rsid w:val="00245D81"/>
    <w:pPr>
      <w:spacing w:after="100"/>
    </w:pPr>
  </w:style>
  <w:style w:type="character" w:customStyle="1" w:styleId="Heading2Char">
    <w:name w:val="Heading 2 Char"/>
    <w:basedOn w:val="DefaultParagraphFont"/>
    <w:link w:val="Heading2"/>
    <w:uiPriority w:val="9"/>
    <w:rsid w:val="00583063"/>
    <w:rPr>
      <w:rFonts w:ascii="Times New Roman" w:eastAsiaTheme="majorEastAsia" w:hAnsi="Times New Roman" w:cs="Times New Roman"/>
      <w:b/>
      <w:sz w:val="24"/>
      <w:szCs w:val="20"/>
    </w:rPr>
  </w:style>
  <w:style w:type="paragraph" w:styleId="TOC2">
    <w:name w:val="toc 2"/>
    <w:basedOn w:val="Normal"/>
    <w:next w:val="Normal"/>
    <w:autoRedefine/>
    <w:uiPriority w:val="39"/>
    <w:unhideWhenUsed/>
    <w:rsid w:val="00245D81"/>
    <w:pPr>
      <w:spacing w:after="100"/>
      <w:ind w:left="220"/>
    </w:pPr>
  </w:style>
  <w:style w:type="paragraph" w:styleId="TOC3">
    <w:name w:val="toc 3"/>
    <w:basedOn w:val="Normal"/>
    <w:next w:val="Normal"/>
    <w:autoRedefine/>
    <w:uiPriority w:val="39"/>
    <w:unhideWhenUsed/>
    <w:rsid w:val="00405304"/>
    <w:pPr>
      <w:spacing w:after="100"/>
      <w:ind w:left="440"/>
    </w:pPr>
    <w:rPr>
      <w:rFonts w:eastAsiaTheme="minorEastAsia"/>
    </w:rPr>
  </w:style>
  <w:style w:type="paragraph" w:styleId="EndnoteText">
    <w:name w:val="endnote text"/>
    <w:basedOn w:val="Normal"/>
    <w:link w:val="EndnoteTextChar"/>
    <w:uiPriority w:val="99"/>
    <w:semiHidden/>
    <w:unhideWhenUsed/>
    <w:rsid w:val="00CE7F63"/>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CE7F63"/>
    <w:rPr>
      <w:sz w:val="20"/>
      <w:szCs w:val="20"/>
    </w:rPr>
  </w:style>
  <w:style w:type="character" w:styleId="EndnoteReference">
    <w:name w:val="endnote reference"/>
    <w:basedOn w:val="DefaultParagraphFont"/>
    <w:uiPriority w:val="99"/>
    <w:semiHidden/>
    <w:unhideWhenUsed/>
    <w:rsid w:val="00CE7F63"/>
    <w:rPr>
      <w:vertAlign w:val="superscript"/>
    </w:rPr>
  </w:style>
  <w:style w:type="character" w:customStyle="1" w:styleId="UnresolvedMention2">
    <w:name w:val="Unresolved Mention2"/>
    <w:basedOn w:val="DefaultParagraphFont"/>
    <w:uiPriority w:val="99"/>
    <w:semiHidden/>
    <w:unhideWhenUsed/>
    <w:rsid w:val="00CE7F63"/>
    <w:rPr>
      <w:color w:val="605E5C"/>
      <w:shd w:val="clear" w:color="auto" w:fill="E1DFDD"/>
    </w:rPr>
  </w:style>
  <w:style w:type="paragraph" w:customStyle="1" w:styleId="xxxmsonormal">
    <w:name w:val="x_x_xmsonormal"/>
    <w:basedOn w:val="Normal"/>
    <w:uiPriority w:val="99"/>
    <w:rsid w:val="001700F9"/>
  </w:style>
  <w:style w:type="character" w:customStyle="1" w:styleId="UnresolvedMention3">
    <w:name w:val="Unresolved Mention3"/>
    <w:basedOn w:val="DefaultParagraphFont"/>
    <w:uiPriority w:val="99"/>
    <w:semiHidden/>
    <w:unhideWhenUsed/>
    <w:rsid w:val="00026D1C"/>
    <w:rPr>
      <w:color w:val="605E5C"/>
      <w:shd w:val="clear" w:color="auto" w:fill="E1DFDD"/>
    </w:rPr>
  </w:style>
  <w:style w:type="table" w:customStyle="1" w:styleId="TableGrid1">
    <w:name w:val="Table Grid1"/>
    <w:basedOn w:val="TableNormal"/>
    <w:next w:val="TableGrid"/>
    <w:uiPriority w:val="59"/>
    <w:rsid w:val="00BF6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F6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F6D7A"/>
    <w:rPr>
      <w:color w:val="954F72" w:themeColor="followedHyperlink"/>
      <w:u w:val="single"/>
    </w:rPr>
  </w:style>
  <w:style w:type="character" w:customStyle="1" w:styleId="UnresolvedMention4">
    <w:name w:val="Unresolved Mention4"/>
    <w:basedOn w:val="DefaultParagraphFont"/>
    <w:uiPriority w:val="99"/>
    <w:semiHidden/>
    <w:unhideWhenUsed/>
    <w:rsid w:val="00BF6D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4228">
      <w:bodyDiv w:val="1"/>
      <w:marLeft w:val="0"/>
      <w:marRight w:val="0"/>
      <w:marTop w:val="0"/>
      <w:marBottom w:val="0"/>
      <w:divBdr>
        <w:top w:val="none" w:sz="0" w:space="0" w:color="auto"/>
        <w:left w:val="none" w:sz="0" w:space="0" w:color="auto"/>
        <w:bottom w:val="none" w:sz="0" w:space="0" w:color="auto"/>
        <w:right w:val="none" w:sz="0" w:space="0" w:color="auto"/>
      </w:divBdr>
    </w:div>
    <w:div w:id="11877305">
      <w:bodyDiv w:val="1"/>
      <w:marLeft w:val="0"/>
      <w:marRight w:val="0"/>
      <w:marTop w:val="0"/>
      <w:marBottom w:val="0"/>
      <w:divBdr>
        <w:top w:val="none" w:sz="0" w:space="0" w:color="auto"/>
        <w:left w:val="none" w:sz="0" w:space="0" w:color="auto"/>
        <w:bottom w:val="none" w:sz="0" w:space="0" w:color="auto"/>
        <w:right w:val="none" w:sz="0" w:space="0" w:color="auto"/>
      </w:divBdr>
    </w:div>
    <w:div w:id="16546987">
      <w:bodyDiv w:val="1"/>
      <w:marLeft w:val="0"/>
      <w:marRight w:val="0"/>
      <w:marTop w:val="0"/>
      <w:marBottom w:val="0"/>
      <w:divBdr>
        <w:top w:val="none" w:sz="0" w:space="0" w:color="auto"/>
        <w:left w:val="none" w:sz="0" w:space="0" w:color="auto"/>
        <w:bottom w:val="none" w:sz="0" w:space="0" w:color="auto"/>
        <w:right w:val="none" w:sz="0" w:space="0" w:color="auto"/>
      </w:divBdr>
    </w:div>
    <w:div w:id="21326147">
      <w:bodyDiv w:val="1"/>
      <w:marLeft w:val="0"/>
      <w:marRight w:val="0"/>
      <w:marTop w:val="0"/>
      <w:marBottom w:val="0"/>
      <w:divBdr>
        <w:top w:val="none" w:sz="0" w:space="0" w:color="auto"/>
        <w:left w:val="none" w:sz="0" w:space="0" w:color="auto"/>
        <w:bottom w:val="none" w:sz="0" w:space="0" w:color="auto"/>
        <w:right w:val="none" w:sz="0" w:space="0" w:color="auto"/>
      </w:divBdr>
    </w:div>
    <w:div w:id="22099476">
      <w:bodyDiv w:val="1"/>
      <w:marLeft w:val="0"/>
      <w:marRight w:val="0"/>
      <w:marTop w:val="0"/>
      <w:marBottom w:val="0"/>
      <w:divBdr>
        <w:top w:val="none" w:sz="0" w:space="0" w:color="auto"/>
        <w:left w:val="none" w:sz="0" w:space="0" w:color="auto"/>
        <w:bottom w:val="none" w:sz="0" w:space="0" w:color="auto"/>
        <w:right w:val="none" w:sz="0" w:space="0" w:color="auto"/>
      </w:divBdr>
    </w:div>
    <w:div w:id="28841285">
      <w:bodyDiv w:val="1"/>
      <w:marLeft w:val="0"/>
      <w:marRight w:val="0"/>
      <w:marTop w:val="0"/>
      <w:marBottom w:val="0"/>
      <w:divBdr>
        <w:top w:val="none" w:sz="0" w:space="0" w:color="auto"/>
        <w:left w:val="none" w:sz="0" w:space="0" w:color="auto"/>
        <w:bottom w:val="none" w:sz="0" w:space="0" w:color="auto"/>
        <w:right w:val="none" w:sz="0" w:space="0" w:color="auto"/>
      </w:divBdr>
    </w:div>
    <w:div w:id="53555067">
      <w:bodyDiv w:val="1"/>
      <w:marLeft w:val="0"/>
      <w:marRight w:val="0"/>
      <w:marTop w:val="0"/>
      <w:marBottom w:val="0"/>
      <w:divBdr>
        <w:top w:val="none" w:sz="0" w:space="0" w:color="auto"/>
        <w:left w:val="none" w:sz="0" w:space="0" w:color="auto"/>
        <w:bottom w:val="none" w:sz="0" w:space="0" w:color="auto"/>
        <w:right w:val="none" w:sz="0" w:space="0" w:color="auto"/>
      </w:divBdr>
    </w:div>
    <w:div w:id="57361698">
      <w:bodyDiv w:val="1"/>
      <w:marLeft w:val="0"/>
      <w:marRight w:val="0"/>
      <w:marTop w:val="0"/>
      <w:marBottom w:val="0"/>
      <w:divBdr>
        <w:top w:val="none" w:sz="0" w:space="0" w:color="auto"/>
        <w:left w:val="none" w:sz="0" w:space="0" w:color="auto"/>
        <w:bottom w:val="none" w:sz="0" w:space="0" w:color="auto"/>
        <w:right w:val="none" w:sz="0" w:space="0" w:color="auto"/>
      </w:divBdr>
    </w:div>
    <w:div w:id="58553774">
      <w:bodyDiv w:val="1"/>
      <w:marLeft w:val="0"/>
      <w:marRight w:val="0"/>
      <w:marTop w:val="0"/>
      <w:marBottom w:val="0"/>
      <w:divBdr>
        <w:top w:val="none" w:sz="0" w:space="0" w:color="auto"/>
        <w:left w:val="none" w:sz="0" w:space="0" w:color="auto"/>
        <w:bottom w:val="none" w:sz="0" w:space="0" w:color="auto"/>
        <w:right w:val="none" w:sz="0" w:space="0" w:color="auto"/>
      </w:divBdr>
    </w:div>
    <w:div w:id="75632329">
      <w:bodyDiv w:val="1"/>
      <w:marLeft w:val="0"/>
      <w:marRight w:val="0"/>
      <w:marTop w:val="0"/>
      <w:marBottom w:val="0"/>
      <w:divBdr>
        <w:top w:val="none" w:sz="0" w:space="0" w:color="auto"/>
        <w:left w:val="none" w:sz="0" w:space="0" w:color="auto"/>
        <w:bottom w:val="none" w:sz="0" w:space="0" w:color="auto"/>
        <w:right w:val="none" w:sz="0" w:space="0" w:color="auto"/>
      </w:divBdr>
    </w:div>
    <w:div w:id="82803570">
      <w:bodyDiv w:val="1"/>
      <w:marLeft w:val="0"/>
      <w:marRight w:val="0"/>
      <w:marTop w:val="0"/>
      <w:marBottom w:val="0"/>
      <w:divBdr>
        <w:top w:val="none" w:sz="0" w:space="0" w:color="auto"/>
        <w:left w:val="none" w:sz="0" w:space="0" w:color="auto"/>
        <w:bottom w:val="none" w:sz="0" w:space="0" w:color="auto"/>
        <w:right w:val="none" w:sz="0" w:space="0" w:color="auto"/>
      </w:divBdr>
    </w:div>
    <w:div w:id="89206362">
      <w:bodyDiv w:val="1"/>
      <w:marLeft w:val="0"/>
      <w:marRight w:val="0"/>
      <w:marTop w:val="0"/>
      <w:marBottom w:val="0"/>
      <w:divBdr>
        <w:top w:val="none" w:sz="0" w:space="0" w:color="auto"/>
        <w:left w:val="none" w:sz="0" w:space="0" w:color="auto"/>
        <w:bottom w:val="none" w:sz="0" w:space="0" w:color="auto"/>
        <w:right w:val="none" w:sz="0" w:space="0" w:color="auto"/>
      </w:divBdr>
    </w:div>
    <w:div w:id="90396979">
      <w:bodyDiv w:val="1"/>
      <w:marLeft w:val="0"/>
      <w:marRight w:val="0"/>
      <w:marTop w:val="0"/>
      <w:marBottom w:val="0"/>
      <w:divBdr>
        <w:top w:val="none" w:sz="0" w:space="0" w:color="auto"/>
        <w:left w:val="none" w:sz="0" w:space="0" w:color="auto"/>
        <w:bottom w:val="none" w:sz="0" w:space="0" w:color="auto"/>
        <w:right w:val="none" w:sz="0" w:space="0" w:color="auto"/>
      </w:divBdr>
    </w:div>
    <w:div w:id="98452112">
      <w:bodyDiv w:val="1"/>
      <w:marLeft w:val="0"/>
      <w:marRight w:val="0"/>
      <w:marTop w:val="0"/>
      <w:marBottom w:val="0"/>
      <w:divBdr>
        <w:top w:val="none" w:sz="0" w:space="0" w:color="auto"/>
        <w:left w:val="none" w:sz="0" w:space="0" w:color="auto"/>
        <w:bottom w:val="none" w:sz="0" w:space="0" w:color="auto"/>
        <w:right w:val="none" w:sz="0" w:space="0" w:color="auto"/>
      </w:divBdr>
    </w:div>
    <w:div w:id="99179283">
      <w:bodyDiv w:val="1"/>
      <w:marLeft w:val="0"/>
      <w:marRight w:val="0"/>
      <w:marTop w:val="0"/>
      <w:marBottom w:val="0"/>
      <w:divBdr>
        <w:top w:val="none" w:sz="0" w:space="0" w:color="auto"/>
        <w:left w:val="none" w:sz="0" w:space="0" w:color="auto"/>
        <w:bottom w:val="none" w:sz="0" w:space="0" w:color="auto"/>
        <w:right w:val="none" w:sz="0" w:space="0" w:color="auto"/>
      </w:divBdr>
    </w:div>
    <w:div w:id="108014984">
      <w:bodyDiv w:val="1"/>
      <w:marLeft w:val="0"/>
      <w:marRight w:val="0"/>
      <w:marTop w:val="0"/>
      <w:marBottom w:val="0"/>
      <w:divBdr>
        <w:top w:val="none" w:sz="0" w:space="0" w:color="auto"/>
        <w:left w:val="none" w:sz="0" w:space="0" w:color="auto"/>
        <w:bottom w:val="none" w:sz="0" w:space="0" w:color="auto"/>
        <w:right w:val="none" w:sz="0" w:space="0" w:color="auto"/>
      </w:divBdr>
    </w:div>
    <w:div w:id="120804458">
      <w:bodyDiv w:val="1"/>
      <w:marLeft w:val="0"/>
      <w:marRight w:val="0"/>
      <w:marTop w:val="0"/>
      <w:marBottom w:val="0"/>
      <w:divBdr>
        <w:top w:val="none" w:sz="0" w:space="0" w:color="auto"/>
        <w:left w:val="none" w:sz="0" w:space="0" w:color="auto"/>
        <w:bottom w:val="none" w:sz="0" w:space="0" w:color="auto"/>
        <w:right w:val="none" w:sz="0" w:space="0" w:color="auto"/>
      </w:divBdr>
    </w:div>
    <w:div w:id="122622887">
      <w:bodyDiv w:val="1"/>
      <w:marLeft w:val="0"/>
      <w:marRight w:val="0"/>
      <w:marTop w:val="0"/>
      <w:marBottom w:val="0"/>
      <w:divBdr>
        <w:top w:val="none" w:sz="0" w:space="0" w:color="auto"/>
        <w:left w:val="none" w:sz="0" w:space="0" w:color="auto"/>
        <w:bottom w:val="none" w:sz="0" w:space="0" w:color="auto"/>
        <w:right w:val="none" w:sz="0" w:space="0" w:color="auto"/>
      </w:divBdr>
    </w:div>
    <w:div w:id="135681681">
      <w:bodyDiv w:val="1"/>
      <w:marLeft w:val="0"/>
      <w:marRight w:val="0"/>
      <w:marTop w:val="0"/>
      <w:marBottom w:val="0"/>
      <w:divBdr>
        <w:top w:val="none" w:sz="0" w:space="0" w:color="auto"/>
        <w:left w:val="none" w:sz="0" w:space="0" w:color="auto"/>
        <w:bottom w:val="none" w:sz="0" w:space="0" w:color="auto"/>
        <w:right w:val="none" w:sz="0" w:space="0" w:color="auto"/>
      </w:divBdr>
    </w:div>
    <w:div w:id="142501832">
      <w:bodyDiv w:val="1"/>
      <w:marLeft w:val="0"/>
      <w:marRight w:val="0"/>
      <w:marTop w:val="0"/>
      <w:marBottom w:val="0"/>
      <w:divBdr>
        <w:top w:val="none" w:sz="0" w:space="0" w:color="auto"/>
        <w:left w:val="none" w:sz="0" w:space="0" w:color="auto"/>
        <w:bottom w:val="none" w:sz="0" w:space="0" w:color="auto"/>
        <w:right w:val="none" w:sz="0" w:space="0" w:color="auto"/>
      </w:divBdr>
    </w:div>
    <w:div w:id="145900004">
      <w:bodyDiv w:val="1"/>
      <w:marLeft w:val="0"/>
      <w:marRight w:val="0"/>
      <w:marTop w:val="0"/>
      <w:marBottom w:val="0"/>
      <w:divBdr>
        <w:top w:val="none" w:sz="0" w:space="0" w:color="auto"/>
        <w:left w:val="none" w:sz="0" w:space="0" w:color="auto"/>
        <w:bottom w:val="none" w:sz="0" w:space="0" w:color="auto"/>
        <w:right w:val="none" w:sz="0" w:space="0" w:color="auto"/>
      </w:divBdr>
    </w:div>
    <w:div w:id="148402897">
      <w:bodyDiv w:val="1"/>
      <w:marLeft w:val="0"/>
      <w:marRight w:val="0"/>
      <w:marTop w:val="0"/>
      <w:marBottom w:val="0"/>
      <w:divBdr>
        <w:top w:val="none" w:sz="0" w:space="0" w:color="auto"/>
        <w:left w:val="none" w:sz="0" w:space="0" w:color="auto"/>
        <w:bottom w:val="none" w:sz="0" w:space="0" w:color="auto"/>
        <w:right w:val="none" w:sz="0" w:space="0" w:color="auto"/>
      </w:divBdr>
    </w:div>
    <w:div w:id="181431937">
      <w:bodyDiv w:val="1"/>
      <w:marLeft w:val="0"/>
      <w:marRight w:val="0"/>
      <w:marTop w:val="0"/>
      <w:marBottom w:val="0"/>
      <w:divBdr>
        <w:top w:val="none" w:sz="0" w:space="0" w:color="auto"/>
        <w:left w:val="none" w:sz="0" w:space="0" w:color="auto"/>
        <w:bottom w:val="none" w:sz="0" w:space="0" w:color="auto"/>
        <w:right w:val="none" w:sz="0" w:space="0" w:color="auto"/>
      </w:divBdr>
    </w:div>
    <w:div w:id="203493950">
      <w:bodyDiv w:val="1"/>
      <w:marLeft w:val="0"/>
      <w:marRight w:val="0"/>
      <w:marTop w:val="0"/>
      <w:marBottom w:val="0"/>
      <w:divBdr>
        <w:top w:val="none" w:sz="0" w:space="0" w:color="auto"/>
        <w:left w:val="none" w:sz="0" w:space="0" w:color="auto"/>
        <w:bottom w:val="none" w:sz="0" w:space="0" w:color="auto"/>
        <w:right w:val="none" w:sz="0" w:space="0" w:color="auto"/>
      </w:divBdr>
    </w:div>
    <w:div w:id="204370242">
      <w:bodyDiv w:val="1"/>
      <w:marLeft w:val="0"/>
      <w:marRight w:val="0"/>
      <w:marTop w:val="0"/>
      <w:marBottom w:val="0"/>
      <w:divBdr>
        <w:top w:val="none" w:sz="0" w:space="0" w:color="auto"/>
        <w:left w:val="none" w:sz="0" w:space="0" w:color="auto"/>
        <w:bottom w:val="none" w:sz="0" w:space="0" w:color="auto"/>
        <w:right w:val="none" w:sz="0" w:space="0" w:color="auto"/>
      </w:divBdr>
    </w:div>
    <w:div w:id="205223809">
      <w:bodyDiv w:val="1"/>
      <w:marLeft w:val="0"/>
      <w:marRight w:val="0"/>
      <w:marTop w:val="0"/>
      <w:marBottom w:val="0"/>
      <w:divBdr>
        <w:top w:val="none" w:sz="0" w:space="0" w:color="auto"/>
        <w:left w:val="none" w:sz="0" w:space="0" w:color="auto"/>
        <w:bottom w:val="none" w:sz="0" w:space="0" w:color="auto"/>
        <w:right w:val="none" w:sz="0" w:space="0" w:color="auto"/>
      </w:divBdr>
    </w:div>
    <w:div w:id="217591561">
      <w:bodyDiv w:val="1"/>
      <w:marLeft w:val="0"/>
      <w:marRight w:val="0"/>
      <w:marTop w:val="0"/>
      <w:marBottom w:val="0"/>
      <w:divBdr>
        <w:top w:val="none" w:sz="0" w:space="0" w:color="auto"/>
        <w:left w:val="none" w:sz="0" w:space="0" w:color="auto"/>
        <w:bottom w:val="none" w:sz="0" w:space="0" w:color="auto"/>
        <w:right w:val="none" w:sz="0" w:space="0" w:color="auto"/>
      </w:divBdr>
    </w:div>
    <w:div w:id="220869071">
      <w:bodyDiv w:val="1"/>
      <w:marLeft w:val="0"/>
      <w:marRight w:val="0"/>
      <w:marTop w:val="0"/>
      <w:marBottom w:val="0"/>
      <w:divBdr>
        <w:top w:val="none" w:sz="0" w:space="0" w:color="auto"/>
        <w:left w:val="none" w:sz="0" w:space="0" w:color="auto"/>
        <w:bottom w:val="none" w:sz="0" w:space="0" w:color="auto"/>
        <w:right w:val="none" w:sz="0" w:space="0" w:color="auto"/>
      </w:divBdr>
    </w:div>
    <w:div w:id="228274213">
      <w:bodyDiv w:val="1"/>
      <w:marLeft w:val="0"/>
      <w:marRight w:val="0"/>
      <w:marTop w:val="0"/>
      <w:marBottom w:val="0"/>
      <w:divBdr>
        <w:top w:val="none" w:sz="0" w:space="0" w:color="auto"/>
        <w:left w:val="none" w:sz="0" w:space="0" w:color="auto"/>
        <w:bottom w:val="none" w:sz="0" w:space="0" w:color="auto"/>
        <w:right w:val="none" w:sz="0" w:space="0" w:color="auto"/>
      </w:divBdr>
    </w:div>
    <w:div w:id="232787902">
      <w:bodyDiv w:val="1"/>
      <w:marLeft w:val="0"/>
      <w:marRight w:val="0"/>
      <w:marTop w:val="0"/>
      <w:marBottom w:val="0"/>
      <w:divBdr>
        <w:top w:val="none" w:sz="0" w:space="0" w:color="auto"/>
        <w:left w:val="none" w:sz="0" w:space="0" w:color="auto"/>
        <w:bottom w:val="none" w:sz="0" w:space="0" w:color="auto"/>
        <w:right w:val="none" w:sz="0" w:space="0" w:color="auto"/>
      </w:divBdr>
    </w:div>
    <w:div w:id="239146241">
      <w:bodyDiv w:val="1"/>
      <w:marLeft w:val="0"/>
      <w:marRight w:val="0"/>
      <w:marTop w:val="0"/>
      <w:marBottom w:val="0"/>
      <w:divBdr>
        <w:top w:val="none" w:sz="0" w:space="0" w:color="auto"/>
        <w:left w:val="none" w:sz="0" w:space="0" w:color="auto"/>
        <w:bottom w:val="none" w:sz="0" w:space="0" w:color="auto"/>
        <w:right w:val="none" w:sz="0" w:space="0" w:color="auto"/>
      </w:divBdr>
    </w:div>
    <w:div w:id="244343639">
      <w:bodyDiv w:val="1"/>
      <w:marLeft w:val="0"/>
      <w:marRight w:val="0"/>
      <w:marTop w:val="0"/>
      <w:marBottom w:val="0"/>
      <w:divBdr>
        <w:top w:val="none" w:sz="0" w:space="0" w:color="auto"/>
        <w:left w:val="none" w:sz="0" w:space="0" w:color="auto"/>
        <w:bottom w:val="none" w:sz="0" w:space="0" w:color="auto"/>
        <w:right w:val="none" w:sz="0" w:space="0" w:color="auto"/>
      </w:divBdr>
    </w:div>
    <w:div w:id="247158898">
      <w:bodyDiv w:val="1"/>
      <w:marLeft w:val="0"/>
      <w:marRight w:val="0"/>
      <w:marTop w:val="0"/>
      <w:marBottom w:val="0"/>
      <w:divBdr>
        <w:top w:val="none" w:sz="0" w:space="0" w:color="auto"/>
        <w:left w:val="none" w:sz="0" w:space="0" w:color="auto"/>
        <w:bottom w:val="none" w:sz="0" w:space="0" w:color="auto"/>
        <w:right w:val="none" w:sz="0" w:space="0" w:color="auto"/>
      </w:divBdr>
    </w:div>
    <w:div w:id="251862221">
      <w:bodyDiv w:val="1"/>
      <w:marLeft w:val="0"/>
      <w:marRight w:val="0"/>
      <w:marTop w:val="0"/>
      <w:marBottom w:val="0"/>
      <w:divBdr>
        <w:top w:val="none" w:sz="0" w:space="0" w:color="auto"/>
        <w:left w:val="none" w:sz="0" w:space="0" w:color="auto"/>
        <w:bottom w:val="none" w:sz="0" w:space="0" w:color="auto"/>
        <w:right w:val="none" w:sz="0" w:space="0" w:color="auto"/>
      </w:divBdr>
    </w:div>
    <w:div w:id="254826522">
      <w:bodyDiv w:val="1"/>
      <w:marLeft w:val="0"/>
      <w:marRight w:val="0"/>
      <w:marTop w:val="0"/>
      <w:marBottom w:val="0"/>
      <w:divBdr>
        <w:top w:val="none" w:sz="0" w:space="0" w:color="auto"/>
        <w:left w:val="none" w:sz="0" w:space="0" w:color="auto"/>
        <w:bottom w:val="none" w:sz="0" w:space="0" w:color="auto"/>
        <w:right w:val="none" w:sz="0" w:space="0" w:color="auto"/>
      </w:divBdr>
    </w:div>
    <w:div w:id="258762597">
      <w:bodyDiv w:val="1"/>
      <w:marLeft w:val="0"/>
      <w:marRight w:val="0"/>
      <w:marTop w:val="0"/>
      <w:marBottom w:val="0"/>
      <w:divBdr>
        <w:top w:val="none" w:sz="0" w:space="0" w:color="auto"/>
        <w:left w:val="none" w:sz="0" w:space="0" w:color="auto"/>
        <w:bottom w:val="none" w:sz="0" w:space="0" w:color="auto"/>
        <w:right w:val="none" w:sz="0" w:space="0" w:color="auto"/>
      </w:divBdr>
    </w:div>
    <w:div w:id="264457368">
      <w:bodyDiv w:val="1"/>
      <w:marLeft w:val="0"/>
      <w:marRight w:val="0"/>
      <w:marTop w:val="0"/>
      <w:marBottom w:val="0"/>
      <w:divBdr>
        <w:top w:val="none" w:sz="0" w:space="0" w:color="auto"/>
        <w:left w:val="none" w:sz="0" w:space="0" w:color="auto"/>
        <w:bottom w:val="none" w:sz="0" w:space="0" w:color="auto"/>
        <w:right w:val="none" w:sz="0" w:space="0" w:color="auto"/>
      </w:divBdr>
    </w:div>
    <w:div w:id="264925613">
      <w:bodyDiv w:val="1"/>
      <w:marLeft w:val="0"/>
      <w:marRight w:val="0"/>
      <w:marTop w:val="0"/>
      <w:marBottom w:val="0"/>
      <w:divBdr>
        <w:top w:val="none" w:sz="0" w:space="0" w:color="auto"/>
        <w:left w:val="none" w:sz="0" w:space="0" w:color="auto"/>
        <w:bottom w:val="none" w:sz="0" w:space="0" w:color="auto"/>
        <w:right w:val="none" w:sz="0" w:space="0" w:color="auto"/>
      </w:divBdr>
    </w:div>
    <w:div w:id="275017652">
      <w:bodyDiv w:val="1"/>
      <w:marLeft w:val="0"/>
      <w:marRight w:val="0"/>
      <w:marTop w:val="0"/>
      <w:marBottom w:val="0"/>
      <w:divBdr>
        <w:top w:val="none" w:sz="0" w:space="0" w:color="auto"/>
        <w:left w:val="none" w:sz="0" w:space="0" w:color="auto"/>
        <w:bottom w:val="none" w:sz="0" w:space="0" w:color="auto"/>
        <w:right w:val="none" w:sz="0" w:space="0" w:color="auto"/>
      </w:divBdr>
    </w:div>
    <w:div w:id="298537163">
      <w:bodyDiv w:val="1"/>
      <w:marLeft w:val="0"/>
      <w:marRight w:val="0"/>
      <w:marTop w:val="0"/>
      <w:marBottom w:val="0"/>
      <w:divBdr>
        <w:top w:val="none" w:sz="0" w:space="0" w:color="auto"/>
        <w:left w:val="none" w:sz="0" w:space="0" w:color="auto"/>
        <w:bottom w:val="none" w:sz="0" w:space="0" w:color="auto"/>
        <w:right w:val="none" w:sz="0" w:space="0" w:color="auto"/>
      </w:divBdr>
    </w:div>
    <w:div w:id="308635249">
      <w:bodyDiv w:val="1"/>
      <w:marLeft w:val="0"/>
      <w:marRight w:val="0"/>
      <w:marTop w:val="0"/>
      <w:marBottom w:val="0"/>
      <w:divBdr>
        <w:top w:val="none" w:sz="0" w:space="0" w:color="auto"/>
        <w:left w:val="none" w:sz="0" w:space="0" w:color="auto"/>
        <w:bottom w:val="none" w:sz="0" w:space="0" w:color="auto"/>
        <w:right w:val="none" w:sz="0" w:space="0" w:color="auto"/>
      </w:divBdr>
    </w:div>
    <w:div w:id="310640763">
      <w:bodyDiv w:val="1"/>
      <w:marLeft w:val="0"/>
      <w:marRight w:val="0"/>
      <w:marTop w:val="0"/>
      <w:marBottom w:val="0"/>
      <w:divBdr>
        <w:top w:val="none" w:sz="0" w:space="0" w:color="auto"/>
        <w:left w:val="none" w:sz="0" w:space="0" w:color="auto"/>
        <w:bottom w:val="none" w:sz="0" w:space="0" w:color="auto"/>
        <w:right w:val="none" w:sz="0" w:space="0" w:color="auto"/>
      </w:divBdr>
    </w:div>
    <w:div w:id="310644991">
      <w:bodyDiv w:val="1"/>
      <w:marLeft w:val="0"/>
      <w:marRight w:val="0"/>
      <w:marTop w:val="0"/>
      <w:marBottom w:val="0"/>
      <w:divBdr>
        <w:top w:val="none" w:sz="0" w:space="0" w:color="auto"/>
        <w:left w:val="none" w:sz="0" w:space="0" w:color="auto"/>
        <w:bottom w:val="none" w:sz="0" w:space="0" w:color="auto"/>
        <w:right w:val="none" w:sz="0" w:space="0" w:color="auto"/>
      </w:divBdr>
    </w:div>
    <w:div w:id="318504976">
      <w:bodyDiv w:val="1"/>
      <w:marLeft w:val="0"/>
      <w:marRight w:val="0"/>
      <w:marTop w:val="0"/>
      <w:marBottom w:val="0"/>
      <w:divBdr>
        <w:top w:val="none" w:sz="0" w:space="0" w:color="auto"/>
        <w:left w:val="none" w:sz="0" w:space="0" w:color="auto"/>
        <w:bottom w:val="none" w:sz="0" w:space="0" w:color="auto"/>
        <w:right w:val="none" w:sz="0" w:space="0" w:color="auto"/>
      </w:divBdr>
    </w:div>
    <w:div w:id="337856484">
      <w:bodyDiv w:val="1"/>
      <w:marLeft w:val="0"/>
      <w:marRight w:val="0"/>
      <w:marTop w:val="0"/>
      <w:marBottom w:val="0"/>
      <w:divBdr>
        <w:top w:val="none" w:sz="0" w:space="0" w:color="auto"/>
        <w:left w:val="none" w:sz="0" w:space="0" w:color="auto"/>
        <w:bottom w:val="none" w:sz="0" w:space="0" w:color="auto"/>
        <w:right w:val="none" w:sz="0" w:space="0" w:color="auto"/>
      </w:divBdr>
    </w:div>
    <w:div w:id="358288300">
      <w:bodyDiv w:val="1"/>
      <w:marLeft w:val="0"/>
      <w:marRight w:val="0"/>
      <w:marTop w:val="0"/>
      <w:marBottom w:val="0"/>
      <w:divBdr>
        <w:top w:val="none" w:sz="0" w:space="0" w:color="auto"/>
        <w:left w:val="none" w:sz="0" w:space="0" w:color="auto"/>
        <w:bottom w:val="none" w:sz="0" w:space="0" w:color="auto"/>
        <w:right w:val="none" w:sz="0" w:space="0" w:color="auto"/>
      </w:divBdr>
    </w:div>
    <w:div w:id="372196102">
      <w:bodyDiv w:val="1"/>
      <w:marLeft w:val="0"/>
      <w:marRight w:val="0"/>
      <w:marTop w:val="0"/>
      <w:marBottom w:val="0"/>
      <w:divBdr>
        <w:top w:val="none" w:sz="0" w:space="0" w:color="auto"/>
        <w:left w:val="none" w:sz="0" w:space="0" w:color="auto"/>
        <w:bottom w:val="none" w:sz="0" w:space="0" w:color="auto"/>
        <w:right w:val="none" w:sz="0" w:space="0" w:color="auto"/>
      </w:divBdr>
    </w:div>
    <w:div w:id="373118555">
      <w:bodyDiv w:val="1"/>
      <w:marLeft w:val="0"/>
      <w:marRight w:val="0"/>
      <w:marTop w:val="0"/>
      <w:marBottom w:val="0"/>
      <w:divBdr>
        <w:top w:val="none" w:sz="0" w:space="0" w:color="auto"/>
        <w:left w:val="none" w:sz="0" w:space="0" w:color="auto"/>
        <w:bottom w:val="none" w:sz="0" w:space="0" w:color="auto"/>
        <w:right w:val="none" w:sz="0" w:space="0" w:color="auto"/>
      </w:divBdr>
    </w:div>
    <w:div w:id="402527961">
      <w:bodyDiv w:val="1"/>
      <w:marLeft w:val="0"/>
      <w:marRight w:val="0"/>
      <w:marTop w:val="0"/>
      <w:marBottom w:val="0"/>
      <w:divBdr>
        <w:top w:val="none" w:sz="0" w:space="0" w:color="auto"/>
        <w:left w:val="none" w:sz="0" w:space="0" w:color="auto"/>
        <w:bottom w:val="none" w:sz="0" w:space="0" w:color="auto"/>
        <w:right w:val="none" w:sz="0" w:space="0" w:color="auto"/>
      </w:divBdr>
    </w:div>
    <w:div w:id="410548272">
      <w:bodyDiv w:val="1"/>
      <w:marLeft w:val="0"/>
      <w:marRight w:val="0"/>
      <w:marTop w:val="0"/>
      <w:marBottom w:val="0"/>
      <w:divBdr>
        <w:top w:val="none" w:sz="0" w:space="0" w:color="auto"/>
        <w:left w:val="none" w:sz="0" w:space="0" w:color="auto"/>
        <w:bottom w:val="none" w:sz="0" w:space="0" w:color="auto"/>
        <w:right w:val="none" w:sz="0" w:space="0" w:color="auto"/>
      </w:divBdr>
    </w:div>
    <w:div w:id="413403891">
      <w:bodyDiv w:val="1"/>
      <w:marLeft w:val="0"/>
      <w:marRight w:val="0"/>
      <w:marTop w:val="0"/>
      <w:marBottom w:val="0"/>
      <w:divBdr>
        <w:top w:val="none" w:sz="0" w:space="0" w:color="auto"/>
        <w:left w:val="none" w:sz="0" w:space="0" w:color="auto"/>
        <w:bottom w:val="none" w:sz="0" w:space="0" w:color="auto"/>
        <w:right w:val="none" w:sz="0" w:space="0" w:color="auto"/>
      </w:divBdr>
    </w:div>
    <w:div w:id="417025808">
      <w:bodyDiv w:val="1"/>
      <w:marLeft w:val="0"/>
      <w:marRight w:val="0"/>
      <w:marTop w:val="0"/>
      <w:marBottom w:val="0"/>
      <w:divBdr>
        <w:top w:val="none" w:sz="0" w:space="0" w:color="auto"/>
        <w:left w:val="none" w:sz="0" w:space="0" w:color="auto"/>
        <w:bottom w:val="none" w:sz="0" w:space="0" w:color="auto"/>
        <w:right w:val="none" w:sz="0" w:space="0" w:color="auto"/>
      </w:divBdr>
    </w:div>
    <w:div w:id="422723149">
      <w:bodyDiv w:val="1"/>
      <w:marLeft w:val="0"/>
      <w:marRight w:val="0"/>
      <w:marTop w:val="0"/>
      <w:marBottom w:val="0"/>
      <w:divBdr>
        <w:top w:val="none" w:sz="0" w:space="0" w:color="auto"/>
        <w:left w:val="none" w:sz="0" w:space="0" w:color="auto"/>
        <w:bottom w:val="none" w:sz="0" w:space="0" w:color="auto"/>
        <w:right w:val="none" w:sz="0" w:space="0" w:color="auto"/>
      </w:divBdr>
    </w:div>
    <w:div w:id="426197325">
      <w:bodyDiv w:val="1"/>
      <w:marLeft w:val="0"/>
      <w:marRight w:val="0"/>
      <w:marTop w:val="0"/>
      <w:marBottom w:val="0"/>
      <w:divBdr>
        <w:top w:val="none" w:sz="0" w:space="0" w:color="auto"/>
        <w:left w:val="none" w:sz="0" w:space="0" w:color="auto"/>
        <w:bottom w:val="none" w:sz="0" w:space="0" w:color="auto"/>
        <w:right w:val="none" w:sz="0" w:space="0" w:color="auto"/>
      </w:divBdr>
    </w:div>
    <w:div w:id="430703439">
      <w:bodyDiv w:val="1"/>
      <w:marLeft w:val="0"/>
      <w:marRight w:val="0"/>
      <w:marTop w:val="0"/>
      <w:marBottom w:val="0"/>
      <w:divBdr>
        <w:top w:val="none" w:sz="0" w:space="0" w:color="auto"/>
        <w:left w:val="none" w:sz="0" w:space="0" w:color="auto"/>
        <w:bottom w:val="none" w:sz="0" w:space="0" w:color="auto"/>
        <w:right w:val="none" w:sz="0" w:space="0" w:color="auto"/>
      </w:divBdr>
    </w:div>
    <w:div w:id="437258335">
      <w:bodyDiv w:val="1"/>
      <w:marLeft w:val="0"/>
      <w:marRight w:val="0"/>
      <w:marTop w:val="0"/>
      <w:marBottom w:val="0"/>
      <w:divBdr>
        <w:top w:val="none" w:sz="0" w:space="0" w:color="auto"/>
        <w:left w:val="none" w:sz="0" w:space="0" w:color="auto"/>
        <w:bottom w:val="none" w:sz="0" w:space="0" w:color="auto"/>
        <w:right w:val="none" w:sz="0" w:space="0" w:color="auto"/>
      </w:divBdr>
    </w:div>
    <w:div w:id="443967186">
      <w:bodyDiv w:val="1"/>
      <w:marLeft w:val="0"/>
      <w:marRight w:val="0"/>
      <w:marTop w:val="0"/>
      <w:marBottom w:val="0"/>
      <w:divBdr>
        <w:top w:val="none" w:sz="0" w:space="0" w:color="auto"/>
        <w:left w:val="none" w:sz="0" w:space="0" w:color="auto"/>
        <w:bottom w:val="none" w:sz="0" w:space="0" w:color="auto"/>
        <w:right w:val="none" w:sz="0" w:space="0" w:color="auto"/>
      </w:divBdr>
    </w:div>
    <w:div w:id="447891816">
      <w:bodyDiv w:val="1"/>
      <w:marLeft w:val="0"/>
      <w:marRight w:val="0"/>
      <w:marTop w:val="0"/>
      <w:marBottom w:val="0"/>
      <w:divBdr>
        <w:top w:val="none" w:sz="0" w:space="0" w:color="auto"/>
        <w:left w:val="none" w:sz="0" w:space="0" w:color="auto"/>
        <w:bottom w:val="none" w:sz="0" w:space="0" w:color="auto"/>
        <w:right w:val="none" w:sz="0" w:space="0" w:color="auto"/>
      </w:divBdr>
    </w:div>
    <w:div w:id="455106328">
      <w:bodyDiv w:val="1"/>
      <w:marLeft w:val="0"/>
      <w:marRight w:val="0"/>
      <w:marTop w:val="0"/>
      <w:marBottom w:val="0"/>
      <w:divBdr>
        <w:top w:val="none" w:sz="0" w:space="0" w:color="auto"/>
        <w:left w:val="none" w:sz="0" w:space="0" w:color="auto"/>
        <w:bottom w:val="none" w:sz="0" w:space="0" w:color="auto"/>
        <w:right w:val="none" w:sz="0" w:space="0" w:color="auto"/>
      </w:divBdr>
    </w:div>
    <w:div w:id="460811724">
      <w:bodyDiv w:val="1"/>
      <w:marLeft w:val="0"/>
      <w:marRight w:val="0"/>
      <w:marTop w:val="0"/>
      <w:marBottom w:val="0"/>
      <w:divBdr>
        <w:top w:val="none" w:sz="0" w:space="0" w:color="auto"/>
        <w:left w:val="none" w:sz="0" w:space="0" w:color="auto"/>
        <w:bottom w:val="none" w:sz="0" w:space="0" w:color="auto"/>
        <w:right w:val="none" w:sz="0" w:space="0" w:color="auto"/>
      </w:divBdr>
    </w:div>
    <w:div w:id="472141508">
      <w:bodyDiv w:val="1"/>
      <w:marLeft w:val="0"/>
      <w:marRight w:val="0"/>
      <w:marTop w:val="0"/>
      <w:marBottom w:val="0"/>
      <w:divBdr>
        <w:top w:val="none" w:sz="0" w:space="0" w:color="auto"/>
        <w:left w:val="none" w:sz="0" w:space="0" w:color="auto"/>
        <w:bottom w:val="none" w:sz="0" w:space="0" w:color="auto"/>
        <w:right w:val="none" w:sz="0" w:space="0" w:color="auto"/>
      </w:divBdr>
    </w:div>
    <w:div w:id="494414623">
      <w:bodyDiv w:val="1"/>
      <w:marLeft w:val="0"/>
      <w:marRight w:val="0"/>
      <w:marTop w:val="0"/>
      <w:marBottom w:val="0"/>
      <w:divBdr>
        <w:top w:val="none" w:sz="0" w:space="0" w:color="auto"/>
        <w:left w:val="none" w:sz="0" w:space="0" w:color="auto"/>
        <w:bottom w:val="none" w:sz="0" w:space="0" w:color="auto"/>
        <w:right w:val="none" w:sz="0" w:space="0" w:color="auto"/>
      </w:divBdr>
    </w:div>
    <w:div w:id="504127249">
      <w:bodyDiv w:val="1"/>
      <w:marLeft w:val="0"/>
      <w:marRight w:val="0"/>
      <w:marTop w:val="0"/>
      <w:marBottom w:val="0"/>
      <w:divBdr>
        <w:top w:val="none" w:sz="0" w:space="0" w:color="auto"/>
        <w:left w:val="none" w:sz="0" w:space="0" w:color="auto"/>
        <w:bottom w:val="none" w:sz="0" w:space="0" w:color="auto"/>
        <w:right w:val="none" w:sz="0" w:space="0" w:color="auto"/>
      </w:divBdr>
    </w:div>
    <w:div w:id="509150671">
      <w:bodyDiv w:val="1"/>
      <w:marLeft w:val="0"/>
      <w:marRight w:val="0"/>
      <w:marTop w:val="0"/>
      <w:marBottom w:val="0"/>
      <w:divBdr>
        <w:top w:val="none" w:sz="0" w:space="0" w:color="auto"/>
        <w:left w:val="none" w:sz="0" w:space="0" w:color="auto"/>
        <w:bottom w:val="none" w:sz="0" w:space="0" w:color="auto"/>
        <w:right w:val="none" w:sz="0" w:space="0" w:color="auto"/>
      </w:divBdr>
    </w:div>
    <w:div w:id="515463667">
      <w:bodyDiv w:val="1"/>
      <w:marLeft w:val="0"/>
      <w:marRight w:val="0"/>
      <w:marTop w:val="0"/>
      <w:marBottom w:val="0"/>
      <w:divBdr>
        <w:top w:val="none" w:sz="0" w:space="0" w:color="auto"/>
        <w:left w:val="none" w:sz="0" w:space="0" w:color="auto"/>
        <w:bottom w:val="none" w:sz="0" w:space="0" w:color="auto"/>
        <w:right w:val="none" w:sz="0" w:space="0" w:color="auto"/>
      </w:divBdr>
    </w:div>
    <w:div w:id="521817503">
      <w:bodyDiv w:val="1"/>
      <w:marLeft w:val="0"/>
      <w:marRight w:val="0"/>
      <w:marTop w:val="0"/>
      <w:marBottom w:val="0"/>
      <w:divBdr>
        <w:top w:val="none" w:sz="0" w:space="0" w:color="auto"/>
        <w:left w:val="none" w:sz="0" w:space="0" w:color="auto"/>
        <w:bottom w:val="none" w:sz="0" w:space="0" w:color="auto"/>
        <w:right w:val="none" w:sz="0" w:space="0" w:color="auto"/>
      </w:divBdr>
    </w:div>
    <w:div w:id="523253628">
      <w:bodyDiv w:val="1"/>
      <w:marLeft w:val="0"/>
      <w:marRight w:val="0"/>
      <w:marTop w:val="0"/>
      <w:marBottom w:val="0"/>
      <w:divBdr>
        <w:top w:val="none" w:sz="0" w:space="0" w:color="auto"/>
        <w:left w:val="none" w:sz="0" w:space="0" w:color="auto"/>
        <w:bottom w:val="none" w:sz="0" w:space="0" w:color="auto"/>
        <w:right w:val="none" w:sz="0" w:space="0" w:color="auto"/>
      </w:divBdr>
    </w:div>
    <w:div w:id="535435580">
      <w:bodyDiv w:val="1"/>
      <w:marLeft w:val="0"/>
      <w:marRight w:val="0"/>
      <w:marTop w:val="0"/>
      <w:marBottom w:val="0"/>
      <w:divBdr>
        <w:top w:val="none" w:sz="0" w:space="0" w:color="auto"/>
        <w:left w:val="none" w:sz="0" w:space="0" w:color="auto"/>
        <w:bottom w:val="none" w:sz="0" w:space="0" w:color="auto"/>
        <w:right w:val="none" w:sz="0" w:space="0" w:color="auto"/>
      </w:divBdr>
    </w:div>
    <w:div w:id="537595079">
      <w:bodyDiv w:val="1"/>
      <w:marLeft w:val="0"/>
      <w:marRight w:val="0"/>
      <w:marTop w:val="0"/>
      <w:marBottom w:val="0"/>
      <w:divBdr>
        <w:top w:val="none" w:sz="0" w:space="0" w:color="auto"/>
        <w:left w:val="none" w:sz="0" w:space="0" w:color="auto"/>
        <w:bottom w:val="none" w:sz="0" w:space="0" w:color="auto"/>
        <w:right w:val="none" w:sz="0" w:space="0" w:color="auto"/>
      </w:divBdr>
    </w:div>
    <w:div w:id="550263581">
      <w:bodyDiv w:val="1"/>
      <w:marLeft w:val="0"/>
      <w:marRight w:val="0"/>
      <w:marTop w:val="0"/>
      <w:marBottom w:val="0"/>
      <w:divBdr>
        <w:top w:val="none" w:sz="0" w:space="0" w:color="auto"/>
        <w:left w:val="none" w:sz="0" w:space="0" w:color="auto"/>
        <w:bottom w:val="none" w:sz="0" w:space="0" w:color="auto"/>
        <w:right w:val="none" w:sz="0" w:space="0" w:color="auto"/>
      </w:divBdr>
    </w:div>
    <w:div w:id="560218044">
      <w:bodyDiv w:val="1"/>
      <w:marLeft w:val="0"/>
      <w:marRight w:val="0"/>
      <w:marTop w:val="0"/>
      <w:marBottom w:val="0"/>
      <w:divBdr>
        <w:top w:val="none" w:sz="0" w:space="0" w:color="auto"/>
        <w:left w:val="none" w:sz="0" w:space="0" w:color="auto"/>
        <w:bottom w:val="none" w:sz="0" w:space="0" w:color="auto"/>
        <w:right w:val="none" w:sz="0" w:space="0" w:color="auto"/>
      </w:divBdr>
    </w:div>
    <w:div w:id="562714847">
      <w:bodyDiv w:val="1"/>
      <w:marLeft w:val="0"/>
      <w:marRight w:val="0"/>
      <w:marTop w:val="0"/>
      <w:marBottom w:val="0"/>
      <w:divBdr>
        <w:top w:val="none" w:sz="0" w:space="0" w:color="auto"/>
        <w:left w:val="none" w:sz="0" w:space="0" w:color="auto"/>
        <w:bottom w:val="none" w:sz="0" w:space="0" w:color="auto"/>
        <w:right w:val="none" w:sz="0" w:space="0" w:color="auto"/>
      </w:divBdr>
    </w:div>
    <w:div w:id="567304984">
      <w:bodyDiv w:val="1"/>
      <w:marLeft w:val="0"/>
      <w:marRight w:val="0"/>
      <w:marTop w:val="0"/>
      <w:marBottom w:val="0"/>
      <w:divBdr>
        <w:top w:val="none" w:sz="0" w:space="0" w:color="auto"/>
        <w:left w:val="none" w:sz="0" w:space="0" w:color="auto"/>
        <w:bottom w:val="none" w:sz="0" w:space="0" w:color="auto"/>
        <w:right w:val="none" w:sz="0" w:space="0" w:color="auto"/>
      </w:divBdr>
    </w:div>
    <w:div w:id="586234895">
      <w:bodyDiv w:val="1"/>
      <w:marLeft w:val="0"/>
      <w:marRight w:val="0"/>
      <w:marTop w:val="0"/>
      <w:marBottom w:val="0"/>
      <w:divBdr>
        <w:top w:val="none" w:sz="0" w:space="0" w:color="auto"/>
        <w:left w:val="none" w:sz="0" w:space="0" w:color="auto"/>
        <w:bottom w:val="none" w:sz="0" w:space="0" w:color="auto"/>
        <w:right w:val="none" w:sz="0" w:space="0" w:color="auto"/>
      </w:divBdr>
    </w:div>
    <w:div w:id="593515772">
      <w:bodyDiv w:val="1"/>
      <w:marLeft w:val="0"/>
      <w:marRight w:val="0"/>
      <w:marTop w:val="0"/>
      <w:marBottom w:val="0"/>
      <w:divBdr>
        <w:top w:val="none" w:sz="0" w:space="0" w:color="auto"/>
        <w:left w:val="none" w:sz="0" w:space="0" w:color="auto"/>
        <w:bottom w:val="none" w:sz="0" w:space="0" w:color="auto"/>
        <w:right w:val="none" w:sz="0" w:space="0" w:color="auto"/>
      </w:divBdr>
    </w:div>
    <w:div w:id="598027154">
      <w:bodyDiv w:val="1"/>
      <w:marLeft w:val="0"/>
      <w:marRight w:val="0"/>
      <w:marTop w:val="0"/>
      <w:marBottom w:val="0"/>
      <w:divBdr>
        <w:top w:val="none" w:sz="0" w:space="0" w:color="auto"/>
        <w:left w:val="none" w:sz="0" w:space="0" w:color="auto"/>
        <w:bottom w:val="none" w:sz="0" w:space="0" w:color="auto"/>
        <w:right w:val="none" w:sz="0" w:space="0" w:color="auto"/>
      </w:divBdr>
    </w:div>
    <w:div w:id="600919398">
      <w:bodyDiv w:val="1"/>
      <w:marLeft w:val="0"/>
      <w:marRight w:val="0"/>
      <w:marTop w:val="0"/>
      <w:marBottom w:val="0"/>
      <w:divBdr>
        <w:top w:val="none" w:sz="0" w:space="0" w:color="auto"/>
        <w:left w:val="none" w:sz="0" w:space="0" w:color="auto"/>
        <w:bottom w:val="none" w:sz="0" w:space="0" w:color="auto"/>
        <w:right w:val="none" w:sz="0" w:space="0" w:color="auto"/>
      </w:divBdr>
    </w:div>
    <w:div w:id="623775754">
      <w:bodyDiv w:val="1"/>
      <w:marLeft w:val="0"/>
      <w:marRight w:val="0"/>
      <w:marTop w:val="0"/>
      <w:marBottom w:val="0"/>
      <w:divBdr>
        <w:top w:val="none" w:sz="0" w:space="0" w:color="auto"/>
        <w:left w:val="none" w:sz="0" w:space="0" w:color="auto"/>
        <w:bottom w:val="none" w:sz="0" w:space="0" w:color="auto"/>
        <w:right w:val="none" w:sz="0" w:space="0" w:color="auto"/>
      </w:divBdr>
    </w:div>
    <w:div w:id="629020295">
      <w:bodyDiv w:val="1"/>
      <w:marLeft w:val="0"/>
      <w:marRight w:val="0"/>
      <w:marTop w:val="0"/>
      <w:marBottom w:val="0"/>
      <w:divBdr>
        <w:top w:val="none" w:sz="0" w:space="0" w:color="auto"/>
        <w:left w:val="none" w:sz="0" w:space="0" w:color="auto"/>
        <w:bottom w:val="none" w:sz="0" w:space="0" w:color="auto"/>
        <w:right w:val="none" w:sz="0" w:space="0" w:color="auto"/>
      </w:divBdr>
    </w:div>
    <w:div w:id="633875206">
      <w:bodyDiv w:val="1"/>
      <w:marLeft w:val="0"/>
      <w:marRight w:val="0"/>
      <w:marTop w:val="0"/>
      <w:marBottom w:val="0"/>
      <w:divBdr>
        <w:top w:val="none" w:sz="0" w:space="0" w:color="auto"/>
        <w:left w:val="none" w:sz="0" w:space="0" w:color="auto"/>
        <w:bottom w:val="none" w:sz="0" w:space="0" w:color="auto"/>
        <w:right w:val="none" w:sz="0" w:space="0" w:color="auto"/>
      </w:divBdr>
    </w:div>
    <w:div w:id="654266542">
      <w:bodyDiv w:val="1"/>
      <w:marLeft w:val="0"/>
      <w:marRight w:val="0"/>
      <w:marTop w:val="0"/>
      <w:marBottom w:val="0"/>
      <w:divBdr>
        <w:top w:val="none" w:sz="0" w:space="0" w:color="auto"/>
        <w:left w:val="none" w:sz="0" w:space="0" w:color="auto"/>
        <w:bottom w:val="none" w:sz="0" w:space="0" w:color="auto"/>
        <w:right w:val="none" w:sz="0" w:space="0" w:color="auto"/>
      </w:divBdr>
    </w:div>
    <w:div w:id="668559537">
      <w:bodyDiv w:val="1"/>
      <w:marLeft w:val="0"/>
      <w:marRight w:val="0"/>
      <w:marTop w:val="0"/>
      <w:marBottom w:val="0"/>
      <w:divBdr>
        <w:top w:val="none" w:sz="0" w:space="0" w:color="auto"/>
        <w:left w:val="none" w:sz="0" w:space="0" w:color="auto"/>
        <w:bottom w:val="none" w:sz="0" w:space="0" w:color="auto"/>
        <w:right w:val="none" w:sz="0" w:space="0" w:color="auto"/>
      </w:divBdr>
    </w:div>
    <w:div w:id="674108920">
      <w:bodyDiv w:val="1"/>
      <w:marLeft w:val="0"/>
      <w:marRight w:val="0"/>
      <w:marTop w:val="0"/>
      <w:marBottom w:val="0"/>
      <w:divBdr>
        <w:top w:val="none" w:sz="0" w:space="0" w:color="auto"/>
        <w:left w:val="none" w:sz="0" w:space="0" w:color="auto"/>
        <w:bottom w:val="none" w:sz="0" w:space="0" w:color="auto"/>
        <w:right w:val="none" w:sz="0" w:space="0" w:color="auto"/>
      </w:divBdr>
    </w:div>
    <w:div w:id="678191873">
      <w:bodyDiv w:val="1"/>
      <w:marLeft w:val="0"/>
      <w:marRight w:val="0"/>
      <w:marTop w:val="0"/>
      <w:marBottom w:val="0"/>
      <w:divBdr>
        <w:top w:val="none" w:sz="0" w:space="0" w:color="auto"/>
        <w:left w:val="none" w:sz="0" w:space="0" w:color="auto"/>
        <w:bottom w:val="none" w:sz="0" w:space="0" w:color="auto"/>
        <w:right w:val="none" w:sz="0" w:space="0" w:color="auto"/>
      </w:divBdr>
    </w:div>
    <w:div w:id="678390525">
      <w:bodyDiv w:val="1"/>
      <w:marLeft w:val="0"/>
      <w:marRight w:val="0"/>
      <w:marTop w:val="0"/>
      <w:marBottom w:val="0"/>
      <w:divBdr>
        <w:top w:val="none" w:sz="0" w:space="0" w:color="auto"/>
        <w:left w:val="none" w:sz="0" w:space="0" w:color="auto"/>
        <w:bottom w:val="none" w:sz="0" w:space="0" w:color="auto"/>
        <w:right w:val="none" w:sz="0" w:space="0" w:color="auto"/>
      </w:divBdr>
    </w:div>
    <w:div w:id="681053896">
      <w:bodyDiv w:val="1"/>
      <w:marLeft w:val="0"/>
      <w:marRight w:val="0"/>
      <w:marTop w:val="0"/>
      <w:marBottom w:val="0"/>
      <w:divBdr>
        <w:top w:val="none" w:sz="0" w:space="0" w:color="auto"/>
        <w:left w:val="none" w:sz="0" w:space="0" w:color="auto"/>
        <w:bottom w:val="none" w:sz="0" w:space="0" w:color="auto"/>
        <w:right w:val="none" w:sz="0" w:space="0" w:color="auto"/>
      </w:divBdr>
    </w:div>
    <w:div w:id="684209839">
      <w:bodyDiv w:val="1"/>
      <w:marLeft w:val="0"/>
      <w:marRight w:val="0"/>
      <w:marTop w:val="0"/>
      <w:marBottom w:val="0"/>
      <w:divBdr>
        <w:top w:val="none" w:sz="0" w:space="0" w:color="auto"/>
        <w:left w:val="none" w:sz="0" w:space="0" w:color="auto"/>
        <w:bottom w:val="none" w:sz="0" w:space="0" w:color="auto"/>
        <w:right w:val="none" w:sz="0" w:space="0" w:color="auto"/>
      </w:divBdr>
    </w:div>
    <w:div w:id="697968229">
      <w:bodyDiv w:val="1"/>
      <w:marLeft w:val="0"/>
      <w:marRight w:val="0"/>
      <w:marTop w:val="0"/>
      <w:marBottom w:val="0"/>
      <w:divBdr>
        <w:top w:val="none" w:sz="0" w:space="0" w:color="auto"/>
        <w:left w:val="none" w:sz="0" w:space="0" w:color="auto"/>
        <w:bottom w:val="none" w:sz="0" w:space="0" w:color="auto"/>
        <w:right w:val="none" w:sz="0" w:space="0" w:color="auto"/>
      </w:divBdr>
    </w:div>
    <w:div w:id="698511427">
      <w:bodyDiv w:val="1"/>
      <w:marLeft w:val="0"/>
      <w:marRight w:val="0"/>
      <w:marTop w:val="0"/>
      <w:marBottom w:val="0"/>
      <w:divBdr>
        <w:top w:val="none" w:sz="0" w:space="0" w:color="auto"/>
        <w:left w:val="none" w:sz="0" w:space="0" w:color="auto"/>
        <w:bottom w:val="none" w:sz="0" w:space="0" w:color="auto"/>
        <w:right w:val="none" w:sz="0" w:space="0" w:color="auto"/>
      </w:divBdr>
    </w:div>
    <w:div w:id="701712087">
      <w:bodyDiv w:val="1"/>
      <w:marLeft w:val="0"/>
      <w:marRight w:val="0"/>
      <w:marTop w:val="0"/>
      <w:marBottom w:val="0"/>
      <w:divBdr>
        <w:top w:val="none" w:sz="0" w:space="0" w:color="auto"/>
        <w:left w:val="none" w:sz="0" w:space="0" w:color="auto"/>
        <w:bottom w:val="none" w:sz="0" w:space="0" w:color="auto"/>
        <w:right w:val="none" w:sz="0" w:space="0" w:color="auto"/>
      </w:divBdr>
    </w:div>
    <w:div w:id="711001911">
      <w:bodyDiv w:val="1"/>
      <w:marLeft w:val="0"/>
      <w:marRight w:val="0"/>
      <w:marTop w:val="0"/>
      <w:marBottom w:val="0"/>
      <w:divBdr>
        <w:top w:val="none" w:sz="0" w:space="0" w:color="auto"/>
        <w:left w:val="none" w:sz="0" w:space="0" w:color="auto"/>
        <w:bottom w:val="none" w:sz="0" w:space="0" w:color="auto"/>
        <w:right w:val="none" w:sz="0" w:space="0" w:color="auto"/>
      </w:divBdr>
    </w:div>
    <w:div w:id="720131617">
      <w:bodyDiv w:val="1"/>
      <w:marLeft w:val="0"/>
      <w:marRight w:val="0"/>
      <w:marTop w:val="0"/>
      <w:marBottom w:val="0"/>
      <w:divBdr>
        <w:top w:val="none" w:sz="0" w:space="0" w:color="auto"/>
        <w:left w:val="none" w:sz="0" w:space="0" w:color="auto"/>
        <w:bottom w:val="none" w:sz="0" w:space="0" w:color="auto"/>
        <w:right w:val="none" w:sz="0" w:space="0" w:color="auto"/>
      </w:divBdr>
    </w:div>
    <w:div w:id="723797789">
      <w:bodyDiv w:val="1"/>
      <w:marLeft w:val="0"/>
      <w:marRight w:val="0"/>
      <w:marTop w:val="0"/>
      <w:marBottom w:val="0"/>
      <w:divBdr>
        <w:top w:val="none" w:sz="0" w:space="0" w:color="auto"/>
        <w:left w:val="none" w:sz="0" w:space="0" w:color="auto"/>
        <w:bottom w:val="none" w:sz="0" w:space="0" w:color="auto"/>
        <w:right w:val="none" w:sz="0" w:space="0" w:color="auto"/>
      </w:divBdr>
    </w:div>
    <w:div w:id="723942131">
      <w:bodyDiv w:val="1"/>
      <w:marLeft w:val="0"/>
      <w:marRight w:val="0"/>
      <w:marTop w:val="0"/>
      <w:marBottom w:val="0"/>
      <w:divBdr>
        <w:top w:val="none" w:sz="0" w:space="0" w:color="auto"/>
        <w:left w:val="none" w:sz="0" w:space="0" w:color="auto"/>
        <w:bottom w:val="none" w:sz="0" w:space="0" w:color="auto"/>
        <w:right w:val="none" w:sz="0" w:space="0" w:color="auto"/>
      </w:divBdr>
    </w:div>
    <w:div w:id="729881974">
      <w:bodyDiv w:val="1"/>
      <w:marLeft w:val="0"/>
      <w:marRight w:val="0"/>
      <w:marTop w:val="0"/>
      <w:marBottom w:val="0"/>
      <w:divBdr>
        <w:top w:val="none" w:sz="0" w:space="0" w:color="auto"/>
        <w:left w:val="none" w:sz="0" w:space="0" w:color="auto"/>
        <w:bottom w:val="none" w:sz="0" w:space="0" w:color="auto"/>
        <w:right w:val="none" w:sz="0" w:space="0" w:color="auto"/>
      </w:divBdr>
    </w:div>
    <w:div w:id="734593321">
      <w:bodyDiv w:val="1"/>
      <w:marLeft w:val="0"/>
      <w:marRight w:val="0"/>
      <w:marTop w:val="0"/>
      <w:marBottom w:val="0"/>
      <w:divBdr>
        <w:top w:val="none" w:sz="0" w:space="0" w:color="auto"/>
        <w:left w:val="none" w:sz="0" w:space="0" w:color="auto"/>
        <w:bottom w:val="none" w:sz="0" w:space="0" w:color="auto"/>
        <w:right w:val="none" w:sz="0" w:space="0" w:color="auto"/>
      </w:divBdr>
    </w:div>
    <w:div w:id="739865271">
      <w:bodyDiv w:val="1"/>
      <w:marLeft w:val="0"/>
      <w:marRight w:val="0"/>
      <w:marTop w:val="0"/>
      <w:marBottom w:val="0"/>
      <w:divBdr>
        <w:top w:val="none" w:sz="0" w:space="0" w:color="auto"/>
        <w:left w:val="none" w:sz="0" w:space="0" w:color="auto"/>
        <w:bottom w:val="none" w:sz="0" w:space="0" w:color="auto"/>
        <w:right w:val="none" w:sz="0" w:space="0" w:color="auto"/>
      </w:divBdr>
    </w:div>
    <w:div w:id="740912873">
      <w:bodyDiv w:val="1"/>
      <w:marLeft w:val="0"/>
      <w:marRight w:val="0"/>
      <w:marTop w:val="0"/>
      <w:marBottom w:val="0"/>
      <w:divBdr>
        <w:top w:val="none" w:sz="0" w:space="0" w:color="auto"/>
        <w:left w:val="none" w:sz="0" w:space="0" w:color="auto"/>
        <w:bottom w:val="none" w:sz="0" w:space="0" w:color="auto"/>
        <w:right w:val="none" w:sz="0" w:space="0" w:color="auto"/>
      </w:divBdr>
    </w:div>
    <w:div w:id="750084163">
      <w:bodyDiv w:val="1"/>
      <w:marLeft w:val="0"/>
      <w:marRight w:val="0"/>
      <w:marTop w:val="0"/>
      <w:marBottom w:val="0"/>
      <w:divBdr>
        <w:top w:val="none" w:sz="0" w:space="0" w:color="auto"/>
        <w:left w:val="none" w:sz="0" w:space="0" w:color="auto"/>
        <w:bottom w:val="none" w:sz="0" w:space="0" w:color="auto"/>
        <w:right w:val="none" w:sz="0" w:space="0" w:color="auto"/>
      </w:divBdr>
    </w:div>
    <w:div w:id="750929826">
      <w:bodyDiv w:val="1"/>
      <w:marLeft w:val="0"/>
      <w:marRight w:val="0"/>
      <w:marTop w:val="0"/>
      <w:marBottom w:val="0"/>
      <w:divBdr>
        <w:top w:val="none" w:sz="0" w:space="0" w:color="auto"/>
        <w:left w:val="none" w:sz="0" w:space="0" w:color="auto"/>
        <w:bottom w:val="none" w:sz="0" w:space="0" w:color="auto"/>
        <w:right w:val="none" w:sz="0" w:space="0" w:color="auto"/>
      </w:divBdr>
    </w:div>
    <w:div w:id="761997770">
      <w:bodyDiv w:val="1"/>
      <w:marLeft w:val="0"/>
      <w:marRight w:val="0"/>
      <w:marTop w:val="0"/>
      <w:marBottom w:val="0"/>
      <w:divBdr>
        <w:top w:val="none" w:sz="0" w:space="0" w:color="auto"/>
        <w:left w:val="none" w:sz="0" w:space="0" w:color="auto"/>
        <w:bottom w:val="none" w:sz="0" w:space="0" w:color="auto"/>
        <w:right w:val="none" w:sz="0" w:space="0" w:color="auto"/>
      </w:divBdr>
    </w:div>
    <w:div w:id="765424328">
      <w:bodyDiv w:val="1"/>
      <w:marLeft w:val="0"/>
      <w:marRight w:val="0"/>
      <w:marTop w:val="0"/>
      <w:marBottom w:val="0"/>
      <w:divBdr>
        <w:top w:val="none" w:sz="0" w:space="0" w:color="auto"/>
        <w:left w:val="none" w:sz="0" w:space="0" w:color="auto"/>
        <w:bottom w:val="none" w:sz="0" w:space="0" w:color="auto"/>
        <w:right w:val="none" w:sz="0" w:space="0" w:color="auto"/>
      </w:divBdr>
    </w:div>
    <w:div w:id="767122952">
      <w:bodyDiv w:val="1"/>
      <w:marLeft w:val="0"/>
      <w:marRight w:val="0"/>
      <w:marTop w:val="0"/>
      <w:marBottom w:val="0"/>
      <w:divBdr>
        <w:top w:val="none" w:sz="0" w:space="0" w:color="auto"/>
        <w:left w:val="none" w:sz="0" w:space="0" w:color="auto"/>
        <w:bottom w:val="none" w:sz="0" w:space="0" w:color="auto"/>
        <w:right w:val="none" w:sz="0" w:space="0" w:color="auto"/>
      </w:divBdr>
    </w:div>
    <w:div w:id="785198458">
      <w:bodyDiv w:val="1"/>
      <w:marLeft w:val="0"/>
      <w:marRight w:val="0"/>
      <w:marTop w:val="0"/>
      <w:marBottom w:val="0"/>
      <w:divBdr>
        <w:top w:val="none" w:sz="0" w:space="0" w:color="auto"/>
        <w:left w:val="none" w:sz="0" w:space="0" w:color="auto"/>
        <w:bottom w:val="none" w:sz="0" w:space="0" w:color="auto"/>
        <w:right w:val="none" w:sz="0" w:space="0" w:color="auto"/>
      </w:divBdr>
    </w:div>
    <w:div w:id="788862527">
      <w:bodyDiv w:val="1"/>
      <w:marLeft w:val="0"/>
      <w:marRight w:val="0"/>
      <w:marTop w:val="0"/>
      <w:marBottom w:val="0"/>
      <w:divBdr>
        <w:top w:val="none" w:sz="0" w:space="0" w:color="auto"/>
        <w:left w:val="none" w:sz="0" w:space="0" w:color="auto"/>
        <w:bottom w:val="none" w:sz="0" w:space="0" w:color="auto"/>
        <w:right w:val="none" w:sz="0" w:space="0" w:color="auto"/>
      </w:divBdr>
    </w:div>
    <w:div w:id="797454471">
      <w:bodyDiv w:val="1"/>
      <w:marLeft w:val="0"/>
      <w:marRight w:val="0"/>
      <w:marTop w:val="0"/>
      <w:marBottom w:val="0"/>
      <w:divBdr>
        <w:top w:val="none" w:sz="0" w:space="0" w:color="auto"/>
        <w:left w:val="none" w:sz="0" w:space="0" w:color="auto"/>
        <w:bottom w:val="none" w:sz="0" w:space="0" w:color="auto"/>
        <w:right w:val="none" w:sz="0" w:space="0" w:color="auto"/>
      </w:divBdr>
    </w:div>
    <w:div w:id="800801441">
      <w:bodyDiv w:val="1"/>
      <w:marLeft w:val="0"/>
      <w:marRight w:val="0"/>
      <w:marTop w:val="0"/>
      <w:marBottom w:val="0"/>
      <w:divBdr>
        <w:top w:val="none" w:sz="0" w:space="0" w:color="auto"/>
        <w:left w:val="none" w:sz="0" w:space="0" w:color="auto"/>
        <w:bottom w:val="none" w:sz="0" w:space="0" w:color="auto"/>
        <w:right w:val="none" w:sz="0" w:space="0" w:color="auto"/>
      </w:divBdr>
    </w:div>
    <w:div w:id="828861994">
      <w:bodyDiv w:val="1"/>
      <w:marLeft w:val="0"/>
      <w:marRight w:val="0"/>
      <w:marTop w:val="0"/>
      <w:marBottom w:val="0"/>
      <w:divBdr>
        <w:top w:val="none" w:sz="0" w:space="0" w:color="auto"/>
        <w:left w:val="none" w:sz="0" w:space="0" w:color="auto"/>
        <w:bottom w:val="none" w:sz="0" w:space="0" w:color="auto"/>
        <w:right w:val="none" w:sz="0" w:space="0" w:color="auto"/>
      </w:divBdr>
    </w:div>
    <w:div w:id="833028846">
      <w:bodyDiv w:val="1"/>
      <w:marLeft w:val="0"/>
      <w:marRight w:val="0"/>
      <w:marTop w:val="0"/>
      <w:marBottom w:val="0"/>
      <w:divBdr>
        <w:top w:val="none" w:sz="0" w:space="0" w:color="auto"/>
        <w:left w:val="none" w:sz="0" w:space="0" w:color="auto"/>
        <w:bottom w:val="none" w:sz="0" w:space="0" w:color="auto"/>
        <w:right w:val="none" w:sz="0" w:space="0" w:color="auto"/>
      </w:divBdr>
    </w:div>
    <w:div w:id="834999852">
      <w:bodyDiv w:val="1"/>
      <w:marLeft w:val="0"/>
      <w:marRight w:val="0"/>
      <w:marTop w:val="0"/>
      <w:marBottom w:val="0"/>
      <w:divBdr>
        <w:top w:val="none" w:sz="0" w:space="0" w:color="auto"/>
        <w:left w:val="none" w:sz="0" w:space="0" w:color="auto"/>
        <w:bottom w:val="none" w:sz="0" w:space="0" w:color="auto"/>
        <w:right w:val="none" w:sz="0" w:space="0" w:color="auto"/>
      </w:divBdr>
    </w:div>
    <w:div w:id="842010882">
      <w:bodyDiv w:val="1"/>
      <w:marLeft w:val="0"/>
      <w:marRight w:val="0"/>
      <w:marTop w:val="0"/>
      <w:marBottom w:val="0"/>
      <w:divBdr>
        <w:top w:val="none" w:sz="0" w:space="0" w:color="auto"/>
        <w:left w:val="none" w:sz="0" w:space="0" w:color="auto"/>
        <w:bottom w:val="none" w:sz="0" w:space="0" w:color="auto"/>
        <w:right w:val="none" w:sz="0" w:space="0" w:color="auto"/>
      </w:divBdr>
    </w:div>
    <w:div w:id="863983548">
      <w:bodyDiv w:val="1"/>
      <w:marLeft w:val="0"/>
      <w:marRight w:val="0"/>
      <w:marTop w:val="0"/>
      <w:marBottom w:val="0"/>
      <w:divBdr>
        <w:top w:val="none" w:sz="0" w:space="0" w:color="auto"/>
        <w:left w:val="none" w:sz="0" w:space="0" w:color="auto"/>
        <w:bottom w:val="none" w:sz="0" w:space="0" w:color="auto"/>
        <w:right w:val="none" w:sz="0" w:space="0" w:color="auto"/>
      </w:divBdr>
    </w:div>
    <w:div w:id="865144853">
      <w:bodyDiv w:val="1"/>
      <w:marLeft w:val="0"/>
      <w:marRight w:val="0"/>
      <w:marTop w:val="0"/>
      <w:marBottom w:val="0"/>
      <w:divBdr>
        <w:top w:val="none" w:sz="0" w:space="0" w:color="auto"/>
        <w:left w:val="none" w:sz="0" w:space="0" w:color="auto"/>
        <w:bottom w:val="none" w:sz="0" w:space="0" w:color="auto"/>
        <w:right w:val="none" w:sz="0" w:space="0" w:color="auto"/>
      </w:divBdr>
    </w:div>
    <w:div w:id="867329465">
      <w:bodyDiv w:val="1"/>
      <w:marLeft w:val="0"/>
      <w:marRight w:val="0"/>
      <w:marTop w:val="0"/>
      <w:marBottom w:val="0"/>
      <w:divBdr>
        <w:top w:val="none" w:sz="0" w:space="0" w:color="auto"/>
        <w:left w:val="none" w:sz="0" w:space="0" w:color="auto"/>
        <w:bottom w:val="none" w:sz="0" w:space="0" w:color="auto"/>
        <w:right w:val="none" w:sz="0" w:space="0" w:color="auto"/>
      </w:divBdr>
    </w:div>
    <w:div w:id="878127964">
      <w:bodyDiv w:val="1"/>
      <w:marLeft w:val="0"/>
      <w:marRight w:val="0"/>
      <w:marTop w:val="0"/>
      <w:marBottom w:val="0"/>
      <w:divBdr>
        <w:top w:val="none" w:sz="0" w:space="0" w:color="auto"/>
        <w:left w:val="none" w:sz="0" w:space="0" w:color="auto"/>
        <w:bottom w:val="none" w:sz="0" w:space="0" w:color="auto"/>
        <w:right w:val="none" w:sz="0" w:space="0" w:color="auto"/>
      </w:divBdr>
    </w:div>
    <w:div w:id="881094695">
      <w:bodyDiv w:val="1"/>
      <w:marLeft w:val="0"/>
      <w:marRight w:val="0"/>
      <w:marTop w:val="0"/>
      <w:marBottom w:val="0"/>
      <w:divBdr>
        <w:top w:val="none" w:sz="0" w:space="0" w:color="auto"/>
        <w:left w:val="none" w:sz="0" w:space="0" w:color="auto"/>
        <w:bottom w:val="none" w:sz="0" w:space="0" w:color="auto"/>
        <w:right w:val="none" w:sz="0" w:space="0" w:color="auto"/>
      </w:divBdr>
    </w:div>
    <w:div w:id="886988480">
      <w:bodyDiv w:val="1"/>
      <w:marLeft w:val="0"/>
      <w:marRight w:val="0"/>
      <w:marTop w:val="0"/>
      <w:marBottom w:val="0"/>
      <w:divBdr>
        <w:top w:val="none" w:sz="0" w:space="0" w:color="auto"/>
        <w:left w:val="none" w:sz="0" w:space="0" w:color="auto"/>
        <w:bottom w:val="none" w:sz="0" w:space="0" w:color="auto"/>
        <w:right w:val="none" w:sz="0" w:space="0" w:color="auto"/>
      </w:divBdr>
    </w:div>
    <w:div w:id="892501547">
      <w:bodyDiv w:val="1"/>
      <w:marLeft w:val="0"/>
      <w:marRight w:val="0"/>
      <w:marTop w:val="0"/>
      <w:marBottom w:val="0"/>
      <w:divBdr>
        <w:top w:val="none" w:sz="0" w:space="0" w:color="auto"/>
        <w:left w:val="none" w:sz="0" w:space="0" w:color="auto"/>
        <w:bottom w:val="none" w:sz="0" w:space="0" w:color="auto"/>
        <w:right w:val="none" w:sz="0" w:space="0" w:color="auto"/>
      </w:divBdr>
    </w:div>
    <w:div w:id="908077311">
      <w:bodyDiv w:val="1"/>
      <w:marLeft w:val="0"/>
      <w:marRight w:val="0"/>
      <w:marTop w:val="0"/>
      <w:marBottom w:val="0"/>
      <w:divBdr>
        <w:top w:val="none" w:sz="0" w:space="0" w:color="auto"/>
        <w:left w:val="none" w:sz="0" w:space="0" w:color="auto"/>
        <w:bottom w:val="none" w:sz="0" w:space="0" w:color="auto"/>
        <w:right w:val="none" w:sz="0" w:space="0" w:color="auto"/>
      </w:divBdr>
    </w:div>
    <w:div w:id="913323978">
      <w:bodyDiv w:val="1"/>
      <w:marLeft w:val="0"/>
      <w:marRight w:val="0"/>
      <w:marTop w:val="0"/>
      <w:marBottom w:val="0"/>
      <w:divBdr>
        <w:top w:val="none" w:sz="0" w:space="0" w:color="auto"/>
        <w:left w:val="none" w:sz="0" w:space="0" w:color="auto"/>
        <w:bottom w:val="none" w:sz="0" w:space="0" w:color="auto"/>
        <w:right w:val="none" w:sz="0" w:space="0" w:color="auto"/>
      </w:divBdr>
    </w:div>
    <w:div w:id="920213952">
      <w:bodyDiv w:val="1"/>
      <w:marLeft w:val="0"/>
      <w:marRight w:val="0"/>
      <w:marTop w:val="0"/>
      <w:marBottom w:val="0"/>
      <w:divBdr>
        <w:top w:val="none" w:sz="0" w:space="0" w:color="auto"/>
        <w:left w:val="none" w:sz="0" w:space="0" w:color="auto"/>
        <w:bottom w:val="none" w:sz="0" w:space="0" w:color="auto"/>
        <w:right w:val="none" w:sz="0" w:space="0" w:color="auto"/>
      </w:divBdr>
    </w:div>
    <w:div w:id="921764660">
      <w:bodyDiv w:val="1"/>
      <w:marLeft w:val="0"/>
      <w:marRight w:val="0"/>
      <w:marTop w:val="0"/>
      <w:marBottom w:val="0"/>
      <w:divBdr>
        <w:top w:val="none" w:sz="0" w:space="0" w:color="auto"/>
        <w:left w:val="none" w:sz="0" w:space="0" w:color="auto"/>
        <w:bottom w:val="none" w:sz="0" w:space="0" w:color="auto"/>
        <w:right w:val="none" w:sz="0" w:space="0" w:color="auto"/>
      </w:divBdr>
    </w:div>
    <w:div w:id="944926303">
      <w:bodyDiv w:val="1"/>
      <w:marLeft w:val="0"/>
      <w:marRight w:val="0"/>
      <w:marTop w:val="0"/>
      <w:marBottom w:val="0"/>
      <w:divBdr>
        <w:top w:val="none" w:sz="0" w:space="0" w:color="auto"/>
        <w:left w:val="none" w:sz="0" w:space="0" w:color="auto"/>
        <w:bottom w:val="none" w:sz="0" w:space="0" w:color="auto"/>
        <w:right w:val="none" w:sz="0" w:space="0" w:color="auto"/>
      </w:divBdr>
    </w:div>
    <w:div w:id="954681227">
      <w:bodyDiv w:val="1"/>
      <w:marLeft w:val="0"/>
      <w:marRight w:val="0"/>
      <w:marTop w:val="0"/>
      <w:marBottom w:val="0"/>
      <w:divBdr>
        <w:top w:val="none" w:sz="0" w:space="0" w:color="auto"/>
        <w:left w:val="none" w:sz="0" w:space="0" w:color="auto"/>
        <w:bottom w:val="none" w:sz="0" w:space="0" w:color="auto"/>
        <w:right w:val="none" w:sz="0" w:space="0" w:color="auto"/>
      </w:divBdr>
    </w:div>
    <w:div w:id="966660131">
      <w:bodyDiv w:val="1"/>
      <w:marLeft w:val="0"/>
      <w:marRight w:val="0"/>
      <w:marTop w:val="0"/>
      <w:marBottom w:val="0"/>
      <w:divBdr>
        <w:top w:val="none" w:sz="0" w:space="0" w:color="auto"/>
        <w:left w:val="none" w:sz="0" w:space="0" w:color="auto"/>
        <w:bottom w:val="none" w:sz="0" w:space="0" w:color="auto"/>
        <w:right w:val="none" w:sz="0" w:space="0" w:color="auto"/>
      </w:divBdr>
    </w:div>
    <w:div w:id="986789054">
      <w:bodyDiv w:val="1"/>
      <w:marLeft w:val="0"/>
      <w:marRight w:val="0"/>
      <w:marTop w:val="0"/>
      <w:marBottom w:val="0"/>
      <w:divBdr>
        <w:top w:val="none" w:sz="0" w:space="0" w:color="auto"/>
        <w:left w:val="none" w:sz="0" w:space="0" w:color="auto"/>
        <w:bottom w:val="none" w:sz="0" w:space="0" w:color="auto"/>
        <w:right w:val="none" w:sz="0" w:space="0" w:color="auto"/>
      </w:divBdr>
    </w:div>
    <w:div w:id="988364769">
      <w:bodyDiv w:val="1"/>
      <w:marLeft w:val="0"/>
      <w:marRight w:val="0"/>
      <w:marTop w:val="0"/>
      <w:marBottom w:val="0"/>
      <w:divBdr>
        <w:top w:val="none" w:sz="0" w:space="0" w:color="auto"/>
        <w:left w:val="none" w:sz="0" w:space="0" w:color="auto"/>
        <w:bottom w:val="none" w:sz="0" w:space="0" w:color="auto"/>
        <w:right w:val="none" w:sz="0" w:space="0" w:color="auto"/>
      </w:divBdr>
    </w:div>
    <w:div w:id="995375849">
      <w:bodyDiv w:val="1"/>
      <w:marLeft w:val="0"/>
      <w:marRight w:val="0"/>
      <w:marTop w:val="0"/>
      <w:marBottom w:val="0"/>
      <w:divBdr>
        <w:top w:val="none" w:sz="0" w:space="0" w:color="auto"/>
        <w:left w:val="none" w:sz="0" w:space="0" w:color="auto"/>
        <w:bottom w:val="none" w:sz="0" w:space="0" w:color="auto"/>
        <w:right w:val="none" w:sz="0" w:space="0" w:color="auto"/>
      </w:divBdr>
    </w:div>
    <w:div w:id="996419226">
      <w:bodyDiv w:val="1"/>
      <w:marLeft w:val="0"/>
      <w:marRight w:val="0"/>
      <w:marTop w:val="0"/>
      <w:marBottom w:val="0"/>
      <w:divBdr>
        <w:top w:val="none" w:sz="0" w:space="0" w:color="auto"/>
        <w:left w:val="none" w:sz="0" w:space="0" w:color="auto"/>
        <w:bottom w:val="none" w:sz="0" w:space="0" w:color="auto"/>
        <w:right w:val="none" w:sz="0" w:space="0" w:color="auto"/>
      </w:divBdr>
    </w:div>
    <w:div w:id="1021081888">
      <w:bodyDiv w:val="1"/>
      <w:marLeft w:val="0"/>
      <w:marRight w:val="0"/>
      <w:marTop w:val="0"/>
      <w:marBottom w:val="0"/>
      <w:divBdr>
        <w:top w:val="none" w:sz="0" w:space="0" w:color="auto"/>
        <w:left w:val="none" w:sz="0" w:space="0" w:color="auto"/>
        <w:bottom w:val="none" w:sz="0" w:space="0" w:color="auto"/>
        <w:right w:val="none" w:sz="0" w:space="0" w:color="auto"/>
      </w:divBdr>
    </w:div>
    <w:div w:id="1035425073">
      <w:bodyDiv w:val="1"/>
      <w:marLeft w:val="0"/>
      <w:marRight w:val="0"/>
      <w:marTop w:val="0"/>
      <w:marBottom w:val="0"/>
      <w:divBdr>
        <w:top w:val="none" w:sz="0" w:space="0" w:color="auto"/>
        <w:left w:val="none" w:sz="0" w:space="0" w:color="auto"/>
        <w:bottom w:val="none" w:sz="0" w:space="0" w:color="auto"/>
        <w:right w:val="none" w:sz="0" w:space="0" w:color="auto"/>
      </w:divBdr>
    </w:div>
    <w:div w:id="1042942669">
      <w:bodyDiv w:val="1"/>
      <w:marLeft w:val="0"/>
      <w:marRight w:val="0"/>
      <w:marTop w:val="0"/>
      <w:marBottom w:val="0"/>
      <w:divBdr>
        <w:top w:val="none" w:sz="0" w:space="0" w:color="auto"/>
        <w:left w:val="none" w:sz="0" w:space="0" w:color="auto"/>
        <w:bottom w:val="none" w:sz="0" w:space="0" w:color="auto"/>
        <w:right w:val="none" w:sz="0" w:space="0" w:color="auto"/>
      </w:divBdr>
    </w:div>
    <w:div w:id="1047070435">
      <w:bodyDiv w:val="1"/>
      <w:marLeft w:val="0"/>
      <w:marRight w:val="0"/>
      <w:marTop w:val="0"/>
      <w:marBottom w:val="0"/>
      <w:divBdr>
        <w:top w:val="none" w:sz="0" w:space="0" w:color="auto"/>
        <w:left w:val="none" w:sz="0" w:space="0" w:color="auto"/>
        <w:bottom w:val="none" w:sz="0" w:space="0" w:color="auto"/>
        <w:right w:val="none" w:sz="0" w:space="0" w:color="auto"/>
      </w:divBdr>
    </w:div>
    <w:div w:id="1048458709">
      <w:bodyDiv w:val="1"/>
      <w:marLeft w:val="0"/>
      <w:marRight w:val="0"/>
      <w:marTop w:val="0"/>
      <w:marBottom w:val="0"/>
      <w:divBdr>
        <w:top w:val="none" w:sz="0" w:space="0" w:color="auto"/>
        <w:left w:val="none" w:sz="0" w:space="0" w:color="auto"/>
        <w:bottom w:val="none" w:sz="0" w:space="0" w:color="auto"/>
        <w:right w:val="none" w:sz="0" w:space="0" w:color="auto"/>
      </w:divBdr>
    </w:div>
    <w:div w:id="1057245817">
      <w:bodyDiv w:val="1"/>
      <w:marLeft w:val="0"/>
      <w:marRight w:val="0"/>
      <w:marTop w:val="0"/>
      <w:marBottom w:val="0"/>
      <w:divBdr>
        <w:top w:val="none" w:sz="0" w:space="0" w:color="auto"/>
        <w:left w:val="none" w:sz="0" w:space="0" w:color="auto"/>
        <w:bottom w:val="none" w:sz="0" w:space="0" w:color="auto"/>
        <w:right w:val="none" w:sz="0" w:space="0" w:color="auto"/>
      </w:divBdr>
    </w:div>
    <w:div w:id="1059011003">
      <w:bodyDiv w:val="1"/>
      <w:marLeft w:val="0"/>
      <w:marRight w:val="0"/>
      <w:marTop w:val="0"/>
      <w:marBottom w:val="0"/>
      <w:divBdr>
        <w:top w:val="none" w:sz="0" w:space="0" w:color="auto"/>
        <w:left w:val="none" w:sz="0" w:space="0" w:color="auto"/>
        <w:bottom w:val="none" w:sz="0" w:space="0" w:color="auto"/>
        <w:right w:val="none" w:sz="0" w:space="0" w:color="auto"/>
      </w:divBdr>
    </w:div>
    <w:div w:id="1062288129">
      <w:bodyDiv w:val="1"/>
      <w:marLeft w:val="0"/>
      <w:marRight w:val="0"/>
      <w:marTop w:val="0"/>
      <w:marBottom w:val="0"/>
      <w:divBdr>
        <w:top w:val="none" w:sz="0" w:space="0" w:color="auto"/>
        <w:left w:val="none" w:sz="0" w:space="0" w:color="auto"/>
        <w:bottom w:val="none" w:sz="0" w:space="0" w:color="auto"/>
        <w:right w:val="none" w:sz="0" w:space="0" w:color="auto"/>
      </w:divBdr>
    </w:div>
    <w:div w:id="1080369162">
      <w:bodyDiv w:val="1"/>
      <w:marLeft w:val="0"/>
      <w:marRight w:val="0"/>
      <w:marTop w:val="0"/>
      <w:marBottom w:val="0"/>
      <w:divBdr>
        <w:top w:val="none" w:sz="0" w:space="0" w:color="auto"/>
        <w:left w:val="none" w:sz="0" w:space="0" w:color="auto"/>
        <w:bottom w:val="none" w:sz="0" w:space="0" w:color="auto"/>
        <w:right w:val="none" w:sz="0" w:space="0" w:color="auto"/>
      </w:divBdr>
    </w:div>
    <w:div w:id="1082602442">
      <w:bodyDiv w:val="1"/>
      <w:marLeft w:val="0"/>
      <w:marRight w:val="0"/>
      <w:marTop w:val="0"/>
      <w:marBottom w:val="0"/>
      <w:divBdr>
        <w:top w:val="none" w:sz="0" w:space="0" w:color="auto"/>
        <w:left w:val="none" w:sz="0" w:space="0" w:color="auto"/>
        <w:bottom w:val="none" w:sz="0" w:space="0" w:color="auto"/>
        <w:right w:val="none" w:sz="0" w:space="0" w:color="auto"/>
      </w:divBdr>
    </w:div>
    <w:div w:id="1082990636">
      <w:bodyDiv w:val="1"/>
      <w:marLeft w:val="0"/>
      <w:marRight w:val="0"/>
      <w:marTop w:val="0"/>
      <w:marBottom w:val="0"/>
      <w:divBdr>
        <w:top w:val="none" w:sz="0" w:space="0" w:color="auto"/>
        <w:left w:val="none" w:sz="0" w:space="0" w:color="auto"/>
        <w:bottom w:val="none" w:sz="0" w:space="0" w:color="auto"/>
        <w:right w:val="none" w:sz="0" w:space="0" w:color="auto"/>
      </w:divBdr>
    </w:div>
    <w:div w:id="1084188605">
      <w:bodyDiv w:val="1"/>
      <w:marLeft w:val="0"/>
      <w:marRight w:val="0"/>
      <w:marTop w:val="0"/>
      <w:marBottom w:val="0"/>
      <w:divBdr>
        <w:top w:val="none" w:sz="0" w:space="0" w:color="auto"/>
        <w:left w:val="none" w:sz="0" w:space="0" w:color="auto"/>
        <w:bottom w:val="none" w:sz="0" w:space="0" w:color="auto"/>
        <w:right w:val="none" w:sz="0" w:space="0" w:color="auto"/>
      </w:divBdr>
    </w:div>
    <w:div w:id="1087656012">
      <w:bodyDiv w:val="1"/>
      <w:marLeft w:val="0"/>
      <w:marRight w:val="0"/>
      <w:marTop w:val="0"/>
      <w:marBottom w:val="0"/>
      <w:divBdr>
        <w:top w:val="none" w:sz="0" w:space="0" w:color="auto"/>
        <w:left w:val="none" w:sz="0" w:space="0" w:color="auto"/>
        <w:bottom w:val="none" w:sz="0" w:space="0" w:color="auto"/>
        <w:right w:val="none" w:sz="0" w:space="0" w:color="auto"/>
      </w:divBdr>
    </w:div>
    <w:div w:id="1089734743">
      <w:bodyDiv w:val="1"/>
      <w:marLeft w:val="0"/>
      <w:marRight w:val="0"/>
      <w:marTop w:val="0"/>
      <w:marBottom w:val="0"/>
      <w:divBdr>
        <w:top w:val="none" w:sz="0" w:space="0" w:color="auto"/>
        <w:left w:val="none" w:sz="0" w:space="0" w:color="auto"/>
        <w:bottom w:val="none" w:sz="0" w:space="0" w:color="auto"/>
        <w:right w:val="none" w:sz="0" w:space="0" w:color="auto"/>
      </w:divBdr>
    </w:div>
    <w:div w:id="1098210890">
      <w:bodyDiv w:val="1"/>
      <w:marLeft w:val="0"/>
      <w:marRight w:val="0"/>
      <w:marTop w:val="0"/>
      <w:marBottom w:val="0"/>
      <w:divBdr>
        <w:top w:val="none" w:sz="0" w:space="0" w:color="auto"/>
        <w:left w:val="none" w:sz="0" w:space="0" w:color="auto"/>
        <w:bottom w:val="none" w:sz="0" w:space="0" w:color="auto"/>
        <w:right w:val="none" w:sz="0" w:space="0" w:color="auto"/>
      </w:divBdr>
    </w:div>
    <w:div w:id="1100294689">
      <w:bodyDiv w:val="1"/>
      <w:marLeft w:val="0"/>
      <w:marRight w:val="0"/>
      <w:marTop w:val="0"/>
      <w:marBottom w:val="0"/>
      <w:divBdr>
        <w:top w:val="none" w:sz="0" w:space="0" w:color="auto"/>
        <w:left w:val="none" w:sz="0" w:space="0" w:color="auto"/>
        <w:bottom w:val="none" w:sz="0" w:space="0" w:color="auto"/>
        <w:right w:val="none" w:sz="0" w:space="0" w:color="auto"/>
      </w:divBdr>
    </w:div>
    <w:div w:id="1101603886">
      <w:bodyDiv w:val="1"/>
      <w:marLeft w:val="0"/>
      <w:marRight w:val="0"/>
      <w:marTop w:val="0"/>
      <w:marBottom w:val="0"/>
      <w:divBdr>
        <w:top w:val="none" w:sz="0" w:space="0" w:color="auto"/>
        <w:left w:val="none" w:sz="0" w:space="0" w:color="auto"/>
        <w:bottom w:val="none" w:sz="0" w:space="0" w:color="auto"/>
        <w:right w:val="none" w:sz="0" w:space="0" w:color="auto"/>
      </w:divBdr>
    </w:div>
    <w:div w:id="1121222544">
      <w:bodyDiv w:val="1"/>
      <w:marLeft w:val="0"/>
      <w:marRight w:val="0"/>
      <w:marTop w:val="0"/>
      <w:marBottom w:val="0"/>
      <w:divBdr>
        <w:top w:val="none" w:sz="0" w:space="0" w:color="auto"/>
        <w:left w:val="none" w:sz="0" w:space="0" w:color="auto"/>
        <w:bottom w:val="none" w:sz="0" w:space="0" w:color="auto"/>
        <w:right w:val="none" w:sz="0" w:space="0" w:color="auto"/>
      </w:divBdr>
    </w:div>
    <w:div w:id="1126315522">
      <w:bodyDiv w:val="1"/>
      <w:marLeft w:val="0"/>
      <w:marRight w:val="0"/>
      <w:marTop w:val="0"/>
      <w:marBottom w:val="0"/>
      <w:divBdr>
        <w:top w:val="none" w:sz="0" w:space="0" w:color="auto"/>
        <w:left w:val="none" w:sz="0" w:space="0" w:color="auto"/>
        <w:bottom w:val="none" w:sz="0" w:space="0" w:color="auto"/>
        <w:right w:val="none" w:sz="0" w:space="0" w:color="auto"/>
      </w:divBdr>
    </w:div>
    <w:div w:id="1128817771">
      <w:bodyDiv w:val="1"/>
      <w:marLeft w:val="0"/>
      <w:marRight w:val="0"/>
      <w:marTop w:val="0"/>
      <w:marBottom w:val="0"/>
      <w:divBdr>
        <w:top w:val="none" w:sz="0" w:space="0" w:color="auto"/>
        <w:left w:val="none" w:sz="0" w:space="0" w:color="auto"/>
        <w:bottom w:val="none" w:sz="0" w:space="0" w:color="auto"/>
        <w:right w:val="none" w:sz="0" w:space="0" w:color="auto"/>
      </w:divBdr>
    </w:div>
    <w:div w:id="1129788834">
      <w:bodyDiv w:val="1"/>
      <w:marLeft w:val="0"/>
      <w:marRight w:val="0"/>
      <w:marTop w:val="0"/>
      <w:marBottom w:val="0"/>
      <w:divBdr>
        <w:top w:val="none" w:sz="0" w:space="0" w:color="auto"/>
        <w:left w:val="none" w:sz="0" w:space="0" w:color="auto"/>
        <w:bottom w:val="none" w:sz="0" w:space="0" w:color="auto"/>
        <w:right w:val="none" w:sz="0" w:space="0" w:color="auto"/>
      </w:divBdr>
    </w:div>
    <w:div w:id="1138574639">
      <w:bodyDiv w:val="1"/>
      <w:marLeft w:val="0"/>
      <w:marRight w:val="0"/>
      <w:marTop w:val="0"/>
      <w:marBottom w:val="0"/>
      <w:divBdr>
        <w:top w:val="none" w:sz="0" w:space="0" w:color="auto"/>
        <w:left w:val="none" w:sz="0" w:space="0" w:color="auto"/>
        <w:bottom w:val="none" w:sz="0" w:space="0" w:color="auto"/>
        <w:right w:val="none" w:sz="0" w:space="0" w:color="auto"/>
      </w:divBdr>
    </w:div>
    <w:div w:id="1139810548">
      <w:bodyDiv w:val="1"/>
      <w:marLeft w:val="0"/>
      <w:marRight w:val="0"/>
      <w:marTop w:val="0"/>
      <w:marBottom w:val="0"/>
      <w:divBdr>
        <w:top w:val="none" w:sz="0" w:space="0" w:color="auto"/>
        <w:left w:val="none" w:sz="0" w:space="0" w:color="auto"/>
        <w:bottom w:val="none" w:sz="0" w:space="0" w:color="auto"/>
        <w:right w:val="none" w:sz="0" w:space="0" w:color="auto"/>
      </w:divBdr>
    </w:div>
    <w:div w:id="1145466086">
      <w:bodyDiv w:val="1"/>
      <w:marLeft w:val="0"/>
      <w:marRight w:val="0"/>
      <w:marTop w:val="0"/>
      <w:marBottom w:val="0"/>
      <w:divBdr>
        <w:top w:val="none" w:sz="0" w:space="0" w:color="auto"/>
        <w:left w:val="none" w:sz="0" w:space="0" w:color="auto"/>
        <w:bottom w:val="none" w:sz="0" w:space="0" w:color="auto"/>
        <w:right w:val="none" w:sz="0" w:space="0" w:color="auto"/>
      </w:divBdr>
    </w:div>
    <w:div w:id="1155145627">
      <w:bodyDiv w:val="1"/>
      <w:marLeft w:val="0"/>
      <w:marRight w:val="0"/>
      <w:marTop w:val="0"/>
      <w:marBottom w:val="0"/>
      <w:divBdr>
        <w:top w:val="none" w:sz="0" w:space="0" w:color="auto"/>
        <w:left w:val="none" w:sz="0" w:space="0" w:color="auto"/>
        <w:bottom w:val="none" w:sz="0" w:space="0" w:color="auto"/>
        <w:right w:val="none" w:sz="0" w:space="0" w:color="auto"/>
      </w:divBdr>
    </w:div>
    <w:div w:id="1162430379">
      <w:bodyDiv w:val="1"/>
      <w:marLeft w:val="0"/>
      <w:marRight w:val="0"/>
      <w:marTop w:val="0"/>
      <w:marBottom w:val="0"/>
      <w:divBdr>
        <w:top w:val="none" w:sz="0" w:space="0" w:color="auto"/>
        <w:left w:val="none" w:sz="0" w:space="0" w:color="auto"/>
        <w:bottom w:val="none" w:sz="0" w:space="0" w:color="auto"/>
        <w:right w:val="none" w:sz="0" w:space="0" w:color="auto"/>
      </w:divBdr>
    </w:div>
    <w:div w:id="1174881627">
      <w:bodyDiv w:val="1"/>
      <w:marLeft w:val="0"/>
      <w:marRight w:val="0"/>
      <w:marTop w:val="0"/>
      <w:marBottom w:val="0"/>
      <w:divBdr>
        <w:top w:val="none" w:sz="0" w:space="0" w:color="auto"/>
        <w:left w:val="none" w:sz="0" w:space="0" w:color="auto"/>
        <w:bottom w:val="none" w:sz="0" w:space="0" w:color="auto"/>
        <w:right w:val="none" w:sz="0" w:space="0" w:color="auto"/>
      </w:divBdr>
    </w:div>
    <w:div w:id="1194270280">
      <w:bodyDiv w:val="1"/>
      <w:marLeft w:val="0"/>
      <w:marRight w:val="0"/>
      <w:marTop w:val="0"/>
      <w:marBottom w:val="0"/>
      <w:divBdr>
        <w:top w:val="none" w:sz="0" w:space="0" w:color="auto"/>
        <w:left w:val="none" w:sz="0" w:space="0" w:color="auto"/>
        <w:bottom w:val="none" w:sz="0" w:space="0" w:color="auto"/>
        <w:right w:val="none" w:sz="0" w:space="0" w:color="auto"/>
      </w:divBdr>
    </w:div>
    <w:div w:id="1218977352">
      <w:bodyDiv w:val="1"/>
      <w:marLeft w:val="0"/>
      <w:marRight w:val="0"/>
      <w:marTop w:val="0"/>
      <w:marBottom w:val="0"/>
      <w:divBdr>
        <w:top w:val="none" w:sz="0" w:space="0" w:color="auto"/>
        <w:left w:val="none" w:sz="0" w:space="0" w:color="auto"/>
        <w:bottom w:val="none" w:sz="0" w:space="0" w:color="auto"/>
        <w:right w:val="none" w:sz="0" w:space="0" w:color="auto"/>
      </w:divBdr>
    </w:div>
    <w:div w:id="1227884206">
      <w:bodyDiv w:val="1"/>
      <w:marLeft w:val="0"/>
      <w:marRight w:val="0"/>
      <w:marTop w:val="0"/>
      <w:marBottom w:val="0"/>
      <w:divBdr>
        <w:top w:val="none" w:sz="0" w:space="0" w:color="auto"/>
        <w:left w:val="none" w:sz="0" w:space="0" w:color="auto"/>
        <w:bottom w:val="none" w:sz="0" w:space="0" w:color="auto"/>
        <w:right w:val="none" w:sz="0" w:space="0" w:color="auto"/>
      </w:divBdr>
    </w:div>
    <w:div w:id="1228224464">
      <w:bodyDiv w:val="1"/>
      <w:marLeft w:val="0"/>
      <w:marRight w:val="0"/>
      <w:marTop w:val="0"/>
      <w:marBottom w:val="0"/>
      <w:divBdr>
        <w:top w:val="none" w:sz="0" w:space="0" w:color="auto"/>
        <w:left w:val="none" w:sz="0" w:space="0" w:color="auto"/>
        <w:bottom w:val="none" w:sz="0" w:space="0" w:color="auto"/>
        <w:right w:val="none" w:sz="0" w:space="0" w:color="auto"/>
      </w:divBdr>
    </w:div>
    <w:div w:id="1236623662">
      <w:bodyDiv w:val="1"/>
      <w:marLeft w:val="0"/>
      <w:marRight w:val="0"/>
      <w:marTop w:val="0"/>
      <w:marBottom w:val="0"/>
      <w:divBdr>
        <w:top w:val="none" w:sz="0" w:space="0" w:color="auto"/>
        <w:left w:val="none" w:sz="0" w:space="0" w:color="auto"/>
        <w:bottom w:val="none" w:sz="0" w:space="0" w:color="auto"/>
        <w:right w:val="none" w:sz="0" w:space="0" w:color="auto"/>
      </w:divBdr>
    </w:div>
    <w:div w:id="1248878544">
      <w:bodyDiv w:val="1"/>
      <w:marLeft w:val="0"/>
      <w:marRight w:val="0"/>
      <w:marTop w:val="0"/>
      <w:marBottom w:val="0"/>
      <w:divBdr>
        <w:top w:val="none" w:sz="0" w:space="0" w:color="auto"/>
        <w:left w:val="none" w:sz="0" w:space="0" w:color="auto"/>
        <w:bottom w:val="none" w:sz="0" w:space="0" w:color="auto"/>
        <w:right w:val="none" w:sz="0" w:space="0" w:color="auto"/>
      </w:divBdr>
    </w:div>
    <w:div w:id="1250388921">
      <w:bodyDiv w:val="1"/>
      <w:marLeft w:val="0"/>
      <w:marRight w:val="0"/>
      <w:marTop w:val="0"/>
      <w:marBottom w:val="0"/>
      <w:divBdr>
        <w:top w:val="none" w:sz="0" w:space="0" w:color="auto"/>
        <w:left w:val="none" w:sz="0" w:space="0" w:color="auto"/>
        <w:bottom w:val="none" w:sz="0" w:space="0" w:color="auto"/>
        <w:right w:val="none" w:sz="0" w:space="0" w:color="auto"/>
      </w:divBdr>
    </w:div>
    <w:div w:id="1265920084">
      <w:bodyDiv w:val="1"/>
      <w:marLeft w:val="0"/>
      <w:marRight w:val="0"/>
      <w:marTop w:val="0"/>
      <w:marBottom w:val="0"/>
      <w:divBdr>
        <w:top w:val="none" w:sz="0" w:space="0" w:color="auto"/>
        <w:left w:val="none" w:sz="0" w:space="0" w:color="auto"/>
        <w:bottom w:val="none" w:sz="0" w:space="0" w:color="auto"/>
        <w:right w:val="none" w:sz="0" w:space="0" w:color="auto"/>
      </w:divBdr>
    </w:div>
    <w:div w:id="1271665604">
      <w:bodyDiv w:val="1"/>
      <w:marLeft w:val="0"/>
      <w:marRight w:val="0"/>
      <w:marTop w:val="0"/>
      <w:marBottom w:val="0"/>
      <w:divBdr>
        <w:top w:val="none" w:sz="0" w:space="0" w:color="auto"/>
        <w:left w:val="none" w:sz="0" w:space="0" w:color="auto"/>
        <w:bottom w:val="none" w:sz="0" w:space="0" w:color="auto"/>
        <w:right w:val="none" w:sz="0" w:space="0" w:color="auto"/>
      </w:divBdr>
    </w:div>
    <w:div w:id="1272205830">
      <w:bodyDiv w:val="1"/>
      <w:marLeft w:val="0"/>
      <w:marRight w:val="0"/>
      <w:marTop w:val="0"/>
      <w:marBottom w:val="0"/>
      <w:divBdr>
        <w:top w:val="none" w:sz="0" w:space="0" w:color="auto"/>
        <w:left w:val="none" w:sz="0" w:space="0" w:color="auto"/>
        <w:bottom w:val="none" w:sz="0" w:space="0" w:color="auto"/>
        <w:right w:val="none" w:sz="0" w:space="0" w:color="auto"/>
      </w:divBdr>
    </w:div>
    <w:div w:id="1273050437">
      <w:bodyDiv w:val="1"/>
      <w:marLeft w:val="0"/>
      <w:marRight w:val="0"/>
      <w:marTop w:val="0"/>
      <w:marBottom w:val="0"/>
      <w:divBdr>
        <w:top w:val="none" w:sz="0" w:space="0" w:color="auto"/>
        <w:left w:val="none" w:sz="0" w:space="0" w:color="auto"/>
        <w:bottom w:val="none" w:sz="0" w:space="0" w:color="auto"/>
        <w:right w:val="none" w:sz="0" w:space="0" w:color="auto"/>
      </w:divBdr>
    </w:div>
    <w:div w:id="1279491161">
      <w:bodyDiv w:val="1"/>
      <w:marLeft w:val="0"/>
      <w:marRight w:val="0"/>
      <w:marTop w:val="0"/>
      <w:marBottom w:val="0"/>
      <w:divBdr>
        <w:top w:val="none" w:sz="0" w:space="0" w:color="auto"/>
        <w:left w:val="none" w:sz="0" w:space="0" w:color="auto"/>
        <w:bottom w:val="none" w:sz="0" w:space="0" w:color="auto"/>
        <w:right w:val="none" w:sz="0" w:space="0" w:color="auto"/>
      </w:divBdr>
    </w:div>
    <w:div w:id="1301577165">
      <w:bodyDiv w:val="1"/>
      <w:marLeft w:val="0"/>
      <w:marRight w:val="0"/>
      <w:marTop w:val="0"/>
      <w:marBottom w:val="0"/>
      <w:divBdr>
        <w:top w:val="none" w:sz="0" w:space="0" w:color="auto"/>
        <w:left w:val="none" w:sz="0" w:space="0" w:color="auto"/>
        <w:bottom w:val="none" w:sz="0" w:space="0" w:color="auto"/>
        <w:right w:val="none" w:sz="0" w:space="0" w:color="auto"/>
      </w:divBdr>
    </w:div>
    <w:div w:id="1313872500">
      <w:bodyDiv w:val="1"/>
      <w:marLeft w:val="0"/>
      <w:marRight w:val="0"/>
      <w:marTop w:val="0"/>
      <w:marBottom w:val="0"/>
      <w:divBdr>
        <w:top w:val="none" w:sz="0" w:space="0" w:color="auto"/>
        <w:left w:val="none" w:sz="0" w:space="0" w:color="auto"/>
        <w:bottom w:val="none" w:sz="0" w:space="0" w:color="auto"/>
        <w:right w:val="none" w:sz="0" w:space="0" w:color="auto"/>
      </w:divBdr>
    </w:div>
    <w:div w:id="1327511675">
      <w:bodyDiv w:val="1"/>
      <w:marLeft w:val="0"/>
      <w:marRight w:val="0"/>
      <w:marTop w:val="0"/>
      <w:marBottom w:val="0"/>
      <w:divBdr>
        <w:top w:val="none" w:sz="0" w:space="0" w:color="auto"/>
        <w:left w:val="none" w:sz="0" w:space="0" w:color="auto"/>
        <w:bottom w:val="none" w:sz="0" w:space="0" w:color="auto"/>
        <w:right w:val="none" w:sz="0" w:space="0" w:color="auto"/>
      </w:divBdr>
    </w:div>
    <w:div w:id="1339306553">
      <w:bodyDiv w:val="1"/>
      <w:marLeft w:val="0"/>
      <w:marRight w:val="0"/>
      <w:marTop w:val="0"/>
      <w:marBottom w:val="0"/>
      <w:divBdr>
        <w:top w:val="none" w:sz="0" w:space="0" w:color="auto"/>
        <w:left w:val="none" w:sz="0" w:space="0" w:color="auto"/>
        <w:bottom w:val="none" w:sz="0" w:space="0" w:color="auto"/>
        <w:right w:val="none" w:sz="0" w:space="0" w:color="auto"/>
      </w:divBdr>
    </w:div>
    <w:div w:id="1347099108">
      <w:bodyDiv w:val="1"/>
      <w:marLeft w:val="0"/>
      <w:marRight w:val="0"/>
      <w:marTop w:val="0"/>
      <w:marBottom w:val="0"/>
      <w:divBdr>
        <w:top w:val="none" w:sz="0" w:space="0" w:color="auto"/>
        <w:left w:val="none" w:sz="0" w:space="0" w:color="auto"/>
        <w:bottom w:val="none" w:sz="0" w:space="0" w:color="auto"/>
        <w:right w:val="none" w:sz="0" w:space="0" w:color="auto"/>
      </w:divBdr>
    </w:div>
    <w:div w:id="1349212930">
      <w:bodyDiv w:val="1"/>
      <w:marLeft w:val="0"/>
      <w:marRight w:val="0"/>
      <w:marTop w:val="0"/>
      <w:marBottom w:val="0"/>
      <w:divBdr>
        <w:top w:val="none" w:sz="0" w:space="0" w:color="auto"/>
        <w:left w:val="none" w:sz="0" w:space="0" w:color="auto"/>
        <w:bottom w:val="none" w:sz="0" w:space="0" w:color="auto"/>
        <w:right w:val="none" w:sz="0" w:space="0" w:color="auto"/>
      </w:divBdr>
    </w:div>
    <w:div w:id="1360816946">
      <w:bodyDiv w:val="1"/>
      <w:marLeft w:val="0"/>
      <w:marRight w:val="0"/>
      <w:marTop w:val="0"/>
      <w:marBottom w:val="0"/>
      <w:divBdr>
        <w:top w:val="none" w:sz="0" w:space="0" w:color="auto"/>
        <w:left w:val="none" w:sz="0" w:space="0" w:color="auto"/>
        <w:bottom w:val="none" w:sz="0" w:space="0" w:color="auto"/>
        <w:right w:val="none" w:sz="0" w:space="0" w:color="auto"/>
      </w:divBdr>
    </w:div>
    <w:div w:id="1377579231">
      <w:bodyDiv w:val="1"/>
      <w:marLeft w:val="0"/>
      <w:marRight w:val="0"/>
      <w:marTop w:val="0"/>
      <w:marBottom w:val="0"/>
      <w:divBdr>
        <w:top w:val="none" w:sz="0" w:space="0" w:color="auto"/>
        <w:left w:val="none" w:sz="0" w:space="0" w:color="auto"/>
        <w:bottom w:val="none" w:sz="0" w:space="0" w:color="auto"/>
        <w:right w:val="none" w:sz="0" w:space="0" w:color="auto"/>
      </w:divBdr>
    </w:div>
    <w:div w:id="1379819327">
      <w:bodyDiv w:val="1"/>
      <w:marLeft w:val="0"/>
      <w:marRight w:val="0"/>
      <w:marTop w:val="0"/>
      <w:marBottom w:val="0"/>
      <w:divBdr>
        <w:top w:val="none" w:sz="0" w:space="0" w:color="auto"/>
        <w:left w:val="none" w:sz="0" w:space="0" w:color="auto"/>
        <w:bottom w:val="none" w:sz="0" w:space="0" w:color="auto"/>
        <w:right w:val="none" w:sz="0" w:space="0" w:color="auto"/>
      </w:divBdr>
    </w:div>
    <w:div w:id="1383404595">
      <w:bodyDiv w:val="1"/>
      <w:marLeft w:val="0"/>
      <w:marRight w:val="0"/>
      <w:marTop w:val="0"/>
      <w:marBottom w:val="0"/>
      <w:divBdr>
        <w:top w:val="none" w:sz="0" w:space="0" w:color="auto"/>
        <w:left w:val="none" w:sz="0" w:space="0" w:color="auto"/>
        <w:bottom w:val="none" w:sz="0" w:space="0" w:color="auto"/>
        <w:right w:val="none" w:sz="0" w:space="0" w:color="auto"/>
      </w:divBdr>
    </w:div>
    <w:div w:id="1399475764">
      <w:bodyDiv w:val="1"/>
      <w:marLeft w:val="0"/>
      <w:marRight w:val="0"/>
      <w:marTop w:val="0"/>
      <w:marBottom w:val="0"/>
      <w:divBdr>
        <w:top w:val="none" w:sz="0" w:space="0" w:color="auto"/>
        <w:left w:val="none" w:sz="0" w:space="0" w:color="auto"/>
        <w:bottom w:val="none" w:sz="0" w:space="0" w:color="auto"/>
        <w:right w:val="none" w:sz="0" w:space="0" w:color="auto"/>
      </w:divBdr>
    </w:div>
    <w:div w:id="1401293698">
      <w:bodyDiv w:val="1"/>
      <w:marLeft w:val="0"/>
      <w:marRight w:val="0"/>
      <w:marTop w:val="0"/>
      <w:marBottom w:val="0"/>
      <w:divBdr>
        <w:top w:val="none" w:sz="0" w:space="0" w:color="auto"/>
        <w:left w:val="none" w:sz="0" w:space="0" w:color="auto"/>
        <w:bottom w:val="none" w:sz="0" w:space="0" w:color="auto"/>
        <w:right w:val="none" w:sz="0" w:space="0" w:color="auto"/>
      </w:divBdr>
    </w:div>
    <w:div w:id="1401322455">
      <w:bodyDiv w:val="1"/>
      <w:marLeft w:val="0"/>
      <w:marRight w:val="0"/>
      <w:marTop w:val="0"/>
      <w:marBottom w:val="0"/>
      <w:divBdr>
        <w:top w:val="none" w:sz="0" w:space="0" w:color="auto"/>
        <w:left w:val="none" w:sz="0" w:space="0" w:color="auto"/>
        <w:bottom w:val="none" w:sz="0" w:space="0" w:color="auto"/>
        <w:right w:val="none" w:sz="0" w:space="0" w:color="auto"/>
      </w:divBdr>
    </w:div>
    <w:div w:id="1413234068">
      <w:bodyDiv w:val="1"/>
      <w:marLeft w:val="0"/>
      <w:marRight w:val="0"/>
      <w:marTop w:val="0"/>
      <w:marBottom w:val="0"/>
      <w:divBdr>
        <w:top w:val="none" w:sz="0" w:space="0" w:color="auto"/>
        <w:left w:val="none" w:sz="0" w:space="0" w:color="auto"/>
        <w:bottom w:val="none" w:sz="0" w:space="0" w:color="auto"/>
        <w:right w:val="none" w:sz="0" w:space="0" w:color="auto"/>
      </w:divBdr>
    </w:div>
    <w:div w:id="1413234637">
      <w:bodyDiv w:val="1"/>
      <w:marLeft w:val="0"/>
      <w:marRight w:val="0"/>
      <w:marTop w:val="0"/>
      <w:marBottom w:val="0"/>
      <w:divBdr>
        <w:top w:val="none" w:sz="0" w:space="0" w:color="auto"/>
        <w:left w:val="none" w:sz="0" w:space="0" w:color="auto"/>
        <w:bottom w:val="none" w:sz="0" w:space="0" w:color="auto"/>
        <w:right w:val="none" w:sz="0" w:space="0" w:color="auto"/>
      </w:divBdr>
    </w:div>
    <w:div w:id="1421633814">
      <w:bodyDiv w:val="1"/>
      <w:marLeft w:val="0"/>
      <w:marRight w:val="0"/>
      <w:marTop w:val="0"/>
      <w:marBottom w:val="0"/>
      <w:divBdr>
        <w:top w:val="none" w:sz="0" w:space="0" w:color="auto"/>
        <w:left w:val="none" w:sz="0" w:space="0" w:color="auto"/>
        <w:bottom w:val="none" w:sz="0" w:space="0" w:color="auto"/>
        <w:right w:val="none" w:sz="0" w:space="0" w:color="auto"/>
      </w:divBdr>
    </w:div>
    <w:div w:id="1422868867">
      <w:bodyDiv w:val="1"/>
      <w:marLeft w:val="0"/>
      <w:marRight w:val="0"/>
      <w:marTop w:val="0"/>
      <w:marBottom w:val="0"/>
      <w:divBdr>
        <w:top w:val="none" w:sz="0" w:space="0" w:color="auto"/>
        <w:left w:val="none" w:sz="0" w:space="0" w:color="auto"/>
        <w:bottom w:val="none" w:sz="0" w:space="0" w:color="auto"/>
        <w:right w:val="none" w:sz="0" w:space="0" w:color="auto"/>
      </w:divBdr>
    </w:div>
    <w:div w:id="1423450015">
      <w:bodyDiv w:val="1"/>
      <w:marLeft w:val="0"/>
      <w:marRight w:val="0"/>
      <w:marTop w:val="0"/>
      <w:marBottom w:val="0"/>
      <w:divBdr>
        <w:top w:val="none" w:sz="0" w:space="0" w:color="auto"/>
        <w:left w:val="none" w:sz="0" w:space="0" w:color="auto"/>
        <w:bottom w:val="none" w:sz="0" w:space="0" w:color="auto"/>
        <w:right w:val="none" w:sz="0" w:space="0" w:color="auto"/>
      </w:divBdr>
    </w:div>
    <w:div w:id="1441758871">
      <w:bodyDiv w:val="1"/>
      <w:marLeft w:val="0"/>
      <w:marRight w:val="0"/>
      <w:marTop w:val="0"/>
      <w:marBottom w:val="0"/>
      <w:divBdr>
        <w:top w:val="none" w:sz="0" w:space="0" w:color="auto"/>
        <w:left w:val="none" w:sz="0" w:space="0" w:color="auto"/>
        <w:bottom w:val="none" w:sz="0" w:space="0" w:color="auto"/>
        <w:right w:val="none" w:sz="0" w:space="0" w:color="auto"/>
      </w:divBdr>
    </w:div>
    <w:div w:id="1450708896">
      <w:bodyDiv w:val="1"/>
      <w:marLeft w:val="0"/>
      <w:marRight w:val="0"/>
      <w:marTop w:val="0"/>
      <w:marBottom w:val="0"/>
      <w:divBdr>
        <w:top w:val="none" w:sz="0" w:space="0" w:color="auto"/>
        <w:left w:val="none" w:sz="0" w:space="0" w:color="auto"/>
        <w:bottom w:val="none" w:sz="0" w:space="0" w:color="auto"/>
        <w:right w:val="none" w:sz="0" w:space="0" w:color="auto"/>
      </w:divBdr>
    </w:div>
    <w:div w:id="1452243458">
      <w:bodyDiv w:val="1"/>
      <w:marLeft w:val="0"/>
      <w:marRight w:val="0"/>
      <w:marTop w:val="0"/>
      <w:marBottom w:val="0"/>
      <w:divBdr>
        <w:top w:val="none" w:sz="0" w:space="0" w:color="auto"/>
        <w:left w:val="none" w:sz="0" w:space="0" w:color="auto"/>
        <w:bottom w:val="none" w:sz="0" w:space="0" w:color="auto"/>
        <w:right w:val="none" w:sz="0" w:space="0" w:color="auto"/>
      </w:divBdr>
    </w:div>
    <w:div w:id="1454664850">
      <w:bodyDiv w:val="1"/>
      <w:marLeft w:val="0"/>
      <w:marRight w:val="0"/>
      <w:marTop w:val="0"/>
      <w:marBottom w:val="0"/>
      <w:divBdr>
        <w:top w:val="none" w:sz="0" w:space="0" w:color="auto"/>
        <w:left w:val="none" w:sz="0" w:space="0" w:color="auto"/>
        <w:bottom w:val="none" w:sz="0" w:space="0" w:color="auto"/>
        <w:right w:val="none" w:sz="0" w:space="0" w:color="auto"/>
      </w:divBdr>
    </w:div>
    <w:div w:id="1455980394">
      <w:bodyDiv w:val="1"/>
      <w:marLeft w:val="0"/>
      <w:marRight w:val="0"/>
      <w:marTop w:val="0"/>
      <w:marBottom w:val="0"/>
      <w:divBdr>
        <w:top w:val="none" w:sz="0" w:space="0" w:color="auto"/>
        <w:left w:val="none" w:sz="0" w:space="0" w:color="auto"/>
        <w:bottom w:val="none" w:sz="0" w:space="0" w:color="auto"/>
        <w:right w:val="none" w:sz="0" w:space="0" w:color="auto"/>
      </w:divBdr>
    </w:div>
    <w:div w:id="1458835574">
      <w:bodyDiv w:val="1"/>
      <w:marLeft w:val="0"/>
      <w:marRight w:val="0"/>
      <w:marTop w:val="0"/>
      <w:marBottom w:val="0"/>
      <w:divBdr>
        <w:top w:val="none" w:sz="0" w:space="0" w:color="auto"/>
        <w:left w:val="none" w:sz="0" w:space="0" w:color="auto"/>
        <w:bottom w:val="none" w:sz="0" w:space="0" w:color="auto"/>
        <w:right w:val="none" w:sz="0" w:space="0" w:color="auto"/>
      </w:divBdr>
    </w:div>
    <w:div w:id="1460298646">
      <w:bodyDiv w:val="1"/>
      <w:marLeft w:val="0"/>
      <w:marRight w:val="0"/>
      <w:marTop w:val="0"/>
      <w:marBottom w:val="0"/>
      <w:divBdr>
        <w:top w:val="none" w:sz="0" w:space="0" w:color="auto"/>
        <w:left w:val="none" w:sz="0" w:space="0" w:color="auto"/>
        <w:bottom w:val="none" w:sz="0" w:space="0" w:color="auto"/>
        <w:right w:val="none" w:sz="0" w:space="0" w:color="auto"/>
      </w:divBdr>
    </w:div>
    <w:div w:id="1463189501">
      <w:bodyDiv w:val="1"/>
      <w:marLeft w:val="0"/>
      <w:marRight w:val="0"/>
      <w:marTop w:val="0"/>
      <w:marBottom w:val="0"/>
      <w:divBdr>
        <w:top w:val="none" w:sz="0" w:space="0" w:color="auto"/>
        <w:left w:val="none" w:sz="0" w:space="0" w:color="auto"/>
        <w:bottom w:val="none" w:sz="0" w:space="0" w:color="auto"/>
        <w:right w:val="none" w:sz="0" w:space="0" w:color="auto"/>
      </w:divBdr>
    </w:div>
    <w:div w:id="1464159432">
      <w:bodyDiv w:val="1"/>
      <w:marLeft w:val="0"/>
      <w:marRight w:val="0"/>
      <w:marTop w:val="0"/>
      <w:marBottom w:val="0"/>
      <w:divBdr>
        <w:top w:val="none" w:sz="0" w:space="0" w:color="auto"/>
        <w:left w:val="none" w:sz="0" w:space="0" w:color="auto"/>
        <w:bottom w:val="none" w:sz="0" w:space="0" w:color="auto"/>
        <w:right w:val="none" w:sz="0" w:space="0" w:color="auto"/>
      </w:divBdr>
    </w:div>
    <w:div w:id="1471049190">
      <w:bodyDiv w:val="1"/>
      <w:marLeft w:val="0"/>
      <w:marRight w:val="0"/>
      <w:marTop w:val="0"/>
      <w:marBottom w:val="0"/>
      <w:divBdr>
        <w:top w:val="none" w:sz="0" w:space="0" w:color="auto"/>
        <w:left w:val="none" w:sz="0" w:space="0" w:color="auto"/>
        <w:bottom w:val="none" w:sz="0" w:space="0" w:color="auto"/>
        <w:right w:val="none" w:sz="0" w:space="0" w:color="auto"/>
      </w:divBdr>
    </w:div>
    <w:div w:id="1472869429">
      <w:bodyDiv w:val="1"/>
      <w:marLeft w:val="0"/>
      <w:marRight w:val="0"/>
      <w:marTop w:val="0"/>
      <w:marBottom w:val="0"/>
      <w:divBdr>
        <w:top w:val="none" w:sz="0" w:space="0" w:color="auto"/>
        <w:left w:val="none" w:sz="0" w:space="0" w:color="auto"/>
        <w:bottom w:val="none" w:sz="0" w:space="0" w:color="auto"/>
        <w:right w:val="none" w:sz="0" w:space="0" w:color="auto"/>
      </w:divBdr>
    </w:div>
    <w:div w:id="1475416980">
      <w:bodyDiv w:val="1"/>
      <w:marLeft w:val="0"/>
      <w:marRight w:val="0"/>
      <w:marTop w:val="0"/>
      <w:marBottom w:val="0"/>
      <w:divBdr>
        <w:top w:val="none" w:sz="0" w:space="0" w:color="auto"/>
        <w:left w:val="none" w:sz="0" w:space="0" w:color="auto"/>
        <w:bottom w:val="none" w:sz="0" w:space="0" w:color="auto"/>
        <w:right w:val="none" w:sz="0" w:space="0" w:color="auto"/>
      </w:divBdr>
    </w:div>
    <w:div w:id="1491553790">
      <w:bodyDiv w:val="1"/>
      <w:marLeft w:val="0"/>
      <w:marRight w:val="0"/>
      <w:marTop w:val="0"/>
      <w:marBottom w:val="0"/>
      <w:divBdr>
        <w:top w:val="none" w:sz="0" w:space="0" w:color="auto"/>
        <w:left w:val="none" w:sz="0" w:space="0" w:color="auto"/>
        <w:bottom w:val="none" w:sz="0" w:space="0" w:color="auto"/>
        <w:right w:val="none" w:sz="0" w:space="0" w:color="auto"/>
      </w:divBdr>
    </w:div>
    <w:div w:id="1504320949">
      <w:bodyDiv w:val="1"/>
      <w:marLeft w:val="0"/>
      <w:marRight w:val="0"/>
      <w:marTop w:val="0"/>
      <w:marBottom w:val="0"/>
      <w:divBdr>
        <w:top w:val="none" w:sz="0" w:space="0" w:color="auto"/>
        <w:left w:val="none" w:sz="0" w:space="0" w:color="auto"/>
        <w:bottom w:val="none" w:sz="0" w:space="0" w:color="auto"/>
        <w:right w:val="none" w:sz="0" w:space="0" w:color="auto"/>
      </w:divBdr>
    </w:div>
    <w:div w:id="1504663870">
      <w:bodyDiv w:val="1"/>
      <w:marLeft w:val="0"/>
      <w:marRight w:val="0"/>
      <w:marTop w:val="0"/>
      <w:marBottom w:val="0"/>
      <w:divBdr>
        <w:top w:val="none" w:sz="0" w:space="0" w:color="auto"/>
        <w:left w:val="none" w:sz="0" w:space="0" w:color="auto"/>
        <w:bottom w:val="none" w:sz="0" w:space="0" w:color="auto"/>
        <w:right w:val="none" w:sz="0" w:space="0" w:color="auto"/>
      </w:divBdr>
    </w:div>
    <w:div w:id="1509562264">
      <w:bodyDiv w:val="1"/>
      <w:marLeft w:val="0"/>
      <w:marRight w:val="0"/>
      <w:marTop w:val="0"/>
      <w:marBottom w:val="0"/>
      <w:divBdr>
        <w:top w:val="none" w:sz="0" w:space="0" w:color="auto"/>
        <w:left w:val="none" w:sz="0" w:space="0" w:color="auto"/>
        <w:bottom w:val="none" w:sz="0" w:space="0" w:color="auto"/>
        <w:right w:val="none" w:sz="0" w:space="0" w:color="auto"/>
      </w:divBdr>
    </w:div>
    <w:div w:id="1537279035">
      <w:bodyDiv w:val="1"/>
      <w:marLeft w:val="0"/>
      <w:marRight w:val="0"/>
      <w:marTop w:val="0"/>
      <w:marBottom w:val="0"/>
      <w:divBdr>
        <w:top w:val="none" w:sz="0" w:space="0" w:color="auto"/>
        <w:left w:val="none" w:sz="0" w:space="0" w:color="auto"/>
        <w:bottom w:val="none" w:sz="0" w:space="0" w:color="auto"/>
        <w:right w:val="none" w:sz="0" w:space="0" w:color="auto"/>
      </w:divBdr>
    </w:div>
    <w:div w:id="1548029851">
      <w:bodyDiv w:val="1"/>
      <w:marLeft w:val="0"/>
      <w:marRight w:val="0"/>
      <w:marTop w:val="0"/>
      <w:marBottom w:val="0"/>
      <w:divBdr>
        <w:top w:val="none" w:sz="0" w:space="0" w:color="auto"/>
        <w:left w:val="none" w:sz="0" w:space="0" w:color="auto"/>
        <w:bottom w:val="none" w:sz="0" w:space="0" w:color="auto"/>
        <w:right w:val="none" w:sz="0" w:space="0" w:color="auto"/>
      </w:divBdr>
    </w:div>
    <w:div w:id="1590767709">
      <w:bodyDiv w:val="1"/>
      <w:marLeft w:val="0"/>
      <w:marRight w:val="0"/>
      <w:marTop w:val="0"/>
      <w:marBottom w:val="0"/>
      <w:divBdr>
        <w:top w:val="none" w:sz="0" w:space="0" w:color="auto"/>
        <w:left w:val="none" w:sz="0" w:space="0" w:color="auto"/>
        <w:bottom w:val="none" w:sz="0" w:space="0" w:color="auto"/>
        <w:right w:val="none" w:sz="0" w:space="0" w:color="auto"/>
      </w:divBdr>
    </w:div>
    <w:div w:id="1595439490">
      <w:bodyDiv w:val="1"/>
      <w:marLeft w:val="0"/>
      <w:marRight w:val="0"/>
      <w:marTop w:val="0"/>
      <w:marBottom w:val="0"/>
      <w:divBdr>
        <w:top w:val="none" w:sz="0" w:space="0" w:color="auto"/>
        <w:left w:val="none" w:sz="0" w:space="0" w:color="auto"/>
        <w:bottom w:val="none" w:sz="0" w:space="0" w:color="auto"/>
        <w:right w:val="none" w:sz="0" w:space="0" w:color="auto"/>
      </w:divBdr>
    </w:div>
    <w:div w:id="1596203026">
      <w:bodyDiv w:val="1"/>
      <w:marLeft w:val="0"/>
      <w:marRight w:val="0"/>
      <w:marTop w:val="0"/>
      <w:marBottom w:val="0"/>
      <w:divBdr>
        <w:top w:val="none" w:sz="0" w:space="0" w:color="auto"/>
        <w:left w:val="none" w:sz="0" w:space="0" w:color="auto"/>
        <w:bottom w:val="none" w:sz="0" w:space="0" w:color="auto"/>
        <w:right w:val="none" w:sz="0" w:space="0" w:color="auto"/>
      </w:divBdr>
    </w:div>
    <w:div w:id="1597517403">
      <w:bodyDiv w:val="1"/>
      <w:marLeft w:val="0"/>
      <w:marRight w:val="0"/>
      <w:marTop w:val="0"/>
      <w:marBottom w:val="0"/>
      <w:divBdr>
        <w:top w:val="none" w:sz="0" w:space="0" w:color="auto"/>
        <w:left w:val="none" w:sz="0" w:space="0" w:color="auto"/>
        <w:bottom w:val="none" w:sz="0" w:space="0" w:color="auto"/>
        <w:right w:val="none" w:sz="0" w:space="0" w:color="auto"/>
      </w:divBdr>
    </w:div>
    <w:div w:id="1598825209">
      <w:bodyDiv w:val="1"/>
      <w:marLeft w:val="0"/>
      <w:marRight w:val="0"/>
      <w:marTop w:val="0"/>
      <w:marBottom w:val="0"/>
      <w:divBdr>
        <w:top w:val="none" w:sz="0" w:space="0" w:color="auto"/>
        <w:left w:val="none" w:sz="0" w:space="0" w:color="auto"/>
        <w:bottom w:val="none" w:sz="0" w:space="0" w:color="auto"/>
        <w:right w:val="none" w:sz="0" w:space="0" w:color="auto"/>
      </w:divBdr>
    </w:div>
    <w:div w:id="1605917385">
      <w:bodyDiv w:val="1"/>
      <w:marLeft w:val="0"/>
      <w:marRight w:val="0"/>
      <w:marTop w:val="0"/>
      <w:marBottom w:val="0"/>
      <w:divBdr>
        <w:top w:val="none" w:sz="0" w:space="0" w:color="auto"/>
        <w:left w:val="none" w:sz="0" w:space="0" w:color="auto"/>
        <w:bottom w:val="none" w:sz="0" w:space="0" w:color="auto"/>
        <w:right w:val="none" w:sz="0" w:space="0" w:color="auto"/>
      </w:divBdr>
    </w:div>
    <w:div w:id="1607230610">
      <w:bodyDiv w:val="1"/>
      <w:marLeft w:val="0"/>
      <w:marRight w:val="0"/>
      <w:marTop w:val="0"/>
      <w:marBottom w:val="0"/>
      <w:divBdr>
        <w:top w:val="none" w:sz="0" w:space="0" w:color="auto"/>
        <w:left w:val="none" w:sz="0" w:space="0" w:color="auto"/>
        <w:bottom w:val="none" w:sz="0" w:space="0" w:color="auto"/>
        <w:right w:val="none" w:sz="0" w:space="0" w:color="auto"/>
      </w:divBdr>
    </w:div>
    <w:div w:id="1619486738">
      <w:bodyDiv w:val="1"/>
      <w:marLeft w:val="0"/>
      <w:marRight w:val="0"/>
      <w:marTop w:val="0"/>
      <w:marBottom w:val="0"/>
      <w:divBdr>
        <w:top w:val="none" w:sz="0" w:space="0" w:color="auto"/>
        <w:left w:val="none" w:sz="0" w:space="0" w:color="auto"/>
        <w:bottom w:val="none" w:sz="0" w:space="0" w:color="auto"/>
        <w:right w:val="none" w:sz="0" w:space="0" w:color="auto"/>
      </w:divBdr>
    </w:div>
    <w:div w:id="1620990584">
      <w:bodyDiv w:val="1"/>
      <w:marLeft w:val="0"/>
      <w:marRight w:val="0"/>
      <w:marTop w:val="0"/>
      <w:marBottom w:val="0"/>
      <w:divBdr>
        <w:top w:val="none" w:sz="0" w:space="0" w:color="auto"/>
        <w:left w:val="none" w:sz="0" w:space="0" w:color="auto"/>
        <w:bottom w:val="none" w:sz="0" w:space="0" w:color="auto"/>
        <w:right w:val="none" w:sz="0" w:space="0" w:color="auto"/>
      </w:divBdr>
    </w:div>
    <w:div w:id="1663775186">
      <w:bodyDiv w:val="1"/>
      <w:marLeft w:val="0"/>
      <w:marRight w:val="0"/>
      <w:marTop w:val="0"/>
      <w:marBottom w:val="0"/>
      <w:divBdr>
        <w:top w:val="none" w:sz="0" w:space="0" w:color="auto"/>
        <w:left w:val="none" w:sz="0" w:space="0" w:color="auto"/>
        <w:bottom w:val="none" w:sz="0" w:space="0" w:color="auto"/>
        <w:right w:val="none" w:sz="0" w:space="0" w:color="auto"/>
      </w:divBdr>
    </w:div>
    <w:div w:id="1666519592">
      <w:bodyDiv w:val="1"/>
      <w:marLeft w:val="0"/>
      <w:marRight w:val="0"/>
      <w:marTop w:val="0"/>
      <w:marBottom w:val="0"/>
      <w:divBdr>
        <w:top w:val="none" w:sz="0" w:space="0" w:color="auto"/>
        <w:left w:val="none" w:sz="0" w:space="0" w:color="auto"/>
        <w:bottom w:val="none" w:sz="0" w:space="0" w:color="auto"/>
        <w:right w:val="none" w:sz="0" w:space="0" w:color="auto"/>
      </w:divBdr>
    </w:div>
    <w:div w:id="1669168922">
      <w:bodyDiv w:val="1"/>
      <w:marLeft w:val="0"/>
      <w:marRight w:val="0"/>
      <w:marTop w:val="0"/>
      <w:marBottom w:val="0"/>
      <w:divBdr>
        <w:top w:val="none" w:sz="0" w:space="0" w:color="auto"/>
        <w:left w:val="none" w:sz="0" w:space="0" w:color="auto"/>
        <w:bottom w:val="none" w:sz="0" w:space="0" w:color="auto"/>
        <w:right w:val="none" w:sz="0" w:space="0" w:color="auto"/>
      </w:divBdr>
    </w:div>
    <w:div w:id="1677927690">
      <w:bodyDiv w:val="1"/>
      <w:marLeft w:val="0"/>
      <w:marRight w:val="0"/>
      <w:marTop w:val="0"/>
      <w:marBottom w:val="0"/>
      <w:divBdr>
        <w:top w:val="none" w:sz="0" w:space="0" w:color="auto"/>
        <w:left w:val="none" w:sz="0" w:space="0" w:color="auto"/>
        <w:bottom w:val="none" w:sz="0" w:space="0" w:color="auto"/>
        <w:right w:val="none" w:sz="0" w:space="0" w:color="auto"/>
      </w:divBdr>
    </w:div>
    <w:div w:id="1678997449">
      <w:bodyDiv w:val="1"/>
      <w:marLeft w:val="0"/>
      <w:marRight w:val="0"/>
      <w:marTop w:val="0"/>
      <w:marBottom w:val="0"/>
      <w:divBdr>
        <w:top w:val="none" w:sz="0" w:space="0" w:color="auto"/>
        <w:left w:val="none" w:sz="0" w:space="0" w:color="auto"/>
        <w:bottom w:val="none" w:sz="0" w:space="0" w:color="auto"/>
        <w:right w:val="none" w:sz="0" w:space="0" w:color="auto"/>
      </w:divBdr>
    </w:div>
    <w:div w:id="1681154193">
      <w:bodyDiv w:val="1"/>
      <w:marLeft w:val="0"/>
      <w:marRight w:val="0"/>
      <w:marTop w:val="0"/>
      <w:marBottom w:val="0"/>
      <w:divBdr>
        <w:top w:val="none" w:sz="0" w:space="0" w:color="auto"/>
        <w:left w:val="none" w:sz="0" w:space="0" w:color="auto"/>
        <w:bottom w:val="none" w:sz="0" w:space="0" w:color="auto"/>
        <w:right w:val="none" w:sz="0" w:space="0" w:color="auto"/>
      </w:divBdr>
    </w:div>
    <w:div w:id="1693535590">
      <w:bodyDiv w:val="1"/>
      <w:marLeft w:val="0"/>
      <w:marRight w:val="0"/>
      <w:marTop w:val="0"/>
      <w:marBottom w:val="0"/>
      <w:divBdr>
        <w:top w:val="none" w:sz="0" w:space="0" w:color="auto"/>
        <w:left w:val="none" w:sz="0" w:space="0" w:color="auto"/>
        <w:bottom w:val="none" w:sz="0" w:space="0" w:color="auto"/>
        <w:right w:val="none" w:sz="0" w:space="0" w:color="auto"/>
      </w:divBdr>
    </w:div>
    <w:div w:id="1704474162">
      <w:bodyDiv w:val="1"/>
      <w:marLeft w:val="0"/>
      <w:marRight w:val="0"/>
      <w:marTop w:val="0"/>
      <w:marBottom w:val="0"/>
      <w:divBdr>
        <w:top w:val="none" w:sz="0" w:space="0" w:color="auto"/>
        <w:left w:val="none" w:sz="0" w:space="0" w:color="auto"/>
        <w:bottom w:val="none" w:sz="0" w:space="0" w:color="auto"/>
        <w:right w:val="none" w:sz="0" w:space="0" w:color="auto"/>
      </w:divBdr>
    </w:div>
    <w:div w:id="1704941678">
      <w:bodyDiv w:val="1"/>
      <w:marLeft w:val="0"/>
      <w:marRight w:val="0"/>
      <w:marTop w:val="0"/>
      <w:marBottom w:val="0"/>
      <w:divBdr>
        <w:top w:val="none" w:sz="0" w:space="0" w:color="auto"/>
        <w:left w:val="none" w:sz="0" w:space="0" w:color="auto"/>
        <w:bottom w:val="none" w:sz="0" w:space="0" w:color="auto"/>
        <w:right w:val="none" w:sz="0" w:space="0" w:color="auto"/>
      </w:divBdr>
    </w:div>
    <w:div w:id="1709260297">
      <w:bodyDiv w:val="1"/>
      <w:marLeft w:val="0"/>
      <w:marRight w:val="0"/>
      <w:marTop w:val="0"/>
      <w:marBottom w:val="0"/>
      <w:divBdr>
        <w:top w:val="none" w:sz="0" w:space="0" w:color="auto"/>
        <w:left w:val="none" w:sz="0" w:space="0" w:color="auto"/>
        <w:bottom w:val="none" w:sz="0" w:space="0" w:color="auto"/>
        <w:right w:val="none" w:sz="0" w:space="0" w:color="auto"/>
      </w:divBdr>
    </w:div>
    <w:div w:id="1718238925">
      <w:bodyDiv w:val="1"/>
      <w:marLeft w:val="0"/>
      <w:marRight w:val="0"/>
      <w:marTop w:val="0"/>
      <w:marBottom w:val="0"/>
      <w:divBdr>
        <w:top w:val="none" w:sz="0" w:space="0" w:color="auto"/>
        <w:left w:val="none" w:sz="0" w:space="0" w:color="auto"/>
        <w:bottom w:val="none" w:sz="0" w:space="0" w:color="auto"/>
        <w:right w:val="none" w:sz="0" w:space="0" w:color="auto"/>
      </w:divBdr>
    </w:div>
    <w:div w:id="1753552640">
      <w:bodyDiv w:val="1"/>
      <w:marLeft w:val="0"/>
      <w:marRight w:val="0"/>
      <w:marTop w:val="0"/>
      <w:marBottom w:val="0"/>
      <w:divBdr>
        <w:top w:val="none" w:sz="0" w:space="0" w:color="auto"/>
        <w:left w:val="none" w:sz="0" w:space="0" w:color="auto"/>
        <w:bottom w:val="none" w:sz="0" w:space="0" w:color="auto"/>
        <w:right w:val="none" w:sz="0" w:space="0" w:color="auto"/>
      </w:divBdr>
    </w:div>
    <w:div w:id="1755779735">
      <w:bodyDiv w:val="1"/>
      <w:marLeft w:val="0"/>
      <w:marRight w:val="0"/>
      <w:marTop w:val="0"/>
      <w:marBottom w:val="0"/>
      <w:divBdr>
        <w:top w:val="none" w:sz="0" w:space="0" w:color="auto"/>
        <w:left w:val="none" w:sz="0" w:space="0" w:color="auto"/>
        <w:bottom w:val="none" w:sz="0" w:space="0" w:color="auto"/>
        <w:right w:val="none" w:sz="0" w:space="0" w:color="auto"/>
      </w:divBdr>
    </w:div>
    <w:div w:id="1764184103">
      <w:bodyDiv w:val="1"/>
      <w:marLeft w:val="0"/>
      <w:marRight w:val="0"/>
      <w:marTop w:val="0"/>
      <w:marBottom w:val="0"/>
      <w:divBdr>
        <w:top w:val="none" w:sz="0" w:space="0" w:color="auto"/>
        <w:left w:val="none" w:sz="0" w:space="0" w:color="auto"/>
        <w:bottom w:val="none" w:sz="0" w:space="0" w:color="auto"/>
        <w:right w:val="none" w:sz="0" w:space="0" w:color="auto"/>
      </w:divBdr>
    </w:div>
    <w:div w:id="1768766534">
      <w:bodyDiv w:val="1"/>
      <w:marLeft w:val="0"/>
      <w:marRight w:val="0"/>
      <w:marTop w:val="0"/>
      <w:marBottom w:val="0"/>
      <w:divBdr>
        <w:top w:val="none" w:sz="0" w:space="0" w:color="auto"/>
        <w:left w:val="none" w:sz="0" w:space="0" w:color="auto"/>
        <w:bottom w:val="none" w:sz="0" w:space="0" w:color="auto"/>
        <w:right w:val="none" w:sz="0" w:space="0" w:color="auto"/>
      </w:divBdr>
    </w:div>
    <w:div w:id="1770932739">
      <w:bodyDiv w:val="1"/>
      <w:marLeft w:val="0"/>
      <w:marRight w:val="0"/>
      <w:marTop w:val="0"/>
      <w:marBottom w:val="0"/>
      <w:divBdr>
        <w:top w:val="none" w:sz="0" w:space="0" w:color="auto"/>
        <w:left w:val="none" w:sz="0" w:space="0" w:color="auto"/>
        <w:bottom w:val="none" w:sz="0" w:space="0" w:color="auto"/>
        <w:right w:val="none" w:sz="0" w:space="0" w:color="auto"/>
      </w:divBdr>
    </w:div>
    <w:div w:id="1772893558">
      <w:bodyDiv w:val="1"/>
      <w:marLeft w:val="0"/>
      <w:marRight w:val="0"/>
      <w:marTop w:val="0"/>
      <w:marBottom w:val="0"/>
      <w:divBdr>
        <w:top w:val="none" w:sz="0" w:space="0" w:color="auto"/>
        <w:left w:val="none" w:sz="0" w:space="0" w:color="auto"/>
        <w:bottom w:val="none" w:sz="0" w:space="0" w:color="auto"/>
        <w:right w:val="none" w:sz="0" w:space="0" w:color="auto"/>
      </w:divBdr>
    </w:div>
    <w:div w:id="1777365234">
      <w:bodyDiv w:val="1"/>
      <w:marLeft w:val="0"/>
      <w:marRight w:val="0"/>
      <w:marTop w:val="0"/>
      <w:marBottom w:val="0"/>
      <w:divBdr>
        <w:top w:val="none" w:sz="0" w:space="0" w:color="auto"/>
        <w:left w:val="none" w:sz="0" w:space="0" w:color="auto"/>
        <w:bottom w:val="none" w:sz="0" w:space="0" w:color="auto"/>
        <w:right w:val="none" w:sz="0" w:space="0" w:color="auto"/>
      </w:divBdr>
    </w:div>
    <w:div w:id="1779258700">
      <w:bodyDiv w:val="1"/>
      <w:marLeft w:val="0"/>
      <w:marRight w:val="0"/>
      <w:marTop w:val="0"/>
      <w:marBottom w:val="0"/>
      <w:divBdr>
        <w:top w:val="none" w:sz="0" w:space="0" w:color="auto"/>
        <w:left w:val="none" w:sz="0" w:space="0" w:color="auto"/>
        <w:bottom w:val="none" w:sz="0" w:space="0" w:color="auto"/>
        <w:right w:val="none" w:sz="0" w:space="0" w:color="auto"/>
      </w:divBdr>
    </w:div>
    <w:div w:id="1782726094">
      <w:bodyDiv w:val="1"/>
      <w:marLeft w:val="0"/>
      <w:marRight w:val="0"/>
      <w:marTop w:val="0"/>
      <w:marBottom w:val="0"/>
      <w:divBdr>
        <w:top w:val="none" w:sz="0" w:space="0" w:color="auto"/>
        <w:left w:val="none" w:sz="0" w:space="0" w:color="auto"/>
        <w:bottom w:val="none" w:sz="0" w:space="0" w:color="auto"/>
        <w:right w:val="none" w:sz="0" w:space="0" w:color="auto"/>
      </w:divBdr>
    </w:div>
    <w:div w:id="1783987195">
      <w:bodyDiv w:val="1"/>
      <w:marLeft w:val="0"/>
      <w:marRight w:val="0"/>
      <w:marTop w:val="0"/>
      <w:marBottom w:val="0"/>
      <w:divBdr>
        <w:top w:val="none" w:sz="0" w:space="0" w:color="auto"/>
        <w:left w:val="none" w:sz="0" w:space="0" w:color="auto"/>
        <w:bottom w:val="none" w:sz="0" w:space="0" w:color="auto"/>
        <w:right w:val="none" w:sz="0" w:space="0" w:color="auto"/>
      </w:divBdr>
    </w:div>
    <w:div w:id="1801680289">
      <w:bodyDiv w:val="1"/>
      <w:marLeft w:val="0"/>
      <w:marRight w:val="0"/>
      <w:marTop w:val="0"/>
      <w:marBottom w:val="0"/>
      <w:divBdr>
        <w:top w:val="none" w:sz="0" w:space="0" w:color="auto"/>
        <w:left w:val="none" w:sz="0" w:space="0" w:color="auto"/>
        <w:bottom w:val="none" w:sz="0" w:space="0" w:color="auto"/>
        <w:right w:val="none" w:sz="0" w:space="0" w:color="auto"/>
      </w:divBdr>
    </w:div>
    <w:div w:id="1807040211">
      <w:bodyDiv w:val="1"/>
      <w:marLeft w:val="0"/>
      <w:marRight w:val="0"/>
      <w:marTop w:val="0"/>
      <w:marBottom w:val="0"/>
      <w:divBdr>
        <w:top w:val="none" w:sz="0" w:space="0" w:color="auto"/>
        <w:left w:val="none" w:sz="0" w:space="0" w:color="auto"/>
        <w:bottom w:val="none" w:sz="0" w:space="0" w:color="auto"/>
        <w:right w:val="none" w:sz="0" w:space="0" w:color="auto"/>
      </w:divBdr>
    </w:div>
    <w:div w:id="1814635696">
      <w:bodyDiv w:val="1"/>
      <w:marLeft w:val="0"/>
      <w:marRight w:val="0"/>
      <w:marTop w:val="0"/>
      <w:marBottom w:val="0"/>
      <w:divBdr>
        <w:top w:val="none" w:sz="0" w:space="0" w:color="auto"/>
        <w:left w:val="none" w:sz="0" w:space="0" w:color="auto"/>
        <w:bottom w:val="none" w:sz="0" w:space="0" w:color="auto"/>
        <w:right w:val="none" w:sz="0" w:space="0" w:color="auto"/>
      </w:divBdr>
    </w:div>
    <w:div w:id="1817334560">
      <w:bodyDiv w:val="1"/>
      <w:marLeft w:val="0"/>
      <w:marRight w:val="0"/>
      <w:marTop w:val="0"/>
      <w:marBottom w:val="0"/>
      <w:divBdr>
        <w:top w:val="none" w:sz="0" w:space="0" w:color="auto"/>
        <w:left w:val="none" w:sz="0" w:space="0" w:color="auto"/>
        <w:bottom w:val="none" w:sz="0" w:space="0" w:color="auto"/>
        <w:right w:val="none" w:sz="0" w:space="0" w:color="auto"/>
      </w:divBdr>
    </w:div>
    <w:div w:id="1824467976">
      <w:bodyDiv w:val="1"/>
      <w:marLeft w:val="0"/>
      <w:marRight w:val="0"/>
      <w:marTop w:val="0"/>
      <w:marBottom w:val="0"/>
      <w:divBdr>
        <w:top w:val="none" w:sz="0" w:space="0" w:color="auto"/>
        <w:left w:val="none" w:sz="0" w:space="0" w:color="auto"/>
        <w:bottom w:val="none" w:sz="0" w:space="0" w:color="auto"/>
        <w:right w:val="none" w:sz="0" w:space="0" w:color="auto"/>
      </w:divBdr>
    </w:div>
    <w:div w:id="1836720270">
      <w:bodyDiv w:val="1"/>
      <w:marLeft w:val="0"/>
      <w:marRight w:val="0"/>
      <w:marTop w:val="0"/>
      <w:marBottom w:val="0"/>
      <w:divBdr>
        <w:top w:val="none" w:sz="0" w:space="0" w:color="auto"/>
        <w:left w:val="none" w:sz="0" w:space="0" w:color="auto"/>
        <w:bottom w:val="none" w:sz="0" w:space="0" w:color="auto"/>
        <w:right w:val="none" w:sz="0" w:space="0" w:color="auto"/>
      </w:divBdr>
    </w:div>
    <w:div w:id="1837303090">
      <w:bodyDiv w:val="1"/>
      <w:marLeft w:val="0"/>
      <w:marRight w:val="0"/>
      <w:marTop w:val="0"/>
      <w:marBottom w:val="0"/>
      <w:divBdr>
        <w:top w:val="none" w:sz="0" w:space="0" w:color="auto"/>
        <w:left w:val="none" w:sz="0" w:space="0" w:color="auto"/>
        <w:bottom w:val="none" w:sz="0" w:space="0" w:color="auto"/>
        <w:right w:val="none" w:sz="0" w:space="0" w:color="auto"/>
      </w:divBdr>
    </w:div>
    <w:div w:id="1840391581">
      <w:bodyDiv w:val="1"/>
      <w:marLeft w:val="0"/>
      <w:marRight w:val="0"/>
      <w:marTop w:val="0"/>
      <w:marBottom w:val="0"/>
      <w:divBdr>
        <w:top w:val="none" w:sz="0" w:space="0" w:color="auto"/>
        <w:left w:val="none" w:sz="0" w:space="0" w:color="auto"/>
        <w:bottom w:val="none" w:sz="0" w:space="0" w:color="auto"/>
        <w:right w:val="none" w:sz="0" w:space="0" w:color="auto"/>
      </w:divBdr>
    </w:div>
    <w:div w:id="1841845099">
      <w:bodyDiv w:val="1"/>
      <w:marLeft w:val="0"/>
      <w:marRight w:val="0"/>
      <w:marTop w:val="0"/>
      <w:marBottom w:val="0"/>
      <w:divBdr>
        <w:top w:val="none" w:sz="0" w:space="0" w:color="auto"/>
        <w:left w:val="none" w:sz="0" w:space="0" w:color="auto"/>
        <w:bottom w:val="none" w:sz="0" w:space="0" w:color="auto"/>
        <w:right w:val="none" w:sz="0" w:space="0" w:color="auto"/>
      </w:divBdr>
    </w:div>
    <w:div w:id="1848447199">
      <w:bodyDiv w:val="1"/>
      <w:marLeft w:val="0"/>
      <w:marRight w:val="0"/>
      <w:marTop w:val="0"/>
      <w:marBottom w:val="0"/>
      <w:divBdr>
        <w:top w:val="none" w:sz="0" w:space="0" w:color="auto"/>
        <w:left w:val="none" w:sz="0" w:space="0" w:color="auto"/>
        <w:bottom w:val="none" w:sz="0" w:space="0" w:color="auto"/>
        <w:right w:val="none" w:sz="0" w:space="0" w:color="auto"/>
      </w:divBdr>
    </w:div>
    <w:div w:id="1870332228">
      <w:bodyDiv w:val="1"/>
      <w:marLeft w:val="0"/>
      <w:marRight w:val="0"/>
      <w:marTop w:val="0"/>
      <w:marBottom w:val="0"/>
      <w:divBdr>
        <w:top w:val="none" w:sz="0" w:space="0" w:color="auto"/>
        <w:left w:val="none" w:sz="0" w:space="0" w:color="auto"/>
        <w:bottom w:val="none" w:sz="0" w:space="0" w:color="auto"/>
        <w:right w:val="none" w:sz="0" w:space="0" w:color="auto"/>
      </w:divBdr>
    </w:div>
    <w:div w:id="1870608643">
      <w:bodyDiv w:val="1"/>
      <w:marLeft w:val="0"/>
      <w:marRight w:val="0"/>
      <w:marTop w:val="0"/>
      <w:marBottom w:val="0"/>
      <w:divBdr>
        <w:top w:val="none" w:sz="0" w:space="0" w:color="auto"/>
        <w:left w:val="none" w:sz="0" w:space="0" w:color="auto"/>
        <w:bottom w:val="none" w:sz="0" w:space="0" w:color="auto"/>
        <w:right w:val="none" w:sz="0" w:space="0" w:color="auto"/>
      </w:divBdr>
    </w:div>
    <w:div w:id="1885941733">
      <w:bodyDiv w:val="1"/>
      <w:marLeft w:val="0"/>
      <w:marRight w:val="0"/>
      <w:marTop w:val="0"/>
      <w:marBottom w:val="0"/>
      <w:divBdr>
        <w:top w:val="none" w:sz="0" w:space="0" w:color="auto"/>
        <w:left w:val="none" w:sz="0" w:space="0" w:color="auto"/>
        <w:bottom w:val="none" w:sz="0" w:space="0" w:color="auto"/>
        <w:right w:val="none" w:sz="0" w:space="0" w:color="auto"/>
      </w:divBdr>
    </w:div>
    <w:div w:id="1894195297">
      <w:bodyDiv w:val="1"/>
      <w:marLeft w:val="0"/>
      <w:marRight w:val="0"/>
      <w:marTop w:val="0"/>
      <w:marBottom w:val="0"/>
      <w:divBdr>
        <w:top w:val="none" w:sz="0" w:space="0" w:color="auto"/>
        <w:left w:val="none" w:sz="0" w:space="0" w:color="auto"/>
        <w:bottom w:val="none" w:sz="0" w:space="0" w:color="auto"/>
        <w:right w:val="none" w:sz="0" w:space="0" w:color="auto"/>
      </w:divBdr>
    </w:div>
    <w:div w:id="1894387075">
      <w:bodyDiv w:val="1"/>
      <w:marLeft w:val="0"/>
      <w:marRight w:val="0"/>
      <w:marTop w:val="0"/>
      <w:marBottom w:val="0"/>
      <w:divBdr>
        <w:top w:val="none" w:sz="0" w:space="0" w:color="auto"/>
        <w:left w:val="none" w:sz="0" w:space="0" w:color="auto"/>
        <w:bottom w:val="none" w:sz="0" w:space="0" w:color="auto"/>
        <w:right w:val="none" w:sz="0" w:space="0" w:color="auto"/>
      </w:divBdr>
    </w:div>
    <w:div w:id="1898392321">
      <w:bodyDiv w:val="1"/>
      <w:marLeft w:val="0"/>
      <w:marRight w:val="0"/>
      <w:marTop w:val="0"/>
      <w:marBottom w:val="0"/>
      <w:divBdr>
        <w:top w:val="none" w:sz="0" w:space="0" w:color="auto"/>
        <w:left w:val="none" w:sz="0" w:space="0" w:color="auto"/>
        <w:bottom w:val="none" w:sz="0" w:space="0" w:color="auto"/>
        <w:right w:val="none" w:sz="0" w:space="0" w:color="auto"/>
      </w:divBdr>
    </w:div>
    <w:div w:id="1916551924">
      <w:bodyDiv w:val="1"/>
      <w:marLeft w:val="0"/>
      <w:marRight w:val="0"/>
      <w:marTop w:val="0"/>
      <w:marBottom w:val="0"/>
      <w:divBdr>
        <w:top w:val="none" w:sz="0" w:space="0" w:color="auto"/>
        <w:left w:val="none" w:sz="0" w:space="0" w:color="auto"/>
        <w:bottom w:val="none" w:sz="0" w:space="0" w:color="auto"/>
        <w:right w:val="none" w:sz="0" w:space="0" w:color="auto"/>
      </w:divBdr>
    </w:div>
    <w:div w:id="1932859153">
      <w:bodyDiv w:val="1"/>
      <w:marLeft w:val="0"/>
      <w:marRight w:val="0"/>
      <w:marTop w:val="0"/>
      <w:marBottom w:val="0"/>
      <w:divBdr>
        <w:top w:val="none" w:sz="0" w:space="0" w:color="auto"/>
        <w:left w:val="none" w:sz="0" w:space="0" w:color="auto"/>
        <w:bottom w:val="none" w:sz="0" w:space="0" w:color="auto"/>
        <w:right w:val="none" w:sz="0" w:space="0" w:color="auto"/>
      </w:divBdr>
    </w:div>
    <w:div w:id="1933511543">
      <w:bodyDiv w:val="1"/>
      <w:marLeft w:val="0"/>
      <w:marRight w:val="0"/>
      <w:marTop w:val="0"/>
      <w:marBottom w:val="0"/>
      <w:divBdr>
        <w:top w:val="none" w:sz="0" w:space="0" w:color="auto"/>
        <w:left w:val="none" w:sz="0" w:space="0" w:color="auto"/>
        <w:bottom w:val="none" w:sz="0" w:space="0" w:color="auto"/>
        <w:right w:val="none" w:sz="0" w:space="0" w:color="auto"/>
      </w:divBdr>
    </w:div>
    <w:div w:id="1942302718">
      <w:bodyDiv w:val="1"/>
      <w:marLeft w:val="0"/>
      <w:marRight w:val="0"/>
      <w:marTop w:val="0"/>
      <w:marBottom w:val="0"/>
      <w:divBdr>
        <w:top w:val="none" w:sz="0" w:space="0" w:color="auto"/>
        <w:left w:val="none" w:sz="0" w:space="0" w:color="auto"/>
        <w:bottom w:val="none" w:sz="0" w:space="0" w:color="auto"/>
        <w:right w:val="none" w:sz="0" w:space="0" w:color="auto"/>
      </w:divBdr>
    </w:div>
    <w:div w:id="1945111162">
      <w:bodyDiv w:val="1"/>
      <w:marLeft w:val="0"/>
      <w:marRight w:val="0"/>
      <w:marTop w:val="0"/>
      <w:marBottom w:val="0"/>
      <w:divBdr>
        <w:top w:val="none" w:sz="0" w:space="0" w:color="auto"/>
        <w:left w:val="none" w:sz="0" w:space="0" w:color="auto"/>
        <w:bottom w:val="none" w:sz="0" w:space="0" w:color="auto"/>
        <w:right w:val="none" w:sz="0" w:space="0" w:color="auto"/>
      </w:divBdr>
    </w:div>
    <w:div w:id="1979794256">
      <w:bodyDiv w:val="1"/>
      <w:marLeft w:val="0"/>
      <w:marRight w:val="0"/>
      <w:marTop w:val="0"/>
      <w:marBottom w:val="0"/>
      <w:divBdr>
        <w:top w:val="none" w:sz="0" w:space="0" w:color="auto"/>
        <w:left w:val="none" w:sz="0" w:space="0" w:color="auto"/>
        <w:bottom w:val="none" w:sz="0" w:space="0" w:color="auto"/>
        <w:right w:val="none" w:sz="0" w:space="0" w:color="auto"/>
      </w:divBdr>
    </w:div>
    <w:div w:id="2007442555">
      <w:bodyDiv w:val="1"/>
      <w:marLeft w:val="0"/>
      <w:marRight w:val="0"/>
      <w:marTop w:val="0"/>
      <w:marBottom w:val="0"/>
      <w:divBdr>
        <w:top w:val="none" w:sz="0" w:space="0" w:color="auto"/>
        <w:left w:val="none" w:sz="0" w:space="0" w:color="auto"/>
        <w:bottom w:val="none" w:sz="0" w:space="0" w:color="auto"/>
        <w:right w:val="none" w:sz="0" w:space="0" w:color="auto"/>
      </w:divBdr>
    </w:div>
    <w:div w:id="2050521538">
      <w:bodyDiv w:val="1"/>
      <w:marLeft w:val="0"/>
      <w:marRight w:val="0"/>
      <w:marTop w:val="0"/>
      <w:marBottom w:val="0"/>
      <w:divBdr>
        <w:top w:val="none" w:sz="0" w:space="0" w:color="auto"/>
        <w:left w:val="none" w:sz="0" w:space="0" w:color="auto"/>
        <w:bottom w:val="none" w:sz="0" w:space="0" w:color="auto"/>
        <w:right w:val="none" w:sz="0" w:space="0" w:color="auto"/>
      </w:divBdr>
    </w:div>
    <w:div w:id="2056851026">
      <w:bodyDiv w:val="1"/>
      <w:marLeft w:val="0"/>
      <w:marRight w:val="0"/>
      <w:marTop w:val="0"/>
      <w:marBottom w:val="0"/>
      <w:divBdr>
        <w:top w:val="none" w:sz="0" w:space="0" w:color="auto"/>
        <w:left w:val="none" w:sz="0" w:space="0" w:color="auto"/>
        <w:bottom w:val="none" w:sz="0" w:space="0" w:color="auto"/>
        <w:right w:val="none" w:sz="0" w:space="0" w:color="auto"/>
      </w:divBdr>
    </w:div>
    <w:div w:id="2060132437">
      <w:bodyDiv w:val="1"/>
      <w:marLeft w:val="0"/>
      <w:marRight w:val="0"/>
      <w:marTop w:val="0"/>
      <w:marBottom w:val="0"/>
      <w:divBdr>
        <w:top w:val="none" w:sz="0" w:space="0" w:color="auto"/>
        <w:left w:val="none" w:sz="0" w:space="0" w:color="auto"/>
        <w:bottom w:val="none" w:sz="0" w:space="0" w:color="auto"/>
        <w:right w:val="none" w:sz="0" w:space="0" w:color="auto"/>
      </w:divBdr>
    </w:div>
    <w:div w:id="2064137528">
      <w:bodyDiv w:val="1"/>
      <w:marLeft w:val="0"/>
      <w:marRight w:val="0"/>
      <w:marTop w:val="0"/>
      <w:marBottom w:val="0"/>
      <w:divBdr>
        <w:top w:val="none" w:sz="0" w:space="0" w:color="auto"/>
        <w:left w:val="none" w:sz="0" w:space="0" w:color="auto"/>
        <w:bottom w:val="none" w:sz="0" w:space="0" w:color="auto"/>
        <w:right w:val="none" w:sz="0" w:space="0" w:color="auto"/>
      </w:divBdr>
    </w:div>
    <w:div w:id="2064328219">
      <w:bodyDiv w:val="1"/>
      <w:marLeft w:val="0"/>
      <w:marRight w:val="0"/>
      <w:marTop w:val="0"/>
      <w:marBottom w:val="0"/>
      <w:divBdr>
        <w:top w:val="none" w:sz="0" w:space="0" w:color="auto"/>
        <w:left w:val="none" w:sz="0" w:space="0" w:color="auto"/>
        <w:bottom w:val="none" w:sz="0" w:space="0" w:color="auto"/>
        <w:right w:val="none" w:sz="0" w:space="0" w:color="auto"/>
      </w:divBdr>
    </w:div>
    <w:div w:id="2064329504">
      <w:bodyDiv w:val="1"/>
      <w:marLeft w:val="0"/>
      <w:marRight w:val="0"/>
      <w:marTop w:val="0"/>
      <w:marBottom w:val="0"/>
      <w:divBdr>
        <w:top w:val="none" w:sz="0" w:space="0" w:color="auto"/>
        <w:left w:val="none" w:sz="0" w:space="0" w:color="auto"/>
        <w:bottom w:val="none" w:sz="0" w:space="0" w:color="auto"/>
        <w:right w:val="none" w:sz="0" w:space="0" w:color="auto"/>
      </w:divBdr>
    </w:div>
    <w:div w:id="2077238176">
      <w:bodyDiv w:val="1"/>
      <w:marLeft w:val="0"/>
      <w:marRight w:val="0"/>
      <w:marTop w:val="0"/>
      <w:marBottom w:val="0"/>
      <w:divBdr>
        <w:top w:val="none" w:sz="0" w:space="0" w:color="auto"/>
        <w:left w:val="none" w:sz="0" w:space="0" w:color="auto"/>
        <w:bottom w:val="none" w:sz="0" w:space="0" w:color="auto"/>
        <w:right w:val="none" w:sz="0" w:space="0" w:color="auto"/>
      </w:divBdr>
    </w:div>
    <w:div w:id="2084331143">
      <w:bodyDiv w:val="1"/>
      <w:marLeft w:val="0"/>
      <w:marRight w:val="0"/>
      <w:marTop w:val="0"/>
      <w:marBottom w:val="0"/>
      <w:divBdr>
        <w:top w:val="none" w:sz="0" w:space="0" w:color="auto"/>
        <w:left w:val="none" w:sz="0" w:space="0" w:color="auto"/>
        <w:bottom w:val="none" w:sz="0" w:space="0" w:color="auto"/>
        <w:right w:val="none" w:sz="0" w:space="0" w:color="auto"/>
      </w:divBdr>
    </w:div>
    <w:div w:id="2095859269">
      <w:bodyDiv w:val="1"/>
      <w:marLeft w:val="0"/>
      <w:marRight w:val="0"/>
      <w:marTop w:val="0"/>
      <w:marBottom w:val="0"/>
      <w:divBdr>
        <w:top w:val="none" w:sz="0" w:space="0" w:color="auto"/>
        <w:left w:val="none" w:sz="0" w:space="0" w:color="auto"/>
        <w:bottom w:val="none" w:sz="0" w:space="0" w:color="auto"/>
        <w:right w:val="none" w:sz="0" w:space="0" w:color="auto"/>
      </w:divBdr>
    </w:div>
    <w:div w:id="2098748528">
      <w:bodyDiv w:val="1"/>
      <w:marLeft w:val="0"/>
      <w:marRight w:val="0"/>
      <w:marTop w:val="0"/>
      <w:marBottom w:val="0"/>
      <w:divBdr>
        <w:top w:val="none" w:sz="0" w:space="0" w:color="auto"/>
        <w:left w:val="none" w:sz="0" w:space="0" w:color="auto"/>
        <w:bottom w:val="none" w:sz="0" w:space="0" w:color="auto"/>
        <w:right w:val="none" w:sz="0" w:space="0" w:color="auto"/>
      </w:divBdr>
    </w:div>
    <w:div w:id="2103140744">
      <w:bodyDiv w:val="1"/>
      <w:marLeft w:val="0"/>
      <w:marRight w:val="0"/>
      <w:marTop w:val="0"/>
      <w:marBottom w:val="0"/>
      <w:divBdr>
        <w:top w:val="none" w:sz="0" w:space="0" w:color="auto"/>
        <w:left w:val="none" w:sz="0" w:space="0" w:color="auto"/>
        <w:bottom w:val="none" w:sz="0" w:space="0" w:color="auto"/>
        <w:right w:val="none" w:sz="0" w:space="0" w:color="auto"/>
      </w:divBdr>
    </w:div>
    <w:div w:id="2109350994">
      <w:bodyDiv w:val="1"/>
      <w:marLeft w:val="0"/>
      <w:marRight w:val="0"/>
      <w:marTop w:val="0"/>
      <w:marBottom w:val="0"/>
      <w:divBdr>
        <w:top w:val="none" w:sz="0" w:space="0" w:color="auto"/>
        <w:left w:val="none" w:sz="0" w:space="0" w:color="auto"/>
        <w:bottom w:val="none" w:sz="0" w:space="0" w:color="auto"/>
        <w:right w:val="none" w:sz="0" w:space="0" w:color="auto"/>
      </w:divBdr>
    </w:div>
    <w:div w:id="2141533729">
      <w:bodyDiv w:val="1"/>
      <w:marLeft w:val="0"/>
      <w:marRight w:val="0"/>
      <w:marTop w:val="0"/>
      <w:marBottom w:val="0"/>
      <w:divBdr>
        <w:top w:val="none" w:sz="0" w:space="0" w:color="auto"/>
        <w:left w:val="none" w:sz="0" w:space="0" w:color="auto"/>
        <w:bottom w:val="none" w:sz="0" w:space="0" w:color="auto"/>
        <w:right w:val="none" w:sz="0" w:space="0" w:color="auto"/>
      </w:divBdr>
    </w:div>
    <w:div w:id="2143187145">
      <w:bodyDiv w:val="1"/>
      <w:marLeft w:val="0"/>
      <w:marRight w:val="0"/>
      <w:marTop w:val="0"/>
      <w:marBottom w:val="0"/>
      <w:divBdr>
        <w:top w:val="none" w:sz="0" w:space="0" w:color="auto"/>
        <w:left w:val="none" w:sz="0" w:space="0" w:color="auto"/>
        <w:bottom w:val="none" w:sz="0" w:space="0" w:color="auto"/>
        <w:right w:val="none" w:sz="0" w:space="0" w:color="auto"/>
      </w:divBdr>
    </w:div>
    <w:div w:id="2143687555">
      <w:bodyDiv w:val="1"/>
      <w:marLeft w:val="0"/>
      <w:marRight w:val="0"/>
      <w:marTop w:val="0"/>
      <w:marBottom w:val="0"/>
      <w:divBdr>
        <w:top w:val="none" w:sz="0" w:space="0" w:color="auto"/>
        <w:left w:val="none" w:sz="0" w:space="0" w:color="auto"/>
        <w:bottom w:val="none" w:sz="0" w:space="0" w:color="auto"/>
        <w:right w:val="none" w:sz="0" w:space="0" w:color="auto"/>
      </w:divBdr>
    </w:div>
    <w:div w:id="2146198061">
      <w:bodyDiv w:val="1"/>
      <w:marLeft w:val="0"/>
      <w:marRight w:val="0"/>
      <w:marTop w:val="0"/>
      <w:marBottom w:val="0"/>
      <w:divBdr>
        <w:top w:val="none" w:sz="0" w:space="0" w:color="auto"/>
        <w:left w:val="none" w:sz="0" w:space="0" w:color="auto"/>
        <w:bottom w:val="none" w:sz="0" w:space="0" w:color="auto"/>
        <w:right w:val="none" w:sz="0" w:space="0" w:color="auto"/>
      </w:divBdr>
    </w:div>
    <w:div w:id="2146894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hyperlink" Target="https://www.cdc.gov/coronavirus/2019-ncov/hcp/clinical-guidance-management-patients.html" TargetMode="External"/><Relationship Id="rId21" Type="http://schemas.openxmlformats.org/officeDocument/2006/relationships/chart" Target="charts/chart13.xml"/><Relationship Id="rId34" Type="http://schemas.openxmlformats.org/officeDocument/2006/relationships/hyperlink" Target="https://www.imperial.ac.uk/media/imperial-college/medicine/sph/ide/gida-fellowships/Imperial-College-COVID19-transmissibility-25-01-2020.pdf" TargetMode="External"/><Relationship Id="rId42" Type="http://schemas.openxmlformats.org/officeDocument/2006/relationships/hyperlink" Target="https://www.dhs.wisconsin.gov/covid-19/data.htm"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8.xml"/><Relationship Id="rId29" Type="http://schemas.openxmlformats.org/officeDocument/2006/relationships/chart" Target="charts/chart2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chart" Target="charts/chart24.xml"/><Relationship Id="rId37" Type="http://schemas.openxmlformats.org/officeDocument/2006/relationships/hyperlink" Target="https://www.unacast.com/covid19/social-distancing-scoreboard" TargetMode="External"/><Relationship Id="rId40" Type="http://schemas.openxmlformats.org/officeDocument/2006/relationships/hyperlink" Target="https://alhill.shinyapps.io/COVID19seir/" TargetMode="External"/><Relationship Id="rId45" Type="http://schemas.openxmlformats.org/officeDocument/2006/relationships/hyperlink" Target="https://www1.nyc.gov/site/doh/covid/covid-19-data.page" TargetMode="Externa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chart" Target="charts/chart20.xml"/><Relationship Id="rId36" Type="http://schemas.openxmlformats.org/officeDocument/2006/relationships/hyperlink" Target="https://www.google.com/covid19/mobility/" TargetMode="Externa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chart" Target="charts/chart23.xml"/><Relationship Id="rId44" Type="http://schemas.openxmlformats.org/officeDocument/2006/relationships/hyperlink" Target="https://www.researchgate.net/publication/339915690_Quantifying_undetected_COVID-19_cases_and_effects_of_containment_measures_in_Italy_Predicting_phase_2_dynamics"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2.xml"/><Relationship Id="rId35" Type="http://schemas.openxmlformats.org/officeDocument/2006/relationships/hyperlink" Target="https://geods.geography.wisc.edu/covid19/physical-distancing/" TargetMode="External"/><Relationship Id="rId43" Type="http://schemas.openxmlformats.org/officeDocument/2006/relationships/hyperlink" Target="https://doi.org/10.1093/jtm/taaa021"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chart" Target="charts/chart25.xml"/><Relationship Id="rId38" Type="http://schemas.openxmlformats.org/officeDocument/2006/relationships/hyperlink" Target="https://data.census.gov/cedsci/" TargetMode="External"/><Relationship Id="rId46" Type="http://schemas.openxmlformats.org/officeDocument/2006/relationships/footer" Target="footer1.xml"/><Relationship Id="rId20" Type="http://schemas.openxmlformats.org/officeDocument/2006/relationships/chart" Target="charts/chart12.xml"/><Relationship Id="rId41" Type="http://schemas.openxmlformats.org/officeDocument/2006/relationships/hyperlink" Target="https://publichealthmdc.com/coronavirus/dashboar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agoz\Desktop\oga1\Covid-19\ABM\code\CovidABM\CovidABM\Wisconsin%20projections\Output_summary_graphs_Dane.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Dane.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fires\OneDrive\Documents\COVID-19\COVID-19%20Work\Runs\SA1\Figure%20Dane.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Milwaukee.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fires\OneDrive\Documents\COVID-19\COVID-19%20Work\Runs\SA1\Figure%20Milwaukee.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NYC.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fires\OneDrive\Documents\COVID-19\COVID-19%20Work\Runs\SA1\Figure%20NYC.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lagoz\Desktop\oga1\Covid-19\ABM\code\CovidABM\CovidABM\NYC\Output_summary_graphs_NYC%20adjustment%20-%20SA2-test=0.50.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fires\OneDrive\Documents\COVID-19%20Work\Runs\SA2%200.25%25\Vaccine%20Effectiveness\Figure%20NYC.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fires\OneDrive\Documents\COVID-19%20Work\Runs\SA2%200.25%25\Vaccine%20Effectiveness\Figure%20NYC.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fires\OneDrive\Documents\COVID-19%20Work\Runs\SA2%200.25%25\Vaccine%20Effectiveness\Figure%20NYC.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agoz\Desktop\oga1\Covid-19\ABM\code\CovidABM\CovidABM\Wisconsin%20projections\Output_summary_graphs_Milwaukee.xlsx" TargetMode="External"/><Relationship Id="rId2" Type="http://schemas.microsoft.com/office/2011/relationships/chartColorStyle" Target="colors1.xml"/><Relationship Id="rId1" Type="http://schemas.microsoft.com/office/2011/relationships/chartStyle" Target="style1.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fires\OneDrive\Documents\COVID-19%20Work\Runs\SA2%200.25%25\Vaccine%20Effectiveness\Figure%20NYC.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lagoz\Desktop\oga1\Covid-19\paper-2\run%20results%20used%20in%20paper\Output_summary_graphs_NYC%20adjustment%20-%20SA3-vacc%20reduces%20trans.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fires\OneDrive\Documents\COVID-19%20Work\Runs\SA3%200.25%25\Vaccine%20Effectiveness\Figure%20NYC.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fires\OneDrive\Documents\COVID-19%20Work\Runs\SA3%200.25%25\Vaccine%20Effectiveness\Figure%20NYC.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fires\OneDrive\Documents\COVID-19%20Work\Runs\SA3%200.25%25\Vaccine%20Effectiveness\Figure%20NYC.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fires\OneDrive\Documents\COVID-19%20Work\Runs\SA3%200.25%25\Vaccine%20Effectiveness\Figure%20NYC.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agoz\Desktop\oga1\Covid-19\ABM\code\CovidABM\CovidABM\NYC\Output_summary_graphs_NYC%20adjustment%20-%20best.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Dane.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Dane.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Milwaukee.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Milwaukee.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NYC.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fires\OneDrive\Documents\COVID-19%20Work\Runs\SA1%200.25%25\Vaccine%20Effectiveness\Figure%20NYC.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69031347496657"/>
          <c:y val="7.8219878834436166E-2"/>
          <c:w val="0.84059533831855926"/>
          <c:h val="0.79115800808649472"/>
        </c:manualLayout>
      </c:layout>
      <c:scatterChart>
        <c:scatterStyle val="lineMarker"/>
        <c:varyColors val="0"/>
        <c:ser>
          <c:idx val="5"/>
          <c:order val="0"/>
          <c:tx>
            <c:strRef>
              <c:f>'Dane County data'!$B$1</c:f>
              <c:strCache>
                <c:ptCount val="1"/>
                <c:pt idx="0">
                  <c:v>Dane County- actual confirmed cases</c:v>
                </c:pt>
              </c:strCache>
            </c:strRef>
          </c:tx>
          <c:spPr>
            <a:ln>
              <a:noFill/>
            </a:ln>
          </c:spPr>
          <c:xVal>
            <c:numRef>
              <c:f>'Dane County data'!$A$2:$A$639</c:f>
              <c:numCache>
                <c:formatCode>[$-409]d\-mmm;@</c:formatCode>
                <c:ptCount val="638"/>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numCache>
            </c:numRef>
          </c:xVal>
          <c:yVal>
            <c:numRef>
              <c:f>'Dane County data'!$B$2:$B$639</c:f>
              <c:numCache>
                <c:formatCode>0</c:formatCode>
                <c:ptCount val="638"/>
                <c:pt idx="0">
                  <c:v>10</c:v>
                </c:pt>
                <c:pt idx="1">
                  <c:v>19</c:v>
                </c:pt>
                <c:pt idx="2">
                  <c:v>23</c:v>
                </c:pt>
                <c:pt idx="3">
                  <c:v>27</c:v>
                </c:pt>
                <c:pt idx="4">
                  <c:v>32</c:v>
                </c:pt>
                <c:pt idx="5">
                  <c:v>49</c:v>
                </c:pt>
                <c:pt idx="6">
                  <c:v>61</c:v>
                </c:pt>
                <c:pt idx="7">
                  <c:v>70</c:v>
                </c:pt>
                <c:pt idx="8">
                  <c:v>72</c:v>
                </c:pt>
                <c:pt idx="9">
                  <c:v>88</c:v>
                </c:pt>
                <c:pt idx="10">
                  <c:v>114</c:v>
                </c:pt>
                <c:pt idx="11">
                  <c:v>133</c:v>
                </c:pt>
                <c:pt idx="12">
                  <c:v>158</c:v>
                </c:pt>
                <c:pt idx="13">
                  <c:v>172</c:v>
                </c:pt>
                <c:pt idx="14">
                  <c:v>187</c:v>
                </c:pt>
                <c:pt idx="15">
                  <c:v>209</c:v>
                </c:pt>
                <c:pt idx="16">
                  <c:v>232</c:v>
                </c:pt>
                <c:pt idx="17">
                  <c:v>238</c:v>
                </c:pt>
                <c:pt idx="18">
                  <c:v>252</c:v>
                </c:pt>
                <c:pt idx="19">
                  <c:v>269</c:v>
                </c:pt>
                <c:pt idx="20">
                  <c:v>280</c:v>
                </c:pt>
                <c:pt idx="21">
                  <c:v>292</c:v>
                </c:pt>
                <c:pt idx="22">
                  <c:v>303</c:v>
                </c:pt>
                <c:pt idx="23">
                  <c:v>306</c:v>
                </c:pt>
                <c:pt idx="24">
                  <c:v>313</c:v>
                </c:pt>
                <c:pt idx="25">
                  <c:v>324</c:v>
                </c:pt>
                <c:pt idx="26">
                  <c:v>332</c:v>
                </c:pt>
                <c:pt idx="27">
                  <c:v>339</c:v>
                </c:pt>
                <c:pt idx="28">
                  <c:v>342</c:v>
                </c:pt>
                <c:pt idx="29">
                  <c:v>348</c:v>
                </c:pt>
                <c:pt idx="30">
                  <c:v>350</c:v>
                </c:pt>
                <c:pt idx="31">
                  <c:v>352</c:v>
                </c:pt>
                <c:pt idx="32">
                  <c:v>357</c:v>
                </c:pt>
                <c:pt idx="33">
                  <c:v>361</c:v>
                </c:pt>
                <c:pt idx="34">
                  <c:v>365</c:v>
                </c:pt>
                <c:pt idx="35">
                  <c:v>382</c:v>
                </c:pt>
                <c:pt idx="36">
                  <c:v>387</c:v>
                </c:pt>
                <c:pt idx="37">
                  <c:v>387</c:v>
                </c:pt>
                <c:pt idx="38">
                  <c:v>390</c:v>
                </c:pt>
                <c:pt idx="39">
                  <c:v>399</c:v>
                </c:pt>
                <c:pt idx="40">
                  <c:v>401</c:v>
                </c:pt>
                <c:pt idx="41">
                  <c:v>405</c:v>
                </c:pt>
                <c:pt idx="42">
                  <c:v>414</c:v>
                </c:pt>
                <c:pt idx="43">
                  <c:v>417</c:v>
                </c:pt>
                <c:pt idx="44">
                  <c:v>424</c:v>
                </c:pt>
                <c:pt idx="45">
                  <c:v>428</c:v>
                </c:pt>
                <c:pt idx="46">
                  <c:v>430</c:v>
                </c:pt>
                <c:pt idx="47">
                  <c:v>433</c:v>
                </c:pt>
                <c:pt idx="48">
                  <c:v>438</c:v>
                </c:pt>
                <c:pt idx="49">
                  <c:v>444</c:v>
                </c:pt>
                <c:pt idx="50">
                  <c:v>444</c:v>
                </c:pt>
                <c:pt idx="51">
                  <c:v>445</c:v>
                </c:pt>
                <c:pt idx="52">
                  <c:v>447</c:v>
                </c:pt>
                <c:pt idx="53">
                  <c:v>455</c:v>
                </c:pt>
                <c:pt idx="54">
                  <c:v>465</c:v>
                </c:pt>
                <c:pt idx="55">
                  <c:v>472</c:v>
                </c:pt>
                <c:pt idx="56">
                  <c:v>474</c:v>
                </c:pt>
                <c:pt idx="57">
                  <c:v>477</c:v>
                </c:pt>
                <c:pt idx="58">
                  <c:v>490</c:v>
                </c:pt>
                <c:pt idx="59">
                  <c:v>494</c:v>
                </c:pt>
                <c:pt idx="60">
                  <c:v>507</c:v>
                </c:pt>
                <c:pt idx="61">
                  <c:v>519</c:v>
                </c:pt>
                <c:pt idx="62">
                  <c:v>537</c:v>
                </c:pt>
                <c:pt idx="63">
                  <c:v>538</c:v>
                </c:pt>
                <c:pt idx="64">
                  <c:v>541</c:v>
                </c:pt>
                <c:pt idx="65">
                  <c:v>563</c:v>
                </c:pt>
                <c:pt idx="66">
                  <c:v>576</c:v>
                </c:pt>
                <c:pt idx="67">
                  <c:v>587</c:v>
                </c:pt>
                <c:pt idx="68">
                  <c:v>594</c:v>
                </c:pt>
                <c:pt idx="69">
                  <c:v>596</c:v>
                </c:pt>
                <c:pt idx="70">
                  <c:v>604</c:v>
                </c:pt>
                <c:pt idx="71">
                  <c:v>630</c:v>
                </c:pt>
                <c:pt idx="72">
                  <c:v>653</c:v>
                </c:pt>
                <c:pt idx="73">
                  <c:v>679</c:v>
                </c:pt>
                <c:pt idx="74">
                  <c:v>705</c:v>
                </c:pt>
                <c:pt idx="75">
                  <c:v>723</c:v>
                </c:pt>
                <c:pt idx="76">
                  <c:v>730</c:v>
                </c:pt>
                <c:pt idx="77">
                  <c:v>735</c:v>
                </c:pt>
                <c:pt idx="78">
                  <c:v>759</c:v>
                </c:pt>
                <c:pt idx="79">
                  <c:v>773</c:v>
                </c:pt>
                <c:pt idx="80">
                  <c:v>789</c:v>
                </c:pt>
                <c:pt idx="81">
                  <c:v>800</c:v>
                </c:pt>
                <c:pt idx="82">
                  <c:v>814</c:v>
                </c:pt>
                <c:pt idx="83">
                  <c:v>843</c:v>
                </c:pt>
                <c:pt idx="84">
                  <c:v>856</c:v>
                </c:pt>
                <c:pt idx="85">
                  <c:v>871</c:v>
                </c:pt>
                <c:pt idx="86">
                  <c:v>884</c:v>
                </c:pt>
                <c:pt idx="87" formatCode="General">
                  <c:v>896</c:v>
                </c:pt>
                <c:pt idx="88" formatCode="General">
                  <c:v>930</c:v>
                </c:pt>
                <c:pt idx="89" formatCode="General">
                  <c:v>933</c:v>
                </c:pt>
                <c:pt idx="90">
                  <c:v>956</c:v>
                </c:pt>
                <c:pt idx="91">
                  <c:v>968</c:v>
                </c:pt>
                <c:pt idx="92" formatCode="General">
                  <c:v>980</c:v>
                </c:pt>
                <c:pt idx="93">
                  <c:v>1000</c:v>
                </c:pt>
                <c:pt idx="94">
                  <c:v>1023</c:v>
                </c:pt>
                <c:pt idx="95">
                  <c:v>1046</c:v>
                </c:pt>
                <c:pt idx="96">
                  <c:v>1071</c:v>
                </c:pt>
                <c:pt idx="97">
                  <c:v>1111</c:v>
                </c:pt>
                <c:pt idx="98">
                  <c:v>1141</c:v>
                </c:pt>
                <c:pt idx="99">
                  <c:v>1172</c:v>
                </c:pt>
                <c:pt idx="100">
                  <c:v>1245</c:v>
                </c:pt>
                <c:pt idx="101">
                  <c:v>1350</c:v>
                </c:pt>
                <c:pt idx="102">
                  <c:v>1446</c:v>
                </c:pt>
                <c:pt idx="103">
                  <c:v>1525</c:v>
                </c:pt>
                <c:pt idx="104">
                  <c:v>1650</c:v>
                </c:pt>
                <c:pt idx="105">
                  <c:v>1751</c:v>
                </c:pt>
                <c:pt idx="106">
                  <c:v>1876</c:v>
                </c:pt>
                <c:pt idx="107">
                  <c:v>1952</c:v>
                </c:pt>
                <c:pt idx="108">
                  <c:v>2075</c:v>
                </c:pt>
                <c:pt idx="109">
                  <c:v>2192</c:v>
                </c:pt>
                <c:pt idx="110">
                  <c:v>2302</c:v>
                </c:pt>
                <c:pt idx="111">
                  <c:v>2381</c:v>
                </c:pt>
                <c:pt idx="112">
                  <c:v>2475</c:v>
                </c:pt>
                <c:pt idx="113">
                  <c:v>2510</c:v>
                </c:pt>
                <c:pt idx="114">
                  <c:v>2597</c:v>
                </c:pt>
                <c:pt idx="115" formatCode="General">
                  <c:v>2652</c:v>
                </c:pt>
                <c:pt idx="116" formatCode="General">
                  <c:v>2771</c:v>
                </c:pt>
                <c:pt idx="117">
                  <c:v>2889</c:v>
                </c:pt>
                <c:pt idx="118">
                  <c:v>2995</c:v>
                </c:pt>
                <c:pt idx="119">
                  <c:v>3071</c:v>
                </c:pt>
                <c:pt idx="120">
                  <c:v>3151</c:v>
                </c:pt>
                <c:pt idx="121">
                  <c:v>3250</c:v>
                </c:pt>
                <c:pt idx="122">
                  <c:v>3298</c:v>
                </c:pt>
                <c:pt idx="123">
                  <c:v>3376</c:v>
                </c:pt>
                <c:pt idx="124">
                  <c:v>3438</c:v>
                </c:pt>
                <c:pt idx="125">
                  <c:v>3495</c:v>
                </c:pt>
                <c:pt idx="126">
                  <c:v>3529</c:v>
                </c:pt>
                <c:pt idx="127">
                  <c:v>3562</c:v>
                </c:pt>
                <c:pt idx="128">
                  <c:v>3623</c:v>
                </c:pt>
                <c:pt idx="129">
                  <c:v>3666</c:v>
                </c:pt>
                <c:pt idx="130">
                  <c:v>3729</c:v>
                </c:pt>
                <c:pt idx="131">
                  <c:v>3776</c:v>
                </c:pt>
                <c:pt idx="132">
                  <c:v>3825</c:v>
                </c:pt>
                <c:pt idx="133">
                  <c:v>3870</c:v>
                </c:pt>
                <c:pt idx="134">
                  <c:v>3904</c:v>
                </c:pt>
                <c:pt idx="135" formatCode="General">
                  <c:v>3970</c:v>
                </c:pt>
                <c:pt idx="136" formatCode="General">
                  <c:v>4007</c:v>
                </c:pt>
                <c:pt idx="137" formatCode="General">
                  <c:v>4086</c:v>
                </c:pt>
                <c:pt idx="138" formatCode="General">
                  <c:v>4112</c:v>
                </c:pt>
                <c:pt idx="139" formatCode="General">
                  <c:v>4198</c:v>
                </c:pt>
                <c:pt idx="140" formatCode="General">
                  <c:v>4230</c:v>
                </c:pt>
                <c:pt idx="141" formatCode="General">
                  <c:v>4263</c:v>
                </c:pt>
                <c:pt idx="142" formatCode="General">
                  <c:v>4340</c:v>
                </c:pt>
                <c:pt idx="143" formatCode="General">
                  <c:v>4376</c:v>
                </c:pt>
                <c:pt idx="144" formatCode="General">
                  <c:v>4436</c:v>
                </c:pt>
                <c:pt idx="145" formatCode="General">
                  <c:v>4492</c:v>
                </c:pt>
                <c:pt idx="146" formatCode="General">
                  <c:v>4536</c:v>
                </c:pt>
                <c:pt idx="147" formatCode="General">
                  <c:v>4554</c:v>
                </c:pt>
                <c:pt idx="148" formatCode="General">
                  <c:v>4578</c:v>
                </c:pt>
                <c:pt idx="149" formatCode="General">
                  <c:v>4630</c:v>
                </c:pt>
                <c:pt idx="150" formatCode="General">
                  <c:v>4666</c:v>
                </c:pt>
                <c:pt idx="151" formatCode="General">
                  <c:v>4749</c:v>
                </c:pt>
                <c:pt idx="152" formatCode="General">
                  <c:v>4783</c:v>
                </c:pt>
                <c:pt idx="153" formatCode="General">
                  <c:v>4849</c:v>
                </c:pt>
                <c:pt idx="154" formatCode="General">
                  <c:v>4874</c:v>
                </c:pt>
                <c:pt idx="155" formatCode="General">
                  <c:v>4890</c:v>
                </c:pt>
                <c:pt idx="156" formatCode="General">
                  <c:v>4924</c:v>
                </c:pt>
                <c:pt idx="157" formatCode="General">
                  <c:v>4955</c:v>
                </c:pt>
                <c:pt idx="158" formatCode="General">
                  <c:v>4998</c:v>
                </c:pt>
                <c:pt idx="159" formatCode="General">
                  <c:v>5053</c:v>
                </c:pt>
                <c:pt idx="160" formatCode="General">
                  <c:v>5088</c:v>
                </c:pt>
                <c:pt idx="161" formatCode="General">
                  <c:v>5117</c:v>
                </c:pt>
                <c:pt idx="162" formatCode="General">
                  <c:v>5161</c:v>
                </c:pt>
                <c:pt idx="163" formatCode="General">
                  <c:v>5209</c:v>
                </c:pt>
                <c:pt idx="164" formatCode="General">
                  <c:v>5294</c:v>
                </c:pt>
                <c:pt idx="165" formatCode="General">
                  <c:v>5330</c:v>
                </c:pt>
                <c:pt idx="166" formatCode="General">
                  <c:v>5367</c:v>
                </c:pt>
                <c:pt idx="167" formatCode="General">
                  <c:v>5426</c:v>
                </c:pt>
                <c:pt idx="168" formatCode="General">
                  <c:v>5429</c:v>
                </c:pt>
                <c:pt idx="169" formatCode="General">
                  <c:v>5520</c:v>
                </c:pt>
                <c:pt idx="170" formatCode="General">
                  <c:v>5564</c:v>
                </c:pt>
                <c:pt idx="171" formatCode="General">
                  <c:v>5639</c:v>
                </c:pt>
                <c:pt idx="172" formatCode="General">
                  <c:v>5799</c:v>
                </c:pt>
                <c:pt idx="173" formatCode="General">
                  <c:v>5961</c:v>
                </c:pt>
                <c:pt idx="174" formatCode="General">
                  <c:v>6118</c:v>
                </c:pt>
                <c:pt idx="175" formatCode="General">
                  <c:v>6208</c:v>
                </c:pt>
                <c:pt idx="176" formatCode="General">
                  <c:v>6427</c:v>
                </c:pt>
                <c:pt idx="177" formatCode="General">
                  <c:v>6489</c:v>
                </c:pt>
                <c:pt idx="178" formatCode="General">
                  <c:v>6971</c:v>
                </c:pt>
                <c:pt idx="179" formatCode="General">
                  <c:v>7254</c:v>
                </c:pt>
                <c:pt idx="180" formatCode="General">
                  <c:v>7389</c:v>
                </c:pt>
                <c:pt idx="182" formatCode="General">
                  <c:v>7846</c:v>
                </c:pt>
                <c:pt idx="183" formatCode="General">
                  <c:v>7896</c:v>
                </c:pt>
                <c:pt idx="184" formatCode="General">
                  <c:v>7984</c:v>
                </c:pt>
                <c:pt idx="185" formatCode="General">
                  <c:v>8242</c:v>
                </c:pt>
                <c:pt idx="186" formatCode="General">
                  <c:v>8455</c:v>
                </c:pt>
                <c:pt idx="187" formatCode="General">
                  <c:v>8635</c:v>
                </c:pt>
                <c:pt idx="188" formatCode="General">
                  <c:v>8815</c:v>
                </c:pt>
                <c:pt idx="189" formatCode="General">
                  <c:v>8895</c:v>
                </c:pt>
                <c:pt idx="190" formatCode="General">
                  <c:v>8947</c:v>
                </c:pt>
                <c:pt idx="191" formatCode="General">
                  <c:v>9040</c:v>
                </c:pt>
                <c:pt idx="192" formatCode="General">
                  <c:v>9203</c:v>
                </c:pt>
                <c:pt idx="193" formatCode="General">
                  <c:v>9345</c:v>
                </c:pt>
                <c:pt idx="194" formatCode="General">
                  <c:v>9488</c:v>
                </c:pt>
                <c:pt idx="195" formatCode="General">
                  <c:v>9607</c:v>
                </c:pt>
                <c:pt idx="196" formatCode="General">
                  <c:v>9763</c:v>
                </c:pt>
                <c:pt idx="197" formatCode="General">
                  <c:v>9857</c:v>
                </c:pt>
                <c:pt idx="198" formatCode="General">
                  <c:v>10129</c:v>
                </c:pt>
                <c:pt idx="199" formatCode="General">
                  <c:v>10201</c:v>
                </c:pt>
                <c:pt idx="200" formatCode="General">
                  <c:v>10217</c:v>
                </c:pt>
                <c:pt idx="201" formatCode="General">
                  <c:v>10339</c:v>
                </c:pt>
                <c:pt idx="202" formatCode="General">
                  <c:v>10452</c:v>
                </c:pt>
                <c:pt idx="203" formatCode="General">
                  <c:v>10514</c:v>
                </c:pt>
                <c:pt idx="204" formatCode="General">
                  <c:v>10671</c:v>
                </c:pt>
                <c:pt idx="205" formatCode="General">
                  <c:v>10734</c:v>
                </c:pt>
                <c:pt idx="206" formatCode="General">
                  <c:v>10841</c:v>
                </c:pt>
                <c:pt idx="207" formatCode="General">
                  <c:v>11035</c:v>
                </c:pt>
                <c:pt idx="208" formatCode="General">
                  <c:v>11240</c:v>
                </c:pt>
                <c:pt idx="209" formatCode="General">
                  <c:v>11421</c:v>
                </c:pt>
                <c:pt idx="210" formatCode="General">
                  <c:v>11585</c:v>
                </c:pt>
                <c:pt idx="211" formatCode="General">
                  <c:v>11693</c:v>
                </c:pt>
                <c:pt idx="212" formatCode="General">
                  <c:v>11855</c:v>
                </c:pt>
                <c:pt idx="213" formatCode="General">
                  <c:v>12072</c:v>
                </c:pt>
                <c:pt idx="214" formatCode="General">
                  <c:v>12296</c:v>
                </c:pt>
                <c:pt idx="215" formatCode="General">
                  <c:v>12296</c:v>
                </c:pt>
                <c:pt idx="216" formatCode="General">
                  <c:v>12509</c:v>
                </c:pt>
                <c:pt idx="217" formatCode="General">
                  <c:v>12516</c:v>
                </c:pt>
                <c:pt idx="218" formatCode="General">
                  <c:v>12821</c:v>
                </c:pt>
                <c:pt idx="219" formatCode="General">
                  <c:v>13121</c:v>
                </c:pt>
                <c:pt idx="220">
                  <c:v>13315</c:v>
                </c:pt>
                <c:pt idx="221">
                  <c:v>13555</c:v>
                </c:pt>
                <c:pt idx="222">
                  <c:v>13831</c:v>
                </c:pt>
                <c:pt idx="223">
                  <c:v>14126</c:v>
                </c:pt>
                <c:pt idx="224">
                  <c:v>14305</c:v>
                </c:pt>
                <c:pt idx="225" formatCode="General">
                  <c:v>14560</c:v>
                </c:pt>
                <c:pt idx="226" formatCode="General">
                  <c:v>14929</c:v>
                </c:pt>
                <c:pt idx="227" formatCode="General">
                  <c:v>15153</c:v>
                </c:pt>
                <c:pt idx="228">
                  <c:v>15521</c:v>
                </c:pt>
                <c:pt idx="229">
                  <c:v>15839</c:v>
                </c:pt>
                <c:pt idx="230">
                  <c:v>16011</c:v>
                </c:pt>
                <c:pt idx="231">
                  <c:v>16207</c:v>
                </c:pt>
                <c:pt idx="232">
                  <c:v>16768</c:v>
                </c:pt>
                <c:pt idx="233">
                  <c:v>16963</c:v>
                </c:pt>
                <c:pt idx="234">
                  <c:v>17295</c:v>
                </c:pt>
                <c:pt idx="235" formatCode="General">
                  <c:v>17807</c:v>
                </c:pt>
                <c:pt idx="236" formatCode="General">
                  <c:v>18274</c:v>
                </c:pt>
                <c:pt idx="237" formatCode="General">
                  <c:v>18523</c:v>
                </c:pt>
                <c:pt idx="238" formatCode="General">
                  <c:v>18797</c:v>
                </c:pt>
                <c:pt idx="239" formatCode="General">
                  <c:v>19494</c:v>
                </c:pt>
                <c:pt idx="240" formatCode="General">
                  <c:v>19956</c:v>
                </c:pt>
                <c:pt idx="241" formatCode="General">
                  <c:v>20590</c:v>
                </c:pt>
                <c:pt idx="242" formatCode="General">
                  <c:v>21055</c:v>
                </c:pt>
                <c:pt idx="243" formatCode="General">
                  <c:v>21348</c:v>
                </c:pt>
                <c:pt idx="244" formatCode="General">
                  <c:v>21720</c:v>
                </c:pt>
                <c:pt idx="245" formatCode="General">
                  <c:v>22223</c:v>
                </c:pt>
                <c:pt idx="246" formatCode="General">
                  <c:v>22930</c:v>
                </c:pt>
                <c:pt idx="247" formatCode="General">
                  <c:v>23474</c:v>
                </c:pt>
                <c:pt idx="248" formatCode="General">
                  <c:v>23869</c:v>
                </c:pt>
                <c:pt idx="249" formatCode="General">
                  <c:v>24317</c:v>
                </c:pt>
                <c:pt idx="250" formatCode="General">
                  <c:v>24654</c:v>
                </c:pt>
                <c:pt idx="251" formatCode="General">
                  <c:v>24866</c:v>
                </c:pt>
                <c:pt idx="252" formatCode="General">
                  <c:v>25006</c:v>
                </c:pt>
                <c:pt idx="253" formatCode="General">
                  <c:v>25755</c:v>
                </c:pt>
                <c:pt idx="254" formatCode="General">
                  <c:v>25990</c:v>
                </c:pt>
                <c:pt idx="255" formatCode="General">
                  <c:v>26367</c:v>
                </c:pt>
                <c:pt idx="256" formatCode="General">
                  <c:v>26412</c:v>
                </c:pt>
                <c:pt idx="257" formatCode="General">
                  <c:v>26843</c:v>
                </c:pt>
                <c:pt idx="258" formatCode="General">
                  <c:v>27236</c:v>
                </c:pt>
                <c:pt idx="259" formatCode="General">
                  <c:v>27489</c:v>
                </c:pt>
                <c:pt idx="260" formatCode="General">
                  <c:v>27600</c:v>
                </c:pt>
                <c:pt idx="261" formatCode="General">
                  <c:v>27830</c:v>
                </c:pt>
                <c:pt idx="262" formatCode="General">
                  <c:v>28610</c:v>
                </c:pt>
                <c:pt idx="263" formatCode="General">
                  <c:v>28610</c:v>
                </c:pt>
                <c:pt idx="264" formatCode="General">
                  <c:v>28947</c:v>
                </c:pt>
                <c:pt idx="265" formatCode="General">
                  <c:v>29053</c:v>
                </c:pt>
                <c:pt idx="266" formatCode="General">
                  <c:v>29303</c:v>
                </c:pt>
                <c:pt idx="267" formatCode="General">
                  <c:v>29450</c:v>
                </c:pt>
                <c:pt idx="268" formatCode="General">
                  <c:v>29616</c:v>
                </c:pt>
                <c:pt idx="269" formatCode="General">
                  <c:v>29864</c:v>
                </c:pt>
                <c:pt idx="270" formatCode="General">
                  <c:v>30032</c:v>
                </c:pt>
                <c:pt idx="271" formatCode="General">
                  <c:v>30250</c:v>
                </c:pt>
                <c:pt idx="272" formatCode="General">
                  <c:v>30474</c:v>
                </c:pt>
                <c:pt idx="273" formatCode="General">
                  <c:v>30653</c:v>
                </c:pt>
                <c:pt idx="274" formatCode="General">
                  <c:v>30682</c:v>
                </c:pt>
                <c:pt idx="275" formatCode="General">
                  <c:v>30853</c:v>
                </c:pt>
                <c:pt idx="276" formatCode="General">
                  <c:v>31108</c:v>
                </c:pt>
                <c:pt idx="277" formatCode="General">
                  <c:v>31319</c:v>
                </c:pt>
                <c:pt idx="278" formatCode="General">
                  <c:v>31529</c:v>
                </c:pt>
                <c:pt idx="279" formatCode="General">
                  <c:v>31640</c:v>
                </c:pt>
                <c:pt idx="280" formatCode="General">
                  <c:v>31778</c:v>
                </c:pt>
                <c:pt idx="281" formatCode="General">
                  <c:v>31867</c:v>
                </c:pt>
                <c:pt idx="282" formatCode="General">
                  <c:v>32005</c:v>
                </c:pt>
                <c:pt idx="283" formatCode="General">
                  <c:v>32213</c:v>
                </c:pt>
                <c:pt idx="284" formatCode="General">
                  <c:v>32374</c:v>
                </c:pt>
                <c:pt idx="285" formatCode="General">
                  <c:v>32375</c:v>
                </c:pt>
                <c:pt idx="286" formatCode="General">
                  <c:v>32555</c:v>
                </c:pt>
                <c:pt idx="287" formatCode="General">
                  <c:v>32721</c:v>
                </c:pt>
                <c:pt idx="288" formatCode="General">
                  <c:v>32790</c:v>
                </c:pt>
                <c:pt idx="289" formatCode="General">
                  <c:v>32956</c:v>
                </c:pt>
                <c:pt idx="290" formatCode="General">
                  <c:v>33313</c:v>
                </c:pt>
                <c:pt idx="291" formatCode="General">
                  <c:v>33539</c:v>
                </c:pt>
                <c:pt idx="292" formatCode="General">
                  <c:v>33539</c:v>
                </c:pt>
                <c:pt idx="293" formatCode="General">
                  <c:v>33807</c:v>
                </c:pt>
                <c:pt idx="294" formatCode="General">
                  <c:v>34013</c:v>
                </c:pt>
                <c:pt idx="295" formatCode="General">
                  <c:v>34142</c:v>
                </c:pt>
                <c:pt idx="296" formatCode="General">
                  <c:v>34337</c:v>
                </c:pt>
                <c:pt idx="297" formatCode="General">
                  <c:v>34723</c:v>
                </c:pt>
                <c:pt idx="298" formatCode="General">
                  <c:v>35008</c:v>
                </c:pt>
                <c:pt idx="299" formatCode="General">
                  <c:v>35189</c:v>
                </c:pt>
                <c:pt idx="300" formatCode="General">
                  <c:v>35391</c:v>
                </c:pt>
                <c:pt idx="301" formatCode="General">
                  <c:v>35526</c:v>
                </c:pt>
                <c:pt idx="302" formatCode="General">
                  <c:v>35633</c:v>
                </c:pt>
                <c:pt idx="303" formatCode="General">
                  <c:v>35743</c:v>
                </c:pt>
                <c:pt idx="304" formatCode="General">
                  <c:v>35987</c:v>
                </c:pt>
                <c:pt idx="305" formatCode="General">
                  <c:v>36126</c:v>
                </c:pt>
                <c:pt idx="306" formatCode="General">
                  <c:v>36297</c:v>
                </c:pt>
                <c:pt idx="307" formatCode="General">
                  <c:v>36433</c:v>
                </c:pt>
                <c:pt idx="308" formatCode="General">
                  <c:v>36522</c:v>
                </c:pt>
                <c:pt idx="309" formatCode="General">
                  <c:v>36563</c:v>
                </c:pt>
                <c:pt idx="310" formatCode="General">
                  <c:v>36589</c:v>
                </c:pt>
                <c:pt idx="311" formatCode="General">
                  <c:v>36746</c:v>
                </c:pt>
                <c:pt idx="312" formatCode="General">
                  <c:v>36944</c:v>
                </c:pt>
                <c:pt idx="313" formatCode="General">
                  <c:v>37078</c:v>
                </c:pt>
                <c:pt idx="314" formatCode="General">
                  <c:v>37193</c:v>
                </c:pt>
                <c:pt idx="315" formatCode="General">
                  <c:v>37285</c:v>
                </c:pt>
                <c:pt idx="316" formatCode="General">
                  <c:v>37352</c:v>
                </c:pt>
                <c:pt idx="317" formatCode="General">
                  <c:v>37396</c:v>
                </c:pt>
                <c:pt idx="318" formatCode="General">
                  <c:v>37600</c:v>
                </c:pt>
                <c:pt idx="319" formatCode="General">
                  <c:v>37707</c:v>
                </c:pt>
                <c:pt idx="320" formatCode="General">
                  <c:v>37848</c:v>
                </c:pt>
                <c:pt idx="321" formatCode="General">
                  <c:v>37949</c:v>
                </c:pt>
              </c:numCache>
            </c:numRef>
          </c:yVal>
          <c:smooth val="0"/>
          <c:extLst>
            <c:ext xmlns:c16="http://schemas.microsoft.com/office/drawing/2014/chart" uri="{C3380CC4-5D6E-409C-BE32-E72D297353CC}">
              <c16:uniqueId val="{00000000-A107-4293-ABEC-5F1C94F15D67}"/>
            </c:ext>
          </c:extLst>
        </c:ser>
        <c:ser>
          <c:idx val="6"/>
          <c:order val="1"/>
          <c:tx>
            <c:v>Alagoz model results</c:v>
          </c:tx>
          <c:spPr>
            <a:ln w="25400">
              <a:solidFill>
                <a:schemeClr val="tx1"/>
              </a:solidFill>
            </a:ln>
          </c:spPr>
          <c:marker>
            <c:spPr>
              <a:ln>
                <a:solidFill>
                  <a:schemeClr val="tx1"/>
                </a:solidFill>
              </a:ln>
            </c:spPr>
          </c:marker>
          <c:errBars>
            <c:errDir val="y"/>
            <c:errBarType val="both"/>
            <c:errValType val="cust"/>
            <c:noEndCap val="0"/>
            <c:plus>
              <c:numRef>
                <c:f>mean!$S$2:$S$103</c:f>
                <c:numCache>
                  <c:formatCode>General</c:formatCode>
                  <c:ptCount val="102"/>
                  <c:pt idx="0">
                    <c:v>0</c:v>
                  </c:pt>
                  <c:pt idx="1">
                    <c:v>0</c:v>
                  </c:pt>
                  <c:pt idx="2">
                    <c:v>0</c:v>
                  </c:pt>
                  <c:pt idx="3">
                    <c:v>0</c:v>
                  </c:pt>
                  <c:pt idx="4">
                    <c:v>0</c:v>
                  </c:pt>
                  <c:pt idx="5">
                    <c:v>0</c:v>
                  </c:pt>
                  <c:pt idx="6">
                    <c:v>1</c:v>
                  </c:pt>
                  <c:pt idx="7">
                    <c:v>0</c:v>
                  </c:pt>
                  <c:pt idx="8">
                    <c:v>1</c:v>
                  </c:pt>
                  <c:pt idx="9">
                    <c:v>1</c:v>
                  </c:pt>
                  <c:pt idx="10">
                    <c:v>0</c:v>
                  </c:pt>
                  <c:pt idx="11">
                    <c:v>1</c:v>
                  </c:pt>
                  <c:pt idx="12">
                    <c:v>1</c:v>
                  </c:pt>
                  <c:pt idx="13">
                    <c:v>1</c:v>
                  </c:pt>
                  <c:pt idx="14">
                    <c:v>2</c:v>
                  </c:pt>
                  <c:pt idx="15">
                    <c:v>2</c:v>
                  </c:pt>
                  <c:pt idx="16">
                    <c:v>3</c:v>
                  </c:pt>
                  <c:pt idx="17">
                    <c:v>3</c:v>
                  </c:pt>
                  <c:pt idx="18">
                    <c:v>5</c:v>
                  </c:pt>
                  <c:pt idx="19">
                    <c:v>5</c:v>
                  </c:pt>
                  <c:pt idx="20">
                    <c:v>6</c:v>
                  </c:pt>
                  <c:pt idx="21">
                    <c:v>6</c:v>
                  </c:pt>
                  <c:pt idx="22">
                    <c:v>7</c:v>
                  </c:pt>
                  <c:pt idx="23">
                    <c:v>8</c:v>
                  </c:pt>
                  <c:pt idx="24">
                    <c:v>8</c:v>
                  </c:pt>
                  <c:pt idx="25">
                    <c:v>9</c:v>
                  </c:pt>
                  <c:pt idx="26">
                    <c:v>9</c:v>
                  </c:pt>
                  <c:pt idx="27">
                    <c:v>9</c:v>
                  </c:pt>
                  <c:pt idx="28">
                    <c:v>10</c:v>
                  </c:pt>
                  <c:pt idx="29">
                    <c:v>10</c:v>
                  </c:pt>
                  <c:pt idx="30">
                    <c:v>11</c:v>
                  </c:pt>
                  <c:pt idx="31">
                    <c:v>11</c:v>
                  </c:pt>
                  <c:pt idx="32">
                    <c:v>12</c:v>
                  </c:pt>
                  <c:pt idx="33">
                    <c:v>12</c:v>
                  </c:pt>
                  <c:pt idx="34">
                    <c:v>12</c:v>
                  </c:pt>
                  <c:pt idx="35">
                    <c:v>12</c:v>
                  </c:pt>
                  <c:pt idx="36">
                    <c:v>13</c:v>
                  </c:pt>
                  <c:pt idx="37">
                    <c:v>13</c:v>
                  </c:pt>
                  <c:pt idx="38">
                    <c:v>14</c:v>
                  </c:pt>
                  <c:pt idx="39">
                    <c:v>14</c:v>
                  </c:pt>
                  <c:pt idx="40">
                    <c:v>14</c:v>
                  </c:pt>
                  <c:pt idx="41">
                    <c:v>14</c:v>
                  </c:pt>
                  <c:pt idx="42">
                    <c:v>14</c:v>
                  </c:pt>
                  <c:pt idx="43">
                    <c:v>15</c:v>
                  </c:pt>
                  <c:pt idx="44">
                    <c:v>15</c:v>
                  </c:pt>
                  <c:pt idx="45">
                    <c:v>15</c:v>
                  </c:pt>
                  <c:pt idx="46">
                    <c:v>15</c:v>
                  </c:pt>
                  <c:pt idx="47">
                    <c:v>15</c:v>
                  </c:pt>
                  <c:pt idx="48">
                    <c:v>16</c:v>
                  </c:pt>
                  <c:pt idx="49">
                    <c:v>16</c:v>
                  </c:pt>
                  <c:pt idx="50">
                    <c:v>16</c:v>
                  </c:pt>
                  <c:pt idx="51">
                    <c:v>16</c:v>
                  </c:pt>
                  <c:pt idx="52">
                    <c:v>16</c:v>
                  </c:pt>
                  <c:pt idx="53">
                    <c:v>16</c:v>
                  </c:pt>
                  <c:pt idx="54">
                    <c:v>16</c:v>
                  </c:pt>
                  <c:pt idx="55">
                    <c:v>16</c:v>
                  </c:pt>
                  <c:pt idx="56">
                    <c:v>17</c:v>
                  </c:pt>
                  <c:pt idx="57">
                    <c:v>16</c:v>
                  </c:pt>
                  <c:pt idx="58">
                    <c:v>16</c:v>
                  </c:pt>
                  <c:pt idx="59">
                    <c:v>17</c:v>
                  </c:pt>
                  <c:pt idx="60">
                    <c:v>17</c:v>
                  </c:pt>
                  <c:pt idx="61">
                    <c:v>17</c:v>
                  </c:pt>
                  <c:pt idx="62">
                    <c:v>17</c:v>
                  </c:pt>
                  <c:pt idx="63">
                    <c:v>18</c:v>
                  </c:pt>
                  <c:pt idx="64">
                    <c:v>17</c:v>
                  </c:pt>
                  <c:pt idx="65">
                    <c:v>17</c:v>
                  </c:pt>
                  <c:pt idx="66">
                    <c:v>18</c:v>
                  </c:pt>
                  <c:pt idx="67">
                    <c:v>17</c:v>
                  </c:pt>
                  <c:pt idx="68">
                    <c:v>18</c:v>
                  </c:pt>
                  <c:pt idx="69">
                    <c:v>18</c:v>
                  </c:pt>
                  <c:pt idx="70">
                    <c:v>19</c:v>
                  </c:pt>
                  <c:pt idx="71">
                    <c:v>18</c:v>
                  </c:pt>
                  <c:pt idx="72">
                    <c:v>18</c:v>
                  </c:pt>
                  <c:pt idx="73">
                    <c:v>18</c:v>
                  </c:pt>
                  <c:pt idx="74">
                    <c:v>18</c:v>
                  </c:pt>
                  <c:pt idx="75">
                    <c:v>19</c:v>
                  </c:pt>
                  <c:pt idx="76">
                    <c:v>19</c:v>
                  </c:pt>
                  <c:pt idx="77">
                    <c:v>20</c:v>
                  </c:pt>
                  <c:pt idx="78">
                    <c:v>20</c:v>
                  </c:pt>
                  <c:pt idx="79">
                    <c:v>20</c:v>
                  </c:pt>
                  <c:pt idx="80">
                    <c:v>20</c:v>
                  </c:pt>
                  <c:pt idx="81">
                    <c:v>21</c:v>
                  </c:pt>
                  <c:pt idx="82">
                    <c:v>21</c:v>
                  </c:pt>
                  <c:pt idx="83">
                    <c:v>21</c:v>
                  </c:pt>
                  <c:pt idx="84">
                    <c:v>21</c:v>
                  </c:pt>
                  <c:pt idx="85">
                    <c:v>21</c:v>
                  </c:pt>
                  <c:pt idx="86">
                    <c:v>22</c:v>
                  </c:pt>
                  <c:pt idx="87">
                    <c:v>23</c:v>
                  </c:pt>
                  <c:pt idx="88">
                    <c:v>23</c:v>
                  </c:pt>
                  <c:pt idx="89">
                    <c:v>23</c:v>
                  </c:pt>
                  <c:pt idx="90">
                    <c:v>24</c:v>
                  </c:pt>
                  <c:pt idx="91">
                    <c:v>25</c:v>
                  </c:pt>
                  <c:pt idx="92">
                    <c:v>26</c:v>
                  </c:pt>
                  <c:pt idx="93">
                    <c:v>26</c:v>
                  </c:pt>
                  <c:pt idx="94">
                    <c:v>27</c:v>
                  </c:pt>
                  <c:pt idx="95">
                    <c:v>28</c:v>
                  </c:pt>
                  <c:pt idx="96">
                    <c:v>29</c:v>
                  </c:pt>
                  <c:pt idx="97">
                    <c:v>29</c:v>
                  </c:pt>
                  <c:pt idx="98">
                    <c:v>31</c:v>
                  </c:pt>
                  <c:pt idx="99">
                    <c:v>32</c:v>
                  </c:pt>
                  <c:pt idx="100">
                    <c:v>33</c:v>
                  </c:pt>
                  <c:pt idx="101">
                    <c:v>34</c:v>
                  </c:pt>
                </c:numCache>
              </c:numRef>
            </c:plus>
            <c:minus>
              <c:numRef>
                <c:f>mean!$R$2:$R$101</c:f>
                <c:numCache>
                  <c:formatCode>General</c:formatCode>
                  <c:ptCount val="100"/>
                  <c:pt idx="0">
                    <c:v>0</c:v>
                  </c:pt>
                  <c:pt idx="1">
                    <c:v>0</c:v>
                  </c:pt>
                  <c:pt idx="2">
                    <c:v>0</c:v>
                  </c:pt>
                  <c:pt idx="3">
                    <c:v>0</c:v>
                  </c:pt>
                  <c:pt idx="4">
                    <c:v>0</c:v>
                  </c:pt>
                  <c:pt idx="5">
                    <c:v>0</c:v>
                  </c:pt>
                  <c:pt idx="6">
                    <c:v>0</c:v>
                  </c:pt>
                  <c:pt idx="7">
                    <c:v>1</c:v>
                  </c:pt>
                  <c:pt idx="8">
                    <c:v>0</c:v>
                  </c:pt>
                  <c:pt idx="9">
                    <c:v>1</c:v>
                  </c:pt>
                  <c:pt idx="10">
                    <c:v>1</c:v>
                  </c:pt>
                  <c:pt idx="11">
                    <c:v>0</c:v>
                  </c:pt>
                  <c:pt idx="12">
                    <c:v>1</c:v>
                  </c:pt>
                  <c:pt idx="13">
                    <c:v>2</c:v>
                  </c:pt>
                  <c:pt idx="14">
                    <c:v>2</c:v>
                  </c:pt>
                  <c:pt idx="15">
                    <c:v>3</c:v>
                  </c:pt>
                  <c:pt idx="16">
                    <c:v>3</c:v>
                  </c:pt>
                  <c:pt idx="17">
                    <c:v>4</c:v>
                  </c:pt>
                  <c:pt idx="18">
                    <c:v>4</c:v>
                  </c:pt>
                  <c:pt idx="19">
                    <c:v>5</c:v>
                  </c:pt>
                  <c:pt idx="20">
                    <c:v>5</c:v>
                  </c:pt>
                  <c:pt idx="21">
                    <c:v>7</c:v>
                  </c:pt>
                  <c:pt idx="22">
                    <c:v>7</c:v>
                  </c:pt>
                  <c:pt idx="23">
                    <c:v>8</c:v>
                  </c:pt>
                  <c:pt idx="24">
                    <c:v>8</c:v>
                  </c:pt>
                  <c:pt idx="25">
                    <c:v>8</c:v>
                  </c:pt>
                  <c:pt idx="26">
                    <c:v>9</c:v>
                  </c:pt>
                  <c:pt idx="27">
                    <c:v>10</c:v>
                  </c:pt>
                  <c:pt idx="28">
                    <c:v>10</c:v>
                  </c:pt>
                  <c:pt idx="29">
                    <c:v>10</c:v>
                  </c:pt>
                  <c:pt idx="30">
                    <c:v>10</c:v>
                  </c:pt>
                  <c:pt idx="31">
                    <c:v>11</c:v>
                  </c:pt>
                  <c:pt idx="32">
                    <c:v>11</c:v>
                  </c:pt>
                  <c:pt idx="33">
                    <c:v>11</c:v>
                  </c:pt>
                  <c:pt idx="34">
                    <c:v>12</c:v>
                  </c:pt>
                  <c:pt idx="35">
                    <c:v>12</c:v>
                  </c:pt>
                  <c:pt idx="36">
                    <c:v>13</c:v>
                  </c:pt>
                  <c:pt idx="37">
                    <c:v>13</c:v>
                  </c:pt>
                  <c:pt idx="38">
                    <c:v>13</c:v>
                  </c:pt>
                  <c:pt idx="39">
                    <c:v>14</c:v>
                  </c:pt>
                  <c:pt idx="40">
                    <c:v>13</c:v>
                  </c:pt>
                  <c:pt idx="41">
                    <c:v>14</c:v>
                  </c:pt>
                  <c:pt idx="42">
                    <c:v>14</c:v>
                  </c:pt>
                  <c:pt idx="43">
                    <c:v>14</c:v>
                  </c:pt>
                  <c:pt idx="44">
                    <c:v>15</c:v>
                  </c:pt>
                  <c:pt idx="45">
                    <c:v>15</c:v>
                  </c:pt>
                  <c:pt idx="46">
                    <c:v>15</c:v>
                  </c:pt>
                  <c:pt idx="47">
                    <c:v>15</c:v>
                  </c:pt>
                  <c:pt idx="48">
                    <c:v>15</c:v>
                  </c:pt>
                  <c:pt idx="49">
                    <c:v>15</c:v>
                  </c:pt>
                  <c:pt idx="50">
                    <c:v>15</c:v>
                  </c:pt>
                  <c:pt idx="51">
                    <c:v>16</c:v>
                  </c:pt>
                  <c:pt idx="52">
                    <c:v>16</c:v>
                  </c:pt>
                  <c:pt idx="53">
                    <c:v>16</c:v>
                  </c:pt>
                  <c:pt idx="54">
                    <c:v>16</c:v>
                  </c:pt>
                  <c:pt idx="55">
                    <c:v>17</c:v>
                  </c:pt>
                  <c:pt idx="56">
                    <c:v>16</c:v>
                  </c:pt>
                  <c:pt idx="57">
                    <c:v>17</c:v>
                  </c:pt>
                  <c:pt idx="58">
                    <c:v>17</c:v>
                  </c:pt>
                  <c:pt idx="59">
                    <c:v>16</c:v>
                  </c:pt>
                  <c:pt idx="60">
                    <c:v>17</c:v>
                  </c:pt>
                  <c:pt idx="61">
                    <c:v>17</c:v>
                  </c:pt>
                  <c:pt idx="62">
                    <c:v>17</c:v>
                  </c:pt>
                  <c:pt idx="63">
                    <c:v>17</c:v>
                  </c:pt>
                  <c:pt idx="64">
                    <c:v>17</c:v>
                  </c:pt>
                  <c:pt idx="65">
                    <c:v>17</c:v>
                  </c:pt>
                  <c:pt idx="66">
                    <c:v>17</c:v>
                  </c:pt>
                  <c:pt idx="67">
                    <c:v>18</c:v>
                  </c:pt>
                  <c:pt idx="68">
                    <c:v>18</c:v>
                  </c:pt>
                  <c:pt idx="69">
                    <c:v>18</c:v>
                  </c:pt>
                  <c:pt idx="70">
                    <c:v>18</c:v>
                  </c:pt>
                  <c:pt idx="71">
                    <c:v>18</c:v>
                  </c:pt>
                  <c:pt idx="72">
                    <c:v>19</c:v>
                  </c:pt>
                  <c:pt idx="73">
                    <c:v>19</c:v>
                  </c:pt>
                  <c:pt idx="74">
                    <c:v>19</c:v>
                  </c:pt>
                  <c:pt idx="75">
                    <c:v>19</c:v>
                  </c:pt>
                  <c:pt idx="76">
                    <c:v>19</c:v>
                  </c:pt>
                  <c:pt idx="77">
                    <c:v>19</c:v>
                  </c:pt>
                  <c:pt idx="78">
                    <c:v>19</c:v>
                  </c:pt>
                  <c:pt idx="79">
                    <c:v>20</c:v>
                  </c:pt>
                  <c:pt idx="80">
                    <c:v>20</c:v>
                  </c:pt>
                  <c:pt idx="81">
                    <c:v>20</c:v>
                  </c:pt>
                  <c:pt idx="82">
                    <c:v>21</c:v>
                  </c:pt>
                  <c:pt idx="83">
                    <c:v>21</c:v>
                  </c:pt>
                  <c:pt idx="84">
                    <c:v>22</c:v>
                  </c:pt>
                  <c:pt idx="85">
                    <c:v>22</c:v>
                  </c:pt>
                  <c:pt idx="86">
                    <c:v>22</c:v>
                  </c:pt>
                  <c:pt idx="87">
                    <c:v>22</c:v>
                  </c:pt>
                  <c:pt idx="88">
                    <c:v>23</c:v>
                  </c:pt>
                  <c:pt idx="89">
                    <c:v>24</c:v>
                  </c:pt>
                  <c:pt idx="90">
                    <c:v>25</c:v>
                  </c:pt>
                  <c:pt idx="91">
                    <c:v>24</c:v>
                  </c:pt>
                  <c:pt idx="92">
                    <c:v>25</c:v>
                  </c:pt>
                  <c:pt idx="93">
                    <c:v>26</c:v>
                  </c:pt>
                  <c:pt idx="94">
                    <c:v>27</c:v>
                  </c:pt>
                  <c:pt idx="95">
                    <c:v>27</c:v>
                  </c:pt>
                  <c:pt idx="96">
                    <c:v>28</c:v>
                  </c:pt>
                  <c:pt idx="97">
                    <c:v>30</c:v>
                  </c:pt>
                  <c:pt idx="98">
                    <c:v>31</c:v>
                  </c:pt>
                  <c:pt idx="99">
                    <c:v>31</c:v>
                  </c:pt>
                </c:numCache>
              </c:numRef>
            </c:minus>
          </c:errBars>
          <c:errBars>
            <c:errDir val="x"/>
            <c:errBarType val="both"/>
            <c:errValType val="fixedVal"/>
            <c:noEndCap val="1"/>
            <c:val val="0"/>
          </c:errBars>
          <c:xVal>
            <c:numRef>
              <c:f>'Dane County data'!$A$2:$A$1039</c:f>
              <c:numCache>
                <c:formatCode>[$-409]d\-mmm;@</c:formatCode>
                <c:ptCount val="1038"/>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pt idx="1000">
                  <c:v>44905</c:v>
                </c:pt>
                <c:pt idx="1001">
                  <c:v>44906</c:v>
                </c:pt>
                <c:pt idx="1002">
                  <c:v>44907</c:v>
                </c:pt>
                <c:pt idx="1003">
                  <c:v>44908</c:v>
                </c:pt>
                <c:pt idx="1004">
                  <c:v>44909</c:v>
                </c:pt>
                <c:pt idx="1005">
                  <c:v>44910</c:v>
                </c:pt>
                <c:pt idx="1006">
                  <c:v>44911</c:v>
                </c:pt>
                <c:pt idx="1007">
                  <c:v>44912</c:v>
                </c:pt>
                <c:pt idx="1008">
                  <c:v>44913</c:v>
                </c:pt>
                <c:pt idx="1009">
                  <c:v>44914</c:v>
                </c:pt>
                <c:pt idx="1010">
                  <c:v>44915</c:v>
                </c:pt>
                <c:pt idx="1011">
                  <c:v>44916</c:v>
                </c:pt>
                <c:pt idx="1012">
                  <c:v>44917</c:v>
                </c:pt>
                <c:pt idx="1013">
                  <c:v>44918</c:v>
                </c:pt>
                <c:pt idx="1014">
                  <c:v>44919</c:v>
                </c:pt>
                <c:pt idx="1015">
                  <c:v>44920</c:v>
                </c:pt>
                <c:pt idx="1016">
                  <c:v>44921</c:v>
                </c:pt>
                <c:pt idx="1017">
                  <c:v>44922</c:v>
                </c:pt>
                <c:pt idx="1018">
                  <c:v>44923</c:v>
                </c:pt>
                <c:pt idx="1019">
                  <c:v>44924</c:v>
                </c:pt>
                <c:pt idx="1020">
                  <c:v>44925</c:v>
                </c:pt>
                <c:pt idx="1021">
                  <c:v>44926</c:v>
                </c:pt>
                <c:pt idx="1022">
                  <c:v>44927</c:v>
                </c:pt>
                <c:pt idx="1023">
                  <c:v>44928</c:v>
                </c:pt>
                <c:pt idx="1024">
                  <c:v>44929</c:v>
                </c:pt>
                <c:pt idx="1025">
                  <c:v>44930</c:v>
                </c:pt>
                <c:pt idx="1026">
                  <c:v>44931</c:v>
                </c:pt>
                <c:pt idx="1027">
                  <c:v>44932</c:v>
                </c:pt>
                <c:pt idx="1028">
                  <c:v>44933</c:v>
                </c:pt>
                <c:pt idx="1029">
                  <c:v>44934</c:v>
                </c:pt>
                <c:pt idx="1030">
                  <c:v>44935</c:v>
                </c:pt>
                <c:pt idx="1031">
                  <c:v>44936</c:v>
                </c:pt>
                <c:pt idx="1032">
                  <c:v>44937</c:v>
                </c:pt>
                <c:pt idx="1033">
                  <c:v>44938</c:v>
                </c:pt>
                <c:pt idx="1034">
                  <c:v>44939</c:v>
                </c:pt>
                <c:pt idx="1035">
                  <c:v>44940</c:v>
                </c:pt>
                <c:pt idx="1036">
                  <c:v>44941</c:v>
                </c:pt>
                <c:pt idx="1037">
                  <c:v>44942</c:v>
                </c:pt>
              </c:numCache>
            </c:numRef>
          </c:xVal>
          <c:yVal>
            <c:numRef>
              <c:f>mean!$P$13:$P$1009</c:f>
              <c:numCache>
                <c:formatCode>General</c:formatCode>
                <c:ptCount val="997"/>
                <c:pt idx="0">
                  <c:v>30</c:v>
                </c:pt>
                <c:pt idx="1">
                  <c:v>39</c:v>
                </c:pt>
                <c:pt idx="2">
                  <c:v>51</c:v>
                </c:pt>
                <c:pt idx="3">
                  <c:v>64</c:v>
                </c:pt>
                <c:pt idx="4">
                  <c:v>79</c:v>
                </c:pt>
                <c:pt idx="5">
                  <c:v>96</c:v>
                </c:pt>
                <c:pt idx="6">
                  <c:v>116</c:v>
                </c:pt>
                <c:pt idx="7">
                  <c:v>135</c:v>
                </c:pt>
                <c:pt idx="8">
                  <c:v>155</c:v>
                </c:pt>
                <c:pt idx="9">
                  <c:v>174</c:v>
                </c:pt>
                <c:pt idx="10">
                  <c:v>193</c:v>
                </c:pt>
                <c:pt idx="11">
                  <c:v>210</c:v>
                </c:pt>
                <c:pt idx="12">
                  <c:v>225</c:v>
                </c:pt>
                <c:pt idx="13">
                  <c:v>237</c:v>
                </c:pt>
                <c:pt idx="14">
                  <c:v>244</c:v>
                </c:pt>
                <c:pt idx="15">
                  <c:v>258</c:v>
                </c:pt>
                <c:pt idx="16">
                  <c:v>272</c:v>
                </c:pt>
                <c:pt idx="17">
                  <c:v>284</c:v>
                </c:pt>
                <c:pt idx="18">
                  <c:v>295</c:v>
                </c:pt>
                <c:pt idx="19">
                  <c:v>305</c:v>
                </c:pt>
                <c:pt idx="20">
                  <c:v>314</c:v>
                </c:pt>
                <c:pt idx="21">
                  <c:v>323</c:v>
                </c:pt>
                <c:pt idx="22">
                  <c:v>332</c:v>
                </c:pt>
                <c:pt idx="23">
                  <c:v>340</c:v>
                </c:pt>
                <c:pt idx="24">
                  <c:v>348</c:v>
                </c:pt>
                <c:pt idx="25">
                  <c:v>356</c:v>
                </c:pt>
                <c:pt idx="26">
                  <c:v>363</c:v>
                </c:pt>
                <c:pt idx="27">
                  <c:v>370</c:v>
                </c:pt>
                <c:pt idx="28">
                  <c:v>377</c:v>
                </c:pt>
                <c:pt idx="29">
                  <c:v>383</c:v>
                </c:pt>
                <c:pt idx="30">
                  <c:v>390</c:v>
                </c:pt>
                <c:pt idx="31">
                  <c:v>396</c:v>
                </c:pt>
                <c:pt idx="32">
                  <c:v>402</c:v>
                </c:pt>
                <c:pt idx="33">
                  <c:v>408</c:v>
                </c:pt>
                <c:pt idx="34">
                  <c:v>414</c:v>
                </c:pt>
                <c:pt idx="35">
                  <c:v>420</c:v>
                </c:pt>
                <c:pt idx="36">
                  <c:v>425</c:v>
                </c:pt>
                <c:pt idx="37">
                  <c:v>430</c:v>
                </c:pt>
                <c:pt idx="38">
                  <c:v>435</c:v>
                </c:pt>
                <c:pt idx="39">
                  <c:v>440</c:v>
                </c:pt>
                <c:pt idx="40">
                  <c:v>445</c:v>
                </c:pt>
                <c:pt idx="41">
                  <c:v>449</c:v>
                </c:pt>
                <c:pt idx="42">
                  <c:v>454</c:v>
                </c:pt>
                <c:pt idx="43">
                  <c:v>459</c:v>
                </c:pt>
                <c:pt idx="44">
                  <c:v>463</c:v>
                </c:pt>
                <c:pt idx="45">
                  <c:v>467</c:v>
                </c:pt>
                <c:pt idx="46">
                  <c:v>472</c:v>
                </c:pt>
                <c:pt idx="47">
                  <c:v>476</c:v>
                </c:pt>
                <c:pt idx="48">
                  <c:v>479</c:v>
                </c:pt>
                <c:pt idx="49">
                  <c:v>483</c:v>
                </c:pt>
                <c:pt idx="50">
                  <c:v>487</c:v>
                </c:pt>
                <c:pt idx="51">
                  <c:v>492</c:v>
                </c:pt>
                <c:pt idx="52">
                  <c:v>497</c:v>
                </c:pt>
                <c:pt idx="53">
                  <c:v>502</c:v>
                </c:pt>
                <c:pt idx="54">
                  <c:v>507</c:v>
                </c:pt>
                <c:pt idx="55">
                  <c:v>512</c:v>
                </c:pt>
                <c:pt idx="56">
                  <c:v>519</c:v>
                </c:pt>
                <c:pt idx="57">
                  <c:v>525</c:v>
                </c:pt>
                <c:pt idx="58">
                  <c:v>531</c:v>
                </c:pt>
                <c:pt idx="59">
                  <c:v>537</c:v>
                </c:pt>
                <c:pt idx="60">
                  <c:v>544</c:v>
                </c:pt>
                <c:pt idx="61">
                  <c:v>551</c:v>
                </c:pt>
                <c:pt idx="62">
                  <c:v>558</c:v>
                </c:pt>
                <c:pt idx="63">
                  <c:v>565</c:v>
                </c:pt>
                <c:pt idx="64">
                  <c:v>574</c:v>
                </c:pt>
                <c:pt idx="65">
                  <c:v>583</c:v>
                </c:pt>
                <c:pt idx="66">
                  <c:v>593</c:v>
                </c:pt>
                <c:pt idx="67">
                  <c:v>603</c:v>
                </c:pt>
                <c:pt idx="68">
                  <c:v>614</c:v>
                </c:pt>
                <c:pt idx="69">
                  <c:v>625</c:v>
                </c:pt>
                <c:pt idx="70">
                  <c:v>636</c:v>
                </c:pt>
                <c:pt idx="71">
                  <c:v>649</c:v>
                </c:pt>
                <c:pt idx="72">
                  <c:v>662</c:v>
                </c:pt>
                <c:pt idx="73">
                  <c:v>676</c:v>
                </c:pt>
                <c:pt idx="74">
                  <c:v>691</c:v>
                </c:pt>
                <c:pt idx="75">
                  <c:v>707</c:v>
                </c:pt>
                <c:pt idx="76">
                  <c:v>723</c:v>
                </c:pt>
                <c:pt idx="77">
                  <c:v>740</c:v>
                </c:pt>
                <c:pt idx="78">
                  <c:v>759</c:v>
                </c:pt>
                <c:pt idx="79">
                  <c:v>778</c:v>
                </c:pt>
                <c:pt idx="80">
                  <c:v>797</c:v>
                </c:pt>
                <c:pt idx="81">
                  <c:v>818</c:v>
                </c:pt>
                <c:pt idx="82">
                  <c:v>840</c:v>
                </c:pt>
                <c:pt idx="83">
                  <c:v>863</c:v>
                </c:pt>
                <c:pt idx="84">
                  <c:v>887</c:v>
                </c:pt>
                <c:pt idx="85">
                  <c:v>913</c:v>
                </c:pt>
                <c:pt idx="86">
                  <c:v>940</c:v>
                </c:pt>
                <c:pt idx="87">
                  <c:v>968</c:v>
                </c:pt>
                <c:pt idx="88">
                  <c:v>997</c:v>
                </c:pt>
                <c:pt idx="89">
                  <c:v>1028</c:v>
                </c:pt>
                <c:pt idx="90">
                  <c:v>1061</c:v>
                </c:pt>
                <c:pt idx="91">
                  <c:v>1096</c:v>
                </c:pt>
                <c:pt idx="92">
                  <c:v>1132</c:v>
                </c:pt>
                <c:pt idx="93">
                  <c:v>1169</c:v>
                </c:pt>
                <c:pt idx="94">
                  <c:v>1207</c:v>
                </c:pt>
                <c:pt idx="95">
                  <c:v>1249</c:v>
                </c:pt>
                <c:pt idx="96">
                  <c:v>1292</c:v>
                </c:pt>
                <c:pt idx="97">
                  <c:v>1338</c:v>
                </c:pt>
                <c:pt idx="98">
                  <c:v>1385</c:v>
                </c:pt>
                <c:pt idx="99">
                  <c:v>1434</c:v>
                </c:pt>
                <c:pt idx="100">
                  <c:v>1486</c:v>
                </c:pt>
                <c:pt idx="101">
                  <c:v>1541</c:v>
                </c:pt>
                <c:pt idx="102">
                  <c:v>1597</c:v>
                </c:pt>
                <c:pt idx="103">
                  <c:v>1657</c:v>
                </c:pt>
                <c:pt idx="104">
                  <c:v>1721</c:v>
                </c:pt>
                <c:pt idx="105">
                  <c:v>1787</c:v>
                </c:pt>
                <c:pt idx="106">
                  <c:v>1855</c:v>
                </c:pt>
                <c:pt idx="107">
                  <c:v>1927</c:v>
                </c:pt>
                <c:pt idx="108">
                  <c:v>2003</c:v>
                </c:pt>
                <c:pt idx="109">
                  <c:v>2082</c:v>
                </c:pt>
                <c:pt idx="110">
                  <c:v>2165</c:v>
                </c:pt>
                <c:pt idx="111">
                  <c:v>2251</c:v>
                </c:pt>
                <c:pt idx="112">
                  <c:v>2320</c:v>
                </c:pt>
                <c:pt idx="113">
                  <c:v>2392</c:v>
                </c:pt>
                <c:pt idx="114">
                  <c:v>2467</c:v>
                </c:pt>
                <c:pt idx="115">
                  <c:v>2541</c:v>
                </c:pt>
                <c:pt idx="116">
                  <c:v>2616</c:v>
                </c:pt>
                <c:pt idx="117">
                  <c:v>2692</c:v>
                </c:pt>
                <c:pt idx="118">
                  <c:v>2768</c:v>
                </c:pt>
                <c:pt idx="119">
                  <c:v>2846</c:v>
                </c:pt>
                <c:pt idx="120">
                  <c:v>2922</c:v>
                </c:pt>
                <c:pt idx="121">
                  <c:v>2999</c:v>
                </c:pt>
                <c:pt idx="122">
                  <c:v>3073</c:v>
                </c:pt>
                <c:pt idx="123">
                  <c:v>3147</c:v>
                </c:pt>
                <c:pt idx="124">
                  <c:v>3222</c:v>
                </c:pt>
                <c:pt idx="125">
                  <c:v>3299</c:v>
                </c:pt>
                <c:pt idx="126">
                  <c:v>3376</c:v>
                </c:pt>
                <c:pt idx="127">
                  <c:v>3453</c:v>
                </c:pt>
                <c:pt idx="128">
                  <c:v>3528</c:v>
                </c:pt>
                <c:pt idx="129">
                  <c:v>3605</c:v>
                </c:pt>
                <c:pt idx="130">
                  <c:v>3682</c:v>
                </c:pt>
                <c:pt idx="131">
                  <c:v>3757</c:v>
                </c:pt>
                <c:pt idx="132">
                  <c:v>3832</c:v>
                </c:pt>
                <c:pt idx="133">
                  <c:v>3908</c:v>
                </c:pt>
                <c:pt idx="134">
                  <c:v>3983</c:v>
                </c:pt>
                <c:pt idx="135">
                  <c:v>4060</c:v>
                </c:pt>
                <c:pt idx="136">
                  <c:v>4137</c:v>
                </c:pt>
                <c:pt idx="137">
                  <c:v>4213</c:v>
                </c:pt>
                <c:pt idx="138">
                  <c:v>4290</c:v>
                </c:pt>
                <c:pt idx="139">
                  <c:v>4364</c:v>
                </c:pt>
                <c:pt idx="140">
                  <c:v>4439</c:v>
                </c:pt>
                <c:pt idx="141">
                  <c:v>4516</c:v>
                </c:pt>
                <c:pt idx="142">
                  <c:v>4592</c:v>
                </c:pt>
                <c:pt idx="143">
                  <c:v>4669</c:v>
                </c:pt>
                <c:pt idx="144">
                  <c:v>4747</c:v>
                </c:pt>
                <c:pt idx="145">
                  <c:v>4823</c:v>
                </c:pt>
                <c:pt idx="146">
                  <c:v>4900</c:v>
                </c:pt>
                <c:pt idx="147">
                  <c:v>4977</c:v>
                </c:pt>
                <c:pt idx="148">
                  <c:v>5055</c:v>
                </c:pt>
                <c:pt idx="149">
                  <c:v>5132</c:v>
                </c:pt>
                <c:pt idx="150">
                  <c:v>5210</c:v>
                </c:pt>
                <c:pt idx="151">
                  <c:v>5288</c:v>
                </c:pt>
                <c:pt idx="152">
                  <c:v>5366</c:v>
                </c:pt>
                <c:pt idx="153">
                  <c:v>5443</c:v>
                </c:pt>
                <c:pt idx="154">
                  <c:v>5520</c:v>
                </c:pt>
                <c:pt idx="155">
                  <c:v>5597</c:v>
                </c:pt>
                <c:pt idx="156">
                  <c:v>5675</c:v>
                </c:pt>
                <c:pt idx="157">
                  <c:v>5751</c:v>
                </c:pt>
                <c:pt idx="158">
                  <c:v>5829</c:v>
                </c:pt>
                <c:pt idx="159">
                  <c:v>5906</c:v>
                </c:pt>
                <c:pt idx="160">
                  <c:v>5983</c:v>
                </c:pt>
                <c:pt idx="161">
                  <c:v>6061</c:v>
                </c:pt>
                <c:pt idx="162">
                  <c:v>6137</c:v>
                </c:pt>
                <c:pt idx="163">
                  <c:v>6213</c:v>
                </c:pt>
                <c:pt idx="164">
                  <c:v>6290</c:v>
                </c:pt>
                <c:pt idx="165">
                  <c:v>6368</c:v>
                </c:pt>
                <c:pt idx="166">
                  <c:v>6445</c:v>
                </c:pt>
                <c:pt idx="167">
                  <c:v>6523</c:v>
                </c:pt>
                <c:pt idx="168">
                  <c:v>6601</c:v>
                </c:pt>
                <c:pt idx="169">
                  <c:v>6676</c:v>
                </c:pt>
                <c:pt idx="170">
                  <c:v>6754</c:v>
                </c:pt>
                <c:pt idx="171">
                  <c:v>6831</c:v>
                </c:pt>
                <c:pt idx="172">
                  <c:v>6908</c:v>
                </c:pt>
                <c:pt idx="173">
                  <c:v>6985</c:v>
                </c:pt>
                <c:pt idx="174">
                  <c:v>7075</c:v>
                </c:pt>
                <c:pt idx="175">
                  <c:v>7164</c:v>
                </c:pt>
                <c:pt idx="176">
                  <c:v>7254</c:v>
                </c:pt>
                <c:pt idx="177">
                  <c:v>7346</c:v>
                </c:pt>
                <c:pt idx="178">
                  <c:v>7439</c:v>
                </c:pt>
                <c:pt idx="179">
                  <c:v>7533</c:v>
                </c:pt>
                <c:pt idx="180">
                  <c:v>7631</c:v>
                </c:pt>
                <c:pt idx="181">
                  <c:v>7731</c:v>
                </c:pt>
                <c:pt idx="182">
                  <c:v>7833</c:v>
                </c:pt>
                <c:pt idx="183">
                  <c:v>7940</c:v>
                </c:pt>
                <c:pt idx="184">
                  <c:v>8048</c:v>
                </c:pt>
                <c:pt idx="185">
                  <c:v>8157</c:v>
                </c:pt>
                <c:pt idx="186">
                  <c:v>8270</c:v>
                </c:pt>
                <c:pt idx="187">
                  <c:v>8386</c:v>
                </c:pt>
                <c:pt idx="188">
                  <c:v>8504</c:v>
                </c:pt>
                <c:pt idx="189">
                  <c:v>8623</c:v>
                </c:pt>
                <c:pt idx="190">
                  <c:v>8748</c:v>
                </c:pt>
                <c:pt idx="191">
                  <c:v>8874</c:v>
                </c:pt>
                <c:pt idx="192">
                  <c:v>9002</c:v>
                </c:pt>
                <c:pt idx="193">
                  <c:v>9133</c:v>
                </c:pt>
                <c:pt idx="194">
                  <c:v>9269</c:v>
                </c:pt>
                <c:pt idx="195">
                  <c:v>9406</c:v>
                </c:pt>
                <c:pt idx="196">
                  <c:v>9545</c:v>
                </c:pt>
                <c:pt idx="197">
                  <c:v>9689</c:v>
                </c:pt>
                <c:pt idx="198">
                  <c:v>9834</c:v>
                </c:pt>
                <c:pt idx="199">
                  <c:v>9984</c:v>
                </c:pt>
                <c:pt idx="200">
                  <c:v>10136</c:v>
                </c:pt>
                <c:pt idx="201">
                  <c:v>10292</c:v>
                </c:pt>
                <c:pt idx="202">
                  <c:v>10452</c:v>
                </c:pt>
                <c:pt idx="203">
                  <c:v>10614</c:v>
                </c:pt>
                <c:pt idx="204">
                  <c:v>10784</c:v>
                </c:pt>
                <c:pt idx="205">
                  <c:v>10956</c:v>
                </c:pt>
                <c:pt idx="206">
                  <c:v>11128</c:v>
                </c:pt>
                <c:pt idx="207">
                  <c:v>11303</c:v>
                </c:pt>
                <c:pt idx="208">
                  <c:v>11484</c:v>
                </c:pt>
                <c:pt idx="209">
                  <c:v>11669</c:v>
                </c:pt>
                <c:pt idx="210">
                  <c:v>11857</c:v>
                </c:pt>
                <c:pt idx="211">
                  <c:v>12052</c:v>
                </c:pt>
                <c:pt idx="212">
                  <c:v>12250</c:v>
                </c:pt>
                <c:pt idx="213">
                  <c:v>12450</c:v>
                </c:pt>
                <c:pt idx="214">
                  <c:v>12653</c:v>
                </c:pt>
                <c:pt idx="215">
                  <c:v>12861</c:v>
                </c:pt>
                <c:pt idx="216">
                  <c:v>13074</c:v>
                </c:pt>
                <c:pt idx="217">
                  <c:v>13292</c:v>
                </c:pt>
                <c:pt idx="218">
                  <c:v>13514</c:v>
                </c:pt>
                <c:pt idx="219">
                  <c:v>13738</c:v>
                </c:pt>
                <c:pt idx="220">
                  <c:v>13968</c:v>
                </c:pt>
                <c:pt idx="221">
                  <c:v>14204</c:v>
                </c:pt>
                <c:pt idx="222">
                  <c:v>14443</c:v>
                </c:pt>
                <c:pt idx="223">
                  <c:v>14689</c:v>
                </c:pt>
                <c:pt idx="224">
                  <c:v>14940</c:v>
                </c:pt>
                <c:pt idx="225">
                  <c:v>15198</c:v>
                </c:pt>
                <c:pt idx="226">
                  <c:v>15456</c:v>
                </c:pt>
                <c:pt idx="227">
                  <c:v>15721</c:v>
                </c:pt>
                <c:pt idx="228">
                  <c:v>15992</c:v>
                </c:pt>
                <c:pt idx="229">
                  <c:v>16269</c:v>
                </c:pt>
                <c:pt idx="230">
                  <c:v>16550</c:v>
                </c:pt>
                <c:pt idx="231">
                  <c:v>16835</c:v>
                </c:pt>
                <c:pt idx="232">
                  <c:v>17129</c:v>
                </c:pt>
                <c:pt idx="233">
                  <c:v>17428</c:v>
                </c:pt>
                <c:pt idx="234">
                  <c:v>17733</c:v>
                </c:pt>
                <c:pt idx="235">
                  <c:v>18041</c:v>
                </c:pt>
                <c:pt idx="236">
                  <c:v>18352</c:v>
                </c:pt>
                <c:pt idx="237">
                  <c:v>18672</c:v>
                </c:pt>
                <c:pt idx="238">
                  <c:v>18999</c:v>
                </c:pt>
                <c:pt idx="239">
                  <c:v>19332</c:v>
                </c:pt>
                <c:pt idx="240">
                  <c:v>19666</c:v>
                </c:pt>
                <c:pt idx="241">
                  <c:v>20007</c:v>
                </c:pt>
                <c:pt idx="242">
                  <c:v>20357</c:v>
                </c:pt>
                <c:pt idx="243">
                  <c:v>20665</c:v>
                </c:pt>
                <c:pt idx="244">
                  <c:v>20978</c:v>
                </c:pt>
                <c:pt idx="245">
                  <c:v>21295</c:v>
                </c:pt>
                <c:pt idx="246">
                  <c:v>21607</c:v>
                </c:pt>
                <c:pt idx="247">
                  <c:v>21925</c:v>
                </c:pt>
                <c:pt idx="248">
                  <c:v>22240</c:v>
                </c:pt>
                <c:pt idx="249">
                  <c:v>22554</c:v>
                </c:pt>
                <c:pt idx="250">
                  <c:v>22863</c:v>
                </c:pt>
                <c:pt idx="251">
                  <c:v>23168</c:v>
                </c:pt>
                <c:pt idx="252">
                  <c:v>23470</c:v>
                </c:pt>
                <c:pt idx="253">
                  <c:v>23767</c:v>
                </c:pt>
                <c:pt idx="254">
                  <c:v>24065</c:v>
                </c:pt>
                <c:pt idx="255">
                  <c:v>24362</c:v>
                </c:pt>
                <c:pt idx="256">
                  <c:v>24654</c:v>
                </c:pt>
                <c:pt idx="257">
                  <c:v>24947</c:v>
                </c:pt>
                <c:pt idx="258">
                  <c:v>25239</c:v>
                </c:pt>
                <c:pt idx="259">
                  <c:v>25531</c:v>
                </c:pt>
                <c:pt idx="260">
                  <c:v>25814</c:v>
                </c:pt>
                <c:pt idx="261">
                  <c:v>26097</c:v>
                </c:pt>
                <c:pt idx="262">
                  <c:v>26380</c:v>
                </c:pt>
                <c:pt idx="263">
                  <c:v>26658</c:v>
                </c:pt>
                <c:pt idx="264">
                  <c:v>26933</c:v>
                </c:pt>
                <c:pt idx="265">
                  <c:v>27205</c:v>
                </c:pt>
                <c:pt idx="266">
                  <c:v>27475</c:v>
                </c:pt>
                <c:pt idx="267">
                  <c:v>27742</c:v>
                </c:pt>
                <c:pt idx="268">
                  <c:v>28010</c:v>
                </c:pt>
                <c:pt idx="269">
                  <c:v>28273</c:v>
                </c:pt>
                <c:pt idx="270">
                  <c:v>28535</c:v>
                </c:pt>
                <c:pt idx="271">
                  <c:v>28796</c:v>
                </c:pt>
                <c:pt idx="272">
                  <c:v>29053</c:v>
                </c:pt>
                <c:pt idx="273">
                  <c:v>29308</c:v>
                </c:pt>
                <c:pt idx="274">
                  <c:v>29561</c:v>
                </c:pt>
                <c:pt idx="275">
                  <c:v>29809</c:v>
                </c:pt>
                <c:pt idx="276">
                  <c:v>30054</c:v>
                </c:pt>
                <c:pt idx="277">
                  <c:v>30300</c:v>
                </c:pt>
                <c:pt idx="278">
                  <c:v>30543</c:v>
                </c:pt>
                <c:pt idx="279">
                  <c:v>30783</c:v>
                </c:pt>
                <c:pt idx="280">
                  <c:v>31023</c:v>
                </c:pt>
                <c:pt idx="281">
                  <c:v>31259</c:v>
                </c:pt>
                <c:pt idx="282">
                  <c:v>31492</c:v>
                </c:pt>
                <c:pt idx="283">
                  <c:v>31726</c:v>
                </c:pt>
                <c:pt idx="284">
                  <c:v>31954</c:v>
                </c:pt>
                <c:pt idx="285">
                  <c:v>32181</c:v>
                </c:pt>
                <c:pt idx="286">
                  <c:v>32403</c:v>
                </c:pt>
                <c:pt idx="287">
                  <c:v>32626</c:v>
                </c:pt>
                <c:pt idx="288">
                  <c:v>32848</c:v>
                </c:pt>
                <c:pt idx="289">
                  <c:v>33066</c:v>
                </c:pt>
                <c:pt idx="290">
                  <c:v>33284</c:v>
                </c:pt>
                <c:pt idx="291">
                  <c:v>33497</c:v>
                </c:pt>
                <c:pt idx="292">
                  <c:v>33708</c:v>
                </c:pt>
                <c:pt idx="293">
                  <c:v>33916</c:v>
                </c:pt>
                <c:pt idx="294">
                  <c:v>34123</c:v>
                </c:pt>
                <c:pt idx="295">
                  <c:v>34330</c:v>
                </c:pt>
                <c:pt idx="296">
                  <c:v>34532</c:v>
                </c:pt>
                <c:pt idx="297">
                  <c:v>34733</c:v>
                </c:pt>
                <c:pt idx="298">
                  <c:v>34932</c:v>
                </c:pt>
                <c:pt idx="299">
                  <c:v>35129</c:v>
                </c:pt>
                <c:pt idx="300">
                  <c:v>35321</c:v>
                </c:pt>
                <c:pt idx="301">
                  <c:v>35513</c:v>
                </c:pt>
                <c:pt idx="302">
                  <c:v>35702</c:v>
                </c:pt>
                <c:pt idx="303">
                  <c:v>35887</c:v>
                </c:pt>
                <c:pt idx="304">
                  <c:v>36074</c:v>
                </c:pt>
                <c:pt idx="305">
                  <c:v>36258</c:v>
                </c:pt>
                <c:pt idx="306">
                  <c:v>36438</c:v>
                </c:pt>
                <c:pt idx="307">
                  <c:v>36620</c:v>
                </c:pt>
                <c:pt idx="308">
                  <c:v>36796</c:v>
                </c:pt>
                <c:pt idx="309">
                  <c:v>36969</c:v>
                </c:pt>
                <c:pt idx="310">
                  <c:v>37142</c:v>
                </c:pt>
                <c:pt idx="311">
                  <c:v>37310</c:v>
                </c:pt>
                <c:pt idx="312">
                  <c:v>37480</c:v>
                </c:pt>
                <c:pt idx="313">
                  <c:v>37647</c:v>
                </c:pt>
                <c:pt idx="314">
                  <c:v>37813</c:v>
                </c:pt>
                <c:pt idx="315">
                  <c:v>37974</c:v>
                </c:pt>
                <c:pt idx="316">
                  <c:v>38132</c:v>
                </c:pt>
                <c:pt idx="317">
                  <c:v>38286</c:v>
                </c:pt>
                <c:pt idx="318">
                  <c:v>38440</c:v>
                </c:pt>
                <c:pt idx="319">
                  <c:v>38592</c:v>
                </c:pt>
                <c:pt idx="320">
                  <c:v>38742</c:v>
                </c:pt>
                <c:pt idx="321">
                  <c:v>38890</c:v>
                </c:pt>
                <c:pt idx="322">
                  <c:v>39036</c:v>
                </c:pt>
                <c:pt idx="323">
                  <c:v>39178</c:v>
                </c:pt>
                <c:pt idx="324">
                  <c:v>39320</c:v>
                </c:pt>
                <c:pt idx="325">
                  <c:v>39460</c:v>
                </c:pt>
                <c:pt idx="326">
                  <c:v>39595</c:v>
                </c:pt>
                <c:pt idx="327">
                  <c:v>39728</c:v>
                </c:pt>
                <c:pt idx="328">
                  <c:v>39861</c:v>
                </c:pt>
                <c:pt idx="329">
                  <c:v>39991</c:v>
                </c:pt>
                <c:pt idx="330">
                  <c:v>40120</c:v>
                </c:pt>
                <c:pt idx="331">
                  <c:v>40244</c:v>
                </c:pt>
                <c:pt idx="332">
                  <c:v>40365</c:v>
                </c:pt>
                <c:pt idx="333">
                  <c:v>40485</c:v>
                </c:pt>
                <c:pt idx="334">
                  <c:v>40604</c:v>
                </c:pt>
                <c:pt idx="335">
                  <c:v>40719</c:v>
                </c:pt>
                <c:pt idx="336">
                  <c:v>40832</c:v>
                </c:pt>
                <c:pt idx="337">
                  <c:v>40945</c:v>
                </c:pt>
                <c:pt idx="338">
                  <c:v>41055</c:v>
                </c:pt>
                <c:pt idx="339">
                  <c:v>41162</c:v>
                </c:pt>
                <c:pt idx="340">
                  <c:v>41268</c:v>
                </c:pt>
                <c:pt idx="341">
                  <c:v>41371</c:v>
                </c:pt>
                <c:pt idx="342">
                  <c:v>41473</c:v>
                </c:pt>
                <c:pt idx="343">
                  <c:v>41572</c:v>
                </c:pt>
                <c:pt idx="344">
                  <c:v>41670</c:v>
                </c:pt>
                <c:pt idx="345">
                  <c:v>41765</c:v>
                </c:pt>
                <c:pt idx="346">
                  <c:v>41858</c:v>
                </c:pt>
                <c:pt idx="347">
                  <c:v>41950</c:v>
                </c:pt>
                <c:pt idx="348">
                  <c:v>42042</c:v>
                </c:pt>
                <c:pt idx="349">
                  <c:v>42131</c:v>
                </c:pt>
                <c:pt idx="350">
                  <c:v>42217</c:v>
                </c:pt>
                <c:pt idx="351">
                  <c:v>42300</c:v>
                </c:pt>
                <c:pt idx="352">
                  <c:v>42383</c:v>
                </c:pt>
                <c:pt idx="353">
                  <c:v>42464</c:v>
                </c:pt>
                <c:pt idx="354">
                  <c:v>42544</c:v>
                </c:pt>
                <c:pt idx="355">
                  <c:v>42624</c:v>
                </c:pt>
                <c:pt idx="356">
                  <c:v>42700</c:v>
                </c:pt>
                <c:pt idx="357">
                  <c:v>42775</c:v>
                </c:pt>
                <c:pt idx="358">
                  <c:v>42848</c:v>
                </c:pt>
                <c:pt idx="359">
                  <c:v>42921</c:v>
                </c:pt>
                <c:pt idx="360">
                  <c:v>42991</c:v>
                </c:pt>
                <c:pt idx="361">
                  <c:v>43059</c:v>
                </c:pt>
                <c:pt idx="362">
                  <c:v>43126</c:v>
                </c:pt>
                <c:pt idx="363">
                  <c:v>43193</c:v>
                </c:pt>
                <c:pt idx="364">
                  <c:v>43257</c:v>
                </c:pt>
                <c:pt idx="365">
                  <c:v>43320</c:v>
                </c:pt>
                <c:pt idx="366">
                  <c:v>43382</c:v>
                </c:pt>
                <c:pt idx="367">
                  <c:v>43441</c:v>
                </c:pt>
                <c:pt idx="368">
                  <c:v>43501</c:v>
                </c:pt>
                <c:pt idx="369">
                  <c:v>43558</c:v>
                </c:pt>
                <c:pt idx="370">
                  <c:v>43614</c:v>
                </c:pt>
                <c:pt idx="371">
                  <c:v>43670</c:v>
                </c:pt>
                <c:pt idx="372">
                  <c:v>43724</c:v>
                </c:pt>
                <c:pt idx="373">
                  <c:v>43776</c:v>
                </c:pt>
                <c:pt idx="374">
                  <c:v>43828</c:v>
                </c:pt>
                <c:pt idx="375">
                  <c:v>43877</c:v>
                </c:pt>
                <c:pt idx="376">
                  <c:v>43926</c:v>
                </c:pt>
                <c:pt idx="377">
                  <c:v>43974</c:v>
                </c:pt>
                <c:pt idx="378">
                  <c:v>44020</c:v>
                </c:pt>
                <c:pt idx="379">
                  <c:v>44065</c:v>
                </c:pt>
                <c:pt idx="380">
                  <c:v>44109</c:v>
                </c:pt>
                <c:pt idx="381">
                  <c:v>44152</c:v>
                </c:pt>
                <c:pt idx="382">
                  <c:v>44194</c:v>
                </c:pt>
                <c:pt idx="383">
                  <c:v>44235</c:v>
                </c:pt>
                <c:pt idx="384">
                  <c:v>44275</c:v>
                </c:pt>
                <c:pt idx="385">
                  <c:v>44313</c:v>
                </c:pt>
                <c:pt idx="386">
                  <c:v>44351</c:v>
                </c:pt>
                <c:pt idx="387">
                  <c:v>44389</c:v>
                </c:pt>
                <c:pt idx="388">
                  <c:v>44424</c:v>
                </c:pt>
                <c:pt idx="389">
                  <c:v>44459</c:v>
                </c:pt>
                <c:pt idx="390">
                  <c:v>44494</c:v>
                </c:pt>
                <c:pt idx="391">
                  <c:v>44528</c:v>
                </c:pt>
                <c:pt idx="392">
                  <c:v>44561</c:v>
                </c:pt>
                <c:pt idx="393">
                  <c:v>44593</c:v>
                </c:pt>
                <c:pt idx="394">
                  <c:v>44623</c:v>
                </c:pt>
                <c:pt idx="395">
                  <c:v>44654</c:v>
                </c:pt>
                <c:pt idx="396">
                  <c:v>44685</c:v>
                </c:pt>
                <c:pt idx="397">
                  <c:v>44713</c:v>
                </c:pt>
                <c:pt idx="398">
                  <c:v>44741</c:v>
                </c:pt>
                <c:pt idx="399">
                  <c:v>44767</c:v>
                </c:pt>
                <c:pt idx="400">
                  <c:v>44794</c:v>
                </c:pt>
                <c:pt idx="401">
                  <c:v>44820</c:v>
                </c:pt>
                <c:pt idx="402">
                  <c:v>44845</c:v>
                </c:pt>
                <c:pt idx="403">
                  <c:v>44869</c:v>
                </c:pt>
                <c:pt idx="404">
                  <c:v>44893</c:v>
                </c:pt>
                <c:pt idx="405">
                  <c:v>44917</c:v>
                </c:pt>
                <c:pt idx="406">
                  <c:v>44939</c:v>
                </c:pt>
                <c:pt idx="407">
                  <c:v>44961</c:v>
                </c:pt>
                <c:pt idx="408">
                  <c:v>44982</c:v>
                </c:pt>
                <c:pt idx="409">
                  <c:v>45002</c:v>
                </c:pt>
                <c:pt idx="410">
                  <c:v>45023</c:v>
                </c:pt>
                <c:pt idx="411">
                  <c:v>45043</c:v>
                </c:pt>
                <c:pt idx="412">
                  <c:v>45063</c:v>
                </c:pt>
                <c:pt idx="413">
                  <c:v>45082</c:v>
                </c:pt>
                <c:pt idx="414">
                  <c:v>45100</c:v>
                </c:pt>
                <c:pt idx="415">
                  <c:v>45119</c:v>
                </c:pt>
                <c:pt idx="416">
                  <c:v>45135</c:v>
                </c:pt>
                <c:pt idx="417">
                  <c:v>45152</c:v>
                </c:pt>
                <c:pt idx="418">
                  <c:v>45168</c:v>
                </c:pt>
                <c:pt idx="419">
                  <c:v>45184</c:v>
                </c:pt>
                <c:pt idx="420">
                  <c:v>45200</c:v>
                </c:pt>
                <c:pt idx="421">
                  <c:v>45215</c:v>
                </c:pt>
                <c:pt idx="422">
                  <c:v>45229</c:v>
                </c:pt>
                <c:pt idx="423">
                  <c:v>45244</c:v>
                </c:pt>
                <c:pt idx="424">
                  <c:v>45258</c:v>
                </c:pt>
                <c:pt idx="425">
                  <c:v>45271</c:v>
                </c:pt>
                <c:pt idx="426">
                  <c:v>45284</c:v>
                </c:pt>
                <c:pt idx="427">
                  <c:v>45297</c:v>
                </c:pt>
                <c:pt idx="428">
                  <c:v>45309</c:v>
                </c:pt>
                <c:pt idx="429">
                  <c:v>45321</c:v>
                </c:pt>
                <c:pt idx="430">
                  <c:v>45333</c:v>
                </c:pt>
                <c:pt idx="431">
                  <c:v>45345</c:v>
                </c:pt>
                <c:pt idx="432">
                  <c:v>45356</c:v>
                </c:pt>
                <c:pt idx="433">
                  <c:v>45367</c:v>
                </c:pt>
                <c:pt idx="434">
                  <c:v>45378</c:v>
                </c:pt>
                <c:pt idx="435">
                  <c:v>45388</c:v>
                </c:pt>
                <c:pt idx="436">
                  <c:v>45399</c:v>
                </c:pt>
                <c:pt idx="437">
                  <c:v>45408</c:v>
                </c:pt>
                <c:pt idx="438">
                  <c:v>45419</c:v>
                </c:pt>
                <c:pt idx="439">
                  <c:v>45428</c:v>
                </c:pt>
                <c:pt idx="440">
                  <c:v>45437</c:v>
                </c:pt>
                <c:pt idx="441">
                  <c:v>45446</c:v>
                </c:pt>
                <c:pt idx="442">
                  <c:v>45455</c:v>
                </c:pt>
                <c:pt idx="443">
                  <c:v>45464</c:v>
                </c:pt>
                <c:pt idx="444">
                  <c:v>45473</c:v>
                </c:pt>
                <c:pt idx="445">
                  <c:v>45481</c:v>
                </c:pt>
                <c:pt idx="446">
                  <c:v>45489</c:v>
                </c:pt>
                <c:pt idx="447">
                  <c:v>45497</c:v>
                </c:pt>
                <c:pt idx="448">
                  <c:v>45505</c:v>
                </c:pt>
                <c:pt idx="449">
                  <c:v>45513</c:v>
                </c:pt>
                <c:pt idx="450">
                  <c:v>45520</c:v>
                </c:pt>
                <c:pt idx="451">
                  <c:v>45527</c:v>
                </c:pt>
                <c:pt idx="452">
                  <c:v>45534</c:v>
                </c:pt>
                <c:pt idx="453">
                  <c:v>45541</c:v>
                </c:pt>
                <c:pt idx="454">
                  <c:v>45548</c:v>
                </c:pt>
                <c:pt idx="455">
                  <c:v>45555</c:v>
                </c:pt>
                <c:pt idx="456">
                  <c:v>45561</c:v>
                </c:pt>
                <c:pt idx="457">
                  <c:v>45567</c:v>
                </c:pt>
                <c:pt idx="458">
                  <c:v>45574</c:v>
                </c:pt>
                <c:pt idx="459">
                  <c:v>45579</c:v>
                </c:pt>
                <c:pt idx="460">
                  <c:v>45585</c:v>
                </c:pt>
                <c:pt idx="461">
                  <c:v>45592</c:v>
                </c:pt>
                <c:pt idx="462">
                  <c:v>45598</c:v>
                </c:pt>
                <c:pt idx="463">
                  <c:v>45603</c:v>
                </c:pt>
                <c:pt idx="464">
                  <c:v>45609</c:v>
                </c:pt>
                <c:pt idx="465">
                  <c:v>45614</c:v>
                </c:pt>
                <c:pt idx="466">
                  <c:v>45619</c:v>
                </c:pt>
                <c:pt idx="467">
                  <c:v>45625</c:v>
                </c:pt>
                <c:pt idx="468">
                  <c:v>45630</c:v>
                </c:pt>
                <c:pt idx="469">
                  <c:v>45634</c:v>
                </c:pt>
                <c:pt idx="470">
                  <c:v>45640</c:v>
                </c:pt>
                <c:pt idx="471">
                  <c:v>45644</c:v>
                </c:pt>
                <c:pt idx="472">
                  <c:v>45649</c:v>
                </c:pt>
                <c:pt idx="473">
                  <c:v>45654</c:v>
                </c:pt>
                <c:pt idx="474">
                  <c:v>45658</c:v>
                </c:pt>
                <c:pt idx="475">
                  <c:v>45663</c:v>
                </c:pt>
                <c:pt idx="476">
                  <c:v>45667</c:v>
                </c:pt>
                <c:pt idx="477">
                  <c:v>45671</c:v>
                </c:pt>
                <c:pt idx="478">
                  <c:v>45676</c:v>
                </c:pt>
                <c:pt idx="479">
                  <c:v>45680</c:v>
                </c:pt>
                <c:pt idx="480">
                  <c:v>45684</c:v>
                </c:pt>
                <c:pt idx="481">
                  <c:v>45688</c:v>
                </c:pt>
                <c:pt idx="482">
                  <c:v>45692</c:v>
                </c:pt>
                <c:pt idx="483">
                  <c:v>45696</c:v>
                </c:pt>
                <c:pt idx="484">
                  <c:v>45700</c:v>
                </c:pt>
                <c:pt idx="485">
                  <c:v>45704</c:v>
                </c:pt>
                <c:pt idx="486">
                  <c:v>45707</c:v>
                </c:pt>
                <c:pt idx="487">
                  <c:v>45711</c:v>
                </c:pt>
                <c:pt idx="488">
                  <c:v>45715</c:v>
                </c:pt>
                <c:pt idx="489">
                  <c:v>45718</c:v>
                </c:pt>
                <c:pt idx="490">
                  <c:v>45722</c:v>
                </c:pt>
                <c:pt idx="491">
                  <c:v>45725</c:v>
                </c:pt>
                <c:pt idx="492">
                  <c:v>45729</c:v>
                </c:pt>
                <c:pt idx="493">
                  <c:v>45732</c:v>
                </c:pt>
                <c:pt idx="494">
                  <c:v>45735</c:v>
                </c:pt>
                <c:pt idx="495">
                  <c:v>45739</c:v>
                </c:pt>
                <c:pt idx="496">
                  <c:v>45742</c:v>
                </c:pt>
                <c:pt idx="497">
                  <c:v>45745</c:v>
                </c:pt>
                <c:pt idx="498">
                  <c:v>45748</c:v>
                </c:pt>
                <c:pt idx="499">
                  <c:v>45751</c:v>
                </c:pt>
                <c:pt idx="500">
                  <c:v>45755</c:v>
                </c:pt>
                <c:pt idx="501">
                  <c:v>45758</c:v>
                </c:pt>
                <c:pt idx="502">
                  <c:v>45761</c:v>
                </c:pt>
                <c:pt idx="503">
                  <c:v>45763</c:v>
                </c:pt>
                <c:pt idx="504">
                  <c:v>45766</c:v>
                </c:pt>
                <c:pt idx="505">
                  <c:v>45769</c:v>
                </c:pt>
                <c:pt idx="506">
                  <c:v>45772</c:v>
                </c:pt>
                <c:pt idx="507">
                  <c:v>45775</c:v>
                </c:pt>
                <c:pt idx="508">
                  <c:v>45778</c:v>
                </c:pt>
                <c:pt idx="509">
                  <c:v>45780</c:v>
                </c:pt>
                <c:pt idx="510">
                  <c:v>45783</c:v>
                </c:pt>
                <c:pt idx="511">
                  <c:v>45786</c:v>
                </c:pt>
                <c:pt idx="512">
                  <c:v>45789</c:v>
                </c:pt>
                <c:pt idx="513">
                  <c:v>45791</c:v>
                </c:pt>
                <c:pt idx="514">
                  <c:v>45794</c:v>
                </c:pt>
                <c:pt idx="515">
                  <c:v>45796</c:v>
                </c:pt>
                <c:pt idx="516">
                  <c:v>45799</c:v>
                </c:pt>
                <c:pt idx="517">
                  <c:v>45802</c:v>
                </c:pt>
                <c:pt idx="518">
                  <c:v>45805</c:v>
                </c:pt>
                <c:pt idx="519">
                  <c:v>45807</c:v>
                </c:pt>
                <c:pt idx="520">
                  <c:v>45810</c:v>
                </c:pt>
                <c:pt idx="521">
                  <c:v>45813</c:v>
                </c:pt>
                <c:pt idx="522">
                  <c:v>45815</c:v>
                </c:pt>
                <c:pt idx="523">
                  <c:v>45818</c:v>
                </c:pt>
                <c:pt idx="524">
                  <c:v>45820</c:v>
                </c:pt>
                <c:pt idx="525">
                  <c:v>45823</c:v>
                </c:pt>
                <c:pt idx="526">
                  <c:v>45826</c:v>
                </c:pt>
                <c:pt idx="527">
                  <c:v>45828</c:v>
                </c:pt>
                <c:pt idx="528">
                  <c:v>45830</c:v>
                </c:pt>
                <c:pt idx="529">
                  <c:v>45833</c:v>
                </c:pt>
                <c:pt idx="530">
                  <c:v>45835</c:v>
                </c:pt>
                <c:pt idx="531">
                  <c:v>45838</c:v>
                </c:pt>
                <c:pt idx="532">
                  <c:v>45840</c:v>
                </c:pt>
                <c:pt idx="533">
                  <c:v>45843</c:v>
                </c:pt>
                <c:pt idx="534">
                  <c:v>45845</c:v>
                </c:pt>
                <c:pt idx="535">
                  <c:v>45847</c:v>
                </c:pt>
                <c:pt idx="536">
                  <c:v>45850</c:v>
                </c:pt>
                <c:pt idx="537">
                  <c:v>45852</c:v>
                </c:pt>
                <c:pt idx="538">
                  <c:v>45854</c:v>
                </c:pt>
                <c:pt idx="539">
                  <c:v>45857</c:v>
                </c:pt>
                <c:pt idx="540">
                  <c:v>45859</c:v>
                </c:pt>
                <c:pt idx="541">
                  <c:v>45861</c:v>
                </c:pt>
                <c:pt idx="542">
                  <c:v>45864</c:v>
                </c:pt>
                <c:pt idx="543">
                  <c:v>45866</c:v>
                </c:pt>
                <c:pt idx="544">
                  <c:v>45868</c:v>
                </c:pt>
                <c:pt idx="545">
                  <c:v>45871</c:v>
                </c:pt>
                <c:pt idx="546">
                  <c:v>45873</c:v>
                </c:pt>
                <c:pt idx="547">
                  <c:v>45875</c:v>
                </c:pt>
                <c:pt idx="548">
                  <c:v>45877</c:v>
                </c:pt>
                <c:pt idx="549">
                  <c:v>45880</c:v>
                </c:pt>
                <c:pt idx="550">
                  <c:v>45882</c:v>
                </c:pt>
                <c:pt idx="551">
                  <c:v>45884</c:v>
                </c:pt>
                <c:pt idx="552">
                  <c:v>45887</c:v>
                </c:pt>
                <c:pt idx="553">
                  <c:v>45889</c:v>
                </c:pt>
                <c:pt idx="554">
                  <c:v>45891</c:v>
                </c:pt>
                <c:pt idx="555">
                  <c:v>45893</c:v>
                </c:pt>
                <c:pt idx="556">
                  <c:v>45895</c:v>
                </c:pt>
                <c:pt idx="557">
                  <c:v>45897</c:v>
                </c:pt>
                <c:pt idx="558">
                  <c:v>45900</c:v>
                </c:pt>
                <c:pt idx="559">
                  <c:v>45902</c:v>
                </c:pt>
                <c:pt idx="560">
                  <c:v>45904</c:v>
                </c:pt>
                <c:pt idx="561">
                  <c:v>45906</c:v>
                </c:pt>
                <c:pt idx="562">
                  <c:v>45908</c:v>
                </c:pt>
                <c:pt idx="563">
                  <c:v>45910</c:v>
                </c:pt>
                <c:pt idx="564">
                  <c:v>45912</c:v>
                </c:pt>
                <c:pt idx="565">
                  <c:v>45914</c:v>
                </c:pt>
                <c:pt idx="566">
                  <c:v>45916</c:v>
                </c:pt>
                <c:pt idx="567">
                  <c:v>45918</c:v>
                </c:pt>
                <c:pt idx="568">
                  <c:v>45920</c:v>
                </c:pt>
                <c:pt idx="569">
                  <c:v>45922</c:v>
                </c:pt>
                <c:pt idx="570">
                  <c:v>45924</c:v>
                </c:pt>
                <c:pt idx="571">
                  <c:v>45926</c:v>
                </c:pt>
                <c:pt idx="572">
                  <c:v>45928</c:v>
                </c:pt>
                <c:pt idx="573">
                  <c:v>45930</c:v>
                </c:pt>
                <c:pt idx="574">
                  <c:v>45932</c:v>
                </c:pt>
                <c:pt idx="575">
                  <c:v>45934</c:v>
                </c:pt>
                <c:pt idx="576">
                  <c:v>45936</c:v>
                </c:pt>
                <c:pt idx="577">
                  <c:v>45938</c:v>
                </c:pt>
                <c:pt idx="578">
                  <c:v>45939</c:v>
                </c:pt>
                <c:pt idx="579">
                  <c:v>45941</c:v>
                </c:pt>
                <c:pt idx="580">
                  <c:v>45943</c:v>
                </c:pt>
                <c:pt idx="581">
                  <c:v>45945</c:v>
                </c:pt>
                <c:pt idx="582">
                  <c:v>45947</c:v>
                </c:pt>
                <c:pt idx="583">
                  <c:v>45948</c:v>
                </c:pt>
                <c:pt idx="584">
                  <c:v>45950</c:v>
                </c:pt>
                <c:pt idx="585">
                  <c:v>45952</c:v>
                </c:pt>
                <c:pt idx="586">
                  <c:v>45954</c:v>
                </c:pt>
                <c:pt idx="587">
                  <c:v>45956</c:v>
                </c:pt>
                <c:pt idx="588">
                  <c:v>45957</c:v>
                </c:pt>
                <c:pt idx="589">
                  <c:v>45959</c:v>
                </c:pt>
                <c:pt idx="590">
                  <c:v>45961</c:v>
                </c:pt>
                <c:pt idx="591">
                  <c:v>45963</c:v>
                </c:pt>
                <c:pt idx="592">
                  <c:v>45965</c:v>
                </c:pt>
                <c:pt idx="593">
                  <c:v>45967</c:v>
                </c:pt>
                <c:pt idx="594">
                  <c:v>45968</c:v>
                </c:pt>
                <c:pt idx="595">
                  <c:v>45970</c:v>
                </c:pt>
                <c:pt idx="596">
                  <c:v>45972</c:v>
                </c:pt>
                <c:pt idx="597">
                  <c:v>45974</c:v>
                </c:pt>
                <c:pt idx="598">
                  <c:v>45976</c:v>
                </c:pt>
                <c:pt idx="599">
                  <c:v>45977</c:v>
                </c:pt>
                <c:pt idx="600">
                  <c:v>45979</c:v>
                </c:pt>
                <c:pt idx="601">
                  <c:v>45981</c:v>
                </c:pt>
                <c:pt idx="602">
                  <c:v>45983</c:v>
                </c:pt>
                <c:pt idx="603">
                  <c:v>45984</c:v>
                </c:pt>
                <c:pt idx="604">
                  <c:v>45986</c:v>
                </c:pt>
                <c:pt idx="605">
                  <c:v>45988</c:v>
                </c:pt>
                <c:pt idx="606">
                  <c:v>45989</c:v>
                </c:pt>
                <c:pt idx="607">
                  <c:v>45991</c:v>
                </c:pt>
                <c:pt idx="608">
                  <c:v>45993</c:v>
                </c:pt>
                <c:pt idx="609">
                  <c:v>45994</c:v>
                </c:pt>
                <c:pt idx="610">
                  <c:v>45996</c:v>
                </c:pt>
                <c:pt idx="611">
                  <c:v>45998</c:v>
                </c:pt>
                <c:pt idx="612">
                  <c:v>45999</c:v>
                </c:pt>
                <c:pt idx="613">
                  <c:v>46001</c:v>
                </c:pt>
                <c:pt idx="614">
                  <c:v>46003</c:v>
                </c:pt>
                <c:pt idx="615">
                  <c:v>46004</c:v>
                </c:pt>
                <c:pt idx="616">
                  <c:v>46006</c:v>
                </c:pt>
                <c:pt idx="617">
                  <c:v>46008</c:v>
                </c:pt>
                <c:pt idx="618">
                  <c:v>46009</c:v>
                </c:pt>
                <c:pt idx="619">
                  <c:v>46011</c:v>
                </c:pt>
                <c:pt idx="620">
                  <c:v>46013</c:v>
                </c:pt>
                <c:pt idx="621">
                  <c:v>46014</c:v>
                </c:pt>
                <c:pt idx="622">
                  <c:v>46016</c:v>
                </c:pt>
                <c:pt idx="623">
                  <c:v>46017</c:v>
                </c:pt>
                <c:pt idx="624">
                  <c:v>46019</c:v>
                </c:pt>
                <c:pt idx="625">
                  <c:v>46020</c:v>
                </c:pt>
                <c:pt idx="626">
                  <c:v>46022</c:v>
                </c:pt>
                <c:pt idx="627">
                  <c:v>46023</c:v>
                </c:pt>
                <c:pt idx="628">
                  <c:v>46025</c:v>
                </c:pt>
                <c:pt idx="629">
                  <c:v>46026</c:v>
                </c:pt>
                <c:pt idx="630">
                  <c:v>46028</c:v>
                </c:pt>
                <c:pt idx="631">
                  <c:v>46029</c:v>
                </c:pt>
                <c:pt idx="632">
                  <c:v>46030</c:v>
                </c:pt>
                <c:pt idx="633">
                  <c:v>46032</c:v>
                </c:pt>
                <c:pt idx="634">
                  <c:v>46033</c:v>
                </c:pt>
                <c:pt idx="635">
                  <c:v>46035</c:v>
                </c:pt>
                <c:pt idx="636">
                  <c:v>46036</c:v>
                </c:pt>
                <c:pt idx="637">
                  <c:v>46038</c:v>
                </c:pt>
                <c:pt idx="638">
                  <c:v>46039</c:v>
                </c:pt>
                <c:pt idx="639">
                  <c:v>46040</c:v>
                </c:pt>
                <c:pt idx="640">
                  <c:v>46042</c:v>
                </c:pt>
                <c:pt idx="641">
                  <c:v>46043</c:v>
                </c:pt>
                <c:pt idx="642">
                  <c:v>46044</c:v>
                </c:pt>
                <c:pt idx="643">
                  <c:v>46046</c:v>
                </c:pt>
                <c:pt idx="644">
                  <c:v>46047</c:v>
                </c:pt>
                <c:pt idx="645">
                  <c:v>46049</c:v>
                </c:pt>
                <c:pt idx="646">
                  <c:v>46050</c:v>
                </c:pt>
                <c:pt idx="647">
                  <c:v>46051</c:v>
                </c:pt>
                <c:pt idx="648">
                  <c:v>46053</c:v>
                </c:pt>
                <c:pt idx="649">
                  <c:v>46054</c:v>
                </c:pt>
                <c:pt idx="650">
                  <c:v>46055</c:v>
                </c:pt>
                <c:pt idx="651">
                  <c:v>46057</c:v>
                </c:pt>
                <c:pt idx="652">
                  <c:v>46058</c:v>
                </c:pt>
                <c:pt idx="653">
                  <c:v>46059</c:v>
                </c:pt>
                <c:pt idx="654">
                  <c:v>46060</c:v>
                </c:pt>
                <c:pt idx="655">
                  <c:v>46062</c:v>
                </c:pt>
                <c:pt idx="656">
                  <c:v>46063</c:v>
                </c:pt>
                <c:pt idx="657">
                  <c:v>46064</c:v>
                </c:pt>
                <c:pt idx="658">
                  <c:v>46066</c:v>
                </c:pt>
                <c:pt idx="659">
                  <c:v>46067</c:v>
                </c:pt>
                <c:pt idx="660">
                  <c:v>46068</c:v>
                </c:pt>
                <c:pt idx="661">
                  <c:v>46069</c:v>
                </c:pt>
                <c:pt idx="662">
                  <c:v>46071</c:v>
                </c:pt>
                <c:pt idx="663">
                  <c:v>46072</c:v>
                </c:pt>
                <c:pt idx="664">
                  <c:v>46073</c:v>
                </c:pt>
                <c:pt idx="665">
                  <c:v>46075</c:v>
                </c:pt>
                <c:pt idx="666">
                  <c:v>46076</c:v>
                </c:pt>
                <c:pt idx="667">
                  <c:v>46077</c:v>
                </c:pt>
                <c:pt idx="668">
                  <c:v>46078</c:v>
                </c:pt>
                <c:pt idx="669">
                  <c:v>46080</c:v>
                </c:pt>
                <c:pt idx="670">
                  <c:v>46081</c:v>
                </c:pt>
                <c:pt idx="671">
                  <c:v>46082</c:v>
                </c:pt>
                <c:pt idx="672">
                  <c:v>46083</c:v>
                </c:pt>
                <c:pt idx="673">
                  <c:v>46085</c:v>
                </c:pt>
                <c:pt idx="674">
                  <c:v>46086</c:v>
                </c:pt>
                <c:pt idx="675">
                  <c:v>46087</c:v>
                </c:pt>
                <c:pt idx="676">
                  <c:v>46089</c:v>
                </c:pt>
                <c:pt idx="677">
                  <c:v>46090</c:v>
                </c:pt>
                <c:pt idx="678">
                  <c:v>46091</c:v>
                </c:pt>
                <c:pt idx="679">
                  <c:v>46092</c:v>
                </c:pt>
                <c:pt idx="680">
                  <c:v>46093</c:v>
                </c:pt>
                <c:pt idx="681">
                  <c:v>46095</c:v>
                </c:pt>
                <c:pt idx="682">
                  <c:v>46096</c:v>
                </c:pt>
                <c:pt idx="683">
                  <c:v>46097</c:v>
                </c:pt>
                <c:pt idx="684">
                  <c:v>46098</c:v>
                </c:pt>
                <c:pt idx="685">
                  <c:v>46099</c:v>
                </c:pt>
                <c:pt idx="686">
                  <c:v>46101</c:v>
                </c:pt>
                <c:pt idx="687">
                  <c:v>46102</c:v>
                </c:pt>
                <c:pt idx="688">
                  <c:v>46103</c:v>
                </c:pt>
                <c:pt idx="689">
                  <c:v>46105</c:v>
                </c:pt>
                <c:pt idx="690">
                  <c:v>46106</c:v>
                </c:pt>
                <c:pt idx="691">
                  <c:v>46107</c:v>
                </c:pt>
                <c:pt idx="692">
                  <c:v>46108</c:v>
                </c:pt>
                <c:pt idx="693">
                  <c:v>46109</c:v>
                </c:pt>
                <c:pt idx="694">
                  <c:v>46110</c:v>
                </c:pt>
                <c:pt idx="695">
                  <c:v>46111</c:v>
                </c:pt>
                <c:pt idx="696">
                  <c:v>46113</c:v>
                </c:pt>
                <c:pt idx="697">
                  <c:v>46114</c:v>
                </c:pt>
                <c:pt idx="698">
                  <c:v>46115</c:v>
                </c:pt>
                <c:pt idx="699">
                  <c:v>46116</c:v>
                </c:pt>
                <c:pt idx="700">
                  <c:v>46117</c:v>
                </c:pt>
                <c:pt idx="701">
                  <c:v>46118</c:v>
                </c:pt>
                <c:pt idx="702">
                  <c:v>46119</c:v>
                </c:pt>
                <c:pt idx="703">
                  <c:v>46120</c:v>
                </c:pt>
                <c:pt idx="704">
                  <c:v>46121</c:v>
                </c:pt>
                <c:pt idx="705">
                  <c:v>46122</c:v>
                </c:pt>
                <c:pt idx="706">
                  <c:v>46123</c:v>
                </c:pt>
                <c:pt idx="707">
                  <c:v>46124</c:v>
                </c:pt>
                <c:pt idx="708">
                  <c:v>46125</c:v>
                </c:pt>
                <c:pt idx="709">
                  <c:v>46126</c:v>
                </c:pt>
                <c:pt idx="710">
                  <c:v>46127</c:v>
                </c:pt>
                <c:pt idx="711">
                  <c:v>46128</c:v>
                </c:pt>
                <c:pt idx="712">
                  <c:v>46129</c:v>
                </c:pt>
                <c:pt idx="713">
                  <c:v>46130</c:v>
                </c:pt>
                <c:pt idx="714">
                  <c:v>46131</c:v>
                </c:pt>
                <c:pt idx="715">
                  <c:v>46132</c:v>
                </c:pt>
                <c:pt idx="716">
                  <c:v>46133</c:v>
                </c:pt>
                <c:pt idx="717">
                  <c:v>46134</c:v>
                </c:pt>
                <c:pt idx="718">
                  <c:v>46135</c:v>
                </c:pt>
                <c:pt idx="719">
                  <c:v>46136</c:v>
                </c:pt>
                <c:pt idx="720">
                  <c:v>46137</c:v>
                </c:pt>
                <c:pt idx="721">
                  <c:v>46138</c:v>
                </c:pt>
                <c:pt idx="722">
                  <c:v>46139</c:v>
                </c:pt>
                <c:pt idx="723">
                  <c:v>46140</c:v>
                </c:pt>
                <c:pt idx="724">
                  <c:v>46141</c:v>
                </c:pt>
                <c:pt idx="725">
                  <c:v>46142</c:v>
                </c:pt>
                <c:pt idx="726">
                  <c:v>46143</c:v>
                </c:pt>
                <c:pt idx="727">
                  <c:v>46144</c:v>
                </c:pt>
                <c:pt idx="728">
                  <c:v>46145</c:v>
                </c:pt>
                <c:pt idx="729">
                  <c:v>46146</c:v>
                </c:pt>
                <c:pt idx="730">
                  <c:v>46147</c:v>
                </c:pt>
                <c:pt idx="731">
                  <c:v>46148</c:v>
                </c:pt>
                <c:pt idx="732">
                  <c:v>46149</c:v>
                </c:pt>
                <c:pt idx="733">
                  <c:v>46150</c:v>
                </c:pt>
                <c:pt idx="734">
                  <c:v>46151</c:v>
                </c:pt>
                <c:pt idx="735">
                  <c:v>46152</c:v>
                </c:pt>
                <c:pt idx="736">
                  <c:v>46153</c:v>
                </c:pt>
                <c:pt idx="737">
                  <c:v>46154</c:v>
                </c:pt>
                <c:pt idx="738">
                  <c:v>46155</c:v>
                </c:pt>
                <c:pt idx="739">
                  <c:v>46156</c:v>
                </c:pt>
                <c:pt idx="740">
                  <c:v>46157</c:v>
                </c:pt>
                <c:pt idx="741">
                  <c:v>46158</c:v>
                </c:pt>
                <c:pt idx="742">
                  <c:v>46159</c:v>
                </c:pt>
                <c:pt idx="743">
                  <c:v>46160</c:v>
                </c:pt>
                <c:pt idx="744">
                  <c:v>46161</c:v>
                </c:pt>
                <c:pt idx="745">
                  <c:v>46162</c:v>
                </c:pt>
                <c:pt idx="746">
                  <c:v>46163</c:v>
                </c:pt>
                <c:pt idx="747">
                  <c:v>46164</c:v>
                </c:pt>
                <c:pt idx="748">
                  <c:v>46164</c:v>
                </c:pt>
                <c:pt idx="749">
                  <c:v>46165</c:v>
                </c:pt>
                <c:pt idx="750">
                  <c:v>46166</c:v>
                </c:pt>
                <c:pt idx="751">
                  <c:v>46167</c:v>
                </c:pt>
                <c:pt idx="752">
                  <c:v>46168</c:v>
                </c:pt>
                <c:pt idx="753">
                  <c:v>46169</c:v>
                </c:pt>
                <c:pt idx="754">
                  <c:v>46170</c:v>
                </c:pt>
                <c:pt idx="755">
                  <c:v>46171</c:v>
                </c:pt>
                <c:pt idx="756">
                  <c:v>46172</c:v>
                </c:pt>
                <c:pt idx="757">
                  <c:v>46173</c:v>
                </c:pt>
                <c:pt idx="758">
                  <c:v>46174</c:v>
                </c:pt>
                <c:pt idx="759">
                  <c:v>46174</c:v>
                </c:pt>
                <c:pt idx="760">
                  <c:v>46175</c:v>
                </c:pt>
                <c:pt idx="761">
                  <c:v>46176</c:v>
                </c:pt>
                <c:pt idx="762">
                  <c:v>46177</c:v>
                </c:pt>
                <c:pt idx="763">
                  <c:v>46178</c:v>
                </c:pt>
                <c:pt idx="764">
                  <c:v>46179</c:v>
                </c:pt>
                <c:pt idx="765">
                  <c:v>46180</c:v>
                </c:pt>
                <c:pt idx="766">
                  <c:v>46181</c:v>
                </c:pt>
                <c:pt idx="767">
                  <c:v>46182</c:v>
                </c:pt>
                <c:pt idx="768">
                  <c:v>46183</c:v>
                </c:pt>
                <c:pt idx="769">
                  <c:v>46184</c:v>
                </c:pt>
                <c:pt idx="770">
                  <c:v>46185</c:v>
                </c:pt>
                <c:pt idx="771">
                  <c:v>46186</c:v>
                </c:pt>
                <c:pt idx="772">
                  <c:v>46186</c:v>
                </c:pt>
                <c:pt idx="773">
                  <c:v>46187</c:v>
                </c:pt>
                <c:pt idx="774">
                  <c:v>46188</c:v>
                </c:pt>
                <c:pt idx="775">
                  <c:v>46189</c:v>
                </c:pt>
                <c:pt idx="776">
                  <c:v>46190</c:v>
                </c:pt>
                <c:pt idx="777">
                  <c:v>46191</c:v>
                </c:pt>
                <c:pt idx="778">
                  <c:v>46192</c:v>
                </c:pt>
                <c:pt idx="779">
                  <c:v>46193</c:v>
                </c:pt>
                <c:pt idx="780">
                  <c:v>46194</c:v>
                </c:pt>
                <c:pt idx="781">
                  <c:v>46195</c:v>
                </c:pt>
                <c:pt idx="782">
                  <c:v>46196</c:v>
                </c:pt>
                <c:pt idx="783">
                  <c:v>46197</c:v>
                </c:pt>
                <c:pt idx="784">
                  <c:v>46198</c:v>
                </c:pt>
                <c:pt idx="785">
                  <c:v>46199</c:v>
                </c:pt>
                <c:pt idx="786">
                  <c:v>46200</c:v>
                </c:pt>
                <c:pt idx="787">
                  <c:v>46201</c:v>
                </c:pt>
                <c:pt idx="788">
                  <c:v>46202</c:v>
                </c:pt>
                <c:pt idx="789">
                  <c:v>46203</c:v>
                </c:pt>
                <c:pt idx="790">
                  <c:v>46204</c:v>
                </c:pt>
                <c:pt idx="791">
                  <c:v>46205</c:v>
                </c:pt>
                <c:pt idx="792">
                  <c:v>46206</c:v>
                </c:pt>
                <c:pt idx="793">
                  <c:v>46206</c:v>
                </c:pt>
                <c:pt idx="794">
                  <c:v>46207</c:v>
                </c:pt>
                <c:pt idx="795">
                  <c:v>46208</c:v>
                </c:pt>
                <c:pt idx="796">
                  <c:v>46209</c:v>
                </c:pt>
                <c:pt idx="797">
                  <c:v>46210</c:v>
                </c:pt>
                <c:pt idx="798">
                  <c:v>46211</c:v>
                </c:pt>
                <c:pt idx="799">
                  <c:v>46212</c:v>
                </c:pt>
                <c:pt idx="800">
                  <c:v>46213</c:v>
                </c:pt>
                <c:pt idx="801">
                  <c:v>46214</c:v>
                </c:pt>
                <c:pt idx="802">
                  <c:v>46215</c:v>
                </c:pt>
                <c:pt idx="803">
                  <c:v>46216</c:v>
                </c:pt>
                <c:pt idx="804">
                  <c:v>46216</c:v>
                </c:pt>
                <c:pt idx="805">
                  <c:v>46217</c:v>
                </c:pt>
                <c:pt idx="806">
                  <c:v>46218</c:v>
                </c:pt>
                <c:pt idx="807">
                  <c:v>46219</c:v>
                </c:pt>
                <c:pt idx="808">
                  <c:v>46220</c:v>
                </c:pt>
                <c:pt idx="809">
                  <c:v>46221</c:v>
                </c:pt>
                <c:pt idx="810">
                  <c:v>46222</c:v>
                </c:pt>
                <c:pt idx="811">
                  <c:v>46223</c:v>
                </c:pt>
                <c:pt idx="812">
                  <c:v>46224</c:v>
                </c:pt>
                <c:pt idx="813">
                  <c:v>46225</c:v>
                </c:pt>
                <c:pt idx="814">
                  <c:v>46226</c:v>
                </c:pt>
                <c:pt idx="815">
                  <c:v>46226</c:v>
                </c:pt>
                <c:pt idx="816">
                  <c:v>46227</c:v>
                </c:pt>
                <c:pt idx="817">
                  <c:v>46228</c:v>
                </c:pt>
                <c:pt idx="818">
                  <c:v>46229</c:v>
                </c:pt>
                <c:pt idx="819">
                  <c:v>46230</c:v>
                </c:pt>
                <c:pt idx="820">
                  <c:v>46231</c:v>
                </c:pt>
                <c:pt idx="821">
                  <c:v>46231</c:v>
                </c:pt>
                <c:pt idx="822">
                  <c:v>46232</c:v>
                </c:pt>
                <c:pt idx="823">
                  <c:v>46233</c:v>
                </c:pt>
                <c:pt idx="824">
                  <c:v>46234</c:v>
                </c:pt>
                <c:pt idx="825">
                  <c:v>46235</c:v>
                </c:pt>
                <c:pt idx="826">
                  <c:v>46236</c:v>
                </c:pt>
                <c:pt idx="827">
                  <c:v>46237</c:v>
                </c:pt>
                <c:pt idx="828">
                  <c:v>46238</c:v>
                </c:pt>
                <c:pt idx="829">
                  <c:v>46239</c:v>
                </c:pt>
                <c:pt idx="830">
                  <c:v>46240</c:v>
                </c:pt>
                <c:pt idx="831">
                  <c:v>46240</c:v>
                </c:pt>
                <c:pt idx="832">
                  <c:v>46241</c:v>
                </c:pt>
                <c:pt idx="833">
                  <c:v>46242</c:v>
                </c:pt>
                <c:pt idx="834">
                  <c:v>46243</c:v>
                </c:pt>
                <c:pt idx="835">
                  <c:v>46244</c:v>
                </c:pt>
                <c:pt idx="836">
                  <c:v>46245</c:v>
                </c:pt>
                <c:pt idx="837">
                  <c:v>46246</c:v>
                </c:pt>
                <c:pt idx="838">
                  <c:v>46247</c:v>
                </c:pt>
                <c:pt idx="839">
                  <c:v>46247</c:v>
                </c:pt>
                <c:pt idx="840">
                  <c:v>46248</c:v>
                </c:pt>
                <c:pt idx="841">
                  <c:v>46249</c:v>
                </c:pt>
                <c:pt idx="842">
                  <c:v>46250</c:v>
                </c:pt>
                <c:pt idx="843">
                  <c:v>46251</c:v>
                </c:pt>
                <c:pt idx="844">
                  <c:v>46252</c:v>
                </c:pt>
                <c:pt idx="845">
                  <c:v>46253</c:v>
                </c:pt>
                <c:pt idx="846">
                  <c:v>46254</c:v>
                </c:pt>
                <c:pt idx="847">
                  <c:v>46255</c:v>
                </c:pt>
                <c:pt idx="848">
                  <c:v>46255</c:v>
                </c:pt>
                <c:pt idx="849">
                  <c:v>46256</c:v>
                </c:pt>
                <c:pt idx="850">
                  <c:v>46257</c:v>
                </c:pt>
                <c:pt idx="851">
                  <c:v>46258</c:v>
                </c:pt>
                <c:pt idx="852">
                  <c:v>46259</c:v>
                </c:pt>
                <c:pt idx="853">
                  <c:v>46260</c:v>
                </c:pt>
                <c:pt idx="854">
                  <c:v>46260</c:v>
                </c:pt>
                <c:pt idx="855">
                  <c:v>46261</c:v>
                </c:pt>
                <c:pt idx="856">
                  <c:v>46262</c:v>
                </c:pt>
                <c:pt idx="857">
                  <c:v>46263</c:v>
                </c:pt>
                <c:pt idx="858">
                  <c:v>46264</c:v>
                </c:pt>
                <c:pt idx="859">
                  <c:v>46265</c:v>
                </c:pt>
                <c:pt idx="860">
                  <c:v>46266</c:v>
                </c:pt>
                <c:pt idx="861">
                  <c:v>46266</c:v>
                </c:pt>
                <c:pt idx="862">
                  <c:v>46267</c:v>
                </c:pt>
                <c:pt idx="863">
                  <c:v>46268</c:v>
                </c:pt>
                <c:pt idx="864">
                  <c:v>46269</c:v>
                </c:pt>
                <c:pt idx="865">
                  <c:v>46270</c:v>
                </c:pt>
                <c:pt idx="866">
                  <c:v>46270</c:v>
                </c:pt>
                <c:pt idx="867">
                  <c:v>46271</c:v>
                </c:pt>
                <c:pt idx="868">
                  <c:v>46272</c:v>
                </c:pt>
                <c:pt idx="869">
                  <c:v>46273</c:v>
                </c:pt>
                <c:pt idx="870">
                  <c:v>46274</c:v>
                </c:pt>
                <c:pt idx="871">
                  <c:v>46275</c:v>
                </c:pt>
                <c:pt idx="872">
                  <c:v>46276</c:v>
                </c:pt>
                <c:pt idx="873">
                  <c:v>46277</c:v>
                </c:pt>
                <c:pt idx="874">
                  <c:v>46277</c:v>
                </c:pt>
                <c:pt idx="875">
                  <c:v>46278</c:v>
                </c:pt>
                <c:pt idx="876">
                  <c:v>46279</c:v>
                </c:pt>
                <c:pt idx="877">
                  <c:v>46280</c:v>
                </c:pt>
                <c:pt idx="878">
                  <c:v>46281</c:v>
                </c:pt>
                <c:pt idx="879">
                  <c:v>46282</c:v>
                </c:pt>
                <c:pt idx="880">
                  <c:v>46283</c:v>
                </c:pt>
                <c:pt idx="881">
                  <c:v>46284</c:v>
                </c:pt>
                <c:pt idx="882">
                  <c:v>46285</c:v>
                </c:pt>
                <c:pt idx="883">
                  <c:v>46286</c:v>
                </c:pt>
                <c:pt idx="884">
                  <c:v>46287</c:v>
                </c:pt>
                <c:pt idx="885">
                  <c:v>46288</c:v>
                </c:pt>
                <c:pt idx="886">
                  <c:v>46289</c:v>
                </c:pt>
                <c:pt idx="887">
                  <c:v>46290</c:v>
                </c:pt>
                <c:pt idx="888">
                  <c:v>46291</c:v>
                </c:pt>
                <c:pt idx="889">
                  <c:v>46291</c:v>
                </c:pt>
                <c:pt idx="890">
                  <c:v>46292</c:v>
                </c:pt>
                <c:pt idx="891">
                  <c:v>46293</c:v>
                </c:pt>
                <c:pt idx="892">
                  <c:v>46294</c:v>
                </c:pt>
                <c:pt idx="893">
                  <c:v>46295</c:v>
                </c:pt>
                <c:pt idx="894">
                  <c:v>46296</c:v>
                </c:pt>
                <c:pt idx="895">
                  <c:v>46297</c:v>
                </c:pt>
                <c:pt idx="896">
                  <c:v>46298</c:v>
                </c:pt>
                <c:pt idx="897">
                  <c:v>46299</c:v>
                </c:pt>
                <c:pt idx="898">
                  <c:v>46300</c:v>
                </c:pt>
                <c:pt idx="899">
                  <c:v>46301</c:v>
                </c:pt>
                <c:pt idx="900">
                  <c:v>46302</c:v>
                </c:pt>
                <c:pt idx="901">
                  <c:v>46303</c:v>
                </c:pt>
                <c:pt idx="902">
                  <c:v>46304</c:v>
                </c:pt>
                <c:pt idx="903">
                  <c:v>46305</c:v>
                </c:pt>
                <c:pt idx="904">
                  <c:v>46306</c:v>
                </c:pt>
                <c:pt idx="905">
                  <c:v>46307</c:v>
                </c:pt>
                <c:pt idx="906">
                  <c:v>46308</c:v>
                </c:pt>
                <c:pt idx="907">
                  <c:v>46309</c:v>
                </c:pt>
                <c:pt idx="908">
                  <c:v>46309</c:v>
                </c:pt>
                <c:pt idx="909">
                  <c:v>46310</c:v>
                </c:pt>
                <c:pt idx="910">
                  <c:v>46311</c:v>
                </c:pt>
                <c:pt idx="911">
                  <c:v>46312</c:v>
                </c:pt>
                <c:pt idx="912">
                  <c:v>46313</c:v>
                </c:pt>
                <c:pt idx="913">
                  <c:v>46314</c:v>
                </c:pt>
                <c:pt idx="914">
                  <c:v>46314</c:v>
                </c:pt>
                <c:pt idx="915">
                  <c:v>46316</c:v>
                </c:pt>
                <c:pt idx="916">
                  <c:v>46316</c:v>
                </c:pt>
                <c:pt idx="917">
                  <c:v>46317</c:v>
                </c:pt>
                <c:pt idx="918">
                  <c:v>46318</c:v>
                </c:pt>
                <c:pt idx="919">
                  <c:v>46319</c:v>
                </c:pt>
                <c:pt idx="920">
                  <c:v>46320</c:v>
                </c:pt>
                <c:pt idx="921">
                  <c:v>46321</c:v>
                </c:pt>
                <c:pt idx="922">
                  <c:v>46321</c:v>
                </c:pt>
                <c:pt idx="923">
                  <c:v>46322</c:v>
                </c:pt>
                <c:pt idx="924">
                  <c:v>46323</c:v>
                </c:pt>
                <c:pt idx="925">
                  <c:v>46324</c:v>
                </c:pt>
                <c:pt idx="926">
                  <c:v>46325</c:v>
                </c:pt>
                <c:pt idx="927">
                  <c:v>46326</c:v>
                </c:pt>
                <c:pt idx="928">
                  <c:v>46327</c:v>
                </c:pt>
                <c:pt idx="929">
                  <c:v>46328</c:v>
                </c:pt>
                <c:pt idx="930">
                  <c:v>46329</c:v>
                </c:pt>
                <c:pt idx="931">
                  <c:v>46330</c:v>
                </c:pt>
                <c:pt idx="932">
                  <c:v>46331</c:v>
                </c:pt>
                <c:pt idx="933">
                  <c:v>46332</c:v>
                </c:pt>
                <c:pt idx="934">
                  <c:v>46332</c:v>
                </c:pt>
                <c:pt idx="935">
                  <c:v>46333</c:v>
                </c:pt>
                <c:pt idx="936">
                  <c:v>46334</c:v>
                </c:pt>
                <c:pt idx="937">
                  <c:v>46335</c:v>
                </c:pt>
                <c:pt idx="938">
                  <c:v>46336</c:v>
                </c:pt>
                <c:pt idx="939">
                  <c:v>46337</c:v>
                </c:pt>
                <c:pt idx="940">
                  <c:v>46338</c:v>
                </c:pt>
                <c:pt idx="941">
                  <c:v>46339</c:v>
                </c:pt>
                <c:pt idx="942">
                  <c:v>46340</c:v>
                </c:pt>
                <c:pt idx="943">
                  <c:v>46341</c:v>
                </c:pt>
                <c:pt idx="944">
                  <c:v>46342</c:v>
                </c:pt>
                <c:pt idx="945">
                  <c:v>46342</c:v>
                </c:pt>
                <c:pt idx="946">
                  <c:v>46343</c:v>
                </c:pt>
                <c:pt idx="947">
                  <c:v>46344</c:v>
                </c:pt>
                <c:pt idx="948">
                  <c:v>46345</c:v>
                </c:pt>
                <c:pt idx="949">
                  <c:v>46346</c:v>
                </c:pt>
                <c:pt idx="950">
                  <c:v>46347</c:v>
                </c:pt>
                <c:pt idx="951">
                  <c:v>46347</c:v>
                </c:pt>
                <c:pt idx="952">
                  <c:v>46348</c:v>
                </c:pt>
                <c:pt idx="953">
                  <c:v>46349</c:v>
                </c:pt>
                <c:pt idx="954">
                  <c:v>46350</c:v>
                </c:pt>
                <c:pt idx="955">
                  <c:v>46351</c:v>
                </c:pt>
                <c:pt idx="956">
                  <c:v>46352</c:v>
                </c:pt>
                <c:pt idx="957">
                  <c:v>46353</c:v>
                </c:pt>
                <c:pt idx="958">
                  <c:v>46354</c:v>
                </c:pt>
                <c:pt idx="959">
                  <c:v>46354</c:v>
                </c:pt>
                <c:pt idx="960">
                  <c:v>46355</c:v>
                </c:pt>
                <c:pt idx="961">
                  <c:v>46356</c:v>
                </c:pt>
                <c:pt idx="962">
                  <c:v>46357</c:v>
                </c:pt>
                <c:pt idx="963">
                  <c:v>46358</c:v>
                </c:pt>
                <c:pt idx="964">
                  <c:v>46359</c:v>
                </c:pt>
                <c:pt idx="965">
                  <c:v>46360</c:v>
                </c:pt>
                <c:pt idx="966">
                  <c:v>46361</c:v>
                </c:pt>
                <c:pt idx="967">
                  <c:v>46361</c:v>
                </c:pt>
                <c:pt idx="968">
                  <c:v>46363</c:v>
                </c:pt>
                <c:pt idx="969">
                  <c:v>46363</c:v>
                </c:pt>
                <c:pt idx="970">
                  <c:v>46364</c:v>
                </c:pt>
                <c:pt idx="971">
                  <c:v>46365</c:v>
                </c:pt>
                <c:pt idx="972">
                  <c:v>46366</c:v>
                </c:pt>
                <c:pt idx="973">
                  <c:v>46367</c:v>
                </c:pt>
                <c:pt idx="974">
                  <c:v>46368</c:v>
                </c:pt>
                <c:pt idx="975">
                  <c:v>46369</c:v>
                </c:pt>
                <c:pt idx="976">
                  <c:v>46370</c:v>
                </c:pt>
                <c:pt idx="977">
                  <c:v>46371</c:v>
                </c:pt>
                <c:pt idx="978">
                  <c:v>46372</c:v>
                </c:pt>
                <c:pt idx="979">
                  <c:v>46373</c:v>
                </c:pt>
                <c:pt idx="980">
                  <c:v>46374</c:v>
                </c:pt>
                <c:pt idx="981">
                  <c:v>46374</c:v>
                </c:pt>
                <c:pt idx="982">
                  <c:v>46375</c:v>
                </c:pt>
                <c:pt idx="983">
                  <c:v>46376</c:v>
                </c:pt>
                <c:pt idx="984">
                  <c:v>46377</c:v>
                </c:pt>
                <c:pt idx="985">
                  <c:v>46378</c:v>
                </c:pt>
                <c:pt idx="986">
                  <c:v>46378</c:v>
                </c:pt>
                <c:pt idx="987">
                  <c:v>46379</c:v>
                </c:pt>
                <c:pt idx="988">
                  <c:v>46380</c:v>
                </c:pt>
              </c:numCache>
            </c:numRef>
          </c:yVal>
          <c:smooth val="0"/>
          <c:extLst>
            <c:ext xmlns:c16="http://schemas.microsoft.com/office/drawing/2014/chart" uri="{C3380CC4-5D6E-409C-BE32-E72D297353CC}">
              <c16:uniqueId val="{00000001-A107-4293-ABEC-5F1C94F15D67}"/>
            </c:ext>
          </c:extLst>
        </c:ser>
        <c:ser>
          <c:idx val="7"/>
          <c:order val="2"/>
          <c:tx>
            <c:v>Validation begin date</c:v>
          </c:tx>
          <c:spPr>
            <a:ln w="25400">
              <a:noFill/>
            </a:ln>
          </c:spPr>
          <c:errBars>
            <c:errDir val="y"/>
            <c:errBarType val="both"/>
            <c:errValType val="percentage"/>
            <c:noEndCap val="0"/>
            <c:val val="100"/>
            <c:spPr>
              <a:ln w="38100">
                <a:solidFill>
                  <a:schemeClr val="accent1"/>
                </a:solidFill>
                <a:prstDash val="sysDash"/>
              </a:ln>
            </c:spPr>
          </c:errBars>
          <c:xVal>
            <c:numRef>
              <c:f>mean!$A$308</c:f>
              <c:numCache>
                <c:formatCode>[$-409]d\-mmm\-yy;@</c:formatCode>
                <c:ptCount val="1"/>
                <c:pt idx="0">
                  <c:v>44200</c:v>
                </c:pt>
              </c:numCache>
            </c:numRef>
          </c:xVal>
          <c:yVal>
            <c:numLit>
              <c:formatCode>General</c:formatCode>
              <c:ptCount val="1"/>
              <c:pt idx="0">
                <c:v>100000</c:v>
              </c:pt>
            </c:numLit>
          </c:yVal>
          <c:smooth val="0"/>
          <c:extLst>
            <c:ext xmlns:c16="http://schemas.microsoft.com/office/drawing/2014/chart" uri="{C3380CC4-5D6E-409C-BE32-E72D297353CC}">
              <c16:uniqueId val="{00000002-A107-4293-ABEC-5F1C94F15D67}"/>
            </c:ext>
          </c:extLst>
        </c:ser>
        <c:ser>
          <c:idx val="8"/>
          <c:order val="3"/>
          <c:tx>
            <c:v>Set Parameters</c:v>
          </c:tx>
          <c:spPr>
            <a:ln w="25400">
              <a:noFill/>
            </a:ln>
          </c:spPr>
          <c:errBars>
            <c:errDir val="y"/>
            <c:errBarType val="both"/>
            <c:errValType val="percentage"/>
            <c:noEndCap val="1"/>
            <c:val val="100"/>
            <c:spPr>
              <a:ln w="41275">
                <a:solidFill>
                  <a:schemeClr val="accent6"/>
                </a:solidFill>
                <a:prstDash val="sysDot"/>
              </a:ln>
            </c:spPr>
          </c:errBars>
          <c:errBars>
            <c:errDir val="x"/>
            <c:errBarType val="both"/>
            <c:errValType val="fixedVal"/>
            <c:noEndCap val="0"/>
            <c:val val="1"/>
          </c:errBars>
          <c:xVal>
            <c:numRef>
              <c:f>mean!$A$288</c:f>
              <c:numCache>
                <c:formatCode>[$-409]d\-mmm\-yy;@</c:formatCode>
                <c:ptCount val="1"/>
                <c:pt idx="0">
                  <c:v>44180</c:v>
                </c:pt>
              </c:numCache>
            </c:numRef>
          </c:xVal>
          <c:yVal>
            <c:numLit>
              <c:formatCode>General</c:formatCode>
              <c:ptCount val="1"/>
              <c:pt idx="0">
                <c:v>1000000</c:v>
              </c:pt>
            </c:numLit>
          </c:yVal>
          <c:smooth val="0"/>
          <c:extLst>
            <c:ext xmlns:c16="http://schemas.microsoft.com/office/drawing/2014/chart" uri="{C3380CC4-5D6E-409C-BE32-E72D297353CC}">
              <c16:uniqueId val="{00000003-A107-4293-ABEC-5F1C94F15D67}"/>
            </c:ext>
          </c:extLst>
        </c:ser>
        <c:ser>
          <c:idx val="0"/>
          <c:order val="4"/>
          <c:tx>
            <c:strRef>
              <c:f>'Dane County data'!$B$1</c:f>
              <c:strCache>
                <c:ptCount val="1"/>
                <c:pt idx="0">
                  <c:v>Dane County- actual confirmed cases</c:v>
                </c:pt>
              </c:strCache>
            </c:strRef>
          </c:tx>
          <c:spPr>
            <a:ln w="19050" cap="rnd">
              <a:noFill/>
              <a:round/>
            </a:ln>
            <a:effectLst/>
          </c:spPr>
          <c:marker>
            <c:symbol val="circle"/>
            <c:size val="5"/>
            <c:spPr>
              <a:solidFill>
                <a:srgbClr val="FF0000"/>
              </a:solidFill>
              <a:ln w="9525">
                <a:solidFill>
                  <a:schemeClr val="accent1"/>
                </a:solidFill>
              </a:ln>
              <a:effectLst/>
            </c:spPr>
          </c:marker>
          <c:xVal>
            <c:numRef>
              <c:f>'Dane County data'!$A$2:$A$639</c:f>
              <c:numCache>
                <c:formatCode>[$-409]d\-mmm;@</c:formatCode>
                <c:ptCount val="638"/>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numCache>
            </c:numRef>
          </c:xVal>
          <c:yVal>
            <c:numRef>
              <c:f>'Dane County data'!$B$2:$B$639</c:f>
              <c:numCache>
                <c:formatCode>0</c:formatCode>
                <c:ptCount val="638"/>
                <c:pt idx="0">
                  <c:v>10</c:v>
                </c:pt>
                <c:pt idx="1">
                  <c:v>19</c:v>
                </c:pt>
                <c:pt idx="2">
                  <c:v>23</c:v>
                </c:pt>
                <c:pt idx="3">
                  <c:v>27</c:v>
                </c:pt>
                <c:pt idx="4">
                  <c:v>32</c:v>
                </c:pt>
                <c:pt idx="5">
                  <c:v>49</c:v>
                </c:pt>
                <c:pt idx="6">
                  <c:v>61</c:v>
                </c:pt>
                <c:pt idx="7">
                  <c:v>70</c:v>
                </c:pt>
                <c:pt idx="8">
                  <c:v>72</c:v>
                </c:pt>
                <c:pt idx="9">
                  <c:v>88</c:v>
                </c:pt>
                <c:pt idx="10">
                  <c:v>114</c:v>
                </c:pt>
                <c:pt idx="11">
                  <c:v>133</c:v>
                </c:pt>
                <c:pt idx="12">
                  <c:v>158</c:v>
                </c:pt>
                <c:pt idx="13">
                  <c:v>172</c:v>
                </c:pt>
                <c:pt idx="14">
                  <c:v>187</c:v>
                </c:pt>
                <c:pt idx="15">
                  <c:v>209</c:v>
                </c:pt>
                <c:pt idx="16">
                  <c:v>232</c:v>
                </c:pt>
                <c:pt idx="17">
                  <c:v>238</c:v>
                </c:pt>
                <c:pt idx="18">
                  <c:v>252</c:v>
                </c:pt>
                <c:pt idx="19">
                  <c:v>269</c:v>
                </c:pt>
                <c:pt idx="20">
                  <c:v>280</c:v>
                </c:pt>
                <c:pt idx="21">
                  <c:v>292</c:v>
                </c:pt>
                <c:pt idx="22">
                  <c:v>303</c:v>
                </c:pt>
                <c:pt idx="23">
                  <c:v>306</c:v>
                </c:pt>
                <c:pt idx="24">
                  <c:v>313</c:v>
                </c:pt>
                <c:pt idx="25">
                  <c:v>324</c:v>
                </c:pt>
                <c:pt idx="26">
                  <c:v>332</c:v>
                </c:pt>
                <c:pt idx="27">
                  <c:v>339</c:v>
                </c:pt>
                <c:pt idx="28">
                  <c:v>342</c:v>
                </c:pt>
                <c:pt idx="29">
                  <c:v>348</c:v>
                </c:pt>
                <c:pt idx="30">
                  <c:v>350</c:v>
                </c:pt>
                <c:pt idx="31">
                  <c:v>352</c:v>
                </c:pt>
                <c:pt idx="32">
                  <c:v>357</c:v>
                </c:pt>
                <c:pt idx="33">
                  <c:v>361</c:v>
                </c:pt>
                <c:pt idx="34">
                  <c:v>365</c:v>
                </c:pt>
                <c:pt idx="35">
                  <c:v>382</c:v>
                </c:pt>
                <c:pt idx="36">
                  <c:v>387</c:v>
                </c:pt>
                <c:pt idx="37">
                  <c:v>387</c:v>
                </c:pt>
                <c:pt idx="38">
                  <c:v>390</c:v>
                </c:pt>
                <c:pt idx="39">
                  <c:v>399</c:v>
                </c:pt>
                <c:pt idx="40">
                  <c:v>401</c:v>
                </c:pt>
                <c:pt idx="41">
                  <c:v>405</c:v>
                </c:pt>
                <c:pt idx="42">
                  <c:v>414</c:v>
                </c:pt>
                <c:pt idx="43">
                  <c:v>417</c:v>
                </c:pt>
                <c:pt idx="44">
                  <c:v>424</c:v>
                </c:pt>
                <c:pt idx="45">
                  <c:v>428</c:v>
                </c:pt>
                <c:pt idx="46">
                  <c:v>430</c:v>
                </c:pt>
                <c:pt idx="47">
                  <c:v>433</c:v>
                </c:pt>
                <c:pt idx="48">
                  <c:v>438</c:v>
                </c:pt>
                <c:pt idx="49">
                  <c:v>444</c:v>
                </c:pt>
                <c:pt idx="50">
                  <c:v>444</c:v>
                </c:pt>
                <c:pt idx="51">
                  <c:v>445</c:v>
                </c:pt>
                <c:pt idx="52">
                  <c:v>447</c:v>
                </c:pt>
                <c:pt idx="53">
                  <c:v>455</c:v>
                </c:pt>
                <c:pt idx="54">
                  <c:v>465</c:v>
                </c:pt>
                <c:pt idx="55">
                  <c:v>472</c:v>
                </c:pt>
                <c:pt idx="56">
                  <c:v>474</c:v>
                </c:pt>
                <c:pt idx="57">
                  <c:v>477</c:v>
                </c:pt>
                <c:pt idx="58">
                  <c:v>490</c:v>
                </c:pt>
                <c:pt idx="59">
                  <c:v>494</c:v>
                </c:pt>
                <c:pt idx="60">
                  <c:v>507</c:v>
                </c:pt>
                <c:pt idx="61">
                  <c:v>519</c:v>
                </c:pt>
                <c:pt idx="62">
                  <c:v>537</c:v>
                </c:pt>
                <c:pt idx="63">
                  <c:v>538</c:v>
                </c:pt>
                <c:pt idx="64">
                  <c:v>541</c:v>
                </c:pt>
                <c:pt idx="65">
                  <c:v>563</c:v>
                </c:pt>
                <c:pt idx="66">
                  <c:v>576</c:v>
                </c:pt>
                <c:pt idx="67">
                  <c:v>587</c:v>
                </c:pt>
                <c:pt idx="68">
                  <c:v>594</c:v>
                </c:pt>
                <c:pt idx="69">
                  <c:v>596</c:v>
                </c:pt>
                <c:pt idx="70">
                  <c:v>604</c:v>
                </c:pt>
                <c:pt idx="71">
                  <c:v>630</c:v>
                </c:pt>
                <c:pt idx="72">
                  <c:v>653</c:v>
                </c:pt>
                <c:pt idx="73">
                  <c:v>679</c:v>
                </c:pt>
                <c:pt idx="74">
                  <c:v>705</c:v>
                </c:pt>
                <c:pt idx="75">
                  <c:v>723</c:v>
                </c:pt>
                <c:pt idx="76">
                  <c:v>730</c:v>
                </c:pt>
                <c:pt idx="77">
                  <c:v>735</c:v>
                </c:pt>
                <c:pt idx="78">
                  <c:v>759</c:v>
                </c:pt>
                <c:pt idx="79">
                  <c:v>773</c:v>
                </c:pt>
                <c:pt idx="80">
                  <c:v>789</c:v>
                </c:pt>
                <c:pt idx="81">
                  <c:v>800</c:v>
                </c:pt>
                <c:pt idx="82">
                  <c:v>814</c:v>
                </c:pt>
                <c:pt idx="83">
                  <c:v>843</c:v>
                </c:pt>
                <c:pt idx="84">
                  <c:v>856</c:v>
                </c:pt>
                <c:pt idx="85">
                  <c:v>871</c:v>
                </c:pt>
                <c:pt idx="86">
                  <c:v>884</c:v>
                </c:pt>
                <c:pt idx="87" formatCode="General">
                  <c:v>896</c:v>
                </c:pt>
                <c:pt idx="88" formatCode="General">
                  <c:v>930</c:v>
                </c:pt>
                <c:pt idx="89" formatCode="General">
                  <c:v>933</c:v>
                </c:pt>
                <c:pt idx="90">
                  <c:v>956</c:v>
                </c:pt>
                <c:pt idx="91">
                  <c:v>968</c:v>
                </c:pt>
                <c:pt idx="92" formatCode="General">
                  <c:v>980</c:v>
                </c:pt>
                <c:pt idx="93">
                  <c:v>1000</c:v>
                </c:pt>
                <c:pt idx="94">
                  <c:v>1023</c:v>
                </c:pt>
                <c:pt idx="95">
                  <c:v>1046</c:v>
                </c:pt>
                <c:pt idx="96">
                  <c:v>1071</c:v>
                </c:pt>
                <c:pt idx="97">
                  <c:v>1111</c:v>
                </c:pt>
                <c:pt idx="98">
                  <c:v>1141</c:v>
                </c:pt>
                <c:pt idx="99">
                  <c:v>1172</c:v>
                </c:pt>
                <c:pt idx="100">
                  <c:v>1245</c:v>
                </c:pt>
                <c:pt idx="101">
                  <c:v>1350</c:v>
                </c:pt>
                <c:pt idx="102">
                  <c:v>1446</c:v>
                </c:pt>
                <c:pt idx="103">
                  <c:v>1525</c:v>
                </c:pt>
                <c:pt idx="104">
                  <c:v>1650</c:v>
                </c:pt>
                <c:pt idx="105">
                  <c:v>1751</c:v>
                </c:pt>
                <c:pt idx="106">
                  <c:v>1876</c:v>
                </c:pt>
                <c:pt idx="107">
                  <c:v>1952</c:v>
                </c:pt>
                <c:pt idx="108">
                  <c:v>2075</c:v>
                </c:pt>
                <c:pt idx="109">
                  <c:v>2192</c:v>
                </c:pt>
                <c:pt idx="110">
                  <c:v>2302</c:v>
                </c:pt>
                <c:pt idx="111">
                  <c:v>2381</c:v>
                </c:pt>
                <c:pt idx="112">
                  <c:v>2475</c:v>
                </c:pt>
                <c:pt idx="113">
                  <c:v>2510</c:v>
                </c:pt>
                <c:pt idx="114">
                  <c:v>2597</c:v>
                </c:pt>
                <c:pt idx="115" formatCode="General">
                  <c:v>2652</c:v>
                </c:pt>
                <c:pt idx="116" formatCode="General">
                  <c:v>2771</c:v>
                </c:pt>
                <c:pt idx="117">
                  <c:v>2889</c:v>
                </c:pt>
                <c:pt idx="118">
                  <c:v>2995</c:v>
                </c:pt>
                <c:pt idx="119">
                  <c:v>3071</c:v>
                </c:pt>
                <c:pt idx="120">
                  <c:v>3151</c:v>
                </c:pt>
                <c:pt idx="121">
                  <c:v>3250</c:v>
                </c:pt>
                <c:pt idx="122">
                  <c:v>3298</c:v>
                </c:pt>
                <c:pt idx="123">
                  <c:v>3376</c:v>
                </c:pt>
                <c:pt idx="124">
                  <c:v>3438</c:v>
                </c:pt>
                <c:pt idx="125">
                  <c:v>3495</c:v>
                </c:pt>
                <c:pt idx="126">
                  <c:v>3529</c:v>
                </c:pt>
                <c:pt idx="127">
                  <c:v>3562</c:v>
                </c:pt>
                <c:pt idx="128">
                  <c:v>3623</c:v>
                </c:pt>
                <c:pt idx="129">
                  <c:v>3666</c:v>
                </c:pt>
                <c:pt idx="130">
                  <c:v>3729</c:v>
                </c:pt>
                <c:pt idx="131">
                  <c:v>3776</c:v>
                </c:pt>
                <c:pt idx="132">
                  <c:v>3825</c:v>
                </c:pt>
                <c:pt idx="133">
                  <c:v>3870</c:v>
                </c:pt>
                <c:pt idx="134">
                  <c:v>3904</c:v>
                </c:pt>
                <c:pt idx="135" formatCode="General">
                  <c:v>3970</c:v>
                </c:pt>
                <c:pt idx="136" formatCode="General">
                  <c:v>4007</c:v>
                </c:pt>
                <c:pt idx="137" formatCode="General">
                  <c:v>4086</c:v>
                </c:pt>
                <c:pt idx="138" formatCode="General">
                  <c:v>4112</c:v>
                </c:pt>
                <c:pt idx="139" formatCode="General">
                  <c:v>4198</c:v>
                </c:pt>
                <c:pt idx="140" formatCode="General">
                  <c:v>4230</c:v>
                </c:pt>
                <c:pt idx="141" formatCode="General">
                  <c:v>4263</c:v>
                </c:pt>
                <c:pt idx="142" formatCode="General">
                  <c:v>4340</c:v>
                </c:pt>
                <c:pt idx="143" formatCode="General">
                  <c:v>4376</c:v>
                </c:pt>
                <c:pt idx="144" formatCode="General">
                  <c:v>4436</c:v>
                </c:pt>
                <c:pt idx="145" formatCode="General">
                  <c:v>4492</c:v>
                </c:pt>
                <c:pt idx="146" formatCode="General">
                  <c:v>4536</c:v>
                </c:pt>
                <c:pt idx="147" formatCode="General">
                  <c:v>4554</c:v>
                </c:pt>
                <c:pt idx="148" formatCode="General">
                  <c:v>4578</c:v>
                </c:pt>
                <c:pt idx="149" formatCode="General">
                  <c:v>4630</c:v>
                </c:pt>
                <c:pt idx="150" formatCode="General">
                  <c:v>4666</c:v>
                </c:pt>
                <c:pt idx="151" formatCode="General">
                  <c:v>4749</c:v>
                </c:pt>
                <c:pt idx="152" formatCode="General">
                  <c:v>4783</c:v>
                </c:pt>
                <c:pt idx="153" formatCode="General">
                  <c:v>4849</c:v>
                </c:pt>
                <c:pt idx="154" formatCode="General">
                  <c:v>4874</c:v>
                </c:pt>
                <c:pt idx="155" formatCode="General">
                  <c:v>4890</c:v>
                </c:pt>
                <c:pt idx="156" formatCode="General">
                  <c:v>4924</c:v>
                </c:pt>
                <c:pt idx="157" formatCode="General">
                  <c:v>4955</c:v>
                </c:pt>
                <c:pt idx="158" formatCode="General">
                  <c:v>4998</c:v>
                </c:pt>
                <c:pt idx="159" formatCode="General">
                  <c:v>5053</c:v>
                </c:pt>
                <c:pt idx="160" formatCode="General">
                  <c:v>5088</c:v>
                </c:pt>
                <c:pt idx="161" formatCode="General">
                  <c:v>5117</c:v>
                </c:pt>
                <c:pt idx="162" formatCode="General">
                  <c:v>5161</c:v>
                </c:pt>
                <c:pt idx="163" formatCode="General">
                  <c:v>5209</c:v>
                </c:pt>
                <c:pt idx="164" formatCode="General">
                  <c:v>5294</c:v>
                </c:pt>
                <c:pt idx="165" formatCode="General">
                  <c:v>5330</c:v>
                </c:pt>
                <c:pt idx="166" formatCode="General">
                  <c:v>5367</c:v>
                </c:pt>
                <c:pt idx="167" formatCode="General">
                  <c:v>5426</c:v>
                </c:pt>
                <c:pt idx="168" formatCode="General">
                  <c:v>5429</c:v>
                </c:pt>
                <c:pt idx="169" formatCode="General">
                  <c:v>5520</c:v>
                </c:pt>
                <c:pt idx="170" formatCode="General">
                  <c:v>5564</c:v>
                </c:pt>
                <c:pt idx="171" formatCode="General">
                  <c:v>5639</c:v>
                </c:pt>
                <c:pt idx="172" formatCode="General">
                  <c:v>5799</c:v>
                </c:pt>
                <c:pt idx="173" formatCode="General">
                  <c:v>5961</c:v>
                </c:pt>
                <c:pt idx="174" formatCode="General">
                  <c:v>6118</c:v>
                </c:pt>
                <c:pt idx="175" formatCode="General">
                  <c:v>6208</c:v>
                </c:pt>
                <c:pt idx="176" formatCode="General">
                  <c:v>6427</c:v>
                </c:pt>
                <c:pt idx="177" formatCode="General">
                  <c:v>6489</c:v>
                </c:pt>
                <c:pt idx="178" formatCode="General">
                  <c:v>6971</c:v>
                </c:pt>
                <c:pt idx="179" formatCode="General">
                  <c:v>7254</c:v>
                </c:pt>
                <c:pt idx="180" formatCode="General">
                  <c:v>7389</c:v>
                </c:pt>
                <c:pt idx="182" formatCode="General">
                  <c:v>7846</c:v>
                </c:pt>
                <c:pt idx="183" formatCode="General">
                  <c:v>7896</c:v>
                </c:pt>
                <c:pt idx="184" formatCode="General">
                  <c:v>7984</c:v>
                </c:pt>
                <c:pt idx="185" formatCode="General">
                  <c:v>8242</c:v>
                </c:pt>
                <c:pt idx="186" formatCode="General">
                  <c:v>8455</c:v>
                </c:pt>
                <c:pt idx="187" formatCode="General">
                  <c:v>8635</c:v>
                </c:pt>
                <c:pt idx="188" formatCode="General">
                  <c:v>8815</c:v>
                </c:pt>
                <c:pt idx="189" formatCode="General">
                  <c:v>8895</c:v>
                </c:pt>
                <c:pt idx="190" formatCode="General">
                  <c:v>8947</c:v>
                </c:pt>
                <c:pt idx="191" formatCode="General">
                  <c:v>9040</c:v>
                </c:pt>
                <c:pt idx="192" formatCode="General">
                  <c:v>9203</c:v>
                </c:pt>
                <c:pt idx="193" formatCode="General">
                  <c:v>9345</c:v>
                </c:pt>
                <c:pt idx="194" formatCode="General">
                  <c:v>9488</c:v>
                </c:pt>
                <c:pt idx="195" formatCode="General">
                  <c:v>9607</c:v>
                </c:pt>
                <c:pt idx="196" formatCode="General">
                  <c:v>9763</c:v>
                </c:pt>
                <c:pt idx="197" formatCode="General">
                  <c:v>9857</c:v>
                </c:pt>
                <c:pt idx="198" formatCode="General">
                  <c:v>10129</c:v>
                </c:pt>
                <c:pt idx="199" formatCode="General">
                  <c:v>10201</c:v>
                </c:pt>
                <c:pt idx="200" formatCode="General">
                  <c:v>10217</c:v>
                </c:pt>
                <c:pt idx="201" formatCode="General">
                  <c:v>10339</c:v>
                </c:pt>
                <c:pt idx="202" formatCode="General">
                  <c:v>10452</c:v>
                </c:pt>
                <c:pt idx="203" formatCode="General">
                  <c:v>10514</c:v>
                </c:pt>
                <c:pt idx="204" formatCode="General">
                  <c:v>10671</c:v>
                </c:pt>
                <c:pt idx="205" formatCode="General">
                  <c:v>10734</c:v>
                </c:pt>
                <c:pt idx="206" formatCode="General">
                  <c:v>10841</c:v>
                </c:pt>
                <c:pt idx="207" formatCode="General">
                  <c:v>11035</c:v>
                </c:pt>
                <c:pt idx="208" formatCode="General">
                  <c:v>11240</c:v>
                </c:pt>
                <c:pt idx="209" formatCode="General">
                  <c:v>11421</c:v>
                </c:pt>
                <c:pt idx="210" formatCode="General">
                  <c:v>11585</c:v>
                </c:pt>
                <c:pt idx="211" formatCode="General">
                  <c:v>11693</c:v>
                </c:pt>
                <c:pt idx="212" formatCode="General">
                  <c:v>11855</c:v>
                </c:pt>
                <c:pt idx="213" formatCode="General">
                  <c:v>12072</c:v>
                </c:pt>
                <c:pt idx="214" formatCode="General">
                  <c:v>12296</c:v>
                </c:pt>
                <c:pt idx="215" formatCode="General">
                  <c:v>12296</c:v>
                </c:pt>
                <c:pt idx="216" formatCode="General">
                  <c:v>12509</c:v>
                </c:pt>
                <c:pt idx="217" formatCode="General">
                  <c:v>12516</c:v>
                </c:pt>
                <c:pt idx="218" formatCode="General">
                  <c:v>12821</c:v>
                </c:pt>
                <c:pt idx="219" formatCode="General">
                  <c:v>13121</c:v>
                </c:pt>
                <c:pt idx="220">
                  <c:v>13315</c:v>
                </c:pt>
                <c:pt idx="221">
                  <c:v>13555</c:v>
                </c:pt>
                <c:pt idx="222">
                  <c:v>13831</c:v>
                </c:pt>
                <c:pt idx="223">
                  <c:v>14126</c:v>
                </c:pt>
                <c:pt idx="224">
                  <c:v>14305</c:v>
                </c:pt>
                <c:pt idx="225" formatCode="General">
                  <c:v>14560</c:v>
                </c:pt>
                <c:pt idx="226" formatCode="General">
                  <c:v>14929</c:v>
                </c:pt>
                <c:pt idx="227" formatCode="General">
                  <c:v>15153</c:v>
                </c:pt>
                <c:pt idx="228">
                  <c:v>15521</c:v>
                </c:pt>
                <c:pt idx="229">
                  <c:v>15839</c:v>
                </c:pt>
                <c:pt idx="230">
                  <c:v>16011</c:v>
                </c:pt>
                <c:pt idx="231">
                  <c:v>16207</c:v>
                </c:pt>
                <c:pt idx="232">
                  <c:v>16768</c:v>
                </c:pt>
                <c:pt idx="233">
                  <c:v>16963</c:v>
                </c:pt>
                <c:pt idx="234">
                  <c:v>17295</c:v>
                </c:pt>
                <c:pt idx="235" formatCode="General">
                  <c:v>17807</c:v>
                </c:pt>
                <c:pt idx="236" formatCode="General">
                  <c:v>18274</c:v>
                </c:pt>
                <c:pt idx="237" formatCode="General">
                  <c:v>18523</c:v>
                </c:pt>
                <c:pt idx="238" formatCode="General">
                  <c:v>18797</c:v>
                </c:pt>
                <c:pt idx="239" formatCode="General">
                  <c:v>19494</c:v>
                </c:pt>
                <c:pt idx="240" formatCode="General">
                  <c:v>19956</c:v>
                </c:pt>
                <c:pt idx="241" formatCode="General">
                  <c:v>20590</c:v>
                </c:pt>
                <c:pt idx="242" formatCode="General">
                  <c:v>21055</c:v>
                </c:pt>
                <c:pt idx="243" formatCode="General">
                  <c:v>21348</c:v>
                </c:pt>
                <c:pt idx="244" formatCode="General">
                  <c:v>21720</c:v>
                </c:pt>
                <c:pt idx="245" formatCode="General">
                  <c:v>22223</c:v>
                </c:pt>
                <c:pt idx="246" formatCode="General">
                  <c:v>22930</c:v>
                </c:pt>
                <c:pt idx="247" formatCode="General">
                  <c:v>23474</c:v>
                </c:pt>
                <c:pt idx="248" formatCode="General">
                  <c:v>23869</c:v>
                </c:pt>
                <c:pt idx="249" formatCode="General">
                  <c:v>24317</c:v>
                </c:pt>
                <c:pt idx="250" formatCode="General">
                  <c:v>24654</c:v>
                </c:pt>
                <c:pt idx="251" formatCode="General">
                  <c:v>24866</c:v>
                </c:pt>
                <c:pt idx="252" formatCode="General">
                  <c:v>25006</c:v>
                </c:pt>
                <c:pt idx="253" formatCode="General">
                  <c:v>25755</c:v>
                </c:pt>
                <c:pt idx="254" formatCode="General">
                  <c:v>25990</c:v>
                </c:pt>
                <c:pt idx="255" formatCode="General">
                  <c:v>26367</c:v>
                </c:pt>
                <c:pt idx="256" formatCode="General">
                  <c:v>26412</c:v>
                </c:pt>
                <c:pt idx="257" formatCode="General">
                  <c:v>26843</c:v>
                </c:pt>
                <c:pt idx="258" formatCode="General">
                  <c:v>27236</c:v>
                </c:pt>
                <c:pt idx="259" formatCode="General">
                  <c:v>27489</c:v>
                </c:pt>
                <c:pt idx="260" formatCode="General">
                  <c:v>27600</c:v>
                </c:pt>
                <c:pt idx="261" formatCode="General">
                  <c:v>27830</c:v>
                </c:pt>
                <c:pt idx="262" formatCode="General">
                  <c:v>28610</c:v>
                </c:pt>
                <c:pt idx="263" formatCode="General">
                  <c:v>28610</c:v>
                </c:pt>
                <c:pt idx="264" formatCode="General">
                  <c:v>28947</c:v>
                </c:pt>
                <c:pt idx="265" formatCode="General">
                  <c:v>29053</c:v>
                </c:pt>
                <c:pt idx="266" formatCode="General">
                  <c:v>29303</c:v>
                </c:pt>
                <c:pt idx="267" formatCode="General">
                  <c:v>29450</c:v>
                </c:pt>
                <c:pt idx="268" formatCode="General">
                  <c:v>29616</c:v>
                </c:pt>
                <c:pt idx="269" formatCode="General">
                  <c:v>29864</c:v>
                </c:pt>
                <c:pt idx="270" formatCode="General">
                  <c:v>30032</c:v>
                </c:pt>
                <c:pt idx="271" formatCode="General">
                  <c:v>30250</c:v>
                </c:pt>
                <c:pt idx="272" formatCode="General">
                  <c:v>30474</c:v>
                </c:pt>
                <c:pt idx="273" formatCode="General">
                  <c:v>30653</c:v>
                </c:pt>
                <c:pt idx="274" formatCode="General">
                  <c:v>30682</c:v>
                </c:pt>
                <c:pt idx="275" formatCode="General">
                  <c:v>30853</c:v>
                </c:pt>
                <c:pt idx="276" formatCode="General">
                  <c:v>31108</c:v>
                </c:pt>
                <c:pt idx="277" formatCode="General">
                  <c:v>31319</c:v>
                </c:pt>
                <c:pt idx="278" formatCode="General">
                  <c:v>31529</c:v>
                </c:pt>
                <c:pt idx="279" formatCode="General">
                  <c:v>31640</c:v>
                </c:pt>
                <c:pt idx="280" formatCode="General">
                  <c:v>31778</c:v>
                </c:pt>
                <c:pt idx="281" formatCode="General">
                  <c:v>31867</c:v>
                </c:pt>
                <c:pt idx="282" formatCode="General">
                  <c:v>32005</c:v>
                </c:pt>
                <c:pt idx="283" formatCode="General">
                  <c:v>32213</c:v>
                </c:pt>
                <c:pt idx="284" formatCode="General">
                  <c:v>32374</c:v>
                </c:pt>
                <c:pt idx="285" formatCode="General">
                  <c:v>32375</c:v>
                </c:pt>
                <c:pt idx="286" formatCode="General">
                  <c:v>32555</c:v>
                </c:pt>
                <c:pt idx="287" formatCode="General">
                  <c:v>32721</c:v>
                </c:pt>
                <c:pt idx="288" formatCode="General">
                  <c:v>32790</c:v>
                </c:pt>
                <c:pt idx="289" formatCode="General">
                  <c:v>32956</c:v>
                </c:pt>
                <c:pt idx="290" formatCode="General">
                  <c:v>33313</c:v>
                </c:pt>
                <c:pt idx="291" formatCode="General">
                  <c:v>33539</c:v>
                </c:pt>
                <c:pt idx="292" formatCode="General">
                  <c:v>33539</c:v>
                </c:pt>
                <c:pt idx="293" formatCode="General">
                  <c:v>33807</c:v>
                </c:pt>
                <c:pt idx="294" formatCode="General">
                  <c:v>34013</c:v>
                </c:pt>
                <c:pt idx="295" formatCode="General">
                  <c:v>34142</c:v>
                </c:pt>
                <c:pt idx="296" formatCode="General">
                  <c:v>34337</c:v>
                </c:pt>
                <c:pt idx="297" formatCode="General">
                  <c:v>34723</c:v>
                </c:pt>
                <c:pt idx="298" formatCode="General">
                  <c:v>35008</c:v>
                </c:pt>
                <c:pt idx="299" formatCode="General">
                  <c:v>35189</c:v>
                </c:pt>
                <c:pt idx="300" formatCode="General">
                  <c:v>35391</c:v>
                </c:pt>
                <c:pt idx="301" formatCode="General">
                  <c:v>35526</c:v>
                </c:pt>
                <c:pt idx="302" formatCode="General">
                  <c:v>35633</c:v>
                </c:pt>
                <c:pt idx="303" formatCode="General">
                  <c:v>35743</c:v>
                </c:pt>
                <c:pt idx="304" formatCode="General">
                  <c:v>35987</c:v>
                </c:pt>
                <c:pt idx="305" formatCode="General">
                  <c:v>36126</c:v>
                </c:pt>
                <c:pt idx="306" formatCode="General">
                  <c:v>36297</c:v>
                </c:pt>
                <c:pt idx="307" formatCode="General">
                  <c:v>36433</c:v>
                </c:pt>
                <c:pt idx="308" formatCode="General">
                  <c:v>36522</c:v>
                </c:pt>
                <c:pt idx="309" formatCode="General">
                  <c:v>36563</c:v>
                </c:pt>
                <c:pt idx="310" formatCode="General">
                  <c:v>36589</c:v>
                </c:pt>
                <c:pt idx="311" formatCode="General">
                  <c:v>36746</c:v>
                </c:pt>
                <c:pt idx="312" formatCode="General">
                  <c:v>36944</c:v>
                </c:pt>
                <c:pt idx="313" formatCode="General">
                  <c:v>37078</c:v>
                </c:pt>
                <c:pt idx="314" formatCode="General">
                  <c:v>37193</c:v>
                </c:pt>
                <c:pt idx="315" formatCode="General">
                  <c:v>37285</c:v>
                </c:pt>
                <c:pt idx="316" formatCode="General">
                  <c:v>37352</c:v>
                </c:pt>
                <c:pt idx="317" formatCode="General">
                  <c:v>37396</c:v>
                </c:pt>
                <c:pt idx="318" formatCode="General">
                  <c:v>37600</c:v>
                </c:pt>
                <c:pt idx="319" formatCode="General">
                  <c:v>37707</c:v>
                </c:pt>
                <c:pt idx="320" formatCode="General">
                  <c:v>37848</c:v>
                </c:pt>
                <c:pt idx="321" formatCode="General">
                  <c:v>37949</c:v>
                </c:pt>
              </c:numCache>
            </c:numRef>
          </c:yVal>
          <c:smooth val="0"/>
          <c:extLst>
            <c:ext xmlns:c16="http://schemas.microsoft.com/office/drawing/2014/chart" uri="{C3380CC4-5D6E-409C-BE32-E72D297353CC}">
              <c16:uniqueId val="{00000004-A107-4293-ABEC-5F1C94F15D67}"/>
            </c:ext>
          </c:extLst>
        </c:ser>
        <c:dLbls>
          <c:showLegendKey val="0"/>
          <c:showVal val="0"/>
          <c:showCatName val="0"/>
          <c:showSerName val="0"/>
          <c:showPercent val="0"/>
          <c:showBubbleSize val="0"/>
        </c:dLbls>
        <c:axId val="490372376"/>
        <c:axId val="490374016"/>
        <c:extLst>
          <c:ext xmlns:c15="http://schemas.microsoft.com/office/drawing/2012/chart" uri="{02D57815-91ED-43cb-92C2-25804820EDAC}">
            <c15:filteredScatterSeries>
              <c15:ser>
                <c:idx val="1"/>
                <c:order val="5"/>
                <c:tx>
                  <c:v>Alagoz model results</c:v>
                </c:tx>
                <c:spPr>
                  <a:ln w="25400" cap="rnd">
                    <a:solidFill>
                      <a:schemeClr val="tx1"/>
                    </a:solidFill>
                    <a:round/>
                  </a:ln>
                  <a:effectLst/>
                </c:spPr>
                <c:marker>
                  <c:symbol val="circle"/>
                  <c:size val="5"/>
                  <c:spPr>
                    <a:solidFill>
                      <a:schemeClr val="tx1"/>
                    </a:solidFill>
                    <a:ln w="9525">
                      <a:solidFill>
                        <a:schemeClr val="tx1"/>
                      </a:solidFill>
                    </a:ln>
                    <a:effectLst/>
                  </c:spPr>
                </c:marker>
                <c:dPt>
                  <c:idx val="11"/>
                  <c:bubble3D val="0"/>
                  <c:extLst>
                    <c:ext xmlns:c16="http://schemas.microsoft.com/office/drawing/2014/chart" uri="{C3380CC4-5D6E-409C-BE32-E72D297353CC}">
                      <c16:uniqueId val="{00000005-A107-4293-ABEC-5F1C94F15D67}"/>
                    </c:ext>
                  </c:extLst>
                </c:dPt>
                <c:errBars>
                  <c:errDir val="y"/>
                  <c:errBarType val="both"/>
                  <c:errValType val="cust"/>
                  <c:noEndCap val="0"/>
                  <c:plus>
                    <c:numRef>
                      <c:extLst>
                        <c:ext uri="{02D57815-91ED-43cb-92C2-25804820EDAC}">
                          <c15:formulaRef>
                            <c15:sqref>mean!$S$2:$S$103</c15:sqref>
                          </c15:formulaRef>
                        </c:ext>
                      </c:extLst>
                      <c:numCache>
                        <c:formatCode>General</c:formatCode>
                        <c:ptCount val="102"/>
                        <c:pt idx="0">
                          <c:v>0</c:v>
                        </c:pt>
                        <c:pt idx="1">
                          <c:v>0</c:v>
                        </c:pt>
                        <c:pt idx="2">
                          <c:v>0</c:v>
                        </c:pt>
                        <c:pt idx="3">
                          <c:v>0</c:v>
                        </c:pt>
                        <c:pt idx="4">
                          <c:v>0</c:v>
                        </c:pt>
                        <c:pt idx="5">
                          <c:v>0</c:v>
                        </c:pt>
                        <c:pt idx="6">
                          <c:v>1</c:v>
                        </c:pt>
                        <c:pt idx="7">
                          <c:v>0</c:v>
                        </c:pt>
                        <c:pt idx="8">
                          <c:v>1</c:v>
                        </c:pt>
                        <c:pt idx="9">
                          <c:v>1</c:v>
                        </c:pt>
                        <c:pt idx="10">
                          <c:v>0</c:v>
                        </c:pt>
                        <c:pt idx="11">
                          <c:v>1</c:v>
                        </c:pt>
                        <c:pt idx="12">
                          <c:v>1</c:v>
                        </c:pt>
                        <c:pt idx="13">
                          <c:v>1</c:v>
                        </c:pt>
                        <c:pt idx="14">
                          <c:v>2</c:v>
                        </c:pt>
                        <c:pt idx="15">
                          <c:v>2</c:v>
                        </c:pt>
                        <c:pt idx="16">
                          <c:v>3</c:v>
                        </c:pt>
                        <c:pt idx="17">
                          <c:v>3</c:v>
                        </c:pt>
                        <c:pt idx="18">
                          <c:v>5</c:v>
                        </c:pt>
                        <c:pt idx="19">
                          <c:v>5</c:v>
                        </c:pt>
                        <c:pt idx="20">
                          <c:v>6</c:v>
                        </c:pt>
                        <c:pt idx="21">
                          <c:v>6</c:v>
                        </c:pt>
                        <c:pt idx="22">
                          <c:v>7</c:v>
                        </c:pt>
                        <c:pt idx="23">
                          <c:v>8</c:v>
                        </c:pt>
                        <c:pt idx="24">
                          <c:v>8</c:v>
                        </c:pt>
                        <c:pt idx="25">
                          <c:v>9</c:v>
                        </c:pt>
                        <c:pt idx="26">
                          <c:v>9</c:v>
                        </c:pt>
                        <c:pt idx="27">
                          <c:v>9</c:v>
                        </c:pt>
                        <c:pt idx="28">
                          <c:v>10</c:v>
                        </c:pt>
                        <c:pt idx="29">
                          <c:v>10</c:v>
                        </c:pt>
                        <c:pt idx="30">
                          <c:v>11</c:v>
                        </c:pt>
                        <c:pt idx="31">
                          <c:v>11</c:v>
                        </c:pt>
                        <c:pt idx="32">
                          <c:v>12</c:v>
                        </c:pt>
                        <c:pt idx="33">
                          <c:v>12</c:v>
                        </c:pt>
                        <c:pt idx="34">
                          <c:v>12</c:v>
                        </c:pt>
                        <c:pt idx="35">
                          <c:v>12</c:v>
                        </c:pt>
                        <c:pt idx="36">
                          <c:v>13</c:v>
                        </c:pt>
                        <c:pt idx="37">
                          <c:v>13</c:v>
                        </c:pt>
                        <c:pt idx="38">
                          <c:v>14</c:v>
                        </c:pt>
                        <c:pt idx="39">
                          <c:v>14</c:v>
                        </c:pt>
                        <c:pt idx="40">
                          <c:v>14</c:v>
                        </c:pt>
                        <c:pt idx="41">
                          <c:v>14</c:v>
                        </c:pt>
                        <c:pt idx="42">
                          <c:v>14</c:v>
                        </c:pt>
                        <c:pt idx="43">
                          <c:v>15</c:v>
                        </c:pt>
                        <c:pt idx="44">
                          <c:v>15</c:v>
                        </c:pt>
                        <c:pt idx="45">
                          <c:v>15</c:v>
                        </c:pt>
                        <c:pt idx="46">
                          <c:v>15</c:v>
                        </c:pt>
                        <c:pt idx="47">
                          <c:v>15</c:v>
                        </c:pt>
                        <c:pt idx="48">
                          <c:v>16</c:v>
                        </c:pt>
                        <c:pt idx="49">
                          <c:v>16</c:v>
                        </c:pt>
                        <c:pt idx="50">
                          <c:v>16</c:v>
                        </c:pt>
                        <c:pt idx="51">
                          <c:v>16</c:v>
                        </c:pt>
                        <c:pt idx="52">
                          <c:v>16</c:v>
                        </c:pt>
                        <c:pt idx="53">
                          <c:v>16</c:v>
                        </c:pt>
                        <c:pt idx="54">
                          <c:v>16</c:v>
                        </c:pt>
                        <c:pt idx="55">
                          <c:v>16</c:v>
                        </c:pt>
                        <c:pt idx="56">
                          <c:v>17</c:v>
                        </c:pt>
                        <c:pt idx="57">
                          <c:v>16</c:v>
                        </c:pt>
                        <c:pt idx="58">
                          <c:v>16</c:v>
                        </c:pt>
                        <c:pt idx="59">
                          <c:v>17</c:v>
                        </c:pt>
                        <c:pt idx="60">
                          <c:v>17</c:v>
                        </c:pt>
                        <c:pt idx="61">
                          <c:v>17</c:v>
                        </c:pt>
                        <c:pt idx="62">
                          <c:v>17</c:v>
                        </c:pt>
                        <c:pt idx="63">
                          <c:v>18</c:v>
                        </c:pt>
                        <c:pt idx="64">
                          <c:v>17</c:v>
                        </c:pt>
                        <c:pt idx="65">
                          <c:v>17</c:v>
                        </c:pt>
                        <c:pt idx="66">
                          <c:v>18</c:v>
                        </c:pt>
                        <c:pt idx="67">
                          <c:v>17</c:v>
                        </c:pt>
                        <c:pt idx="68">
                          <c:v>18</c:v>
                        </c:pt>
                        <c:pt idx="69">
                          <c:v>18</c:v>
                        </c:pt>
                        <c:pt idx="70">
                          <c:v>19</c:v>
                        </c:pt>
                        <c:pt idx="71">
                          <c:v>18</c:v>
                        </c:pt>
                        <c:pt idx="72">
                          <c:v>18</c:v>
                        </c:pt>
                        <c:pt idx="73">
                          <c:v>18</c:v>
                        </c:pt>
                        <c:pt idx="74">
                          <c:v>18</c:v>
                        </c:pt>
                        <c:pt idx="75">
                          <c:v>19</c:v>
                        </c:pt>
                        <c:pt idx="76">
                          <c:v>19</c:v>
                        </c:pt>
                        <c:pt idx="77">
                          <c:v>20</c:v>
                        </c:pt>
                        <c:pt idx="78">
                          <c:v>20</c:v>
                        </c:pt>
                        <c:pt idx="79">
                          <c:v>20</c:v>
                        </c:pt>
                        <c:pt idx="80">
                          <c:v>20</c:v>
                        </c:pt>
                        <c:pt idx="81">
                          <c:v>21</c:v>
                        </c:pt>
                        <c:pt idx="82">
                          <c:v>21</c:v>
                        </c:pt>
                        <c:pt idx="83">
                          <c:v>21</c:v>
                        </c:pt>
                        <c:pt idx="84">
                          <c:v>21</c:v>
                        </c:pt>
                        <c:pt idx="85">
                          <c:v>21</c:v>
                        </c:pt>
                        <c:pt idx="86">
                          <c:v>22</c:v>
                        </c:pt>
                        <c:pt idx="87">
                          <c:v>23</c:v>
                        </c:pt>
                        <c:pt idx="88">
                          <c:v>23</c:v>
                        </c:pt>
                        <c:pt idx="89">
                          <c:v>23</c:v>
                        </c:pt>
                        <c:pt idx="90">
                          <c:v>24</c:v>
                        </c:pt>
                        <c:pt idx="91">
                          <c:v>25</c:v>
                        </c:pt>
                        <c:pt idx="92">
                          <c:v>26</c:v>
                        </c:pt>
                        <c:pt idx="93">
                          <c:v>26</c:v>
                        </c:pt>
                        <c:pt idx="94">
                          <c:v>27</c:v>
                        </c:pt>
                        <c:pt idx="95">
                          <c:v>28</c:v>
                        </c:pt>
                        <c:pt idx="96">
                          <c:v>29</c:v>
                        </c:pt>
                        <c:pt idx="97">
                          <c:v>29</c:v>
                        </c:pt>
                        <c:pt idx="98">
                          <c:v>31</c:v>
                        </c:pt>
                        <c:pt idx="99">
                          <c:v>32</c:v>
                        </c:pt>
                        <c:pt idx="100">
                          <c:v>33</c:v>
                        </c:pt>
                        <c:pt idx="101">
                          <c:v>34</c:v>
                        </c:pt>
                      </c:numCache>
                    </c:numRef>
                  </c:plus>
                  <c:minus>
                    <c:numRef>
                      <c:extLst>
                        <c:ext uri="{02D57815-91ED-43cb-92C2-25804820EDAC}">
                          <c15:formulaRef>
                            <c15:sqref>mean!$R$2:$R$101</c15:sqref>
                          </c15:formulaRef>
                        </c:ext>
                      </c:extLst>
                      <c:numCache>
                        <c:formatCode>General</c:formatCode>
                        <c:ptCount val="100"/>
                        <c:pt idx="0">
                          <c:v>0</c:v>
                        </c:pt>
                        <c:pt idx="1">
                          <c:v>0</c:v>
                        </c:pt>
                        <c:pt idx="2">
                          <c:v>0</c:v>
                        </c:pt>
                        <c:pt idx="3">
                          <c:v>0</c:v>
                        </c:pt>
                        <c:pt idx="4">
                          <c:v>0</c:v>
                        </c:pt>
                        <c:pt idx="5">
                          <c:v>0</c:v>
                        </c:pt>
                        <c:pt idx="6">
                          <c:v>0</c:v>
                        </c:pt>
                        <c:pt idx="7">
                          <c:v>1</c:v>
                        </c:pt>
                        <c:pt idx="8">
                          <c:v>0</c:v>
                        </c:pt>
                        <c:pt idx="9">
                          <c:v>1</c:v>
                        </c:pt>
                        <c:pt idx="10">
                          <c:v>1</c:v>
                        </c:pt>
                        <c:pt idx="11">
                          <c:v>0</c:v>
                        </c:pt>
                        <c:pt idx="12">
                          <c:v>1</c:v>
                        </c:pt>
                        <c:pt idx="13">
                          <c:v>2</c:v>
                        </c:pt>
                        <c:pt idx="14">
                          <c:v>2</c:v>
                        </c:pt>
                        <c:pt idx="15">
                          <c:v>3</c:v>
                        </c:pt>
                        <c:pt idx="16">
                          <c:v>3</c:v>
                        </c:pt>
                        <c:pt idx="17">
                          <c:v>4</c:v>
                        </c:pt>
                        <c:pt idx="18">
                          <c:v>4</c:v>
                        </c:pt>
                        <c:pt idx="19">
                          <c:v>5</c:v>
                        </c:pt>
                        <c:pt idx="20">
                          <c:v>5</c:v>
                        </c:pt>
                        <c:pt idx="21">
                          <c:v>7</c:v>
                        </c:pt>
                        <c:pt idx="22">
                          <c:v>7</c:v>
                        </c:pt>
                        <c:pt idx="23">
                          <c:v>8</c:v>
                        </c:pt>
                        <c:pt idx="24">
                          <c:v>8</c:v>
                        </c:pt>
                        <c:pt idx="25">
                          <c:v>8</c:v>
                        </c:pt>
                        <c:pt idx="26">
                          <c:v>9</c:v>
                        </c:pt>
                        <c:pt idx="27">
                          <c:v>10</c:v>
                        </c:pt>
                        <c:pt idx="28">
                          <c:v>10</c:v>
                        </c:pt>
                        <c:pt idx="29">
                          <c:v>10</c:v>
                        </c:pt>
                        <c:pt idx="30">
                          <c:v>10</c:v>
                        </c:pt>
                        <c:pt idx="31">
                          <c:v>11</c:v>
                        </c:pt>
                        <c:pt idx="32">
                          <c:v>11</c:v>
                        </c:pt>
                        <c:pt idx="33">
                          <c:v>11</c:v>
                        </c:pt>
                        <c:pt idx="34">
                          <c:v>12</c:v>
                        </c:pt>
                        <c:pt idx="35">
                          <c:v>12</c:v>
                        </c:pt>
                        <c:pt idx="36">
                          <c:v>13</c:v>
                        </c:pt>
                        <c:pt idx="37">
                          <c:v>13</c:v>
                        </c:pt>
                        <c:pt idx="38">
                          <c:v>13</c:v>
                        </c:pt>
                        <c:pt idx="39">
                          <c:v>14</c:v>
                        </c:pt>
                        <c:pt idx="40">
                          <c:v>13</c:v>
                        </c:pt>
                        <c:pt idx="41">
                          <c:v>14</c:v>
                        </c:pt>
                        <c:pt idx="42">
                          <c:v>14</c:v>
                        </c:pt>
                        <c:pt idx="43">
                          <c:v>14</c:v>
                        </c:pt>
                        <c:pt idx="44">
                          <c:v>15</c:v>
                        </c:pt>
                        <c:pt idx="45">
                          <c:v>15</c:v>
                        </c:pt>
                        <c:pt idx="46">
                          <c:v>15</c:v>
                        </c:pt>
                        <c:pt idx="47">
                          <c:v>15</c:v>
                        </c:pt>
                        <c:pt idx="48">
                          <c:v>15</c:v>
                        </c:pt>
                        <c:pt idx="49">
                          <c:v>15</c:v>
                        </c:pt>
                        <c:pt idx="50">
                          <c:v>15</c:v>
                        </c:pt>
                        <c:pt idx="51">
                          <c:v>16</c:v>
                        </c:pt>
                        <c:pt idx="52">
                          <c:v>16</c:v>
                        </c:pt>
                        <c:pt idx="53">
                          <c:v>16</c:v>
                        </c:pt>
                        <c:pt idx="54">
                          <c:v>16</c:v>
                        </c:pt>
                        <c:pt idx="55">
                          <c:v>17</c:v>
                        </c:pt>
                        <c:pt idx="56">
                          <c:v>16</c:v>
                        </c:pt>
                        <c:pt idx="57">
                          <c:v>17</c:v>
                        </c:pt>
                        <c:pt idx="58">
                          <c:v>17</c:v>
                        </c:pt>
                        <c:pt idx="59">
                          <c:v>16</c:v>
                        </c:pt>
                        <c:pt idx="60">
                          <c:v>17</c:v>
                        </c:pt>
                        <c:pt idx="61">
                          <c:v>17</c:v>
                        </c:pt>
                        <c:pt idx="62">
                          <c:v>17</c:v>
                        </c:pt>
                        <c:pt idx="63">
                          <c:v>17</c:v>
                        </c:pt>
                        <c:pt idx="64">
                          <c:v>17</c:v>
                        </c:pt>
                        <c:pt idx="65">
                          <c:v>17</c:v>
                        </c:pt>
                        <c:pt idx="66">
                          <c:v>17</c:v>
                        </c:pt>
                        <c:pt idx="67">
                          <c:v>18</c:v>
                        </c:pt>
                        <c:pt idx="68">
                          <c:v>18</c:v>
                        </c:pt>
                        <c:pt idx="69">
                          <c:v>18</c:v>
                        </c:pt>
                        <c:pt idx="70">
                          <c:v>18</c:v>
                        </c:pt>
                        <c:pt idx="71">
                          <c:v>18</c:v>
                        </c:pt>
                        <c:pt idx="72">
                          <c:v>19</c:v>
                        </c:pt>
                        <c:pt idx="73">
                          <c:v>19</c:v>
                        </c:pt>
                        <c:pt idx="74">
                          <c:v>19</c:v>
                        </c:pt>
                        <c:pt idx="75">
                          <c:v>19</c:v>
                        </c:pt>
                        <c:pt idx="76">
                          <c:v>19</c:v>
                        </c:pt>
                        <c:pt idx="77">
                          <c:v>19</c:v>
                        </c:pt>
                        <c:pt idx="78">
                          <c:v>19</c:v>
                        </c:pt>
                        <c:pt idx="79">
                          <c:v>20</c:v>
                        </c:pt>
                        <c:pt idx="80">
                          <c:v>20</c:v>
                        </c:pt>
                        <c:pt idx="81">
                          <c:v>20</c:v>
                        </c:pt>
                        <c:pt idx="82">
                          <c:v>21</c:v>
                        </c:pt>
                        <c:pt idx="83">
                          <c:v>21</c:v>
                        </c:pt>
                        <c:pt idx="84">
                          <c:v>22</c:v>
                        </c:pt>
                        <c:pt idx="85">
                          <c:v>22</c:v>
                        </c:pt>
                        <c:pt idx="86">
                          <c:v>22</c:v>
                        </c:pt>
                        <c:pt idx="87">
                          <c:v>22</c:v>
                        </c:pt>
                        <c:pt idx="88">
                          <c:v>23</c:v>
                        </c:pt>
                        <c:pt idx="89">
                          <c:v>24</c:v>
                        </c:pt>
                        <c:pt idx="90">
                          <c:v>25</c:v>
                        </c:pt>
                        <c:pt idx="91">
                          <c:v>24</c:v>
                        </c:pt>
                        <c:pt idx="92">
                          <c:v>25</c:v>
                        </c:pt>
                        <c:pt idx="93">
                          <c:v>26</c:v>
                        </c:pt>
                        <c:pt idx="94">
                          <c:v>27</c:v>
                        </c:pt>
                        <c:pt idx="95">
                          <c:v>27</c:v>
                        </c:pt>
                        <c:pt idx="96">
                          <c:v>28</c:v>
                        </c:pt>
                        <c:pt idx="97">
                          <c:v>30</c:v>
                        </c:pt>
                        <c:pt idx="98">
                          <c:v>31</c:v>
                        </c:pt>
                        <c:pt idx="99">
                          <c:v>31</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1"/>
                  <c:val val="0"/>
                  <c:spPr>
                    <a:noFill/>
                    <a:ln w="9525" cap="flat" cmpd="sng" algn="ctr">
                      <a:solidFill>
                        <a:schemeClr val="tx1">
                          <a:lumMod val="65000"/>
                          <a:lumOff val="35000"/>
                        </a:schemeClr>
                      </a:solidFill>
                      <a:round/>
                    </a:ln>
                    <a:effectLst/>
                  </c:spPr>
                </c:errBars>
                <c:xVal>
                  <c:numRef>
                    <c:extLst>
                      <c:ext uri="{02D57815-91ED-43cb-92C2-25804820EDAC}">
                        <c15:formulaRef>
                          <c15:sqref>'Dane County data'!$A$2:$A$1039</c15:sqref>
                        </c15:formulaRef>
                      </c:ext>
                    </c:extLst>
                    <c:numCache>
                      <c:formatCode>[$-409]d\-mmm;@</c:formatCode>
                      <c:ptCount val="1038"/>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pt idx="1000">
                        <c:v>44905</c:v>
                      </c:pt>
                      <c:pt idx="1001">
                        <c:v>44906</c:v>
                      </c:pt>
                      <c:pt idx="1002">
                        <c:v>44907</c:v>
                      </c:pt>
                      <c:pt idx="1003">
                        <c:v>44908</c:v>
                      </c:pt>
                      <c:pt idx="1004">
                        <c:v>44909</c:v>
                      </c:pt>
                      <c:pt idx="1005">
                        <c:v>44910</c:v>
                      </c:pt>
                      <c:pt idx="1006">
                        <c:v>44911</c:v>
                      </c:pt>
                      <c:pt idx="1007">
                        <c:v>44912</c:v>
                      </c:pt>
                      <c:pt idx="1008">
                        <c:v>44913</c:v>
                      </c:pt>
                      <c:pt idx="1009">
                        <c:v>44914</c:v>
                      </c:pt>
                      <c:pt idx="1010">
                        <c:v>44915</c:v>
                      </c:pt>
                      <c:pt idx="1011">
                        <c:v>44916</c:v>
                      </c:pt>
                      <c:pt idx="1012">
                        <c:v>44917</c:v>
                      </c:pt>
                      <c:pt idx="1013">
                        <c:v>44918</c:v>
                      </c:pt>
                      <c:pt idx="1014">
                        <c:v>44919</c:v>
                      </c:pt>
                      <c:pt idx="1015">
                        <c:v>44920</c:v>
                      </c:pt>
                      <c:pt idx="1016">
                        <c:v>44921</c:v>
                      </c:pt>
                      <c:pt idx="1017">
                        <c:v>44922</c:v>
                      </c:pt>
                      <c:pt idx="1018">
                        <c:v>44923</c:v>
                      </c:pt>
                      <c:pt idx="1019">
                        <c:v>44924</c:v>
                      </c:pt>
                      <c:pt idx="1020">
                        <c:v>44925</c:v>
                      </c:pt>
                      <c:pt idx="1021">
                        <c:v>44926</c:v>
                      </c:pt>
                      <c:pt idx="1022">
                        <c:v>44927</c:v>
                      </c:pt>
                      <c:pt idx="1023">
                        <c:v>44928</c:v>
                      </c:pt>
                      <c:pt idx="1024">
                        <c:v>44929</c:v>
                      </c:pt>
                      <c:pt idx="1025">
                        <c:v>44930</c:v>
                      </c:pt>
                      <c:pt idx="1026">
                        <c:v>44931</c:v>
                      </c:pt>
                      <c:pt idx="1027">
                        <c:v>44932</c:v>
                      </c:pt>
                      <c:pt idx="1028">
                        <c:v>44933</c:v>
                      </c:pt>
                      <c:pt idx="1029">
                        <c:v>44934</c:v>
                      </c:pt>
                      <c:pt idx="1030">
                        <c:v>44935</c:v>
                      </c:pt>
                      <c:pt idx="1031">
                        <c:v>44936</c:v>
                      </c:pt>
                      <c:pt idx="1032">
                        <c:v>44937</c:v>
                      </c:pt>
                      <c:pt idx="1033">
                        <c:v>44938</c:v>
                      </c:pt>
                      <c:pt idx="1034">
                        <c:v>44939</c:v>
                      </c:pt>
                      <c:pt idx="1035">
                        <c:v>44940</c:v>
                      </c:pt>
                      <c:pt idx="1036">
                        <c:v>44941</c:v>
                      </c:pt>
                      <c:pt idx="1037">
                        <c:v>44942</c:v>
                      </c:pt>
                    </c:numCache>
                  </c:numRef>
                </c:xVal>
                <c:yVal>
                  <c:numRef>
                    <c:extLst>
                      <c:ext uri="{02D57815-91ED-43cb-92C2-25804820EDAC}">
                        <c15:formulaRef>
                          <c15:sqref>mean!$P$13:$P$1009</c15:sqref>
                        </c15:formulaRef>
                      </c:ext>
                    </c:extLst>
                    <c:numCache>
                      <c:formatCode>General</c:formatCode>
                      <c:ptCount val="997"/>
                      <c:pt idx="0">
                        <c:v>30</c:v>
                      </c:pt>
                      <c:pt idx="1">
                        <c:v>39</c:v>
                      </c:pt>
                      <c:pt idx="2">
                        <c:v>51</c:v>
                      </c:pt>
                      <c:pt idx="3">
                        <c:v>64</c:v>
                      </c:pt>
                      <c:pt idx="4">
                        <c:v>79</c:v>
                      </c:pt>
                      <c:pt idx="5">
                        <c:v>96</c:v>
                      </c:pt>
                      <c:pt idx="6">
                        <c:v>116</c:v>
                      </c:pt>
                      <c:pt idx="7">
                        <c:v>135</c:v>
                      </c:pt>
                      <c:pt idx="8">
                        <c:v>155</c:v>
                      </c:pt>
                      <c:pt idx="9">
                        <c:v>174</c:v>
                      </c:pt>
                      <c:pt idx="10">
                        <c:v>193</c:v>
                      </c:pt>
                      <c:pt idx="11">
                        <c:v>210</c:v>
                      </c:pt>
                      <c:pt idx="12">
                        <c:v>225</c:v>
                      </c:pt>
                      <c:pt idx="13">
                        <c:v>237</c:v>
                      </c:pt>
                      <c:pt idx="14">
                        <c:v>244</c:v>
                      </c:pt>
                      <c:pt idx="15">
                        <c:v>258</c:v>
                      </c:pt>
                      <c:pt idx="16">
                        <c:v>272</c:v>
                      </c:pt>
                      <c:pt idx="17">
                        <c:v>284</c:v>
                      </c:pt>
                      <c:pt idx="18">
                        <c:v>295</c:v>
                      </c:pt>
                      <c:pt idx="19">
                        <c:v>305</c:v>
                      </c:pt>
                      <c:pt idx="20">
                        <c:v>314</c:v>
                      </c:pt>
                      <c:pt idx="21">
                        <c:v>323</c:v>
                      </c:pt>
                      <c:pt idx="22">
                        <c:v>332</c:v>
                      </c:pt>
                      <c:pt idx="23">
                        <c:v>340</c:v>
                      </c:pt>
                      <c:pt idx="24">
                        <c:v>348</c:v>
                      </c:pt>
                      <c:pt idx="25">
                        <c:v>356</c:v>
                      </c:pt>
                      <c:pt idx="26">
                        <c:v>363</c:v>
                      </c:pt>
                      <c:pt idx="27">
                        <c:v>370</c:v>
                      </c:pt>
                      <c:pt idx="28">
                        <c:v>377</c:v>
                      </c:pt>
                      <c:pt idx="29">
                        <c:v>383</c:v>
                      </c:pt>
                      <c:pt idx="30">
                        <c:v>390</c:v>
                      </c:pt>
                      <c:pt idx="31">
                        <c:v>396</c:v>
                      </c:pt>
                      <c:pt idx="32">
                        <c:v>402</c:v>
                      </c:pt>
                      <c:pt idx="33">
                        <c:v>408</c:v>
                      </c:pt>
                      <c:pt idx="34">
                        <c:v>414</c:v>
                      </c:pt>
                      <c:pt idx="35">
                        <c:v>420</c:v>
                      </c:pt>
                      <c:pt idx="36">
                        <c:v>425</c:v>
                      </c:pt>
                      <c:pt idx="37">
                        <c:v>430</c:v>
                      </c:pt>
                      <c:pt idx="38">
                        <c:v>435</c:v>
                      </c:pt>
                      <c:pt idx="39">
                        <c:v>440</c:v>
                      </c:pt>
                      <c:pt idx="40">
                        <c:v>445</c:v>
                      </c:pt>
                      <c:pt idx="41">
                        <c:v>449</c:v>
                      </c:pt>
                      <c:pt idx="42">
                        <c:v>454</c:v>
                      </c:pt>
                      <c:pt idx="43">
                        <c:v>459</c:v>
                      </c:pt>
                      <c:pt idx="44">
                        <c:v>463</c:v>
                      </c:pt>
                      <c:pt idx="45">
                        <c:v>467</c:v>
                      </c:pt>
                      <c:pt idx="46">
                        <c:v>472</c:v>
                      </c:pt>
                      <c:pt idx="47">
                        <c:v>476</c:v>
                      </c:pt>
                      <c:pt idx="48">
                        <c:v>479</c:v>
                      </c:pt>
                      <c:pt idx="49">
                        <c:v>483</c:v>
                      </c:pt>
                      <c:pt idx="50">
                        <c:v>487</c:v>
                      </c:pt>
                      <c:pt idx="51">
                        <c:v>492</c:v>
                      </c:pt>
                      <c:pt idx="52">
                        <c:v>497</c:v>
                      </c:pt>
                      <c:pt idx="53">
                        <c:v>502</c:v>
                      </c:pt>
                      <c:pt idx="54">
                        <c:v>507</c:v>
                      </c:pt>
                      <c:pt idx="55">
                        <c:v>512</c:v>
                      </c:pt>
                      <c:pt idx="56">
                        <c:v>519</c:v>
                      </c:pt>
                      <c:pt idx="57">
                        <c:v>525</c:v>
                      </c:pt>
                      <c:pt idx="58">
                        <c:v>531</c:v>
                      </c:pt>
                      <c:pt idx="59">
                        <c:v>537</c:v>
                      </c:pt>
                      <c:pt idx="60">
                        <c:v>544</c:v>
                      </c:pt>
                      <c:pt idx="61">
                        <c:v>551</c:v>
                      </c:pt>
                      <c:pt idx="62">
                        <c:v>558</c:v>
                      </c:pt>
                      <c:pt idx="63">
                        <c:v>565</c:v>
                      </c:pt>
                      <c:pt idx="64">
                        <c:v>574</c:v>
                      </c:pt>
                      <c:pt idx="65">
                        <c:v>583</c:v>
                      </c:pt>
                      <c:pt idx="66">
                        <c:v>593</c:v>
                      </c:pt>
                      <c:pt idx="67">
                        <c:v>603</c:v>
                      </c:pt>
                      <c:pt idx="68">
                        <c:v>614</c:v>
                      </c:pt>
                      <c:pt idx="69">
                        <c:v>625</c:v>
                      </c:pt>
                      <c:pt idx="70">
                        <c:v>636</c:v>
                      </c:pt>
                      <c:pt idx="71">
                        <c:v>649</c:v>
                      </c:pt>
                      <c:pt idx="72">
                        <c:v>662</c:v>
                      </c:pt>
                      <c:pt idx="73">
                        <c:v>676</c:v>
                      </c:pt>
                      <c:pt idx="74">
                        <c:v>691</c:v>
                      </c:pt>
                      <c:pt idx="75">
                        <c:v>707</c:v>
                      </c:pt>
                      <c:pt idx="76">
                        <c:v>723</c:v>
                      </c:pt>
                      <c:pt idx="77">
                        <c:v>740</c:v>
                      </c:pt>
                      <c:pt idx="78">
                        <c:v>759</c:v>
                      </c:pt>
                      <c:pt idx="79">
                        <c:v>778</c:v>
                      </c:pt>
                      <c:pt idx="80">
                        <c:v>797</c:v>
                      </c:pt>
                      <c:pt idx="81">
                        <c:v>818</c:v>
                      </c:pt>
                      <c:pt idx="82">
                        <c:v>840</c:v>
                      </c:pt>
                      <c:pt idx="83">
                        <c:v>863</c:v>
                      </c:pt>
                      <c:pt idx="84">
                        <c:v>887</c:v>
                      </c:pt>
                      <c:pt idx="85">
                        <c:v>913</c:v>
                      </c:pt>
                      <c:pt idx="86">
                        <c:v>940</c:v>
                      </c:pt>
                      <c:pt idx="87">
                        <c:v>968</c:v>
                      </c:pt>
                      <c:pt idx="88">
                        <c:v>997</c:v>
                      </c:pt>
                      <c:pt idx="89">
                        <c:v>1028</c:v>
                      </c:pt>
                      <c:pt idx="90">
                        <c:v>1061</c:v>
                      </c:pt>
                      <c:pt idx="91">
                        <c:v>1096</c:v>
                      </c:pt>
                      <c:pt idx="92">
                        <c:v>1132</c:v>
                      </c:pt>
                      <c:pt idx="93">
                        <c:v>1169</c:v>
                      </c:pt>
                      <c:pt idx="94">
                        <c:v>1207</c:v>
                      </c:pt>
                      <c:pt idx="95">
                        <c:v>1249</c:v>
                      </c:pt>
                      <c:pt idx="96">
                        <c:v>1292</c:v>
                      </c:pt>
                      <c:pt idx="97">
                        <c:v>1338</c:v>
                      </c:pt>
                      <c:pt idx="98">
                        <c:v>1385</c:v>
                      </c:pt>
                      <c:pt idx="99">
                        <c:v>1434</c:v>
                      </c:pt>
                      <c:pt idx="100">
                        <c:v>1486</c:v>
                      </c:pt>
                      <c:pt idx="101">
                        <c:v>1541</c:v>
                      </c:pt>
                      <c:pt idx="102">
                        <c:v>1597</c:v>
                      </c:pt>
                      <c:pt idx="103">
                        <c:v>1657</c:v>
                      </c:pt>
                      <c:pt idx="104">
                        <c:v>1721</c:v>
                      </c:pt>
                      <c:pt idx="105">
                        <c:v>1787</c:v>
                      </c:pt>
                      <c:pt idx="106">
                        <c:v>1855</c:v>
                      </c:pt>
                      <c:pt idx="107">
                        <c:v>1927</c:v>
                      </c:pt>
                      <c:pt idx="108">
                        <c:v>2003</c:v>
                      </c:pt>
                      <c:pt idx="109">
                        <c:v>2082</c:v>
                      </c:pt>
                      <c:pt idx="110">
                        <c:v>2165</c:v>
                      </c:pt>
                      <c:pt idx="111">
                        <c:v>2251</c:v>
                      </c:pt>
                      <c:pt idx="112">
                        <c:v>2320</c:v>
                      </c:pt>
                      <c:pt idx="113">
                        <c:v>2392</c:v>
                      </c:pt>
                      <c:pt idx="114">
                        <c:v>2467</c:v>
                      </c:pt>
                      <c:pt idx="115">
                        <c:v>2541</c:v>
                      </c:pt>
                      <c:pt idx="116">
                        <c:v>2616</c:v>
                      </c:pt>
                      <c:pt idx="117">
                        <c:v>2692</c:v>
                      </c:pt>
                      <c:pt idx="118">
                        <c:v>2768</c:v>
                      </c:pt>
                      <c:pt idx="119">
                        <c:v>2846</c:v>
                      </c:pt>
                      <c:pt idx="120">
                        <c:v>2922</c:v>
                      </c:pt>
                      <c:pt idx="121">
                        <c:v>2999</c:v>
                      </c:pt>
                      <c:pt idx="122">
                        <c:v>3073</c:v>
                      </c:pt>
                      <c:pt idx="123">
                        <c:v>3147</c:v>
                      </c:pt>
                      <c:pt idx="124">
                        <c:v>3222</c:v>
                      </c:pt>
                      <c:pt idx="125">
                        <c:v>3299</c:v>
                      </c:pt>
                      <c:pt idx="126">
                        <c:v>3376</c:v>
                      </c:pt>
                      <c:pt idx="127">
                        <c:v>3453</c:v>
                      </c:pt>
                      <c:pt idx="128">
                        <c:v>3528</c:v>
                      </c:pt>
                      <c:pt idx="129">
                        <c:v>3605</c:v>
                      </c:pt>
                      <c:pt idx="130">
                        <c:v>3682</c:v>
                      </c:pt>
                      <c:pt idx="131">
                        <c:v>3757</c:v>
                      </c:pt>
                      <c:pt idx="132">
                        <c:v>3832</c:v>
                      </c:pt>
                      <c:pt idx="133">
                        <c:v>3908</c:v>
                      </c:pt>
                      <c:pt idx="134">
                        <c:v>3983</c:v>
                      </c:pt>
                      <c:pt idx="135">
                        <c:v>4060</c:v>
                      </c:pt>
                      <c:pt idx="136">
                        <c:v>4137</c:v>
                      </c:pt>
                      <c:pt idx="137">
                        <c:v>4213</c:v>
                      </c:pt>
                      <c:pt idx="138">
                        <c:v>4290</c:v>
                      </c:pt>
                      <c:pt idx="139">
                        <c:v>4364</c:v>
                      </c:pt>
                      <c:pt idx="140">
                        <c:v>4439</c:v>
                      </c:pt>
                      <c:pt idx="141">
                        <c:v>4516</c:v>
                      </c:pt>
                      <c:pt idx="142">
                        <c:v>4592</c:v>
                      </c:pt>
                      <c:pt idx="143">
                        <c:v>4669</c:v>
                      </c:pt>
                      <c:pt idx="144">
                        <c:v>4747</c:v>
                      </c:pt>
                      <c:pt idx="145">
                        <c:v>4823</c:v>
                      </c:pt>
                      <c:pt idx="146">
                        <c:v>4900</c:v>
                      </c:pt>
                      <c:pt idx="147">
                        <c:v>4977</c:v>
                      </c:pt>
                      <c:pt idx="148">
                        <c:v>5055</c:v>
                      </c:pt>
                      <c:pt idx="149">
                        <c:v>5132</c:v>
                      </c:pt>
                      <c:pt idx="150">
                        <c:v>5210</c:v>
                      </c:pt>
                      <c:pt idx="151">
                        <c:v>5288</c:v>
                      </c:pt>
                      <c:pt idx="152">
                        <c:v>5366</c:v>
                      </c:pt>
                      <c:pt idx="153">
                        <c:v>5443</c:v>
                      </c:pt>
                      <c:pt idx="154">
                        <c:v>5520</c:v>
                      </c:pt>
                      <c:pt idx="155">
                        <c:v>5597</c:v>
                      </c:pt>
                      <c:pt idx="156">
                        <c:v>5675</c:v>
                      </c:pt>
                      <c:pt idx="157">
                        <c:v>5751</c:v>
                      </c:pt>
                      <c:pt idx="158">
                        <c:v>5829</c:v>
                      </c:pt>
                      <c:pt idx="159">
                        <c:v>5906</c:v>
                      </c:pt>
                      <c:pt idx="160">
                        <c:v>5983</c:v>
                      </c:pt>
                      <c:pt idx="161">
                        <c:v>6061</c:v>
                      </c:pt>
                      <c:pt idx="162">
                        <c:v>6137</c:v>
                      </c:pt>
                      <c:pt idx="163">
                        <c:v>6213</c:v>
                      </c:pt>
                      <c:pt idx="164">
                        <c:v>6290</c:v>
                      </c:pt>
                      <c:pt idx="165">
                        <c:v>6368</c:v>
                      </c:pt>
                      <c:pt idx="166">
                        <c:v>6445</c:v>
                      </c:pt>
                      <c:pt idx="167">
                        <c:v>6523</c:v>
                      </c:pt>
                      <c:pt idx="168">
                        <c:v>6601</c:v>
                      </c:pt>
                      <c:pt idx="169">
                        <c:v>6676</c:v>
                      </c:pt>
                      <c:pt idx="170">
                        <c:v>6754</c:v>
                      </c:pt>
                      <c:pt idx="171">
                        <c:v>6831</c:v>
                      </c:pt>
                      <c:pt idx="172">
                        <c:v>6908</c:v>
                      </c:pt>
                      <c:pt idx="173">
                        <c:v>6985</c:v>
                      </c:pt>
                      <c:pt idx="174">
                        <c:v>7075</c:v>
                      </c:pt>
                      <c:pt idx="175">
                        <c:v>7164</c:v>
                      </c:pt>
                      <c:pt idx="176">
                        <c:v>7254</c:v>
                      </c:pt>
                      <c:pt idx="177">
                        <c:v>7346</c:v>
                      </c:pt>
                      <c:pt idx="178">
                        <c:v>7439</c:v>
                      </c:pt>
                      <c:pt idx="179">
                        <c:v>7533</c:v>
                      </c:pt>
                      <c:pt idx="180">
                        <c:v>7631</c:v>
                      </c:pt>
                      <c:pt idx="181">
                        <c:v>7731</c:v>
                      </c:pt>
                      <c:pt idx="182">
                        <c:v>7833</c:v>
                      </c:pt>
                      <c:pt idx="183">
                        <c:v>7940</c:v>
                      </c:pt>
                      <c:pt idx="184">
                        <c:v>8048</c:v>
                      </c:pt>
                      <c:pt idx="185">
                        <c:v>8157</c:v>
                      </c:pt>
                      <c:pt idx="186">
                        <c:v>8270</c:v>
                      </c:pt>
                      <c:pt idx="187">
                        <c:v>8386</c:v>
                      </c:pt>
                      <c:pt idx="188">
                        <c:v>8504</c:v>
                      </c:pt>
                      <c:pt idx="189">
                        <c:v>8623</c:v>
                      </c:pt>
                      <c:pt idx="190">
                        <c:v>8748</c:v>
                      </c:pt>
                      <c:pt idx="191">
                        <c:v>8874</c:v>
                      </c:pt>
                      <c:pt idx="192">
                        <c:v>9002</c:v>
                      </c:pt>
                      <c:pt idx="193">
                        <c:v>9133</c:v>
                      </c:pt>
                      <c:pt idx="194">
                        <c:v>9269</c:v>
                      </c:pt>
                      <c:pt idx="195">
                        <c:v>9406</c:v>
                      </c:pt>
                      <c:pt idx="196">
                        <c:v>9545</c:v>
                      </c:pt>
                      <c:pt idx="197">
                        <c:v>9689</c:v>
                      </c:pt>
                      <c:pt idx="198">
                        <c:v>9834</c:v>
                      </c:pt>
                      <c:pt idx="199">
                        <c:v>9984</c:v>
                      </c:pt>
                      <c:pt idx="200">
                        <c:v>10136</c:v>
                      </c:pt>
                      <c:pt idx="201">
                        <c:v>10292</c:v>
                      </c:pt>
                      <c:pt idx="202">
                        <c:v>10452</c:v>
                      </c:pt>
                      <c:pt idx="203">
                        <c:v>10614</c:v>
                      </c:pt>
                      <c:pt idx="204">
                        <c:v>10784</c:v>
                      </c:pt>
                      <c:pt idx="205">
                        <c:v>10956</c:v>
                      </c:pt>
                      <c:pt idx="206">
                        <c:v>11128</c:v>
                      </c:pt>
                      <c:pt idx="207">
                        <c:v>11303</c:v>
                      </c:pt>
                      <c:pt idx="208">
                        <c:v>11484</c:v>
                      </c:pt>
                      <c:pt idx="209">
                        <c:v>11669</c:v>
                      </c:pt>
                      <c:pt idx="210">
                        <c:v>11857</c:v>
                      </c:pt>
                      <c:pt idx="211">
                        <c:v>12052</c:v>
                      </c:pt>
                      <c:pt idx="212">
                        <c:v>12250</c:v>
                      </c:pt>
                      <c:pt idx="213">
                        <c:v>12450</c:v>
                      </c:pt>
                      <c:pt idx="214">
                        <c:v>12653</c:v>
                      </c:pt>
                      <c:pt idx="215">
                        <c:v>12861</c:v>
                      </c:pt>
                      <c:pt idx="216">
                        <c:v>13074</c:v>
                      </c:pt>
                      <c:pt idx="217">
                        <c:v>13292</c:v>
                      </c:pt>
                      <c:pt idx="218">
                        <c:v>13514</c:v>
                      </c:pt>
                      <c:pt idx="219">
                        <c:v>13738</c:v>
                      </c:pt>
                      <c:pt idx="220">
                        <c:v>13968</c:v>
                      </c:pt>
                      <c:pt idx="221">
                        <c:v>14204</c:v>
                      </c:pt>
                      <c:pt idx="222">
                        <c:v>14443</c:v>
                      </c:pt>
                      <c:pt idx="223">
                        <c:v>14689</c:v>
                      </c:pt>
                      <c:pt idx="224">
                        <c:v>14940</c:v>
                      </c:pt>
                      <c:pt idx="225">
                        <c:v>15198</c:v>
                      </c:pt>
                      <c:pt idx="226">
                        <c:v>15456</c:v>
                      </c:pt>
                      <c:pt idx="227">
                        <c:v>15721</c:v>
                      </c:pt>
                      <c:pt idx="228">
                        <c:v>15992</c:v>
                      </c:pt>
                      <c:pt idx="229">
                        <c:v>16269</c:v>
                      </c:pt>
                      <c:pt idx="230">
                        <c:v>16550</c:v>
                      </c:pt>
                      <c:pt idx="231">
                        <c:v>16835</c:v>
                      </c:pt>
                      <c:pt idx="232">
                        <c:v>17129</c:v>
                      </c:pt>
                      <c:pt idx="233">
                        <c:v>17428</c:v>
                      </c:pt>
                      <c:pt idx="234">
                        <c:v>17733</c:v>
                      </c:pt>
                      <c:pt idx="235">
                        <c:v>18041</c:v>
                      </c:pt>
                      <c:pt idx="236">
                        <c:v>18352</c:v>
                      </c:pt>
                      <c:pt idx="237">
                        <c:v>18672</c:v>
                      </c:pt>
                      <c:pt idx="238">
                        <c:v>18999</c:v>
                      </c:pt>
                      <c:pt idx="239">
                        <c:v>19332</c:v>
                      </c:pt>
                      <c:pt idx="240">
                        <c:v>19666</c:v>
                      </c:pt>
                      <c:pt idx="241">
                        <c:v>20007</c:v>
                      </c:pt>
                      <c:pt idx="242">
                        <c:v>20357</c:v>
                      </c:pt>
                      <c:pt idx="243">
                        <c:v>20665</c:v>
                      </c:pt>
                      <c:pt idx="244">
                        <c:v>20978</c:v>
                      </c:pt>
                      <c:pt idx="245">
                        <c:v>21295</c:v>
                      </c:pt>
                      <c:pt idx="246">
                        <c:v>21607</c:v>
                      </c:pt>
                      <c:pt idx="247">
                        <c:v>21925</c:v>
                      </c:pt>
                      <c:pt idx="248">
                        <c:v>22240</c:v>
                      </c:pt>
                      <c:pt idx="249">
                        <c:v>22554</c:v>
                      </c:pt>
                      <c:pt idx="250">
                        <c:v>22863</c:v>
                      </c:pt>
                      <c:pt idx="251">
                        <c:v>23168</c:v>
                      </c:pt>
                      <c:pt idx="252">
                        <c:v>23470</c:v>
                      </c:pt>
                      <c:pt idx="253">
                        <c:v>23767</c:v>
                      </c:pt>
                      <c:pt idx="254">
                        <c:v>24065</c:v>
                      </c:pt>
                      <c:pt idx="255">
                        <c:v>24362</c:v>
                      </c:pt>
                      <c:pt idx="256">
                        <c:v>24654</c:v>
                      </c:pt>
                      <c:pt idx="257">
                        <c:v>24947</c:v>
                      </c:pt>
                      <c:pt idx="258">
                        <c:v>25239</c:v>
                      </c:pt>
                      <c:pt idx="259">
                        <c:v>25531</c:v>
                      </c:pt>
                      <c:pt idx="260">
                        <c:v>25814</c:v>
                      </c:pt>
                      <c:pt idx="261">
                        <c:v>26097</c:v>
                      </c:pt>
                      <c:pt idx="262">
                        <c:v>26380</c:v>
                      </c:pt>
                      <c:pt idx="263">
                        <c:v>26658</c:v>
                      </c:pt>
                      <c:pt idx="264">
                        <c:v>26933</c:v>
                      </c:pt>
                      <c:pt idx="265">
                        <c:v>27205</c:v>
                      </c:pt>
                      <c:pt idx="266">
                        <c:v>27475</c:v>
                      </c:pt>
                      <c:pt idx="267">
                        <c:v>27742</c:v>
                      </c:pt>
                      <c:pt idx="268">
                        <c:v>28010</c:v>
                      </c:pt>
                      <c:pt idx="269">
                        <c:v>28273</c:v>
                      </c:pt>
                      <c:pt idx="270">
                        <c:v>28535</c:v>
                      </c:pt>
                      <c:pt idx="271">
                        <c:v>28796</c:v>
                      </c:pt>
                      <c:pt idx="272">
                        <c:v>29053</c:v>
                      </c:pt>
                      <c:pt idx="273">
                        <c:v>29308</c:v>
                      </c:pt>
                      <c:pt idx="274">
                        <c:v>29561</c:v>
                      </c:pt>
                      <c:pt idx="275">
                        <c:v>29809</c:v>
                      </c:pt>
                      <c:pt idx="276">
                        <c:v>30054</c:v>
                      </c:pt>
                      <c:pt idx="277">
                        <c:v>30300</c:v>
                      </c:pt>
                      <c:pt idx="278">
                        <c:v>30543</c:v>
                      </c:pt>
                      <c:pt idx="279">
                        <c:v>30783</c:v>
                      </c:pt>
                      <c:pt idx="280">
                        <c:v>31023</c:v>
                      </c:pt>
                      <c:pt idx="281">
                        <c:v>31259</c:v>
                      </c:pt>
                      <c:pt idx="282">
                        <c:v>31492</c:v>
                      </c:pt>
                      <c:pt idx="283">
                        <c:v>31726</c:v>
                      </c:pt>
                      <c:pt idx="284">
                        <c:v>31954</c:v>
                      </c:pt>
                      <c:pt idx="285">
                        <c:v>32181</c:v>
                      </c:pt>
                      <c:pt idx="286">
                        <c:v>32403</c:v>
                      </c:pt>
                      <c:pt idx="287">
                        <c:v>32626</c:v>
                      </c:pt>
                      <c:pt idx="288">
                        <c:v>32848</c:v>
                      </c:pt>
                      <c:pt idx="289">
                        <c:v>33066</c:v>
                      </c:pt>
                      <c:pt idx="290">
                        <c:v>33284</c:v>
                      </c:pt>
                      <c:pt idx="291">
                        <c:v>33497</c:v>
                      </c:pt>
                      <c:pt idx="292">
                        <c:v>33708</c:v>
                      </c:pt>
                      <c:pt idx="293">
                        <c:v>33916</c:v>
                      </c:pt>
                      <c:pt idx="294">
                        <c:v>34123</c:v>
                      </c:pt>
                      <c:pt idx="295">
                        <c:v>34330</c:v>
                      </c:pt>
                      <c:pt idx="296">
                        <c:v>34532</c:v>
                      </c:pt>
                      <c:pt idx="297">
                        <c:v>34733</c:v>
                      </c:pt>
                      <c:pt idx="298">
                        <c:v>34932</c:v>
                      </c:pt>
                      <c:pt idx="299">
                        <c:v>35129</c:v>
                      </c:pt>
                      <c:pt idx="300">
                        <c:v>35321</c:v>
                      </c:pt>
                      <c:pt idx="301">
                        <c:v>35513</c:v>
                      </c:pt>
                      <c:pt idx="302">
                        <c:v>35702</c:v>
                      </c:pt>
                      <c:pt idx="303">
                        <c:v>35887</c:v>
                      </c:pt>
                      <c:pt idx="304">
                        <c:v>36074</c:v>
                      </c:pt>
                      <c:pt idx="305">
                        <c:v>36258</c:v>
                      </c:pt>
                      <c:pt idx="306">
                        <c:v>36438</c:v>
                      </c:pt>
                      <c:pt idx="307">
                        <c:v>36620</c:v>
                      </c:pt>
                      <c:pt idx="308">
                        <c:v>36796</c:v>
                      </c:pt>
                      <c:pt idx="309">
                        <c:v>36969</c:v>
                      </c:pt>
                      <c:pt idx="310">
                        <c:v>37142</c:v>
                      </c:pt>
                      <c:pt idx="311">
                        <c:v>37310</c:v>
                      </c:pt>
                      <c:pt idx="312">
                        <c:v>37480</c:v>
                      </c:pt>
                      <c:pt idx="313">
                        <c:v>37647</c:v>
                      </c:pt>
                      <c:pt idx="314">
                        <c:v>37813</c:v>
                      </c:pt>
                      <c:pt idx="315">
                        <c:v>37974</c:v>
                      </c:pt>
                      <c:pt idx="316">
                        <c:v>38132</c:v>
                      </c:pt>
                      <c:pt idx="317">
                        <c:v>38286</c:v>
                      </c:pt>
                      <c:pt idx="318">
                        <c:v>38440</c:v>
                      </c:pt>
                      <c:pt idx="319">
                        <c:v>38592</c:v>
                      </c:pt>
                      <c:pt idx="320">
                        <c:v>38742</c:v>
                      </c:pt>
                      <c:pt idx="321">
                        <c:v>38890</c:v>
                      </c:pt>
                      <c:pt idx="322">
                        <c:v>39036</c:v>
                      </c:pt>
                      <c:pt idx="323">
                        <c:v>39178</c:v>
                      </c:pt>
                      <c:pt idx="324">
                        <c:v>39320</c:v>
                      </c:pt>
                      <c:pt idx="325">
                        <c:v>39460</c:v>
                      </c:pt>
                      <c:pt idx="326">
                        <c:v>39595</c:v>
                      </c:pt>
                      <c:pt idx="327">
                        <c:v>39728</c:v>
                      </c:pt>
                      <c:pt idx="328">
                        <c:v>39861</c:v>
                      </c:pt>
                      <c:pt idx="329">
                        <c:v>39991</c:v>
                      </c:pt>
                      <c:pt idx="330">
                        <c:v>40120</c:v>
                      </c:pt>
                      <c:pt idx="331">
                        <c:v>40244</c:v>
                      </c:pt>
                      <c:pt idx="332">
                        <c:v>40365</c:v>
                      </c:pt>
                      <c:pt idx="333">
                        <c:v>40485</c:v>
                      </c:pt>
                      <c:pt idx="334">
                        <c:v>40604</c:v>
                      </c:pt>
                      <c:pt idx="335">
                        <c:v>40719</c:v>
                      </c:pt>
                      <c:pt idx="336">
                        <c:v>40832</c:v>
                      </c:pt>
                      <c:pt idx="337">
                        <c:v>40945</c:v>
                      </c:pt>
                      <c:pt idx="338">
                        <c:v>41055</c:v>
                      </c:pt>
                      <c:pt idx="339">
                        <c:v>41162</c:v>
                      </c:pt>
                      <c:pt idx="340">
                        <c:v>41268</c:v>
                      </c:pt>
                      <c:pt idx="341">
                        <c:v>41371</c:v>
                      </c:pt>
                      <c:pt idx="342">
                        <c:v>41473</c:v>
                      </c:pt>
                      <c:pt idx="343">
                        <c:v>41572</c:v>
                      </c:pt>
                      <c:pt idx="344">
                        <c:v>41670</c:v>
                      </c:pt>
                      <c:pt idx="345">
                        <c:v>41765</c:v>
                      </c:pt>
                      <c:pt idx="346">
                        <c:v>41858</c:v>
                      </c:pt>
                      <c:pt idx="347">
                        <c:v>41950</c:v>
                      </c:pt>
                      <c:pt idx="348">
                        <c:v>42042</c:v>
                      </c:pt>
                      <c:pt idx="349">
                        <c:v>42131</c:v>
                      </c:pt>
                      <c:pt idx="350">
                        <c:v>42217</c:v>
                      </c:pt>
                      <c:pt idx="351">
                        <c:v>42300</c:v>
                      </c:pt>
                      <c:pt idx="352">
                        <c:v>42383</c:v>
                      </c:pt>
                      <c:pt idx="353">
                        <c:v>42464</c:v>
                      </c:pt>
                      <c:pt idx="354">
                        <c:v>42544</c:v>
                      </c:pt>
                      <c:pt idx="355">
                        <c:v>42624</c:v>
                      </c:pt>
                      <c:pt idx="356">
                        <c:v>42700</c:v>
                      </c:pt>
                      <c:pt idx="357">
                        <c:v>42775</c:v>
                      </c:pt>
                      <c:pt idx="358">
                        <c:v>42848</c:v>
                      </c:pt>
                      <c:pt idx="359">
                        <c:v>42921</c:v>
                      </c:pt>
                      <c:pt idx="360">
                        <c:v>42991</c:v>
                      </c:pt>
                      <c:pt idx="361">
                        <c:v>43059</c:v>
                      </c:pt>
                      <c:pt idx="362">
                        <c:v>43126</c:v>
                      </c:pt>
                      <c:pt idx="363">
                        <c:v>43193</c:v>
                      </c:pt>
                      <c:pt idx="364">
                        <c:v>43257</c:v>
                      </c:pt>
                      <c:pt idx="365">
                        <c:v>43320</c:v>
                      </c:pt>
                      <c:pt idx="366">
                        <c:v>43382</c:v>
                      </c:pt>
                      <c:pt idx="367">
                        <c:v>43441</c:v>
                      </c:pt>
                      <c:pt idx="368">
                        <c:v>43501</c:v>
                      </c:pt>
                      <c:pt idx="369">
                        <c:v>43558</c:v>
                      </c:pt>
                      <c:pt idx="370">
                        <c:v>43614</c:v>
                      </c:pt>
                      <c:pt idx="371">
                        <c:v>43670</c:v>
                      </c:pt>
                      <c:pt idx="372">
                        <c:v>43724</c:v>
                      </c:pt>
                      <c:pt idx="373">
                        <c:v>43776</c:v>
                      </c:pt>
                      <c:pt idx="374">
                        <c:v>43828</c:v>
                      </c:pt>
                      <c:pt idx="375">
                        <c:v>43877</c:v>
                      </c:pt>
                      <c:pt idx="376">
                        <c:v>43926</c:v>
                      </c:pt>
                      <c:pt idx="377">
                        <c:v>43974</c:v>
                      </c:pt>
                      <c:pt idx="378">
                        <c:v>44020</c:v>
                      </c:pt>
                      <c:pt idx="379">
                        <c:v>44065</c:v>
                      </c:pt>
                      <c:pt idx="380">
                        <c:v>44109</c:v>
                      </c:pt>
                      <c:pt idx="381">
                        <c:v>44152</c:v>
                      </c:pt>
                      <c:pt idx="382">
                        <c:v>44194</c:v>
                      </c:pt>
                      <c:pt idx="383">
                        <c:v>44235</c:v>
                      </c:pt>
                      <c:pt idx="384">
                        <c:v>44275</c:v>
                      </c:pt>
                      <c:pt idx="385">
                        <c:v>44313</c:v>
                      </c:pt>
                      <c:pt idx="386">
                        <c:v>44351</c:v>
                      </c:pt>
                      <c:pt idx="387">
                        <c:v>44389</c:v>
                      </c:pt>
                      <c:pt idx="388">
                        <c:v>44424</c:v>
                      </c:pt>
                      <c:pt idx="389">
                        <c:v>44459</c:v>
                      </c:pt>
                      <c:pt idx="390">
                        <c:v>44494</c:v>
                      </c:pt>
                      <c:pt idx="391">
                        <c:v>44528</c:v>
                      </c:pt>
                      <c:pt idx="392">
                        <c:v>44561</c:v>
                      </c:pt>
                      <c:pt idx="393">
                        <c:v>44593</c:v>
                      </c:pt>
                      <c:pt idx="394">
                        <c:v>44623</c:v>
                      </c:pt>
                      <c:pt idx="395">
                        <c:v>44654</c:v>
                      </c:pt>
                      <c:pt idx="396">
                        <c:v>44685</c:v>
                      </c:pt>
                      <c:pt idx="397">
                        <c:v>44713</c:v>
                      </c:pt>
                      <c:pt idx="398">
                        <c:v>44741</c:v>
                      </c:pt>
                      <c:pt idx="399">
                        <c:v>44767</c:v>
                      </c:pt>
                      <c:pt idx="400">
                        <c:v>44794</c:v>
                      </c:pt>
                      <c:pt idx="401">
                        <c:v>44820</c:v>
                      </c:pt>
                      <c:pt idx="402">
                        <c:v>44845</c:v>
                      </c:pt>
                      <c:pt idx="403">
                        <c:v>44869</c:v>
                      </c:pt>
                      <c:pt idx="404">
                        <c:v>44893</c:v>
                      </c:pt>
                      <c:pt idx="405">
                        <c:v>44917</c:v>
                      </c:pt>
                      <c:pt idx="406">
                        <c:v>44939</c:v>
                      </c:pt>
                      <c:pt idx="407">
                        <c:v>44961</c:v>
                      </c:pt>
                      <c:pt idx="408">
                        <c:v>44982</c:v>
                      </c:pt>
                      <c:pt idx="409">
                        <c:v>45002</c:v>
                      </c:pt>
                      <c:pt idx="410">
                        <c:v>45023</c:v>
                      </c:pt>
                      <c:pt idx="411">
                        <c:v>45043</c:v>
                      </c:pt>
                      <c:pt idx="412">
                        <c:v>45063</c:v>
                      </c:pt>
                      <c:pt idx="413">
                        <c:v>45082</c:v>
                      </c:pt>
                      <c:pt idx="414">
                        <c:v>45100</c:v>
                      </c:pt>
                      <c:pt idx="415">
                        <c:v>45119</c:v>
                      </c:pt>
                      <c:pt idx="416">
                        <c:v>45135</c:v>
                      </c:pt>
                      <c:pt idx="417">
                        <c:v>45152</c:v>
                      </c:pt>
                      <c:pt idx="418">
                        <c:v>45168</c:v>
                      </c:pt>
                      <c:pt idx="419">
                        <c:v>45184</c:v>
                      </c:pt>
                      <c:pt idx="420">
                        <c:v>45200</c:v>
                      </c:pt>
                      <c:pt idx="421">
                        <c:v>45215</c:v>
                      </c:pt>
                      <c:pt idx="422">
                        <c:v>45229</c:v>
                      </c:pt>
                      <c:pt idx="423">
                        <c:v>45244</c:v>
                      </c:pt>
                      <c:pt idx="424">
                        <c:v>45258</c:v>
                      </c:pt>
                      <c:pt idx="425">
                        <c:v>45271</c:v>
                      </c:pt>
                      <c:pt idx="426">
                        <c:v>45284</c:v>
                      </c:pt>
                      <c:pt idx="427">
                        <c:v>45297</c:v>
                      </c:pt>
                      <c:pt idx="428">
                        <c:v>45309</c:v>
                      </c:pt>
                      <c:pt idx="429">
                        <c:v>45321</c:v>
                      </c:pt>
                      <c:pt idx="430">
                        <c:v>45333</c:v>
                      </c:pt>
                      <c:pt idx="431">
                        <c:v>45345</c:v>
                      </c:pt>
                      <c:pt idx="432">
                        <c:v>45356</c:v>
                      </c:pt>
                      <c:pt idx="433">
                        <c:v>45367</c:v>
                      </c:pt>
                      <c:pt idx="434">
                        <c:v>45378</c:v>
                      </c:pt>
                      <c:pt idx="435">
                        <c:v>45388</c:v>
                      </c:pt>
                      <c:pt idx="436">
                        <c:v>45399</c:v>
                      </c:pt>
                      <c:pt idx="437">
                        <c:v>45408</c:v>
                      </c:pt>
                      <c:pt idx="438">
                        <c:v>45419</c:v>
                      </c:pt>
                      <c:pt idx="439">
                        <c:v>45428</c:v>
                      </c:pt>
                      <c:pt idx="440">
                        <c:v>45437</c:v>
                      </c:pt>
                      <c:pt idx="441">
                        <c:v>45446</c:v>
                      </c:pt>
                      <c:pt idx="442">
                        <c:v>45455</c:v>
                      </c:pt>
                      <c:pt idx="443">
                        <c:v>45464</c:v>
                      </c:pt>
                      <c:pt idx="444">
                        <c:v>45473</c:v>
                      </c:pt>
                      <c:pt idx="445">
                        <c:v>45481</c:v>
                      </c:pt>
                      <c:pt idx="446">
                        <c:v>45489</c:v>
                      </c:pt>
                      <c:pt idx="447">
                        <c:v>45497</c:v>
                      </c:pt>
                      <c:pt idx="448">
                        <c:v>45505</c:v>
                      </c:pt>
                      <c:pt idx="449">
                        <c:v>45513</c:v>
                      </c:pt>
                      <c:pt idx="450">
                        <c:v>45520</c:v>
                      </c:pt>
                      <c:pt idx="451">
                        <c:v>45527</c:v>
                      </c:pt>
                      <c:pt idx="452">
                        <c:v>45534</c:v>
                      </c:pt>
                      <c:pt idx="453">
                        <c:v>45541</c:v>
                      </c:pt>
                      <c:pt idx="454">
                        <c:v>45548</c:v>
                      </c:pt>
                      <c:pt idx="455">
                        <c:v>45555</c:v>
                      </c:pt>
                      <c:pt idx="456">
                        <c:v>45561</c:v>
                      </c:pt>
                      <c:pt idx="457">
                        <c:v>45567</c:v>
                      </c:pt>
                      <c:pt idx="458">
                        <c:v>45574</c:v>
                      </c:pt>
                      <c:pt idx="459">
                        <c:v>45579</c:v>
                      </c:pt>
                      <c:pt idx="460">
                        <c:v>45585</c:v>
                      </c:pt>
                      <c:pt idx="461">
                        <c:v>45592</c:v>
                      </c:pt>
                      <c:pt idx="462">
                        <c:v>45598</c:v>
                      </c:pt>
                      <c:pt idx="463">
                        <c:v>45603</c:v>
                      </c:pt>
                      <c:pt idx="464">
                        <c:v>45609</c:v>
                      </c:pt>
                      <c:pt idx="465">
                        <c:v>45614</c:v>
                      </c:pt>
                      <c:pt idx="466">
                        <c:v>45619</c:v>
                      </c:pt>
                      <c:pt idx="467">
                        <c:v>45625</c:v>
                      </c:pt>
                      <c:pt idx="468">
                        <c:v>45630</c:v>
                      </c:pt>
                      <c:pt idx="469">
                        <c:v>45634</c:v>
                      </c:pt>
                      <c:pt idx="470">
                        <c:v>45640</c:v>
                      </c:pt>
                      <c:pt idx="471">
                        <c:v>45644</c:v>
                      </c:pt>
                      <c:pt idx="472">
                        <c:v>45649</c:v>
                      </c:pt>
                      <c:pt idx="473">
                        <c:v>45654</c:v>
                      </c:pt>
                      <c:pt idx="474">
                        <c:v>45658</c:v>
                      </c:pt>
                      <c:pt idx="475">
                        <c:v>45663</c:v>
                      </c:pt>
                      <c:pt idx="476">
                        <c:v>45667</c:v>
                      </c:pt>
                      <c:pt idx="477">
                        <c:v>45671</c:v>
                      </c:pt>
                      <c:pt idx="478">
                        <c:v>45676</c:v>
                      </c:pt>
                      <c:pt idx="479">
                        <c:v>45680</c:v>
                      </c:pt>
                      <c:pt idx="480">
                        <c:v>45684</c:v>
                      </c:pt>
                      <c:pt idx="481">
                        <c:v>45688</c:v>
                      </c:pt>
                      <c:pt idx="482">
                        <c:v>45692</c:v>
                      </c:pt>
                      <c:pt idx="483">
                        <c:v>45696</c:v>
                      </c:pt>
                      <c:pt idx="484">
                        <c:v>45700</c:v>
                      </c:pt>
                      <c:pt idx="485">
                        <c:v>45704</c:v>
                      </c:pt>
                      <c:pt idx="486">
                        <c:v>45707</c:v>
                      </c:pt>
                      <c:pt idx="487">
                        <c:v>45711</c:v>
                      </c:pt>
                      <c:pt idx="488">
                        <c:v>45715</c:v>
                      </c:pt>
                      <c:pt idx="489">
                        <c:v>45718</c:v>
                      </c:pt>
                      <c:pt idx="490">
                        <c:v>45722</c:v>
                      </c:pt>
                      <c:pt idx="491">
                        <c:v>45725</c:v>
                      </c:pt>
                      <c:pt idx="492">
                        <c:v>45729</c:v>
                      </c:pt>
                      <c:pt idx="493">
                        <c:v>45732</c:v>
                      </c:pt>
                      <c:pt idx="494">
                        <c:v>45735</c:v>
                      </c:pt>
                      <c:pt idx="495">
                        <c:v>45739</c:v>
                      </c:pt>
                      <c:pt idx="496">
                        <c:v>45742</c:v>
                      </c:pt>
                      <c:pt idx="497">
                        <c:v>45745</c:v>
                      </c:pt>
                      <c:pt idx="498">
                        <c:v>45748</c:v>
                      </c:pt>
                      <c:pt idx="499">
                        <c:v>45751</c:v>
                      </c:pt>
                      <c:pt idx="500">
                        <c:v>45755</c:v>
                      </c:pt>
                      <c:pt idx="501">
                        <c:v>45758</c:v>
                      </c:pt>
                      <c:pt idx="502">
                        <c:v>45761</c:v>
                      </c:pt>
                      <c:pt idx="503">
                        <c:v>45763</c:v>
                      </c:pt>
                      <c:pt idx="504">
                        <c:v>45766</c:v>
                      </c:pt>
                      <c:pt idx="505">
                        <c:v>45769</c:v>
                      </c:pt>
                      <c:pt idx="506">
                        <c:v>45772</c:v>
                      </c:pt>
                      <c:pt idx="507">
                        <c:v>45775</c:v>
                      </c:pt>
                      <c:pt idx="508">
                        <c:v>45778</c:v>
                      </c:pt>
                      <c:pt idx="509">
                        <c:v>45780</c:v>
                      </c:pt>
                      <c:pt idx="510">
                        <c:v>45783</c:v>
                      </c:pt>
                      <c:pt idx="511">
                        <c:v>45786</c:v>
                      </c:pt>
                      <c:pt idx="512">
                        <c:v>45789</c:v>
                      </c:pt>
                      <c:pt idx="513">
                        <c:v>45791</c:v>
                      </c:pt>
                      <c:pt idx="514">
                        <c:v>45794</c:v>
                      </c:pt>
                      <c:pt idx="515">
                        <c:v>45796</c:v>
                      </c:pt>
                      <c:pt idx="516">
                        <c:v>45799</c:v>
                      </c:pt>
                      <c:pt idx="517">
                        <c:v>45802</c:v>
                      </c:pt>
                      <c:pt idx="518">
                        <c:v>45805</c:v>
                      </c:pt>
                      <c:pt idx="519">
                        <c:v>45807</c:v>
                      </c:pt>
                      <c:pt idx="520">
                        <c:v>45810</c:v>
                      </c:pt>
                      <c:pt idx="521">
                        <c:v>45813</c:v>
                      </c:pt>
                      <c:pt idx="522">
                        <c:v>45815</c:v>
                      </c:pt>
                      <c:pt idx="523">
                        <c:v>45818</c:v>
                      </c:pt>
                      <c:pt idx="524">
                        <c:v>45820</c:v>
                      </c:pt>
                      <c:pt idx="525">
                        <c:v>45823</c:v>
                      </c:pt>
                      <c:pt idx="526">
                        <c:v>45826</c:v>
                      </c:pt>
                      <c:pt idx="527">
                        <c:v>45828</c:v>
                      </c:pt>
                      <c:pt idx="528">
                        <c:v>45830</c:v>
                      </c:pt>
                      <c:pt idx="529">
                        <c:v>45833</c:v>
                      </c:pt>
                      <c:pt idx="530">
                        <c:v>45835</c:v>
                      </c:pt>
                      <c:pt idx="531">
                        <c:v>45838</c:v>
                      </c:pt>
                      <c:pt idx="532">
                        <c:v>45840</c:v>
                      </c:pt>
                      <c:pt idx="533">
                        <c:v>45843</c:v>
                      </c:pt>
                      <c:pt idx="534">
                        <c:v>45845</c:v>
                      </c:pt>
                      <c:pt idx="535">
                        <c:v>45847</c:v>
                      </c:pt>
                      <c:pt idx="536">
                        <c:v>45850</c:v>
                      </c:pt>
                      <c:pt idx="537">
                        <c:v>45852</c:v>
                      </c:pt>
                      <c:pt idx="538">
                        <c:v>45854</c:v>
                      </c:pt>
                      <c:pt idx="539">
                        <c:v>45857</c:v>
                      </c:pt>
                      <c:pt idx="540">
                        <c:v>45859</c:v>
                      </c:pt>
                      <c:pt idx="541">
                        <c:v>45861</c:v>
                      </c:pt>
                      <c:pt idx="542">
                        <c:v>45864</c:v>
                      </c:pt>
                      <c:pt idx="543">
                        <c:v>45866</c:v>
                      </c:pt>
                      <c:pt idx="544">
                        <c:v>45868</c:v>
                      </c:pt>
                      <c:pt idx="545">
                        <c:v>45871</c:v>
                      </c:pt>
                      <c:pt idx="546">
                        <c:v>45873</c:v>
                      </c:pt>
                      <c:pt idx="547">
                        <c:v>45875</c:v>
                      </c:pt>
                      <c:pt idx="548">
                        <c:v>45877</c:v>
                      </c:pt>
                      <c:pt idx="549">
                        <c:v>45880</c:v>
                      </c:pt>
                      <c:pt idx="550">
                        <c:v>45882</c:v>
                      </c:pt>
                      <c:pt idx="551">
                        <c:v>45884</c:v>
                      </c:pt>
                      <c:pt idx="552">
                        <c:v>45887</c:v>
                      </c:pt>
                      <c:pt idx="553">
                        <c:v>45889</c:v>
                      </c:pt>
                      <c:pt idx="554">
                        <c:v>45891</c:v>
                      </c:pt>
                      <c:pt idx="555">
                        <c:v>45893</c:v>
                      </c:pt>
                      <c:pt idx="556">
                        <c:v>45895</c:v>
                      </c:pt>
                      <c:pt idx="557">
                        <c:v>45897</c:v>
                      </c:pt>
                      <c:pt idx="558">
                        <c:v>45900</c:v>
                      </c:pt>
                      <c:pt idx="559">
                        <c:v>45902</c:v>
                      </c:pt>
                      <c:pt idx="560">
                        <c:v>45904</c:v>
                      </c:pt>
                      <c:pt idx="561">
                        <c:v>45906</c:v>
                      </c:pt>
                      <c:pt idx="562">
                        <c:v>45908</c:v>
                      </c:pt>
                      <c:pt idx="563">
                        <c:v>45910</c:v>
                      </c:pt>
                      <c:pt idx="564">
                        <c:v>45912</c:v>
                      </c:pt>
                      <c:pt idx="565">
                        <c:v>45914</c:v>
                      </c:pt>
                      <c:pt idx="566">
                        <c:v>45916</c:v>
                      </c:pt>
                      <c:pt idx="567">
                        <c:v>45918</c:v>
                      </c:pt>
                      <c:pt idx="568">
                        <c:v>45920</c:v>
                      </c:pt>
                      <c:pt idx="569">
                        <c:v>45922</c:v>
                      </c:pt>
                      <c:pt idx="570">
                        <c:v>45924</c:v>
                      </c:pt>
                      <c:pt idx="571">
                        <c:v>45926</c:v>
                      </c:pt>
                      <c:pt idx="572">
                        <c:v>45928</c:v>
                      </c:pt>
                      <c:pt idx="573">
                        <c:v>45930</c:v>
                      </c:pt>
                      <c:pt idx="574">
                        <c:v>45932</c:v>
                      </c:pt>
                      <c:pt idx="575">
                        <c:v>45934</c:v>
                      </c:pt>
                      <c:pt idx="576">
                        <c:v>45936</c:v>
                      </c:pt>
                      <c:pt idx="577">
                        <c:v>45938</c:v>
                      </c:pt>
                      <c:pt idx="578">
                        <c:v>45939</c:v>
                      </c:pt>
                      <c:pt idx="579">
                        <c:v>45941</c:v>
                      </c:pt>
                      <c:pt idx="580">
                        <c:v>45943</c:v>
                      </c:pt>
                      <c:pt idx="581">
                        <c:v>45945</c:v>
                      </c:pt>
                      <c:pt idx="582">
                        <c:v>45947</c:v>
                      </c:pt>
                      <c:pt idx="583">
                        <c:v>45948</c:v>
                      </c:pt>
                      <c:pt idx="584">
                        <c:v>45950</c:v>
                      </c:pt>
                      <c:pt idx="585">
                        <c:v>45952</c:v>
                      </c:pt>
                      <c:pt idx="586">
                        <c:v>45954</c:v>
                      </c:pt>
                      <c:pt idx="587">
                        <c:v>45956</c:v>
                      </c:pt>
                      <c:pt idx="588">
                        <c:v>45957</c:v>
                      </c:pt>
                      <c:pt idx="589">
                        <c:v>45959</c:v>
                      </c:pt>
                      <c:pt idx="590">
                        <c:v>45961</c:v>
                      </c:pt>
                      <c:pt idx="591">
                        <c:v>45963</c:v>
                      </c:pt>
                      <c:pt idx="592">
                        <c:v>45965</c:v>
                      </c:pt>
                      <c:pt idx="593">
                        <c:v>45967</c:v>
                      </c:pt>
                      <c:pt idx="594">
                        <c:v>45968</c:v>
                      </c:pt>
                      <c:pt idx="595">
                        <c:v>45970</c:v>
                      </c:pt>
                      <c:pt idx="596">
                        <c:v>45972</c:v>
                      </c:pt>
                      <c:pt idx="597">
                        <c:v>45974</c:v>
                      </c:pt>
                      <c:pt idx="598">
                        <c:v>45976</c:v>
                      </c:pt>
                      <c:pt idx="599">
                        <c:v>45977</c:v>
                      </c:pt>
                      <c:pt idx="600">
                        <c:v>45979</c:v>
                      </c:pt>
                      <c:pt idx="601">
                        <c:v>45981</c:v>
                      </c:pt>
                      <c:pt idx="602">
                        <c:v>45983</c:v>
                      </c:pt>
                      <c:pt idx="603">
                        <c:v>45984</c:v>
                      </c:pt>
                      <c:pt idx="604">
                        <c:v>45986</c:v>
                      </c:pt>
                      <c:pt idx="605">
                        <c:v>45988</c:v>
                      </c:pt>
                      <c:pt idx="606">
                        <c:v>45989</c:v>
                      </c:pt>
                      <c:pt idx="607">
                        <c:v>45991</c:v>
                      </c:pt>
                      <c:pt idx="608">
                        <c:v>45993</c:v>
                      </c:pt>
                      <c:pt idx="609">
                        <c:v>45994</c:v>
                      </c:pt>
                      <c:pt idx="610">
                        <c:v>45996</c:v>
                      </c:pt>
                      <c:pt idx="611">
                        <c:v>45998</c:v>
                      </c:pt>
                      <c:pt idx="612">
                        <c:v>45999</c:v>
                      </c:pt>
                      <c:pt idx="613">
                        <c:v>46001</c:v>
                      </c:pt>
                      <c:pt idx="614">
                        <c:v>46003</c:v>
                      </c:pt>
                      <c:pt idx="615">
                        <c:v>46004</c:v>
                      </c:pt>
                      <c:pt idx="616">
                        <c:v>46006</c:v>
                      </c:pt>
                      <c:pt idx="617">
                        <c:v>46008</c:v>
                      </c:pt>
                      <c:pt idx="618">
                        <c:v>46009</c:v>
                      </c:pt>
                      <c:pt idx="619">
                        <c:v>46011</c:v>
                      </c:pt>
                      <c:pt idx="620">
                        <c:v>46013</c:v>
                      </c:pt>
                      <c:pt idx="621">
                        <c:v>46014</c:v>
                      </c:pt>
                      <c:pt idx="622">
                        <c:v>46016</c:v>
                      </c:pt>
                      <c:pt idx="623">
                        <c:v>46017</c:v>
                      </c:pt>
                      <c:pt idx="624">
                        <c:v>46019</c:v>
                      </c:pt>
                      <c:pt idx="625">
                        <c:v>46020</c:v>
                      </c:pt>
                      <c:pt idx="626">
                        <c:v>46022</c:v>
                      </c:pt>
                      <c:pt idx="627">
                        <c:v>46023</c:v>
                      </c:pt>
                      <c:pt idx="628">
                        <c:v>46025</c:v>
                      </c:pt>
                      <c:pt idx="629">
                        <c:v>46026</c:v>
                      </c:pt>
                      <c:pt idx="630">
                        <c:v>46028</c:v>
                      </c:pt>
                      <c:pt idx="631">
                        <c:v>46029</c:v>
                      </c:pt>
                      <c:pt idx="632">
                        <c:v>46030</c:v>
                      </c:pt>
                      <c:pt idx="633">
                        <c:v>46032</c:v>
                      </c:pt>
                      <c:pt idx="634">
                        <c:v>46033</c:v>
                      </c:pt>
                      <c:pt idx="635">
                        <c:v>46035</c:v>
                      </c:pt>
                      <c:pt idx="636">
                        <c:v>46036</c:v>
                      </c:pt>
                      <c:pt idx="637">
                        <c:v>46038</c:v>
                      </c:pt>
                      <c:pt idx="638">
                        <c:v>46039</c:v>
                      </c:pt>
                      <c:pt idx="639">
                        <c:v>46040</c:v>
                      </c:pt>
                      <c:pt idx="640">
                        <c:v>46042</c:v>
                      </c:pt>
                      <c:pt idx="641">
                        <c:v>46043</c:v>
                      </c:pt>
                      <c:pt idx="642">
                        <c:v>46044</c:v>
                      </c:pt>
                      <c:pt idx="643">
                        <c:v>46046</c:v>
                      </c:pt>
                      <c:pt idx="644">
                        <c:v>46047</c:v>
                      </c:pt>
                      <c:pt idx="645">
                        <c:v>46049</c:v>
                      </c:pt>
                      <c:pt idx="646">
                        <c:v>46050</c:v>
                      </c:pt>
                      <c:pt idx="647">
                        <c:v>46051</c:v>
                      </c:pt>
                      <c:pt idx="648">
                        <c:v>46053</c:v>
                      </c:pt>
                      <c:pt idx="649">
                        <c:v>46054</c:v>
                      </c:pt>
                      <c:pt idx="650">
                        <c:v>46055</c:v>
                      </c:pt>
                      <c:pt idx="651">
                        <c:v>46057</c:v>
                      </c:pt>
                      <c:pt idx="652">
                        <c:v>46058</c:v>
                      </c:pt>
                      <c:pt idx="653">
                        <c:v>46059</c:v>
                      </c:pt>
                      <c:pt idx="654">
                        <c:v>46060</c:v>
                      </c:pt>
                      <c:pt idx="655">
                        <c:v>46062</c:v>
                      </c:pt>
                      <c:pt idx="656">
                        <c:v>46063</c:v>
                      </c:pt>
                      <c:pt idx="657">
                        <c:v>46064</c:v>
                      </c:pt>
                      <c:pt idx="658">
                        <c:v>46066</c:v>
                      </c:pt>
                      <c:pt idx="659">
                        <c:v>46067</c:v>
                      </c:pt>
                      <c:pt idx="660">
                        <c:v>46068</c:v>
                      </c:pt>
                      <c:pt idx="661">
                        <c:v>46069</c:v>
                      </c:pt>
                      <c:pt idx="662">
                        <c:v>46071</c:v>
                      </c:pt>
                      <c:pt idx="663">
                        <c:v>46072</c:v>
                      </c:pt>
                      <c:pt idx="664">
                        <c:v>46073</c:v>
                      </c:pt>
                      <c:pt idx="665">
                        <c:v>46075</c:v>
                      </c:pt>
                      <c:pt idx="666">
                        <c:v>46076</c:v>
                      </c:pt>
                      <c:pt idx="667">
                        <c:v>46077</c:v>
                      </c:pt>
                      <c:pt idx="668">
                        <c:v>46078</c:v>
                      </c:pt>
                      <c:pt idx="669">
                        <c:v>46080</c:v>
                      </c:pt>
                      <c:pt idx="670">
                        <c:v>46081</c:v>
                      </c:pt>
                      <c:pt idx="671">
                        <c:v>46082</c:v>
                      </c:pt>
                      <c:pt idx="672">
                        <c:v>46083</c:v>
                      </c:pt>
                      <c:pt idx="673">
                        <c:v>46085</c:v>
                      </c:pt>
                      <c:pt idx="674">
                        <c:v>46086</c:v>
                      </c:pt>
                      <c:pt idx="675">
                        <c:v>46087</c:v>
                      </c:pt>
                      <c:pt idx="676">
                        <c:v>46089</c:v>
                      </c:pt>
                      <c:pt idx="677">
                        <c:v>46090</c:v>
                      </c:pt>
                      <c:pt idx="678">
                        <c:v>46091</c:v>
                      </c:pt>
                      <c:pt idx="679">
                        <c:v>46092</c:v>
                      </c:pt>
                      <c:pt idx="680">
                        <c:v>46093</c:v>
                      </c:pt>
                      <c:pt idx="681">
                        <c:v>46095</c:v>
                      </c:pt>
                      <c:pt idx="682">
                        <c:v>46096</c:v>
                      </c:pt>
                      <c:pt idx="683">
                        <c:v>46097</c:v>
                      </c:pt>
                      <c:pt idx="684">
                        <c:v>46098</c:v>
                      </c:pt>
                      <c:pt idx="685">
                        <c:v>46099</c:v>
                      </c:pt>
                      <c:pt idx="686">
                        <c:v>46101</c:v>
                      </c:pt>
                      <c:pt idx="687">
                        <c:v>46102</c:v>
                      </c:pt>
                      <c:pt idx="688">
                        <c:v>46103</c:v>
                      </c:pt>
                      <c:pt idx="689">
                        <c:v>46105</c:v>
                      </c:pt>
                      <c:pt idx="690">
                        <c:v>46106</c:v>
                      </c:pt>
                      <c:pt idx="691">
                        <c:v>46107</c:v>
                      </c:pt>
                      <c:pt idx="692">
                        <c:v>46108</c:v>
                      </c:pt>
                      <c:pt idx="693">
                        <c:v>46109</c:v>
                      </c:pt>
                      <c:pt idx="694">
                        <c:v>46110</c:v>
                      </c:pt>
                      <c:pt idx="695">
                        <c:v>46111</c:v>
                      </c:pt>
                      <c:pt idx="696">
                        <c:v>46113</c:v>
                      </c:pt>
                      <c:pt idx="697">
                        <c:v>46114</c:v>
                      </c:pt>
                      <c:pt idx="698">
                        <c:v>46115</c:v>
                      </c:pt>
                      <c:pt idx="699">
                        <c:v>46116</c:v>
                      </c:pt>
                      <c:pt idx="700">
                        <c:v>46117</c:v>
                      </c:pt>
                      <c:pt idx="701">
                        <c:v>46118</c:v>
                      </c:pt>
                      <c:pt idx="702">
                        <c:v>46119</c:v>
                      </c:pt>
                      <c:pt idx="703">
                        <c:v>46120</c:v>
                      </c:pt>
                      <c:pt idx="704">
                        <c:v>46121</c:v>
                      </c:pt>
                      <c:pt idx="705">
                        <c:v>46122</c:v>
                      </c:pt>
                      <c:pt idx="706">
                        <c:v>46123</c:v>
                      </c:pt>
                      <c:pt idx="707">
                        <c:v>46124</c:v>
                      </c:pt>
                      <c:pt idx="708">
                        <c:v>46125</c:v>
                      </c:pt>
                      <c:pt idx="709">
                        <c:v>46126</c:v>
                      </c:pt>
                      <c:pt idx="710">
                        <c:v>46127</c:v>
                      </c:pt>
                      <c:pt idx="711">
                        <c:v>46128</c:v>
                      </c:pt>
                      <c:pt idx="712">
                        <c:v>46129</c:v>
                      </c:pt>
                      <c:pt idx="713">
                        <c:v>46130</c:v>
                      </c:pt>
                      <c:pt idx="714">
                        <c:v>46131</c:v>
                      </c:pt>
                      <c:pt idx="715">
                        <c:v>46132</c:v>
                      </c:pt>
                      <c:pt idx="716">
                        <c:v>46133</c:v>
                      </c:pt>
                      <c:pt idx="717">
                        <c:v>46134</c:v>
                      </c:pt>
                      <c:pt idx="718">
                        <c:v>46135</c:v>
                      </c:pt>
                      <c:pt idx="719">
                        <c:v>46136</c:v>
                      </c:pt>
                      <c:pt idx="720">
                        <c:v>46137</c:v>
                      </c:pt>
                      <c:pt idx="721">
                        <c:v>46138</c:v>
                      </c:pt>
                      <c:pt idx="722">
                        <c:v>46139</c:v>
                      </c:pt>
                      <c:pt idx="723">
                        <c:v>46140</c:v>
                      </c:pt>
                      <c:pt idx="724">
                        <c:v>46141</c:v>
                      </c:pt>
                      <c:pt idx="725">
                        <c:v>46142</c:v>
                      </c:pt>
                      <c:pt idx="726">
                        <c:v>46143</c:v>
                      </c:pt>
                      <c:pt idx="727">
                        <c:v>46144</c:v>
                      </c:pt>
                      <c:pt idx="728">
                        <c:v>46145</c:v>
                      </c:pt>
                      <c:pt idx="729">
                        <c:v>46146</c:v>
                      </c:pt>
                      <c:pt idx="730">
                        <c:v>46147</c:v>
                      </c:pt>
                      <c:pt idx="731">
                        <c:v>46148</c:v>
                      </c:pt>
                      <c:pt idx="732">
                        <c:v>46149</c:v>
                      </c:pt>
                      <c:pt idx="733">
                        <c:v>46150</c:v>
                      </c:pt>
                      <c:pt idx="734">
                        <c:v>46151</c:v>
                      </c:pt>
                      <c:pt idx="735">
                        <c:v>46152</c:v>
                      </c:pt>
                      <c:pt idx="736">
                        <c:v>46153</c:v>
                      </c:pt>
                      <c:pt idx="737">
                        <c:v>46154</c:v>
                      </c:pt>
                      <c:pt idx="738">
                        <c:v>46155</c:v>
                      </c:pt>
                      <c:pt idx="739">
                        <c:v>46156</c:v>
                      </c:pt>
                      <c:pt idx="740">
                        <c:v>46157</c:v>
                      </c:pt>
                      <c:pt idx="741">
                        <c:v>46158</c:v>
                      </c:pt>
                      <c:pt idx="742">
                        <c:v>46159</c:v>
                      </c:pt>
                      <c:pt idx="743">
                        <c:v>46160</c:v>
                      </c:pt>
                      <c:pt idx="744">
                        <c:v>46161</c:v>
                      </c:pt>
                      <c:pt idx="745">
                        <c:v>46162</c:v>
                      </c:pt>
                      <c:pt idx="746">
                        <c:v>46163</c:v>
                      </c:pt>
                      <c:pt idx="747">
                        <c:v>46164</c:v>
                      </c:pt>
                      <c:pt idx="748">
                        <c:v>46164</c:v>
                      </c:pt>
                      <c:pt idx="749">
                        <c:v>46165</c:v>
                      </c:pt>
                      <c:pt idx="750">
                        <c:v>46166</c:v>
                      </c:pt>
                      <c:pt idx="751">
                        <c:v>46167</c:v>
                      </c:pt>
                      <c:pt idx="752">
                        <c:v>46168</c:v>
                      </c:pt>
                      <c:pt idx="753">
                        <c:v>46169</c:v>
                      </c:pt>
                      <c:pt idx="754">
                        <c:v>46170</c:v>
                      </c:pt>
                      <c:pt idx="755">
                        <c:v>46171</c:v>
                      </c:pt>
                      <c:pt idx="756">
                        <c:v>46172</c:v>
                      </c:pt>
                      <c:pt idx="757">
                        <c:v>46173</c:v>
                      </c:pt>
                      <c:pt idx="758">
                        <c:v>46174</c:v>
                      </c:pt>
                      <c:pt idx="759">
                        <c:v>46174</c:v>
                      </c:pt>
                      <c:pt idx="760">
                        <c:v>46175</c:v>
                      </c:pt>
                      <c:pt idx="761">
                        <c:v>46176</c:v>
                      </c:pt>
                      <c:pt idx="762">
                        <c:v>46177</c:v>
                      </c:pt>
                      <c:pt idx="763">
                        <c:v>46178</c:v>
                      </c:pt>
                      <c:pt idx="764">
                        <c:v>46179</c:v>
                      </c:pt>
                      <c:pt idx="765">
                        <c:v>46180</c:v>
                      </c:pt>
                      <c:pt idx="766">
                        <c:v>46181</c:v>
                      </c:pt>
                      <c:pt idx="767">
                        <c:v>46182</c:v>
                      </c:pt>
                      <c:pt idx="768">
                        <c:v>46183</c:v>
                      </c:pt>
                      <c:pt idx="769">
                        <c:v>46184</c:v>
                      </c:pt>
                      <c:pt idx="770">
                        <c:v>46185</c:v>
                      </c:pt>
                      <c:pt idx="771">
                        <c:v>46186</c:v>
                      </c:pt>
                      <c:pt idx="772">
                        <c:v>46186</c:v>
                      </c:pt>
                      <c:pt idx="773">
                        <c:v>46187</c:v>
                      </c:pt>
                      <c:pt idx="774">
                        <c:v>46188</c:v>
                      </c:pt>
                      <c:pt idx="775">
                        <c:v>46189</c:v>
                      </c:pt>
                      <c:pt idx="776">
                        <c:v>46190</c:v>
                      </c:pt>
                      <c:pt idx="777">
                        <c:v>46191</c:v>
                      </c:pt>
                      <c:pt idx="778">
                        <c:v>46192</c:v>
                      </c:pt>
                      <c:pt idx="779">
                        <c:v>46193</c:v>
                      </c:pt>
                      <c:pt idx="780">
                        <c:v>46194</c:v>
                      </c:pt>
                      <c:pt idx="781">
                        <c:v>46195</c:v>
                      </c:pt>
                      <c:pt idx="782">
                        <c:v>46196</c:v>
                      </c:pt>
                      <c:pt idx="783">
                        <c:v>46197</c:v>
                      </c:pt>
                      <c:pt idx="784">
                        <c:v>46198</c:v>
                      </c:pt>
                      <c:pt idx="785">
                        <c:v>46199</c:v>
                      </c:pt>
                      <c:pt idx="786">
                        <c:v>46200</c:v>
                      </c:pt>
                      <c:pt idx="787">
                        <c:v>46201</c:v>
                      </c:pt>
                      <c:pt idx="788">
                        <c:v>46202</c:v>
                      </c:pt>
                      <c:pt idx="789">
                        <c:v>46203</c:v>
                      </c:pt>
                      <c:pt idx="790">
                        <c:v>46204</c:v>
                      </c:pt>
                      <c:pt idx="791">
                        <c:v>46205</c:v>
                      </c:pt>
                      <c:pt idx="792">
                        <c:v>46206</c:v>
                      </c:pt>
                      <c:pt idx="793">
                        <c:v>46206</c:v>
                      </c:pt>
                      <c:pt idx="794">
                        <c:v>46207</c:v>
                      </c:pt>
                      <c:pt idx="795">
                        <c:v>46208</c:v>
                      </c:pt>
                      <c:pt idx="796">
                        <c:v>46209</c:v>
                      </c:pt>
                      <c:pt idx="797">
                        <c:v>46210</c:v>
                      </c:pt>
                      <c:pt idx="798">
                        <c:v>46211</c:v>
                      </c:pt>
                      <c:pt idx="799">
                        <c:v>46212</c:v>
                      </c:pt>
                      <c:pt idx="800">
                        <c:v>46213</c:v>
                      </c:pt>
                      <c:pt idx="801">
                        <c:v>46214</c:v>
                      </c:pt>
                      <c:pt idx="802">
                        <c:v>46215</c:v>
                      </c:pt>
                      <c:pt idx="803">
                        <c:v>46216</c:v>
                      </c:pt>
                      <c:pt idx="804">
                        <c:v>46216</c:v>
                      </c:pt>
                      <c:pt idx="805">
                        <c:v>46217</c:v>
                      </c:pt>
                      <c:pt idx="806">
                        <c:v>46218</c:v>
                      </c:pt>
                      <c:pt idx="807">
                        <c:v>46219</c:v>
                      </c:pt>
                      <c:pt idx="808">
                        <c:v>46220</c:v>
                      </c:pt>
                      <c:pt idx="809">
                        <c:v>46221</c:v>
                      </c:pt>
                      <c:pt idx="810">
                        <c:v>46222</c:v>
                      </c:pt>
                      <c:pt idx="811">
                        <c:v>46223</c:v>
                      </c:pt>
                      <c:pt idx="812">
                        <c:v>46224</c:v>
                      </c:pt>
                      <c:pt idx="813">
                        <c:v>46225</c:v>
                      </c:pt>
                      <c:pt idx="814">
                        <c:v>46226</c:v>
                      </c:pt>
                      <c:pt idx="815">
                        <c:v>46226</c:v>
                      </c:pt>
                      <c:pt idx="816">
                        <c:v>46227</c:v>
                      </c:pt>
                      <c:pt idx="817">
                        <c:v>46228</c:v>
                      </c:pt>
                      <c:pt idx="818">
                        <c:v>46229</c:v>
                      </c:pt>
                      <c:pt idx="819">
                        <c:v>46230</c:v>
                      </c:pt>
                      <c:pt idx="820">
                        <c:v>46231</c:v>
                      </c:pt>
                      <c:pt idx="821">
                        <c:v>46231</c:v>
                      </c:pt>
                      <c:pt idx="822">
                        <c:v>46232</c:v>
                      </c:pt>
                      <c:pt idx="823">
                        <c:v>46233</c:v>
                      </c:pt>
                      <c:pt idx="824">
                        <c:v>46234</c:v>
                      </c:pt>
                      <c:pt idx="825">
                        <c:v>46235</c:v>
                      </c:pt>
                      <c:pt idx="826">
                        <c:v>46236</c:v>
                      </c:pt>
                      <c:pt idx="827">
                        <c:v>46237</c:v>
                      </c:pt>
                      <c:pt idx="828">
                        <c:v>46238</c:v>
                      </c:pt>
                      <c:pt idx="829">
                        <c:v>46239</c:v>
                      </c:pt>
                      <c:pt idx="830">
                        <c:v>46240</c:v>
                      </c:pt>
                      <c:pt idx="831">
                        <c:v>46240</c:v>
                      </c:pt>
                      <c:pt idx="832">
                        <c:v>46241</c:v>
                      </c:pt>
                      <c:pt idx="833">
                        <c:v>46242</c:v>
                      </c:pt>
                      <c:pt idx="834">
                        <c:v>46243</c:v>
                      </c:pt>
                      <c:pt idx="835">
                        <c:v>46244</c:v>
                      </c:pt>
                      <c:pt idx="836">
                        <c:v>46245</c:v>
                      </c:pt>
                      <c:pt idx="837">
                        <c:v>46246</c:v>
                      </c:pt>
                      <c:pt idx="838">
                        <c:v>46247</c:v>
                      </c:pt>
                      <c:pt idx="839">
                        <c:v>46247</c:v>
                      </c:pt>
                      <c:pt idx="840">
                        <c:v>46248</c:v>
                      </c:pt>
                      <c:pt idx="841">
                        <c:v>46249</c:v>
                      </c:pt>
                      <c:pt idx="842">
                        <c:v>46250</c:v>
                      </c:pt>
                      <c:pt idx="843">
                        <c:v>46251</c:v>
                      </c:pt>
                      <c:pt idx="844">
                        <c:v>46252</c:v>
                      </c:pt>
                      <c:pt idx="845">
                        <c:v>46253</c:v>
                      </c:pt>
                      <c:pt idx="846">
                        <c:v>46254</c:v>
                      </c:pt>
                      <c:pt idx="847">
                        <c:v>46255</c:v>
                      </c:pt>
                      <c:pt idx="848">
                        <c:v>46255</c:v>
                      </c:pt>
                      <c:pt idx="849">
                        <c:v>46256</c:v>
                      </c:pt>
                      <c:pt idx="850">
                        <c:v>46257</c:v>
                      </c:pt>
                      <c:pt idx="851">
                        <c:v>46258</c:v>
                      </c:pt>
                      <c:pt idx="852">
                        <c:v>46259</c:v>
                      </c:pt>
                      <c:pt idx="853">
                        <c:v>46260</c:v>
                      </c:pt>
                      <c:pt idx="854">
                        <c:v>46260</c:v>
                      </c:pt>
                      <c:pt idx="855">
                        <c:v>46261</c:v>
                      </c:pt>
                      <c:pt idx="856">
                        <c:v>46262</c:v>
                      </c:pt>
                      <c:pt idx="857">
                        <c:v>46263</c:v>
                      </c:pt>
                      <c:pt idx="858">
                        <c:v>46264</c:v>
                      </c:pt>
                      <c:pt idx="859">
                        <c:v>46265</c:v>
                      </c:pt>
                      <c:pt idx="860">
                        <c:v>46266</c:v>
                      </c:pt>
                      <c:pt idx="861">
                        <c:v>46266</c:v>
                      </c:pt>
                      <c:pt idx="862">
                        <c:v>46267</c:v>
                      </c:pt>
                      <c:pt idx="863">
                        <c:v>46268</c:v>
                      </c:pt>
                      <c:pt idx="864">
                        <c:v>46269</c:v>
                      </c:pt>
                      <c:pt idx="865">
                        <c:v>46270</c:v>
                      </c:pt>
                      <c:pt idx="866">
                        <c:v>46270</c:v>
                      </c:pt>
                      <c:pt idx="867">
                        <c:v>46271</c:v>
                      </c:pt>
                      <c:pt idx="868">
                        <c:v>46272</c:v>
                      </c:pt>
                      <c:pt idx="869">
                        <c:v>46273</c:v>
                      </c:pt>
                      <c:pt idx="870">
                        <c:v>46274</c:v>
                      </c:pt>
                      <c:pt idx="871">
                        <c:v>46275</c:v>
                      </c:pt>
                      <c:pt idx="872">
                        <c:v>46276</c:v>
                      </c:pt>
                      <c:pt idx="873">
                        <c:v>46277</c:v>
                      </c:pt>
                      <c:pt idx="874">
                        <c:v>46277</c:v>
                      </c:pt>
                      <c:pt idx="875">
                        <c:v>46278</c:v>
                      </c:pt>
                      <c:pt idx="876">
                        <c:v>46279</c:v>
                      </c:pt>
                      <c:pt idx="877">
                        <c:v>46280</c:v>
                      </c:pt>
                      <c:pt idx="878">
                        <c:v>46281</c:v>
                      </c:pt>
                      <c:pt idx="879">
                        <c:v>46282</c:v>
                      </c:pt>
                      <c:pt idx="880">
                        <c:v>46283</c:v>
                      </c:pt>
                      <c:pt idx="881">
                        <c:v>46284</c:v>
                      </c:pt>
                      <c:pt idx="882">
                        <c:v>46285</c:v>
                      </c:pt>
                      <c:pt idx="883">
                        <c:v>46286</c:v>
                      </c:pt>
                      <c:pt idx="884">
                        <c:v>46287</c:v>
                      </c:pt>
                      <c:pt idx="885">
                        <c:v>46288</c:v>
                      </c:pt>
                      <c:pt idx="886">
                        <c:v>46289</c:v>
                      </c:pt>
                      <c:pt idx="887">
                        <c:v>46290</c:v>
                      </c:pt>
                      <c:pt idx="888">
                        <c:v>46291</c:v>
                      </c:pt>
                      <c:pt idx="889">
                        <c:v>46291</c:v>
                      </c:pt>
                      <c:pt idx="890">
                        <c:v>46292</c:v>
                      </c:pt>
                      <c:pt idx="891">
                        <c:v>46293</c:v>
                      </c:pt>
                      <c:pt idx="892">
                        <c:v>46294</c:v>
                      </c:pt>
                      <c:pt idx="893">
                        <c:v>46295</c:v>
                      </c:pt>
                      <c:pt idx="894">
                        <c:v>46296</c:v>
                      </c:pt>
                      <c:pt idx="895">
                        <c:v>46297</c:v>
                      </c:pt>
                      <c:pt idx="896">
                        <c:v>46298</c:v>
                      </c:pt>
                      <c:pt idx="897">
                        <c:v>46299</c:v>
                      </c:pt>
                      <c:pt idx="898">
                        <c:v>46300</c:v>
                      </c:pt>
                      <c:pt idx="899">
                        <c:v>46301</c:v>
                      </c:pt>
                      <c:pt idx="900">
                        <c:v>46302</c:v>
                      </c:pt>
                      <c:pt idx="901">
                        <c:v>46303</c:v>
                      </c:pt>
                      <c:pt idx="902">
                        <c:v>46304</c:v>
                      </c:pt>
                      <c:pt idx="903">
                        <c:v>46305</c:v>
                      </c:pt>
                      <c:pt idx="904">
                        <c:v>46306</c:v>
                      </c:pt>
                      <c:pt idx="905">
                        <c:v>46307</c:v>
                      </c:pt>
                      <c:pt idx="906">
                        <c:v>46308</c:v>
                      </c:pt>
                      <c:pt idx="907">
                        <c:v>46309</c:v>
                      </c:pt>
                      <c:pt idx="908">
                        <c:v>46309</c:v>
                      </c:pt>
                      <c:pt idx="909">
                        <c:v>46310</c:v>
                      </c:pt>
                      <c:pt idx="910">
                        <c:v>46311</c:v>
                      </c:pt>
                      <c:pt idx="911">
                        <c:v>46312</c:v>
                      </c:pt>
                      <c:pt idx="912">
                        <c:v>46313</c:v>
                      </c:pt>
                      <c:pt idx="913">
                        <c:v>46314</c:v>
                      </c:pt>
                      <c:pt idx="914">
                        <c:v>46314</c:v>
                      </c:pt>
                      <c:pt idx="915">
                        <c:v>46316</c:v>
                      </c:pt>
                      <c:pt idx="916">
                        <c:v>46316</c:v>
                      </c:pt>
                      <c:pt idx="917">
                        <c:v>46317</c:v>
                      </c:pt>
                      <c:pt idx="918">
                        <c:v>46318</c:v>
                      </c:pt>
                      <c:pt idx="919">
                        <c:v>46319</c:v>
                      </c:pt>
                      <c:pt idx="920">
                        <c:v>46320</c:v>
                      </c:pt>
                      <c:pt idx="921">
                        <c:v>46321</c:v>
                      </c:pt>
                      <c:pt idx="922">
                        <c:v>46321</c:v>
                      </c:pt>
                      <c:pt idx="923">
                        <c:v>46322</c:v>
                      </c:pt>
                      <c:pt idx="924">
                        <c:v>46323</c:v>
                      </c:pt>
                      <c:pt idx="925">
                        <c:v>46324</c:v>
                      </c:pt>
                      <c:pt idx="926">
                        <c:v>46325</c:v>
                      </c:pt>
                      <c:pt idx="927">
                        <c:v>46326</c:v>
                      </c:pt>
                      <c:pt idx="928">
                        <c:v>46327</c:v>
                      </c:pt>
                      <c:pt idx="929">
                        <c:v>46328</c:v>
                      </c:pt>
                      <c:pt idx="930">
                        <c:v>46329</c:v>
                      </c:pt>
                      <c:pt idx="931">
                        <c:v>46330</c:v>
                      </c:pt>
                      <c:pt idx="932">
                        <c:v>46331</c:v>
                      </c:pt>
                      <c:pt idx="933">
                        <c:v>46332</c:v>
                      </c:pt>
                      <c:pt idx="934">
                        <c:v>46332</c:v>
                      </c:pt>
                      <c:pt idx="935">
                        <c:v>46333</c:v>
                      </c:pt>
                      <c:pt idx="936">
                        <c:v>46334</c:v>
                      </c:pt>
                      <c:pt idx="937">
                        <c:v>46335</c:v>
                      </c:pt>
                      <c:pt idx="938">
                        <c:v>46336</c:v>
                      </c:pt>
                      <c:pt idx="939">
                        <c:v>46337</c:v>
                      </c:pt>
                      <c:pt idx="940">
                        <c:v>46338</c:v>
                      </c:pt>
                      <c:pt idx="941">
                        <c:v>46339</c:v>
                      </c:pt>
                      <c:pt idx="942">
                        <c:v>46340</c:v>
                      </c:pt>
                      <c:pt idx="943">
                        <c:v>46341</c:v>
                      </c:pt>
                      <c:pt idx="944">
                        <c:v>46342</c:v>
                      </c:pt>
                      <c:pt idx="945">
                        <c:v>46342</c:v>
                      </c:pt>
                      <c:pt idx="946">
                        <c:v>46343</c:v>
                      </c:pt>
                      <c:pt idx="947">
                        <c:v>46344</c:v>
                      </c:pt>
                      <c:pt idx="948">
                        <c:v>46345</c:v>
                      </c:pt>
                      <c:pt idx="949">
                        <c:v>46346</c:v>
                      </c:pt>
                      <c:pt idx="950">
                        <c:v>46347</c:v>
                      </c:pt>
                      <c:pt idx="951">
                        <c:v>46347</c:v>
                      </c:pt>
                      <c:pt idx="952">
                        <c:v>46348</c:v>
                      </c:pt>
                      <c:pt idx="953">
                        <c:v>46349</c:v>
                      </c:pt>
                      <c:pt idx="954">
                        <c:v>46350</c:v>
                      </c:pt>
                      <c:pt idx="955">
                        <c:v>46351</c:v>
                      </c:pt>
                      <c:pt idx="956">
                        <c:v>46352</c:v>
                      </c:pt>
                      <c:pt idx="957">
                        <c:v>46353</c:v>
                      </c:pt>
                      <c:pt idx="958">
                        <c:v>46354</c:v>
                      </c:pt>
                      <c:pt idx="959">
                        <c:v>46354</c:v>
                      </c:pt>
                      <c:pt idx="960">
                        <c:v>46355</c:v>
                      </c:pt>
                      <c:pt idx="961">
                        <c:v>46356</c:v>
                      </c:pt>
                      <c:pt idx="962">
                        <c:v>46357</c:v>
                      </c:pt>
                      <c:pt idx="963">
                        <c:v>46358</c:v>
                      </c:pt>
                      <c:pt idx="964">
                        <c:v>46359</c:v>
                      </c:pt>
                      <c:pt idx="965">
                        <c:v>46360</c:v>
                      </c:pt>
                      <c:pt idx="966">
                        <c:v>46361</c:v>
                      </c:pt>
                      <c:pt idx="967">
                        <c:v>46361</c:v>
                      </c:pt>
                      <c:pt idx="968">
                        <c:v>46363</c:v>
                      </c:pt>
                      <c:pt idx="969">
                        <c:v>46363</c:v>
                      </c:pt>
                      <c:pt idx="970">
                        <c:v>46364</c:v>
                      </c:pt>
                      <c:pt idx="971">
                        <c:v>46365</c:v>
                      </c:pt>
                      <c:pt idx="972">
                        <c:v>46366</c:v>
                      </c:pt>
                      <c:pt idx="973">
                        <c:v>46367</c:v>
                      </c:pt>
                      <c:pt idx="974">
                        <c:v>46368</c:v>
                      </c:pt>
                      <c:pt idx="975">
                        <c:v>46369</c:v>
                      </c:pt>
                      <c:pt idx="976">
                        <c:v>46370</c:v>
                      </c:pt>
                      <c:pt idx="977">
                        <c:v>46371</c:v>
                      </c:pt>
                      <c:pt idx="978">
                        <c:v>46372</c:v>
                      </c:pt>
                      <c:pt idx="979">
                        <c:v>46373</c:v>
                      </c:pt>
                      <c:pt idx="980">
                        <c:v>46374</c:v>
                      </c:pt>
                      <c:pt idx="981">
                        <c:v>46374</c:v>
                      </c:pt>
                      <c:pt idx="982">
                        <c:v>46375</c:v>
                      </c:pt>
                      <c:pt idx="983">
                        <c:v>46376</c:v>
                      </c:pt>
                      <c:pt idx="984">
                        <c:v>46377</c:v>
                      </c:pt>
                      <c:pt idx="985">
                        <c:v>46378</c:v>
                      </c:pt>
                      <c:pt idx="986">
                        <c:v>46378</c:v>
                      </c:pt>
                      <c:pt idx="987">
                        <c:v>46379</c:v>
                      </c:pt>
                      <c:pt idx="988">
                        <c:v>46380</c:v>
                      </c:pt>
                    </c:numCache>
                  </c:numRef>
                </c:yVal>
                <c:smooth val="0"/>
                <c:extLst>
                  <c:ext xmlns:c16="http://schemas.microsoft.com/office/drawing/2014/chart" uri="{C3380CC4-5D6E-409C-BE32-E72D297353CC}">
                    <c16:uniqueId val="{00000006-A107-4293-ABEC-5F1C94F15D67}"/>
                  </c:ext>
                </c:extLst>
              </c15:ser>
            </c15:filteredScatterSeries>
            <c15:filteredScatterSeries>
              <c15:ser>
                <c:idx val="4"/>
                <c:order val="6"/>
                <c:tx>
                  <c:v>age-specific modeling begin date</c:v>
                </c:tx>
                <c:spPr>
                  <a:ln w="25400" cap="rnd">
                    <a:noFill/>
                    <a:round/>
                  </a:ln>
                  <a:effectLst/>
                </c:spPr>
                <c:marker>
                  <c:symbol val="circle"/>
                  <c:size val="5"/>
                  <c:spPr>
                    <a:solidFill>
                      <a:schemeClr val="accent5"/>
                    </a:solidFill>
                    <a:ln w="9525">
                      <a:solidFill>
                        <a:schemeClr val="accent5"/>
                      </a:solidFill>
                    </a:ln>
                    <a:effectLst/>
                  </c:spPr>
                </c:marker>
                <c:errBars>
                  <c:errDir val="x"/>
                  <c:errBarType val="both"/>
                  <c:errValType val="fixedVal"/>
                  <c:noEndCap val="0"/>
                  <c:val val="1"/>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mean!$A$148</c15:sqref>
                        </c15:formulaRef>
                      </c:ext>
                    </c:extLst>
                    <c:numCache>
                      <c:formatCode>[$-409]d\-mmm\-yy;@</c:formatCode>
                      <c:ptCount val="1"/>
                      <c:pt idx="0">
                        <c:v>44040</c:v>
                      </c:pt>
                    </c:numCache>
                  </c:numRef>
                </c:xVal>
                <c:yVal>
                  <c:numLit>
                    <c:formatCode>General</c:formatCode>
                    <c:ptCount val="1"/>
                    <c:pt idx="0">
                      <c:v>100000</c:v>
                    </c:pt>
                  </c:numLit>
                </c:yVal>
                <c:smooth val="0"/>
                <c:extLst xmlns:c15="http://schemas.microsoft.com/office/drawing/2012/chart">
                  <c:ext xmlns:c16="http://schemas.microsoft.com/office/drawing/2014/chart" uri="{C3380CC4-5D6E-409C-BE32-E72D297353CC}">
                    <c16:uniqueId val="{00000007-A107-4293-ABEC-5F1C94F15D67}"/>
                  </c:ext>
                </c:extLst>
              </c15:ser>
            </c15:filteredScatterSeries>
          </c:ext>
        </c:extLst>
      </c:scatterChart>
      <c:valAx>
        <c:axId val="490372376"/>
        <c:scaling>
          <c:orientation val="minMax"/>
          <c:max val="44240"/>
          <c:min val="43905"/>
        </c:scaling>
        <c:delete val="0"/>
        <c:axPos val="b"/>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4016"/>
        <c:crosses val="autoZero"/>
        <c:crossBetween val="midCat"/>
      </c:valAx>
      <c:valAx>
        <c:axId val="490374016"/>
        <c:scaling>
          <c:orientation val="minMax"/>
          <c:max val="40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Total number of confirmed cases</a:t>
                </a: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2376"/>
        <c:crosses val="autoZero"/>
        <c:crossBetween val="midCat"/>
      </c:valAx>
    </c:plotArea>
    <c:plotVisOnly val="1"/>
    <c:dispBlanksAs val="gap"/>
    <c:showDLblsOverMax val="0"/>
  </c:chart>
  <c:spPr>
    <a:solidFill>
      <a:schemeClr val="bg1"/>
    </a:solidFill>
    <a:ln w="9525" cap="flat" cmpd="sng" algn="ctr">
      <a:solidFill>
        <a:schemeClr val="tx1">
          <a:lumMod val="15000"/>
          <a:lumOff val="85000"/>
        </a:schemeClr>
      </a:solidFill>
      <a:prstDash val="sysDot"/>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0%'!$C$1</c:f>
              <c:strCache>
                <c:ptCount val="1"/>
                <c:pt idx="0">
                  <c:v>75% Adherence</c:v>
                </c:pt>
              </c:strCache>
            </c:strRef>
          </c:tx>
          <c:spPr>
            <a:ln w="28575" cap="rnd">
              <a:solidFill>
                <a:schemeClr val="tx1"/>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C$2:$C$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3</c:v>
                </c:pt>
                <c:pt idx="319">
                  <c:v>36630</c:v>
                </c:pt>
                <c:pt idx="320">
                  <c:v>36759</c:v>
                </c:pt>
                <c:pt idx="321">
                  <c:v>36879</c:v>
                </c:pt>
                <c:pt idx="322">
                  <c:v>36991</c:v>
                </c:pt>
                <c:pt idx="323">
                  <c:v>37096</c:v>
                </c:pt>
                <c:pt idx="324">
                  <c:v>37191</c:v>
                </c:pt>
                <c:pt idx="325">
                  <c:v>37279</c:v>
                </c:pt>
                <c:pt idx="326">
                  <c:v>37359</c:v>
                </c:pt>
                <c:pt idx="327">
                  <c:v>37431</c:v>
                </c:pt>
                <c:pt idx="328">
                  <c:v>37496</c:v>
                </c:pt>
                <c:pt idx="329">
                  <c:v>37552</c:v>
                </c:pt>
                <c:pt idx="330">
                  <c:v>37603</c:v>
                </c:pt>
                <c:pt idx="331">
                  <c:v>37649</c:v>
                </c:pt>
                <c:pt idx="332">
                  <c:v>37693</c:v>
                </c:pt>
                <c:pt idx="333">
                  <c:v>37732</c:v>
                </c:pt>
                <c:pt idx="334">
                  <c:v>37767</c:v>
                </c:pt>
                <c:pt idx="335">
                  <c:v>37800</c:v>
                </c:pt>
                <c:pt idx="336">
                  <c:v>37829</c:v>
                </c:pt>
                <c:pt idx="337">
                  <c:v>37856</c:v>
                </c:pt>
                <c:pt idx="338">
                  <c:v>37876</c:v>
                </c:pt>
                <c:pt idx="339">
                  <c:v>37894</c:v>
                </c:pt>
                <c:pt idx="340">
                  <c:v>37910</c:v>
                </c:pt>
                <c:pt idx="341">
                  <c:v>37925</c:v>
                </c:pt>
                <c:pt idx="342">
                  <c:v>37939</c:v>
                </c:pt>
                <c:pt idx="343">
                  <c:v>37950</c:v>
                </c:pt>
                <c:pt idx="344">
                  <c:v>37961</c:v>
                </c:pt>
                <c:pt idx="345">
                  <c:v>37971</c:v>
                </c:pt>
                <c:pt idx="346">
                  <c:v>37979</c:v>
                </c:pt>
                <c:pt idx="347">
                  <c:v>37986</c:v>
                </c:pt>
                <c:pt idx="348">
                  <c:v>37993</c:v>
                </c:pt>
                <c:pt idx="349">
                  <c:v>37999</c:v>
                </c:pt>
                <c:pt idx="350">
                  <c:v>38004</c:v>
                </c:pt>
                <c:pt idx="351">
                  <c:v>38009</c:v>
                </c:pt>
                <c:pt idx="352">
                  <c:v>38014</c:v>
                </c:pt>
                <c:pt idx="353">
                  <c:v>38018</c:v>
                </c:pt>
                <c:pt idx="354">
                  <c:v>38021</c:v>
                </c:pt>
                <c:pt idx="355">
                  <c:v>38024</c:v>
                </c:pt>
                <c:pt idx="356">
                  <c:v>38027</c:v>
                </c:pt>
                <c:pt idx="357">
                  <c:v>38030</c:v>
                </c:pt>
                <c:pt idx="358">
                  <c:v>38033</c:v>
                </c:pt>
                <c:pt idx="359">
                  <c:v>38035</c:v>
                </c:pt>
                <c:pt idx="360">
                  <c:v>38037</c:v>
                </c:pt>
                <c:pt idx="361">
                  <c:v>38039</c:v>
                </c:pt>
                <c:pt idx="362">
                  <c:v>38041</c:v>
                </c:pt>
                <c:pt idx="363">
                  <c:v>38043</c:v>
                </c:pt>
                <c:pt idx="364">
                  <c:v>38045</c:v>
                </c:pt>
                <c:pt idx="365">
                  <c:v>38046</c:v>
                </c:pt>
                <c:pt idx="366">
                  <c:v>38047</c:v>
                </c:pt>
                <c:pt idx="367">
                  <c:v>38049</c:v>
                </c:pt>
                <c:pt idx="368">
                  <c:v>38050</c:v>
                </c:pt>
                <c:pt idx="369">
                  <c:v>38051</c:v>
                </c:pt>
                <c:pt idx="370">
                  <c:v>38052</c:v>
                </c:pt>
                <c:pt idx="371">
                  <c:v>38053</c:v>
                </c:pt>
                <c:pt idx="372">
                  <c:v>38054</c:v>
                </c:pt>
                <c:pt idx="373">
                  <c:v>38055</c:v>
                </c:pt>
                <c:pt idx="374">
                  <c:v>38056</c:v>
                </c:pt>
                <c:pt idx="375">
                  <c:v>38057</c:v>
                </c:pt>
                <c:pt idx="376">
                  <c:v>38058</c:v>
                </c:pt>
                <c:pt idx="377">
                  <c:v>38059</c:v>
                </c:pt>
                <c:pt idx="378">
                  <c:v>38060</c:v>
                </c:pt>
                <c:pt idx="379">
                  <c:v>38061</c:v>
                </c:pt>
                <c:pt idx="380">
                  <c:v>38062</c:v>
                </c:pt>
                <c:pt idx="381">
                  <c:v>38063</c:v>
                </c:pt>
                <c:pt idx="382">
                  <c:v>38064</c:v>
                </c:pt>
                <c:pt idx="383">
                  <c:v>38065</c:v>
                </c:pt>
                <c:pt idx="384">
                  <c:v>38065</c:v>
                </c:pt>
                <c:pt idx="385">
                  <c:v>38066</c:v>
                </c:pt>
                <c:pt idx="386">
                  <c:v>38067</c:v>
                </c:pt>
                <c:pt idx="387">
                  <c:v>38068</c:v>
                </c:pt>
                <c:pt idx="388">
                  <c:v>38069</c:v>
                </c:pt>
                <c:pt idx="389">
                  <c:v>38070</c:v>
                </c:pt>
                <c:pt idx="390">
                  <c:v>38070</c:v>
                </c:pt>
                <c:pt idx="391">
                  <c:v>38071</c:v>
                </c:pt>
                <c:pt idx="392">
                  <c:v>38072</c:v>
                </c:pt>
                <c:pt idx="393">
                  <c:v>38073</c:v>
                </c:pt>
                <c:pt idx="394">
                  <c:v>38073</c:v>
                </c:pt>
                <c:pt idx="395">
                  <c:v>38074</c:v>
                </c:pt>
                <c:pt idx="396">
                  <c:v>38075</c:v>
                </c:pt>
                <c:pt idx="397">
                  <c:v>38076</c:v>
                </c:pt>
                <c:pt idx="398">
                  <c:v>38077</c:v>
                </c:pt>
                <c:pt idx="399">
                  <c:v>38078</c:v>
                </c:pt>
                <c:pt idx="400">
                  <c:v>38079</c:v>
                </c:pt>
                <c:pt idx="401">
                  <c:v>38079</c:v>
                </c:pt>
                <c:pt idx="402">
                  <c:v>38080</c:v>
                </c:pt>
                <c:pt idx="403">
                  <c:v>38081</c:v>
                </c:pt>
                <c:pt idx="404">
                  <c:v>38082</c:v>
                </c:pt>
                <c:pt idx="405">
                  <c:v>38082</c:v>
                </c:pt>
                <c:pt idx="406">
                  <c:v>38083</c:v>
                </c:pt>
                <c:pt idx="407">
                  <c:v>38084</c:v>
                </c:pt>
                <c:pt idx="408">
                  <c:v>38085</c:v>
                </c:pt>
                <c:pt idx="409">
                  <c:v>38086</c:v>
                </c:pt>
                <c:pt idx="410">
                  <c:v>38086</c:v>
                </c:pt>
                <c:pt idx="411">
                  <c:v>38087</c:v>
                </c:pt>
                <c:pt idx="412">
                  <c:v>38088</c:v>
                </c:pt>
                <c:pt idx="413">
                  <c:v>38089</c:v>
                </c:pt>
                <c:pt idx="414">
                  <c:v>38089</c:v>
                </c:pt>
                <c:pt idx="415">
                  <c:v>38090</c:v>
                </c:pt>
                <c:pt idx="416">
                  <c:v>38091</c:v>
                </c:pt>
                <c:pt idx="417">
                  <c:v>38092</c:v>
                </c:pt>
                <c:pt idx="418">
                  <c:v>38093</c:v>
                </c:pt>
                <c:pt idx="419">
                  <c:v>38094</c:v>
                </c:pt>
                <c:pt idx="420">
                  <c:v>38094</c:v>
                </c:pt>
                <c:pt idx="421">
                  <c:v>38095</c:v>
                </c:pt>
                <c:pt idx="422">
                  <c:v>38096</c:v>
                </c:pt>
                <c:pt idx="423">
                  <c:v>38097</c:v>
                </c:pt>
                <c:pt idx="424">
                  <c:v>38098</c:v>
                </c:pt>
                <c:pt idx="425">
                  <c:v>38098</c:v>
                </c:pt>
                <c:pt idx="426">
                  <c:v>38099</c:v>
                </c:pt>
                <c:pt idx="427">
                  <c:v>38100</c:v>
                </c:pt>
                <c:pt idx="428">
                  <c:v>38101</c:v>
                </c:pt>
                <c:pt idx="429">
                  <c:v>38102</c:v>
                </c:pt>
                <c:pt idx="430">
                  <c:v>38102</c:v>
                </c:pt>
                <c:pt idx="431">
                  <c:v>38103</c:v>
                </c:pt>
                <c:pt idx="432">
                  <c:v>38104</c:v>
                </c:pt>
                <c:pt idx="433">
                  <c:v>38105</c:v>
                </c:pt>
                <c:pt idx="434">
                  <c:v>38105</c:v>
                </c:pt>
                <c:pt idx="435">
                  <c:v>38106</c:v>
                </c:pt>
                <c:pt idx="436">
                  <c:v>38107</c:v>
                </c:pt>
                <c:pt idx="437">
                  <c:v>38108</c:v>
                </c:pt>
                <c:pt idx="438">
                  <c:v>38108</c:v>
                </c:pt>
                <c:pt idx="439">
                  <c:v>38109</c:v>
                </c:pt>
                <c:pt idx="440">
                  <c:v>38110</c:v>
                </c:pt>
                <c:pt idx="441">
                  <c:v>38111</c:v>
                </c:pt>
                <c:pt idx="442">
                  <c:v>38112</c:v>
                </c:pt>
                <c:pt idx="443">
                  <c:v>38112</c:v>
                </c:pt>
                <c:pt idx="444">
                  <c:v>38113</c:v>
                </c:pt>
                <c:pt idx="445">
                  <c:v>38114</c:v>
                </c:pt>
                <c:pt idx="446">
                  <c:v>38115</c:v>
                </c:pt>
                <c:pt idx="447">
                  <c:v>38115</c:v>
                </c:pt>
                <c:pt idx="448">
                  <c:v>38116</c:v>
                </c:pt>
                <c:pt idx="449">
                  <c:v>38117</c:v>
                </c:pt>
                <c:pt idx="450">
                  <c:v>38118</c:v>
                </c:pt>
                <c:pt idx="451">
                  <c:v>38118</c:v>
                </c:pt>
                <c:pt idx="452">
                  <c:v>38119</c:v>
                </c:pt>
                <c:pt idx="453">
                  <c:v>38120</c:v>
                </c:pt>
                <c:pt idx="454">
                  <c:v>38121</c:v>
                </c:pt>
                <c:pt idx="455">
                  <c:v>38122</c:v>
                </c:pt>
                <c:pt idx="456">
                  <c:v>38122</c:v>
                </c:pt>
                <c:pt idx="457">
                  <c:v>38123</c:v>
                </c:pt>
                <c:pt idx="458">
                  <c:v>38124</c:v>
                </c:pt>
                <c:pt idx="459">
                  <c:v>38125</c:v>
                </c:pt>
                <c:pt idx="460">
                  <c:v>38125</c:v>
                </c:pt>
                <c:pt idx="461">
                  <c:v>38126</c:v>
                </c:pt>
                <c:pt idx="462">
                  <c:v>38127</c:v>
                </c:pt>
                <c:pt idx="463">
                  <c:v>38128</c:v>
                </c:pt>
                <c:pt idx="464">
                  <c:v>38128</c:v>
                </c:pt>
                <c:pt idx="465">
                  <c:v>38129</c:v>
                </c:pt>
                <c:pt idx="466">
                  <c:v>38130</c:v>
                </c:pt>
                <c:pt idx="467">
                  <c:v>38131</c:v>
                </c:pt>
                <c:pt idx="468">
                  <c:v>38131</c:v>
                </c:pt>
                <c:pt idx="469">
                  <c:v>38132</c:v>
                </c:pt>
                <c:pt idx="470">
                  <c:v>38133</c:v>
                </c:pt>
                <c:pt idx="471">
                  <c:v>38134</c:v>
                </c:pt>
                <c:pt idx="472">
                  <c:v>38135</c:v>
                </c:pt>
                <c:pt idx="473">
                  <c:v>38135</c:v>
                </c:pt>
                <c:pt idx="474">
                  <c:v>38136</c:v>
                </c:pt>
                <c:pt idx="475">
                  <c:v>38137</c:v>
                </c:pt>
                <c:pt idx="476">
                  <c:v>38138</c:v>
                </c:pt>
                <c:pt idx="477">
                  <c:v>38139</c:v>
                </c:pt>
                <c:pt idx="478">
                  <c:v>38139</c:v>
                </c:pt>
                <c:pt idx="479">
                  <c:v>38140</c:v>
                </c:pt>
                <c:pt idx="480">
                  <c:v>38141</c:v>
                </c:pt>
                <c:pt idx="481">
                  <c:v>38142</c:v>
                </c:pt>
                <c:pt idx="482">
                  <c:v>38142</c:v>
                </c:pt>
                <c:pt idx="483">
                  <c:v>38143</c:v>
                </c:pt>
                <c:pt idx="484">
                  <c:v>38144</c:v>
                </c:pt>
                <c:pt idx="485">
                  <c:v>38145</c:v>
                </c:pt>
                <c:pt idx="486">
                  <c:v>38145</c:v>
                </c:pt>
                <c:pt idx="487">
                  <c:v>38146</c:v>
                </c:pt>
                <c:pt idx="488">
                  <c:v>38147</c:v>
                </c:pt>
                <c:pt idx="489">
                  <c:v>38148</c:v>
                </c:pt>
                <c:pt idx="490">
                  <c:v>38149</c:v>
                </c:pt>
                <c:pt idx="491">
                  <c:v>38149</c:v>
                </c:pt>
                <c:pt idx="492">
                  <c:v>38150</c:v>
                </c:pt>
                <c:pt idx="493">
                  <c:v>38151</c:v>
                </c:pt>
                <c:pt idx="494">
                  <c:v>38152</c:v>
                </c:pt>
                <c:pt idx="495">
                  <c:v>38153</c:v>
                </c:pt>
                <c:pt idx="496">
                  <c:v>38154</c:v>
                </c:pt>
                <c:pt idx="497">
                  <c:v>38154</c:v>
                </c:pt>
                <c:pt idx="498">
                  <c:v>38155</c:v>
                </c:pt>
                <c:pt idx="499">
                  <c:v>38156</c:v>
                </c:pt>
                <c:pt idx="500">
                  <c:v>38157</c:v>
                </c:pt>
                <c:pt idx="501">
                  <c:v>38158</c:v>
                </c:pt>
                <c:pt idx="502">
                  <c:v>38158</c:v>
                </c:pt>
                <c:pt idx="503">
                  <c:v>38159</c:v>
                </c:pt>
                <c:pt idx="504">
                  <c:v>38160</c:v>
                </c:pt>
                <c:pt idx="505">
                  <c:v>38161</c:v>
                </c:pt>
                <c:pt idx="506">
                  <c:v>38162</c:v>
                </c:pt>
                <c:pt idx="507">
                  <c:v>38162</c:v>
                </c:pt>
                <c:pt idx="508">
                  <c:v>38163</c:v>
                </c:pt>
                <c:pt idx="509">
                  <c:v>38164</c:v>
                </c:pt>
                <c:pt idx="510">
                  <c:v>38165</c:v>
                </c:pt>
                <c:pt idx="511">
                  <c:v>38165</c:v>
                </c:pt>
                <c:pt idx="512">
                  <c:v>38166</c:v>
                </c:pt>
                <c:pt idx="513">
                  <c:v>38167</c:v>
                </c:pt>
                <c:pt idx="514">
                  <c:v>38168</c:v>
                </c:pt>
                <c:pt idx="515">
                  <c:v>38168</c:v>
                </c:pt>
                <c:pt idx="516">
                  <c:v>38169</c:v>
                </c:pt>
                <c:pt idx="517">
                  <c:v>38170</c:v>
                </c:pt>
                <c:pt idx="518">
                  <c:v>38171</c:v>
                </c:pt>
                <c:pt idx="519">
                  <c:v>38171</c:v>
                </c:pt>
                <c:pt idx="520">
                  <c:v>38172</c:v>
                </c:pt>
                <c:pt idx="521">
                  <c:v>38173</c:v>
                </c:pt>
                <c:pt idx="522">
                  <c:v>38174</c:v>
                </c:pt>
                <c:pt idx="523">
                  <c:v>38175</c:v>
                </c:pt>
                <c:pt idx="524">
                  <c:v>38176</c:v>
                </c:pt>
                <c:pt idx="525">
                  <c:v>38176</c:v>
                </c:pt>
                <c:pt idx="526">
                  <c:v>38177</c:v>
                </c:pt>
                <c:pt idx="527">
                  <c:v>38178</c:v>
                </c:pt>
                <c:pt idx="528">
                  <c:v>38179</c:v>
                </c:pt>
                <c:pt idx="529">
                  <c:v>38180</c:v>
                </c:pt>
                <c:pt idx="530">
                  <c:v>38180</c:v>
                </c:pt>
                <c:pt idx="531">
                  <c:v>38181</c:v>
                </c:pt>
                <c:pt idx="532">
                  <c:v>38182</c:v>
                </c:pt>
                <c:pt idx="533">
                  <c:v>38183</c:v>
                </c:pt>
                <c:pt idx="534">
                  <c:v>38184</c:v>
                </c:pt>
                <c:pt idx="535">
                  <c:v>38184</c:v>
                </c:pt>
                <c:pt idx="536">
                  <c:v>38185</c:v>
                </c:pt>
                <c:pt idx="537">
                  <c:v>38186</c:v>
                </c:pt>
                <c:pt idx="538">
                  <c:v>38187</c:v>
                </c:pt>
                <c:pt idx="539">
                  <c:v>38187</c:v>
                </c:pt>
                <c:pt idx="540">
                  <c:v>38188</c:v>
                </c:pt>
                <c:pt idx="541">
                  <c:v>38189</c:v>
                </c:pt>
                <c:pt idx="542">
                  <c:v>38190</c:v>
                </c:pt>
                <c:pt idx="543">
                  <c:v>38191</c:v>
                </c:pt>
                <c:pt idx="544">
                  <c:v>38191</c:v>
                </c:pt>
                <c:pt idx="545">
                  <c:v>38192</c:v>
                </c:pt>
                <c:pt idx="546">
                  <c:v>38193</c:v>
                </c:pt>
                <c:pt idx="547">
                  <c:v>38194</c:v>
                </c:pt>
                <c:pt idx="548">
                  <c:v>38195</c:v>
                </c:pt>
                <c:pt idx="549">
                  <c:v>38195</c:v>
                </c:pt>
                <c:pt idx="550">
                  <c:v>38196</c:v>
                </c:pt>
                <c:pt idx="551">
                  <c:v>38197</c:v>
                </c:pt>
                <c:pt idx="552">
                  <c:v>38198</c:v>
                </c:pt>
                <c:pt idx="553">
                  <c:v>38199</c:v>
                </c:pt>
                <c:pt idx="554">
                  <c:v>38199</c:v>
                </c:pt>
                <c:pt idx="555">
                  <c:v>38200</c:v>
                </c:pt>
                <c:pt idx="556">
                  <c:v>38201</c:v>
                </c:pt>
                <c:pt idx="557">
                  <c:v>38202</c:v>
                </c:pt>
                <c:pt idx="558">
                  <c:v>38202</c:v>
                </c:pt>
                <c:pt idx="559">
                  <c:v>38203</c:v>
                </c:pt>
                <c:pt idx="560">
                  <c:v>38204</c:v>
                </c:pt>
                <c:pt idx="561">
                  <c:v>38205</c:v>
                </c:pt>
                <c:pt idx="562">
                  <c:v>38206</c:v>
                </c:pt>
                <c:pt idx="563">
                  <c:v>38206</c:v>
                </c:pt>
                <c:pt idx="564">
                  <c:v>38207</c:v>
                </c:pt>
                <c:pt idx="565">
                  <c:v>38208</c:v>
                </c:pt>
                <c:pt idx="566">
                  <c:v>38209</c:v>
                </c:pt>
                <c:pt idx="567">
                  <c:v>38210</c:v>
                </c:pt>
                <c:pt idx="568">
                  <c:v>38211</c:v>
                </c:pt>
                <c:pt idx="569">
                  <c:v>38211</c:v>
                </c:pt>
                <c:pt idx="570">
                  <c:v>38212</c:v>
                </c:pt>
                <c:pt idx="571">
                  <c:v>38213</c:v>
                </c:pt>
                <c:pt idx="572">
                  <c:v>38214</c:v>
                </c:pt>
                <c:pt idx="573">
                  <c:v>38215</c:v>
                </c:pt>
                <c:pt idx="574">
                  <c:v>38216</c:v>
                </c:pt>
                <c:pt idx="575">
                  <c:v>38217</c:v>
                </c:pt>
                <c:pt idx="576">
                  <c:v>38217</c:v>
                </c:pt>
                <c:pt idx="577">
                  <c:v>38218</c:v>
                </c:pt>
                <c:pt idx="578">
                  <c:v>38219</c:v>
                </c:pt>
                <c:pt idx="579">
                  <c:v>38220</c:v>
                </c:pt>
                <c:pt idx="580">
                  <c:v>38221</c:v>
                </c:pt>
                <c:pt idx="581">
                  <c:v>38222</c:v>
                </c:pt>
                <c:pt idx="582">
                  <c:v>38222</c:v>
                </c:pt>
                <c:pt idx="583">
                  <c:v>38223</c:v>
                </c:pt>
                <c:pt idx="584">
                  <c:v>38224</c:v>
                </c:pt>
                <c:pt idx="585">
                  <c:v>38225</c:v>
                </c:pt>
                <c:pt idx="586">
                  <c:v>38226</c:v>
                </c:pt>
                <c:pt idx="587">
                  <c:v>38226</c:v>
                </c:pt>
                <c:pt idx="588">
                  <c:v>38227</c:v>
                </c:pt>
                <c:pt idx="589">
                  <c:v>38228</c:v>
                </c:pt>
                <c:pt idx="590">
                  <c:v>38229</c:v>
                </c:pt>
                <c:pt idx="591">
                  <c:v>38229</c:v>
                </c:pt>
                <c:pt idx="592">
                  <c:v>38230</c:v>
                </c:pt>
                <c:pt idx="593">
                  <c:v>38231</c:v>
                </c:pt>
                <c:pt idx="594">
                  <c:v>38232</c:v>
                </c:pt>
                <c:pt idx="595">
                  <c:v>38232</c:v>
                </c:pt>
                <c:pt idx="596">
                  <c:v>38233</c:v>
                </c:pt>
                <c:pt idx="597">
                  <c:v>38234</c:v>
                </c:pt>
                <c:pt idx="598">
                  <c:v>38235</c:v>
                </c:pt>
                <c:pt idx="599">
                  <c:v>38236</c:v>
                </c:pt>
                <c:pt idx="600">
                  <c:v>38237</c:v>
                </c:pt>
                <c:pt idx="601">
                  <c:v>38237</c:v>
                </c:pt>
                <c:pt idx="602">
                  <c:v>38238</c:v>
                </c:pt>
                <c:pt idx="603">
                  <c:v>38239</c:v>
                </c:pt>
                <c:pt idx="604">
                  <c:v>38240</c:v>
                </c:pt>
                <c:pt idx="605">
                  <c:v>38240</c:v>
                </c:pt>
                <c:pt idx="606">
                  <c:v>38241</c:v>
                </c:pt>
                <c:pt idx="607">
                  <c:v>38242</c:v>
                </c:pt>
                <c:pt idx="608">
                  <c:v>38243</c:v>
                </c:pt>
                <c:pt idx="609">
                  <c:v>38243</c:v>
                </c:pt>
                <c:pt idx="610">
                  <c:v>38244</c:v>
                </c:pt>
                <c:pt idx="611">
                  <c:v>38245</c:v>
                </c:pt>
                <c:pt idx="612">
                  <c:v>38245</c:v>
                </c:pt>
                <c:pt idx="613">
                  <c:v>38246</c:v>
                </c:pt>
                <c:pt idx="614">
                  <c:v>38247</c:v>
                </c:pt>
                <c:pt idx="615">
                  <c:v>38247</c:v>
                </c:pt>
                <c:pt idx="616">
                  <c:v>38248</c:v>
                </c:pt>
                <c:pt idx="617">
                  <c:v>38249</c:v>
                </c:pt>
                <c:pt idx="618">
                  <c:v>38250</c:v>
                </c:pt>
                <c:pt idx="619">
                  <c:v>38250</c:v>
                </c:pt>
                <c:pt idx="620">
                  <c:v>38251</c:v>
                </c:pt>
                <c:pt idx="621">
                  <c:v>38252</c:v>
                </c:pt>
                <c:pt idx="622">
                  <c:v>38253</c:v>
                </c:pt>
                <c:pt idx="623">
                  <c:v>38253</c:v>
                </c:pt>
                <c:pt idx="624">
                  <c:v>38254</c:v>
                </c:pt>
                <c:pt idx="625">
                  <c:v>38255</c:v>
                </c:pt>
                <c:pt idx="626">
                  <c:v>38256</c:v>
                </c:pt>
                <c:pt idx="627">
                  <c:v>38257</c:v>
                </c:pt>
                <c:pt idx="628">
                  <c:v>38257</c:v>
                </c:pt>
                <c:pt idx="629">
                  <c:v>38258</c:v>
                </c:pt>
                <c:pt idx="630">
                  <c:v>38259</c:v>
                </c:pt>
                <c:pt idx="631">
                  <c:v>38260</c:v>
                </c:pt>
                <c:pt idx="632">
                  <c:v>38260</c:v>
                </c:pt>
                <c:pt idx="633">
                  <c:v>38261</c:v>
                </c:pt>
                <c:pt idx="634">
                  <c:v>38262</c:v>
                </c:pt>
                <c:pt idx="635">
                  <c:v>38263</c:v>
                </c:pt>
                <c:pt idx="636">
                  <c:v>38264</c:v>
                </c:pt>
                <c:pt idx="637">
                  <c:v>38264</c:v>
                </c:pt>
                <c:pt idx="638">
                  <c:v>38265</c:v>
                </c:pt>
                <c:pt idx="639">
                  <c:v>38266</c:v>
                </c:pt>
                <c:pt idx="640">
                  <c:v>38267</c:v>
                </c:pt>
                <c:pt idx="641">
                  <c:v>38268</c:v>
                </c:pt>
                <c:pt idx="642">
                  <c:v>38268</c:v>
                </c:pt>
                <c:pt idx="643">
                  <c:v>38269</c:v>
                </c:pt>
                <c:pt idx="644">
                  <c:v>38270</c:v>
                </c:pt>
                <c:pt idx="645">
                  <c:v>38271</c:v>
                </c:pt>
                <c:pt idx="646">
                  <c:v>38272</c:v>
                </c:pt>
                <c:pt idx="647">
                  <c:v>38273</c:v>
                </c:pt>
                <c:pt idx="648">
                  <c:v>38273</c:v>
                </c:pt>
                <c:pt idx="649">
                  <c:v>38274</c:v>
                </c:pt>
                <c:pt idx="650">
                  <c:v>38275</c:v>
                </c:pt>
                <c:pt idx="651">
                  <c:v>38276</c:v>
                </c:pt>
                <c:pt idx="652">
                  <c:v>38277</c:v>
                </c:pt>
                <c:pt idx="653">
                  <c:v>38277</c:v>
                </c:pt>
                <c:pt idx="654">
                  <c:v>38278</c:v>
                </c:pt>
                <c:pt idx="655">
                  <c:v>38279</c:v>
                </c:pt>
                <c:pt idx="656">
                  <c:v>38280</c:v>
                </c:pt>
                <c:pt idx="657">
                  <c:v>38281</c:v>
                </c:pt>
                <c:pt idx="658">
                  <c:v>38281</c:v>
                </c:pt>
                <c:pt idx="659">
                  <c:v>38282</c:v>
                </c:pt>
                <c:pt idx="660">
                  <c:v>38283</c:v>
                </c:pt>
                <c:pt idx="661">
                  <c:v>38284</c:v>
                </c:pt>
                <c:pt idx="662">
                  <c:v>38285</c:v>
                </c:pt>
                <c:pt idx="663">
                  <c:v>38285</c:v>
                </c:pt>
                <c:pt idx="664">
                  <c:v>38286</c:v>
                </c:pt>
                <c:pt idx="665">
                  <c:v>38287</c:v>
                </c:pt>
                <c:pt idx="666">
                  <c:v>38288</c:v>
                </c:pt>
                <c:pt idx="667">
                  <c:v>38289</c:v>
                </c:pt>
                <c:pt idx="668">
                  <c:v>38290</c:v>
                </c:pt>
                <c:pt idx="669">
                  <c:v>38291</c:v>
                </c:pt>
                <c:pt idx="670">
                  <c:v>38291</c:v>
                </c:pt>
                <c:pt idx="671">
                  <c:v>38292</c:v>
                </c:pt>
                <c:pt idx="672">
                  <c:v>38293</c:v>
                </c:pt>
                <c:pt idx="673">
                  <c:v>38294</c:v>
                </c:pt>
                <c:pt idx="674">
                  <c:v>38294</c:v>
                </c:pt>
                <c:pt idx="675">
                  <c:v>38295</c:v>
                </c:pt>
                <c:pt idx="676">
                  <c:v>38296</c:v>
                </c:pt>
                <c:pt idx="677">
                  <c:v>38297</c:v>
                </c:pt>
                <c:pt idx="678">
                  <c:v>38298</c:v>
                </c:pt>
                <c:pt idx="679">
                  <c:v>38299</c:v>
                </c:pt>
                <c:pt idx="680">
                  <c:v>38299</c:v>
                </c:pt>
                <c:pt idx="681">
                  <c:v>38300</c:v>
                </c:pt>
                <c:pt idx="682">
                  <c:v>38301</c:v>
                </c:pt>
                <c:pt idx="683">
                  <c:v>38302</c:v>
                </c:pt>
                <c:pt idx="684">
                  <c:v>38303</c:v>
                </c:pt>
                <c:pt idx="685">
                  <c:v>38303</c:v>
                </c:pt>
                <c:pt idx="686">
                  <c:v>38304</c:v>
                </c:pt>
                <c:pt idx="687">
                  <c:v>38305</c:v>
                </c:pt>
                <c:pt idx="688">
                  <c:v>38306</c:v>
                </c:pt>
                <c:pt idx="689">
                  <c:v>38307</c:v>
                </c:pt>
                <c:pt idx="690">
                  <c:v>38307</c:v>
                </c:pt>
                <c:pt idx="691">
                  <c:v>38308</c:v>
                </c:pt>
                <c:pt idx="692">
                  <c:v>38309</c:v>
                </c:pt>
                <c:pt idx="693">
                  <c:v>38310</c:v>
                </c:pt>
                <c:pt idx="694">
                  <c:v>38310</c:v>
                </c:pt>
                <c:pt idx="695">
                  <c:v>38311</c:v>
                </c:pt>
                <c:pt idx="696">
                  <c:v>38312</c:v>
                </c:pt>
                <c:pt idx="697">
                  <c:v>38313</c:v>
                </c:pt>
                <c:pt idx="698">
                  <c:v>38314</c:v>
                </c:pt>
                <c:pt idx="699">
                  <c:v>38315</c:v>
                </c:pt>
                <c:pt idx="700">
                  <c:v>38315</c:v>
                </c:pt>
                <c:pt idx="701">
                  <c:v>38316</c:v>
                </c:pt>
                <c:pt idx="702">
                  <c:v>38317</c:v>
                </c:pt>
                <c:pt idx="703">
                  <c:v>38318</c:v>
                </c:pt>
                <c:pt idx="704">
                  <c:v>38319</c:v>
                </c:pt>
                <c:pt idx="705">
                  <c:v>38319</c:v>
                </c:pt>
                <c:pt idx="706">
                  <c:v>38320</c:v>
                </c:pt>
                <c:pt idx="707">
                  <c:v>38321</c:v>
                </c:pt>
                <c:pt idx="708">
                  <c:v>38322</c:v>
                </c:pt>
                <c:pt idx="709">
                  <c:v>38323</c:v>
                </c:pt>
                <c:pt idx="710">
                  <c:v>38323</c:v>
                </c:pt>
                <c:pt idx="711">
                  <c:v>38324</c:v>
                </c:pt>
                <c:pt idx="712">
                  <c:v>38325</c:v>
                </c:pt>
                <c:pt idx="713">
                  <c:v>38326</c:v>
                </c:pt>
                <c:pt idx="714">
                  <c:v>38326</c:v>
                </c:pt>
                <c:pt idx="715">
                  <c:v>38327</c:v>
                </c:pt>
                <c:pt idx="716">
                  <c:v>38328</c:v>
                </c:pt>
                <c:pt idx="717">
                  <c:v>38329</c:v>
                </c:pt>
                <c:pt idx="718">
                  <c:v>38330</c:v>
                </c:pt>
                <c:pt idx="719">
                  <c:v>38330</c:v>
                </c:pt>
                <c:pt idx="720">
                  <c:v>38331</c:v>
                </c:pt>
                <c:pt idx="721">
                  <c:v>38332</c:v>
                </c:pt>
                <c:pt idx="722">
                  <c:v>38333</c:v>
                </c:pt>
                <c:pt idx="723">
                  <c:v>38334</c:v>
                </c:pt>
                <c:pt idx="724">
                  <c:v>38334</c:v>
                </c:pt>
                <c:pt idx="725">
                  <c:v>38335</c:v>
                </c:pt>
                <c:pt idx="726">
                  <c:v>38336</c:v>
                </c:pt>
                <c:pt idx="727">
                  <c:v>38337</c:v>
                </c:pt>
                <c:pt idx="728">
                  <c:v>38337</c:v>
                </c:pt>
                <c:pt idx="729">
                  <c:v>38338</c:v>
                </c:pt>
                <c:pt idx="730">
                  <c:v>38339</c:v>
                </c:pt>
                <c:pt idx="731">
                  <c:v>38340</c:v>
                </c:pt>
                <c:pt idx="732">
                  <c:v>38340</c:v>
                </c:pt>
                <c:pt idx="733">
                  <c:v>38341</c:v>
                </c:pt>
                <c:pt idx="734">
                  <c:v>38342</c:v>
                </c:pt>
                <c:pt idx="735">
                  <c:v>38343</c:v>
                </c:pt>
                <c:pt idx="736">
                  <c:v>38343</c:v>
                </c:pt>
                <c:pt idx="737">
                  <c:v>38344</c:v>
                </c:pt>
                <c:pt idx="738">
                  <c:v>38345</c:v>
                </c:pt>
                <c:pt idx="739">
                  <c:v>38346</c:v>
                </c:pt>
                <c:pt idx="740">
                  <c:v>38347</c:v>
                </c:pt>
                <c:pt idx="741">
                  <c:v>38347</c:v>
                </c:pt>
                <c:pt idx="742">
                  <c:v>38348</c:v>
                </c:pt>
                <c:pt idx="743">
                  <c:v>38349</c:v>
                </c:pt>
                <c:pt idx="744">
                  <c:v>38350</c:v>
                </c:pt>
                <c:pt idx="745">
                  <c:v>38350</c:v>
                </c:pt>
                <c:pt idx="746">
                  <c:v>38351</c:v>
                </c:pt>
                <c:pt idx="747">
                  <c:v>38352</c:v>
                </c:pt>
                <c:pt idx="748">
                  <c:v>38353</c:v>
                </c:pt>
                <c:pt idx="749">
                  <c:v>38354</c:v>
                </c:pt>
                <c:pt idx="750">
                  <c:v>38355</c:v>
                </c:pt>
                <c:pt idx="751">
                  <c:v>38355</c:v>
                </c:pt>
                <c:pt idx="752">
                  <c:v>38356</c:v>
                </c:pt>
                <c:pt idx="753">
                  <c:v>38357</c:v>
                </c:pt>
                <c:pt idx="754">
                  <c:v>38358</c:v>
                </c:pt>
                <c:pt idx="755">
                  <c:v>38358</c:v>
                </c:pt>
                <c:pt idx="756">
                  <c:v>38359</c:v>
                </c:pt>
                <c:pt idx="757">
                  <c:v>38360</c:v>
                </c:pt>
                <c:pt idx="758">
                  <c:v>38361</c:v>
                </c:pt>
                <c:pt idx="759">
                  <c:v>38362</c:v>
                </c:pt>
                <c:pt idx="760">
                  <c:v>38362</c:v>
                </c:pt>
                <c:pt idx="761">
                  <c:v>38363</c:v>
                </c:pt>
                <c:pt idx="762">
                  <c:v>38364</c:v>
                </c:pt>
                <c:pt idx="763">
                  <c:v>38365</c:v>
                </c:pt>
                <c:pt idx="764">
                  <c:v>38366</c:v>
                </c:pt>
                <c:pt idx="765">
                  <c:v>38366</c:v>
                </c:pt>
                <c:pt idx="766">
                  <c:v>38367</c:v>
                </c:pt>
                <c:pt idx="767">
                  <c:v>38368</c:v>
                </c:pt>
                <c:pt idx="768">
                  <c:v>38369</c:v>
                </c:pt>
                <c:pt idx="769">
                  <c:v>38369</c:v>
                </c:pt>
                <c:pt idx="770">
                  <c:v>38370</c:v>
                </c:pt>
                <c:pt idx="771">
                  <c:v>38371</c:v>
                </c:pt>
                <c:pt idx="772">
                  <c:v>38372</c:v>
                </c:pt>
                <c:pt idx="773">
                  <c:v>38373</c:v>
                </c:pt>
                <c:pt idx="774">
                  <c:v>38373</c:v>
                </c:pt>
                <c:pt idx="775">
                  <c:v>38374</c:v>
                </c:pt>
                <c:pt idx="776">
                  <c:v>38375</c:v>
                </c:pt>
                <c:pt idx="777">
                  <c:v>38376</c:v>
                </c:pt>
                <c:pt idx="778">
                  <c:v>38376</c:v>
                </c:pt>
                <c:pt idx="779">
                  <c:v>38377</c:v>
                </c:pt>
                <c:pt idx="780">
                  <c:v>38378</c:v>
                </c:pt>
                <c:pt idx="781">
                  <c:v>38379</c:v>
                </c:pt>
                <c:pt idx="782">
                  <c:v>38379</c:v>
                </c:pt>
                <c:pt idx="783">
                  <c:v>38380</c:v>
                </c:pt>
                <c:pt idx="784">
                  <c:v>38381</c:v>
                </c:pt>
                <c:pt idx="785">
                  <c:v>38382</c:v>
                </c:pt>
                <c:pt idx="786">
                  <c:v>38382</c:v>
                </c:pt>
                <c:pt idx="787">
                  <c:v>38383</c:v>
                </c:pt>
                <c:pt idx="788">
                  <c:v>38384</c:v>
                </c:pt>
                <c:pt idx="789">
                  <c:v>38385</c:v>
                </c:pt>
                <c:pt idx="790">
                  <c:v>38386</c:v>
                </c:pt>
                <c:pt idx="791">
                  <c:v>38386</c:v>
                </c:pt>
                <c:pt idx="792">
                  <c:v>38387</c:v>
                </c:pt>
                <c:pt idx="793">
                  <c:v>38388</c:v>
                </c:pt>
                <c:pt idx="794">
                  <c:v>38389</c:v>
                </c:pt>
                <c:pt idx="795">
                  <c:v>38389</c:v>
                </c:pt>
                <c:pt idx="796">
                  <c:v>38390</c:v>
                </c:pt>
                <c:pt idx="797">
                  <c:v>38391</c:v>
                </c:pt>
                <c:pt idx="798">
                  <c:v>38392</c:v>
                </c:pt>
                <c:pt idx="799">
                  <c:v>38393</c:v>
                </c:pt>
                <c:pt idx="800">
                  <c:v>38393</c:v>
                </c:pt>
                <c:pt idx="801">
                  <c:v>38394</c:v>
                </c:pt>
                <c:pt idx="802">
                  <c:v>38395</c:v>
                </c:pt>
                <c:pt idx="803">
                  <c:v>38396</c:v>
                </c:pt>
                <c:pt idx="804">
                  <c:v>38397</c:v>
                </c:pt>
                <c:pt idx="805">
                  <c:v>38397</c:v>
                </c:pt>
                <c:pt idx="806">
                  <c:v>38398</c:v>
                </c:pt>
                <c:pt idx="807">
                  <c:v>38399</c:v>
                </c:pt>
                <c:pt idx="808">
                  <c:v>38400</c:v>
                </c:pt>
                <c:pt idx="809">
                  <c:v>38400</c:v>
                </c:pt>
                <c:pt idx="810">
                  <c:v>38401</c:v>
                </c:pt>
                <c:pt idx="811">
                  <c:v>38402</c:v>
                </c:pt>
                <c:pt idx="812">
                  <c:v>38403</c:v>
                </c:pt>
                <c:pt idx="813">
                  <c:v>38403</c:v>
                </c:pt>
                <c:pt idx="814">
                  <c:v>38404</c:v>
                </c:pt>
                <c:pt idx="815">
                  <c:v>38405</c:v>
                </c:pt>
                <c:pt idx="816">
                  <c:v>38406</c:v>
                </c:pt>
                <c:pt idx="817">
                  <c:v>38407</c:v>
                </c:pt>
                <c:pt idx="818">
                  <c:v>38407</c:v>
                </c:pt>
                <c:pt idx="819">
                  <c:v>38408</c:v>
                </c:pt>
                <c:pt idx="820">
                  <c:v>38409</c:v>
                </c:pt>
                <c:pt idx="821">
                  <c:v>38410</c:v>
                </c:pt>
                <c:pt idx="822">
                  <c:v>38411</c:v>
                </c:pt>
                <c:pt idx="823">
                  <c:v>38412</c:v>
                </c:pt>
                <c:pt idx="824">
                  <c:v>38412</c:v>
                </c:pt>
                <c:pt idx="825">
                  <c:v>38413</c:v>
                </c:pt>
                <c:pt idx="826">
                  <c:v>38414</c:v>
                </c:pt>
                <c:pt idx="827">
                  <c:v>38415</c:v>
                </c:pt>
                <c:pt idx="828">
                  <c:v>38415</c:v>
                </c:pt>
                <c:pt idx="829">
                  <c:v>38416</c:v>
                </c:pt>
                <c:pt idx="830">
                  <c:v>38417</c:v>
                </c:pt>
                <c:pt idx="831">
                  <c:v>38418</c:v>
                </c:pt>
                <c:pt idx="832">
                  <c:v>38418</c:v>
                </c:pt>
                <c:pt idx="833">
                  <c:v>38419</c:v>
                </c:pt>
                <c:pt idx="834">
                  <c:v>38420</c:v>
                </c:pt>
                <c:pt idx="835">
                  <c:v>38421</c:v>
                </c:pt>
                <c:pt idx="836">
                  <c:v>38422</c:v>
                </c:pt>
                <c:pt idx="837">
                  <c:v>38422</c:v>
                </c:pt>
                <c:pt idx="838">
                  <c:v>38423</c:v>
                </c:pt>
                <c:pt idx="839">
                  <c:v>38424</c:v>
                </c:pt>
                <c:pt idx="840">
                  <c:v>38425</c:v>
                </c:pt>
                <c:pt idx="841">
                  <c:v>38425</c:v>
                </c:pt>
                <c:pt idx="842">
                  <c:v>38426</c:v>
                </c:pt>
                <c:pt idx="843">
                  <c:v>38427</c:v>
                </c:pt>
                <c:pt idx="844">
                  <c:v>38428</c:v>
                </c:pt>
                <c:pt idx="845">
                  <c:v>38428</c:v>
                </c:pt>
                <c:pt idx="846">
                  <c:v>38429</c:v>
                </c:pt>
                <c:pt idx="847">
                  <c:v>38430</c:v>
                </c:pt>
                <c:pt idx="848">
                  <c:v>38431</c:v>
                </c:pt>
                <c:pt idx="849">
                  <c:v>38432</c:v>
                </c:pt>
                <c:pt idx="850">
                  <c:v>38432</c:v>
                </c:pt>
                <c:pt idx="851">
                  <c:v>38433</c:v>
                </c:pt>
                <c:pt idx="852">
                  <c:v>38434</c:v>
                </c:pt>
                <c:pt idx="853">
                  <c:v>38435</c:v>
                </c:pt>
                <c:pt idx="854">
                  <c:v>38436</c:v>
                </c:pt>
                <c:pt idx="855">
                  <c:v>38436</c:v>
                </c:pt>
                <c:pt idx="856">
                  <c:v>38437</c:v>
                </c:pt>
                <c:pt idx="857">
                  <c:v>38438</c:v>
                </c:pt>
                <c:pt idx="858">
                  <c:v>38439</c:v>
                </c:pt>
                <c:pt idx="859">
                  <c:v>38439</c:v>
                </c:pt>
                <c:pt idx="860">
                  <c:v>38440</c:v>
                </c:pt>
                <c:pt idx="861">
                  <c:v>38441</c:v>
                </c:pt>
                <c:pt idx="862">
                  <c:v>38442</c:v>
                </c:pt>
                <c:pt idx="863">
                  <c:v>38443</c:v>
                </c:pt>
                <c:pt idx="864">
                  <c:v>38443</c:v>
                </c:pt>
                <c:pt idx="865">
                  <c:v>38444</c:v>
                </c:pt>
                <c:pt idx="866">
                  <c:v>38445</c:v>
                </c:pt>
                <c:pt idx="867">
                  <c:v>38446</c:v>
                </c:pt>
                <c:pt idx="868">
                  <c:v>38447</c:v>
                </c:pt>
                <c:pt idx="869">
                  <c:v>38447</c:v>
                </c:pt>
                <c:pt idx="870">
                  <c:v>38448</c:v>
                </c:pt>
                <c:pt idx="871">
                  <c:v>38449</c:v>
                </c:pt>
                <c:pt idx="872">
                  <c:v>38450</c:v>
                </c:pt>
                <c:pt idx="873">
                  <c:v>38450</c:v>
                </c:pt>
                <c:pt idx="874">
                  <c:v>38451</c:v>
                </c:pt>
                <c:pt idx="875">
                  <c:v>38452</c:v>
                </c:pt>
                <c:pt idx="876">
                  <c:v>38453</c:v>
                </c:pt>
                <c:pt idx="877">
                  <c:v>38454</c:v>
                </c:pt>
                <c:pt idx="878">
                  <c:v>38455</c:v>
                </c:pt>
                <c:pt idx="879">
                  <c:v>38455</c:v>
                </c:pt>
                <c:pt idx="880">
                  <c:v>38456</c:v>
                </c:pt>
                <c:pt idx="881">
                  <c:v>38457</c:v>
                </c:pt>
                <c:pt idx="882">
                  <c:v>38458</c:v>
                </c:pt>
                <c:pt idx="883">
                  <c:v>38459</c:v>
                </c:pt>
                <c:pt idx="884">
                  <c:v>38459</c:v>
                </c:pt>
                <c:pt idx="885">
                  <c:v>38460</c:v>
                </c:pt>
                <c:pt idx="886">
                  <c:v>38461</c:v>
                </c:pt>
                <c:pt idx="887">
                  <c:v>38462</c:v>
                </c:pt>
                <c:pt idx="888">
                  <c:v>38463</c:v>
                </c:pt>
                <c:pt idx="889">
                  <c:v>38463</c:v>
                </c:pt>
                <c:pt idx="890">
                  <c:v>38464</c:v>
                </c:pt>
                <c:pt idx="891">
                  <c:v>38465</c:v>
                </c:pt>
                <c:pt idx="892">
                  <c:v>38466</c:v>
                </c:pt>
                <c:pt idx="893">
                  <c:v>38467</c:v>
                </c:pt>
                <c:pt idx="894">
                  <c:v>38468</c:v>
                </c:pt>
                <c:pt idx="895">
                  <c:v>38468</c:v>
                </c:pt>
                <c:pt idx="896">
                  <c:v>38469</c:v>
                </c:pt>
                <c:pt idx="897">
                  <c:v>38470</c:v>
                </c:pt>
                <c:pt idx="898">
                  <c:v>38471</c:v>
                </c:pt>
                <c:pt idx="899">
                  <c:v>38471</c:v>
                </c:pt>
                <c:pt idx="900">
                  <c:v>38472</c:v>
                </c:pt>
                <c:pt idx="901">
                  <c:v>38473</c:v>
                </c:pt>
                <c:pt idx="902">
                  <c:v>38474</c:v>
                </c:pt>
                <c:pt idx="903">
                  <c:v>38474</c:v>
                </c:pt>
                <c:pt idx="904">
                  <c:v>38475</c:v>
                </c:pt>
                <c:pt idx="905">
                  <c:v>38476</c:v>
                </c:pt>
                <c:pt idx="906">
                  <c:v>38477</c:v>
                </c:pt>
                <c:pt idx="907">
                  <c:v>38478</c:v>
                </c:pt>
                <c:pt idx="908">
                  <c:v>38478</c:v>
                </c:pt>
                <c:pt idx="909">
                  <c:v>38479</c:v>
                </c:pt>
                <c:pt idx="910">
                  <c:v>38480</c:v>
                </c:pt>
                <c:pt idx="911">
                  <c:v>38480</c:v>
                </c:pt>
                <c:pt idx="912">
                  <c:v>38481</c:v>
                </c:pt>
                <c:pt idx="913">
                  <c:v>38482</c:v>
                </c:pt>
                <c:pt idx="914">
                  <c:v>38483</c:v>
                </c:pt>
                <c:pt idx="915">
                  <c:v>38483</c:v>
                </c:pt>
                <c:pt idx="916">
                  <c:v>38484</c:v>
                </c:pt>
                <c:pt idx="917">
                  <c:v>38485</c:v>
                </c:pt>
                <c:pt idx="918">
                  <c:v>38486</c:v>
                </c:pt>
                <c:pt idx="919">
                  <c:v>38486</c:v>
                </c:pt>
                <c:pt idx="920">
                  <c:v>38487</c:v>
                </c:pt>
                <c:pt idx="921">
                  <c:v>38488</c:v>
                </c:pt>
                <c:pt idx="922">
                  <c:v>38489</c:v>
                </c:pt>
                <c:pt idx="923">
                  <c:v>38490</c:v>
                </c:pt>
                <c:pt idx="924">
                  <c:v>38490</c:v>
                </c:pt>
                <c:pt idx="925">
                  <c:v>38491</c:v>
                </c:pt>
                <c:pt idx="926">
                  <c:v>38492</c:v>
                </c:pt>
                <c:pt idx="927">
                  <c:v>38493</c:v>
                </c:pt>
                <c:pt idx="928">
                  <c:v>38493</c:v>
                </c:pt>
                <c:pt idx="929">
                  <c:v>38494</c:v>
                </c:pt>
                <c:pt idx="930">
                  <c:v>38495</c:v>
                </c:pt>
                <c:pt idx="931">
                  <c:v>38496</c:v>
                </c:pt>
                <c:pt idx="932">
                  <c:v>38497</c:v>
                </c:pt>
                <c:pt idx="933">
                  <c:v>38497</c:v>
                </c:pt>
                <c:pt idx="934">
                  <c:v>38498</c:v>
                </c:pt>
                <c:pt idx="935">
                  <c:v>38499</c:v>
                </c:pt>
                <c:pt idx="936">
                  <c:v>38500</c:v>
                </c:pt>
                <c:pt idx="937">
                  <c:v>38500</c:v>
                </c:pt>
                <c:pt idx="938">
                  <c:v>38501</c:v>
                </c:pt>
                <c:pt idx="939">
                  <c:v>38502</c:v>
                </c:pt>
                <c:pt idx="940">
                  <c:v>38503</c:v>
                </c:pt>
                <c:pt idx="941">
                  <c:v>38504</c:v>
                </c:pt>
                <c:pt idx="942">
                  <c:v>38504</c:v>
                </c:pt>
                <c:pt idx="943">
                  <c:v>38505</c:v>
                </c:pt>
                <c:pt idx="944">
                  <c:v>38506</c:v>
                </c:pt>
                <c:pt idx="945">
                  <c:v>38507</c:v>
                </c:pt>
                <c:pt idx="946">
                  <c:v>38508</c:v>
                </c:pt>
                <c:pt idx="947">
                  <c:v>38509</c:v>
                </c:pt>
                <c:pt idx="948">
                  <c:v>38509</c:v>
                </c:pt>
                <c:pt idx="949">
                  <c:v>38510</c:v>
                </c:pt>
                <c:pt idx="950">
                  <c:v>38511</c:v>
                </c:pt>
                <c:pt idx="951">
                  <c:v>38512</c:v>
                </c:pt>
                <c:pt idx="952">
                  <c:v>38512</c:v>
                </c:pt>
                <c:pt idx="953">
                  <c:v>38513</c:v>
                </c:pt>
                <c:pt idx="954">
                  <c:v>38514</c:v>
                </c:pt>
                <c:pt idx="955">
                  <c:v>38515</c:v>
                </c:pt>
                <c:pt idx="956">
                  <c:v>38515</c:v>
                </c:pt>
                <c:pt idx="957">
                  <c:v>38516</c:v>
                </c:pt>
                <c:pt idx="958">
                  <c:v>38517</c:v>
                </c:pt>
                <c:pt idx="959">
                  <c:v>38518</c:v>
                </c:pt>
                <c:pt idx="960">
                  <c:v>38519</c:v>
                </c:pt>
                <c:pt idx="961">
                  <c:v>38519</c:v>
                </c:pt>
                <c:pt idx="962">
                  <c:v>38520</c:v>
                </c:pt>
                <c:pt idx="963">
                  <c:v>38521</c:v>
                </c:pt>
                <c:pt idx="964">
                  <c:v>38522</c:v>
                </c:pt>
                <c:pt idx="965">
                  <c:v>38523</c:v>
                </c:pt>
                <c:pt idx="966">
                  <c:v>38523</c:v>
                </c:pt>
                <c:pt idx="967">
                  <c:v>38524</c:v>
                </c:pt>
                <c:pt idx="968">
                  <c:v>38525</c:v>
                </c:pt>
                <c:pt idx="969">
                  <c:v>38526</c:v>
                </c:pt>
                <c:pt idx="970">
                  <c:v>38527</c:v>
                </c:pt>
                <c:pt idx="971">
                  <c:v>38527</c:v>
                </c:pt>
                <c:pt idx="972">
                  <c:v>38528</c:v>
                </c:pt>
                <c:pt idx="973">
                  <c:v>38529</c:v>
                </c:pt>
                <c:pt idx="974">
                  <c:v>38530</c:v>
                </c:pt>
                <c:pt idx="975">
                  <c:v>38531</c:v>
                </c:pt>
                <c:pt idx="976">
                  <c:v>38531</c:v>
                </c:pt>
                <c:pt idx="977">
                  <c:v>38532</c:v>
                </c:pt>
                <c:pt idx="978">
                  <c:v>38533</c:v>
                </c:pt>
                <c:pt idx="979">
                  <c:v>38534</c:v>
                </c:pt>
                <c:pt idx="980">
                  <c:v>38534</c:v>
                </c:pt>
                <c:pt idx="981">
                  <c:v>38535</c:v>
                </c:pt>
                <c:pt idx="982">
                  <c:v>38536</c:v>
                </c:pt>
                <c:pt idx="983">
                  <c:v>38537</c:v>
                </c:pt>
                <c:pt idx="984">
                  <c:v>38538</c:v>
                </c:pt>
                <c:pt idx="985">
                  <c:v>38538</c:v>
                </c:pt>
                <c:pt idx="986">
                  <c:v>38539</c:v>
                </c:pt>
                <c:pt idx="987">
                  <c:v>38540</c:v>
                </c:pt>
                <c:pt idx="988">
                  <c:v>38541</c:v>
                </c:pt>
                <c:pt idx="989">
                  <c:v>38542</c:v>
                </c:pt>
                <c:pt idx="990">
                  <c:v>38543</c:v>
                </c:pt>
                <c:pt idx="991">
                  <c:v>38544</c:v>
                </c:pt>
                <c:pt idx="992">
                  <c:v>38544</c:v>
                </c:pt>
                <c:pt idx="993">
                  <c:v>38545</c:v>
                </c:pt>
                <c:pt idx="994">
                  <c:v>38546</c:v>
                </c:pt>
                <c:pt idx="995">
                  <c:v>38547</c:v>
                </c:pt>
                <c:pt idx="996">
                  <c:v>38548</c:v>
                </c:pt>
                <c:pt idx="997">
                  <c:v>38549</c:v>
                </c:pt>
                <c:pt idx="998">
                  <c:v>38549</c:v>
                </c:pt>
                <c:pt idx="999">
                  <c:v>38550</c:v>
                </c:pt>
              </c:numCache>
            </c:numRef>
          </c:val>
          <c:smooth val="0"/>
          <c:extLst>
            <c:ext xmlns:c16="http://schemas.microsoft.com/office/drawing/2014/chart" uri="{C3380CC4-5D6E-409C-BE32-E72D297353CC}">
              <c16:uniqueId val="{00000000-B977-4C8D-8C1E-9D9524DDD3CB}"/>
            </c:ext>
          </c:extLst>
        </c:ser>
        <c:ser>
          <c:idx val="1"/>
          <c:order val="1"/>
          <c:tx>
            <c:strRef>
              <c:f>'50%'!$D$1</c:f>
              <c:strCache>
                <c:ptCount val="1"/>
                <c:pt idx="0">
                  <c:v>70%</c:v>
                </c:pt>
              </c:strCache>
            </c:strRef>
          </c:tx>
          <c:spPr>
            <a:ln w="28575" cap="rnd">
              <a:solidFill>
                <a:schemeClr val="accent2"/>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D$2:$D$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3</c:v>
                </c:pt>
                <c:pt idx="319">
                  <c:v>36630</c:v>
                </c:pt>
                <c:pt idx="320">
                  <c:v>36759</c:v>
                </c:pt>
                <c:pt idx="321">
                  <c:v>36879</c:v>
                </c:pt>
                <c:pt idx="322">
                  <c:v>36991</c:v>
                </c:pt>
                <c:pt idx="323">
                  <c:v>37096</c:v>
                </c:pt>
                <c:pt idx="324">
                  <c:v>37191</c:v>
                </c:pt>
                <c:pt idx="325">
                  <c:v>37279</c:v>
                </c:pt>
                <c:pt idx="326">
                  <c:v>37359</c:v>
                </c:pt>
                <c:pt idx="327">
                  <c:v>37431</c:v>
                </c:pt>
                <c:pt idx="328">
                  <c:v>37496</c:v>
                </c:pt>
                <c:pt idx="329">
                  <c:v>37552</c:v>
                </c:pt>
                <c:pt idx="330">
                  <c:v>37603</c:v>
                </c:pt>
                <c:pt idx="331">
                  <c:v>37649</c:v>
                </c:pt>
                <c:pt idx="332">
                  <c:v>37693</c:v>
                </c:pt>
                <c:pt idx="333">
                  <c:v>37732</c:v>
                </c:pt>
                <c:pt idx="334">
                  <c:v>37767</c:v>
                </c:pt>
                <c:pt idx="335">
                  <c:v>37800</c:v>
                </c:pt>
                <c:pt idx="336">
                  <c:v>37829</c:v>
                </c:pt>
                <c:pt idx="337">
                  <c:v>37856</c:v>
                </c:pt>
                <c:pt idx="338">
                  <c:v>37879</c:v>
                </c:pt>
                <c:pt idx="339">
                  <c:v>37901</c:v>
                </c:pt>
                <c:pt idx="340">
                  <c:v>37921</c:v>
                </c:pt>
                <c:pt idx="341">
                  <c:v>37939</c:v>
                </c:pt>
                <c:pt idx="342">
                  <c:v>37955</c:v>
                </c:pt>
                <c:pt idx="343">
                  <c:v>37970</c:v>
                </c:pt>
                <c:pt idx="344">
                  <c:v>37983</c:v>
                </c:pt>
                <c:pt idx="345">
                  <c:v>37996</c:v>
                </c:pt>
                <c:pt idx="346">
                  <c:v>38007</c:v>
                </c:pt>
                <c:pt idx="347">
                  <c:v>38017</c:v>
                </c:pt>
                <c:pt idx="348">
                  <c:v>38027</c:v>
                </c:pt>
                <c:pt idx="349">
                  <c:v>38036</c:v>
                </c:pt>
                <c:pt idx="350">
                  <c:v>38044</c:v>
                </c:pt>
                <c:pt idx="351">
                  <c:v>38051</c:v>
                </c:pt>
                <c:pt idx="352">
                  <c:v>38057</c:v>
                </c:pt>
                <c:pt idx="353">
                  <c:v>38063</c:v>
                </c:pt>
                <c:pt idx="354">
                  <c:v>38069</c:v>
                </c:pt>
                <c:pt idx="355">
                  <c:v>38074</c:v>
                </c:pt>
                <c:pt idx="356">
                  <c:v>38079</c:v>
                </c:pt>
                <c:pt idx="357">
                  <c:v>38083</c:v>
                </c:pt>
                <c:pt idx="358">
                  <c:v>38087</c:v>
                </c:pt>
                <c:pt idx="359">
                  <c:v>38091</c:v>
                </c:pt>
                <c:pt idx="360">
                  <c:v>38095</c:v>
                </c:pt>
                <c:pt idx="361">
                  <c:v>38098</c:v>
                </c:pt>
                <c:pt idx="362">
                  <c:v>38101</c:v>
                </c:pt>
                <c:pt idx="363">
                  <c:v>38104</c:v>
                </c:pt>
                <c:pt idx="364">
                  <c:v>38106</c:v>
                </c:pt>
                <c:pt idx="365">
                  <c:v>38108</c:v>
                </c:pt>
                <c:pt idx="366">
                  <c:v>38111</c:v>
                </c:pt>
                <c:pt idx="367">
                  <c:v>38113</c:v>
                </c:pt>
                <c:pt idx="368">
                  <c:v>38115</c:v>
                </c:pt>
                <c:pt idx="369">
                  <c:v>38117</c:v>
                </c:pt>
                <c:pt idx="370">
                  <c:v>38119</c:v>
                </c:pt>
                <c:pt idx="371">
                  <c:v>38121</c:v>
                </c:pt>
                <c:pt idx="372">
                  <c:v>38122</c:v>
                </c:pt>
                <c:pt idx="373">
                  <c:v>38124</c:v>
                </c:pt>
                <c:pt idx="374">
                  <c:v>38125</c:v>
                </c:pt>
                <c:pt idx="375">
                  <c:v>38127</c:v>
                </c:pt>
                <c:pt idx="376">
                  <c:v>38128</c:v>
                </c:pt>
                <c:pt idx="377">
                  <c:v>38129</c:v>
                </c:pt>
                <c:pt idx="378">
                  <c:v>38131</c:v>
                </c:pt>
                <c:pt idx="379">
                  <c:v>38132</c:v>
                </c:pt>
                <c:pt idx="380">
                  <c:v>38133</c:v>
                </c:pt>
                <c:pt idx="381">
                  <c:v>38135</c:v>
                </c:pt>
                <c:pt idx="382">
                  <c:v>38136</c:v>
                </c:pt>
                <c:pt idx="383">
                  <c:v>38137</c:v>
                </c:pt>
                <c:pt idx="384">
                  <c:v>38138</c:v>
                </c:pt>
                <c:pt idx="385">
                  <c:v>38139</c:v>
                </c:pt>
                <c:pt idx="386">
                  <c:v>38140</c:v>
                </c:pt>
                <c:pt idx="387">
                  <c:v>38141</c:v>
                </c:pt>
                <c:pt idx="388">
                  <c:v>38142</c:v>
                </c:pt>
                <c:pt idx="389">
                  <c:v>38143</c:v>
                </c:pt>
                <c:pt idx="390">
                  <c:v>38144</c:v>
                </c:pt>
                <c:pt idx="391">
                  <c:v>38145</c:v>
                </c:pt>
                <c:pt idx="392">
                  <c:v>38146</c:v>
                </c:pt>
                <c:pt idx="393">
                  <c:v>38148</c:v>
                </c:pt>
                <c:pt idx="394">
                  <c:v>38148</c:v>
                </c:pt>
                <c:pt idx="395">
                  <c:v>38149</c:v>
                </c:pt>
                <c:pt idx="396">
                  <c:v>38150</c:v>
                </c:pt>
                <c:pt idx="397">
                  <c:v>38151</c:v>
                </c:pt>
                <c:pt idx="398">
                  <c:v>38152</c:v>
                </c:pt>
                <c:pt idx="399">
                  <c:v>38153</c:v>
                </c:pt>
                <c:pt idx="400">
                  <c:v>38154</c:v>
                </c:pt>
                <c:pt idx="401">
                  <c:v>38155</c:v>
                </c:pt>
                <c:pt idx="402">
                  <c:v>38156</c:v>
                </c:pt>
                <c:pt idx="403">
                  <c:v>38157</c:v>
                </c:pt>
                <c:pt idx="404">
                  <c:v>38158</c:v>
                </c:pt>
                <c:pt idx="405">
                  <c:v>38159</c:v>
                </c:pt>
                <c:pt idx="406">
                  <c:v>38159</c:v>
                </c:pt>
                <c:pt idx="407">
                  <c:v>38160</c:v>
                </c:pt>
                <c:pt idx="408">
                  <c:v>38161</c:v>
                </c:pt>
                <c:pt idx="409">
                  <c:v>38162</c:v>
                </c:pt>
                <c:pt idx="410">
                  <c:v>38163</c:v>
                </c:pt>
                <c:pt idx="411">
                  <c:v>38164</c:v>
                </c:pt>
                <c:pt idx="412">
                  <c:v>38165</c:v>
                </c:pt>
                <c:pt idx="413">
                  <c:v>38166</c:v>
                </c:pt>
                <c:pt idx="414">
                  <c:v>38167</c:v>
                </c:pt>
                <c:pt idx="415">
                  <c:v>38168</c:v>
                </c:pt>
                <c:pt idx="416">
                  <c:v>38169</c:v>
                </c:pt>
                <c:pt idx="417">
                  <c:v>38170</c:v>
                </c:pt>
                <c:pt idx="418">
                  <c:v>38170</c:v>
                </c:pt>
                <c:pt idx="419">
                  <c:v>38171</c:v>
                </c:pt>
                <c:pt idx="420">
                  <c:v>38172</c:v>
                </c:pt>
                <c:pt idx="421">
                  <c:v>38173</c:v>
                </c:pt>
                <c:pt idx="422">
                  <c:v>38174</c:v>
                </c:pt>
                <c:pt idx="423">
                  <c:v>38175</c:v>
                </c:pt>
                <c:pt idx="424">
                  <c:v>38176</c:v>
                </c:pt>
                <c:pt idx="425">
                  <c:v>38177</c:v>
                </c:pt>
                <c:pt idx="426">
                  <c:v>38178</c:v>
                </c:pt>
                <c:pt idx="427">
                  <c:v>38179</c:v>
                </c:pt>
                <c:pt idx="428">
                  <c:v>38180</c:v>
                </c:pt>
                <c:pt idx="429">
                  <c:v>38181</c:v>
                </c:pt>
                <c:pt idx="430">
                  <c:v>38182</c:v>
                </c:pt>
                <c:pt idx="431">
                  <c:v>38183</c:v>
                </c:pt>
                <c:pt idx="432">
                  <c:v>38184</c:v>
                </c:pt>
                <c:pt idx="433">
                  <c:v>38185</c:v>
                </c:pt>
                <c:pt idx="434">
                  <c:v>38186</c:v>
                </c:pt>
                <c:pt idx="435">
                  <c:v>38187</c:v>
                </c:pt>
                <c:pt idx="436">
                  <c:v>38188</c:v>
                </c:pt>
                <c:pt idx="437">
                  <c:v>38189</c:v>
                </c:pt>
                <c:pt idx="438">
                  <c:v>38190</c:v>
                </c:pt>
                <c:pt idx="439">
                  <c:v>38190</c:v>
                </c:pt>
                <c:pt idx="440">
                  <c:v>38191</c:v>
                </c:pt>
                <c:pt idx="441">
                  <c:v>38192</c:v>
                </c:pt>
                <c:pt idx="442">
                  <c:v>38193</c:v>
                </c:pt>
                <c:pt idx="443">
                  <c:v>38194</c:v>
                </c:pt>
                <c:pt idx="444">
                  <c:v>38195</c:v>
                </c:pt>
                <c:pt idx="445">
                  <c:v>38196</c:v>
                </c:pt>
                <c:pt idx="446">
                  <c:v>38197</c:v>
                </c:pt>
                <c:pt idx="447">
                  <c:v>38198</c:v>
                </c:pt>
                <c:pt idx="448">
                  <c:v>38199</c:v>
                </c:pt>
                <c:pt idx="449">
                  <c:v>38200</c:v>
                </c:pt>
                <c:pt idx="450">
                  <c:v>38201</c:v>
                </c:pt>
                <c:pt idx="451">
                  <c:v>38202</c:v>
                </c:pt>
                <c:pt idx="452">
                  <c:v>38203</c:v>
                </c:pt>
                <c:pt idx="453">
                  <c:v>38204</c:v>
                </c:pt>
                <c:pt idx="454">
                  <c:v>38205</c:v>
                </c:pt>
                <c:pt idx="455">
                  <c:v>38206</c:v>
                </c:pt>
                <c:pt idx="456">
                  <c:v>38207</c:v>
                </c:pt>
                <c:pt idx="457">
                  <c:v>38208</c:v>
                </c:pt>
                <c:pt idx="458">
                  <c:v>38208</c:v>
                </c:pt>
                <c:pt idx="459">
                  <c:v>38209</c:v>
                </c:pt>
                <c:pt idx="460">
                  <c:v>38210</c:v>
                </c:pt>
                <c:pt idx="461">
                  <c:v>38211</c:v>
                </c:pt>
                <c:pt idx="462">
                  <c:v>38212</c:v>
                </c:pt>
                <c:pt idx="463">
                  <c:v>38213</c:v>
                </c:pt>
                <c:pt idx="464">
                  <c:v>38214</c:v>
                </c:pt>
                <c:pt idx="465">
                  <c:v>38215</c:v>
                </c:pt>
                <c:pt idx="466">
                  <c:v>38216</c:v>
                </c:pt>
                <c:pt idx="467">
                  <c:v>38217</c:v>
                </c:pt>
                <c:pt idx="468">
                  <c:v>38218</c:v>
                </c:pt>
                <c:pt idx="469">
                  <c:v>38219</c:v>
                </c:pt>
                <c:pt idx="470">
                  <c:v>38220</c:v>
                </c:pt>
                <c:pt idx="471">
                  <c:v>38221</c:v>
                </c:pt>
                <c:pt idx="472">
                  <c:v>38222</c:v>
                </c:pt>
                <c:pt idx="473">
                  <c:v>38222</c:v>
                </c:pt>
                <c:pt idx="474">
                  <c:v>38223</c:v>
                </c:pt>
                <c:pt idx="475">
                  <c:v>38224</c:v>
                </c:pt>
                <c:pt idx="476">
                  <c:v>38225</c:v>
                </c:pt>
                <c:pt idx="477">
                  <c:v>38226</c:v>
                </c:pt>
                <c:pt idx="478">
                  <c:v>38227</c:v>
                </c:pt>
                <c:pt idx="479">
                  <c:v>38228</c:v>
                </c:pt>
                <c:pt idx="480">
                  <c:v>38229</c:v>
                </c:pt>
                <c:pt idx="481">
                  <c:v>38230</c:v>
                </c:pt>
                <c:pt idx="482">
                  <c:v>38231</c:v>
                </c:pt>
                <c:pt idx="483">
                  <c:v>38232</c:v>
                </c:pt>
                <c:pt idx="484">
                  <c:v>38233</c:v>
                </c:pt>
                <c:pt idx="485">
                  <c:v>38233</c:v>
                </c:pt>
                <c:pt idx="486">
                  <c:v>38234</c:v>
                </c:pt>
                <c:pt idx="487">
                  <c:v>38235</c:v>
                </c:pt>
                <c:pt idx="488">
                  <c:v>38236</c:v>
                </c:pt>
                <c:pt idx="489">
                  <c:v>38237</c:v>
                </c:pt>
                <c:pt idx="490">
                  <c:v>38238</c:v>
                </c:pt>
                <c:pt idx="491">
                  <c:v>38238</c:v>
                </c:pt>
                <c:pt idx="492">
                  <c:v>38239</c:v>
                </c:pt>
                <c:pt idx="493">
                  <c:v>38240</c:v>
                </c:pt>
                <c:pt idx="494">
                  <c:v>38241</c:v>
                </c:pt>
                <c:pt idx="495">
                  <c:v>38242</c:v>
                </c:pt>
                <c:pt idx="496">
                  <c:v>38243</c:v>
                </c:pt>
                <c:pt idx="497">
                  <c:v>38244</c:v>
                </c:pt>
                <c:pt idx="498">
                  <c:v>38244</c:v>
                </c:pt>
                <c:pt idx="499">
                  <c:v>38245</c:v>
                </c:pt>
                <c:pt idx="500">
                  <c:v>38246</c:v>
                </c:pt>
                <c:pt idx="501">
                  <c:v>38247</c:v>
                </c:pt>
                <c:pt idx="502">
                  <c:v>38248</c:v>
                </c:pt>
                <c:pt idx="503">
                  <c:v>38249</c:v>
                </c:pt>
                <c:pt idx="504">
                  <c:v>38250</c:v>
                </c:pt>
                <c:pt idx="505">
                  <c:v>38251</c:v>
                </c:pt>
                <c:pt idx="506">
                  <c:v>38252</c:v>
                </c:pt>
                <c:pt idx="507">
                  <c:v>38253</c:v>
                </c:pt>
                <c:pt idx="508">
                  <c:v>38254</c:v>
                </c:pt>
                <c:pt idx="509">
                  <c:v>38255</c:v>
                </c:pt>
                <c:pt idx="510">
                  <c:v>38256</c:v>
                </c:pt>
                <c:pt idx="511">
                  <c:v>38257</c:v>
                </c:pt>
                <c:pt idx="512">
                  <c:v>38257</c:v>
                </c:pt>
                <c:pt idx="513">
                  <c:v>38258</c:v>
                </c:pt>
                <c:pt idx="514">
                  <c:v>38259</c:v>
                </c:pt>
                <c:pt idx="515">
                  <c:v>38260</c:v>
                </c:pt>
                <c:pt idx="516">
                  <c:v>38261</c:v>
                </c:pt>
                <c:pt idx="517">
                  <c:v>38262</c:v>
                </c:pt>
                <c:pt idx="518">
                  <c:v>38263</c:v>
                </c:pt>
                <c:pt idx="519">
                  <c:v>38264</c:v>
                </c:pt>
                <c:pt idx="520">
                  <c:v>38265</c:v>
                </c:pt>
                <c:pt idx="521">
                  <c:v>38265</c:v>
                </c:pt>
                <c:pt idx="522">
                  <c:v>38266</c:v>
                </c:pt>
                <c:pt idx="523">
                  <c:v>38267</c:v>
                </c:pt>
                <c:pt idx="524">
                  <c:v>38268</c:v>
                </c:pt>
                <c:pt idx="525">
                  <c:v>38269</c:v>
                </c:pt>
                <c:pt idx="526">
                  <c:v>38270</c:v>
                </c:pt>
                <c:pt idx="527">
                  <c:v>38271</c:v>
                </c:pt>
                <c:pt idx="528">
                  <c:v>38272</c:v>
                </c:pt>
                <c:pt idx="529">
                  <c:v>38273</c:v>
                </c:pt>
                <c:pt idx="530">
                  <c:v>38274</c:v>
                </c:pt>
                <c:pt idx="531">
                  <c:v>38275</c:v>
                </c:pt>
                <c:pt idx="532">
                  <c:v>38276</c:v>
                </c:pt>
                <c:pt idx="533">
                  <c:v>38277</c:v>
                </c:pt>
                <c:pt idx="534">
                  <c:v>38278</c:v>
                </c:pt>
                <c:pt idx="535">
                  <c:v>38279</c:v>
                </c:pt>
                <c:pt idx="536">
                  <c:v>38280</c:v>
                </c:pt>
                <c:pt idx="537">
                  <c:v>38280</c:v>
                </c:pt>
                <c:pt idx="538">
                  <c:v>38281</c:v>
                </c:pt>
                <c:pt idx="539">
                  <c:v>38282</c:v>
                </c:pt>
                <c:pt idx="540">
                  <c:v>38283</c:v>
                </c:pt>
                <c:pt idx="541">
                  <c:v>38284</c:v>
                </c:pt>
                <c:pt idx="542">
                  <c:v>38285</c:v>
                </c:pt>
                <c:pt idx="543">
                  <c:v>38286</c:v>
                </c:pt>
                <c:pt idx="544">
                  <c:v>38287</c:v>
                </c:pt>
                <c:pt idx="545">
                  <c:v>38288</c:v>
                </c:pt>
                <c:pt idx="546">
                  <c:v>38289</c:v>
                </c:pt>
                <c:pt idx="547">
                  <c:v>38290</c:v>
                </c:pt>
                <c:pt idx="548">
                  <c:v>38291</c:v>
                </c:pt>
                <c:pt idx="549">
                  <c:v>38292</c:v>
                </c:pt>
                <c:pt idx="550">
                  <c:v>38293</c:v>
                </c:pt>
                <c:pt idx="551">
                  <c:v>38294</c:v>
                </c:pt>
                <c:pt idx="552">
                  <c:v>38294</c:v>
                </c:pt>
                <c:pt idx="553">
                  <c:v>38295</c:v>
                </c:pt>
                <c:pt idx="554">
                  <c:v>38296</c:v>
                </c:pt>
                <c:pt idx="555">
                  <c:v>38297</c:v>
                </c:pt>
                <c:pt idx="556">
                  <c:v>38298</c:v>
                </c:pt>
                <c:pt idx="557">
                  <c:v>38299</c:v>
                </c:pt>
                <c:pt idx="558">
                  <c:v>38300</c:v>
                </c:pt>
                <c:pt idx="559">
                  <c:v>38301</c:v>
                </c:pt>
                <c:pt idx="560">
                  <c:v>38301</c:v>
                </c:pt>
                <c:pt idx="561">
                  <c:v>38302</c:v>
                </c:pt>
                <c:pt idx="562">
                  <c:v>38303</c:v>
                </c:pt>
                <c:pt idx="563">
                  <c:v>38304</c:v>
                </c:pt>
                <c:pt idx="564">
                  <c:v>38305</c:v>
                </c:pt>
                <c:pt idx="565">
                  <c:v>38306</c:v>
                </c:pt>
                <c:pt idx="566">
                  <c:v>38307</c:v>
                </c:pt>
                <c:pt idx="567">
                  <c:v>38308</c:v>
                </c:pt>
                <c:pt idx="568">
                  <c:v>38308</c:v>
                </c:pt>
                <c:pt idx="569">
                  <c:v>38309</c:v>
                </c:pt>
                <c:pt idx="570">
                  <c:v>38310</c:v>
                </c:pt>
                <c:pt idx="571">
                  <c:v>38311</c:v>
                </c:pt>
                <c:pt idx="572">
                  <c:v>38312</c:v>
                </c:pt>
                <c:pt idx="573">
                  <c:v>38313</c:v>
                </c:pt>
                <c:pt idx="574">
                  <c:v>38314</c:v>
                </c:pt>
                <c:pt idx="575">
                  <c:v>38315</c:v>
                </c:pt>
                <c:pt idx="576">
                  <c:v>38316</c:v>
                </c:pt>
                <c:pt idx="577">
                  <c:v>38318</c:v>
                </c:pt>
                <c:pt idx="578">
                  <c:v>38319</c:v>
                </c:pt>
                <c:pt idx="579">
                  <c:v>38319</c:v>
                </c:pt>
                <c:pt idx="580">
                  <c:v>38320</c:v>
                </c:pt>
                <c:pt idx="581">
                  <c:v>38322</c:v>
                </c:pt>
                <c:pt idx="582">
                  <c:v>38322</c:v>
                </c:pt>
                <c:pt idx="583">
                  <c:v>38324</c:v>
                </c:pt>
                <c:pt idx="584">
                  <c:v>38325</c:v>
                </c:pt>
                <c:pt idx="585">
                  <c:v>38325</c:v>
                </c:pt>
                <c:pt idx="586">
                  <c:v>38326</c:v>
                </c:pt>
                <c:pt idx="587">
                  <c:v>38327</c:v>
                </c:pt>
                <c:pt idx="588">
                  <c:v>38328</c:v>
                </c:pt>
                <c:pt idx="589">
                  <c:v>38329</c:v>
                </c:pt>
                <c:pt idx="590">
                  <c:v>38330</c:v>
                </c:pt>
                <c:pt idx="591">
                  <c:v>38331</c:v>
                </c:pt>
                <c:pt idx="592">
                  <c:v>38332</c:v>
                </c:pt>
                <c:pt idx="593">
                  <c:v>38333</c:v>
                </c:pt>
                <c:pt idx="594">
                  <c:v>38334</c:v>
                </c:pt>
                <c:pt idx="595">
                  <c:v>38335</c:v>
                </c:pt>
                <c:pt idx="596">
                  <c:v>38336</c:v>
                </c:pt>
                <c:pt idx="597">
                  <c:v>38336</c:v>
                </c:pt>
                <c:pt idx="598">
                  <c:v>38337</c:v>
                </c:pt>
                <c:pt idx="599">
                  <c:v>38338</c:v>
                </c:pt>
                <c:pt idx="600">
                  <c:v>38339</c:v>
                </c:pt>
                <c:pt idx="601">
                  <c:v>38340</c:v>
                </c:pt>
                <c:pt idx="602">
                  <c:v>38341</c:v>
                </c:pt>
                <c:pt idx="603">
                  <c:v>38342</c:v>
                </c:pt>
                <c:pt idx="604">
                  <c:v>38343</c:v>
                </c:pt>
                <c:pt idx="605">
                  <c:v>38344</c:v>
                </c:pt>
                <c:pt idx="606">
                  <c:v>38345</c:v>
                </c:pt>
                <c:pt idx="607">
                  <c:v>38346</c:v>
                </c:pt>
                <c:pt idx="608">
                  <c:v>38347</c:v>
                </c:pt>
                <c:pt idx="609">
                  <c:v>38348</c:v>
                </c:pt>
                <c:pt idx="610">
                  <c:v>38349</c:v>
                </c:pt>
                <c:pt idx="611">
                  <c:v>38350</c:v>
                </c:pt>
                <c:pt idx="612">
                  <c:v>38350</c:v>
                </c:pt>
                <c:pt idx="613">
                  <c:v>38352</c:v>
                </c:pt>
                <c:pt idx="614">
                  <c:v>38353</c:v>
                </c:pt>
                <c:pt idx="615">
                  <c:v>38354</c:v>
                </c:pt>
                <c:pt idx="616">
                  <c:v>38354</c:v>
                </c:pt>
                <c:pt idx="617">
                  <c:v>38355</c:v>
                </c:pt>
                <c:pt idx="618">
                  <c:v>38356</c:v>
                </c:pt>
                <c:pt idx="619">
                  <c:v>38357</c:v>
                </c:pt>
                <c:pt idx="620">
                  <c:v>38358</c:v>
                </c:pt>
                <c:pt idx="621">
                  <c:v>38359</c:v>
                </c:pt>
                <c:pt idx="622">
                  <c:v>38360</c:v>
                </c:pt>
                <c:pt idx="623">
                  <c:v>38361</c:v>
                </c:pt>
                <c:pt idx="624">
                  <c:v>38362</c:v>
                </c:pt>
                <c:pt idx="625">
                  <c:v>38363</c:v>
                </c:pt>
                <c:pt idx="626">
                  <c:v>38364</c:v>
                </c:pt>
                <c:pt idx="627">
                  <c:v>38365</c:v>
                </c:pt>
                <c:pt idx="628">
                  <c:v>38366</c:v>
                </c:pt>
                <c:pt idx="629">
                  <c:v>38367</c:v>
                </c:pt>
                <c:pt idx="630">
                  <c:v>38368</c:v>
                </c:pt>
                <c:pt idx="631">
                  <c:v>38369</c:v>
                </c:pt>
                <c:pt idx="632">
                  <c:v>38370</c:v>
                </c:pt>
                <c:pt idx="633">
                  <c:v>38371</c:v>
                </c:pt>
                <c:pt idx="634">
                  <c:v>38372</c:v>
                </c:pt>
                <c:pt idx="635">
                  <c:v>38373</c:v>
                </c:pt>
                <c:pt idx="636">
                  <c:v>38374</c:v>
                </c:pt>
                <c:pt idx="637">
                  <c:v>38375</c:v>
                </c:pt>
                <c:pt idx="638">
                  <c:v>38376</c:v>
                </c:pt>
                <c:pt idx="639">
                  <c:v>38376</c:v>
                </c:pt>
                <c:pt idx="640">
                  <c:v>38377</c:v>
                </c:pt>
                <c:pt idx="641">
                  <c:v>38378</c:v>
                </c:pt>
                <c:pt idx="642">
                  <c:v>38379</c:v>
                </c:pt>
                <c:pt idx="643">
                  <c:v>38380</c:v>
                </c:pt>
                <c:pt idx="644">
                  <c:v>38381</c:v>
                </c:pt>
                <c:pt idx="645">
                  <c:v>38382</c:v>
                </c:pt>
                <c:pt idx="646">
                  <c:v>38383</c:v>
                </c:pt>
                <c:pt idx="647">
                  <c:v>38384</c:v>
                </c:pt>
                <c:pt idx="648">
                  <c:v>38385</c:v>
                </c:pt>
                <c:pt idx="649">
                  <c:v>38386</c:v>
                </c:pt>
                <c:pt idx="650">
                  <c:v>38387</c:v>
                </c:pt>
                <c:pt idx="651">
                  <c:v>38388</c:v>
                </c:pt>
                <c:pt idx="652">
                  <c:v>38389</c:v>
                </c:pt>
                <c:pt idx="653">
                  <c:v>38390</c:v>
                </c:pt>
                <c:pt idx="654">
                  <c:v>38391</c:v>
                </c:pt>
                <c:pt idx="655">
                  <c:v>38392</c:v>
                </c:pt>
                <c:pt idx="656">
                  <c:v>38393</c:v>
                </c:pt>
                <c:pt idx="657">
                  <c:v>38394</c:v>
                </c:pt>
                <c:pt idx="658">
                  <c:v>38395</c:v>
                </c:pt>
                <c:pt idx="659">
                  <c:v>38395</c:v>
                </c:pt>
                <c:pt idx="660">
                  <c:v>38396</c:v>
                </c:pt>
                <c:pt idx="661">
                  <c:v>38397</c:v>
                </c:pt>
                <c:pt idx="662">
                  <c:v>38398</c:v>
                </c:pt>
                <c:pt idx="663">
                  <c:v>38399</c:v>
                </c:pt>
                <c:pt idx="664">
                  <c:v>38400</c:v>
                </c:pt>
                <c:pt idx="665">
                  <c:v>38401</c:v>
                </c:pt>
                <c:pt idx="666">
                  <c:v>38402</c:v>
                </c:pt>
                <c:pt idx="667">
                  <c:v>38403</c:v>
                </c:pt>
                <c:pt idx="668">
                  <c:v>38404</c:v>
                </c:pt>
                <c:pt idx="669">
                  <c:v>38405</c:v>
                </c:pt>
                <c:pt idx="670">
                  <c:v>38406</c:v>
                </c:pt>
                <c:pt idx="671">
                  <c:v>38407</c:v>
                </c:pt>
                <c:pt idx="672">
                  <c:v>38408</c:v>
                </c:pt>
                <c:pt idx="673">
                  <c:v>38409</c:v>
                </c:pt>
                <c:pt idx="674">
                  <c:v>38410</c:v>
                </c:pt>
                <c:pt idx="675">
                  <c:v>38411</c:v>
                </c:pt>
                <c:pt idx="676">
                  <c:v>38412</c:v>
                </c:pt>
                <c:pt idx="677">
                  <c:v>38412</c:v>
                </c:pt>
                <c:pt idx="678">
                  <c:v>38413</c:v>
                </c:pt>
                <c:pt idx="679">
                  <c:v>38414</c:v>
                </c:pt>
                <c:pt idx="680">
                  <c:v>38415</c:v>
                </c:pt>
                <c:pt idx="681">
                  <c:v>38416</c:v>
                </c:pt>
                <c:pt idx="682">
                  <c:v>38417</c:v>
                </c:pt>
                <c:pt idx="683">
                  <c:v>38418</c:v>
                </c:pt>
                <c:pt idx="684">
                  <c:v>38419</c:v>
                </c:pt>
                <c:pt idx="685">
                  <c:v>38420</c:v>
                </c:pt>
                <c:pt idx="686">
                  <c:v>38421</c:v>
                </c:pt>
                <c:pt idx="687">
                  <c:v>38422</c:v>
                </c:pt>
                <c:pt idx="688">
                  <c:v>38423</c:v>
                </c:pt>
                <c:pt idx="689">
                  <c:v>38424</c:v>
                </c:pt>
                <c:pt idx="690">
                  <c:v>38425</c:v>
                </c:pt>
                <c:pt idx="691">
                  <c:v>38426</c:v>
                </c:pt>
                <c:pt idx="692">
                  <c:v>38426</c:v>
                </c:pt>
                <c:pt idx="693">
                  <c:v>38427</c:v>
                </c:pt>
                <c:pt idx="694">
                  <c:v>38428</c:v>
                </c:pt>
                <c:pt idx="695">
                  <c:v>38429</c:v>
                </c:pt>
                <c:pt idx="696">
                  <c:v>38430</c:v>
                </c:pt>
                <c:pt idx="697">
                  <c:v>38431</c:v>
                </c:pt>
                <c:pt idx="698">
                  <c:v>38432</c:v>
                </c:pt>
                <c:pt idx="699">
                  <c:v>38433</c:v>
                </c:pt>
                <c:pt idx="700">
                  <c:v>38434</c:v>
                </c:pt>
                <c:pt idx="701">
                  <c:v>38435</c:v>
                </c:pt>
                <c:pt idx="702">
                  <c:v>38436</c:v>
                </c:pt>
                <c:pt idx="703">
                  <c:v>38437</c:v>
                </c:pt>
                <c:pt idx="704">
                  <c:v>38437</c:v>
                </c:pt>
                <c:pt idx="705">
                  <c:v>38438</c:v>
                </c:pt>
                <c:pt idx="706">
                  <c:v>38439</c:v>
                </c:pt>
                <c:pt idx="707">
                  <c:v>38440</c:v>
                </c:pt>
                <c:pt idx="708">
                  <c:v>38441</c:v>
                </c:pt>
                <c:pt idx="709">
                  <c:v>38442</c:v>
                </c:pt>
                <c:pt idx="710">
                  <c:v>38443</c:v>
                </c:pt>
                <c:pt idx="711">
                  <c:v>38444</c:v>
                </c:pt>
                <c:pt idx="712">
                  <c:v>38445</c:v>
                </c:pt>
                <c:pt idx="713">
                  <c:v>38446</c:v>
                </c:pt>
                <c:pt idx="714">
                  <c:v>38447</c:v>
                </c:pt>
                <c:pt idx="715">
                  <c:v>38448</c:v>
                </c:pt>
                <c:pt idx="716">
                  <c:v>38449</c:v>
                </c:pt>
                <c:pt idx="717">
                  <c:v>38450</c:v>
                </c:pt>
                <c:pt idx="718">
                  <c:v>38451</c:v>
                </c:pt>
                <c:pt idx="719">
                  <c:v>38452</c:v>
                </c:pt>
                <c:pt idx="720">
                  <c:v>38453</c:v>
                </c:pt>
                <c:pt idx="721">
                  <c:v>38454</c:v>
                </c:pt>
                <c:pt idx="722">
                  <c:v>38454</c:v>
                </c:pt>
                <c:pt idx="723">
                  <c:v>38455</c:v>
                </c:pt>
                <c:pt idx="724">
                  <c:v>38456</c:v>
                </c:pt>
                <c:pt idx="725">
                  <c:v>38457</c:v>
                </c:pt>
                <c:pt idx="726">
                  <c:v>38458</c:v>
                </c:pt>
                <c:pt idx="727">
                  <c:v>38459</c:v>
                </c:pt>
                <c:pt idx="728">
                  <c:v>38460</c:v>
                </c:pt>
                <c:pt idx="729">
                  <c:v>38461</c:v>
                </c:pt>
                <c:pt idx="730">
                  <c:v>38462</c:v>
                </c:pt>
                <c:pt idx="731">
                  <c:v>38462</c:v>
                </c:pt>
                <c:pt idx="732">
                  <c:v>38463</c:v>
                </c:pt>
                <c:pt idx="733">
                  <c:v>38464</c:v>
                </c:pt>
                <c:pt idx="734">
                  <c:v>38465</c:v>
                </c:pt>
                <c:pt idx="735">
                  <c:v>38466</c:v>
                </c:pt>
                <c:pt idx="736">
                  <c:v>38467</c:v>
                </c:pt>
                <c:pt idx="737">
                  <c:v>38468</c:v>
                </c:pt>
                <c:pt idx="738">
                  <c:v>38469</c:v>
                </c:pt>
                <c:pt idx="739">
                  <c:v>38470</c:v>
                </c:pt>
                <c:pt idx="740">
                  <c:v>38471</c:v>
                </c:pt>
                <c:pt idx="741">
                  <c:v>38471</c:v>
                </c:pt>
                <c:pt idx="742">
                  <c:v>38472</c:v>
                </c:pt>
                <c:pt idx="743">
                  <c:v>38473</c:v>
                </c:pt>
                <c:pt idx="744">
                  <c:v>38474</c:v>
                </c:pt>
                <c:pt idx="745">
                  <c:v>38475</c:v>
                </c:pt>
                <c:pt idx="746">
                  <c:v>38476</c:v>
                </c:pt>
                <c:pt idx="747">
                  <c:v>38477</c:v>
                </c:pt>
                <c:pt idx="748">
                  <c:v>38478</c:v>
                </c:pt>
                <c:pt idx="749">
                  <c:v>38479</c:v>
                </c:pt>
                <c:pt idx="750">
                  <c:v>38480</c:v>
                </c:pt>
                <c:pt idx="751">
                  <c:v>38481</c:v>
                </c:pt>
                <c:pt idx="752">
                  <c:v>38481</c:v>
                </c:pt>
                <c:pt idx="753">
                  <c:v>38482</c:v>
                </c:pt>
                <c:pt idx="754">
                  <c:v>38483</c:v>
                </c:pt>
                <c:pt idx="755">
                  <c:v>38484</c:v>
                </c:pt>
                <c:pt idx="756">
                  <c:v>38485</c:v>
                </c:pt>
                <c:pt idx="757">
                  <c:v>38486</c:v>
                </c:pt>
                <c:pt idx="758">
                  <c:v>38487</c:v>
                </c:pt>
                <c:pt idx="759">
                  <c:v>38488</c:v>
                </c:pt>
                <c:pt idx="760">
                  <c:v>38489</c:v>
                </c:pt>
                <c:pt idx="761">
                  <c:v>38490</c:v>
                </c:pt>
                <c:pt idx="762">
                  <c:v>38491</c:v>
                </c:pt>
                <c:pt idx="763">
                  <c:v>38492</c:v>
                </c:pt>
                <c:pt idx="764">
                  <c:v>38492</c:v>
                </c:pt>
                <c:pt idx="765">
                  <c:v>38493</c:v>
                </c:pt>
                <c:pt idx="766">
                  <c:v>38494</c:v>
                </c:pt>
                <c:pt idx="767">
                  <c:v>38495</c:v>
                </c:pt>
                <c:pt idx="768">
                  <c:v>38496</c:v>
                </c:pt>
                <c:pt idx="769">
                  <c:v>38497</c:v>
                </c:pt>
                <c:pt idx="770">
                  <c:v>38498</c:v>
                </c:pt>
                <c:pt idx="771">
                  <c:v>38499</c:v>
                </c:pt>
                <c:pt idx="772">
                  <c:v>38500</c:v>
                </c:pt>
                <c:pt idx="773">
                  <c:v>38501</c:v>
                </c:pt>
                <c:pt idx="774">
                  <c:v>38502</c:v>
                </c:pt>
                <c:pt idx="775">
                  <c:v>38503</c:v>
                </c:pt>
                <c:pt idx="776">
                  <c:v>38503</c:v>
                </c:pt>
                <c:pt idx="777">
                  <c:v>38504</c:v>
                </c:pt>
                <c:pt idx="778">
                  <c:v>38505</c:v>
                </c:pt>
                <c:pt idx="779">
                  <c:v>38506</c:v>
                </c:pt>
                <c:pt idx="780">
                  <c:v>38507</c:v>
                </c:pt>
                <c:pt idx="781">
                  <c:v>38507</c:v>
                </c:pt>
                <c:pt idx="782">
                  <c:v>38508</c:v>
                </c:pt>
                <c:pt idx="783">
                  <c:v>38509</c:v>
                </c:pt>
                <c:pt idx="784">
                  <c:v>38510</c:v>
                </c:pt>
                <c:pt idx="785">
                  <c:v>38511</c:v>
                </c:pt>
                <c:pt idx="786">
                  <c:v>38512</c:v>
                </c:pt>
                <c:pt idx="787">
                  <c:v>38513</c:v>
                </c:pt>
                <c:pt idx="788">
                  <c:v>38514</c:v>
                </c:pt>
                <c:pt idx="789">
                  <c:v>38515</c:v>
                </c:pt>
                <c:pt idx="790">
                  <c:v>38516</c:v>
                </c:pt>
                <c:pt idx="791">
                  <c:v>38517</c:v>
                </c:pt>
                <c:pt idx="792">
                  <c:v>38517</c:v>
                </c:pt>
                <c:pt idx="793">
                  <c:v>38518</c:v>
                </c:pt>
                <c:pt idx="794">
                  <c:v>38519</c:v>
                </c:pt>
                <c:pt idx="795">
                  <c:v>38520</c:v>
                </c:pt>
                <c:pt idx="796">
                  <c:v>38521</c:v>
                </c:pt>
                <c:pt idx="797">
                  <c:v>38522</c:v>
                </c:pt>
                <c:pt idx="798">
                  <c:v>38523</c:v>
                </c:pt>
                <c:pt idx="799">
                  <c:v>38524</c:v>
                </c:pt>
                <c:pt idx="800">
                  <c:v>38525</c:v>
                </c:pt>
                <c:pt idx="801">
                  <c:v>38526</c:v>
                </c:pt>
                <c:pt idx="802">
                  <c:v>38527</c:v>
                </c:pt>
                <c:pt idx="803">
                  <c:v>38528</c:v>
                </c:pt>
                <c:pt idx="804">
                  <c:v>38529</c:v>
                </c:pt>
                <c:pt idx="805">
                  <c:v>38529</c:v>
                </c:pt>
                <c:pt idx="806">
                  <c:v>38530</c:v>
                </c:pt>
                <c:pt idx="807">
                  <c:v>38531</c:v>
                </c:pt>
                <c:pt idx="808">
                  <c:v>38532</c:v>
                </c:pt>
                <c:pt idx="809">
                  <c:v>38533</c:v>
                </c:pt>
                <c:pt idx="810">
                  <c:v>38534</c:v>
                </c:pt>
                <c:pt idx="811">
                  <c:v>38535</c:v>
                </c:pt>
                <c:pt idx="812">
                  <c:v>38536</c:v>
                </c:pt>
                <c:pt idx="813">
                  <c:v>38537</c:v>
                </c:pt>
                <c:pt idx="814">
                  <c:v>38538</c:v>
                </c:pt>
                <c:pt idx="815">
                  <c:v>38539</c:v>
                </c:pt>
                <c:pt idx="816">
                  <c:v>38540</c:v>
                </c:pt>
                <c:pt idx="817">
                  <c:v>38541</c:v>
                </c:pt>
                <c:pt idx="818">
                  <c:v>38542</c:v>
                </c:pt>
                <c:pt idx="819">
                  <c:v>38543</c:v>
                </c:pt>
                <c:pt idx="820">
                  <c:v>38544</c:v>
                </c:pt>
                <c:pt idx="821">
                  <c:v>38545</c:v>
                </c:pt>
                <c:pt idx="822">
                  <c:v>38546</c:v>
                </c:pt>
                <c:pt idx="823">
                  <c:v>38547</c:v>
                </c:pt>
                <c:pt idx="824">
                  <c:v>38548</c:v>
                </c:pt>
                <c:pt idx="825">
                  <c:v>38548</c:v>
                </c:pt>
                <c:pt idx="826">
                  <c:v>38549</c:v>
                </c:pt>
                <c:pt idx="827">
                  <c:v>38550</c:v>
                </c:pt>
                <c:pt idx="828">
                  <c:v>38551</c:v>
                </c:pt>
                <c:pt idx="829">
                  <c:v>38552</c:v>
                </c:pt>
                <c:pt idx="830">
                  <c:v>38553</c:v>
                </c:pt>
                <c:pt idx="831">
                  <c:v>38554</c:v>
                </c:pt>
                <c:pt idx="832">
                  <c:v>38554</c:v>
                </c:pt>
                <c:pt idx="833">
                  <c:v>38555</c:v>
                </c:pt>
                <c:pt idx="834">
                  <c:v>38556</c:v>
                </c:pt>
                <c:pt idx="835">
                  <c:v>38557</c:v>
                </c:pt>
                <c:pt idx="836">
                  <c:v>38558</c:v>
                </c:pt>
                <c:pt idx="837">
                  <c:v>38559</c:v>
                </c:pt>
                <c:pt idx="838">
                  <c:v>38560</c:v>
                </c:pt>
                <c:pt idx="839">
                  <c:v>38560</c:v>
                </c:pt>
                <c:pt idx="840">
                  <c:v>38561</c:v>
                </c:pt>
                <c:pt idx="841">
                  <c:v>38562</c:v>
                </c:pt>
                <c:pt idx="842">
                  <c:v>38563</c:v>
                </c:pt>
                <c:pt idx="843">
                  <c:v>38564</c:v>
                </c:pt>
                <c:pt idx="844">
                  <c:v>38565</c:v>
                </c:pt>
                <c:pt idx="845">
                  <c:v>38566</c:v>
                </c:pt>
                <c:pt idx="846">
                  <c:v>38567</c:v>
                </c:pt>
                <c:pt idx="847">
                  <c:v>38568</c:v>
                </c:pt>
                <c:pt idx="848">
                  <c:v>38569</c:v>
                </c:pt>
                <c:pt idx="849">
                  <c:v>38570</c:v>
                </c:pt>
                <c:pt idx="850">
                  <c:v>38570</c:v>
                </c:pt>
                <c:pt idx="851">
                  <c:v>38571</c:v>
                </c:pt>
                <c:pt idx="852">
                  <c:v>38572</c:v>
                </c:pt>
                <c:pt idx="853">
                  <c:v>38573</c:v>
                </c:pt>
                <c:pt idx="854">
                  <c:v>38574</c:v>
                </c:pt>
                <c:pt idx="855">
                  <c:v>38575</c:v>
                </c:pt>
                <c:pt idx="856">
                  <c:v>38576</c:v>
                </c:pt>
                <c:pt idx="857">
                  <c:v>38576</c:v>
                </c:pt>
                <c:pt idx="858">
                  <c:v>38577</c:v>
                </c:pt>
                <c:pt idx="859">
                  <c:v>38578</c:v>
                </c:pt>
                <c:pt idx="860">
                  <c:v>38579</c:v>
                </c:pt>
                <c:pt idx="861">
                  <c:v>38580</c:v>
                </c:pt>
                <c:pt idx="862">
                  <c:v>38581</c:v>
                </c:pt>
                <c:pt idx="863">
                  <c:v>38582</c:v>
                </c:pt>
                <c:pt idx="864">
                  <c:v>38583</c:v>
                </c:pt>
                <c:pt idx="865">
                  <c:v>38584</c:v>
                </c:pt>
                <c:pt idx="866">
                  <c:v>38585</c:v>
                </c:pt>
                <c:pt idx="867">
                  <c:v>38585</c:v>
                </c:pt>
                <c:pt idx="868">
                  <c:v>38586</c:v>
                </c:pt>
                <c:pt idx="869">
                  <c:v>38587</c:v>
                </c:pt>
                <c:pt idx="870">
                  <c:v>38588</c:v>
                </c:pt>
                <c:pt idx="871">
                  <c:v>38589</c:v>
                </c:pt>
                <c:pt idx="872">
                  <c:v>38590</c:v>
                </c:pt>
                <c:pt idx="873">
                  <c:v>38591</c:v>
                </c:pt>
                <c:pt idx="874">
                  <c:v>38592</c:v>
                </c:pt>
                <c:pt idx="875">
                  <c:v>38593</c:v>
                </c:pt>
                <c:pt idx="876">
                  <c:v>38594</c:v>
                </c:pt>
                <c:pt idx="877">
                  <c:v>38595</c:v>
                </c:pt>
                <c:pt idx="878">
                  <c:v>38596</c:v>
                </c:pt>
                <c:pt idx="879">
                  <c:v>38597</c:v>
                </c:pt>
                <c:pt idx="880">
                  <c:v>38598</c:v>
                </c:pt>
                <c:pt idx="881">
                  <c:v>38599</c:v>
                </c:pt>
                <c:pt idx="882">
                  <c:v>38599</c:v>
                </c:pt>
                <c:pt idx="883">
                  <c:v>38600</c:v>
                </c:pt>
                <c:pt idx="884">
                  <c:v>38601</c:v>
                </c:pt>
                <c:pt idx="885">
                  <c:v>38602</c:v>
                </c:pt>
                <c:pt idx="886">
                  <c:v>38603</c:v>
                </c:pt>
                <c:pt idx="887">
                  <c:v>38604</c:v>
                </c:pt>
                <c:pt idx="888">
                  <c:v>38605</c:v>
                </c:pt>
                <c:pt idx="889">
                  <c:v>38606</c:v>
                </c:pt>
                <c:pt idx="890">
                  <c:v>38607</c:v>
                </c:pt>
                <c:pt idx="891">
                  <c:v>38608</c:v>
                </c:pt>
                <c:pt idx="892">
                  <c:v>38608</c:v>
                </c:pt>
                <c:pt idx="893">
                  <c:v>38609</c:v>
                </c:pt>
                <c:pt idx="894">
                  <c:v>38610</c:v>
                </c:pt>
                <c:pt idx="895">
                  <c:v>38611</c:v>
                </c:pt>
                <c:pt idx="896">
                  <c:v>38612</c:v>
                </c:pt>
                <c:pt idx="897">
                  <c:v>38613</c:v>
                </c:pt>
                <c:pt idx="898">
                  <c:v>38614</c:v>
                </c:pt>
                <c:pt idx="899">
                  <c:v>38615</c:v>
                </c:pt>
                <c:pt idx="900">
                  <c:v>38616</c:v>
                </c:pt>
                <c:pt idx="901">
                  <c:v>38617</c:v>
                </c:pt>
                <c:pt idx="902">
                  <c:v>38618</c:v>
                </c:pt>
                <c:pt idx="903">
                  <c:v>38619</c:v>
                </c:pt>
                <c:pt idx="904">
                  <c:v>38620</c:v>
                </c:pt>
                <c:pt idx="905">
                  <c:v>38620</c:v>
                </c:pt>
                <c:pt idx="906">
                  <c:v>38621</c:v>
                </c:pt>
                <c:pt idx="907">
                  <c:v>38622</c:v>
                </c:pt>
                <c:pt idx="908">
                  <c:v>38623</c:v>
                </c:pt>
                <c:pt idx="909">
                  <c:v>38624</c:v>
                </c:pt>
                <c:pt idx="910">
                  <c:v>38625</c:v>
                </c:pt>
                <c:pt idx="911">
                  <c:v>38626</c:v>
                </c:pt>
                <c:pt idx="912">
                  <c:v>38627</c:v>
                </c:pt>
                <c:pt idx="913">
                  <c:v>38628</c:v>
                </c:pt>
                <c:pt idx="914">
                  <c:v>38629</c:v>
                </c:pt>
                <c:pt idx="915">
                  <c:v>38630</c:v>
                </c:pt>
                <c:pt idx="916">
                  <c:v>38631</c:v>
                </c:pt>
                <c:pt idx="917">
                  <c:v>38632</c:v>
                </c:pt>
                <c:pt idx="918">
                  <c:v>38633</c:v>
                </c:pt>
                <c:pt idx="919">
                  <c:v>38634</c:v>
                </c:pt>
                <c:pt idx="920">
                  <c:v>38634</c:v>
                </c:pt>
                <c:pt idx="921">
                  <c:v>38635</c:v>
                </c:pt>
                <c:pt idx="922">
                  <c:v>38637</c:v>
                </c:pt>
                <c:pt idx="923">
                  <c:v>38637</c:v>
                </c:pt>
                <c:pt idx="924">
                  <c:v>38638</c:v>
                </c:pt>
                <c:pt idx="925">
                  <c:v>38639</c:v>
                </c:pt>
                <c:pt idx="926">
                  <c:v>38640</c:v>
                </c:pt>
                <c:pt idx="927">
                  <c:v>38641</c:v>
                </c:pt>
                <c:pt idx="928">
                  <c:v>38642</c:v>
                </c:pt>
                <c:pt idx="929">
                  <c:v>38643</c:v>
                </c:pt>
                <c:pt idx="930">
                  <c:v>38644</c:v>
                </c:pt>
                <c:pt idx="931">
                  <c:v>38645</c:v>
                </c:pt>
                <c:pt idx="932">
                  <c:v>38646</c:v>
                </c:pt>
                <c:pt idx="933">
                  <c:v>38647</c:v>
                </c:pt>
                <c:pt idx="934">
                  <c:v>38648</c:v>
                </c:pt>
                <c:pt idx="935">
                  <c:v>38649</c:v>
                </c:pt>
                <c:pt idx="936">
                  <c:v>38650</c:v>
                </c:pt>
                <c:pt idx="937">
                  <c:v>38651</c:v>
                </c:pt>
                <c:pt idx="938">
                  <c:v>38651</c:v>
                </c:pt>
                <c:pt idx="939">
                  <c:v>38652</c:v>
                </c:pt>
                <c:pt idx="940">
                  <c:v>38653</c:v>
                </c:pt>
                <c:pt idx="941">
                  <c:v>38654</c:v>
                </c:pt>
                <c:pt idx="942">
                  <c:v>38655</c:v>
                </c:pt>
                <c:pt idx="943">
                  <c:v>38656</c:v>
                </c:pt>
                <c:pt idx="944">
                  <c:v>38657</c:v>
                </c:pt>
                <c:pt idx="945">
                  <c:v>38658</c:v>
                </c:pt>
                <c:pt idx="946">
                  <c:v>38659</c:v>
                </c:pt>
                <c:pt idx="947">
                  <c:v>38660</c:v>
                </c:pt>
                <c:pt idx="948">
                  <c:v>38661</c:v>
                </c:pt>
                <c:pt idx="949">
                  <c:v>38662</c:v>
                </c:pt>
                <c:pt idx="950">
                  <c:v>38663</c:v>
                </c:pt>
                <c:pt idx="951">
                  <c:v>38664</c:v>
                </c:pt>
                <c:pt idx="952">
                  <c:v>38665</c:v>
                </c:pt>
                <c:pt idx="953">
                  <c:v>38666</c:v>
                </c:pt>
                <c:pt idx="954">
                  <c:v>38667</c:v>
                </c:pt>
                <c:pt idx="955">
                  <c:v>38668</c:v>
                </c:pt>
                <c:pt idx="956">
                  <c:v>38669</c:v>
                </c:pt>
                <c:pt idx="957">
                  <c:v>38670</c:v>
                </c:pt>
                <c:pt idx="958">
                  <c:v>38671</c:v>
                </c:pt>
                <c:pt idx="959">
                  <c:v>38672</c:v>
                </c:pt>
                <c:pt idx="960">
                  <c:v>38672</c:v>
                </c:pt>
                <c:pt idx="961">
                  <c:v>38673</c:v>
                </c:pt>
                <c:pt idx="962">
                  <c:v>38674</c:v>
                </c:pt>
                <c:pt idx="963">
                  <c:v>38675</c:v>
                </c:pt>
                <c:pt idx="964">
                  <c:v>38676</c:v>
                </c:pt>
                <c:pt idx="965">
                  <c:v>38677</c:v>
                </c:pt>
                <c:pt idx="966">
                  <c:v>38678</c:v>
                </c:pt>
                <c:pt idx="967">
                  <c:v>38679</c:v>
                </c:pt>
                <c:pt idx="968">
                  <c:v>38680</c:v>
                </c:pt>
                <c:pt idx="969">
                  <c:v>38681</c:v>
                </c:pt>
                <c:pt idx="970">
                  <c:v>38682</c:v>
                </c:pt>
                <c:pt idx="971">
                  <c:v>38683</c:v>
                </c:pt>
                <c:pt idx="972">
                  <c:v>38684</c:v>
                </c:pt>
                <c:pt idx="973">
                  <c:v>38685</c:v>
                </c:pt>
                <c:pt idx="974">
                  <c:v>38686</c:v>
                </c:pt>
                <c:pt idx="975">
                  <c:v>38687</c:v>
                </c:pt>
                <c:pt idx="976">
                  <c:v>38687</c:v>
                </c:pt>
                <c:pt idx="977">
                  <c:v>38688</c:v>
                </c:pt>
                <c:pt idx="978">
                  <c:v>38689</c:v>
                </c:pt>
                <c:pt idx="979">
                  <c:v>38690</c:v>
                </c:pt>
                <c:pt idx="980">
                  <c:v>38691</c:v>
                </c:pt>
                <c:pt idx="981">
                  <c:v>38692</c:v>
                </c:pt>
                <c:pt idx="982">
                  <c:v>38693</c:v>
                </c:pt>
                <c:pt idx="983">
                  <c:v>38693</c:v>
                </c:pt>
                <c:pt idx="984">
                  <c:v>38694</c:v>
                </c:pt>
                <c:pt idx="985">
                  <c:v>38695</c:v>
                </c:pt>
                <c:pt idx="986">
                  <c:v>38696</c:v>
                </c:pt>
                <c:pt idx="987">
                  <c:v>38697</c:v>
                </c:pt>
                <c:pt idx="988">
                  <c:v>38698</c:v>
                </c:pt>
                <c:pt idx="989">
                  <c:v>38699</c:v>
                </c:pt>
                <c:pt idx="990">
                  <c:v>38700</c:v>
                </c:pt>
                <c:pt idx="991">
                  <c:v>38701</c:v>
                </c:pt>
                <c:pt idx="992">
                  <c:v>38702</c:v>
                </c:pt>
                <c:pt idx="993">
                  <c:v>38703</c:v>
                </c:pt>
                <c:pt idx="994">
                  <c:v>38704</c:v>
                </c:pt>
                <c:pt idx="995">
                  <c:v>38705</c:v>
                </c:pt>
                <c:pt idx="996">
                  <c:v>38705</c:v>
                </c:pt>
                <c:pt idx="997">
                  <c:v>38706</c:v>
                </c:pt>
                <c:pt idx="998">
                  <c:v>38707</c:v>
                </c:pt>
                <c:pt idx="999">
                  <c:v>38708</c:v>
                </c:pt>
              </c:numCache>
            </c:numRef>
          </c:val>
          <c:smooth val="0"/>
          <c:extLst>
            <c:ext xmlns:c16="http://schemas.microsoft.com/office/drawing/2014/chart" uri="{C3380CC4-5D6E-409C-BE32-E72D297353CC}">
              <c16:uniqueId val="{00000001-B977-4C8D-8C1E-9D9524DDD3CB}"/>
            </c:ext>
          </c:extLst>
        </c:ser>
        <c:ser>
          <c:idx val="2"/>
          <c:order val="2"/>
          <c:tx>
            <c:strRef>
              <c:f>'50%'!$E$1</c:f>
              <c:strCache>
                <c:ptCount val="1"/>
                <c:pt idx="0">
                  <c:v>65%</c:v>
                </c:pt>
              </c:strCache>
            </c:strRef>
          </c:tx>
          <c:spPr>
            <a:ln w="28575" cap="rnd">
              <a:solidFill>
                <a:schemeClr val="accent3"/>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E$2:$E$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3</c:v>
                </c:pt>
                <c:pt idx="319">
                  <c:v>36630</c:v>
                </c:pt>
                <c:pt idx="320">
                  <c:v>36759</c:v>
                </c:pt>
                <c:pt idx="321">
                  <c:v>36879</c:v>
                </c:pt>
                <c:pt idx="322">
                  <c:v>36991</c:v>
                </c:pt>
                <c:pt idx="323">
                  <c:v>37096</c:v>
                </c:pt>
                <c:pt idx="324">
                  <c:v>37191</c:v>
                </c:pt>
                <c:pt idx="325">
                  <c:v>37279</c:v>
                </c:pt>
                <c:pt idx="326">
                  <c:v>37359</c:v>
                </c:pt>
                <c:pt idx="327">
                  <c:v>37431</c:v>
                </c:pt>
                <c:pt idx="328">
                  <c:v>37496</c:v>
                </c:pt>
                <c:pt idx="329">
                  <c:v>37552</c:v>
                </c:pt>
                <c:pt idx="330">
                  <c:v>37603</c:v>
                </c:pt>
                <c:pt idx="331">
                  <c:v>37649</c:v>
                </c:pt>
                <c:pt idx="332">
                  <c:v>37693</c:v>
                </c:pt>
                <c:pt idx="333">
                  <c:v>37732</c:v>
                </c:pt>
                <c:pt idx="334">
                  <c:v>37767</c:v>
                </c:pt>
                <c:pt idx="335">
                  <c:v>37800</c:v>
                </c:pt>
                <c:pt idx="336">
                  <c:v>37829</c:v>
                </c:pt>
                <c:pt idx="337">
                  <c:v>37856</c:v>
                </c:pt>
                <c:pt idx="338">
                  <c:v>37883</c:v>
                </c:pt>
                <c:pt idx="339">
                  <c:v>37908</c:v>
                </c:pt>
                <c:pt idx="340">
                  <c:v>37931</c:v>
                </c:pt>
                <c:pt idx="341">
                  <c:v>37952</c:v>
                </c:pt>
                <c:pt idx="342">
                  <c:v>37972</c:v>
                </c:pt>
                <c:pt idx="343">
                  <c:v>37990</c:v>
                </c:pt>
                <c:pt idx="344">
                  <c:v>38007</c:v>
                </c:pt>
                <c:pt idx="345">
                  <c:v>38022</c:v>
                </c:pt>
                <c:pt idx="346">
                  <c:v>38037</c:v>
                </c:pt>
                <c:pt idx="347">
                  <c:v>38050</c:v>
                </c:pt>
                <c:pt idx="348">
                  <c:v>38063</c:v>
                </c:pt>
                <c:pt idx="349">
                  <c:v>38075</c:v>
                </c:pt>
                <c:pt idx="350">
                  <c:v>38086</c:v>
                </c:pt>
                <c:pt idx="351">
                  <c:v>38097</c:v>
                </c:pt>
                <c:pt idx="352">
                  <c:v>38106</c:v>
                </c:pt>
                <c:pt idx="353">
                  <c:v>38115</c:v>
                </c:pt>
                <c:pt idx="354">
                  <c:v>38123</c:v>
                </c:pt>
                <c:pt idx="355">
                  <c:v>38130</c:v>
                </c:pt>
                <c:pt idx="356">
                  <c:v>38138</c:v>
                </c:pt>
                <c:pt idx="357">
                  <c:v>38145</c:v>
                </c:pt>
                <c:pt idx="358">
                  <c:v>38151</c:v>
                </c:pt>
                <c:pt idx="359">
                  <c:v>38157</c:v>
                </c:pt>
                <c:pt idx="360">
                  <c:v>38163</c:v>
                </c:pt>
                <c:pt idx="361">
                  <c:v>38168</c:v>
                </c:pt>
                <c:pt idx="362">
                  <c:v>38173</c:v>
                </c:pt>
                <c:pt idx="363">
                  <c:v>38178</c:v>
                </c:pt>
                <c:pt idx="364">
                  <c:v>38182</c:v>
                </c:pt>
                <c:pt idx="365">
                  <c:v>38186</c:v>
                </c:pt>
                <c:pt idx="366">
                  <c:v>38190</c:v>
                </c:pt>
                <c:pt idx="367">
                  <c:v>38194</c:v>
                </c:pt>
                <c:pt idx="368">
                  <c:v>38197</c:v>
                </c:pt>
                <c:pt idx="369">
                  <c:v>38200</c:v>
                </c:pt>
                <c:pt idx="370">
                  <c:v>38204</c:v>
                </c:pt>
                <c:pt idx="371">
                  <c:v>38207</c:v>
                </c:pt>
                <c:pt idx="372">
                  <c:v>38210</c:v>
                </c:pt>
                <c:pt idx="373">
                  <c:v>38212</c:v>
                </c:pt>
                <c:pt idx="374">
                  <c:v>38215</c:v>
                </c:pt>
                <c:pt idx="375">
                  <c:v>38217</c:v>
                </c:pt>
                <c:pt idx="376">
                  <c:v>38220</c:v>
                </c:pt>
                <c:pt idx="377">
                  <c:v>38222</c:v>
                </c:pt>
                <c:pt idx="378">
                  <c:v>38224</c:v>
                </c:pt>
                <c:pt idx="379">
                  <c:v>38227</c:v>
                </c:pt>
                <c:pt idx="380">
                  <c:v>38229</c:v>
                </c:pt>
                <c:pt idx="381">
                  <c:v>38231</c:v>
                </c:pt>
                <c:pt idx="382">
                  <c:v>38233</c:v>
                </c:pt>
                <c:pt idx="383">
                  <c:v>38234</c:v>
                </c:pt>
                <c:pt idx="384">
                  <c:v>38236</c:v>
                </c:pt>
                <c:pt idx="385">
                  <c:v>38238</c:v>
                </c:pt>
                <c:pt idx="386">
                  <c:v>38240</c:v>
                </c:pt>
                <c:pt idx="387">
                  <c:v>38241</c:v>
                </c:pt>
                <c:pt idx="388">
                  <c:v>38243</c:v>
                </c:pt>
                <c:pt idx="389">
                  <c:v>38245</c:v>
                </c:pt>
                <c:pt idx="390">
                  <c:v>38246</c:v>
                </c:pt>
                <c:pt idx="391">
                  <c:v>38247</c:v>
                </c:pt>
                <c:pt idx="392">
                  <c:v>38249</c:v>
                </c:pt>
                <c:pt idx="393">
                  <c:v>38250</c:v>
                </c:pt>
                <c:pt idx="394">
                  <c:v>38252</c:v>
                </c:pt>
                <c:pt idx="395">
                  <c:v>38253</c:v>
                </c:pt>
                <c:pt idx="396">
                  <c:v>38254</c:v>
                </c:pt>
                <c:pt idx="397">
                  <c:v>38256</c:v>
                </c:pt>
                <c:pt idx="398">
                  <c:v>38257</c:v>
                </c:pt>
                <c:pt idx="399">
                  <c:v>38258</c:v>
                </c:pt>
                <c:pt idx="400">
                  <c:v>38260</c:v>
                </c:pt>
                <c:pt idx="401">
                  <c:v>38261</c:v>
                </c:pt>
                <c:pt idx="402">
                  <c:v>38262</c:v>
                </c:pt>
                <c:pt idx="403">
                  <c:v>38263</c:v>
                </c:pt>
                <c:pt idx="404">
                  <c:v>38265</c:v>
                </c:pt>
                <c:pt idx="405">
                  <c:v>38266</c:v>
                </c:pt>
                <c:pt idx="406">
                  <c:v>38267</c:v>
                </c:pt>
                <c:pt idx="407">
                  <c:v>38268</c:v>
                </c:pt>
                <c:pt idx="408">
                  <c:v>38269</c:v>
                </c:pt>
                <c:pt idx="409">
                  <c:v>38271</c:v>
                </c:pt>
                <c:pt idx="410">
                  <c:v>38272</c:v>
                </c:pt>
                <c:pt idx="411">
                  <c:v>38273</c:v>
                </c:pt>
                <c:pt idx="412">
                  <c:v>38274</c:v>
                </c:pt>
                <c:pt idx="413">
                  <c:v>38275</c:v>
                </c:pt>
                <c:pt idx="414">
                  <c:v>38276</c:v>
                </c:pt>
                <c:pt idx="415">
                  <c:v>38278</c:v>
                </c:pt>
                <c:pt idx="416">
                  <c:v>38279</c:v>
                </c:pt>
                <c:pt idx="417">
                  <c:v>38280</c:v>
                </c:pt>
                <c:pt idx="418">
                  <c:v>38281</c:v>
                </c:pt>
                <c:pt idx="419">
                  <c:v>38282</c:v>
                </c:pt>
                <c:pt idx="420">
                  <c:v>38283</c:v>
                </c:pt>
                <c:pt idx="421">
                  <c:v>38284</c:v>
                </c:pt>
                <c:pt idx="422">
                  <c:v>38286</c:v>
                </c:pt>
                <c:pt idx="423">
                  <c:v>38287</c:v>
                </c:pt>
                <c:pt idx="424">
                  <c:v>38288</c:v>
                </c:pt>
                <c:pt idx="425">
                  <c:v>38289</c:v>
                </c:pt>
                <c:pt idx="426">
                  <c:v>38291</c:v>
                </c:pt>
                <c:pt idx="427">
                  <c:v>38292</c:v>
                </c:pt>
                <c:pt idx="428">
                  <c:v>38293</c:v>
                </c:pt>
                <c:pt idx="429">
                  <c:v>38294</c:v>
                </c:pt>
                <c:pt idx="430">
                  <c:v>38295</c:v>
                </c:pt>
                <c:pt idx="431">
                  <c:v>38297</c:v>
                </c:pt>
                <c:pt idx="432">
                  <c:v>38298</c:v>
                </c:pt>
                <c:pt idx="433">
                  <c:v>38299</c:v>
                </c:pt>
                <c:pt idx="434">
                  <c:v>38300</c:v>
                </c:pt>
                <c:pt idx="435">
                  <c:v>38301</c:v>
                </c:pt>
                <c:pt idx="436">
                  <c:v>38302</c:v>
                </c:pt>
                <c:pt idx="437">
                  <c:v>38303</c:v>
                </c:pt>
                <c:pt idx="438">
                  <c:v>38304</c:v>
                </c:pt>
                <c:pt idx="439">
                  <c:v>38305</c:v>
                </c:pt>
                <c:pt idx="440">
                  <c:v>38306</c:v>
                </c:pt>
                <c:pt idx="441">
                  <c:v>38308</c:v>
                </c:pt>
                <c:pt idx="442">
                  <c:v>38309</c:v>
                </c:pt>
                <c:pt idx="443">
                  <c:v>38310</c:v>
                </c:pt>
                <c:pt idx="444">
                  <c:v>38311</c:v>
                </c:pt>
                <c:pt idx="445">
                  <c:v>38312</c:v>
                </c:pt>
                <c:pt idx="446">
                  <c:v>38313</c:v>
                </c:pt>
                <c:pt idx="447">
                  <c:v>38314</c:v>
                </c:pt>
                <c:pt idx="448">
                  <c:v>38315</c:v>
                </c:pt>
                <c:pt idx="449">
                  <c:v>38316</c:v>
                </c:pt>
                <c:pt idx="450">
                  <c:v>38317</c:v>
                </c:pt>
                <c:pt idx="451">
                  <c:v>38318</c:v>
                </c:pt>
                <c:pt idx="452">
                  <c:v>38320</c:v>
                </c:pt>
                <c:pt idx="453">
                  <c:v>38320</c:v>
                </c:pt>
                <c:pt idx="454">
                  <c:v>38322</c:v>
                </c:pt>
                <c:pt idx="455">
                  <c:v>38323</c:v>
                </c:pt>
                <c:pt idx="456">
                  <c:v>38324</c:v>
                </c:pt>
                <c:pt idx="457">
                  <c:v>38325</c:v>
                </c:pt>
                <c:pt idx="458">
                  <c:v>38326</c:v>
                </c:pt>
                <c:pt idx="459">
                  <c:v>38327</c:v>
                </c:pt>
                <c:pt idx="460">
                  <c:v>38328</c:v>
                </c:pt>
                <c:pt idx="461">
                  <c:v>38330</c:v>
                </c:pt>
                <c:pt idx="462">
                  <c:v>38331</c:v>
                </c:pt>
                <c:pt idx="463">
                  <c:v>38332</c:v>
                </c:pt>
                <c:pt idx="464">
                  <c:v>38333</c:v>
                </c:pt>
                <c:pt idx="465">
                  <c:v>38334</c:v>
                </c:pt>
                <c:pt idx="466">
                  <c:v>38335</c:v>
                </c:pt>
                <c:pt idx="467">
                  <c:v>38336</c:v>
                </c:pt>
                <c:pt idx="468">
                  <c:v>38337</c:v>
                </c:pt>
                <c:pt idx="469">
                  <c:v>38338</c:v>
                </c:pt>
                <c:pt idx="470">
                  <c:v>38339</c:v>
                </c:pt>
                <c:pt idx="471">
                  <c:v>38341</c:v>
                </c:pt>
                <c:pt idx="472">
                  <c:v>38342</c:v>
                </c:pt>
                <c:pt idx="473">
                  <c:v>38343</c:v>
                </c:pt>
                <c:pt idx="474">
                  <c:v>38344</c:v>
                </c:pt>
                <c:pt idx="475">
                  <c:v>38345</c:v>
                </c:pt>
                <c:pt idx="476">
                  <c:v>38346</c:v>
                </c:pt>
                <c:pt idx="477">
                  <c:v>38347</c:v>
                </c:pt>
                <c:pt idx="478">
                  <c:v>38348</c:v>
                </c:pt>
                <c:pt idx="479">
                  <c:v>38349</c:v>
                </c:pt>
                <c:pt idx="480">
                  <c:v>38350</c:v>
                </c:pt>
                <c:pt idx="481">
                  <c:v>38351</c:v>
                </c:pt>
                <c:pt idx="482">
                  <c:v>38352</c:v>
                </c:pt>
                <c:pt idx="483">
                  <c:v>38353</c:v>
                </c:pt>
                <c:pt idx="484">
                  <c:v>38354</c:v>
                </c:pt>
                <c:pt idx="485">
                  <c:v>38355</c:v>
                </c:pt>
                <c:pt idx="486">
                  <c:v>38356</c:v>
                </c:pt>
                <c:pt idx="487">
                  <c:v>38358</c:v>
                </c:pt>
                <c:pt idx="488">
                  <c:v>38359</c:v>
                </c:pt>
                <c:pt idx="489">
                  <c:v>38360</c:v>
                </c:pt>
                <c:pt idx="490">
                  <c:v>38361</c:v>
                </c:pt>
                <c:pt idx="491">
                  <c:v>38362</c:v>
                </c:pt>
                <c:pt idx="492">
                  <c:v>38363</c:v>
                </c:pt>
                <c:pt idx="493">
                  <c:v>38364</c:v>
                </c:pt>
                <c:pt idx="494">
                  <c:v>38365</c:v>
                </c:pt>
                <c:pt idx="495">
                  <c:v>38367</c:v>
                </c:pt>
                <c:pt idx="496">
                  <c:v>38368</c:v>
                </c:pt>
                <c:pt idx="497">
                  <c:v>38369</c:v>
                </c:pt>
                <c:pt idx="498">
                  <c:v>38370</c:v>
                </c:pt>
                <c:pt idx="499">
                  <c:v>38371</c:v>
                </c:pt>
                <c:pt idx="500">
                  <c:v>38372</c:v>
                </c:pt>
                <c:pt idx="501">
                  <c:v>38373</c:v>
                </c:pt>
                <c:pt idx="502">
                  <c:v>38375</c:v>
                </c:pt>
                <c:pt idx="503">
                  <c:v>38376</c:v>
                </c:pt>
                <c:pt idx="504">
                  <c:v>38377</c:v>
                </c:pt>
                <c:pt idx="505">
                  <c:v>38378</c:v>
                </c:pt>
                <c:pt idx="506">
                  <c:v>38379</c:v>
                </c:pt>
                <c:pt idx="507">
                  <c:v>38380</c:v>
                </c:pt>
                <c:pt idx="508">
                  <c:v>38381</c:v>
                </c:pt>
                <c:pt idx="509">
                  <c:v>38382</c:v>
                </c:pt>
                <c:pt idx="510">
                  <c:v>38383</c:v>
                </c:pt>
                <c:pt idx="511">
                  <c:v>38385</c:v>
                </c:pt>
                <c:pt idx="512">
                  <c:v>38386</c:v>
                </c:pt>
                <c:pt idx="513">
                  <c:v>38387</c:v>
                </c:pt>
                <c:pt idx="514">
                  <c:v>38388</c:v>
                </c:pt>
                <c:pt idx="515">
                  <c:v>38389</c:v>
                </c:pt>
                <c:pt idx="516">
                  <c:v>38390</c:v>
                </c:pt>
                <c:pt idx="517">
                  <c:v>38391</c:v>
                </c:pt>
                <c:pt idx="518">
                  <c:v>38392</c:v>
                </c:pt>
                <c:pt idx="519">
                  <c:v>38394</c:v>
                </c:pt>
                <c:pt idx="520">
                  <c:v>38395</c:v>
                </c:pt>
                <c:pt idx="521">
                  <c:v>38396</c:v>
                </c:pt>
                <c:pt idx="522">
                  <c:v>38397</c:v>
                </c:pt>
                <c:pt idx="523">
                  <c:v>38398</c:v>
                </c:pt>
                <c:pt idx="524">
                  <c:v>38399</c:v>
                </c:pt>
                <c:pt idx="525">
                  <c:v>38400</c:v>
                </c:pt>
                <c:pt idx="526">
                  <c:v>38401</c:v>
                </c:pt>
                <c:pt idx="527">
                  <c:v>38402</c:v>
                </c:pt>
                <c:pt idx="528">
                  <c:v>38403</c:v>
                </c:pt>
                <c:pt idx="529">
                  <c:v>38404</c:v>
                </c:pt>
                <c:pt idx="530">
                  <c:v>38406</c:v>
                </c:pt>
                <c:pt idx="531">
                  <c:v>38407</c:v>
                </c:pt>
                <c:pt idx="532">
                  <c:v>38408</c:v>
                </c:pt>
                <c:pt idx="533">
                  <c:v>38409</c:v>
                </c:pt>
                <c:pt idx="534">
                  <c:v>38410</c:v>
                </c:pt>
                <c:pt idx="535">
                  <c:v>38411</c:v>
                </c:pt>
                <c:pt idx="536">
                  <c:v>38412</c:v>
                </c:pt>
                <c:pt idx="537">
                  <c:v>38414</c:v>
                </c:pt>
                <c:pt idx="538">
                  <c:v>38415</c:v>
                </c:pt>
                <c:pt idx="539">
                  <c:v>38416</c:v>
                </c:pt>
                <c:pt idx="540">
                  <c:v>38417</c:v>
                </c:pt>
                <c:pt idx="541">
                  <c:v>38418</c:v>
                </c:pt>
                <c:pt idx="542">
                  <c:v>38419</c:v>
                </c:pt>
                <c:pt idx="543">
                  <c:v>38420</c:v>
                </c:pt>
                <c:pt idx="544">
                  <c:v>38421</c:v>
                </c:pt>
                <c:pt idx="545">
                  <c:v>38422</c:v>
                </c:pt>
                <c:pt idx="546">
                  <c:v>38424</c:v>
                </c:pt>
                <c:pt idx="547">
                  <c:v>38425</c:v>
                </c:pt>
                <c:pt idx="548">
                  <c:v>38426</c:v>
                </c:pt>
                <c:pt idx="549">
                  <c:v>38427</c:v>
                </c:pt>
                <c:pt idx="550">
                  <c:v>38428</c:v>
                </c:pt>
                <c:pt idx="551">
                  <c:v>38429</c:v>
                </c:pt>
                <c:pt idx="552">
                  <c:v>38430</c:v>
                </c:pt>
                <c:pt idx="553">
                  <c:v>38431</c:v>
                </c:pt>
                <c:pt idx="554">
                  <c:v>38433</c:v>
                </c:pt>
                <c:pt idx="555">
                  <c:v>38434</c:v>
                </c:pt>
                <c:pt idx="556">
                  <c:v>38435</c:v>
                </c:pt>
                <c:pt idx="557">
                  <c:v>38436</c:v>
                </c:pt>
                <c:pt idx="558">
                  <c:v>38437</c:v>
                </c:pt>
                <c:pt idx="559">
                  <c:v>38438</c:v>
                </c:pt>
                <c:pt idx="560">
                  <c:v>38439</c:v>
                </c:pt>
                <c:pt idx="561">
                  <c:v>38440</c:v>
                </c:pt>
                <c:pt idx="562">
                  <c:v>38441</c:v>
                </c:pt>
                <c:pt idx="563">
                  <c:v>38442</c:v>
                </c:pt>
                <c:pt idx="564">
                  <c:v>38443</c:v>
                </c:pt>
                <c:pt idx="565">
                  <c:v>38444</c:v>
                </c:pt>
                <c:pt idx="566">
                  <c:v>38445</c:v>
                </c:pt>
                <c:pt idx="567">
                  <c:v>38447</c:v>
                </c:pt>
                <c:pt idx="568">
                  <c:v>38448</c:v>
                </c:pt>
                <c:pt idx="569">
                  <c:v>38449</c:v>
                </c:pt>
                <c:pt idx="570">
                  <c:v>38450</c:v>
                </c:pt>
                <c:pt idx="571">
                  <c:v>38451</c:v>
                </c:pt>
                <c:pt idx="572">
                  <c:v>38452</c:v>
                </c:pt>
                <c:pt idx="573">
                  <c:v>38453</c:v>
                </c:pt>
                <c:pt idx="574">
                  <c:v>38455</c:v>
                </c:pt>
                <c:pt idx="575">
                  <c:v>38456</c:v>
                </c:pt>
                <c:pt idx="576">
                  <c:v>38457</c:v>
                </c:pt>
                <c:pt idx="577">
                  <c:v>38458</c:v>
                </c:pt>
                <c:pt idx="578">
                  <c:v>38459</c:v>
                </c:pt>
                <c:pt idx="579">
                  <c:v>38460</c:v>
                </c:pt>
                <c:pt idx="580">
                  <c:v>38461</c:v>
                </c:pt>
                <c:pt idx="581">
                  <c:v>38462</c:v>
                </c:pt>
                <c:pt idx="582">
                  <c:v>38464</c:v>
                </c:pt>
                <c:pt idx="583">
                  <c:v>38465</c:v>
                </c:pt>
                <c:pt idx="584">
                  <c:v>38466</c:v>
                </c:pt>
                <c:pt idx="585">
                  <c:v>38467</c:v>
                </c:pt>
                <c:pt idx="586">
                  <c:v>38468</c:v>
                </c:pt>
                <c:pt idx="587">
                  <c:v>38469</c:v>
                </c:pt>
                <c:pt idx="588">
                  <c:v>38470</c:v>
                </c:pt>
                <c:pt idx="589">
                  <c:v>38472</c:v>
                </c:pt>
                <c:pt idx="590">
                  <c:v>38473</c:v>
                </c:pt>
                <c:pt idx="591">
                  <c:v>38474</c:v>
                </c:pt>
                <c:pt idx="592">
                  <c:v>38475</c:v>
                </c:pt>
                <c:pt idx="593">
                  <c:v>38476</c:v>
                </c:pt>
                <c:pt idx="594">
                  <c:v>38477</c:v>
                </c:pt>
                <c:pt idx="595">
                  <c:v>38478</c:v>
                </c:pt>
                <c:pt idx="596">
                  <c:v>38480</c:v>
                </c:pt>
                <c:pt idx="597">
                  <c:v>38481</c:v>
                </c:pt>
                <c:pt idx="598">
                  <c:v>38482</c:v>
                </c:pt>
                <c:pt idx="599">
                  <c:v>38483</c:v>
                </c:pt>
                <c:pt idx="600">
                  <c:v>38484</c:v>
                </c:pt>
                <c:pt idx="601">
                  <c:v>38485</c:v>
                </c:pt>
                <c:pt idx="602">
                  <c:v>38486</c:v>
                </c:pt>
                <c:pt idx="603">
                  <c:v>38487</c:v>
                </c:pt>
                <c:pt idx="604">
                  <c:v>38489</c:v>
                </c:pt>
                <c:pt idx="605">
                  <c:v>38490</c:v>
                </c:pt>
                <c:pt idx="606">
                  <c:v>38491</c:v>
                </c:pt>
                <c:pt idx="607">
                  <c:v>38492</c:v>
                </c:pt>
                <c:pt idx="608">
                  <c:v>38493</c:v>
                </c:pt>
                <c:pt idx="609">
                  <c:v>38494</c:v>
                </c:pt>
                <c:pt idx="610">
                  <c:v>38496</c:v>
                </c:pt>
                <c:pt idx="611">
                  <c:v>38497</c:v>
                </c:pt>
                <c:pt idx="612">
                  <c:v>38498</c:v>
                </c:pt>
                <c:pt idx="613">
                  <c:v>38499</c:v>
                </c:pt>
                <c:pt idx="614">
                  <c:v>38501</c:v>
                </c:pt>
                <c:pt idx="615">
                  <c:v>38502</c:v>
                </c:pt>
                <c:pt idx="616">
                  <c:v>38503</c:v>
                </c:pt>
                <c:pt idx="617">
                  <c:v>38504</c:v>
                </c:pt>
                <c:pt idx="618">
                  <c:v>38505</c:v>
                </c:pt>
                <c:pt idx="619">
                  <c:v>38506</c:v>
                </c:pt>
                <c:pt idx="620">
                  <c:v>38507</c:v>
                </c:pt>
                <c:pt idx="621">
                  <c:v>38508</c:v>
                </c:pt>
                <c:pt idx="622">
                  <c:v>38510</c:v>
                </c:pt>
                <c:pt idx="623">
                  <c:v>38511</c:v>
                </c:pt>
                <c:pt idx="624">
                  <c:v>38512</c:v>
                </c:pt>
                <c:pt idx="625">
                  <c:v>38513</c:v>
                </c:pt>
                <c:pt idx="626">
                  <c:v>38514</c:v>
                </c:pt>
                <c:pt idx="627">
                  <c:v>38515</c:v>
                </c:pt>
                <c:pt idx="628">
                  <c:v>38516</c:v>
                </c:pt>
                <c:pt idx="629">
                  <c:v>38518</c:v>
                </c:pt>
                <c:pt idx="630">
                  <c:v>38519</c:v>
                </c:pt>
                <c:pt idx="631">
                  <c:v>38520</c:v>
                </c:pt>
                <c:pt idx="632">
                  <c:v>38521</c:v>
                </c:pt>
                <c:pt idx="633">
                  <c:v>38522</c:v>
                </c:pt>
                <c:pt idx="634">
                  <c:v>38523</c:v>
                </c:pt>
                <c:pt idx="635">
                  <c:v>38525</c:v>
                </c:pt>
                <c:pt idx="636">
                  <c:v>38526</c:v>
                </c:pt>
                <c:pt idx="637">
                  <c:v>38527</c:v>
                </c:pt>
                <c:pt idx="638">
                  <c:v>38528</c:v>
                </c:pt>
                <c:pt idx="639">
                  <c:v>38529</c:v>
                </c:pt>
                <c:pt idx="640">
                  <c:v>38531</c:v>
                </c:pt>
                <c:pt idx="641">
                  <c:v>38532</c:v>
                </c:pt>
                <c:pt idx="642">
                  <c:v>38533</c:v>
                </c:pt>
                <c:pt idx="643">
                  <c:v>38534</c:v>
                </c:pt>
                <c:pt idx="644">
                  <c:v>38535</c:v>
                </c:pt>
                <c:pt idx="645">
                  <c:v>38537</c:v>
                </c:pt>
                <c:pt idx="646">
                  <c:v>38538</c:v>
                </c:pt>
                <c:pt idx="647">
                  <c:v>38539</c:v>
                </c:pt>
                <c:pt idx="648">
                  <c:v>38540</c:v>
                </c:pt>
                <c:pt idx="649">
                  <c:v>38541</c:v>
                </c:pt>
                <c:pt idx="650">
                  <c:v>38542</c:v>
                </c:pt>
                <c:pt idx="651">
                  <c:v>38544</c:v>
                </c:pt>
                <c:pt idx="652">
                  <c:v>38545</c:v>
                </c:pt>
                <c:pt idx="653">
                  <c:v>38546</c:v>
                </c:pt>
                <c:pt idx="654">
                  <c:v>38547</c:v>
                </c:pt>
                <c:pt idx="655">
                  <c:v>38548</c:v>
                </c:pt>
                <c:pt idx="656">
                  <c:v>38549</c:v>
                </c:pt>
                <c:pt idx="657">
                  <c:v>38550</c:v>
                </c:pt>
                <c:pt idx="658">
                  <c:v>38551</c:v>
                </c:pt>
                <c:pt idx="659">
                  <c:v>38552</c:v>
                </c:pt>
                <c:pt idx="660">
                  <c:v>38553</c:v>
                </c:pt>
                <c:pt idx="661">
                  <c:v>38554</c:v>
                </c:pt>
                <c:pt idx="662">
                  <c:v>38555</c:v>
                </c:pt>
                <c:pt idx="663">
                  <c:v>38556</c:v>
                </c:pt>
                <c:pt idx="664">
                  <c:v>38557</c:v>
                </c:pt>
                <c:pt idx="665">
                  <c:v>38559</c:v>
                </c:pt>
                <c:pt idx="666">
                  <c:v>38560</c:v>
                </c:pt>
                <c:pt idx="667">
                  <c:v>38561</c:v>
                </c:pt>
                <c:pt idx="668">
                  <c:v>38562</c:v>
                </c:pt>
                <c:pt idx="669">
                  <c:v>38563</c:v>
                </c:pt>
                <c:pt idx="670">
                  <c:v>38564</c:v>
                </c:pt>
                <c:pt idx="671">
                  <c:v>38565</c:v>
                </c:pt>
                <c:pt idx="672">
                  <c:v>38566</c:v>
                </c:pt>
                <c:pt idx="673">
                  <c:v>38567</c:v>
                </c:pt>
                <c:pt idx="674">
                  <c:v>38569</c:v>
                </c:pt>
                <c:pt idx="675">
                  <c:v>38570</c:v>
                </c:pt>
                <c:pt idx="676">
                  <c:v>38571</c:v>
                </c:pt>
                <c:pt idx="677">
                  <c:v>38572</c:v>
                </c:pt>
                <c:pt idx="678">
                  <c:v>38573</c:v>
                </c:pt>
                <c:pt idx="679">
                  <c:v>38574</c:v>
                </c:pt>
                <c:pt idx="680">
                  <c:v>38575</c:v>
                </c:pt>
                <c:pt idx="681">
                  <c:v>38576</c:v>
                </c:pt>
                <c:pt idx="682">
                  <c:v>38577</c:v>
                </c:pt>
                <c:pt idx="683">
                  <c:v>38578</c:v>
                </c:pt>
                <c:pt idx="684">
                  <c:v>38579</c:v>
                </c:pt>
                <c:pt idx="685">
                  <c:v>38580</c:v>
                </c:pt>
                <c:pt idx="686">
                  <c:v>38581</c:v>
                </c:pt>
                <c:pt idx="687">
                  <c:v>38582</c:v>
                </c:pt>
                <c:pt idx="688">
                  <c:v>38583</c:v>
                </c:pt>
                <c:pt idx="689">
                  <c:v>38584</c:v>
                </c:pt>
                <c:pt idx="690">
                  <c:v>38585</c:v>
                </c:pt>
                <c:pt idx="691">
                  <c:v>38586</c:v>
                </c:pt>
                <c:pt idx="692">
                  <c:v>38587</c:v>
                </c:pt>
                <c:pt idx="693">
                  <c:v>38588</c:v>
                </c:pt>
                <c:pt idx="694">
                  <c:v>38590</c:v>
                </c:pt>
                <c:pt idx="695">
                  <c:v>38591</c:v>
                </c:pt>
                <c:pt idx="696">
                  <c:v>38592</c:v>
                </c:pt>
                <c:pt idx="697">
                  <c:v>38593</c:v>
                </c:pt>
                <c:pt idx="698">
                  <c:v>38594</c:v>
                </c:pt>
                <c:pt idx="699">
                  <c:v>38595</c:v>
                </c:pt>
                <c:pt idx="700">
                  <c:v>38596</c:v>
                </c:pt>
                <c:pt idx="701">
                  <c:v>38598</c:v>
                </c:pt>
                <c:pt idx="702">
                  <c:v>38599</c:v>
                </c:pt>
                <c:pt idx="703">
                  <c:v>38600</c:v>
                </c:pt>
                <c:pt idx="704">
                  <c:v>38601</c:v>
                </c:pt>
                <c:pt idx="705">
                  <c:v>38602</c:v>
                </c:pt>
                <c:pt idx="706">
                  <c:v>38603</c:v>
                </c:pt>
                <c:pt idx="707">
                  <c:v>38604</c:v>
                </c:pt>
                <c:pt idx="708">
                  <c:v>38605</c:v>
                </c:pt>
                <c:pt idx="709">
                  <c:v>38607</c:v>
                </c:pt>
                <c:pt idx="710">
                  <c:v>38608</c:v>
                </c:pt>
                <c:pt idx="711">
                  <c:v>38609</c:v>
                </c:pt>
                <c:pt idx="712">
                  <c:v>38610</c:v>
                </c:pt>
                <c:pt idx="713">
                  <c:v>38611</c:v>
                </c:pt>
                <c:pt idx="714">
                  <c:v>38612</c:v>
                </c:pt>
                <c:pt idx="715">
                  <c:v>38613</c:v>
                </c:pt>
                <c:pt idx="716">
                  <c:v>38614</c:v>
                </c:pt>
                <c:pt idx="717">
                  <c:v>38615</c:v>
                </c:pt>
                <c:pt idx="718">
                  <c:v>38617</c:v>
                </c:pt>
                <c:pt idx="719">
                  <c:v>38618</c:v>
                </c:pt>
                <c:pt idx="720">
                  <c:v>38619</c:v>
                </c:pt>
                <c:pt idx="721">
                  <c:v>38619</c:v>
                </c:pt>
                <c:pt idx="722">
                  <c:v>38620</c:v>
                </c:pt>
                <c:pt idx="723">
                  <c:v>38621</c:v>
                </c:pt>
                <c:pt idx="724">
                  <c:v>38623</c:v>
                </c:pt>
                <c:pt idx="725">
                  <c:v>38624</c:v>
                </c:pt>
                <c:pt idx="726">
                  <c:v>38625</c:v>
                </c:pt>
                <c:pt idx="727">
                  <c:v>38626</c:v>
                </c:pt>
                <c:pt idx="728">
                  <c:v>38627</c:v>
                </c:pt>
                <c:pt idx="729">
                  <c:v>38628</c:v>
                </c:pt>
                <c:pt idx="730">
                  <c:v>38629</c:v>
                </c:pt>
                <c:pt idx="731">
                  <c:v>38630</c:v>
                </c:pt>
                <c:pt idx="732">
                  <c:v>38631</c:v>
                </c:pt>
                <c:pt idx="733">
                  <c:v>38632</c:v>
                </c:pt>
                <c:pt idx="734">
                  <c:v>38633</c:v>
                </c:pt>
                <c:pt idx="735">
                  <c:v>38634</c:v>
                </c:pt>
                <c:pt idx="736">
                  <c:v>38635</c:v>
                </c:pt>
                <c:pt idx="737">
                  <c:v>38636</c:v>
                </c:pt>
                <c:pt idx="738">
                  <c:v>38637</c:v>
                </c:pt>
                <c:pt idx="739">
                  <c:v>38638</c:v>
                </c:pt>
                <c:pt idx="740">
                  <c:v>38639</c:v>
                </c:pt>
                <c:pt idx="741">
                  <c:v>38641</c:v>
                </c:pt>
                <c:pt idx="742">
                  <c:v>38642</c:v>
                </c:pt>
                <c:pt idx="743">
                  <c:v>38642</c:v>
                </c:pt>
                <c:pt idx="744">
                  <c:v>38644</c:v>
                </c:pt>
                <c:pt idx="745">
                  <c:v>38645</c:v>
                </c:pt>
                <c:pt idx="746">
                  <c:v>38646</c:v>
                </c:pt>
                <c:pt idx="747">
                  <c:v>38647</c:v>
                </c:pt>
                <c:pt idx="748">
                  <c:v>38648</c:v>
                </c:pt>
                <c:pt idx="749">
                  <c:v>38649</c:v>
                </c:pt>
                <c:pt idx="750">
                  <c:v>38650</c:v>
                </c:pt>
                <c:pt idx="751">
                  <c:v>38652</c:v>
                </c:pt>
                <c:pt idx="752">
                  <c:v>38653</c:v>
                </c:pt>
                <c:pt idx="753">
                  <c:v>38654</c:v>
                </c:pt>
                <c:pt idx="754">
                  <c:v>38655</c:v>
                </c:pt>
                <c:pt idx="755">
                  <c:v>38656</c:v>
                </c:pt>
                <c:pt idx="756">
                  <c:v>38657</c:v>
                </c:pt>
                <c:pt idx="757">
                  <c:v>38658</c:v>
                </c:pt>
                <c:pt idx="758">
                  <c:v>38659</c:v>
                </c:pt>
                <c:pt idx="759">
                  <c:v>38660</c:v>
                </c:pt>
                <c:pt idx="760">
                  <c:v>38662</c:v>
                </c:pt>
                <c:pt idx="761">
                  <c:v>38663</c:v>
                </c:pt>
                <c:pt idx="762">
                  <c:v>38664</c:v>
                </c:pt>
                <c:pt idx="763">
                  <c:v>38665</c:v>
                </c:pt>
                <c:pt idx="764">
                  <c:v>38666</c:v>
                </c:pt>
                <c:pt idx="765">
                  <c:v>38667</c:v>
                </c:pt>
                <c:pt idx="766">
                  <c:v>38668</c:v>
                </c:pt>
                <c:pt idx="767">
                  <c:v>38669</c:v>
                </c:pt>
                <c:pt idx="768">
                  <c:v>38670</c:v>
                </c:pt>
                <c:pt idx="769">
                  <c:v>38671</c:v>
                </c:pt>
                <c:pt idx="770">
                  <c:v>38672</c:v>
                </c:pt>
                <c:pt idx="771">
                  <c:v>38674</c:v>
                </c:pt>
                <c:pt idx="772">
                  <c:v>38675</c:v>
                </c:pt>
                <c:pt idx="773">
                  <c:v>38676</c:v>
                </c:pt>
                <c:pt idx="774">
                  <c:v>38677</c:v>
                </c:pt>
                <c:pt idx="775">
                  <c:v>38678</c:v>
                </c:pt>
                <c:pt idx="776">
                  <c:v>38679</c:v>
                </c:pt>
                <c:pt idx="777">
                  <c:v>38680</c:v>
                </c:pt>
                <c:pt idx="778">
                  <c:v>38681</c:v>
                </c:pt>
                <c:pt idx="779">
                  <c:v>38682</c:v>
                </c:pt>
                <c:pt idx="780">
                  <c:v>38683</c:v>
                </c:pt>
                <c:pt idx="781">
                  <c:v>38684</c:v>
                </c:pt>
                <c:pt idx="782">
                  <c:v>38685</c:v>
                </c:pt>
                <c:pt idx="783">
                  <c:v>38686</c:v>
                </c:pt>
                <c:pt idx="784">
                  <c:v>38687</c:v>
                </c:pt>
                <c:pt idx="785">
                  <c:v>38688</c:v>
                </c:pt>
                <c:pt idx="786">
                  <c:v>38689</c:v>
                </c:pt>
                <c:pt idx="787">
                  <c:v>38690</c:v>
                </c:pt>
                <c:pt idx="788">
                  <c:v>38691</c:v>
                </c:pt>
                <c:pt idx="789">
                  <c:v>38692</c:v>
                </c:pt>
                <c:pt idx="790">
                  <c:v>38693</c:v>
                </c:pt>
                <c:pt idx="791">
                  <c:v>38694</c:v>
                </c:pt>
                <c:pt idx="792">
                  <c:v>38695</c:v>
                </c:pt>
                <c:pt idx="793">
                  <c:v>38696</c:v>
                </c:pt>
                <c:pt idx="794">
                  <c:v>38698</c:v>
                </c:pt>
                <c:pt idx="795">
                  <c:v>38699</c:v>
                </c:pt>
                <c:pt idx="796">
                  <c:v>38700</c:v>
                </c:pt>
                <c:pt idx="797">
                  <c:v>38701</c:v>
                </c:pt>
                <c:pt idx="798">
                  <c:v>38702</c:v>
                </c:pt>
                <c:pt idx="799">
                  <c:v>38703</c:v>
                </c:pt>
                <c:pt idx="800">
                  <c:v>38704</c:v>
                </c:pt>
                <c:pt idx="801">
                  <c:v>38705</c:v>
                </c:pt>
                <c:pt idx="802">
                  <c:v>38706</c:v>
                </c:pt>
                <c:pt idx="803">
                  <c:v>38707</c:v>
                </c:pt>
                <c:pt idx="804">
                  <c:v>38708</c:v>
                </c:pt>
                <c:pt idx="805">
                  <c:v>38710</c:v>
                </c:pt>
                <c:pt idx="806">
                  <c:v>38711</c:v>
                </c:pt>
                <c:pt idx="807">
                  <c:v>38712</c:v>
                </c:pt>
                <c:pt idx="808">
                  <c:v>38713</c:v>
                </c:pt>
                <c:pt idx="809">
                  <c:v>38714</c:v>
                </c:pt>
                <c:pt idx="810">
                  <c:v>38715</c:v>
                </c:pt>
                <c:pt idx="811">
                  <c:v>38716</c:v>
                </c:pt>
                <c:pt idx="812">
                  <c:v>38718</c:v>
                </c:pt>
                <c:pt idx="813">
                  <c:v>38719</c:v>
                </c:pt>
                <c:pt idx="814">
                  <c:v>38720</c:v>
                </c:pt>
                <c:pt idx="815">
                  <c:v>38721</c:v>
                </c:pt>
                <c:pt idx="816">
                  <c:v>38722</c:v>
                </c:pt>
                <c:pt idx="817">
                  <c:v>38723</c:v>
                </c:pt>
                <c:pt idx="818">
                  <c:v>38724</c:v>
                </c:pt>
                <c:pt idx="819">
                  <c:v>38725</c:v>
                </c:pt>
                <c:pt idx="820">
                  <c:v>38727</c:v>
                </c:pt>
                <c:pt idx="821">
                  <c:v>38728</c:v>
                </c:pt>
                <c:pt idx="822">
                  <c:v>38729</c:v>
                </c:pt>
                <c:pt idx="823">
                  <c:v>38730</c:v>
                </c:pt>
                <c:pt idx="824">
                  <c:v>38731</c:v>
                </c:pt>
                <c:pt idx="825">
                  <c:v>38732</c:v>
                </c:pt>
                <c:pt idx="826">
                  <c:v>38733</c:v>
                </c:pt>
                <c:pt idx="827">
                  <c:v>38734</c:v>
                </c:pt>
                <c:pt idx="828">
                  <c:v>38735</c:v>
                </c:pt>
                <c:pt idx="829">
                  <c:v>38736</c:v>
                </c:pt>
                <c:pt idx="830">
                  <c:v>38737</c:v>
                </c:pt>
                <c:pt idx="831">
                  <c:v>38738</c:v>
                </c:pt>
                <c:pt idx="832">
                  <c:v>38739</c:v>
                </c:pt>
                <c:pt idx="833">
                  <c:v>38740</c:v>
                </c:pt>
                <c:pt idx="834">
                  <c:v>38742</c:v>
                </c:pt>
                <c:pt idx="835">
                  <c:v>38743</c:v>
                </c:pt>
                <c:pt idx="836">
                  <c:v>38744</c:v>
                </c:pt>
                <c:pt idx="837">
                  <c:v>38745</c:v>
                </c:pt>
                <c:pt idx="838">
                  <c:v>38746</c:v>
                </c:pt>
                <c:pt idx="839">
                  <c:v>38747</c:v>
                </c:pt>
                <c:pt idx="840">
                  <c:v>38748</c:v>
                </c:pt>
                <c:pt idx="841">
                  <c:v>38749</c:v>
                </c:pt>
                <c:pt idx="842">
                  <c:v>38750</c:v>
                </c:pt>
                <c:pt idx="843">
                  <c:v>38751</c:v>
                </c:pt>
                <c:pt idx="844">
                  <c:v>38752</c:v>
                </c:pt>
                <c:pt idx="845">
                  <c:v>38753</c:v>
                </c:pt>
                <c:pt idx="846">
                  <c:v>38754</c:v>
                </c:pt>
                <c:pt idx="847">
                  <c:v>38755</c:v>
                </c:pt>
                <c:pt idx="848">
                  <c:v>38756</c:v>
                </c:pt>
                <c:pt idx="849">
                  <c:v>38757</c:v>
                </c:pt>
                <c:pt idx="850">
                  <c:v>38759</c:v>
                </c:pt>
                <c:pt idx="851">
                  <c:v>38760</c:v>
                </c:pt>
                <c:pt idx="852">
                  <c:v>38761</c:v>
                </c:pt>
                <c:pt idx="853">
                  <c:v>38762</c:v>
                </c:pt>
                <c:pt idx="854">
                  <c:v>38763</c:v>
                </c:pt>
                <c:pt idx="855">
                  <c:v>38764</c:v>
                </c:pt>
                <c:pt idx="856">
                  <c:v>38765</c:v>
                </c:pt>
                <c:pt idx="857">
                  <c:v>38766</c:v>
                </c:pt>
                <c:pt idx="858">
                  <c:v>38767</c:v>
                </c:pt>
                <c:pt idx="859">
                  <c:v>38768</c:v>
                </c:pt>
                <c:pt idx="860">
                  <c:v>38769</c:v>
                </c:pt>
                <c:pt idx="861">
                  <c:v>38770</c:v>
                </c:pt>
                <c:pt idx="862">
                  <c:v>38771</c:v>
                </c:pt>
                <c:pt idx="863">
                  <c:v>38772</c:v>
                </c:pt>
                <c:pt idx="864">
                  <c:v>38774</c:v>
                </c:pt>
                <c:pt idx="865">
                  <c:v>38775</c:v>
                </c:pt>
                <c:pt idx="866">
                  <c:v>38776</c:v>
                </c:pt>
                <c:pt idx="867">
                  <c:v>38777</c:v>
                </c:pt>
                <c:pt idx="868">
                  <c:v>38778</c:v>
                </c:pt>
                <c:pt idx="869">
                  <c:v>38779</c:v>
                </c:pt>
                <c:pt idx="870">
                  <c:v>38780</c:v>
                </c:pt>
                <c:pt idx="871">
                  <c:v>38782</c:v>
                </c:pt>
                <c:pt idx="872">
                  <c:v>38783</c:v>
                </c:pt>
                <c:pt idx="873">
                  <c:v>38784</c:v>
                </c:pt>
                <c:pt idx="874">
                  <c:v>38786</c:v>
                </c:pt>
                <c:pt idx="875">
                  <c:v>38787</c:v>
                </c:pt>
                <c:pt idx="876">
                  <c:v>38788</c:v>
                </c:pt>
                <c:pt idx="877">
                  <c:v>38789</c:v>
                </c:pt>
                <c:pt idx="878">
                  <c:v>38790</c:v>
                </c:pt>
                <c:pt idx="879">
                  <c:v>38791</c:v>
                </c:pt>
                <c:pt idx="880">
                  <c:v>38793</c:v>
                </c:pt>
                <c:pt idx="881">
                  <c:v>38794</c:v>
                </c:pt>
                <c:pt idx="882">
                  <c:v>38795</c:v>
                </c:pt>
                <c:pt idx="883">
                  <c:v>38796</c:v>
                </c:pt>
                <c:pt idx="884">
                  <c:v>38798</c:v>
                </c:pt>
                <c:pt idx="885">
                  <c:v>38799</c:v>
                </c:pt>
                <c:pt idx="886">
                  <c:v>38800</c:v>
                </c:pt>
                <c:pt idx="887">
                  <c:v>38801</c:v>
                </c:pt>
                <c:pt idx="888">
                  <c:v>38802</c:v>
                </c:pt>
                <c:pt idx="889">
                  <c:v>38803</c:v>
                </c:pt>
                <c:pt idx="890">
                  <c:v>38805</c:v>
                </c:pt>
                <c:pt idx="891">
                  <c:v>38806</c:v>
                </c:pt>
                <c:pt idx="892">
                  <c:v>38807</c:v>
                </c:pt>
                <c:pt idx="893">
                  <c:v>38808</c:v>
                </c:pt>
                <c:pt idx="894">
                  <c:v>38809</c:v>
                </c:pt>
                <c:pt idx="895">
                  <c:v>38811</c:v>
                </c:pt>
                <c:pt idx="896">
                  <c:v>38812</c:v>
                </c:pt>
                <c:pt idx="897">
                  <c:v>38813</c:v>
                </c:pt>
                <c:pt idx="898">
                  <c:v>38814</c:v>
                </c:pt>
                <c:pt idx="899">
                  <c:v>38815</c:v>
                </c:pt>
                <c:pt idx="900">
                  <c:v>38816</c:v>
                </c:pt>
                <c:pt idx="901">
                  <c:v>38818</c:v>
                </c:pt>
                <c:pt idx="902">
                  <c:v>38819</c:v>
                </c:pt>
                <c:pt idx="903">
                  <c:v>38820</c:v>
                </c:pt>
                <c:pt idx="904">
                  <c:v>38821</c:v>
                </c:pt>
                <c:pt idx="905">
                  <c:v>38822</c:v>
                </c:pt>
                <c:pt idx="906">
                  <c:v>38824</c:v>
                </c:pt>
                <c:pt idx="907">
                  <c:v>38825</c:v>
                </c:pt>
                <c:pt idx="908">
                  <c:v>38826</c:v>
                </c:pt>
                <c:pt idx="909">
                  <c:v>38827</c:v>
                </c:pt>
                <c:pt idx="910">
                  <c:v>38828</c:v>
                </c:pt>
                <c:pt idx="911">
                  <c:v>38830</c:v>
                </c:pt>
                <c:pt idx="912">
                  <c:v>38831</c:v>
                </c:pt>
                <c:pt idx="913">
                  <c:v>38832</c:v>
                </c:pt>
                <c:pt idx="914">
                  <c:v>38833</c:v>
                </c:pt>
                <c:pt idx="915">
                  <c:v>38834</c:v>
                </c:pt>
                <c:pt idx="916">
                  <c:v>38835</c:v>
                </c:pt>
                <c:pt idx="917">
                  <c:v>38836</c:v>
                </c:pt>
                <c:pt idx="918">
                  <c:v>38837</c:v>
                </c:pt>
                <c:pt idx="919">
                  <c:v>38838</c:v>
                </c:pt>
                <c:pt idx="920">
                  <c:v>38839</c:v>
                </c:pt>
                <c:pt idx="921">
                  <c:v>38840</c:v>
                </c:pt>
                <c:pt idx="922">
                  <c:v>38841</c:v>
                </c:pt>
                <c:pt idx="923">
                  <c:v>38843</c:v>
                </c:pt>
                <c:pt idx="924">
                  <c:v>38844</c:v>
                </c:pt>
                <c:pt idx="925">
                  <c:v>38845</c:v>
                </c:pt>
                <c:pt idx="926">
                  <c:v>38846</c:v>
                </c:pt>
                <c:pt idx="927">
                  <c:v>38847</c:v>
                </c:pt>
                <c:pt idx="928">
                  <c:v>38848</c:v>
                </c:pt>
                <c:pt idx="929">
                  <c:v>38849</c:v>
                </c:pt>
                <c:pt idx="930">
                  <c:v>38850</c:v>
                </c:pt>
                <c:pt idx="931">
                  <c:v>38851</c:v>
                </c:pt>
                <c:pt idx="932">
                  <c:v>38853</c:v>
                </c:pt>
                <c:pt idx="933">
                  <c:v>38854</c:v>
                </c:pt>
                <c:pt idx="934">
                  <c:v>38855</c:v>
                </c:pt>
                <c:pt idx="935">
                  <c:v>38856</c:v>
                </c:pt>
                <c:pt idx="936">
                  <c:v>38857</c:v>
                </c:pt>
                <c:pt idx="937">
                  <c:v>38858</c:v>
                </c:pt>
                <c:pt idx="938">
                  <c:v>38859</c:v>
                </c:pt>
                <c:pt idx="939">
                  <c:v>38860</c:v>
                </c:pt>
                <c:pt idx="940">
                  <c:v>38861</c:v>
                </c:pt>
                <c:pt idx="941">
                  <c:v>38862</c:v>
                </c:pt>
                <c:pt idx="942">
                  <c:v>38864</c:v>
                </c:pt>
                <c:pt idx="943">
                  <c:v>38865</c:v>
                </c:pt>
                <c:pt idx="944">
                  <c:v>38866</c:v>
                </c:pt>
                <c:pt idx="945">
                  <c:v>38867</c:v>
                </c:pt>
                <c:pt idx="946">
                  <c:v>38868</c:v>
                </c:pt>
                <c:pt idx="947">
                  <c:v>38869</c:v>
                </c:pt>
                <c:pt idx="948">
                  <c:v>38870</c:v>
                </c:pt>
                <c:pt idx="949">
                  <c:v>38871</c:v>
                </c:pt>
                <c:pt idx="950">
                  <c:v>38872</c:v>
                </c:pt>
                <c:pt idx="951">
                  <c:v>38874</c:v>
                </c:pt>
                <c:pt idx="952">
                  <c:v>38875</c:v>
                </c:pt>
                <c:pt idx="953">
                  <c:v>38876</c:v>
                </c:pt>
                <c:pt idx="954">
                  <c:v>38877</c:v>
                </c:pt>
                <c:pt idx="955">
                  <c:v>38878</c:v>
                </c:pt>
                <c:pt idx="956">
                  <c:v>38879</c:v>
                </c:pt>
                <c:pt idx="957">
                  <c:v>38880</c:v>
                </c:pt>
                <c:pt idx="958">
                  <c:v>38881</c:v>
                </c:pt>
                <c:pt idx="959">
                  <c:v>38882</c:v>
                </c:pt>
                <c:pt idx="960">
                  <c:v>38883</c:v>
                </c:pt>
                <c:pt idx="961">
                  <c:v>38884</c:v>
                </c:pt>
                <c:pt idx="962">
                  <c:v>38885</c:v>
                </c:pt>
                <c:pt idx="963">
                  <c:v>38886</c:v>
                </c:pt>
                <c:pt idx="964">
                  <c:v>38888</c:v>
                </c:pt>
                <c:pt idx="965">
                  <c:v>38889</c:v>
                </c:pt>
                <c:pt idx="966">
                  <c:v>38890</c:v>
                </c:pt>
                <c:pt idx="967">
                  <c:v>38891</c:v>
                </c:pt>
                <c:pt idx="968">
                  <c:v>38892</c:v>
                </c:pt>
                <c:pt idx="969">
                  <c:v>38893</c:v>
                </c:pt>
                <c:pt idx="970">
                  <c:v>38894</c:v>
                </c:pt>
                <c:pt idx="971">
                  <c:v>38895</c:v>
                </c:pt>
                <c:pt idx="972">
                  <c:v>38896</c:v>
                </c:pt>
                <c:pt idx="973">
                  <c:v>38897</c:v>
                </c:pt>
                <c:pt idx="974">
                  <c:v>38898</c:v>
                </c:pt>
                <c:pt idx="975">
                  <c:v>38899</c:v>
                </c:pt>
                <c:pt idx="976">
                  <c:v>38900</c:v>
                </c:pt>
                <c:pt idx="977">
                  <c:v>38901</c:v>
                </c:pt>
                <c:pt idx="978">
                  <c:v>38903</c:v>
                </c:pt>
                <c:pt idx="979">
                  <c:v>38904</c:v>
                </c:pt>
                <c:pt idx="980">
                  <c:v>38905</c:v>
                </c:pt>
                <c:pt idx="981">
                  <c:v>38906</c:v>
                </c:pt>
                <c:pt idx="982">
                  <c:v>38907</c:v>
                </c:pt>
                <c:pt idx="983">
                  <c:v>38908</c:v>
                </c:pt>
                <c:pt idx="984">
                  <c:v>38909</c:v>
                </c:pt>
                <c:pt idx="985">
                  <c:v>38911</c:v>
                </c:pt>
                <c:pt idx="986">
                  <c:v>38912</c:v>
                </c:pt>
                <c:pt idx="987">
                  <c:v>38913</c:v>
                </c:pt>
                <c:pt idx="988">
                  <c:v>38914</c:v>
                </c:pt>
                <c:pt idx="989">
                  <c:v>38915</c:v>
                </c:pt>
                <c:pt idx="990">
                  <c:v>38916</c:v>
                </c:pt>
                <c:pt idx="991">
                  <c:v>38918</c:v>
                </c:pt>
                <c:pt idx="992">
                  <c:v>38919</c:v>
                </c:pt>
                <c:pt idx="993">
                  <c:v>38920</c:v>
                </c:pt>
                <c:pt idx="994">
                  <c:v>38921</c:v>
                </c:pt>
                <c:pt idx="995">
                  <c:v>38922</c:v>
                </c:pt>
                <c:pt idx="996">
                  <c:v>38923</c:v>
                </c:pt>
                <c:pt idx="997">
                  <c:v>38925</c:v>
                </c:pt>
                <c:pt idx="998">
                  <c:v>38926</c:v>
                </c:pt>
                <c:pt idx="999">
                  <c:v>38927</c:v>
                </c:pt>
              </c:numCache>
            </c:numRef>
          </c:val>
          <c:smooth val="0"/>
          <c:extLst>
            <c:ext xmlns:c16="http://schemas.microsoft.com/office/drawing/2014/chart" uri="{C3380CC4-5D6E-409C-BE32-E72D297353CC}">
              <c16:uniqueId val="{00000002-B977-4C8D-8C1E-9D9524DDD3CB}"/>
            </c:ext>
          </c:extLst>
        </c:ser>
        <c:ser>
          <c:idx val="3"/>
          <c:order val="3"/>
          <c:tx>
            <c:strRef>
              <c:f>'50%'!$F$1</c:f>
              <c:strCache>
                <c:ptCount val="1"/>
                <c:pt idx="0">
                  <c:v>60%</c:v>
                </c:pt>
              </c:strCache>
            </c:strRef>
          </c:tx>
          <c:spPr>
            <a:ln w="28575" cap="rnd">
              <a:solidFill>
                <a:schemeClr val="accent4"/>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F$2:$F$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3</c:v>
                </c:pt>
                <c:pt idx="319">
                  <c:v>36630</c:v>
                </c:pt>
                <c:pt idx="320">
                  <c:v>36759</c:v>
                </c:pt>
                <c:pt idx="321">
                  <c:v>36879</c:v>
                </c:pt>
                <c:pt idx="322">
                  <c:v>36991</c:v>
                </c:pt>
                <c:pt idx="323">
                  <c:v>37096</c:v>
                </c:pt>
                <c:pt idx="324">
                  <c:v>37191</c:v>
                </c:pt>
                <c:pt idx="325">
                  <c:v>37279</c:v>
                </c:pt>
                <c:pt idx="326">
                  <c:v>37359</c:v>
                </c:pt>
                <c:pt idx="327">
                  <c:v>37431</c:v>
                </c:pt>
                <c:pt idx="328">
                  <c:v>37496</c:v>
                </c:pt>
                <c:pt idx="329">
                  <c:v>37552</c:v>
                </c:pt>
                <c:pt idx="330">
                  <c:v>37603</c:v>
                </c:pt>
                <c:pt idx="331">
                  <c:v>37649</c:v>
                </c:pt>
                <c:pt idx="332">
                  <c:v>37693</c:v>
                </c:pt>
                <c:pt idx="333">
                  <c:v>37732</c:v>
                </c:pt>
                <c:pt idx="334">
                  <c:v>37767</c:v>
                </c:pt>
                <c:pt idx="335">
                  <c:v>37800</c:v>
                </c:pt>
                <c:pt idx="336">
                  <c:v>37829</c:v>
                </c:pt>
                <c:pt idx="337">
                  <c:v>37856</c:v>
                </c:pt>
                <c:pt idx="338">
                  <c:v>37887</c:v>
                </c:pt>
                <c:pt idx="339">
                  <c:v>37916</c:v>
                </c:pt>
                <c:pt idx="340">
                  <c:v>37942</c:v>
                </c:pt>
                <c:pt idx="341">
                  <c:v>37967</c:v>
                </c:pt>
                <c:pt idx="342">
                  <c:v>37989</c:v>
                </c:pt>
                <c:pt idx="343">
                  <c:v>38010</c:v>
                </c:pt>
                <c:pt idx="344">
                  <c:v>38031</c:v>
                </c:pt>
                <c:pt idx="345">
                  <c:v>38050</c:v>
                </c:pt>
                <c:pt idx="346">
                  <c:v>38068</c:v>
                </c:pt>
                <c:pt idx="347">
                  <c:v>38086</c:v>
                </c:pt>
                <c:pt idx="348">
                  <c:v>38103</c:v>
                </c:pt>
                <c:pt idx="349">
                  <c:v>38118</c:v>
                </c:pt>
                <c:pt idx="350">
                  <c:v>38133</c:v>
                </c:pt>
                <c:pt idx="351">
                  <c:v>38147</c:v>
                </c:pt>
                <c:pt idx="352">
                  <c:v>38161</c:v>
                </c:pt>
                <c:pt idx="353">
                  <c:v>38173</c:v>
                </c:pt>
                <c:pt idx="354">
                  <c:v>38185</c:v>
                </c:pt>
                <c:pt idx="355">
                  <c:v>38197</c:v>
                </c:pt>
                <c:pt idx="356">
                  <c:v>38208</c:v>
                </c:pt>
                <c:pt idx="357">
                  <c:v>38218</c:v>
                </c:pt>
                <c:pt idx="358">
                  <c:v>38228</c:v>
                </c:pt>
                <c:pt idx="359">
                  <c:v>38237</c:v>
                </c:pt>
                <c:pt idx="360">
                  <c:v>38246</c:v>
                </c:pt>
                <c:pt idx="361">
                  <c:v>38254</c:v>
                </c:pt>
                <c:pt idx="362">
                  <c:v>38262</c:v>
                </c:pt>
                <c:pt idx="363">
                  <c:v>38270</c:v>
                </c:pt>
                <c:pt idx="364">
                  <c:v>38277</c:v>
                </c:pt>
                <c:pt idx="365">
                  <c:v>38284</c:v>
                </c:pt>
                <c:pt idx="366">
                  <c:v>38290</c:v>
                </c:pt>
                <c:pt idx="367">
                  <c:v>38297</c:v>
                </c:pt>
                <c:pt idx="368">
                  <c:v>38303</c:v>
                </c:pt>
                <c:pt idx="369">
                  <c:v>38309</c:v>
                </c:pt>
                <c:pt idx="370">
                  <c:v>38314</c:v>
                </c:pt>
                <c:pt idx="371">
                  <c:v>38320</c:v>
                </c:pt>
                <c:pt idx="372">
                  <c:v>38325</c:v>
                </c:pt>
                <c:pt idx="373">
                  <c:v>38329</c:v>
                </c:pt>
                <c:pt idx="374">
                  <c:v>38334</c:v>
                </c:pt>
                <c:pt idx="375">
                  <c:v>38339</c:v>
                </c:pt>
                <c:pt idx="376">
                  <c:v>38343</c:v>
                </c:pt>
                <c:pt idx="377">
                  <c:v>38347</c:v>
                </c:pt>
                <c:pt idx="378">
                  <c:v>38351</c:v>
                </c:pt>
                <c:pt idx="379">
                  <c:v>38355</c:v>
                </c:pt>
                <c:pt idx="380">
                  <c:v>38359</c:v>
                </c:pt>
                <c:pt idx="381">
                  <c:v>38362</c:v>
                </c:pt>
                <c:pt idx="382">
                  <c:v>38366</c:v>
                </c:pt>
                <c:pt idx="383">
                  <c:v>38369</c:v>
                </c:pt>
                <c:pt idx="384">
                  <c:v>38372</c:v>
                </c:pt>
                <c:pt idx="385">
                  <c:v>38375</c:v>
                </c:pt>
                <c:pt idx="386">
                  <c:v>38378</c:v>
                </c:pt>
                <c:pt idx="387">
                  <c:v>38381</c:v>
                </c:pt>
                <c:pt idx="388">
                  <c:v>38383</c:v>
                </c:pt>
                <c:pt idx="389">
                  <c:v>38386</c:v>
                </c:pt>
                <c:pt idx="390">
                  <c:v>38388</c:v>
                </c:pt>
                <c:pt idx="391">
                  <c:v>38391</c:v>
                </c:pt>
                <c:pt idx="392">
                  <c:v>38393</c:v>
                </c:pt>
                <c:pt idx="393">
                  <c:v>38396</c:v>
                </c:pt>
                <c:pt idx="394">
                  <c:v>38398</c:v>
                </c:pt>
                <c:pt idx="395">
                  <c:v>38400</c:v>
                </c:pt>
                <c:pt idx="396">
                  <c:v>38402</c:v>
                </c:pt>
                <c:pt idx="397">
                  <c:v>38404</c:v>
                </c:pt>
                <c:pt idx="398">
                  <c:v>38407</c:v>
                </c:pt>
                <c:pt idx="399">
                  <c:v>38409</c:v>
                </c:pt>
                <c:pt idx="400">
                  <c:v>38411</c:v>
                </c:pt>
                <c:pt idx="401">
                  <c:v>38413</c:v>
                </c:pt>
                <c:pt idx="402">
                  <c:v>38415</c:v>
                </c:pt>
                <c:pt idx="403">
                  <c:v>38417</c:v>
                </c:pt>
                <c:pt idx="404">
                  <c:v>38419</c:v>
                </c:pt>
                <c:pt idx="405">
                  <c:v>38421</c:v>
                </c:pt>
                <c:pt idx="406">
                  <c:v>38423</c:v>
                </c:pt>
                <c:pt idx="407">
                  <c:v>38425</c:v>
                </c:pt>
                <c:pt idx="408">
                  <c:v>38426</c:v>
                </c:pt>
                <c:pt idx="409">
                  <c:v>38428</c:v>
                </c:pt>
                <c:pt idx="410">
                  <c:v>38430</c:v>
                </c:pt>
                <c:pt idx="411">
                  <c:v>38431</c:v>
                </c:pt>
                <c:pt idx="412">
                  <c:v>38433</c:v>
                </c:pt>
                <c:pt idx="413">
                  <c:v>38435</c:v>
                </c:pt>
                <c:pt idx="414">
                  <c:v>38436</c:v>
                </c:pt>
                <c:pt idx="415">
                  <c:v>38438</c:v>
                </c:pt>
                <c:pt idx="416">
                  <c:v>38439</c:v>
                </c:pt>
                <c:pt idx="417">
                  <c:v>38441</c:v>
                </c:pt>
                <c:pt idx="418">
                  <c:v>38443</c:v>
                </c:pt>
                <c:pt idx="419">
                  <c:v>38444</c:v>
                </c:pt>
                <c:pt idx="420">
                  <c:v>38446</c:v>
                </c:pt>
                <c:pt idx="421">
                  <c:v>38448</c:v>
                </c:pt>
                <c:pt idx="422">
                  <c:v>38449</c:v>
                </c:pt>
                <c:pt idx="423">
                  <c:v>38451</c:v>
                </c:pt>
                <c:pt idx="424">
                  <c:v>38453</c:v>
                </c:pt>
                <c:pt idx="425">
                  <c:v>38454</c:v>
                </c:pt>
                <c:pt idx="426">
                  <c:v>38456</c:v>
                </c:pt>
                <c:pt idx="427">
                  <c:v>38458</c:v>
                </c:pt>
                <c:pt idx="428">
                  <c:v>38459</c:v>
                </c:pt>
                <c:pt idx="429">
                  <c:v>38461</c:v>
                </c:pt>
                <c:pt idx="430">
                  <c:v>38462</c:v>
                </c:pt>
                <c:pt idx="431">
                  <c:v>38464</c:v>
                </c:pt>
                <c:pt idx="432">
                  <c:v>38465</c:v>
                </c:pt>
                <c:pt idx="433">
                  <c:v>38467</c:v>
                </c:pt>
                <c:pt idx="434">
                  <c:v>38468</c:v>
                </c:pt>
                <c:pt idx="435">
                  <c:v>38470</c:v>
                </c:pt>
                <c:pt idx="436">
                  <c:v>38471</c:v>
                </c:pt>
                <c:pt idx="437">
                  <c:v>38473</c:v>
                </c:pt>
                <c:pt idx="438">
                  <c:v>38475</c:v>
                </c:pt>
                <c:pt idx="439">
                  <c:v>38476</c:v>
                </c:pt>
                <c:pt idx="440">
                  <c:v>38477</c:v>
                </c:pt>
                <c:pt idx="441">
                  <c:v>38479</c:v>
                </c:pt>
                <c:pt idx="442">
                  <c:v>38480</c:v>
                </c:pt>
                <c:pt idx="443">
                  <c:v>38481</c:v>
                </c:pt>
                <c:pt idx="444">
                  <c:v>38483</c:v>
                </c:pt>
                <c:pt idx="445">
                  <c:v>38484</c:v>
                </c:pt>
                <c:pt idx="446">
                  <c:v>38486</c:v>
                </c:pt>
                <c:pt idx="447">
                  <c:v>38487</c:v>
                </c:pt>
                <c:pt idx="448">
                  <c:v>38489</c:v>
                </c:pt>
                <c:pt idx="449">
                  <c:v>38490</c:v>
                </c:pt>
                <c:pt idx="450">
                  <c:v>38492</c:v>
                </c:pt>
                <c:pt idx="451">
                  <c:v>38493</c:v>
                </c:pt>
                <c:pt idx="452">
                  <c:v>38494</c:v>
                </c:pt>
                <c:pt idx="453">
                  <c:v>38496</c:v>
                </c:pt>
                <c:pt idx="454">
                  <c:v>38497</c:v>
                </c:pt>
                <c:pt idx="455">
                  <c:v>38499</c:v>
                </c:pt>
                <c:pt idx="456">
                  <c:v>38500</c:v>
                </c:pt>
                <c:pt idx="457">
                  <c:v>38502</c:v>
                </c:pt>
                <c:pt idx="458">
                  <c:v>38503</c:v>
                </c:pt>
                <c:pt idx="459">
                  <c:v>38504</c:v>
                </c:pt>
                <c:pt idx="460">
                  <c:v>38506</c:v>
                </c:pt>
                <c:pt idx="461">
                  <c:v>38507</c:v>
                </c:pt>
                <c:pt idx="462">
                  <c:v>38509</c:v>
                </c:pt>
                <c:pt idx="463">
                  <c:v>38510</c:v>
                </c:pt>
                <c:pt idx="464">
                  <c:v>38511</c:v>
                </c:pt>
                <c:pt idx="465">
                  <c:v>38513</c:v>
                </c:pt>
                <c:pt idx="466">
                  <c:v>38514</c:v>
                </c:pt>
                <c:pt idx="467">
                  <c:v>38516</c:v>
                </c:pt>
                <c:pt idx="468">
                  <c:v>38517</c:v>
                </c:pt>
                <c:pt idx="469">
                  <c:v>38518</c:v>
                </c:pt>
                <c:pt idx="470">
                  <c:v>38520</c:v>
                </c:pt>
                <c:pt idx="471">
                  <c:v>38521</c:v>
                </c:pt>
                <c:pt idx="472">
                  <c:v>38523</c:v>
                </c:pt>
                <c:pt idx="473">
                  <c:v>38524</c:v>
                </c:pt>
                <c:pt idx="474">
                  <c:v>38525</c:v>
                </c:pt>
                <c:pt idx="475">
                  <c:v>38527</c:v>
                </c:pt>
                <c:pt idx="476">
                  <c:v>38528</c:v>
                </c:pt>
                <c:pt idx="477">
                  <c:v>38530</c:v>
                </c:pt>
                <c:pt idx="478">
                  <c:v>38531</c:v>
                </c:pt>
                <c:pt idx="479">
                  <c:v>38532</c:v>
                </c:pt>
                <c:pt idx="480">
                  <c:v>38534</c:v>
                </c:pt>
                <c:pt idx="481">
                  <c:v>38535</c:v>
                </c:pt>
                <c:pt idx="482">
                  <c:v>38536</c:v>
                </c:pt>
                <c:pt idx="483">
                  <c:v>38537</c:v>
                </c:pt>
                <c:pt idx="484">
                  <c:v>38539</c:v>
                </c:pt>
                <c:pt idx="485">
                  <c:v>38540</c:v>
                </c:pt>
                <c:pt idx="486">
                  <c:v>38542</c:v>
                </c:pt>
                <c:pt idx="487">
                  <c:v>38543</c:v>
                </c:pt>
                <c:pt idx="488">
                  <c:v>38544</c:v>
                </c:pt>
                <c:pt idx="489">
                  <c:v>38546</c:v>
                </c:pt>
                <c:pt idx="490">
                  <c:v>38547</c:v>
                </c:pt>
                <c:pt idx="491">
                  <c:v>38548</c:v>
                </c:pt>
                <c:pt idx="492">
                  <c:v>38550</c:v>
                </c:pt>
                <c:pt idx="493">
                  <c:v>38551</c:v>
                </c:pt>
                <c:pt idx="494">
                  <c:v>38552</c:v>
                </c:pt>
                <c:pt idx="495">
                  <c:v>38554</c:v>
                </c:pt>
                <c:pt idx="496">
                  <c:v>38555</c:v>
                </c:pt>
                <c:pt idx="497">
                  <c:v>38557</c:v>
                </c:pt>
                <c:pt idx="498">
                  <c:v>38558</c:v>
                </c:pt>
                <c:pt idx="499">
                  <c:v>38560</c:v>
                </c:pt>
                <c:pt idx="500">
                  <c:v>38561</c:v>
                </c:pt>
                <c:pt idx="501">
                  <c:v>38562</c:v>
                </c:pt>
                <c:pt idx="502">
                  <c:v>38564</c:v>
                </c:pt>
                <c:pt idx="503">
                  <c:v>38565</c:v>
                </c:pt>
                <c:pt idx="504">
                  <c:v>38567</c:v>
                </c:pt>
                <c:pt idx="505">
                  <c:v>38568</c:v>
                </c:pt>
                <c:pt idx="506">
                  <c:v>38569</c:v>
                </c:pt>
                <c:pt idx="507">
                  <c:v>38571</c:v>
                </c:pt>
                <c:pt idx="508">
                  <c:v>38572</c:v>
                </c:pt>
                <c:pt idx="509">
                  <c:v>38574</c:v>
                </c:pt>
                <c:pt idx="510">
                  <c:v>38575</c:v>
                </c:pt>
                <c:pt idx="511">
                  <c:v>38577</c:v>
                </c:pt>
                <c:pt idx="512">
                  <c:v>38578</c:v>
                </c:pt>
                <c:pt idx="513">
                  <c:v>38579</c:v>
                </c:pt>
                <c:pt idx="514">
                  <c:v>38580</c:v>
                </c:pt>
                <c:pt idx="515">
                  <c:v>38582</c:v>
                </c:pt>
                <c:pt idx="516">
                  <c:v>38583</c:v>
                </c:pt>
                <c:pt idx="517">
                  <c:v>38585</c:v>
                </c:pt>
                <c:pt idx="518">
                  <c:v>38586</c:v>
                </c:pt>
                <c:pt idx="519">
                  <c:v>38587</c:v>
                </c:pt>
                <c:pt idx="520">
                  <c:v>38589</c:v>
                </c:pt>
                <c:pt idx="521">
                  <c:v>38590</c:v>
                </c:pt>
                <c:pt idx="522">
                  <c:v>38591</c:v>
                </c:pt>
                <c:pt idx="523">
                  <c:v>38592</c:v>
                </c:pt>
                <c:pt idx="524">
                  <c:v>38594</c:v>
                </c:pt>
                <c:pt idx="525">
                  <c:v>38595</c:v>
                </c:pt>
                <c:pt idx="526">
                  <c:v>38597</c:v>
                </c:pt>
                <c:pt idx="527">
                  <c:v>38598</c:v>
                </c:pt>
                <c:pt idx="528">
                  <c:v>38599</c:v>
                </c:pt>
                <c:pt idx="529">
                  <c:v>38601</c:v>
                </c:pt>
                <c:pt idx="530">
                  <c:v>38602</c:v>
                </c:pt>
                <c:pt idx="531">
                  <c:v>38604</c:v>
                </c:pt>
                <c:pt idx="532">
                  <c:v>38605</c:v>
                </c:pt>
                <c:pt idx="533">
                  <c:v>38607</c:v>
                </c:pt>
                <c:pt idx="534">
                  <c:v>38608</c:v>
                </c:pt>
                <c:pt idx="535">
                  <c:v>38610</c:v>
                </c:pt>
                <c:pt idx="536">
                  <c:v>38611</c:v>
                </c:pt>
                <c:pt idx="537">
                  <c:v>38613</c:v>
                </c:pt>
                <c:pt idx="538">
                  <c:v>38614</c:v>
                </c:pt>
                <c:pt idx="539">
                  <c:v>38615</c:v>
                </c:pt>
                <c:pt idx="540">
                  <c:v>38617</c:v>
                </c:pt>
                <c:pt idx="541">
                  <c:v>38618</c:v>
                </c:pt>
                <c:pt idx="542">
                  <c:v>38620</c:v>
                </c:pt>
                <c:pt idx="543">
                  <c:v>38621</c:v>
                </c:pt>
                <c:pt idx="544">
                  <c:v>38623</c:v>
                </c:pt>
                <c:pt idx="545">
                  <c:v>38624</c:v>
                </c:pt>
                <c:pt idx="546">
                  <c:v>38625</c:v>
                </c:pt>
                <c:pt idx="547">
                  <c:v>38627</c:v>
                </c:pt>
                <c:pt idx="548">
                  <c:v>38628</c:v>
                </c:pt>
                <c:pt idx="549">
                  <c:v>38630</c:v>
                </c:pt>
                <c:pt idx="550">
                  <c:v>38631</c:v>
                </c:pt>
                <c:pt idx="551">
                  <c:v>38633</c:v>
                </c:pt>
                <c:pt idx="552">
                  <c:v>38634</c:v>
                </c:pt>
                <c:pt idx="553">
                  <c:v>38635</c:v>
                </c:pt>
                <c:pt idx="554">
                  <c:v>38637</c:v>
                </c:pt>
                <c:pt idx="555">
                  <c:v>38638</c:v>
                </c:pt>
                <c:pt idx="556">
                  <c:v>38639</c:v>
                </c:pt>
                <c:pt idx="557">
                  <c:v>38641</c:v>
                </c:pt>
                <c:pt idx="558">
                  <c:v>38642</c:v>
                </c:pt>
                <c:pt idx="559">
                  <c:v>38643</c:v>
                </c:pt>
                <c:pt idx="560">
                  <c:v>38645</c:v>
                </c:pt>
                <c:pt idx="561">
                  <c:v>38646</c:v>
                </c:pt>
                <c:pt idx="562">
                  <c:v>38647</c:v>
                </c:pt>
                <c:pt idx="563">
                  <c:v>38649</c:v>
                </c:pt>
                <c:pt idx="564">
                  <c:v>38650</c:v>
                </c:pt>
                <c:pt idx="565">
                  <c:v>38651</c:v>
                </c:pt>
                <c:pt idx="566">
                  <c:v>38653</c:v>
                </c:pt>
                <c:pt idx="567">
                  <c:v>38654</c:v>
                </c:pt>
                <c:pt idx="568">
                  <c:v>38656</c:v>
                </c:pt>
                <c:pt idx="569">
                  <c:v>38657</c:v>
                </c:pt>
                <c:pt idx="570">
                  <c:v>38659</c:v>
                </c:pt>
                <c:pt idx="571">
                  <c:v>38660</c:v>
                </c:pt>
                <c:pt idx="572">
                  <c:v>38662</c:v>
                </c:pt>
                <c:pt idx="573">
                  <c:v>38663</c:v>
                </c:pt>
                <c:pt idx="574">
                  <c:v>38665</c:v>
                </c:pt>
                <c:pt idx="575">
                  <c:v>38666</c:v>
                </c:pt>
                <c:pt idx="576">
                  <c:v>38668</c:v>
                </c:pt>
                <c:pt idx="577">
                  <c:v>38669</c:v>
                </c:pt>
                <c:pt idx="578">
                  <c:v>38671</c:v>
                </c:pt>
                <c:pt idx="579">
                  <c:v>38672</c:v>
                </c:pt>
                <c:pt idx="580">
                  <c:v>38673</c:v>
                </c:pt>
                <c:pt idx="581">
                  <c:v>38675</c:v>
                </c:pt>
                <c:pt idx="582">
                  <c:v>38676</c:v>
                </c:pt>
                <c:pt idx="583">
                  <c:v>38678</c:v>
                </c:pt>
                <c:pt idx="584">
                  <c:v>38679</c:v>
                </c:pt>
                <c:pt idx="585">
                  <c:v>38681</c:v>
                </c:pt>
                <c:pt idx="586">
                  <c:v>38682</c:v>
                </c:pt>
                <c:pt idx="587">
                  <c:v>38684</c:v>
                </c:pt>
                <c:pt idx="588">
                  <c:v>38685</c:v>
                </c:pt>
                <c:pt idx="589">
                  <c:v>38687</c:v>
                </c:pt>
                <c:pt idx="590">
                  <c:v>38688</c:v>
                </c:pt>
                <c:pt idx="591">
                  <c:v>38690</c:v>
                </c:pt>
                <c:pt idx="592">
                  <c:v>38691</c:v>
                </c:pt>
                <c:pt idx="593">
                  <c:v>38693</c:v>
                </c:pt>
                <c:pt idx="594">
                  <c:v>38694</c:v>
                </c:pt>
                <c:pt idx="595">
                  <c:v>38696</c:v>
                </c:pt>
                <c:pt idx="596">
                  <c:v>38697</c:v>
                </c:pt>
                <c:pt idx="597">
                  <c:v>38698</c:v>
                </c:pt>
                <c:pt idx="598">
                  <c:v>38700</c:v>
                </c:pt>
                <c:pt idx="599">
                  <c:v>38701</c:v>
                </c:pt>
                <c:pt idx="600">
                  <c:v>38703</c:v>
                </c:pt>
                <c:pt idx="601">
                  <c:v>38704</c:v>
                </c:pt>
                <c:pt idx="602">
                  <c:v>38705</c:v>
                </c:pt>
                <c:pt idx="603">
                  <c:v>38707</c:v>
                </c:pt>
                <c:pt idx="604">
                  <c:v>38708</c:v>
                </c:pt>
                <c:pt idx="605">
                  <c:v>38710</c:v>
                </c:pt>
                <c:pt idx="606">
                  <c:v>38711</c:v>
                </c:pt>
                <c:pt idx="607">
                  <c:v>38713</c:v>
                </c:pt>
                <c:pt idx="608">
                  <c:v>38714</c:v>
                </c:pt>
                <c:pt idx="609">
                  <c:v>38716</c:v>
                </c:pt>
                <c:pt idx="610">
                  <c:v>38717</c:v>
                </c:pt>
                <c:pt idx="611">
                  <c:v>38718</c:v>
                </c:pt>
                <c:pt idx="612">
                  <c:v>38720</c:v>
                </c:pt>
                <c:pt idx="613">
                  <c:v>38721</c:v>
                </c:pt>
                <c:pt idx="614">
                  <c:v>38723</c:v>
                </c:pt>
                <c:pt idx="615">
                  <c:v>38724</c:v>
                </c:pt>
                <c:pt idx="616">
                  <c:v>38726</c:v>
                </c:pt>
                <c:pt idx="617">
                  <c:v>38727</c:v>
                </c:pt>
                <c:pt idx="618">
                  <c:v>38729</c:v>
                </c:pt>
                <c:pt idx="619">
                  <c:v>38730</c:v>
                </c:pt>
                <c:pt idx="620">
                  <c:v>38731</c:v>
                </c:pt>
                <c:pt idx="621">
                  <c:v>38733</c:v>
                </c:pt>
                <c:pt idx="622">
                  <c:v>38734</c:v>
                </c:pt>
                <c:pt idx="623">
                  <c:v>38736</c:v>
                </c:pt>
                <c:pt idx="624">
                  <c:v>38737</c:v>
                </c:pt>
                <c:pt idx="625">
                  <c:v>38739</c:v>
                </c:pt>
                <c:pt idx="626">
                  <c:v>38740</c:v>
                </c:pt>
                <c:pt idx="627">
                  <c:v>38742</c:v>
                </c:pt>
                <c:pt idx="628">
                  <c:v>38743</c:v>
                </c:pt>
                <c:pt idx="629">
                  <c:v>38744</c:v>
                </c:pt>
                <c:pt idx="630">
                  <c:v>38746</c:v>
                </c:pt>
                <c:pt idx="631">
                  <c:v>38747</c:v>
                </c:pt>
                <c:pt idx="632">
                  <c:v>38749</c:v>
                </c:pt>
                <c:pt idx="633">
                  <c:v>38750</c:v>
                </c:pt>
                <c:pt idx="634">
                  <c:v>38752</c:v>
                </c:pt>
                <c:pt idx="635">
                  <c:v>38753</c:v>
                </c:pt>
                <c:pt idx="636">
                  <c:v>38754</c:v>
                </c:pt>
                <c:pt idx="637">
                  <c:v>38756</c:v>
                </c:pt>
                <c:pt idx="638">
                  <c:v>38757</c:v>
                </c:pt>
                <c:pt idx="639">
                  <c:v>38759</c:v>
                </c:pt>
                <c:pt idx="640">
                  <c:v>38760</c:v>
                </c:pt>
                <c:pt idx="641">
                  <c:v>38761</c:v>
                </c:pt>
                <c:pt idx="642">
                  <c:v>38763</c:v>
                </c:pt>
                <c:pt idx="643">
                  <c:v>38764</c:v>
                </c:pt>
                <c:pt idx="644">
                  <c:v>38766</c:v>
                </c:pt>
                <c:pt idx="645">
                  <c:v>38767</c:v>
                </c:pt>
                <c:pt idx="646">
                  <c:v>38769</c:v>
                </c:pt>
                <c:pt idx="647">
                  <c:v>38770</c:v>
                </c:pt>
                <c:pt idx="648">
                  <c:v>38771</c:v>
                </c:pt>
                <c:pt idx="649">
                  <c:v>38773</c:v>
                </c:pt>
                <c:pt idx="650">
                  <c:v>38774</c:v>
                </c:pt>
                <c:pt idx="651">
                  <c:v>38776</c:v>
                </c:pt>
                <c:pt idx="652">
                  <c:v>38777</c:v>
                </c:pt>
                <c:pt idx="653">
                  <c:v>38779</c:v>
                </c:pt>
                <c:pt idx="654">
                  <c:v>38780</c:v>
                </c:pt>
                <c:pt idx="655">
                  <c:v>38781</c:v>
                </c:pt>
                <c:pt idx="656">
                  <c:v>38783</c:v>
                </c:pt>
                <c:pt idx="657">
                  <c:v>38784</c:v>
                </c:pt>
                <c:pt idx="658">
                  <c:v>38786</c:v>
                </c:pt>
                <c:pt idx="659">
                  <c:v>38787</c:v>
                </c:pt>
                <c:pt idx="660">
                  <c:v>38789</c:v>
                </c:pt>
                <c:pt idx="661">
                  <c:v>38790</c:v>
                </c:pt>
                <c:pt idx="662">
                  <c:v>38791</c:v>
                </c:pt>
                <c:pt idx="663">
                  <c:v>38793</c:v>
                </c:pt>
                <c:pt idx="664">
                  <c:v>38794</c:v>
                </c:pt>
                <c:pt idx="665">
                  <c:v>38796</c:v>
                </c:pt>
                <c:pt idx="666">
                  <c:v>38797</c:v>
                </c:pt>
                <c:pt idx="667">
                  <c:v>38798</c:v>
                </c:pt>
                <c:pt idx="668">
                  <c:v>38800</c:v>
                </c:pt>
                <c:pt idx="669">
                  <c:v>38801</c:v>
                </c:pt>
                <c:pt idx="670">
                  <c:v>38803</c:v>
                </c:pt>
                <c:pt idx="671">
                  <c:v>38804</c:v>
                </c:pt>
                <c:pt idx="672">
                  <c:v>38806</c:v>
                </c:pt>
                <c:pt idx="673">
                  <c:v>38807</c:v>
                </c:pt>
                <c:pt idx="674">
                  <c:v>38808</c:v>
                </c:pt>
                <c:pt idx="675">
                  <c:v>38810</c:v>
                </c:pt>
                <c:pt idx="676">
                  <c:v>38811</c:v>
                </c:pt>
                <c:pt idx="677">
                  <c:v>38812</c:v>
                </c:pt>
                <c:pt idx="678">
                  <c:v>38814</c:v>
                </c:pt>
                <c:pt idx="679">
                  <c:v>38815</c:v>
                </c:pt>
                <c:pt idx="680">
                  <c:v>38816</c:v>
                </c:pt>
                <c:pt idx="681">
                  <c:v>38818</c:v>
                </c:pt>
                <c:pt idx="682">
                  <c:v>38819</c:v>
                </c:pt>
                <c:pt idx="683">
                  <c:v>38820</c:v>
                </c:pt>
                <c:pt idx="684">
                  <c:v>38821</c:v>
                </c:pt>
                <c:pt idx="685">
                  <c:v>38823</c:v>
                </c:pt>
                <c:pt idx="686">
                  <c:v>38824</c:v>
                </c:pt>
                <c:pt idx="687">
                  <c:v>38826</c:v>
                </c:pt>
                <c:pt idx="688">
                  <c:v>38827</c:v>
                </c:pt>
                <c:pt idx="689">
                  <c:v>38828</c:v>
                </c:pt>
                <c:pt idx="690">
                  <c:v>38829</c:v>
                </c:pt>
                <c:pt idx="691">
                  <c:v>38831</c:v>
                </c:pt>
                <c:pt idx="692">
                  <c:v>38832</c:v>
                </c:pt>
                <c:pt idx="693">
                  <c:v>38833</c:v>
                </c:pt>
                <c:pt idx="694">
                  <c:v>38834</c:v>
                </c:pt>
                <c:pt idx="695">
                  <c:v>38836</c:v>
                </c:pt>
                <c:pt idx="696">
                  <c:v>38837</c:v>
                </c:pt>
                <c:pt idx="697">
                  <c:v>38838</c:v>
                </c:pt>
                <c:pt idx="698">
                  <c:v>38840</c:v>
                </c:pt>
                <c:pt idx="699">
                  <c:v>38841</c:v>
                </c:pt>
                <c:pt idx="700">
                  <c:v>38842</c:v>
                </c:pt>
                <c:pt idx="701">
                  <c:v>38844</c:v>
                </c:pt>
                <c:pt idx="702">
                  <c:v>38845</c:v>
                </c:pt>
                <c:pt idx="703">
                  <c:v>38846</c:v>
                </c:pt>
                <c:pt idx="704">
                  <c:v>38848</c:v>
                </c:pt>
                <c:pt idx="705">
                  <c:v>38849</c:v>
                </c:pt>
                <c:pt idx="706">
                  <c:v>38850</c:v>
                </c:pt>
                <c:pt idx="707">
                  <c:v>38852</c:v>
                </c:pt>
                <c:pt idx="708">
                  <c:v>38853</c:v>
                </c:pt>
                <c:pt idx="709">
                  <c:v>38855</c:v>
                </c:pt>
                <c:pt idx="710">
                  <c:v>38856</c:v>
                </c:pt>
                <c:pt idx="711">
                  <c:v>38858</c:v>
                </c:pt>
                <c:pt idx="712">
                  <c:v>38859</c:v>
                </c:pt>
                <c:pt idx="713">
                  <c:v>38860</c:v>
                </c:pt>
                <c:pt idx="714">
                  <c:v>38862</c:v>
                </c:pt>
                <c:pt idx="715">
                  <c:v>38864</c:v>
                </c:pt>
                <c:pt idx="716">
                  <c:v>38865</c:v>
                </c:pt>
                <c:pt idx="717">
                  <c:v>38866</c:v>
                </c:pt>
                <c:pt idx="718">
                  <c:v>38868</c:v>
                </c:pt>
                <c:pt idx="719">
                  <c:v>38869</c:v>
                </c:pt>
                <c:pt idx="720">
                  <c:v>38871</c:v>
                </c:pt>
                <c:pt idx="721">
                  <c:v>38872</c:v>
                </c:pt>
                <c:pt idx="722">
                  <c:v>38873</c:v>
                </c:pt>
                <c:pt idx="723">
                  <c:v>38875</c:v>
                </c:pt>
                <c:pt idx="724">
                  <c:v>38876</c:v>
                </c:pt>
                <c:pt idx="725">
                  <c:v>38878</c:v>
                </c:pt>
                <c:pt idx="726">
                  <c:v>38879</c:v>
                </c:pt>
                <c:pt idx="727">
                  <c:v>38880</c:v>
                </c:pt>
                <c:pt idx="728">
                  <c:v>38882</c:v>
                </c:pt>
                <c:pt idx="729">
                  <c:v>38883</c:v>
                </c:pt>
                <c:pt idx="730">
                  <c:v>38885</c:v>
                </c:pt>
                <c:pt idx="731">
                  <c:v>38886</c:v>
                </c:pt>
                <c:pt idx="732">
                  <c:v>38887</c:v>
                </c:pt>
                <c:pt idx="733">
                  <c:v>38889</c:v>
                </c:pt>
                <c:pt idx="734">
                  <c:v>38890</c:v>
                </c:pt>
                <c:pt idx="735">
                  <c:v>38891</c:v>
                </c:pt>
                <c:pt idx="736">
                  <c:v>38893</c:v>
                </c:pt>
                <c:pt idx="737">
                  <c:v>38894</c:v>
                </c:pt>
                <c:pt idx="738">
                  <c:v>38896</c:v>
                </c:pt>
                <c:pt idx="739">
                  <c:v>38897</c:v>
                </c:pt>
                <c:pt idx="740">
                  <c:v>38898</c:v>
                </c:pt>
                <c:pt idx="741">
                  <c:v>38900</c:v>
                </c:pt>
                <c:pt idx="742">
                  <c:v>38901</c:v>
                </c:pt>
                <c:pt idx="743">
                  <c:v>38902</c:v>
                </c:pt>
                <c:pt idx="744">
                  <c:v>38904</c:v>
                </c:pt>
                <c:pt idx="745">
                  <c:v>38905</c:v>
                </c:pt>
                <c:pt idx="746">
                  <c:v>38906</c:v>
                </c:pt>
                <c:pt idx="747">
                  <c:v>38908</c:v>
                </c:pt>
                <c:pt idx="748">
                  <c:v>38909</c:v>
                </c:pt>
                <c:pt idx="749">
                  <c:v>38911</c:v>
                </c:pt>
                <c:pt idx="750">
                  <c:v>38912</c:v>
                </c:pt>
                <c:pt idx="751">
                  <c:v>38914</c:v>
                </c:pt>
                <c:pt idx="752">
                  <c:v>38915</c:v>
                </c:pt>
                <c:pt idx="753">
                  <c:v>38916</c:v>
                </c:pt>
                <c:pt idx="754">
                  <c:v>38918</c:v>
                </c:pt>
                <c:pt idx="755">
                  <c:v>38919</c:v>
                </c:pt>
                <c:pt idx="756">
                  <c:v>38921</c:v>
                </c:pt>
                <c:pt idx="757">
                  <c:v>38922</c:v>
                </c:pt>
                <c:pt idx="758">
                  <c:v>38923</c:v>
                </c:pt>
                <c:pt idx="759">
                  <c:v>38925</c:v>
                </c:pt>
                <c:pt idx="760">
                  <c:v>38926</c:v>
                </c:pt>
                <c:pt idx="761">
                  <c:v>38927</c:v>
                </c:pt>
                <c:pt idx="762">
                  <c:v>38929</c:v>
                </c:pt>
                <c:pt idx="763">
                  <c:v>38930</c:v>
                </c:pt>
                <c:pt idx="764">
                  <c:v>38932</c:v>
                </c:pt>
                <c:pt idx="765">
                  <c:v>38933</c:v>
                </c:pt>
                <c:pt idx="766">
                  <c:v>38934</c:v>
                </c:pt>
                <c:pt idx="767">
                  <c:v>38936</c:v>
                </c:pt>
                <c:pt idx="768">
                  <c:v>38937</c:v>
                </c:pt>
                <c:pt idx="769">
                  <c:v>38939</c:v>
                </c:pt>
                <c:pt idx="770">
                  <c:v>38940</c:v>
                </c:pt>
                <c:pt idx="771">
                  <c:v>38941</c:v>
                </c:pt>
                <c:pt idx="772">
                  <c:v>38943</c:v>
                </c:pt>
                <c:pt idx="773">
                  <c:v>38944</c:v>
                </c:pt>
                <c:pt idx="774">
                  <c:v>38945</c:v>
                </c:pt>
                <c:pt idx="775">
                  <c:v>38947</c:v>
                </c:pt>
                <c:pt idx="776">
                  <c:v>38948</c:v>
                </c:pt>
                <c:pt idx="777">
                  <c:v>38949</c:v>
                </c:pt>
                <c:pt idx="778">
                  <c:v>38951</c:v>
                </c:pt>
                <c:pt idx="779">
                  <c:v>38952</c:v>
                </c:pt>
                <c:pt idx="780">
                  <c:v>38953</c:v>
                </c:pt>
                <c:pt idx="781">
                  <c:v>38955</c:v>
                </c:pt>
                <c:pt idx="782">
                  <c:v>38956</c:v>
                </c:pt>
                <c:pt idx="783">
                  <c:v>38957</c:v>
                </c:pt>
                <c:pt idx="784">
                  <c:v>38959</c:v>
                </c:pt>
                <c:pt idx="785">
                  <c:v>38960</c:v>
                </c:pt>
                <c:pt idx="786">
                  <c:v>38961</c:v>
                </c:pt>
                <c:pt idx="787">
                  <c:v>38963</c:v>
                </c:pt>
                <c:pt idx="788">
                  <c:v>38964</c:v>
                </c:pt>
                <c:pt idx="789">
                  <c:v>38966</c:v>
                </c:pt>
                <c:pt idx="790">
                  <c:v>38967</c:v>
                </c:pt>
                <c:pt idx="791">
                  <c:v>38968</c:v>
                </c:pt>
                <c:pt idx="792">
                  <c:v>38969</c:v>
                </c:pt>
                <c:pt idx="793">
                  <c:v>38971</c:v>
                </c:pt>
                <c:pt idx="794">
                  <c:v>38972</c:v>
                </c:pt>
                <c:pt idx="795">
                  <c:v>38973</c:v>
                </c:pt>
                <c:pt idx="796">
                  <c:v>38975</c:v>
                </c:pt>
                <c:pt idx="797">
                  <c:v>38976</c:v>
                </c:pt>
                <c:pt idx="798">
                  <c:v>38977</c:v>
                </c:pt>
                <c:pt idx="799">
                  <c:v>38979</c:v>
                </c:pt>
                <c:pt idx="800">
                  <c:v>38980</c:v>
                </c:pt>
                <c:pt idx="801">
                  <c:v>38982</c:v>
                </c:pt>
                <c:pt idx="802">
                  <c:v>38983</c:v>
                </c:pt>
                <c:pt idx="803">
                  <c:v>38984</c:v>
                </c:pt>
                <c:pt idx="804">
                  <c:v>38986</c:v>
                </c:pt>
                <c:pt idx="805">
                  <c:v>38987</c:v>
                </c:pt>
                <c:pt idx="806">
                  <c:v>38988</c:v>
                </c:pt>
                <c:pt idx="807">
                  <c:v>38990</c:v>
                </c:pt>
                <c:pt idx="808">
                  <c:v>38991</c:v>
                </c:pt>
                <c:pt idx="809">
                  <c:v>38992</c:v>
                </c:pt>
                <c:pt idx="810">
                  <c:v>38994</c:v>
                </c:pt>
                <c:pt idx="811">
                  <c:v>38995</c:v>
                </c:pt>
                <c:pt idx="812">
                  <c:v>38996</c:v>
                </c:pt>
                <c:pt idx="813">
                  <c:v>38998</c:v>
                </c:pt>
                <c:pt idx="814">
                  <c:v>38999</c:v>
                </c:pt>
                <c:pt idx="815">
                  <c:v>39001</c:v>
                </c:pt>
                <c:pt idx="816">
                  <c:v>39002</c:v>
                </c:pt>
                <c:pt idx="817">
                  <c:v>39003</c:v>
                </c:pt>
                <c:pt idx="818">
                  <c:v>39004</c:v>
                </c:pt>
                <c:pt idx="819">
                  <c:v>39006</c:v>
                </c:pt>
                <c:pt idx="820">
                  <c:v>39007</c:v>
                </c:pt>
                <c:pt idx="821">
                  <c:v>39009</c:v>
                </c:pt>
                <c:pt idx="822">
                  <c:v>39010</c:v>
                </c:pt>
                <c:pt idx="823">
                  <c:v>39011</c:v>
                </c:pt>
                <c:pt idx="824">
                  <c:v>39013</c:v>
                </c:pt>
                <c:pt idx="825">
                  <c:v>39014</c:v>
                </c:pt>
                <c:pt idx="826">
                  <c:v>39015</c:v>
                </c:pt>
                <c:pt idx="827">
                  <c:v>39017</c:v>
                </c:pt>
                <c:pt idx="828">
                  <c:v>39018</c:v>
                </c:pt>
                <c:pt idx="829">
                  <c:v>39019</c:v>
                </c:pt>
                <c:pt idx="830">
                  <c:v>39021</c:v>
                </c:pt>
                <c:pt idx="831">
                  <c:v>39022</c:v>
                </c:pt>
                <c:pt idx="832">
                  <c:v>39023</c:v>
                </c:pt>
                <c:pt idx="833">
                  <c:v>39024</c:v>
                </c:pt>
                <c:pt idx="834">
                  <c:v>39026</c:v>
                </c:pt>
                <c:pt idx="835">
                  <c:v>39027</c:v>
                </c:pt>
                <c:pt idx="836">
                  <c:v>39028</c:v>
                </c:pt>
                <c:pt idx="837">
                  <c:v>39030</c:v>
                </c:pt>
                <c:pt idx="838">
                  <c:v>39031</c:v>
                </c:pt>
                <c:pt idx="839">
                  <c:v>39032</c:v>
                </c:pt>
                <c:pt idx="840">
                  <c:v>39034</c:v>
                </c:pt>
                <c:pt idx="841">
                  <c:v>39035</c:v>
                </c:pt>
                <c:pt idx="842">
                  <c:v>39037</c:v>
                </c:pt>
                <c:pt idx="843">
                  <c:v>39038</c:v>
                </c:pt>
                <c:pt idx="844">
                  <c:v>39039</c:v>
                </c:pt>
                <c:pt idx="845">
                  <c:v>39041</c:v>
                </c:pt>
                <c:pt idx="846">
                  <c:v>39042</c:v>
                </c:pt>
                <c:pt idx="847">
                  <c:v>39044</c:v>
                </c:pt>
                <c:pt idx="848">
                  <c:v>39045</c:v>
                </c:pt>
                <c:pt idx="849">
                  <c:v>39046</c:v>
                </c:pt>
                <c:pt idx="850">
                  <c:v>39047</c:v>
                </c:pt>
                <c:pt idx="851">
                  <c:v>39049</c:v>
                </c:pt>
                <c:pt idx="852">
                  <c:v>39050</c:v>
                </c:pt>
                <c:pt idx="853">
                  <c:v>39051</c:v>
                </c:pt>
                <c:pt idx="854">
                  <c:v>39053</c:v>
                </c:pt>
                <c:pt idx="855">
                  <c:v>39054</c:v>
                </c:pt>
                <c:pt idx="856">
                  <c:v>39055</c:v>
                </c:pt>
                <c:pt idx="857">
                  <c:v>39057</c:v>
                </c:pt>
                <c:pt idx="858">
                  <c:v>39058</c:v>
                </c:pt>
                <c:pt idx="859">
                  <c:v>39059</c:v>
                </c:pt>
                <c:pt idx="860">
                  <c:v>39061</c:v>
                </c:pt>
                <c:pt idx="861">
                  <c:v>39062</c:v>
                </c:pt>
                <c:pt idx="862">
                  <c:v>39063</c:v>
                </c:pt>
                <c:pt idx="863">
                  <c:v>39065</c:v>
                </c:pt>
                <c:pt idx="864">
                  <c:v>39067</c:v>
                </c:pt>
                <c:pt idx="865">
                  <c:v>39068</c:v>
                </c:pt>
                <c:pt idx="866">
                  <c:v>39069</c:v>
                </c:pt>
                <c:pt idx="867">
                  <c:v>39071</c:v>
                </c:pt>
                <c:pt idx="868">
                  <c:v>39072</c:v>
                </c:pt>
                <c:pt idx="869">
                  <c:v>39073</c:v>
                </c:pt>
                <c:pt idx="870">
                  <c:v>39075</c:v>
                </c:pt>
                <c:pt idx="871">
                  <c:v>39076</c:v>
                </c:pt>
                <c:pt idx="872">
                  <c:v>39078</c:v>
                </c:pt>
                <c:pt idx="873">
                  <c:v>39079</c:v>
                </c:pt>
                <c:pt idx="874">
                  <c:v>39081</c:v>
                </c:pt>
                <c:pt idx="875">
                  <c:v>39082</c:v>
                </c:pt>
                <c:pt idx="876">
                  <c:v>39084</c:v>
                </c:pt>
                <c:pt idx="877">
                  <c:v>39085</c:v>
                </c:pt>
                <c:pt idx="878">
                  <c:v>39087</c:v>
                </c:pt>
                <c:pt idx="879">
                  <c:v>39088</c:v>
                </c:pt>
                <c:pt idx="880">
                  <c:v>39090</c:v>
                </c:pt>
                <c:pt idx="881">
                  <c:v>39091</c:v>
                </c:pt>
                <c:pt idx="882">
                  <c:v>39093</c:v>
                </c:pt>
                <c:pt idx="883">
                  <c:v>39094</c:v>
                </c:pt>
                <c:pt idx="884">
                  <c:v>39095</c:v>
                </c:pt>
                <c:pt idx="885">
                  <c:v>39097</c:v>
                </c:pt>
                <c:pt idx="886">
                  <c:v>39098</c:v>
                </c:pt>
                <c:pt idx="887">
                  <c:v>39100</c:v>
                </c:pt>
                <c:pt idx="888">
                  <c:v>39101</c:v>
                </c:pt>
                <c:pt idx="889">
                  <c:v>39103</c:v>
                </c:pt>
                <c:pt idx="890">
                  <c:v>39104</c:v>
                </c:pt>
                <c:pt idx="891">
                  <c:v>39106</c:v>
                </c:pt>
                <c:pt idx="892">
                  <c:v>39107</c:v>
                </c:pt>
                <c:pt idx="893">
                  <c:v>39109</c:v>
                </c:pt>
                <c:pt idx="894">
                  <c:v>39110</c:v>
                </c:pt>
                <c:pt idx="895">
                  <c:v>39111</c:v>
                </c:pt>
                <c:pt idx="896">
                  <c:v>39113</c:v>
                </c:pt>
                <c:pt idx="897">
                  <c:v>39115</c:v>
                </c:pt>
                <c:pt idx="898">
                  <c:v>39116</c:v>
                </c:pt>
                <c:pt idx="899">
                  <c:v>39117</c:v>
                </c:pt>
                <c:pt idx="900">
                  <c:v>39119</c:v>
                </c:pt>
                <c:pt idx="901">
                  <c:v>39120</c:v>
                </c:pt>
                <c:pt idx="902">
                  <c:v>39122</c:v>
                </c:pt>
                <c:pt idx="903">
                  <c:v>39123</c:v>
                </c:pt>
                <c:pt idx="904">
                  <c:v>39125</c:v>
                </c:pt>
                <c:pt idx="905">
                  <c:v>39126</c:v>
                </c:pt>
                <c:pt idx="906">
                  <c:v>39127</c:v>
                </c:pt>
                <c:pt idx="907">
                  <c:v>39129</c:v>
                </c:pt>
                <c:pt idx="908">
                  <c:v>39130</c:v>
                </c:pt>
                <c:pt idx="909">
                  <c:v>39131</c:v>
                </c:pt>
                <c:pt idx="910">
                  <c:v>39133</c:v>
                </c:pt>
                <c:pt idx="911">
                  <c:v>39134</c:v>
                </c:pt>
                <c:pt idx="912">
                  <c:v>39135</c:v>
                </c:pt>
                <c:pt idx="913">
                  <c:v>39136</c:v>
                </c:pt>
                <c:pt idx="914">
                  <c:v>39138</c:v>
                </c:pt>
                <c:pt idx="915">
                  <c:v>39139</c:v>
                </c:pt>
                <c:pt idx="916">
                  <c:v>39140</c:v>
                </c:pt>
                <c:pt idx="917">
                  <c:v>39142</c:v>
                </c:pt>
                <c:pt idx="918">
                  <c:v>39143</c:v>
                </c:pt>
                <c:pt idx="919">
                  <c:v>39144</c:v>
                </c:pt>
                <c:pt idx="920">
                  <c:v>39146</c:v>
                </c:pt>
                <c:pt idx="921">
                  <c:v>39147</c:v>
                </c:pt>
                <c:pt idx="922">
                  <c:v>39148</c:v>
                </c:pt>
                <c:pt idx="923">
                  <c:v>39150</c:v>
                </c:pt>
                <c:pt idx="924">
                  <c:v>39151</c:v>
                </c:pt>
                <c:pt idx="925">
                  <c:v>39152</c:v>
                </c:pt>
                <c:pt idx="926">
                  <c:v>39154</c:v>
                </c:pt>
                <c:pt idx="927">
                  <c:v>39155</c:v>
                </c:pt>
                <c:pt idx="928">
                  <c:v>39156</c:v>
                </c:pt>
                <c:pt idx="929">
                  <c:v>39158</c:v>
                </c:pt>
                <c:pt idx="930">
                  <c:v>39159</c:v>
                </c:pt>
                <c:pt idx="931">
                  <c:v>39160</c:v>
                </c:pt>
                <c:pt idx="932">
                  <c:v>39162</c:v>
                </c:pt>
                <c:pt idx="933">
                  <c:v>39163</c:v>
                </c:pt>
                <c:pt idx="934">
                  <c:v>39165</c:v>
                </c:pt>
                <c:pt idx="935">
                  <c:v>39166</c:v>
                </c:pt>
                <c:pt idx="936">
                  <c:v>39167</c:v>
                </c:pt>
                <c:pt idx="937">
                  <c:v>39169</c:v>
                </c:pt>
                <c:pt idx="938">
                  <c:v>39170</c:v>
                </c:pt>
                <c:pt idx="939">
                  <c:v>39172</c:v>
                </c:pt>
                <c:pt idx="940">
                  <c:v>39173</c:v>
                </c:pt>
                <c:pt idx="941">
                  <c:v>39174</c:v>
                </c:pt>
                <c:pt idx="942">
                  <c:v>39176</c:v>
                </c:pt>
                <c:pt idx="943">
                  <c:v>39177</c:v>
                </c:pt>
                <c:pt idx="944">
                  <c:v>39179</c:v>
                </c:pt>
                <c:pt idx="945">
                  <c:v>39180</c:v>
                </c:pt>
                <c:pt idx="946">
                  <c:v>39182</c:v>
                </c:pt>
                <c:pt idx="947">
                  <c:v>39183</c:v>
                </c:pt>
                <c:pt idx="948">
                  <c:v>39185</c:v>
                </c:pt>
                <c:pt idx="949">
                  <c:v>39186</c:v>
                </c:pt>
                <c:pt idx="950">
                  <c:v>39187</c:v>
                </c:pt>
                <c:pt idx="951">
                  <c:v>39189</c:v>
                </c:pt>
                <c:pt idx="952">
                  <c:v>39190</c:v>
                </c:pt>
                <c:pt idx="953">
                  <c:v>39191</c:v>
                </c:pt>
                <c:pt idx="954">
                  <c:v>39193</c:v>
                </c:pt>
                <c:pt idx="955">
                  <c:v>39194</c:v>
                </c:pt>
                <c:pt idx="956">
                  <c:v>39195</c:v>
                </c:pt>
                <c:pt idx="957">
                  <c:v>39197</c:v>
                </c:pt>
                <c:pt idx="958">
                  <c:v>39198</c:v>
                </c:pt>
                <c:pt idx="959">
                  <c:v>39199</c:v>
                </c:pt>
                <c:pt idx="960">
                  <c:v>39200</c:v>
                </c:pt>
                <c:pt idx="961">
                  <c:v>39202</c:v>
                </c:pt>
                <c:pt idx="962">
                  <c:v>39203</c:v>
                </c:pt>
                <c:pt idx="963">
                  <c:v>39204</c:v>
                </c:pt>
                <c:pt idx="964">
                  <c:v>39206</c:v>
                </c:pt>
                <c:pt idx="965">
                  <c:v>39207</c:v>
                </c:pt>
                <c:pt idx="966">
                  <c:v>39209</c:v>
                </c:pt>
                <c:pt idx="967">
                  <c:v>39210</c:v>
                </c:pt>
                <c:pt idx="968">
                  <c:v>39211</c:v>
                </c:pt>
                <c:pt idx="969">
                  <c:v>39213</c:v>
                </c:pt>
                <c:pt idx="970">
                  <c:v>39214</c:v>
                </c:pt>
                <c:pt idx="971">
                  <c:v>39215</c:v>
                </c:pt>
                <c:pt idx="972">
                  <c:v>39217</c:v>
                </c:pt>
                <c:pt idx="973">
                  <c:v>39218</c:v>
                </c:pt>
                <c:pt idx="974">
                  <c:v>39219</c:v>
                </c:pt>
                <c:pt idx="975">
                  <c:v>39221</c:v>
                </c:pt>
                <c:pt idx="976">
                  <c:v>39222</c:v>
                </c:pt>
                <c:pt idx="977">
                  <c:v>39223</c:v>
                </c:pt>
                <c:pt idx="978">
                  <c:v>39224</c:v>
                </c:pt>
                <c:pt idx="979">
                  <c:v>39226</c:v>
                </c:pt>
                <c:pt idx="980">
                  <c:v>39227</c:v>
                </c:pt>
                <c:pt idx="981">
                  <c:v>39228</c:v>
                </c:pt>
                <c:pt idx="982">
                  <c:v>39230</c:v>
                </c:pt>
                <c:pt idx="983">
                  <c:v>39231</c:v>
                </c:pt>
                <c:pt idx="984">
                  <c:v>39232</c:v>
                </c:pt>
                <c:pt idx="985">
                  <c:v>39234</c:v>
                </c:pt>
                <c:pt idx="986">
                  <c:v>39235</c:v>
                </c:pt>
                <c:pt idx="987">
                  <c:v>39237</c:v>
                </c:pt>
                <c:pt idx="988">
                  <c:v>39238</c:v>
                </c:pt>
                <c:pt idx="989">
                  <c:v>39239</c:v>
                </c:pt>
                <c:pt idx="990">
                  <c:v>39241</c:v>
                </c:pt>
                <c:pt idx="991">
                  <c:v>39242</c:v>
                </c:pt>
                <c:pt idx="992">
                  <c:v>39243</c:v>
                </c:pt>
                <c:pt idx="993">
                  <c:v>39245</c:v>
                </c:pt>
                <c:pt idx="994">
                  <c:v>39246</c:v>
                </c:pt>
                <c:pt idx="995">
                  <c:v>39248</c:v>
                </c:pt>
                <c:pt idx="996">
                  <c:v>39249</c:v>
                </c:pt>
                <c:pt idx="997">
                  <c:v>39251</c:v>
                </c:pt>
                <c:pt idx="998">
                  <c:v>39252</c:v>
                </c:pt>
                <c:pt idx="999">
                  <c:v>39253</c:v>
                </c:pt>
              </c:numCache>
            </c:numRef>
          </c:val>
          <c:smooth val="0"/>
          <c:extLst>
            <c:ext xmlns:c16="http://schemas.microsoft.com/office/drawing/2014/chart" uri="{C3380CC4-5D6E-409C-BE32-E72D297353CC}">
              <c16:uniqueId val="{00000003-B977-4C8D-8C1E-9D9524DDD3CB}"/>
            </c:ext>
          </c:extLst>
        </c:ser>
        <c:ser>
          <c:idx val="5"/>
          <c:order val="4"/>
          <c:tx>
            <c:strRef>
              <c:f>'50%'!$H$1</c:f>
              <c:strCache>
                <c:ptCount val="1"/>
                <c:pt idx="0">
                  <c:v>Dynamic Adherence</c:v>
                </c:pt>
              </c:strCache>
            </c:strRef>
          </c:tx>
          <c:spPr>
            <a:ln w="28575" cap="rnd">
              <a:solidFill>
                <a:schemeClr val="accent6"/>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H$2:$H$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3</c:v>
                </c:pt>
                <c:pt idx="319">
                  <c:v>36630</c:v>
                </c:pt>
                <c:pt idx="320">
                  <c:v>36759</c:v>
                </c:pt>
                <c:pt idx="321">
                  <c:v>36879</c:v>
                </c:pt>
                <c:pt idx="322">
                  <c:v>36991</c:v>
                </c:pt>
                <c:pt idx="323">
                  <c:v>37096</c:v>
                </c:pt>
                <c:pt idx="324">
                  <c:v>37191</c:v>
                </c:pt>
                <c:pt idx="325">
                  <c:v>37279</c:v>
                </c:pt>
                <c:pt idx="326">
                  <c:v>37359</c:v>
                </c:pt>
                <c:pt idx="327">
                  <c:v>37431</c:v>
                </c:pt>
                <c:pt idx="328">
                  <c:v>37496</c:v>
                </c:pt>
                <c:pt idx="329">
                  <c:v>37552</c:v>
                </c:pt>
                <c:pt idx="330">
                  <c:v>37603</c:v>
                </c:pt>
                <c:pt idx="331">
                  <c:v>37649</c:v>
                </c:pt>
                <c:pt idx="332">
                  <c:v>37693</c:v>
                </c:pt>
                <c:pt idx="333">
                  <c:v>37732</c:v>
                </c:pt>
                <c:pt idx="334">
                  <c:v>37767</c:v>
                </c:pt>
                <c:pt idx="335">
                  <c:v>37800</c:v>
                </c:pt>
                <c:pt idx="336">
                  <c:v>37829</c:v>
                </c:pt>
                <c:pt idx="337">
                  <c:v>37856</c:v>
                </c:pt>
                <c:pt idx="338">
                  <c:v>37879</c:v>
                </c:pt>
                <c:pt idx="339">
                  <c:v>37908</c:v>
                </c:pt>
                <c:pt idx="340">
                  <c:v>37934</c:v>
                </c:pt>
                <c:pt idx="341">
                  <c:v>37958</c:v>
                </c:pt>
                <c:pt idx="342">
                  <c:v>37980</c:v>
                </c:pt>
                <c:pt idx="343">
                  <c:v>38001</c:v>
                </c:pt>
                <c:pt idx="344">
                  <c:v>38020</c:v>
                </c:pt>
                <c:pt idx="345">
                  <c:v>38039</c:v>
                </c:pt>
                <c:pt idx="346">
                  <c:v>38057</c:v>
                </c:pt>
                <c:pt idx="347">
                  <c:v>38073</c:v>
                </c:pt>
                <c:pt idx="348">
                  <c:v>38089</c:v>
                </c:pt>
                <c:pt idx="349">
                  <c:v>38105</c:v>
                </c:pt>
                <c:pt idx="350">
                  <c:v>38119</c:v>
                </c:pt>
                <c:pt idx="351">
                  <c:v>38132</c:v>
                </c:pt>
                <c:pt idx="352">
                  <c:v>38145</c:v>
                </c:pt>
                <c:pt idx="353">
                  <c:v>38158</c:v>
                </c:pt>
                <c:pt idx="354">
                  <c:v>38168</c:v>
                </c:pt>
                <c:pt idx="355">
                  <c:v>38179</c:v>
                </c:pt>
                <c:pt idx="356">
                  <c:v>38190</c:v>
                </c:pt>
                <c:pt idx="357">
                  <c:v>38200</c:v>
                </c:pt>
                <c:pt idx="358">
                  <c:v>38210</c:v>
                </c:pt>
                <c:pt idx="359">
                  <c:v>38219</c:v>
                </c:pt>
                <c:pt idx="360">
                  <c:v>38228</c:v>
                </c:pt>
                <c:pt idx="361">
                  <c:v>38235</c:v>
                </c:pt>
                <c:pt idx="362">
                  <c:v>38243</c:v>
                </c:pt>
                <c:pt idx="363">
                  <c:v>38250</c:v>
                </c:pt>
                <c:pt idx="364">
                  <c:v>38257</c:v>
                </c:pt>
                <c:pt idx="365">
                  <c:v>38264</c:v>
                </c:pt>
                <c:pt idx="366">
                  <c:v>38270</c:v>
                </c:pt>
                <c:pt idx="367">
                  <c:v>38276</c:v>
                </c:pt>
                <c:pt idx="368">
                  <c:v>38282</c:v>
                </c:pt>
                <c:pt idx="369">
                  <c:v>38288</c:v>
                </c:pt>
                <c:pt idx="370">
                  <c:v>38293</c:v>
                </c:pt>
                <c:pt idx="371">
                  <c:v>38298</c:v>
                </c:pt>
                <c:pt idx="372">
                  <c:v>38303</c:v>
                </c:pt>
                <c:pt idx="373">
                  <c:v>38307</c:v>
                </c:pt>
                <c:pt idx="374">
                  <c:v>38312</c:v>
                </c:pt>
                <c:pt idx="375">
                  <c:v>38317</c:v>
                </c:pt>
                <c:pt idx="376">
                  <c:v>38321</c:v>
                </c:pt>
                <c:pt idx="377">
                  <c:v>38325</c:v>
                </c:pt>
                <c:pt idx="378">
                  <c:v>38329</c:v>
                </c:pt>
                <c:pt idx="379">
                  <c:v>38332</c:v>
                </c:pt>
                <c:pt idx="380">
                  <c:v>38336</c:v>
                </c:pt>
                <c:pt idx="381">
                  <c:v>38340</c:v>
                </c:pt>
                <c:pt idx="382">
                  <c:v>38343</c:v>
                </c:pt>
                <c:pt idx="383">
                  <c:v>38346</c:v>
                </c:pt>
                <c:pt idx="384">
                  <c:v>38349</c:v>
                </c:pt>
                <c:pt idx="385">
                  <c:v>38352</c:v>
                </c:pt>
                <c:pt idx="386">
                  <c:v>38355</c:v>
                </c:pt>
                <c:pt idx="387">
                  <c:v>38358</c:v>
                </c:pt>
                <c:pt idx="388">
                  <c:v>38361</c:v>
                </c:pt>
                <c:pt idx="389">
                  <c:v>38363</c:v>
                </c:pt>
                <c:pt idx="390">
                  <c:v>38366</c:v>
                </c:pt>
                <c:pt idx="391">
                  <c:v>38368</c:v>
                </c:pt>
                <c:pt idx="392">
                  <c:v>38371</c:v>
                </c:pt>
                <c:pt idx="393">
                  <c:v>38373</c:v>
                </c:pt>
                <c:pt idx="394">
                  <c:v>38375</c:v>
                </c:pt>
                <c:pt idx="395">
                  <c:v>38378</c:v>
                </c:pt>
                <c:pt idx="396">
                  <c:v>38380</c:v>
                </c:pt>
                <c:pt idx="397">
                  <c:v>38382</c:v>
                </c:pt>
                <c:pt idx="398">
                  <c:v>38384</c:v>
                </c:pt>
                <c:pt idx="399">
                  <c:v>38386</c:v>
                </c:pt>
                <c:pt idx="400">
                  <c:v>38388</c:v>
                </c:pt>
                <c:pt idx="401">
                  <c:v>38390</c:v>
                </c:pt>
                <c:pt idx="402">
                  <c:v>38392</c:v>
                </c:pt>
                <c:pt idx="403">
                  <c:v>38394</c:v>
                </c:pt>
                <c:pt idx="404">
                  <c:v>38396</c:v>
                </c:pt>
                <c:pt idx="405">
                  <c:v>38397</c:v>
                </c:pt>
                <c:pt idx="406">
                  <c:v>38399</c:v>
                </c:pt>
                <c:pt idx="407">
                  <c:v>38401</c:v>
                </c:pt>
                <c:pt idx="408">
                  <c:v>38403</c:v>
                </c:pt>
                <c:pt idx="409">
                  <c:v>38404</c:v>
                </c:pt>
                <c:pt idx="410">
                  <c:v>38406</c:v>
                </c:pt>
                <c:pt idx="411">
                  <c:v>38408</c:v>
                </c:pt>
                <c:pt idx="412">
                  <c:v>38409</c:v>
                </c:pt>
                <c:pt idx="413">
                  <c:v>38411</c:v>
                </c:pt>
                <c:pt idx="414">
                  <c:v>38413</c:v>
                </c:pt>
                <c:pt idx="415">
                  <c:v>38414</c:v>
                </c:pt>
                <c:pt idx="416">
                  <c:v>38416</c:v>
                </c:pt>
                <c:pt idx="417">
                  <c:v>38418</c:v>
                </c:pt>
                <c:pt idx="418">
                  <c:v>38420</c:v>
                </c:pt>
                <c:pt idx="419">
                  <c:v>38421</c:v>
                </c:pt>
                <c:pt idx="420">
                  <c:v>38423</c:v>
                </c:pt>
                <c:pt idx="421">
                  <c:v>38425</c:v>
                </c:pt>
                <c:pt idx="422">
                  <c:v>38426</c:v>
                </c:pt>
                <c:pt idx="423">
                  <c:v>38428</c:v>
                </c:pt>
                <c:pt idx="424">
                  <c:v>38430</c:v>
                </c:pt>
                <c:pt idx="425">
                  <c:v>38431</c:v>
                </c:pt>
                <c:pt idx="426">
                  <c:v>38433</c:v>
                </c:pt>
                <c:pt idx="427">
                  <c:v>38434</c:v>
                </c:pt>
                <c:pt idx="428">
                  <c:v>38436</c:v>
                </c:pt>
                <c:pt idx="429">
                  <c:v>38437</c:v>
                </c:pt>
                <c:pt idx="430">
                  <c:v>38439</c:v>
                </c:pt>
                <c:pt idx="431">
                  <c:v>38440</c:v>
                </c:pt>
                <c:pt idx="432">
                  <c:v>38442</c:v>
                </c:pt>
                <c:pt idx="433">
                  <c:v>38443</c:v>
                </c:pt>
                <c:pt idx="434">
                  <c:v>38444</c:v>
                </c:pt>
                <c:pt idx="435">
                  <c:v>38446</c:v>
                </c:pt>
                <c:pt idx="436">
                  <c:v>38447</c:v>
                </c:pt>
                <c:pt idx="437">
                  <c:v>38449</c:v>
                </c:pt>
                <c:pt idx="438">
                  <c:v>38450</c:v>
                </c:pt>
                <c:pt idx="439">
                  <c:v>38451</c:v>
                </c:pt>
                <c:pt idx="440">
                  <c:v>38453</c:v>
                </c:pt>
                <c:pt idx="441">
                  <c:v>38454</c:v>
                </c:pt>
                <c:pt idx="442">
                  <c:v>38456</c:v>
                </c:pt>
                <c:pt idx="443">
                  <c:v>38457</c:v>
                </c:pt>
                <c:pt idx="444">
                  <c:v>38459</c:v>
                </c:pt>
                <c:pt idx="445">
                  <c:v>38460</c:v>
                </c:pt>
                <c:pt idx="446">
                  <c:v>38462</c:v>
                </c:pt>
                <c:pt idx="447">
                  <c:v>38463</c:v>
                </c:pt>
                <c:pt idx="448">
                  <c:v>38465</c:v>
                </c:pt>
                <c:pt idx="449">
                  <c:v>38466</c:v>
                </c:pt>
                <c:pt idx="450">
                  <c:v>38467</c:v>
                </c:pt>
                <c:pt idx="451">
                  <c:v>38469</c:v>
                </c:pt>
                <c:pt idx="452">
                  <c:v>38470</c:v>
                </c:pt>
                <c:pt idx="453">
                  <c:v>38472</c:v>
                </c:pt>
                <c:pt idx="454">
                  <c:v>38473</c:v>
                </c:pt>
                <c:pt idx="455">
                  <c:v>38475</c:v>
                </c:pt>
                <c:pt idx="456">
                  <c:v>38476</c:v>
                </c:pt>
                <c:pt idx="457">
                  <c:v>38478</c:v>
                </c:pt>
                <c:pt idx="458">
                  <c:v>38479</c:v>
                </c:pt>
                <c:pt idx="459">
                  <c:v>38480</c:v>
                </c:pt>
                <c:pt idx="460">
                  <c:v>38482</c:v>
                </c:pt>
                <c:pt idx="461">
                  <c:v>38483</c:v>
                </c:pt>
                <c:pt idx="462">
                  <c:v>38485</c:v>
                </c:pt>
                <c:pt idx="463">
                  <c:v>38486</c:v>
                </c:pt>
                <c:pt idx="464">
                  <c:v>38487</c:v>
                </c:pt>
                <c:pt idx="465">
                  <c:v>38489</c:v>
                </c:pt>
                <c:pt idx="466">
                  <c:v>38490</c:v>
                </c:pt>
                <c:pt idx="467">
                  <c:v>38492</c:v>
                </c:pt>
                <c:pt idx="468">
                  <c:v>38493</c:v>
                </c:pt>
                <c:pt idx="469">
                  <c:v>38494</c:v>
                </c:pt>
                <c:pt idx="470">
                  <c:v>38496</c:v>
                </c:pt>
                <c:pt idx="471">
                  <c:v>38497</c:v>
                </c:pt>
                <c:pt idx="472">
                  <c:v>38499</c:v>
                </c:pt>
                <c:pt idx="473">
                  <c:v>38500</c:v>
                </c:pt>
                <c:pt idx="474">
                  <c:v>38501</c:v>
                </c:pt>
                <c:pt idx="475">
                  <c:v>38503</c:v>
                </c:pt>
                <c:pt idx="476">
                  <c:v>38504</c:v>
                </c:pt>
                <c:pt idx="477">
                  <c:v>38506</c:v>
                </c:pt>
                <c:pt idx="478">
                  <c:v>38507</c:v>
                </c:pt>
                <c:pt idx="479">
                  <c:v>38509</c:v>
                </c:pt>
                <c:pt idx="480">
                  <c:v>38510</c:v>
                </c:pt>
                <c:pt idx="481">
                  <c:v>38511</c:v>
                </c:pt>
                <c:pt idx="482">
                  <c:v>38513</c:v>
                </c:pt>
                <c:pt idx="483">
                  <c:v>38514</c:v>
                </c:pt>
                <c:pt idx="484">
                  <c:v>38516</c:v>
                </c:pt>
                <c:pt idx="485">
                  <c:v>38517</c:v>
                </c:pt>
                <c:pt idx="486">
                  <c:v>38518</c:v>
                </c:pt>
                <c:pt idx="487">
                  <c:v>38520</c:v>
                </c:pt>
                <c:pt idx="488">
                  <c:v>38521</c:v>
                </c:pt>
                <c:pt idx="489">
                  <c:v>38523</c:v>
                </c:pt>
                <c:pt idx="490">
                  <c:v>38524</c:v>
                </c:pt>
                <c:pt idx="491">
                  <c:v>38525</c:v>
                </c:pt>
                <c:pt idx="492">
                  <c:v>38527</c:v>
                </c:pt>
                <c:pt idx="493">
                  <c:v>38528</c:v>
                </c:pt>
                <c:pt idx="494">
                  <c:v>38530</c:v>
                </c:pt>
                <c:pt idx="495">
                  <c:v>38531</c:v>
                </c:pt>
                <c:pt idx="496">
                  <c:v>38532</c:v>
                </c:pt>
                <c:pt idx="497">
                  <c:v>38534</c:v>
                </c:pt>
                <c:pt idx="498">
                  <c:v>38535</c:v>
                </c:pt>
                <c:pt idx="499">
                  <c:v>38536</c:v>
                </c:pt>
                <c:pt idx="500">
                  <c:v>38538</c:v>
                </c:pt>
                <c:pt idx="501">
                  <c:v>38539</c:v>
                </c:pt>
                <c:pt idx="502">
                  <c:v>38540</c:v>
                </c:pt>
                <c:pt idx="503">
                  <c:v>38542</c:v>
                </c:pt>
                <c:pt idx="504">
                  <c:v>38543</c:v>
                </c:pt>
                <c:pt idx="505">
                  <c:v>38544</c:v>
                </c:pt>
                <c:pt idx="506">
                  <c:v>38545</c:v>
                </c:pt>
                <c:pt idx="507">
                  <c:v>38547</c:v>
                </c:pt>
                <c:pt idx="508">
                  <c:v>38548</c:v>
                </c:pt>
                <c:pt idx="509">
                  <c:v>38550</c:v>
                </c:pt>
                <c:pt idx="510">
                  <c:v>38551</c:v>
                </c:pt>
                <c:pt idx="511">
                  <c:v>38552</c:v>
                </c:pt>
                <c:pt idx="512">
                  <c:v>38554</c:v>
                </c:pt>
                <c:pt idx="513">
                  <c:v>38555</c:v>
                </c:pt>
                <c:pt idx="514">
                  <c:v>38556</c:v>
                </c:pt>
                <c:pt idx="515">
                  <c:v>38558</c:v>
                </c:pt>
                <c:pt idx="516">
                  <c:v>38559</c:v>
                </c:pt>
                <c:pt idx="517">
                  <c:v>38560</c:v>
                </c:pt>
                <c:pt idx="518">
                  <c:v>38562</c:v>
                </c:pt>
                <c:pt idx="519">
                  <c:v>38563</c:v>
                </c:pt>
                <c:pt idx="520">
                  <c:v>38565</c:v>
                </c:pt>
                <c:pt idx="521">
                  <c:v>38566</c:v>
                </c:pt>
                <c:pt idx="522">
                  <c:v>38567</c:v>
                </c:pt>
                <c:pt idx="523">
                  <c:v>38569</c:v>
                </c:pt>
                <c:pt idx="524">
                  <c:v>38570</c:v>
                </c:pt>
                <c:pt idx="525">
                  <c:v>38572</c:v>
                </c:pt>
                <c:pt idx="526">
                  <c:v>38573</c:v>
                </c:pt>
                <c:pt idx="527">
                  <c:v>38575</c:v>
                </c:pt>
                <c:pt idx="528">
                  <c:v>38577</c:v>
                </c:pt>
                <c:pt idx="529">
                  <c:v>38578</c:v>
                </c:pt>
                <c:pt idx="530">
                  <c:v>38579</c:v>
                </c:pt>
                <c:pt idx="531">
                  <c:v>38581</c:v>
                </c:pt>
                <c:pt idx="532">
                  <c:v>38582</c:v>
                </c:pt>
                <c:pt idx="533">
                  <c:v>38584</c:v>
                </c:pt>
                <c:pt idx="534">
                  <c:v>38585</c:v>
                </c:pt>
                <c:pt idx="535">
                  <c:v>38586</c:v>
                </c:pt>
                <c:pt idx="536">
                  <c:v>38588</c:v>
                </c:pt>
                <c:pt idx="537">
                  <c:v>38589</c:v>
                </c:pt>
                <c:pt idx="538">
                  <c:v>38590</c:v>
                </c:pt>
                <c:pt idx="539">
                  <c:v>38591</c:v>
                </c:pt>
                <c:pt idx="540">
                  <c:v>38593</c:v>
                </c:pt>
                <c:pt idx="541">
                  <c:v>38594</c:v>
                </c:pt>
                <c:pt idx="542">
                  <c:v>38596</c:v>
                </c:pt>
                <c:pt idx="543">
                  <c:v>38597</c:v>
                </c:pt>
                <c:pt idx="544">
                  <c:v>38599</c:v>
                </c:pt>
                <c:pt idx="545">
                  <c:v>38600</c:v>
                </c:pt>
                <c:pt idx="546">
                  <c:v>38601</c:v>
                </c:pt>
                <c:pt idx="547">
                  <c:v>38602</c:v>
                </c:pt>
                <c:pt idx="548">
                  <c:v>38604</c:v>
                </c:pt>
                <c:pt idx="549">
                  <c:v>38605</c:v>
                </c:pt>
                <c:pt idx="550">
                  <c:v>38607</c:v>
                </c:pt>
                <c:pt idx="551">
                  <c:v>38608</c:v>
                </c:pt>
                <c:pt idx="552">
                  <c:v>38609</c:v>
                </c:pt>
                <c:pt idx="553">
                  <c:v>38611</c:v>
                </c:pt>
                <c:pt idx="554">
                  <c:v>38612</c:v>
                </c:pt>
                <c:pt idx="555">
                  <c:v>38613</c:v>
                </c:pt>
                <c:pt idx="556">
                  <c:v>38615</c:v>
                </c:pt>
                <c:pt idx="557">
                  <c:v>38616</c:v>
                </c:pt>
                <c:pt idx="558">
                  <c:v>38618</c:v>
                </c:pt>
                <c:pt idx="559">
                  <c:v>38619</c:v>
                </c:pt>
                <c:pt idx="560">
                  <c:v>38620</c:v>
                </c:pt>
                <c:pt idx="561">
                  <c:v>38621</c:v>
                </c:pt>
                <c:pt idx="562">
                  <c:v>38623</c:v>
                </c:pt>
                <c:pt idx="563">
                  <c:v>38624</c:v>
                </c:pt>
                <c:pt idx="564">
                  <c:v>38626</c:v>
                </c:pt>
                <c:pt idx="565">
                  <c:v>38627</c:v>
                </c:pt>
                <c:pt idx="566">
                  <c:v>38628</c:v>
                </c:pt>
                <c:pt idx="567">
                  <c:v>38630</c:v>
                </c:pt>
                <c:pt idx="568">
                  <c:v>38631</c:v>
                </c:pt>
                <c:pt idx="569">
                  <c:v>38633</c:v>
                </c:pt>
                <c:pt idx="570">
                  <c:v>38634</c:v>
                </c:pt>
                <c:pt idx="571">
                  <c:v>38635</c:v>
                </c:pt>
                <c:pt idx="572">
                  <c:v>38637</c:v>
                </c:pt>
                <c:pt idx="573">
                  <c:v>38638</c:v>
                </c:pt>
                <c:pt idx="574">
                  <c:v>38640</c:v>
                </c:pt>
                <c:pt idx="575">
                  <c:v>38641</c:v>
                </c:pt>
                <c:pt idx="576">
                  <c:v>38643</c:v>
                </c:pt>
                <c:pt idx="577">
                  <c:v>38644</c:v>
                </c:pt>
                <c:pt idx="578">
                  <c:v>38646</c:v>
                </c:pt>
                <c:pt idx="579">
                  <c:v>38647</c:v>
                </c:pt>
                <c:pt idx="580">
                  <c:v>38648</c:v>
                </c:pt>
                <c:pt idx="581">
                  <c:v>38650</c:v>
                </c:pt>
                <c:pt idx="582">
                  <c:v>38651</c:v>
                </c:pt>
                <c:pt idx="583">
                  <c:v>38653</c:v>
                </c:pt>
                <c:pt idx="584">
                  <c:v>38654</c:v>
                </c:pt>
                <c:pt idx="585">
                  <c:v>38656</c:v>
                </c:pt>
                <c:pt idx="586">
                  <c:v>38657</c:v>
                </c:pt>
                <c:pt idx="587">
                  <c:v>38659</c:v>
                </c:pt>
                <c:pt idx="588">
                  <c:v>38660</c:v>
                </c:pt>
                <c:pt idx="589">
                  <c:v>38662</c:v>
                </c:pt>
                <c:pt idx="590">
                  <c:v>38663</c:v>
                </c:pt>
                <c:pt idx="591">
                  <c:v>38664</c:v>
                </c:pt>
                <c:pt idx="592">
                  <c:v>38666</c:v>
                </c:pt>
                <c:pt idx="593">
                  <c:v>38667</c:v>
                </c:pt>
                <c:pt idx="594">
                  <c:v>38669</c:v>
                </c:pt>
                <c:pt idx="595">
                  <c:v>38670</c:v>
                </c:pt>
                <c:pt idx="596">
                  <c:v>38672</c:v>
                </c:pt>
                <c:pt idx="597">
                  <c:v>38673</c:v>
                </c:pt>
                <c:pt idx="598">
                  <c:v>38675</c:v>
                </c:pt>
                <c:pt idx="599">
                  <c:v>38676</c:v>
                </c:pt>
                <c:pt idx="600">
                  <c:v>38678</c:v>
                </c:pt>
                <c:pt idx="601">
                  <c:v>38679</c:v>
                </c:pt>
                <c:pt idx="602">
                  <c:v>38680</c:v>
                </c:pt>
                <c:pt idx="603">
                  <c:v>38682</c:v>
                </c:pt>
                <c:pt idx="604">
                  <c:v>38683</c:v>
                </c:pt>
                <c:pt idx="605">
                  <c:v>38684</c:v>
                </c:pt>
                <c:pt idx="606">
                  <c:v>38686</c:v>
                </c:pt>
                <c:pt idx="607">
                  <c:v>38688</c:v>
                </c:pt>
                <c:pt idx="608">
                  <c:v>38689</c:v>
                </c:pt>
                <c:pt idx="609">
                  <c:v>38691</c:v>
                </c:pt>
                <c:pt idx="610">
                  <c:v>38692</c:v>
                </c:pt>
                <c:pt idx="611">
                  <c:v>38694</c:v>
                </c:pt>
                <c:pt idx="612">
                  <c:v>38695</c:v>
                </c:pt>
                <c:pt idx="613">
                  <c:v>38697</c:v>
                </c:pt>
                <c:pt idx="614">
                  <c:v>38699</c:v>
                </c:pt>
                <c:pt idx="615">
                  <c:v>38700</c:v>
                </c:pt>
                <c:pt idx="616">
                  <c:v>38701</c:v>
                </c:pt>
                <c:pt idx="617">
                  <c:v>38703</c:v>
                </c:pt>
                <c:pt idx="618">
                  <c:v>38704</c:v>
                </c:pt>
                <c:pt idx="619">
                  <c:v>38706</c:v>
                </c:pt>
                <c:pt idx="620">
                  <c:v>38707</c:v>
                </c:pt>
                <c:pt idx="621">
                  <c:v>38709</c:v>
                </c:pt>
                <c:pt idx="622">
                  <c:v>38710</c:v>
                </c:pt>
                <c:pt idx="623">
                  <c:v>38711</c:v>
                </c:pt>
                <c:pt idx="624">
                  <c:v>38713</c:v>
                </c:pt>
                <c:pt idx="625">
                  <c:v>38714</c:v>
                </c:pt>
                <c:pt idx="626">
                  <c:v>38716</c:v>
                </c:pt>
                <c:pt idx="627">
                  <c:v>38717</c:v>
                </c:pt>
                <c:pt idx="628">
                  <c:v>38719</c:v>
                </c:pt>
                <c:pt idx="629">
                  <c:v>38720</c:v>
                </c:pt>
                <c:pt idx="630">
                  <c:v>38722</c:v>
                </c:pt>
                <c:pt idx="631">
                  <c:v>38723</c:v>
                </c:pt>
                <c:pt idx="632">
                  <c:v>38724</c:v>
                </c:pt>
                <c:pt idx="633">
                  <c:v>38726</c:v>
                </c:pt>
                <c:pt idx="634">
                  <c:v>38727</c:v>
                </c:pt>
                <c:pt idx="635">
                  <c:v>38729</c:v>
                </c:pt>
                <c:pt idx="636">
                  <c:v>38730</c:v>
                </c:pt>
                <c:pt idx="637">
                  <c:v>38732</c:v>
                </c:pt>
                <c:pt idx="638">
                  <c:v>38733</c:v>
                </c:pt>
                <c:pt idx="639">
                  <c:v>38735</c:v>
                </c:pt>
                <c:pt idx="640">
                  <c:v>38736</c:v>
                </c:pt>
                <c:pt idx="641">
                  <c:v>38737</c:v>
                </c:pt>
                <c:pt idx="642">
                  <c:v>38739</c:v>
                </c:pt>
                <c:pt idx="643">
                  <c:v>38740</c:v>
                </c:pt>
                <c:pt idx="644">
                  <c:v>38742</c:v>
                </c:pt>
                <c:pt idx="645">
                  <c:v>38743</c:v>
                </c:pt>
                <c:pt idx="646">
                  <c:v>38745</c:v>
                </c:pt>
                <c:pt idx="647">
                  <c:v>38746</c:v>
                </c:pt>
                <c:pt idx="648">
                  <c:v>38748</c:v>
                </c:pt>
                <c:pt idx="649">
                  <c:v>38749</c:v>
                </c:pt>
                <c:pt idx="650">
                  <c:v>38751</c:v>
                </c:pt>
                <c:pt idx="651">
                  <c:v>38752</c:v>
                </c:pt>
                <c:pt idx="652">
                  <c:v>38753</c:v>
                </c:pt>
                <c:pt idx="653">
                  <c:v>38755</c:v>
                </c:pt>
                <c:pt idx="654">
                  <c:v>38756</c:v>
                </c:pt>
                <c:pt idx="655">
                  <c:v>38758</c:v>
                </c:pt>
                <c:pt idx="656">
                  <c:v>38759</c:v>
                </c:pt>
                <c:pt idx="657">
                  <c:v>38761</c:v>
                </c:pt>
                <c:pt idx="658">
                  <c:v>38762</c:v>
                </c:pt>
                <c:pt idx="659">
                  <c:v>38763</c:v>
                </c:pt>
                <c:pt idx="660">
                  <c:v>38765</c:v>
                </c:pt>
                <c:pt idx="661">
                  <c:v>38766</c:v>
                </c:pt>
                <c:pt idx="662">
                  <c:v>38768</c:v>
                </c:pt>
                <c:pt idx="663">
                  <c:v>38769</c:v>
                </c:pt>
                <c:pt idx="664">
                  <c:v>38770</c:v>
                </c:pt>
                <c:pt idx="665">
                  <c:v>38772</c:v>
                </c:pt>
                <c:pt idx="666">
                  <c:v>38773</c:v>
                </c:pt>
                <c:pt idx="667">
                  <c:v>38775</c:v>
                </c:pt>
                <c:pt idx="668">
                  <c:v>38776</c:v>
                </c:pt>
                <c:pt idx="669">
                  <c:v>38778</c:v>
                </c:pt>
                <c:pt idx="670">
                  <c:v>38779</c:v>
                </c:pt>
                <c:pt idx="671">
                  <c:v>38780</c:v>
                </c:pt>
                <c:pt idx="672">
                  <c:v>38782</c:v>
                </c:pt>
                <c:pt idx="673">
                  <c:v>38783</c:v>
                </c:pt>
                <c:pt idx="674">
                  <c:v>38785</c:v>
                </c:pt>
                <c:pt idx="675">
                  <c:v>38786</c:v>
                </c:pt>
                <c:pt idx="676">
                  <c:v>38787</c:v>
                </c:pt>
                <c:pt idx="677">
                  <c:v>38789</c:v>
                </c:pt>
                <c:pt idx="678">
                  <c:v>38790</c:v>
                </c:pt>
                <c:pt idx="679">
                  <c:v>38792</c:v>
                </c:pt>
                <c:pt idx="680">
                  <c:v>38793</c:v>
                </c:pt>
                <c:pt idx="681">
                  <c:v>38795</c:v>
                </c:pt>
                <c:pt idx="682">
                  <c:v>38796</c:v>
                </c:pt>
                <c:pt idx="683">
                  <c:v>38798</c:v>
                </c:pt>
                <c:pt idx="684">
                  <c:v>38799</c:v>
                </c:pt>
                <c:pt idx="685">
                  <c:v>38800</c:v>
                </c:pt>
                <c:pt idx="686">
                  <c:v>38801</c:v>
                </c:pt>
                <c:pt idx="687">
                  <c:v>38803</c:v>
                </c:pt>
                <c:pt idx="688">
                  <c:v>38804</c:v>
                </c:pt>
                <c:pt idx="689">
                  <c:v>38806</c:v>
                </c:pt>
                <c:pt idx="690">
                  <c:v>38807</c:v>
                </c:pt>
                <c:pt idx="691">
                  <c:v>38808</c:v>
                </c:pt>
                <c:pt idx="692">
                  <c:v>38810</c:v>
                </c:pt>
                <c:pt idx="693">
                  <c:v>38811</c:v>
                </c:pt>
                <c:pt idx="694">
                  <c:v>38812</c:v>
                </c:pt>
                <c:pt idx="695">
                  <c:v>38814</c:v>
                </c:pt>
                <c:pt idx="696">
                  <c:v>38815</c:v>
                </c:pt>
                <c:pt idx="697">
                  <c:v>38816</c:v>
                </c:pt>
                <c:pt idx="698">
                  <c:v>38818</c:v>
                </c:pt>
                <c:pt idx="699">
                  <c:v>38819</c:v>
                </c:pt>
                <c:pt idx="700">
                  <c:v>38820</c:v>
                </c:pt>
                <c:pt idx="701">
                  <c:v>38822</c:v>
                </c:pt>
                <c:pt idx="702">
                  <c:v>38823</c:v>
                </c:pt>
                <c:pt idx="703">
                  <c:v>38825</c:v>
                </c:pt>
                <c:pt idx="704">
                  <c:v>38826</c:v>
                </c:pt>
                <c:pt idx="705">
                  <c:v>38827</c:v>
                </c:pt>
                <c:pt idx="706">
                  <c:v>38828</c:v>
                </c:pt>
                <c:pt idx="707">
                  <c:v>38830</c:v>
                </c:pt>
                <c:pt idx="708">
                  <c:v>38831</c:v>
                </c:pt>
                <c:pt idx="709">
                  <c:v>38832</c:v>
                </c:pt>
                <c:pt idx="710">
                  <c:v>38834</c:v>
                </c:pt>
                <c:pt idx="711">
                  <c:v>38835</c:v>
                </c:pt>
                <c:pt idx="712">
                  <c:v>38836</c:v>
                </c:pt>
                <c:pt idx="713">
                  <c:v>38838</c:v>
                </c:pt>
                <c:pt idx="714">
                  <c:v>38839</c:v>
                </c:pt>
                <c:pt idx="715">
                  <c:v>38840</c:v>
                </c:pt>
                <c:pt idx="716">
                  <c:v>38842</c:v>
                </c:pt>
                <c:pt idx="717">
                  <c:v>38843</c:v>
                </c:pt>
                <c:pt idx="718">
                  <c:v>38844</c:v>
                </c:pt>
                <c:pt idx="719">
                  <c:v>38846</c:v>
                </c:pt>
                <c:pt idx="720">
                  <c:v>38847</c:v>
                </c:pt>
                <c:pt idx="721">
                  <c:v>38848</c:v>
                </c:pt>
                <c:pt idx="722">
                  <c:v>38850</c:v>
                </c:pt>
                <c:pt idx="723">
                  <c:v>38851</c:v>
                </c:pt>
                <c:pt idx="724">
                  <c:v>38852</c:v>
                </c:pt>
                <c:pt idx="725">
                  <c:v>38853</c:v>
                </c:pt>
                <c:pt idx="726">
                  <c:v>38855</c:v>
                </c:pt>
                <c:pt idx="727">
                  <c:v>38856</c:v>
                </c:pt>
                <c:pt idx="728">
                  <c:v>38857</c:v>
                </c:pt>
                <c:pt idx="729">
                  <c:v>38859</c:v>
                </c:pt>
                <c:pt idx="730">
                  <c:v>38860</c:v>
                </c:pt>
                <c:pt idx="731">
                  <c:v>38861</c:v>
                </c:pt>
                <c:pt idx="732">
                  <c:v>38863</c:v>
                </c:pt>
                <c:pt idx="733">
                  <c:v>38864</c:v>
                </c:pt>
                <c:pt idx="734">
                  <c:v>38865</c:v>
                </c:pt>
                <c:pt idx="735">
                  <c:v>38867</c:v>
                </c:pt>
                <c:pt idx="736">
                  <c:v>38868</c:v>
                </c:pt>
                <c:pt idx="737">
                  <c:v>38870</c:v>
                </c:pt>
                <c:pt idx="738">
                  <c:v>38871</c:v>
                </c:pt>
                <c:pt idx="739">
                  <c:v>38873</c:v>
                </c:pt>
                <c:pt idx="740">
                  <c:v>38874</c:v>
                </c:pt>
                <c:pt idx="741">
                  <c:v>38875</c:v>
                </c:pt>
                <c:pt idx="742">
                  <c:v>38877</c:v>
                </c:pt>
                <c:pt idx="743">
                  <c:v>38878</c:v>
                </c:pt>
                <c:pt idx="744">
                  <c:v>38879</c:v>
                </c:pt>
                <c:pt idx="745">
                  <c:v>38881</c:v>
                </c:pt>
                <c:pt idx="746">
                  <c:v>38882</c:v>
                </c:pt>
                <c:pt idx="747">
                  <c:v>38884</c:v>
                </c:pt>
                <c:pt idx="748">
                  <c:v>38885</c:v>
                </c:pt>
                <c:pt idx="749">
                  <c:v>38886</c:v>
                </c:pt>
                <c:pt idx="750">
                  <c:v>38888</c:v>
                </c:pt>
                <c:pt idx="751">
                  <c:v>38889</c:v>
                </c:pt>
                <c:pt idx="752">
                  <c:v>38891</c:v>
                </c:pt>
                <c:pt idx="753">
                  <c:v>38892</c:v>
                </c:pt>
                <c:pt idx="754">
                  <c:v>38893</c:v>
                </c:pt>
                <c:pt idx="755">
                  <c:v>38895</c:v>
                </c:pt>
                <c:pt idx="756">
                  <c:v>38896</c:v>
                </c:pt>
                <c:pt idx="757">
                  <c:v>38898</c:v>
                </c:pt>
                <c:pt idx="758">
                  <c:v>38899</c:v>
                </c:pt>
                <c:pt idx="759">
                  <c:v>38900</c:v>
                </c:pt>
                <c:pt idx="760">
                  <c:v>38902</c:v>
                </c:pt>
                <c:pt idx="761">
                  <c:v>38903</c:v>
                </c:pt>
                <c:pt idx="762">
                  <c:v>38904</c:v>
                </c:pt>
                <c:pt idx="763">
                  <c:v>38906</c:v>
                </c:pt>
                <c:pt idx="764">
                  <c:v>38907</c:v>
                </c:pt>
                <c:pt idx="765">
                  <c:v>38909</c:v>
                </c:pt>
                <c:pt idx="766">
                  <c:v>38910</c:v>
                </c:pt>
                <c:pt idx="767">
                  <c:v>38912</c:v>
                </c:pt>
                <c:pt idx="768">
                  <c:v>38913</c:v>
                </c:pt>
                <c:pt idx="769">
                  <c:v>38914</c:v>
                </c:pt>
                <c:pt idx="770">
                  <c:v>38916</c:v>
                </c:pt>
                <c:pt idx="771">
                  <c:v>38917</c:v>
                </c:pt>
                <c:pt idx="772">
                  <c:v>38918</c:v>
                </c:pt>
                <c:pt idx="773">
                  <c:v>38920</c:v>
                </c:pt>
                <c:pt idx="774">
                  <c:v>38921</c:v>
                </c:pt>
                <c:pt idx="775">
                  <c:v>38923</c:v>
                </c:pt>
                <c:pt idx="776">
                  <c:v>38924</c:v>
                </c:pt>
                <c:pt idx="777">
                  <c:v>38925</c:v>
                </c:pt>
                <c:pt idx="778">
                  <c:v>38927</c:v>
                </c:pt>
                <c:pt idx="779">
                  <c:v>38928</c:v>
                </c:pt>
                <c:pt idx="780">
                  <c:v>38929</c:v>
                </c:pt>
                <c:pt idx="781">
                  <c:v>38931</c:v>
                </c:pt>
                <c:pt idx="782">
                  <c:v>38932</c:v>
                </c:pt>
                <c:pt idx="783">
                  <c:v>38933</c:v>
                </c:pt>
                <c:pt idx="784">
                  <c:v>38935</c:v>
                </c:pt>
                <c:pt idx="785">
                  <c:v>38936</c:v>
                </c:pt>
                <c:pt idx="786">
                  <c:v>38937</c:v>
                </c:pt>
                <c:pt idx="787">
                  <c:v>38939</c:v>
                </c:pt>
                <c:pt idx="788">
                  <c:v>38940</c:v>
                </c:pt>
                <c:pt idx="789">
                  <c:v>38941</c:v>
                </c:pt>
                <c:pt idx="790">
                  <c:v>38943</c:v>
                </c:pt>
                <c:pt idx="791">
                  <c:v>38944</c:v>
                </c:pt>
                <c:pt idx="792">
                  <c:v>38946</c:v>
                </c:pt>
                <c:pt idx="793">
                  <c:v>38947</c:v>
                </c:pt>
                <c:pt idx="794">
                  <c:v>38948</c:v>
                </c:pt>
                <c:pt idx="795">
                  <c:v>38950</c:v>
                </c:pt>
                <c:pt idx="796">
                  <c:v>38951</c:v>
                </c:pt>
                <c:pt idx="797">
                  <c:v>38952</c:v>
                </c:pt>
                <c:pt idx="798">
                  <c:v>38954</c:v>
                </c:pt>
                <c:pt idx="799">
                  <c:v>38955</c:v>
                </c:pt>
                <c:pt idx="800">
                  <c:v>38956</c:v>
                </c:pt>
                <c:pt idx="801">
                  <c:v>38958</c:v>
                </c:pt>
                <c:pt idx="802">
                  <c:v>38959</c:v>
                </c:pt>
                <c:pt idx="803">
                  <c:v>38960</c:v>
                </c:pt>
                <c:pt idx="804">
                  <c:v>38962</c:v>
                </c:pt>
                <c:pt idx="805">
                  <c:v>38963</c:v>
                </c:pt>
                <c:pt idx="806">
                  <c:v>38965</c:v>
                </c:pt>
                <c:pt idx="807">
                  <c:v>38966</c:v>
                </c:pt>
                <c:pt idx="808">
                  <c:v>38967</c:v>
                </c:pt>
                <c:pt idx="809">
                  <c:v>38969</c:v>
                </c:pt>
                <c:pt idx="810">
                  <c:v>38970</c:v>
                </c:pt>
                <c:pt idx="811">
                  <c:v>38971</c:v>
                </c:pt>
                <c:pt idx="812">
                  <c:v>38973</c:v>
                </c:pt>
                <c:pt idx="813">
                  <c:v>38974</c:v>
                </c:pt>
                <c:pt idx="814">
                  <c:v>38976</c:v>
                </c:pt>
                <c:pt idx="815">
                  <c:v>38977</c:v>
                </c:pt>
                <c:pt idx="816">
                  <c:v>38978</c:v>
                </c:pt>
                <c:pt idx="817">
                  <c:v>38980</c:v>
                </c:pt>
                <c:pt idx="818">
                  <c:v>38981</c:v>
                </c:pt>
                <c:pt idx="819">
                  <c:v>38983</c:v>
                </c:pt>
                <c:pt idx="820">
                  <c:v>38984</c:v>
                </c:pt>
                <c:pt idx="821">
                  <c:v>38985</c:v>
                </c:pt>
                <c:pt idx="822">
                  <c:v>38987</c:v>
                </c:pt>
                <c:pt idx="823">
                  <c:v>38988</c:v>
                </c:pt>
                <c:pt idx="824">
                  <c:v>38990</c:v>
                </c:pt>
                <c:pt idx="825">
                  <c:v>38991</c:v>
                </c:pt>
                <c:pt idx="826">
                  <c:v>38992</c:v>
                </c:pt>
                <c:pt idx="827">
                  <c:v>38994</c:v>
                </c:pt>
                <c:pt idx="828">
                  <c:v>38995</c:v>
                </c:pt>
                <c:pt idx="829">
                  <c:v>38996</c:v>
                </c:pt>
                <c:pt idx="830">
                  <c:v>38998</c:v>
                </c:pt>
                <c:pt idx="831">
                  <c:v>38999</c:v>
                </c:pt>
                <c:pt idx="832">
                  <c:v>39000</c:v>
                </c:pt>
                <c:pt idx="833">
                  <c:v>39002</c:v>
                </c:pt>
                <c:pt idx="834">
                  <c:v>39003</c:v>
                </c:pt>
                <c:pt idx="835">
                  <c:v>39004</c:v>
                </c:pt>
                <c:pt idx="836">
                  <c:v>39006</c:v>
                </c:pt>
                <c:pt idx="837">
                  <c:v>39007</c:v>
                </c:pt>
                <c:pt idx="838">
                  <c:v>39008</c:v>
                </c:pt>
                <c:pt idx="839">
                  <c:v>39009</c:v>
                </c:pt>
                <c:pt idx="840">
                  <c:v>39011</c:v>
                </c:pt>
                <c:pt idx="841">
                  <c:v>39012</c:v>
                </c:pt>
                <c:pt idx="842">
                  <c:v>39013</c:v>
                </c:pt>
                <c:pt idx="843">
                  <c:v>39015</c:v>
                </c:pt>
                <c:pt idx="844">
                  <c:v>39016</c:v>
                </c:pt>
                <c:pt idx="845">
                  <c:v>39017</c:v>
                </c:pt>
                <c:pt idx="846">
                  <c:v>39019</c:v>
                </c:pt>
                <c:pt idx="847">
                  <c:v>39020</c:v>
                </c:pt>
                <c:pt idx="848">
                  <c:v>39021</c:v>
                </c:pt>
                <c:pt idx="849">
                  <c:v>39023</c:v>
                </c:pt>
                <c:pt idx="850">
                  <c:v>39024</c:v>
                </c:pt>
                <c:pt idx="851">
                  <c:v>39026</c:v>
                </c:pt>
                <c:pt idx="852">
                  <c:v>39027</c:v>
                </c:pt>
                <c:pt idx="853">
                  <c:v>39028</c:v>
                </c:pt>
                <c:pt idx="854">
                  <c:v>39029</c:v>
                </c:pt>
                <c:pt idx="855">
                  <c:v>39031</c:v>
                </c:pt>
                <c:pt idx="856">
                  <c:v>39032</c:v>
                </c:pt>
                <c:pt idx="857">
                  <c:v>39033</c:v>
                </c:pt>
                <c:pt idx="858">
                  <c:v>39034</c:v>
                </c:pt>
                <c:pt idx="859">
                  <c:v>39036</c:v>
                </c:pt>
                <c:pt idx="860">
                  <c:v>39037</c:v>
                </c:pt>
                <c:pt idx="861">
                  <c:v>39039</c:v>
                </c:pt>
                <c:pt idx="862">
                  <c:v>39040</c:v>
                </c:pt>
                <c:pt idx="863">
                  <c:v>39041</c:v>
                </c:pt>
                <c:pt idx="864">
                  <c:v>39043</c:v>
                </c:pt>
                <c:pt idx="865">
                  <c:v>39044</c:v>
                </c:pt>
                <c:pt idx="866">
                  <c:v>39046</c:v>
                </c:pt>
                <c:pt idx="867">
                  <c:v>39047</c:v>
                </c:pt>
                <c:pt idx="868">
                  <c:v>39048</c:v>
                </c:pt>
                <c:pt idx="869">
                  <c:v>39050</c:v>
                </c:pt>
                <c:pt idx="870">
                  <c:v>39051</c:v>
                </c:pt>
                <c:pt idx="871">
                  <c:v>39053</c:v>
                </c:pt>
                <c:pt idx="872">
                  <c:v>39054</c:v>
                </c:pt>
                <c:pt idx="873">
                  <c:v>39056</c:v>
                </c:pt>
                <c:pt idx="874">
                  <c:v>39057</c:v>
                </c:pt>
                <c:pt idx="875">
                  <c:v>39058</c:v>
                </c:pt>
                <c:pt idx="876">
                  <c:v>39060</c:v>
                </c:pt>
                <c:pt idx="877">
                  <c:v>39061</c:v>
                </c:pt>
                <c:pt idx="878">
                  <c:v>39062</c:v>
                </c:pt>
                <c:pt idx="879">
                  <c:v>39064</c:v>
                </c:pt>
                <c:pt idx="880">
                  <c:v>39065</c:v>
                </c:pt>
                <c:pt idx="881">
                  <c:v>39067</c:v>
                </c:pt>
                <c:pt idx="882">
                  <c:v>39068</c:v>
                </c:pt>
                <c:pt idx="883">
                  <c:v>39070</c:v>
                </c:pt>
                <c:pt idx="884">
                  <c:v>39071</c:v>
                </c:pt>
                <c:pt idx="885">
                  <c:v>39073</c:v>
                </c:pt>
                <c:pt idx="886">
                  <c:v>39074</c:v>
                </c:pt>
                <c:pt idx="887">
                  <c:v>39076</c:v>
                </c:pt>
                <c:pt idx="888">
                  <c:v>39077</c:v>
                </c:pt>
                <c:pt idx="889">
                  <c:v>39078</c:v>
                </c:pt>
                <c:pt idx="890">
                  <c:v>39080</c:v>
                </c:pt>
                <c:pt idx="891">
                  <c:v>39081</c:v>
                </c:pt>
                <c:pt idx="892">
                  <c:v>39083</c:v>
                </c:pt>
                <c:pt idx="893">
                  <c:v>39084</c:v>
                </c:pt>
                <c:pt idx="894">
                  <c:v>39085</c:v>
                </c:pt>
                <c:pt idx="895">
                  <c:v>39087</c:v>
                </c:pt>
                <c:pt idx="896">
                  <c:v>39088</c:v>
                </c:pt>
                <c:pt idx="897">
                  <c:v>39090</c:v>
                </c:pt>
                <c:pt idx="898">
                  <c:v>39091</c:v>
                </c:pt>
                <c:pt idx="899">
                  <c:v>39093</c:v>
                </c:pt>
                <c:pt idx="900">
                  <c:v>39094</c:v>
                </c:pt>
                <c:pt idx="901">
                  <c:v>39096</c:v>
                </c:pt>
                <c:pt idx="902">
                  <c:v>39097</c:v>
                </c:pt>
                <c:pt idx="903">
                  <c:v>39098</c:v>
                </c:pt>
                <c:pt idx="904">
                  <c:v>39100</c:v>
                </c:pt>
                <c:pt idx="905">
                  <c:v>39101</c:v>
                </c:pt>
                <c:pt idx="906">
                  <c:v>39103</c:v>
                </c:pt>
                <c:pt idx="907">
                  <c:v>39104</c:v>
                </c:pt>
                <c:pt idx="908">
                  <c:v>39106</c:v>
                </c:pt>
                <c:pt idx="909">
                  <c:v>39107</c:v>
                </c:pt>
                <c:pt idx="910">
                  <c:v>39109</c:v>
                </c:pt>
                <c:pt idx="911">
                  <c:v>39110</c:v>
                </c:pt>
                <c:pt idx="912">
                  <c:v>39112</c:v>
                </c:pt>
                <c:pt idx="913">
                  <c:v>39113</c:v>
                </c:pt>
                <c:pt idx="914">
                  <c:v>39115</c:v>
                </c:pt>
                <c:pt idx="915">
                  <c:v>39116</c:v>
                </c:pt>
                <c:pt idx="916">
                  <c:v>39117</c:v>
                </c:pt>
                <c:pt idx="917">
                  <c:v>39118</c:v>
                </c:pt>
                <c:pt idx="918">
                  <c:v>39120</c:v>
                </c:pt>
                <c:pt idx="919">
                  <c:v>39121</c:v>
                </c:pt>
                <c:pt idx="920">
                  <c:v>39123</c:v>
                </c:pt>
                <c:pt idx="921">
                  <c:v>39124</c:v>
                </c:pt>
                <c:pt idx="922">
                  <c:v>39125</c:v>
                </c:pt>
                <c:pt idx="923">
                  <c:v>39127</c:v>
                </c:pt>
                <c:pt idx="924">
                  <c:v>39128</c:v>
                </c:pt>
                <c:pt idx="925">
                  <c:v>39130</c:v>
                </c:pt>
                <c:pt idx="926">
                  <c:v>39131</c:v>
                </c:pt>
                <c:pt idx="927">
                  <c:v>39132</c:v>
                </c:pt>
                <c:pt idx="928">
                  <c:v>39134</c:v>
                </c:pt>
                <c:pt idx="929">
                  <c:v>39135</c:v>
                </c:pt>
                <c:pt idx="930">
                  <c:v>39136</c:v>
                </c:pt>
                <c:pt idx="931">
                  <c:v>39138</c:v>
                </c:pt>
                <c:pt idx="932">
                  <c:v>39139</c:v>
                </c:pt>
                <c:pt idx="933">
                  <c:v>39141</c:v>
                </c:pt>
                <c:pt idx="934">
                  <c:v>39142</c:v>
                </c:pt>
                <c:pt idx="935">
                  <c:v>39143</c:v>
                </c:pt>
                <c:pt idx="936">
                  <c:v>39144</c:v>
                </c:pt>
                <c:pt idx="937">
                  <c:v>39146</c:v>
                </c:pt>
                <c:pt idx="938">
                  <c:v>39147</c:v>
                </c:pt>
                <c:pt idx="939">
                  <c:v>39149</c:v>
                </c:pt>
                <c:pt idx="940">
                  <c:v>39150</c:v>
                </c:pt>
                <c:pt idx="941">
                  <c:v>39151</c:v>
                </c:pt>
                <c:pt idx="942">
                  <c:v>39153</c:v>
                </c:pt>
                <c:pt idx="943">
                  <c:v>39154</c:v>
                </c:pt>
                <c:pt idx="944">
                  <c:v>39155</c:v>
                </c:pt>
                <c:pt idx="945">
                  <c:v>39156</c:v>
                </c:pt>
                <c:pt idx="946">
                  <c:v>39158</c:v>
                </c:pt>
                <c:pt idx="947">
                  <c:v>39159</c:v>
                </c:pt>
                <c:pt idx="948">
                  <c:v>39161</c:v>
                </c:pt>
                <c:pt idx="949">
                  <c:v>39162</c:v>
                </c:pt>
                <c:pt idx="950">
                  <c:v>39163</c:v>
                </c:pt>
                <c:pt idx="951">
                  <c:v>39165</c:v>
                </c:pt>
                <c:pt idx="952">
                  <c:v>39166</c:v>
                </c:pt>
                <c:pt idx="953">
                  <c:v>39167</c:v>
                </c:pt>
                <c:pt idx="954">
                  <c:v>39169</c:v>
                </c:pt>
                <c:pt idx="955">
                  <c:v>39170</c:v>
                </c:pt>
                <c:pt idx="956">
                  <c:v>39172</c:v>
                </c:pt>
                <c:pt idx="957">
                  <c:v>39173</c:v>
                </c:pt>
                <c:pt idx="958">
                  <c:v>39175</c:v>
                </c:pt>
                <c:pt idx="959">
                  <c:v>39176</c:v>
                </c:pt>
                <c:pt idx="960">
                  <c:v>39177</c:v>
                </c:pt>
                <c:pt idx="961">
                  <c:v>39179</c:v>
                </c:pt>
                <c:pt idx="962">
                  <c:v>39180</c:v>
                </c:pt>
                <c:pt idx="963">
                  <c:v>39181</c:v>
                </c:pt>
                <c:pt idx="964">
                  <c:v>39183</c:v>
                </c:pt>
                <c:pt idx="965">
                  <c:v>39184</c:v>
                </c:pt>
                <c:pt idx="966">
                  <c:v>39185</c:v>
                </c:pt>
                <c:pt idx="967">
                  <c:v>39187</c:v>
                </c:pt>
                <c:pt idx="968">
                  <c:v>39188</c:v>
                </c:pt>
                <c:pt idx="969">
                  <c:v>39190</c:v>
                </c:pt>
                <c:pt idx="970">
                  <c:v>39191</c:v>
                </c:pt>
                <c:pt idx="971">
                  <c:v>39193</c:v>
                </c:pt>
                <c:pt idx="972">
                  <c:v>39194</c:v>
                </c:pt>
                <c:pt idx="973">
                  <c:v>39195</c:v>
                </c:pt>
                <c:pt idx="974">
                  <c:v>39197</c:v>
                </c:pt>
                <c:pt idx="975">
                  <c:v>39198</c:v>
                </c:pt>
                <c:pt idx="976">
                  <c:v>39199</c:v>
                </c:pt>
                <c:pt idx="977">
                  <c:v>39201</c:v>
                </c:pt>
                <c:pt idx="978">
                  <c:v>39202</c:v>
                </c:pt>
                <c:pt idx="979">
                  <c:v>39203</c:v>
                </c:pt>
                <c:pt idx="980">
                  <c:v>39205</c:v>
                </c:pt>
                <c:pt idx="981">
                  <c:v>39206</c:v>
                </c:pt>
                <c:pt idx="982">
                  <c:v>39207</c:v>
                </c:pt>
                <c:pt idx="983">
                  <c:v>39208</c:v>
                </c:pt>
                <c:pt idx="984">
                  <c:v>39210</c:v>
                </c:pt>
                <c:pt idx="985">
                  <c:v>39211</c:v>
                </c:pt>
                <c:pt idx="986">
                  <c:v>39212</c:v>
                </c:pt>
                <c:pt idx="987">
                  <c:v>39213</c:v>
                </c:pt>
                <c:pt idx="988">
                  <c:v>39215</c:v>
                </c:pt>
                <c:pt idx="989">
                  <c:v>39216</c:v>
                </c:pt>
                <c:pt idx="990">
                  <c:v>39217</c:v>
                </c:pt>
                <c:pt idx="991">
                  <c:v>39219</c:v>
                </c:pt>
                <c:pt idx="992">
                  <c:v>39220</c:v>
                </c:pt>
                <c:pt idx="993">
                  <c:v>39221</c:v>
                </c:pt>
                <c:pt idx="994">
                  <c:v>39223</c:v>
                </c:pt>
                <c:pt idx="995">
                  <c:v>39224</c:v>
                </c:pt>
                <c:pt idx="996">
                  <c:v>39226</c:v>
                </c:pt>
                <c:pt idx="997">
                  <c:v>39227</c:v>
                </c:pt>
                <c:pt idx="998">
                  <c:v>39228</c:v>
                </c:pt>
                <c:pt idx="999">
                  <c:v>39230</c:v>
                </c:pt>
              </c:numCache>
            </c:numRef>
          </c:val>
          <c:smooth val="0"/>
          <c:extLst>
            <c:ext xmlns:c16="http://schemas.microsoft.com/office/drawing/2014/chart" uri="{C3380CC4-5D6E-409C-BE32-E72D297353CC}">
              <c16:uniqueId val="{00000004-B977-4C8D-8C1E-9D9524DDD3CB}"/>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oVac!$C$1</c:f>
              <c:strCache>
                <c:ptCount val="1"/>
                <c:pt idx="0">
                  <c:v>75% Adherence</c:v>
                </c:pt>
              </c:strCache>
            </c:strRef>
          </c:tx>
          <c:spPr>
            <a:ln w="28575" cap="rnd">
              <a:solidFill>
                <a:schemeClr val="tx1"/>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C$2:$C$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13</c:v>
                </c:pt>
                <c:pt idx="313">
                  <c:v>35703</c:v>
                </c:pt>
                <c:pt idx="314">
                  <c:v>35888</c:v>
                </c:pt>
                <c:pt idx="315">
                  <c:v>36075</c:v>
                </c:pt>
                <c:pt idx="316">
                  <c:v>36261</c:v>
                </c:pt>
                <c:pt idx="317">
                  <c:v>36442</c:v>
                </c:pt>
                <c:pt idx="318">
                  <c:v>36625</c:v>
                </c:pt>
                <c:pt idx="319">
                  <c:v>36803</c:v>
                </c:pt>
                <c:pt idx="320">
                  <c:v>36978</c:v>
                </c:pt>
                <c:pt idx="321">
                  <c:v>37153</c:v>
                </c:pt>
                <c:pt idx="322">
                  <c:v>37324</c:v>
                </c:pt>
                <c:pt idx="323">
                  <c:v>37496</c:v>
                </c:pt>
                <c:pt idx="324">
                  <c:v>37667</c:v>
                </c:pt>
                <c:pt idx="325">
                  <c:v>37835</c:v>
                </c:pt>
                <c:pt idx="326">
                  <c:v>38001</c:v>
                </c:pt>
                <c:pt idx="327">
                  <c:v>38163</c:v>
                </c:pt>
                <c:pt idx="328">
                  <c:v>38322</c:v>
                </c:pt>
                <c:pt idx="329">
                  <c:v>38481</c:v>
                </c:pt>
                <c:pt idx="330">
                  <c:v>38639</c:v>
                </c:pt>
                <c:pt idx="331">
                  <c:v>38796</c:v>
                </c:pt>
                <c:pt idx="332">
                  <c:v>38950</c:v>
                </c:pt>
                <c:pt idx="333">
                  <c:v>39103</c:v>
                </c:pt>
                <c:pt idx="334">
                  <c:v>39253</c:v>
                </c:pt>
                <c:pt idx="335">
                  <c:v>39404</c:v>
                </c:pt>
                <c:pt idx="336">
                  <c:v>39551</c:v>
                </c:pt>
                <c:pt idx="337">
                  <c:v>39695</c:v>
                </c:pt>
                <c:pt idx="338">
                  <c:v>39815</c:v>
                </c:pt>
                <c:pt idx="339">
                  <c:v>39934</c:v>
                </c:pt>
                <c:pt idx="340">
                  <c:v>40051</c:v>
                </c:pt>
                <c:pt idx="341">
                  <c:v>40166</c:v>
                </c:pt>
                <c:pt idx="342">
                  <c:v>40275</c:v>
                </c:pt>
                <c:pt idx="343">
                  <c:v>40378</c:v>
                </c:pt>
                <c:pt idx="344">
                  <c:v>40480</c:v>
                </c:pt>
                <c:pt idx="345">
                  <c:v>40578</c:v>
                </c:pt>
                <c:pt idx="346">
                  <c:v>40672</c:v>
                </c:pt>
                <c:pt idx="347">
                  <c:v>40761</c:v>
                </c:pt>
                <c:pt idx="348">
                  <c:v>40847</c:v>
                </c:pt>
                <c:pt idx="349">
                  <c:v>40928</c:v>
                </c:pt>
                <c:pt idx="350">
                  <c:v>41007</c:v>
                </c:pt>
                <c:pt idx="351">
                  <c:v>41085</c:v>
                </c:pt>
                <c:pt idx="352">
                  <c:v>41159</c:v>
                </c:pt>
                <c:pt idx="353">
                  <c:v>41230</c:v>
                </c:pt>
                <c:pt idx="354">
                  <c:v>41298</c:v>
                </c:pt>
                <c:pt idx="355">
                  <c:v>41363</c:v>
                </c:pt>
                <c:pt idx="356">
                  <c:v>41428</c:v>
                </c:pt>
                <c:pt idx="357">
                  <c:v>41488</c:v>
                </c:pt>
                <c:pt idx="358">
                  <c:v>41546</c:v>
                </c:pt>
                <c:pt idx="359">
                  <c:v>41602</c:v>
                </c:pt>
                <c:pt idx="360">
                  <c:v>41656</c:v>
                </c:pt>
                <c:pt idx="361">
                  <c:v>41708</c:v>
                </c:pt>
                <c:pt idx="362">
                  <c:v>41758</c:v>
                </c:pt>
                <c:pt idx="363">
                  <c:v>41806</c:v>
                </c:pt>
                <c:pt idx="364">
                  <c:v>41852</c:v>
                </c:pt>
                <c:pt idx="365">
                  <c:v>41896</c:v>
                </c:pt>
                <c:pt idx="366">
                  <c:v>41939</c:v>
                </c:pt>
                <c:pt idx="367">
                  <c:v>41981</c:v>
                </c:pt>
                <c:pt idx="368">
                  <c:v>42019</c:v>
                </c:pt>
                <c:pt idx="369">
                  <c:v>42058</c:v>
                </c:pt>
                <c:pt idx="370">
                  <c:v>42096</c:v>
                </c:pt>
                <c:pt idx="371">
                  <c:v>42131</c:v>
                </c:pt>
                <c:pt idx="372">
                  <c:v>42165</c:v>
                </c:pt>
                <c:pt idx="373">
                  <c:v>42199</c:v>
                </c:pt>
                <c:pt idx="374">
                  <c:v>42232</c:v>
                </c:pt>
                <c:pt idx="375">
                  <c:v>42263</c:v>
                </c:pt>
                <c:pt idx="376">
                  <c:v>42293</c:v>
                </c:pt>
                <c:pt idx="377">
                  <c:v>42322</c:v>
                </c:pt>
                <c:pt idx="378">
                  <c:v>42349</c:v>
                </c:pt>
                <c:pt idx="379">
                  <c:v>42376</c:v>
                </c:pt>
                <c:pt idx="380">
                  <c:v>42402</c:v>
                </c:pt>
                <c:pt idx="381">
                  <c:v>42425</c:v>
                </c:pt>
                <c:pt idx="382">
                  <c:v>42450</c:v>
                </c:pt>
                <c:pt idx="383">
                  <c:v>42472</c:v>
                </c:pt>
                <c:pt idx="384">
                  <c:v>42495</c:v>
                </c:pt>
                <c:pt idx="385">
                  <c:v>42516</c:v>
                </c:pt>
                <c:pt idx="386">
                  <c:v>42537</c:v>
                </c:pt>
                <c:pt idx="387">
                  <c:v>42557</c:v>
                </c:pt>
                <c:pt idx="388">
                  <c:v>42576</c:v>
                </c:pt>
                <c:pt idx="389">
                  <c:v>42596</c:v>
                </c:pt>
                <c:pt idx="390">
                  <c:v>42613</c:v>
                </c:pt>
                <c:pt idx="391">
                  <c:v>42631</c:v>
                </c:pt>
                <c:pt idx="392">
                  <c:v>42648</c:v>
                </c:pt>
                <c:pt idx="393">
                  <c:v>42664</c:v>
                </c:pt>
                <c:pt idx="394">
                  <c:v>42680</c:v>
                </c:pt>
                <c:pt idx="395">
                  <c:v>42696</c:v>
                </c:pt>
                <c:pt idx="396">
                  <c:v>42711</c:v>
                </c:pt>
                <c:pt idx="397">
                  <c:v>42726</c:v>
                </c:pt>
                <c:pt idx="398">
                  <c:v>42739</c:v>
                </c:pt>
                <c:pt idx="399">
                  <c:v>42753</c:v>
                </c:pt>
                <c:pt idx="400">
                  <c:v>42766</c:v>
                </c:pt>
                <c:pt idx="401">
                  <c:v>42779</c:v>
                </c:pt>
                <c:pt idx="402">
                  <c:v>42791</c:v>
                </c:pt>
                <c:pt idx="403">
                  <c:v>42804</c:v>
                </c:pt>
                <c:pt idx="404">
                  <c:v>42816</c:v>
                </c:pt>
                <c:pt idx="405">
                  <c:v>42828</c:v>
                </c:pt>
                <c:pt idx="406">
                  <c:v>42839</c:v>
                </c:pt>
                <c:pt idx="407">
                  <c:v>42850</c:v>
                </c:pt>
                <c:pt idx="408">
                  <c:v>42860</c:v>
                </c:pt>
                <c:pt idx="409">
                  <c:v>42871</c:v>
                </c:pt>
                <c:pt idx="410">
                  <c:v>42881</c:v>
                </c:pt>
                <c:pt idx="411">
                  <c:v>42891</c:v>
                </c:pt>
                <c:pt idx="412">
                  <c:v>42900</c:v>
                </c:pt>
                <c:pt idx="413">
                  <c:v>42909</c:v>
                </c:pt>
                <c:pt idx="414">
                  <c:v>42918</c:v>
                </c:pt>
                <c:pt idx="415">
                  <c:v>42927</c:v>
                </c:pt>
                <c:pt idx="416">
                  <c:v>42936</c:v>
                </c:pt>
                <c:pt idx="417">
                  <c:v>42945</c:v>
                </c:pt>
                <c:pt idx="418">
                  <c:v>42953</c:v>
                </c:pt>
                <c:pt idx="419">
                  <c:v>42961</c:v>
                </c:pt>
                <c:pt idx="420">
                  <c:v>42969</c:v>
                </c:pt>
                <c:pt idx="421">
                  <c:v>42976</c:v>
                </c:pt>
                <c:pt idx="422">
                  <c:v>42984</c:v>
                </c:pt>
                <c:pt idx="423">
                  <c:v>42991</c:v>
                </c:pt>
                <c:pt idx="424">
                  <c:v>42998</c:v>
                </c:pt>
                <c:pt idx="425">
                  <c:v>43004</c:v>
                </c:pt>
                <c:pt idx="426">
                  <c:v>43011</c:v>
                </c:pt>
                <c:pt idx="427">
                  <c:v>43018</c:v>
                </c:pt>
                <c:pt idx="428">
                  <c:v>43025</c:v>
                </c:pt>
                <c:pt idx="429">
                  <c:v>43031</c:v>
                </c:pt>
                <c:pt idx="430">
                  <c:v>43038</c:v>
                </c:pt>
                <c:pt idx="431">
                  <c:v>43043</c:v>
                </c:pt>
                <c:pt idx="432">
                  <c:v>43049</c:v>
                </c:pt>
                <c:pt idx="433">
                  <c:v>43055</c:v>
                </c:pt>
                <c:pt idx="434">
                  <c:v>43061</c:v>
                </c:pt>
                <c:pt idx="435">
                  <c:v>43066</c:v>
                </c:pt>
                <c:pt idx="436">
                  <c:v>43072</c:v>
                </c:pt>
                <c:pt idx="437">
                  <c:v>43077</c:v>
                </c:pt>
                <c:pt idx="438">
                  <c:v>43083</c:v>
                </c:pt>
                <c:pt idx="439">
                  <c:v>43088</c:v>
                </c:pt>
                <c:pt idx="440">
                  <c:v>43093</c:v>
                </c:pt>
                <c:pt idx="441">
                  <c:v>43098</c:v>
                </c:pt>
                <c:pt idx="442">
                  <c:v>43103</c:v>
                </c:pt>
                <c:pt idx="443">
                  <c:v>43108</c:v>
                </c:pt>
                <c:pt idx="444">
                  <c:v>43113</c:v>
                </c:pt>
                <c:pt idx="445">
                  <c:v>43118</c:v>
                </c:pt>
                <c:pt idx="446">
                  <c:v>43123</c:v>
                </c:pt>
                <c:pt idx="447">
                  <c:v>43128</c:v>
                </c:pt>
                <c:pt idx="448">
                  <c:v>43133</c:v>
                </c:pt>
                <c:pt idx="449">
                  <c:v>43137</c:v>
                </c:pt>
                <c:pt idx="450">
                  <c:v>43142</c:v>
                </c:pt>
                <c:pt idx="451">
                  <c:v>43146</c:v>
                </c:pt>
                <c:pt idx="452">
                  <c:v>43151</c:v>
                </c:pt>
                <c:pt idx="453">
                  <c:v>43155</c:v>
                </c:pt>
                <c:pt idx="454">
                  <c:v>43160</c:v>
                </c:pt>
                <c:pt idx="455">
                  <c:v>43164</c:v>
                </c:pt>
                <c:pt idx="456">
                  <c:v>43168</c:v>
                </c:pt>
                <c:pt idx="457">
                  <c:v>43173</c:v>
                </c:pt>
                <c:pt idx="458">
                  <c:v>43177</c:v>
                </c:pt>
                <c:pt idx="459">
                  <c:v>43182</c:v>
                </c:pt>
                <c:pt idx="460">
                  <c:v>43186</c:v>
                </c:pt>
                <c:pt idx="461">
                  <c:v>43191</c:v>
                </c:pt>
                <c:pt idx="462">
                  <c:v>43195</c:v>
                </c:pt>
                <c:pt idx="463">
                  <c:v>43199</c:v>
                </c:pt>
                <c:pt idx="464">
                  <c:v>43203</c:v>
                </c:pt>
                <c:pt idx="465">
                  <c:v>43207</c:v>
                </c:pt>
                <c:pt idx="466">
                  <c:v>43211</c:v>
                </c:pt>
                <c:pt idx="467">
                  <c:v>43215</c:v>
                </c:pt>
                <c:pt idx="468">
                  <c:v>43219</c:v>
                </c:pt>
                <c:pt idx="469">
                  <c:v>43223</c:v>
                </c:pt>
                <c:pt idx="470">
                  <c:v>43227</c:v>
                </c:pt>
                <c:pt idx="471">
                  <c:v>43231</c:v>
                </c:pt>
                <c:pt idx="472">
                  <c:v>43235</c:v>
                </c:pt>
                <c:pt idx="473">
                  <c:v>43239</c:v>
                </c:pt>
                <c:pt idx="474">
                  <c:v>43243</c:v>
                </c:pt>
                <c:pt idx="475">
                  <c:v>43247</c:v>
                </c:pt>
                <c:pt idx="476">
                  <c:v>43251</c:v>
                </c:pt>
                <c:pt idx="477">
                  <c:v>43255</c:v>
                </c:pt>
                <c:pt idx="478">
                  <c:v>43259</c:v>
                </c:pt>
                <c:pt idx="479">
                  <c:v>43263</c:v>
                </c:pt>
                <c:pt idx="480">
                  <c:v>43267</c:v>
                </c:pt>
                <c:pt idx="481">
                  <c:v>43271</c:v>
                </c:pt>
                <c:pt idx="482">
                  <c:v>43275</c:v>
                </c:pt>
                <c:pt idx="483">
                  <c:v>43279</c:v>
                </c:pt>
                <c:pt idx="484">
                  <c:v>43283</c:v>
                </c:pt>
                <c:pt idx="485">
                  <c:v>43287</c:v>
                </c:pt>
                <c:pt idx="486">
                  <c:v>43291</c:v>
                </c:pt>
                <c:pt idx="487">
                  <c:v>43294</c:v>
                </c:pt>
                <c:pt idx="488">
                  <c:v>43298</c:v>
                </c:pt>
                <c:pt idx="489">
                  <c:v>43302</c:v>
                </c:pt>
                <c:pt idx="490">
                  <c:v>43306</c:v>
                </c:pt>
                <c:pt idx="491">
                  <c:v>43310</c:v>
                </c:pt>
                <c:pt idx="492">
                  <c:v>43314</c:v>
                </c:pt>
                <c:pt idx="493">
                  <c:v>43317</c:v>
                </c:pt>
                <c:pt idx="494">
                  <c:v>43321</c:v>
                </c:pt>
                <c:pt idx="495">
                  <c:v>43325</c:v>
                </c:pt>
                <c:pt idx="496">
                  <c:v>43329</c:v>
                </c:pt>
                <c:pt idx="497">
                  <c:v>43332</c:v>
                </c:pt>
                <c:pt idx="498">
                  <c:v>43336</c:v>
                </c:pt>
                <c:pt idx="499">
                  <c:v>43340</c:v>
                </c:pt>
                <c:pt idx="500">
                  <c:v>43343</c:v>
                </c:pt>
                <c:pt idx="501">
                  <c:v>43347</c:v>
                </c:pt>
                <c:pt idx="502">
                  <c:v>43351</c:v>
                </c:pt>
                <c:pt idx="503">
                  <c:v>43354</c:v>
                </c:pt>
                <c:pt idx="504">
                  <c:v>43358</c:v>
                </c:pt>
                <c:pt idx="505">
                  <c:v>43362</c:v>
                </c:pt>
                <c:pt idx="506">
                  <c:v>43366</c:v>
                </c:pt>
                <c:pt idx="507">
                  <c:v>43369</c:v>
                </c:pt>
                <c:pt idx="508">
                  <c:v>43373</c:v>
                </c:pt>
                <c:pt idx="509">
                  <c:v>43377</c:v>
                </c:pt>
                <c:pt idx="510">
                  <c:v>43381</c:v>
                </c:pt>
                <c:pt idx="511">
                  <c:v>43384</c:v>
                </c:pt>
                <c:pt idx="512">
                  <c:v>43388</c:v>
                </c:pt>
                <c:pt idx="513">
                  <c:v>43392</c:v>
                </c:pt>
                <c:pt idx="514">
                  <c:v>43395</c:v>
                </c:pt>
                <c:pt idx="515">
                  <c:v>43399</c:v>
                </c:pt>
                <c:pt idx="516">
                  <c:v>43403</c:v>
                </c:pt>
                <c:pt idx="517">
                  <c:v>43406</c:v>
                </c:pt>
                <c:pt idx="518">
                  <c:v>43410</c:v>
                </c:pt>
                <c:pt idx="519">
                  <c:v>43413</c:v>
                </c:pt>
                <c:pt idx="520">
                  <c:v>43417</c:v>
                </c:pt>
                <c:pt idx="521">
                  <c:v>43420</c:v>
                </c:pt>
                <c:pt idx="522">
                  <c:v>43424</c:v>
                </c:pt>
                <c:pt idx="523">
                  <c:v>43428</c:v>
                </c:pt>
                <c:pt idx="524">
                  <c:v>43431</c:v>
                </c:pt>
                <c:pt idx="525">
                  <c:v>43435</c:v>
                </c:pt>
                <c:pt idx="526">
                  <c:v>43439</c:v>
                </c:pt>
                <c:pt idx="527">
                  <c:v>43443</c:v>
                </c:pt>
                <c:pt idx="528">
                  <c:v>43447</c:v>
                </c:pt>
                <c:pt idx="529">
                  <c:v>43451</c:v>
                </c:pt>
                <c:pt idx="530">
                  <c:v>43454</c:v>
                </c:pt>
                <c:pt idx="531">
                  <c:v>43458</c:v>
                </c:pt>
                <c:pt idx="532">
                  <c:v>43462</c:v>
                </c:pt>
                <c:pt idx="533">
                  <c:v>43465</c:v>
                </c:pt>
                <c:pt idx="534">
                  <c:v>43469</c:v>
                </c:pt>
                <c:pt idx="535">
                  <c:v>43472</c:v>
                </c:pt>
                <c:pt idx="536">
                  <c:v>43476</c:v>
                </c:pt>
                <c:pt idx="537">
                  <c:v>43480</c:v>
                </c:pt>
                <c:pt idx="538">
                  <c:v>43483</c:v>
                </c:pt>
                <c:pt idx="539">
                  <c:v>43487</c:v>
                </c:pt>
                <c:pt idx="540">
                  <c:v>43490</c:v>
                </c:pt>
                <c:pt idx="541">
                  <c:v>43493</c:v>
                </c:pt>
                <c:pt idx="542">
                  <c:v>43497</c:v>
                </c:pt>
                <c:pt idx="543">
                  <c:v>43500</c:v>
                </c:pt>
                <c:pt idx="544">
                  <c:v>43504</c:v>
                </c:pt>
                <c:pt idx="545">
                  <c:v>43507</c:v>
                </c:pt>
                <c:pt idx="546">
                  <c:v>43511</c:v>
                </c:pt>
                <c:pt idx="547">
                  <c:v>43514</c:v>
                </c:pt>
                <c:pt idx="548">
                  <c:v>43518</c:v>
                </c:pt>
                <c:pt idx="549">
                  <c:v>43522</c:v>
                </c:pt>
                <c:pt idx="550">
                  <c:v>43525</c:v>
                </c:pt>
                <c:pt idx="551">
                  <c:v>43529</c:v>
                </c:pt>
                <c:pt idx="552">
                  <c:v>43532</c:v>
                </c:pt>
                <c:pt idx="553">
                  <c:v>43535</c:v>
                </c:pt>
                <c:pt idx="554">
                  <c:v>43538</c:v>
                </c:pt>
                <c:pt idx="555">
                  <c:v>43542</c:v>
                </c:pt>
                <c:pt idx="556">
                  <c:v>43545</c:v>
                </c:pt>
                <c:pt idx="557">
                  <c:v>43548</c:v>
                </c:pt>
                <c:pt idx="558">
                  <c:v>43552</c:v>
                </c:pt>
                <c:pt idx="559">
                  <c:v>43555</c:v>
                </c:pt>
                <c:pt idx="560">
                  <c:v>43558</c:v>
                </c:pt>
                <c:pt idx="561">
                  <c:v>43562</c:v>
                </c:pt>
                <c:pt idx="562">
                  <c:v>43565</c:v>
                </c:pt>
                <c:pt idx="563">
                  <c:v>43568</c:v>
                </c:pt>
                <c:pt idx="564">
                  <c:v>43572</c:v>
                </c:pt>
                <c:pt idx="565">
                  <c:v>43575</c:v>
                </c:pt>
                <c:pt idx="566">
                  <c:v>43578</c:v>
                </c:pt>
                <c:pt idx="567">
                  <c:v>43582</c:v>
                </c:pt>
                <c:pt idx="568">
                  <c:v>43585</c:v>
                </c:pt>
                <c:pt idx="569">
                  <c:v>43588</c:v>
                </c:pt>
                <c:pt idx="570">
                  <c:v>43592</c:v>
                </c:pt>
                <c:pt idx="571">
                  <c:v>43595</c:v>
                </c:pt>
                <c:pt idx="572">
                  <c:v>43598</c:v>
                </c:pt>
                <c:pt idx="573">
                  <c:v>43602</c:v>
                </c:pt>
                <c:pt idx="574">
                  <c:v>43605</c:v>
                </c:pt>
                <c:pt idx="575">
                  <c:v>43609</c:v>
                </c:pt>
                <c:pt idx="576">
                  <c:v>43612</c:v>
                </c:pt>
                <c:pt idx="577">
                  <c:v>43616</c:v>
                </c:pt>
                <c:pt idx="578">
                  <c:v>43620</c:v>
                </c:pt>
                <c:pt idx="579">
                  <c:v>43623</c:v>
                </c:pt>
                <c:pt idx="580">
                  <c:v>43626</c:v>
                </c:pt>
                <c:pt idx="581">
                  <c:v>43630</c:v>
                </c:pt>
                <c:pt idx="582">
                  <c:v>43633</c:v>
                </c:pt>
                <c:pt idx="583">
                  <c:v>43637</c:v>
                </c:pt>
                <c:pt idx="584">
                  <c:v>43640</c:v>
                </c:pt>
                <c:pt idx="585">
                  <c:v>43644</c:v>
                </c:pt>
                <c:pt idx="586">
                  <c:v>43647</c:v>
                </c:pt>
                <c:pt idx="587">
                  <c:v>43651</c:v>
                </c:pt>
                <c:pt idx="588">
                  <c:v>43655</c:v>
                </c:pt>
                <c:pt idx="589">
                  <c:v>43659</c:v>
                </c:pt>
                <c:pt idx="590">
                  <c:v>43662</c:v>
                </c:pt>
                <c:pt idx="591">
                  <c:v>43666</c:v>
                </c:pt>
                <c:pt idx="592">
                  <c:v>43669</c:v>
                </c:pt>
                <c:pt idx="593">
                  <c:v>43673</c:v>
                </c:pt>
                <c:pt idx="594">
                  <c:v>43676</c:v>
                </c:pt>
                <c:pt idx="595">
                  <c:v>43680</c:v>
                </c:pt>
                <c:pt idx="596">
                  <c:v>43683</c:v>
                </c:pt>
                <c:pt idx="597">
                  <c:v>43687</c:v>
                </c:pt>
                <c:pt idx="598">
                  <c:v>43691</c:v>
                </c:pt>
                <c:pt idx="599">
                  <c:v>43694</c:v>
                </c:pt>
                <c:pt idx="600">
                  <c:v>43698</c:v>
                </c:pt>
                <c:pt idx="601">
                  <c:v>43702</c:v>
                </c:pt>
                <c:pt idx="602">
                  <c:v>43705</c:v>
                </c:pt>
                <c:pt idx="603">
                  <c:v>43709</c:v>
                </c:pt>
                <c:pt idx="604">
                  <c:v>43713</c:v>
                </c:pt>
                <c:pt idx="605">
                  <c:v>43716</c:v>
                </c:pt>
                <c:pt idx="606">
                  <c:v>43720</c:v>
                </c:pt>
                <c:pt idx="607">
                  <c:v>43724</c:v>
                </c:pt>
                <c:pt idx="608">
                  <c:v>43728</c:v>
                </c:pt>
                <c:pt idx="609">
                  <c:v>43731</c:v>
                </c:pt>
                <c:pt idx="610">
                  <c:v>43735</c:v>
                </c:pt>
                <c:pt idx="611">
                  <c:v>43739</c:v>
                </c:pt>
                <c:pt idx="612">
                  <c:v>43742</c:v>
                </c:pt>
                <c:pt idx="613">
                  <c:v>43746</c:v>
                </c:pt>
                <c:pt idx="614">
                  <c:v>43749</c:v>
                </c:pt>
                <c:pt idx="615">
                  <c:v>43753</c:v>
                </c:pt>
                <c:pt idx="616">
                  <c:v>43756</c:v>
                </c:pt>
                <c:pt idx="617">
                  <c:v>43760</c:v>
                </c:pt>
                <c:pt idx="618">
                  <c:v>43763</c:v>
                </c:pt>
                <c:pt idx="619">
                  <c:v>43766</c:v>
                </c:pt>
                <c:pt idx="620">
                  <c:v>43770</c:v>
                </c:pt>
                <c:pt idx="621">
                  <c:v>43773</c:v>
                </c:pt>
                <c:pt idx="622">
                  <c:v>43777</c:v>
                </c:pt>
                <c:pt idx="623">
                  <c:v>43780</c:v>
                </c:pt>
                <c:pt idx="624">
                  <c:v>43784</c:v>
                </c:pt>
                <c:pt idx="625">
                  <c:v>43787</c:v>
                </c:pt>
                <c:pt idx="626">
                  <c:v>43791</c:v>
                </c:pt>
                <c:pt idx="627">
                  <c:v>43794</c:v>
                </c:pt>
                <c:pt idx="628">
                  <c:v>43798</c:v>
                </c:pt>
                <c:pt idx="629">
                  <c:v>43801</c:v>
                </c:pt>
                <c:pt idx="630">
                  <c:v>43805</c:v>
                </c:pt>
                <c:pt idx="631">
                  <c:v>43808</c:v>
                </c:pt>
                <c:pt idx="632">
                  <c:v>43812</c:v>
                </c:pt>
                <c:pt idx="633">
                  <c:v>43815</c:v>
                </c:pt>
                <c:pt idx="634">
                  <c:v>43819</c:v>
                </c:pt>
                <c:pt idx="635">
                  <c:v>43822</c:v>
                </c:pt>
                <c:pt idx="636">
                  <c:v>43826</c:v>
                </c:pt>
                <c:pt idx="637">
                  <c:v>43829</c:v>
                </c:pt>
                <c:pt idx="638">
                  <c:v>43833</c:v>
                </c:pt>
                <c:pt idx="639">
                  <c:v>43836</c:v>
                </c:pt>
                <c:pt idx="640">
                  <c:v>43840</c:v>
                </c:pt>
                <c:pt idx="641">
                  <c:v>43843</c:v>
                </c:pt>
                <c:pt idx="642">
                  <c:v>43846</c:v>
                </c:pt>
                <c:pt idx="643">
                  <c:v>43849</c:v>
                </c:pt>
                <c:pt idx="644">
                  <c:v>43853</c:v>
                </c:pt>
                <c:pt idx="645">
                  <c:v>43857</c:v>
                </c:pt>
                <c:pt idx="646">
                  <c:v>43860</c:v>
                </c:pt>
                <c:pt idx="647">
                  <c:v>43863</c:v>
                </c:pt>
                <c:pt idx="648">
                  <c:v>43867</c:v>
                </c:pt>
                <c:pt idx="649">
                  <c:v>43870</c:v>
                </c:pt>
                <c:pt idx="650">
                  <c:v>43874</c:v>
                </c:pt>
                <c:pt idx="651">
                  <c:v>43877</c:v>
                </c:pt>
                <c:pt idx="652">
                  <c:v>43881</c:v>
                </c:pt>
                <c:pt idx="653">
                  <c:v>43884</c:v>
                </c:pt>
                <c:pt idx="654">
                  <c:v>43888</c:v>
                </c:pt>
                <c:pt idx="655">
                  <c:v>43891</c:v>
                </c:pt>
                <c:pt idx="656">
                  <c:v>43894</c:v>
                </c:pt>
                <c:pt idx="657">
                  <c:v>43898</c:v>
                </c:pt>
                <c:pt idx="658">
                  <c:v>43901</c:v>
                </c:pt>
                <c:pt idx="659">
                  <c:v>43904</c:v>
                </c:pt>
                <c:pt idx="660">
                  <c:v>43908</c:v>
                </c:pt>
                <c:pt idx="661">
                  <c:v>43911</c:v>
                </c:pt>
                <c:pt idx="662">
                  <c:v>43914</c:v>
                </c:pt>
                <c:pt idx="663">
                  <c:v>43918</c:v>
                </c:pt>
                <c:pt idx="664">
                  <c:v>43922</c:v>
                </c:pt>
                <c:pt idx="665">
                  <c:v>43925</c:v>
                </c:pt>
                <c:pt idx="666">
                  <c:v>43929</c:v>
                </c:pt>
                <c:pt idx="667">
                  <c:v>43932</c:v>
                </c:pt>
                <c:pt idx="668">
                  <c:v>43936</c:v>
                </c:pt>
                <c:pt idx="669">
                  <c:v>43939</c:v>
                </c:pt>
                <c:pt idx="670">
                  <c:v>43943</c:v>
                </c:pt>
                <c:pt idx="671">
                  <c:v>43946</c:v>
                </c:pt>
                <c:pt idx="672">
                  <c:v>43950</c:v>
                </c:pt>
                <c:pt idx="673">
                  <c:v>43953</c:v>
                </c:pt>
                <c:pt idx="674">
                  <c:v>43957</c:v>
                </c:pt>
                <c:pt idx="675">
                  <c:v>43960</c:v>
                </c:pt>
                <c:pt idx="676">
                  <c:v>43963</c:v>
                </c:pt>
                <c:pt idx="677">
                  <c:v>43967</c:v>
                </c:pt>
                <c:pt idx="678">
                  <c:v>43970</c:v>
                </c:pt>
                <c:pt idx="679">
                  <c:v>43974</c:v>
                </c:pt>
                <c:pt idx="680">
                  <c:v>43977</c:v>
                </c:pt>
                <c:pt idx="681">
                  <c:v>43981</c:v>
                </c:pt>
                <c:pt idx="682">
                  <c:v>43984</c:v>
                </c:pt>
                <c:pt idx="683">
                  <c:v>43988</c:v>
                </c:pt>
                <c:pt idx="684">
                  <c:v>43992</c:v>
                </c:pt>
                <c:pt idx="685">
                  <c:v>43996</c:v>
                </c:pt>
                <c:pt idx="686">
                  <c:v>43999</c:v>
                </c:pt>
                <c:pt idx="687">
                  <c:v>44002</c:v>
                </c:pt>
                <c:pt idx="688">
                  <c:v>44006</c:v>
                </c:pt>
                <c:pt idx="689">
                  <c:v>44009</c:v>
                </c:pt>
                <c:pt idx="690">
                  <c:v>44013</c:v>
                </c:pt>
                <c:pt idx="691">
                  <c:v>44016</c:v>
                </c:pt>
                <c:pt idx="692">
                  <c:v>44019</c:v>
                </c:pt>
                <c:pt idx="693">
                  <c:v>44023</c:v>
                </c:pt>
                <c:pt idx="694">
                  <c:v>44026</c:v>
                </c:pt>
                <c:pt idx="695">
                  <c:v>44029</c:v>
                </c:pt>
                <c:pt idx="696">
                  <c:v>44032</c:v>
                </c:pt>
                <c:pt idx="697">
                  <c:v>44035</c:v>
                </c:pt>
                <c:pt idx="698">
                  <c:v>44039</c:v>
                </c:pt>
                <c:pt idx="699">
                  <c:v>44042</c:v>
                </c:pt>
                <c:pt idx="700">
                  <c:v>44045</c:v>
                </c:pt>
                <c:pt idx="701">
                  <c:v>44048</c:v>
                </c:pt>
                <c:pt idx="702">
                  <c:v>44052</c:v>
                </c:pt>
                <c:pt idx="703">
                  <c:v>44055</c:v>
                </c:pt>
                <c:pt idx="704">
                  <c:v>44059</c:v>
                </c:pt>
                <c:pt idx="705">
                  <c:v>44062</c:v>
                </c:pt>
                <c:pt idx="706">
                  <c:v>44065</c:v>
                </c:pt>
                <c:pt idx="707">
                  <c:v>44068</c:v>
                </c:pt>
                <c:pt idx="708">
                  <c:v>44072</c:v>
                </c:pt>
                <c:pt idx="709">
                  <c:v>44075</c:v>
                </c:pt>
                <c:pt idx="710">
                  <c:v>44078</c:v>
                </c:pt>
                <c:pt idx="711">
                  <c:v>44081</c:v>
                </c:pt>
                <c:pt idx="712">
                  <c:v>44085</c:v>
                </c:pt>
                <c:pt idx="713">
                  <c:v>44088</c:v>
                </c:pt>
                <c:pt idx="714">
                  <c:v>44091</c:v>
                </c:pt>
                <c:pt idx="715">
                  <c:v>44095</c:v>
                </c:pt>
                <c:pt idx="716">
                  <c:v>44098</c:v>
                </c:pt>
                <c:pt idx="717">
                  <c:v>44101</c:v>
                </c:pt>
                <c:pt idx="718">
                  <c:v>44104</c:v>
                </c:pt>
                <c:pt idx="719">
                  <c:v>44108</c:v>
                </c:pt>
                <c:pt idx="720">
                  <c:v>44111</c:v>
                </c:pt>
                <c:pt idx="721">
                  <c:v>44114</c:v>
                </c:pt>
                <c:pt idx="722">
                  <c:v>44118</c:v>
                </c:pt>
                <c:pt idx="723">
                  <c:v>44121</c:v>
                </c:pt>
                <c:pt idx="724">
                  <c:v>44125</c:v>
                </c:pt>
                <c:pt idx="725">
                  <c:v>44128</c:v>
                </c:pt>
                <c:pt idx="726">
                  <c:v>44132</c:v>
                </c:pt>
                <c:pt idx="727">
                  <c:v>44135</c:v>
                </c:pt>
                <c:pt idx="728">
                  <c:v>44139</c:v>
                </c:pt>
                <c:pt idx="729">
                  <c:v>44142</c:v>
                </c:pt>
                <c:pt idx="730">
                  <c:v>44145</c:v>
                </c:pt>
                <c:pt idx="731">
                  <c:v>44149</c:v>
                </c:pt>
                <c:pt idx="732">
                  <c:v>44152</c:v>
                </c:pt>
                <c:pt idx="733">
                  <c:v>44156</c:v>
                </c:pt>
                <c:pt idx="734">
                  <c:v>44159</c:v>
                </c:pt>
                <c:pt idx="735">
                  <c:v>44162</c:v>
                </c:pt>
                <c:pt idx="736">
                  <c:v>44166</c:v>
                </c:pt>
                <c:pt idx="737">
                  <c:v>44169</c:v>
                </c:pt>
                <c:pt idx="738">
                  <c:v>44172</c:v>
                </c:pt>
                <c:pt idx="739">
                  <c:v>44175</c:v>
                </c:pt>
                <c:pt idx="740">
                  <c:v>44179</c:v>
                </c:pt>
                <c:pt idx="741">
                  <c:v>44182</c:v>
                </c:pt>
                <c:pt idx="742">
                  <c:v>44186</c:v>
                </c:pt>
                <c:pt idx="743">
                  <c:v>44189</c:v>
                </c:pt>
                <c:pt idx="744">
                  <c:v>44193</c:v>
                </c:pt>
                <c:pt idx="745">
                  <c:v>44196</c:v>
                </c:pt>
                <c:pt idx="746">
                  <c:v>44199</c:v>
                </c:pt>
                <c:pt idx="747">
                  <c:v>44202</c:v>
                </c:pt>
                <c:pt idx="748">
                  <c:v>44206</c:v>
                </c:pt>
                <c:pt idx="749">
                  <c:v>44209</c:v>
                </c:pt>
                <c:pt idx="750">
                  <c:v>44213</c:v>
                </c:pt>
                <c:pt idx="751">
                  <c:v>44216</c:v>
                </c:pt>
                <c:pt idx="752">
                  <c:v>44220</c:v>
                </c:pt>
                <c:pt idx="753">
                  <c:v>44223</c:v>
                </c:pt>
                <c:pt idx="754">
                  <c:v>44227</c:v>
                </c:pt>
                <c:pt idx="755">
                  <c:v>44230</c:v>
                </c:pt>
                <c:pt idx="756">
                  <c:v>44233</c:v>
                </c:pt>
                <c:pt idx="757">
                  <c:v>44237</c:v>
                </c:pt>
                <c:pt idx="758">
                  <c:v>44240</c:v>
                </c:pt>
                <c:pt idx="759">
                  <c:v>44243</c:v>
                </c:pt>
                <c:pt idx="760">
                  <c:v>44247</c:v>
                </c:pt>
                <c:pt idx="761">
                  <c:v>44250</c:v>
                </c:pt>
                <c:pt idx="762">
                  <c:v>44253</c:v>
                </c:pt>
                <c:pt idx="763">
                  <c:v>44257</c:v>
                </c:pt>
                <c:pt idx="764">
                  <c:v>44260</c:v>
                </c:pt>
                <c:pt idx="765">
                  <c:v>44264</c:v>
                </c:pt>
                <c:pt idx="766">
                  <c:v>44267</c:v>
                </c:pt>
                <c:pt idx="767">
                  <c:v>44270</c:v>
                </c:pt>
                <c:pt idx="768">
                  <c:v>44274</c:v>
                </c:pt>
                <c:pt idx="769">
                  <c:v>44277</c:v>
                </c:pt>
                <c:pt idx="770">
                  <c:v>44280</c:v>
                </c:pt>
                <c:pt idx="771">
                  <c:v>44284</c:v>
                </c:pt>
                <c:pt idx="772">
                  <c:v>44287</c:v>
                </c:pt>
                <c:pt idx="773">
                  <c:v>44291</c:v>
                </c:pt>
                <c:pt idx="774">
                  <c:v>44294</c:v>
                </c:pt>
                <c:pt idx="775">
                  <c:v>44298</c:v>
                </c:pt>
                <c:pt idx="776">
                  <c:v>44301</c:v>
                </c:pt>
                <c:pt idx="777">
                  <c:v>44304</c:v>
                </c:pt>
                <c:pt idx="778">
                  <c:v>44307</c:v>
                </c:pt>
                <c:pt idx="779">
                  <c:v>44311</c:v>
                </c:pt>
                <c:pt idx="780">
                  <c:v>44315</c:v>
                </c:pt>
                <c:pt idx="781">
                  <c:v>44318</c:v>
                </c:pt>
                <c:pt idx="782">
                  <c:v>44321</c:v>
                </c:pt>
                <c:pt idx="783">
                  <c:v>44325</c:v>
                </c:pt>
                <c:pt idx="784">
                  <c:v>44328</c:v>
                </c:pt>
                <c:pt idx="785">
                  <c:v>44331</c:v>
                </c:pt>
                <c:pt idx="786">
                  <c:v>44334</c:v>
                </c:pt>
                <c:pt idx="787">
                  <c:v>44338</c:v>
                </c:pt>
                <c:pt idx="788">
                  <c:v>44341</c:v>
                </c:pt>
                <c:pt idx="789">
                  <c:v>44345</c:v>
                </c:pt>
                <c:pt idx="790">
                  <c:v>44348</c:v>
                </c:pt>
                <c:pt idx="791">
                  <c:v>44351</c:v>
                </c:pt>
                <c:pt idx="792">
                  <c:v>44355</c:v>
                </c:pt>
                <c:pt idx="793">
                  <c:v>44359</c:v>
                </c:pt>
                <c:pt idx="794">
                  <c:v>44362</c:v>
                </c:pt>
                <c:pt idx="795">
                  <c:v>44366</c:v>
                </c:pt>
                <c:pt idx="796">
                  <c:v>44369</c:v>
                </c:pt>
                <c:pt idx="797">
                  <c:v>44372</c:v>
                </c:pt>
                <c:pt idx="798">
                  <c:v>44376</c:v>
                </c:pt>
                <c:pt idx="799">
                  <c:v>44379</c:v>
                </c:pt>
                <c:pt idx="800">
                  <c:v>44383</c:v>
                </c:pt>
                <c:pt idx="801">
                  <c:v>44386</c:v>
                </c:pt>
                <c:pt idx="802">
                  <c:v>44390</c:v>
                </c:pt>
                <c:pt idx="803">
                  <c:v>44393</c:v>
                </c:pt>
                <c:pt idx="804">
                  <c:v>44397</c:v>
                </c:pt>
                <c:pt idx="805">
                  <c:v>44401</c:v>
                </c:pt>
                <c:pt idx="806">
                  <c:v>44404</c:v>
                </c:pt>
                <c:pt idx="807">
                  <c:v>44408</c:v>
                </c:pt>
                <c:pt idx="808">
                  <c:v>44411</c:v>
                </c:pt>
                <c:pt idx="809">
                  <c:v>44415</c:v>
                </c:pt>
                <c:pt idx="810">
                  <c:v>44418</c:v>
                </c:pt>
                <c:pt idx="811">
                  <c:v>44422</c:v>
                </c:pt>
                <c:pt idx="812">
                  <c:v>44425</c:v>
                </c:pt>
                <c:pt idx="813">
                  <c:v>44429</c:v>
                </c:pt>
                <c:pt idx="814">
                  <c:v>44432</c:v>
                </c:pt>
                <c:pt idx="815">
                  <c:v>44436</c:v>
                </c:pt>
                <c:pt idx="816">
                  <c:v>44439</c:v>
                </c:pt>
                <c:pt idx="817">
                  <c:v>44442</c:v>
                </c:pt>
                <c:pt idx="818">
                  <c:v>44445</c:v>
                </c:pt>
                <c:pt idx="819">
                  <c:v>44449</c:v>
                </c:pt>
                <c:pt idx="820">
                  <c:v>44452</c:v>
                </c:pt>
                <c:pt idx="821">
                  <c:v>44456</c:v>
                </c:pt>
                <c:pt idx="822">
                  <c:v>44459</c:v>
                </c:pt>
                <c:pt idx="823">
                  <c:v>44462</c:v>
                </c:pt>
                <c:pt idx="824">
                  <c:v>44466</c:v>
                </c:pt>
                <c:pt idx="825">
                  <c:v>44470</c:v>
                </c:pt>
                <c:pt idx="826">
                  <c:v>44473</c:v>
                </c:pt>
                <c:pt idx="827">
                  <c:v>44477</c:v>
                </c:pt>
                <c:pt idx="828">
                  <c:v>44480</c:v>
                </c:pt>
                <c:pt idx="829">
                  <c:v>44484</c:v>
                </c:pt>
                <c:pt idx="830">
                  <c:v>44487</c:v>
                </c:pt>
                <c:pt idx="831">
                  <c:v>44491</c:v>
                </c:pt>
                <c:pt idx="832">
                  <c:v>44494</c:v>
                </c:pt>
                <c:pt idx="833">
                  <c:v>44498</c:v>
                </c:pt>
                <c:pt idx="834">
                  <c:v>44502</c:v>
                </c:pt>
                <c:pt idx="835">
                  <c:v>44505</c:v>
                </c:pt>
                <c:pt idx="836">
                  <c:v>44509</c:v>
                </c:pt>
                <c:pt idx="837">
                  <c:v>44512</c:v>
                </c:pt>
                <c:pt idx="838">
                  <c:v>44516</c:v>
                </c:pt>
                <c:pt idx="839">
                  <c:v>44519</c:v>
                </c:pt>
                <c:pt idx="840">
                  <c:v>44523</c:v>
                </c:pt>
                <c:pt idx="841">
                  <c:v>44526</c:v>
                </c:pt>
                <c:pt idx="842">
                  <c:v>44530</c:v>
                </c:pt>
                <c:pt idx="843">
                  <c:v>44533</c:v>
                </c:pt>
                <c:pt idx="844">
                  <c:v>44537</c:v>
                </c:pt>
                <c:pt idx="845">
                  <c:v>44540</c:v>
                </c:pt>
                <c:pt idx="846">
                  <c:v>44544</c:v>
                </c:pt>
                <c:pt idx="847">
                  <c:v>44547</c:v>
                </c:pt>
                <c:pt idx="848">
                  <c:v>44551</c:v>
                </c:pt>
                <c:pt idx="849">
                  <c:v>44555</c:v>
                </c:pt>
                <c:pt idx="850">
                  <c:v>44558</c:v>
                </c:pt>
                <c:pt idx="851">
                  <c:v>44561</c:v>
                </c:pt>
                <c:pt idx="852">
                  <c:v>44565</c:v>
                </c:pt>
                <c:pt idx="853">
                  <c:v>44569</c:v>
                </c:pt>
                <c:pt idx="854">
                  <c:v>44572</c:v>
                </c:pt>
                <c:pt idx="855">
                  <c:v>44576</c:v>
                </c:pt>
                <c:pt idx="856">
                  <c:v>44579</c:v>
                </c:pt>
                <c:pt idx="857">
                  <c:v>44583</c:v>
                </c:pt>
                <c:pt idx="858">
                  <c:v>44587</c:v>
                </c:pt>
                <c:pt idx="859">
                  <c:v>44590</c:v>
                </c:pt>
                <c:pt idx="860">
                  <c:v>44594</c:v>
                </c:pt>
                <c:pt idx="861">
                  <c:v>44597</c:v>
                </c:pt>
                <c:pt idx="862">
                  <c:v>44601</c:v>
                </c:pt>
                <c:pt idx="863">
                  <c:v>44604</c:v>
                </c:pt>
                <c:pt idx="864">
                  <c:v>44608</c:v>
                </c:pt>
                <c:pt idx="865">
                  <c:v>44611</c:v>
                </c:pt>
                <c:pt idx="866">
                  <c:v>44615</c:v>
                </c:pt>
                <c:pt idx="867">
                  <c:v>44618</c:v>
                </c:pt>
                <c:pt idx="868">
                  <c:v>44621</c:v>
                </c:pt>
                <c:pt idx="869">
                  <c:v>44625</c:v>
                </c:pt>
                <c:pt idx="870">
                  <c:v>44628</c:v>
                </c:pt>
                <c:pt idx="871">
                  <c:v>44632</c:v>
                </c:pt>
                <c:pt idx="872">
                  <c:v>44635</c:v>
                </c:pt>
                <c:pt idx="873">
                  <c:v>44638</c:v>
                </c:pt>
                <c:pt idx="874">
                  <c:v>44642</c:v>
                </c:pt>
                <c:pt idx="875">
                  <c:v>44645</c:v>
                </c:pt>
                <c:pt idx="876">
                  <c:v>44649</c:v>
                </c:pt>
                <c:pt idx="877">
                  <c:v>44652</c:v>
                </c:pt>
                <c:pt idx="878">
                  <c:v>44656</c:v>
                </c:pt>
                <c:pt idx="879">
                  <c:v>44659</c:v>
                </c:pt>
                <c:pt idx="880">
                  <c:v>44663</c:v>
                </c:pt>
                <c:pt idx="881">
                  <c:v>44667</c:v>
                </c:pt>
                <c:pt idx="882">
                  <c:v>44670</c:v>
                </c:pt>
                <c:pt idx="883">
                  <c:v>44673</c:v>
                </c:pt>
                <c:pt idx="884">
                  <c:v>44677</c:v>
                </c:pt>
                <c:pt idx="885">
                  <c:v>44680</c:v>
                </c:pt>
                <c:pt idx="886">
                  <c:v>44684</c:v>
                </c:pt>
                <c:pt idx="887">
                  <c:v>44687</c:v>
                </c:pt>
                <c:pt idx="888">
                  <c:v>44691</c:v>
                </c:pt>
                <c:pt idx="889">
                  <c:v>44694</c:v>
                </c:pt>
                <c:pt idx="890">
                  <c:v>44698</c:v>
                </c:pt>
                <c:pt idx="891">
                  <c:v>44701</c:v>
                </c:pt>
                <c:pt idx="892">
                  <c:v>44704</c:v>
                </c:pt>
                <c:pt idx="893">
                  <c:v>44708</c:v>
                </c:pt>
                <c:pt idx="894">
                  <c:v>44711</c:v>
                </c:pt>
                <c:pt idx="895">
                  <c:v>44715</c:v>
                </c:pt>
                <c:pt idx="896">
                  <c:v>44718</c:v>
                </c:pt>
                <c:pt idx="897">
                  <c:v>44722</c:v>
                </c:pt>
                <c:pt idx="898">
                  <c:v>44725</c:v>
                </c:pt>
                <c:pt idx="899">
                  <c:v>44729</c:v>
                </c:pt>
                <c:pt idx="900">
                  <c:v>44732</c:v>
                </c:pt>
                <c:pt idx="901">
                  <c:v>44736</c:v>
                </c:pt>
                <c:pt idx="902">
                  <c:v>44739</c:v>
                </c:pt>
                <c:pt idx="903">
                  <c:v>44742</c:v>
                </c:pt>
                <c:pt idx="904">
                  <c:v>44746</c:v>
                </c:pt>
                <c:pt idx="905">
                  <c:v>44749</c:v>
                </c:pt>
                <c:pt idx="906">
                  <c:v>44753</c:v>
                </c:pt>
                <c:pt idx="907">
                  <c:v>44756</c:v>
                </c:pt>
                <c:pt idx="908">
                  <c:v>44759</c:v>
                </c:pt>
                <c:pt idx="909">
                  <c:v>44762</c:v>
                </c:pt>
                <c:pt idx="910">
                  <c:v>44766</c:v>
                </c:pt>
                <c:pt idx="911">
                  <c:v>44769</c:v>
                </c:pt>
                <c:pt idx="912">
                  <c:v>44772</c:v>
                </c:pt>
                <c:pt idx="913">
                  <c:v>44775</c:v>
                </c:pt>
                <c:pt idx="914">
                  <c:v>44779</c:v>
                </c:pt>
                <c:pt idx="915">
                  <c:v>44782</c:v>
                </c:pt>
                <c:pt idx="916">
                  <c:v>44785</c:v>
                </c:pt>
                <c:pt idx="917">
                  <c:v>44788</c:v>
                </c:pt>
                <c:pt idx="918">
                  <c:v>44791</c:v>
                </c:pt>
                <c:pt idx="919">
                  <c:v>44794</c:v>
                </c:pt>
                <c:pt idx="920">
                  <c:v>44798</c:v>
                </c:pt>
                <c:pt idx="921">
                  <c:v>44801</c:v>
                </c:pt>
                <c:pt idx="922">
                  <c:v>44804</c:v>
                </c:pt>
                <c:pt idx="923">
                  <c:v>44807</c:v>
                </c:pt>
                <c:pt idx="924">
                  <c:v>44810</c:v>
                </c:pt>
                <c:pt idx="925">
                  <c:v>44814</c:v>
                </c:pt>
                <c:pt idx="926">
                  <c:v>44817</c:v>
                </c:pt>
                <c:pt idx="927">
                  <c:v>44820</c:v>
                </c:pt>
                <c:pt idx="928">
                  <c:v>44823</c:v>
                </c:pt>
                <c:pt idx="929">
                  <c:v>44826</c:v>
                </c:pt>
                <c:pt idx="930">
                  <c:v>44830</c:v>
                </c:pt>
                <c:pt idx="931">
                  <c:v>44833</c:v>
                </c:pt>
                <c:pt idx="932">
                  <c:v>44836</c:v>
                </c:pt>
                <c:pt idx="933">
                  <c:v>44840</c:v>
                </c:pt>
                <c:pt idx="934">
                  <c:v>44843</c:v>
                </c:pt>
                <c:pt idx="935">
                  <c:v>44847</c:v>
                </c:pt>
                <c:pt idx="936">
                  <c:v>44850</c:v>
                </c:pt>
                <c:pt idx="937">
                  <c:v>44853</c:v>
                </c:pt>
                <c:pt idx="938">
                  <c:v>44857</c:v>
                </c:pt>
                <c:pt idx="939">
                  <c:v>44860</c:v>
                </c:pt>
                <c:pt idx="940">
                  <c:v>44863</c:v>
                </c:pt>
                <c:pt idx="941">
                  <c:v>44866</c:v>
                </c:pt>
                <c:pt idx="942">
                  <c:v>44869</c:v>
                </c:pt>
                <c:pt idx="943">
                  <c:v>44872</c:v>
                </c:pt>
                <c:pt idx="944">
                  <c:v>44876</c:v>
                </c:pt>
                <c:pt idx="945">
                  <c:v>44879</c:v>
                </c:pt>
                <c:pt idx="946">
                  <c:v>44882</c:v>
                </c:pt>
                <c:pt idx="947">
                  <c:v>44885</c:v>
                </c:pt>
                <c:pt idx="948">
                  <c:v>44889</c:v>
                </c:pt>
                <c:pt idx="949">
                  <c:v>44892</c:v>
                </c:pt>
                <c:pt idx="950">
                  <c:v>44895</c:v>
                </c:pt>
                <c:pt idx="951">
                  <c:v>44899</c:v>
                </c:pt>
                <c:pt idx="952">
                  <c:v>44902</c:v>
                </c:pt>
                <c:pt idx="953">
                  <c:v>44905</c:v>
                </c:pt>
                <c:pt idx="954">
                  <c:v>44909</c:v>
                </c:pt>
                <c:pt idx="955">
                  <c:v>44912</c:v>
                </c:pt>
                <c:pt idx="956">
                  <c:v>44916</c:v>
                </c:pt>
                <c:pt idx="957">
                  <c:v>44919</c:v>
                </c:pt>
                <c:pt idx="958">
                  <c:v>44922</c:v>
                </c:pt>
                <c:pt idx="959">
                  <c:v>44926</c:v>
                </c:pt>
                <c:pt idx="960">
                  <c:v>44929</c:v>
                </c:pt>
                <c:pt idx="961">
                  <c:v>44933</c:v>
                </c:pt>
                <c:pt idx="962">
                  <c:v>44936</c:v>
                </c:pt>
                <c:pt idx="963">
                  <c:v>44939</c:v>
                </c:pt>
                <c:pt idx="964">
                  <c:v>44943</c:v>
                </c:pt>
                <c:pt idx="965">
                  <c:v>44946</c:v>
                </c:pt>
                <c:pt idx="966">
                  <c:v>44950</c:v>
                </c:pt>
                <c:pt idx="967">
                  <c:v>44953</c:v>
                </c:pt>
                <c:pt idx="968">
                  <c:v>44956</c:v>
                </c:pt>
                <c:pt idx="969">
                  <c:v>44960</c:v>
                </c:pt>
                <c:pt idx="970">
                  <c:v>44963</c:v>
                </c:pt>
                <c:pt idx="971">
                  <c:v>44966</c:v>
                </c:pt>
                <c:pt idx="972">
                  <c:v>44970</c:v>
                </c:pt>
                <c:pt idx="973">
                  <c:v>44973</c:v>
                </c:pt>
                <c:pt idx="974">
                  <c:v>44976</c:v>
                </c:pt>
                <c:pt idx="975">
                  <c:v>44979</c:v>
                </c:pt>
                <c:pt idx="976">
                  <c:v>44983</c:v>
                </c:pt>
                <c:pt idx="977">
                  <c:v>44986</c:v>
                </c:pt>
                <c:pt idx="978">
                  <c:v>44989</c:v>
                </c:pt>
                <c:pt idx="979">
                  <c:v>44993</c:v>
                </c:pt>
                <c:pt idx="980">
                  <c:v>44996</c:v>
                </c:pt>
                <c:pt idx="981">
                  <c:v>44999</c:v>
                </c:pt>
                <c:pt idx="982">
                  <c:v>45003</c:v>
                </c:pt>
                <c:pt idx="983">
                  <c:v>45006</c:v>
                </c:pt>
                <c:pt idx="984">
                  <c:v>45010</c:v>
                </c:pt>
                <c:pt idx="985">
                  <c:v>45013</c:v>
                </c:pt>
                <c:pt idx="986">
                  <c:v>45016</c:v>
                </c:pt>
                <c:pt idx="987">
                  <c:v>45019</c:v>
                </c:pt>
                <c:pt idx="988">
                  <c:v>45023</c:v>
                </c:pt>
                <c:pt idx="989">
                  <c:v>45026</c:v>
                </c:pt>
                <c:pt idx="990">
                  <c:v>45030</c:v>
                </c:pt>
                <c:pt idx="991">
                  <c:v>45033</c:v>
                </c:pt>
                <c:pt idx="992">
                  <c:v>45036</c:v>
                </c:pt>
                <c:pt idx="993">
                  <c:v>45040</c:v>
                </c:pt>
                <c:pt idx="994">
                  <c:v>45043</c:v>
                </c:pt>
                <c:pt idx="995">
                  <c:v>45046</c:v>
                </c:pt>
                <c:pt idx="996">
                  <c:v>45050</c:v>
                </c:pt>
                <c:pt idx="997">
                  <c:v>45053</c:v>
                </c:pt>
                <c:pt idx="998">
                  <c:v>45057</c:v>
                </c:pt>
                <c:pt idx="999">
                  <c:v>45060</c:v>
                </c:pt>
              </c:numCache>
            </c:numRef>
          </c:val>
          <c:smooth val="0"/>
          <c:extLst>
            <c:ext xmlns:c16="http://schemas.microsoft.com/office/drawing/2014/chart" uri="{C3380CC4-5D6E-409C-BE32-E72D297353CC}">
              <c16:uniqueId val="{00000000-4C07-4079-AC7A-4E1CB0DAE178}"/>
            </c:ext>
          </c:extLst>
        </c:ser>
        <c:ser>
          <c:idx val="1"/>
          <c:order val="1"/>
          <c:tx>
            <c:strRef>
              <c:f>NoVac!$D$1</c:f>
              <c:strCache>
                <c:ptCount val="1"/>
                <c:pt idx="0">
                  <c:v>70%</c:v>
                </c:pt>
              </c:strCache>
            </c:strRef>
          </c:tx>
          <c:spPr>
            <a:ln w="28575" cap="rnd">
              <a:solidFill>
                <a:schemeClr val="accent2"/>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D$2:$D$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13</c:v>
                </c:pt>
                <c:pt idx="313">
                  <c:v>35703</c:v>
                </c:pt>
                <c:pt idx="314">
                  <c:v>35888</c:v>
                </c:pt>
                <c:pt idx="315">
                  <c:v>36075</c:v>
                </c:pt>
                <c:pt idx="316">
                  <c:v>36261</c:v>
                </c:pt>
                <c:pt idx="317">
                  <c:v>36442</c:v>
                </c:pt>
                <c:pt idx="318">
                  <c:v>36625</c:v>
                </c:pt>
                <c:pt idx="319">
                  <c:v>36803</c:v>
                </c:pt>
                <c:pt idx="320">
                  <c:v>36978</c:v>
                </c:pt>
                <c:pt idx="321">
                  <c:v>37153</c:v>
                </c:pt>
                <c:pt idx="322">
                  <c:v>37324</c:v>
                </c:pt>
                <c:pt idx="323">
                  <c:v>37496</c:v>
                </c:pt>
                <c:pt idx="324">
                  <c:v>37667</c:v>
                </c:pt>
                <c:pt idx="325">
                  <c:v>37835</c:v>
                </c:pt>
                <c:pt idx="326">
                  <c:v>38001</c:v>
                </c:pt>
                <c:pt idx="327">
                  <c:v>38163</c:v>
                </c:pt>
                <c:pt idx="328">
                  <c:v>38322</c:v>
                </c:pt>
                <c:pt idx="329">
                  <c:v>38481</c:v>
                </c:pt>
                <c:pt idx="330">
                  <c:v>38639</c:v>
                </c:pt>
                <c:pt idx="331">
                  <c:v>38796</c:v>
                </c:pt>
                <c:pt idx="332">
                  <c:v>38950</c:v>
                </c:pt>
                <c:pt idx="333">
                  <c:v>39103</c:v>
                </c:pt>
                <c:pt idx="334">
                  <c:v>39253</c:v>
                </c:pt>
                <c:pt idx="335">
                  <c:v>39404</c:v>
                </c:pt>
                <c:pt idx="336">
                  <c:v>39551</c:v>
                </c:pt>
                <c:pt idx="337">
                  <c:v>39695</c:v>
                </c:pt>
                <c:pt idx="338">
                  <c:v>39839</c:v>
                </c:pt>
                <c:pt idx="339">
                  <c:v>39982</c:v>
                </c:pt>
                <c:pt idx="340">
                  <c:v>40122</c:v>
                </c:pt>
                <c:pt idx="341">
                  <c:v>40261</c:v>
                </c:pt>
                <c:pt idx="342">
                  <c:v>40395</c:v>
                </c:pt>
                <c:pt idx="343">
                  <c:v>40529</c:v>
                </c:pt>
                <c:pt idx="344">
                  <c:v>40663</c:v>
                </c:pt>
                <c:pt idx="345">
                  <c:v>40795</c:v>
                </c:pt>
                <c:pt idx="346">
                  <c:v>40922</c:v>
                </c:pt>
                <c:pt idx="347">
                  <c:v>41050</c:v>
                </c:pt>
                <c:pt idx="348">
                  <c:v>41178</c:v>
                </c:pt>
                <c:pt idx="349">
                  <c:v>41302</c:v>
                </c:pt>
                <c:pt idx="350">
                  <c:v>41427</c:v>
                </c:pt>
                <c:pt idx="351">
                  <c:v>41547</c:v>
                </c:pt>
                <c:pt idx="352">
                  <c:v>41666</c:v>
                </c:pt>
                <c:pt idx="353">
                  <c:v>41785</c:v>
                </c:pt>
                <c:pt idx="354">
                  <c:v>41901</c:v>
                </c:pt>
                <c:pt idx="355">
                  <c:v>42017</c:v>
                </c:pt>
                <c:pt idx="356">
                  <c:v>42131</c:v>
                </c:pt>
                <c:pt idx="357">
                  <c:v>42245</c:v>
                </c:pt>
                <c:pt idx="358">
                  <c:v>42356</c:v>
                </c:pt>
                <c:pt idx="359">
                  <c:v>42465</c:v>
                </c:pt>
                <c:pt idx="360">
                  <c:v>42573</c:v>
                </c:pt>
                <c:pt idx="361">
                  <c:v>42680</c:v>
                </c:pt>
                <c:pt idx="362">
                  <c:v>42788</c:v>
                </c:pt>
                <c:pt idx="363">
                  <c:v>42892</c:v>
                </c:pt>
                <c:pt idx="364">
                  <c:v>42995</c:v>
                </c:pt>
                <c:pt idx="365">
                  <c:v>43098</c:v>
                </c:pt>
                <c:pt idx="366">
                  <c:v>43199</c:v>
                </c:pt>
                <c:pt idx="367">
                  <c:v>43299</c:v>
                </c:pt>
                <c:pt idx="368">
                  <c:v>43398</c:v>
                </c:pt>
                <c:pt idx="369">
                  <c:v>43495</c:v>
                </c:pt>
                <c:pt idx="370">
                  <c:v>43592</c:v>
                </c:pt>
                <c:pt idx="371">
                  <c:v>43687</c:v>
                </c:pt>
                <c:pt idx="372">
                  <c:v>43781</c:v>
                </c:pt>
                <c:pt idx="373">
                  <c:v>43873</c:v>
                </c:pt>
                <c:pt idx="374">
                  <c:v>43966</c:v>
                </c:pt>
                <c:pt idx="375">
                  <c:v>44056</c:v>
                </c:pt>
                <c:pt idx="376">
                  <c:v>44145</c:v>
                </c:pt>
                <c:pt idx="377">
                  <c:v>44234</c:v>
                </c:pt>
                <c:pt idx="378">
                  <c:v>44320</c:v>
                </c:pt>
                <c:pt idx="379">
                  <c:v>44404</c:v>
                </c:pt>
                <c:pt idx="380">
                  <c:v>44489</c:v>
                </c:pt>
                <c:pt idx="381">
                  <c:v>44573</c:v>
                </c:pt>
                <c:pt idx="382">
                  <c:v>44654</c:v>
                </c:pt>
                <c:pt idx="383">
                  <c:v>44735</c:v>
                </c:pt>
                <c:pt idx="384">
                  <c:v>44816</c:v>
                </c:pt>
                <c:pt idx="385">
                  <c:v>44896</c:v>
                </c:pt>
                <c:pt idx="386">
                  <c:v>44973</c:v>
                </c:pt>
                <c:pt idx="387">
                  <c:v>45050</c:v>
                </c:pt>
                <c:pt idx="388">
                  <c:v>45125</c:v>
                </c:pt>
                <c:pt idx="389">
                  <c:v>45200</c:v>
                </c:pt>
                <c:pt idx="390">
                  <c:v>45274</c:v>
                </c:pt>
                <c:pt idx="391">
                  <c:v>45348</c:v>
                </c:pt>
                <c:pt idx="392">
                  <c:v>45418</c:v>
                </c:pt>
                <c:pt idx="393">
                  <c:v>45490</c:v>
                </c:pt>
                <c:pt idx="394">
                  <c:v>45561</c:v>
                </c:pt>
                <c:pt idx="395">
                  <c:v>45630</c:v>
                </c:pt>
                <c:pt idx="396">
                  <c:v>45698</c:v>
                </c:pt>
                <c:pt idx="397">
                  <c:v>45766</c:v>
                </c:pt>
                <c:pt idx="398">
                  <c:v>45832</c:v>
                </c:pt>
                <c:pt idx="399">
                  <c:v>45899</c:v>
                </c:pt>
                <c:pt idx="400">
                  <c:v>45964</c:v>
                </c:pt>
                <c:pt idx="401">
                  <c:v>46028</c:v>
                </c:pt>
                <c:pt idx="402">
                  <c:v>46093</c:v>
                </c:pt>
                <c:pt idx="403">
                  <c:v>46157</c:v>
                </c:pt>
                <c:pt idx="404">
                  <c:v>46220</c:v>
                </c:pt>
                <c:pt idx="405">
                  <c:v>46281</c:v>
                </c:pt>
                <c:pt idx="406">
                  <c:v>46341</c:v>
                </c:pt>
                <c:pt idx="407">
                  <c:v>46402</c:v>
                </c:pt>
                <c:pt idx="408">
                  <c:v>46462</c:v>
                </c:pt>
                <c:pt idx="409">
                  <c:v>46522</c:v>
                </c:pt>
                <c:pt idx="410">
                  <c:v>46580</c:v>
                </c:pt>
                <c:pt idx="411">
                  <c:v>46638</c:v>
                </c:pt>
                <c:pt idx="412">
                  <c:v>46695</c:v>
                </c:pt>
                <c:pt idx="413">
                  <c:v>46750</c:v>
                </c:pt>
                <c:pt idx="414">
                  <c:v>46806</c:v>
                </c:pt>
                <c:pt idx="415">
                  <c:v>46862</c:v>
                </c:pt>
                <c:pt idx="416">
                  <c:v>46914</c:v>
                </c:pt>
                <c:pt idx="417">
                  <c:v>46967</c:v>
                </c:pt>
                <c:pt idx="418">
                  <c:v>47021</c:v>
                </c:pt>
                <c:pt idx="419">
                  <c:v>47073</c:v>
                </c:pt>
                <c:pt idx="420">
                  <c:v>47123</c:v>
                </c:pt>
                <c:pt idx="421">
                  <c:v>47173</c:v>
                </c:pt>
                <c:pt idx="422">
                  <c:v>47223</c:v>
                </c:pt>
                <c:pt idx="423">
                  <c:v>47272</c:v>
                </c:pt>
                <c:pt idx="424">
                  <c:v>47321</c:v>
                </c:pt>
                <c:pt idx="425">
                  <c:v>47369</c:v>
                </c:pt>
                <c:pt idx="426">
                  <c:v>47417</c:v>
                </c:pt>
                <c:pt idx="427">
                  <c:v>47463</c:v>
                </c:pt>
                <c:pt idx="428">
                  <c:v>47509</c:v>
                </c:pt>
                <c:pt idx="429">
                  <c:v>47554</c:v>
                </c:pt>
                <c:pt idx="430">
                  <c:v>47599</c:v>
                </c:pt>
                <c:pt idx="431">
                  <c:v>47644</c:v>
                </c:pt>
                <c:pt idx="432">
                  <c:v>47688</c:v>
                </c:pt>
                <c:pt idx="433">
                  <c:v>47731</c:v>
                </c:pt>
                <c:pt idx="434">
                  <c:v>47773</c:v>
                </c:pt>
                <c:pt idx="435">
                  <c:v>47815</c:v>
                </c:pt>
                <c:pt idx="436">
                  <c:v>47857</c:v>
                </c:pt>
                <c:pt idx="437">
                  <c:v>47897</c:v>
                </c:pt>
                <c:pt idx="438">
                  <c:v>47938</c:v>
                </c:pt>
                <c:pt idx="439">
                  <c:v>47977</c:v>
                </c:pt>
                <c:pt idx="440">
                  <c:v>48017</c:v>
                </c:pt>
                <c:pt idx="441">
                  <c:v>48057</c:v>
                </c:pt>
                <c:pt idx="442">
                  <c:v>48095</c:v>
                </c:pt>
                <c:pt idx="443">
                  <c:v>48133</c:v>
                </c:pt>
                <c:pt idx="444">
                  <c:v>48171</c:v>
                </c:pt>
                <c:pt idx="445">
                  <c:v>48209</c:v>
                </c:pt>
                <c:pt idx="446">
                  <c:v>48245</c:v>
                </c:pt>
                <c:pt idx="447">
                  <c:v>48281</c:v>
                </c:pt>
                <c:pt idx="448">
                  <c:v>48317</c:v>
                </c:pt>
                <c:pt idx="449">
                  <c:v>48352</c:v>
                </c:pt>
                <c:pt idx="450">
                  <c:v>48388</c:v>
                </c:pt>
                <c:pt idx="451">
                  <c:v>48423</c:v>
                </c:pt>
                <c:pt idx="452">
                  <c:v>48457</c:v>
                </c:pt>
                <c:pt idx="453">
                  <c:v>48490</c:v>
                </c:pt>
                <c:pt idx="454">
                  <c:v>48524</c:v>
                </c:pt>
                <c:pt idx="455">
                  <c:v>48557</c:v>
                </c:pt>
                <c:pt idx="456">
                  <c:v>48589</c:v>
                </c:pt>
                <c:pt idx="457">
                  <c:v>48622</c:v>
                </c:pt>
                <c:pt idx="458">
                  <c:v>48655</c:v>
                </c:pt>
                <c:pt idx="459">
                  <c:v>48686</c:v>
                </c:pt>
                <c:pt idx="460">
                  <c:v>48718</c:v>
                </c:pt>
                <c:pt idx="461">
                  <c:v>48749</c:v>
                </c:pt>
                <c:pt idx="462">
                  <c:v>48779</c:v>
                </c:pt>
                <c:pt idx="463">
                  <c:v>48809</c:v>
                </c:pt>
                <c:pt idx="464">
                  <c:v>48840</c:v>
                </c:pt>
                <c:pt idx="465">
                  <c:v>48869</c:v>
                </c:pt>
                <c:pt idx="466">
                  <c:v>48897</c:v>
                </c:pt>
                <c:pt idx="467">
                  <c:v>48926</c:v>
                </c:pt>
                <c:pt idx="468">
                  <c:v>48955</c:v>
                </c:pt>
                <c:pt idx="469">
                  <c:v>48983</c:v>
                </c:pt>
                <c:pt idx="470">
                  <c:v>49009</c:v>
                </c:pt>
                <c:pt idx="471">
                  <c:v>49037</c:v>
                </c:pt>
                <c:pt idx="472">
                  <c:v>49064</c:v>
                </c:pt>
                <c:pt idx="473">
                  <c:v>49091</c:v>
                </c:pt>
                <c:pt idx="474">
                  <c:v>49117</c:v>
                </c:pt>
                <c:pt idx="475">
                  <c:v>49143</c:v>
                </c:pt>
                <c:pt idx="476">
                  <c:v>49168</c:v>
                </c:pt>
                <c:pt idx="477">
                  <c:v>49194</c:v>
                </c:pt>
                <c:pt idx="478">
                  <c:v>49218</c:v>
                </c:pt>
                <c:pt idx="479">
                  <c:v>49243</c:v>
                </c:pt>
                <c:pt idx="480">
                  <c:v>49267</c:v>
                </c:pt>
                <c:pt idx="481">
                  <c:v>49292</c:v>
                </c:pt>
                <c:pt idx="482">
                  <c:v>49316</c:v>
                </c:pt>
                <c:pt idx="483">
                  <c:v>49340</c:v>
                </c:pt>
                <c:pt idx="484">
                  <c:v>49363</c:v>
                </c:pt>
                <c:pt idx="485">
                  <c:v>49387</c:v>
                </c:pt>
                <c:pt idx="486">
                  <c:v>49409</c:v>
                </c:pt>
                <c:pt idx="487">
                  <c:v>49432</c:v>
                </c:pt>
                <c:pt idx="488">
                  <c:v>49454</c:v>
                </c:pt>
                <c:pt idx="489">
                  <c:v>49476</c:v>
                </c:pt>
                <c:pt idx="490">
                  <c:v>49498</c:v>
                </c:pt>
                <c:pt idx="491">
                  <c:v>49521</c:v>
                </c:pt>
                <c:pt idx="492">
                  <c:v>49543</c:v>
                </c:pt>
                <c:pt idx="493">
                  <c:v>49563</c:v>
                </c:pt>
                <c:pt idx="494">
                  <c:v>49584</c:v>
                </c:pt>
                <c:pt idx="495">
                  <c:v>49605</c:v>
                </c:pt>
                <c:pt idx="496">
                  <c:v>49625</c:v>
                </c:pt>
                <c:pt idx="497">
                  <c:v>49646</c:v>
                </c:pt>
                <c:pt idx="498">
                  <c:v>49666</c:v>
                </c:pt>
                <c:pt idx="499">
                  <c:v>49686</c:v>
                </c:pt>
                <c:pt idx="500">
                  <c:v>49706</c:v>
                </c:pt>
                <c:pt idx="501">
                  <c:v>49726</c:v>
                </c:pt>
                <c:pt idx="502">
                  <c:v>49745</c:v>
                </c:pt>
                <c:pt idx="503">
                  <c:v>49765</c:v>
                </c:pt>
                <c:pt idx="504">
                  <c:v>49784</c:v>
                </c:pt>
                <c:pt idx="505">
                  <c:v>49803</c:v>
                </c:pt>
                <c:pt idx="506">
                  <c:v>49822</c:v>
                </c:pt>
                <c:pt idx="507">
                  <c:v>49841</c:v>
                </c:pt>
                <c:pt idx="508">
                  <c:v>49859</c:v>
                </c:pt>
                <c:pt idx="509">
                  <c:v>49878</c:v>
                </c:pt>
                <c:pt idx="510">
                  <c:v>49896</c:v>
                </c:pt>
                <c:pt idx="511">
                  <c:v>49915</c:v>
                </c:pt>
                <c:pt idx="512">
                  <c:v>49933</c:v>
                </c:pt>
                <c:pt idx="513">
                  <c:v>49951</c:v>
                </c:pt>
                <c:pt idx="514">
                  <c:v>49969</c:v>
                </c:pt>
                <c:pt idx="515">
                  <c:v>49987</c:v>
                </c:pt>
                <c:pt idx="516">
                  <c:v>50005</c:v>
                </c:pt>
                <c:pt idx="517">
                  <c:v>50022</c:v>
                </c:pt>
                <c:pt idx="518">
                  <c:v>50039</c:v>
                </c:pt>
                <c:pt idx="519">
                  <c:v>50056</c:v>
                </c:pt>
                <c:pt idx="520">
                  <c:v>50073</c:v>
                </c:pt>
                <c:pt idx="521">
                  <c:v>50090</c:v>
                </c:pt>
                <c:pt idx="522">
                  <c:v>50106</c:v>
                </c:pt>
                <c:pt idx="523">
                  <c:v>50121</c:v>
                </c:pt>
                <c:pt idx="524">
                  <c:v>50138</c:v>
                </c:pt>
                <c:pt idx="525">
                  <c:v>50155</c:v>
                </c:pt>
                <c:pt idx="526">
                  <c:v>50171</c:v>
                </c:pt>
                <c:pt idx="527">
                  <c:v>50187</c:v>
                </c:pt>
                <c:pt idx="528">
                  <c:v>50203</c:v>
                </c:pt>
                <c:pt idx="529">
                  <c:v>50219</c:v>
                </c:pt>
                <c:pt idx="530">
                  <c:v>50235</c:v>
                </c:pt>
                <c:pt idx="531">
                  <c:v>50251</c:v>
                </c:pt>
                <c:pt idx="532">
                  <c:v>50266</c:v>
                </c:pt>
                <c:pt idx="533">
                  <c:v>50282</c:v>
                </c:pt>
                <c:pt idx="534">
                  <c:v>50298</c:v>
                </c:pt>
                <c:pt idx="535">
                  <c:v>50313</c:v>
                </c:pt>
                <c:pt idx="536">
                  <c:v>50327</c:v>
                </c:pt>
                <c:pt idx="537">
                  <c:v>50343</c:v>
                </c:pt>
                <c:pt idx="538">
                  <c:v>50358</c:v>
                </c:pt>
                <c:pt idx="539">
                  <c:v>50373</c:v>
                </c:pt>
                <c:pt idx="540">
                  <c:v>50388</c:v>
                </c:pt>
                <c:pt idx="541">
                  <c:v>50402</c:v>
                </c:pt>
                <c:pt idx="542">
                  <c:v>50417</c:v>
                </c:pt>
                <c:pt idx="543">
                  <c:v>50431</c:v>
                </c:pt>
                <c:pt idx="544">
                  <c:v>50446</c:v>
                </c:pt>
                <c:pt idx="545">
                  <c:v>50460</c:v>
                </c:pt>
                <c:pt idx="546">
                  <c:v>50474</c:v>
                </c:pt>
                <c:pt idx="547">
                  <c:v>50488</c:v>
                </c:pt>
                <c:pt idx="548">
                  <c:v>50502</c:v>
                </c:pt>
                <c:pt idx="549">
                  <c:v>50516</c:v>
                </c:pt>
                <c:pt idx="550">
                  <c:v>50530</c:v>
                </c:pt>
                <c:pt idx="551">
                  <c:v>50544</c:v>
                </c:pt>
                <c:pt idx="552">
                  <c:v>50558</c:v>
                </c:pt>
                <c:pt idx="553">
                  <c:v>50571</c:v>
                </c:pt>
                <c:pt idx="554">
                  <c:v>50585</c:v>
                </c:pt>
                <c:pt idx="555">
                  <c:v>50598</c:v>
                </c:pt>
                <c:pt idx="556">
                  <c:v>50612</c:v>
                </c:pt>
                <c:pt idx="557">
                  <c:v>50625</c:v>
                </c:pt>
                <c:pt idx="558">
                  <c:v>50638</c:v>
                </c:pt>
                <c:pt idx="559">
                  <c:v>50651</c:v>
                </c:pt>
                <c:pt idx="560">
                  <c:v>50664</c:v>
                </c:pt>
                <c:pt idx="561">
                  <c:v>50677</c:v>
                </c:pt>
                <c:pt idx="562">
                  <c:v>50690</c:v>
                </c:pt>
                <c:pt idx="563">
                  <c:v>50703</c:v>
                </c:pt>
                <c:pt idx="564">
                  <c:v>50716</c:v>
                </c:pt>
                <c:pt idx="565">
                  <c:v>50729</c:v>
                </c:pt>
                <c:pt idx="566">
                  <c:v>50741</c:v>
                </c:pt>
                <c:pt idx="567">
                  <c:v>50754</c:v>
                </c:pt>
                <c:pt idx="568">
                  <c:v>50766</c:v>
                </c:pt>
                <c:pt idx="569">
                  <c:v>50780</c:v>
                </c:pt>
                <c:pt idx="570">
                  <c:v>50792</c:v>
                </c:pt>
                <c:pt idx="571">
                  <c:v>50804</c:v>
                </c:pt>
                <c:pt idx="572">
                  <c:v>50817</c:v>
                </c:pt>
                <c:pt idx="573">
                  <c:v>50828</c:v>
                </c:pt>
                <c:pt idx="574">
                  <c:v>50841</c:v>
                </c:pt>
                <c:pt idx="575">
                  <c:v>50853</c:v>
                </c:pt>
                <c:pt idx="576">
                  <c:v>50865</c:v>
                </c:pt>
                <c:pt idx="577">
                  <c:v>50877</c:v>
                </c:pt>
                <c:pt idx="578">
                  <c:v>50889</c:v>
                </c:pt>
                <c:pt idx="579">
                  <c:v>50901</c:v>
                </c:pt>
                <c:pt idx="580">
                  <c:v>50912</c:v>
                </c:pt>
                <c:pt idx="581">
                  <c:v>50924</c:v>
                </c:pt>
                <c:pt idx="582">
                  <c:v>50936</c:v>
                </c:pt>
                <c:pt idx="583">
                  <c:v>50946</c:v>
                </c:pt>
                <c:pt idx="584">
                  <c:v>50957</c:v>
                </c:pt>
                <c:pt idx="585">
                  <c:v>50969</c:v>
                </c:pt>
                <c:pt idx="586">
                  <c:v>50980</c:v>
                </c:pt>
                <c:pt idx="587">
                  <c:v>50992</c:v>
                </c:pt>
                <c:pt idx="588">
                  <c:v>51003</c:v>
                </c:pt>
                <c:pt idx="589">
                  <c:v>51013</c:v>
                </c:pt>
                <c:pt idx="590">
                  <c:v>51025</c:v>
                </c:pt>
                <c:pt idx="591">
                  <c:v>51036</c:v>
                </c:pt>
                <c:pt idx="592">
                  <c:v>51047</c:v>
                </c:pt>
                <c:pt idx="593">
                  <c:v>51058</c:v>
                </c:pt>
                <c:pt idx="594">
                  <c:v>51069</c:v>
                </c:pt>
                <c:pt idx="595">
                  <c:v>51079</c:v>
                </c:pt>
                <c:pt idx="596">
                  <c:v>51090</c:v>
                </c:pt>
                <c:pt idx="597">
                  <c:v>51101</c:v>
                </c:pt>
                <c:pt idx="598">
                  <c:v>51111</c:v>
                </c:pt>
                <c:pt idx="599">
                  <c:v>51122</c:v>
                </c:pt>
                <c:pt idx="600">
                  <c:v>51132</c:v>
                </c:pt>
                <c:pt idx="601">
                  <c:v>51143</c:v>
                </c:pt>
                <c:pt idx="602">
                  <c:v>51154</c:v>
                </c:pt>
                <c:pt idx="603">
                  <c:v>51164</c:v>
                </c:pt>
                <c:pt idx="604">
                  <c:v>51174</c:v>
                </c:pt>
                <c:pt idx="605">
                  <c:v>51185</c:v>
                </c:pt>
                <c:pt idx="606">
                  <c:v>51196</c:v>
                </c:pt>
                <c:pt idx="607">
                  <c:v>51206</c:v>
                </c:pt>
                <c:pt idx="608">
                  <c:v>51217</c:v>
                </c:pt>
                <c:pt idx="609">
                  <c:v>51227</c:v>
                </c:pt>
                <c:pt idx="610">
                  <c:v>51237</c:v>
                </c:pt>
                <c:pt idx="611">
                  <c:v>51248</c:v>
                </c:pt>
                <c:pt idx="612">
                  <c:v>51259</c:v>
                </c:pt>
                <c:pt idx="613">
                  <c:v>51269</c:v>
                </c:pt>
                <c:pt idx="614">
                  <c:v>51280</c:v>
                </c:pt>
                <c:pt idx="615">
                  <c:v>51290</c:v>
                </c:pt>
                <c:pt idx="616">
                  <c:v>51300</c:v>
                </c:pt>
                <c:pt idx="617">
                  <c:v>51311</c:v>
                </c:pt>
                <c:pt idx="618">
                  <c:v>51321</c:v>
                </c:pt>
                <c:pt idx="619">
                  <c:v>51331</c:v>
                </c:pt>
                <c:pt idx="620">
                  <c:v>51341</c:v>
                </c:pt>
                <c:pt idx="621">
                  <c:v>51351</c:v>
                </c:pt>
                <c:pt idx="622">
                  <c:v>51361</c:v>
                </c:pt>
                <c:pt idx="623">
                  <c:v>51371</c:v>
                </c:pt>
                <c:pt idx="624">
                  <c:v>51382</c:v>
                </c:pt>
                <c:pt idx="625">
                  <c:v>51392</c:v>
                </c:pt>
                <c:pt idx="626">
                  <c:v>51402</c:v>
                </c:pt>
                <c:pt idx="627">
                  <c:v>51412</c:v>
                </c:pt>
                <c:pt idx="628">
                  <c:v>51422</c:v>
                </c:pt>
                <c:pt idx="629">
                  <c:v>51432</c:v>
                </c:pt>
                <c:pt idx="630">
                  <c:v>51442</c:v>
                </c:pt>
                <c:pt idx="631">
                  <c:v>51452</c:v>
                </c:pt>
                <c:pt idx="632">
                  <c:v>51462</c:v>
                </c:pt>
                <c:pt idx="633">
                  <c:v>51472</c:v>
                </c:pt>
                <c:pt idx="634">
                  <c:v>51482</c:v>
                </c:pt>
                <c:pt idx="635">
                  <c:v>51492</c:v>
                </c:pt>
                <c:pt idx="636">
                  <c:v>51502</c:v>
                </c:pt>
                <c:pt idx="637">
                  <c:v>51511</c:v>
                </c:pt>
                <c:pt idx="638">
                  <c:v>51521</c:v>
                </c:pt>
                <c:pt idx="639">
                  <c:v>51531</c:v>
                </c:pt>
                <c:pt idx="640">
                  <c:v>51540</c:v>
                </c:pt>
                <c:pt idx="641">
                  <c:v>51550</c:v>
                </c:pt>
                <c:pt idx="642">
                  <c:v>51559</c:v>
                </c:pt>
                <c:pt idx="643">
                  <c:v>51569</c:v>
                </c:pt>
                <c:pt idx="644">
                  <c:v>51578</c:v>
                </c:pt>
                <c:pt idx="645">
                  <c:v>51587</c:v>
                </c:pt>
                <c:pt idx="646">
                  <c:v>51597</c:v>
                </c:pt>
                <c:pt idx="647">
                  <c:v>51606</c:v>
                </c:pt>
                <c:pt idx="648">
                  <c:v>51615</c:v>
                </c:pt>
                <c:pt idx="649">
                  <c:v>51624</c:v>
                </c:pt>
                <c:pt idx="650">
                  <c:v>51633</c:v>
                </c:pt>
                <c:pt idx="651">
                  <c:v>51642</c:v>
                </c:pt>
                <c:pt idx="652">
                  <c:v>51651</c:v>
                </c:pt>
                <c:pt idx="653">
                  <c:v>51660</c:v>
                </c:pt>
                <c:pt idx="654">
                  <c:v>51669</c:v>
                </c:pt>
                <c:pt idx="655">
                  <c:v>51677</c:v>
                </c:pt>
                <c:pt idx="656">
                  <c:v>51686</c:v>
                </c:pt>
                <c:pt idx="657">
                  <c:v>51695</c:v>
                </c:pt>
                <c:pt idx="658">
                  <c:v>51704</c:v>
                </c:pt>
                <c:pt idx="659">
                  <c:v>51713</c:v>
                </c:pt>
                <c:pt idx="660">
                  <c:v>51722</c:v>
                </c:pt>
                <c:pt idx="661">
                  <c:v>51731</c:v>
                </c:pt>
                <c:pt idx="662">
                  <c:v>51740</c:v>
                </c:pt>
                <c:pt idx="663">
                  <c:v>51748</c:v>
                </c:pt>
                <c:pt idx="664">
                  <c:v>51757</c:v>
                </c:pt>
                <c:pt idx="665">
                  <c:v>51767</c:v>
                </c:pt>
                <c:pt idx="666">
                  <c:v>51775</c:v>
                </c:pt>
                <c:pt idx="667">
                  <c:v>51784</c:v>
                </c:pt>
                <c:pt idx="668">
                  <c:v>51793</c:v>
                </c:pt>
                <c:pt idx="669">
                  <c:v>51802</c:v>
                </c:pt>
                <c:pt idx="670">
                  <c:v>51811</c:v>
                </c:pt>
                <c:pt idx="671">
                  <c:v>51820</c:v>
                </c:pt>
                <c:pt idx="672">
                  <c:v>51829</c:v>
                </c:pt>
                <c:pt idx="673">
                  <c:v>51838</c:v>
                </c:pt>
                <c:pt idx="674">
                  <c:v>51847</c:v>
                </c:pt>
                <c:pt idx="675">
                  <c:v>51856</c:v>
                </c:pt>
                <c:pt idx="676">
                  <c:v>51865</c:v>
                </c:pt>
                <c:pt idx="677">
                  <c:v>51874</c:v>
                </c:pt>
                <c:pt idx="678">
                  <c:v>51883</c:v>
                </c:pt>
                <c:pt idx="679">
                  <c:v>51892</c:v>
                </c:pt>
                <c:pt idx="680">
                  <c:v>51901</c:v>
                </c:pt>
                <c:pt idx="681">
                  <c:v>51909</c:v>
                </c:pt>
                <c:pt idx="682">
                  <c:v>51918</c:v>
                </c:pt>
                <c:pt idx="683">
                  <c:v>51927</c:v>
                </c:pt>
                <c:pt idx="684">
                  <c:v>51936</c:v>
                </c:pt>
                <c:pt idx="685">
                  <c:v>51945</c:v>
                </c:pt>
                <c:pt idx="686">
                  <c:v>51954</c:v>
                </c:pt>
                <c:pt idx="687">
                  <c:v>51962</c:v>
                </c:pt>
                <c:pt idx="688">
                  <c:v>51972</c:v>
                </c:pt>
                <c:pt idx="689">
                  <c:v>51981</c:v>
                </c:pt>
                <c:pt idx="690">
                  <c:v>51990</c:v>
                </c:pt>
                <c:pt idx="691">
                  <c:v>51998</c:v>
                </c:pt>
                <c:pt idx="692">
                  <c:v>52007</c:v>
                </c:pt>
                <c:pt idx="693">
                  <c:v>52015</c:v>
                </c:pt>
                <c:pt idx="694">
                  <c:v>52024</c:v>
                </c:pt>
                <c:pt idx="695">
                  <c:v>52033</c:v>
                </c:pt>
                <c:pt idx="696">
                  <c:v>52041</c:v>
                </c:pt>
                <c:pt idx="697">
                  <c:v>52050</c:v>
                </c:pt>
                <c:pt idx="698">
                  <c:v>52059</c:v>
                </c:pt>
                <c:pt idx="699">
                  <c:v>52068</c:v>
                </c:pt>
                <c:pt idx="700">
                  <c:v>52076</c:v>
                </c:pt>
                <c:pt idx="701">
                  <c:v>52084</c:v>
                </c:pt>
                <c:pt idx="702">
                  <c:v>52092</c:v>
                </c:pt>
                <c:pt idx="703">
                  <c:v>52100</c:v>
                </c:pt>
                <c:pt idx="704">
                  <c:v>52109</c:v>
                </c:pt>
                <c:pt idx="705">
                  <c:v>52117</c:v>
                </c:pt>
                <c:pt idx="706">
                  <c:v>52126</c:v>
                </c:pt>
                <c:pt idx="707">
                  <c:v>52134</c:v>
                </c:pt>
                <c:pt idx="708">
                  <c:v>52142</c:v>
                </c:pt>
                <c:pt idx="709">
                  <c:v>52150</c:v>
                </c:pt>
                <c:pt idx="710">
                  <c:v>52158</c:v>
                </c:pt>
                <c:pt idx="711">
                  <c:v>52167</c:v>
                </c:pt>
                <c:pt idx="712">
                  <c:v>52175</c:v>
                </c:pt>
                <c:pt idx="713">
                  <c:v>52183</c:v>
                </c:pt>
                <c:pt idx="714">
                  <c:v>52191</c:v>
                </c:pt>
                <c:pt idx="715">
                  <c:v>52199</c:v>
                </c:pt>
                <c:pt idx="716">
                  <c:v>52208</c:v>
                </c:pt>
                <c:pt idx="717">
                  <c:v>52216</c:v>
                </c:pt>
                <c:pt idx="718">
                  <c:v>52224</c:v>
                </c:pt>
                <c:pt idx="719">
                  <c:v>52232</c:v>
                </c:pt>
                <c:pt idx="720">
                  <c:v>52241</c:v>
                </c:pt>
                <c:pt idx="721">
                  <c:v>52249</c:v>
                </c:pt>
                <c:pt idx="722">
                  <c:v>52257</c:v>
                </c:pt>
                <c:pt idx="723">
                  <c:v>52265</c:v>
                </c:pt>
                <c:pt idx="724">
                  <c:v>52273</c:v>
                </c:pt>
                <c:pt idx="725">
                  <c:v>52282</c:v>
                </c:pt>
                <c:pt idx="726">
                  <c:v>52290</c:v>
                </c:pt>
                <c:pt idx="727">
                  <c:v>52298</c:v>
                </c:pt>
                <c:pt idx="728">
                  <c:v>52306</c:v>
                </c:pt>
                <c:pt idx="729">
                  <c:v>52314</c:v>
                </c:pt>
                <c:pt idx="730">
                  <c:v>52322</c:v>
                </c:pt>
                <c:pt idx="731">
                  <c:v>52330</c:v>
                </c:pt>
                <c:pt idx="732">
                  <c:v>52338</c:v>
                </c:pt>
                <c:pt idx="733">
                  <c:v>52345</c:v>
                </c:pt>
                <c:pt idx="734">
                  <c:v>52353</c:v>
                </c:pt>
                <c:pt idx="735">
                  <c:v>52361</c:v>
                </c:pt>
                <c:pt idx="736">
                  <c:v>52369</c:v>
                </c:pt>
                <c:pt idx="737">
                  <c:v>52377</c:v>
                </c:pt>
                <c:pt idx="738">
                  <c:v>52385</c:v>
                </c:pt>
                <c:pt idx="739">
                  <c:v>52393</c:v>
                </c:pt>
                <c:pt idx="740">
                  <c:v>52401</c:v>
                </c:pt>
                <c:pt idx="741">
                  <c:v>52409</c:v>
                </c:pt>
                <c:pt idx="742">
                  <c:v>52417</c:v>
                </c:pt>
                <c:pt idx="743">
                  <c:v>52425</c:v>
                </c:pt>
                <c:pt idx="744">
                  <c:v>52433</c:v>
                </c:pt>
                <c:pt idx="745">
                  <c:v>52441</c:v>
                </c:pt>
                <c:pt idx="746">
                  <c:v>52450</c:v>
                </c:pt>
                <c:pt idx="747">
                  <c:v>52457</c:v>
                </c:pt>
                <c:pt idx="748">
                  <c:v>52465</c:v>
                </c:pt>
                <c:pt idx="749">
                  <c:v>52473</c:v>
                </c:pt>
                <c:pt idx="750">
                  <c:v>52481</c:v>
                </c:pt>
                <c:pt idx="751">
                  <c:v>52489</c:v>
                </c:pt>
                <c:pt idx="752">
                  <c:v>52497</c:v>
                </c:pt>
                <c:pt idx="753">
                  <c:v>52505</c:v>
                </c:pt>
                <c:pt idx="754">
                  <c:v>52513</c:v>
                </c:pt>
                <c:pt idx="755">
                  <c:v>52521</c:v>
                </c:pt>
                <c:pt idx="756">
                  <c:v>52529</c:v>
                </c:pt>
                <c:pt idx="757">
                  <c:v>52537</c:v>
                </c:pt>
                <c:pt idx="758">
                  <c:v>52545</c:v>
                </c:pt>
                <c:pt idx="759">
                  <c:v>52553</c:v>
                </c:pt>
                <c:pt idx="760">
                  <c:v>52562</c:v>
                </c:pt>
                <c:pt idx="761">
                  <c:v>52570</c:v>
                </c:pt>
                <c:pt idx="762">
                  <c:v>52578</c:v>
                </c:pt>
                <c:pt idx="763">
                  <c:v>52586</c:v>
                </c:pt>
                <c:pt idx="764">
                  <c:v>52594</c:v>
                </c:pt>
                <c:pt idx="765">
                  <c:v>52602</c:v>
                </c:pt>
                <c:pt idx="766">
                  <c:v>52610</c:v>
                </c:pt>
                <c:pt idx="767">
                  <c:v>52618</c:v>
                </c:pt>
                <c:pt idx="768">
                  <c:v>52626</c:v>
                </c:pt>
                <c:pt idx="769">
                  <c:v>52635</c:v>
                </c:pt>
                <c:pt idx="770">
                  <c:v>52643</c:v>
                </c:pt>
                <c:pt idx="771">
                  <c:v>52651</c:v>
                </c:pt>
                <c:pt idx="772">
                  <c:v>52659</c:v>
                </c:pt>
                <c:pt idx="773">
                  <c:v>52667</c:v>
                </c:pt>
                <c:pt idx="774">
                  <c:v>52676</c:v>
                </c:pt>
                <c:pt idx="775">
                  <c:v>52684</c:v>
                </c:pt>
                <c:pt idx="776">
                  <c:v>52692</c:v>
                </c:pt>
                <c:pt idx="777">
                  <c:v>52700</c:v>
                </c:pt>
                <c:pt idx="778">
                  <c:v>52709</c:v>
                </c:pt>
                <c:pt idx="779">
                  <c:v>52717</c:v>
                </c:pt>
                <c:pt idx="780">
                  <c:v>52725</c:v>
                </c:pt>
                <c:pt idx="781">
                  <c:v>52733</c:v>
                </c:pt>
                <c:pt idx="782">
                  <c:v>52741</c:v>
                </c:pt>
                <c:pt idx="783">
                  <c:v>52749</c:v>
                </c:pt>
                <c:pt idx="784">
                  <c:v>52757</c:v>
                </c:pt>
                <c:pt idx="785">
                  <c:v>52766</c:v>
                </c:pt>
                <c:pt idx="786">
                  <c:v>52774</c:v>
                </c:pt>
                <c:pt idx="787">
                  <c:v>52782</c:v>
                </c:pt>
                <c:pt idx="788">
                  <c:v>52790</c:v>
                </c:pt>
                <c:pt idx="789">
                  <c:v>52799</c:v>
                </c:pt>
                <c:pt idx="790">
                  <c:v>52807</c:v>
                </c:pt>
                <c:pt idx="791">
                  <c:v>52815</c:v>
                </c:pt>
                <c:pt idx="792">
                  <c:v>52823</c:v>
                </c:pt>
                <c:pt idx="793">
                  <c:v>52831</c:v>
                </c:pt>
                <c:pt idx="794">
                  <c:v>52840</c:v>
                </c:pt>
                <c:pt idx="795">
                  <c:v>52849</c:v>
                </c:pt>
                <c:pt idx="796">
                  <c:v>52857</c:v>
                </c:pt>
                <c:pt idx="797">
                  <c:v>52865</c:v>
                </c:pt>
                <c:pt idx="798">
                  <c:v>52874</c:v>
                </c:pt>
                <c:pt idx="799">
                  <c:v>52882</c:v>
                </c:pt>
                <c:pt idx="800">
                  <c:v>52891</c:v>
                </c:pt>
                <c:pt idx="801">
                  <c:v>52898</c:v>
                </c:pt>
                <c:pt idx="802">
                  <c:v>52907</c:v>
                </c:pt>
                <c:pt idx="803">
                  <c:v>52916</c:v>
                </c:pt>
                <c:pt idx="804">
                  <c:v>52924</c:v>
                </c:pt>
                <c:pt idx="805">
                  <c:v>52933</c:v>
                </c:pt>
                <c:pt idx="806">
                  <c:v>52941</c:v>
                </c:pt>
                <c:pt idx="807">
                  <c:v>52949</c:v>
                </c:pt>
                <c:pt idx="808">
                  <c:v>52957</c:v>
                </c:pt>
                <c:pt idx="809">
                  <c:v>52966</c:v>
                </c:pt>
                <c:pt idx="810">
                  <c:v>52974</c:v>
                </c:pt>
                <c:pt idx="811">
                  <c:v>52983</c:v>
                </c:pt>
                <c:pt idx="812">
                  <c:v>52992</c:v>
                </c:pt>
                <c:pt idx="813">
                  <c:v>53000</c:v>
                </c:pt>
                <c:pt idx="814">
                  <c:v>53008</c:v>
                </c:pt>
                <c:pt idx="815">
                  <c:v>53016</c:v>
                </c:pt>
                <c:pt idx="816">
                  <c:v>53024</c:v>
                </c:pt>
                <c:pt idx="817">
                  <c:v>53033</c:v>
                </c:pt>
                <c:pt idx="818">
                  <c:v>53041</c:v>
                </c:pt>
                <c:pt idx="819">
                  <c:v>53050</c:v>
                </c:pt>
                <c:pt idx="820">
                  <c:v>53058</c:v>
                </c:pt>
                <c:pt idx="821">
                  <c:v>53066</c:v>
                </c:pt>
                <c:pt idx="822">
                  <c:v>53074</c:v>
                </c:pt>
                <c:pt idx="823">
                  <c:v>53083</c:v>
                </c:pt>
                <c:pt idx="824">
                  <c:v>53091</c:v>
                </c:pt>
                <c:pt idx="825">
                  <c:v>53100</c:v>
                </c:pt>
                <c:pt idx="826">
                  <c:v>53108</c:v>
                </c:pt>
                <c:pt idx="827">
                  <c:v>53117</c:v>
                </c:pt>
                <c:pt idx="828">
                  <c:v>53125</c:v>
                </c:pt>
                <c:pt idx="829">
                  <c:v>53134</c:v>
                </c:pt>
                <c:pt idx="830">
                  <c:v>53142</c:v>
                </c:pt>
                <c:pt idx="831">
                  <c:v>53150</c:v>
                </c:pt>
                <c:pt idx="832">
                  <c:v>53159</c:v>
                </c:pt>
                <c:pt idx="833">
                  <c:v>53167</c:v>
                </c:pt>
                <c:pt idx="834">
                  <c:v>53175</c:v>
                </c:pt>
                <c:pt idx="835">
                  <c:v>53183</c:v>
                </c:pt>
                <c:pt idx="836">
                  <c:v>53192</c:v>
                </c:pt>
                <c:pt idx="837">
                  <c:v>53201</c:v>
                </c:pt>
                <c:pt idx="838">
                  <c:v>53209</c:v>
                </c:pt>
                <c:pt idx="839">
                  <c:v>53217</c:v>
                </c:pt>
                <c:pt idx="840">
                  <c:v>53226</c:v>
                </c:pt>
                <c:pt idx="841">
                  <c:v>53235</c:v>
                </c:pt>
                <c:pt idx="842">
                  <c:v>53244</c:v>
                </c:pt>
                <c:pt idx="843">
                  <c:v>53252</c:v>
                </c:pt>
                <c:pt idx="844">
                  <c:v>53260</c:v>
                </c:pt>
                <c:pt idx="845">
                  <c:v>53268</c:v>
                </c:pt>
                <c:pt idx="846">
                  <c:v>53277</c:v>
                </c:pt>
                <c:pt idx="847">
                  <c:v>53285</c:v>
                </c:pt>
                <c:pt idx="848">
                  <c:v>53295</c:v>
                </c:pt>
                <c:pt idx="849">
                  <c:v>53303</c:v>
                </c:pt>
                <c:pt idx="850">
                  <c:v>53312</c:v>
                </c:pt>
                <c:pt idx="851">
                  <c:v>53321</c:v>
                </c:pt>
                <c:pt idx="852">
                  <c:v>53329</c:v>
                </c:pt>
                <c:pt idx="853">
                  <c:v>53338</c:v>
                </c:pt>
                <c:pt idx="854">
                  <c:v>53347</c:v>
                </c:pt>
                <c:pt idx="855">
                  <c:v>53355</c:v>
                </c:pt>
                <c:pt idx="856">
                  <c:v>53364</c:v>
                </c:pt>
                <c:pt idx="857">
                  <c:v>53373</c:v>
                </c:pt>
                <c:pt idx="858">
                  <c:v>53381</c:v>
                </c:pt>
                <c:pt idx="859">
                  <c:v>53390</c:v>
                </c:pt>
                <c:pt idx="860">
                  <c:v>53398</c:v>
                </c:pt>
                <c:pt idx="861">
                  <c:v>53407</c:v>
                </c:pt>
                <c:pt idx="862">
                  <c:v>53416</c:v>
                </c:pt>
                <c:pt idx="863">
                  <c:v>53424</c:v>
                </c:pt>
                <c:pt idx="864">
                  <c:v>53433</c:v>
                </c:pt>
                <c:pt idx="865">
                  <c:v>53442</c:v>
                </c:pt>
                <c:pt idx="866">
                  <c:v>53450</c:v>
                </c:pt>
                <c:pt idx="867">
                  <c:v>53459</c:v>
                </c:pt>
                <c:pt idx="868">
                  <c:v>53467</c:v>
                </c:pt>
                <c:pt idx="869">
                  <c:v>53476</c:v>
                </c:pt>
                <c:pt idx="870">
                  <c:v>53485</c:v>
                </c:pt>
                <c:pt idx="871">
                  <c:v>53493</c:v>
                </c:pt>
                <c:pt idx="872">
                  <c:v>53502</c:v>
                </c:pt>
                <c:pt idx="873">
                  <c:v>53510</c:v>
                </c:pt>
                <c:pt idx="874">
                  <c:v>53519</c:v>
                </c:pt>
                <c:pt idx="875">
                  <c:v>53527</c:v>
                </c:pt>
                <c:pt idx="876">
                  <c:v>53536</c:v>
                </c:pt>
                <c:pt idx="877">
                  <c:v>53545</c:v>
                </c:pt>
                <c:pt idx="878">
                  <c:v>53553</c:v>
                </c:pt>
                <c:pt idx="879">
                  <c:v>53562</c:v>
                </c:pt>
                <c:pt idx="880">
                  <c:v>53570</c:v>
                </c:pt>
                <c:pt idx="881">
                  <c:v>53579</c:v>
                </c:pt>
                <c:pt idx="882">
                  <c:v>53587</c:v>
                </c:pt>
                <c:pt idx="883">
                  <c:v>53595</c:v>
                </c:pt>
                <c:pt idx="884">
                  <c:v>53604</c:v>
                </c:pt>
                <c:pt idx="885">
                  <c:v>53613</c:v>
                </c:pt>
                <c:pt idx="886">
                  <c:v>53621</c:v>
                </c:pt>
                <c:pt idx="887">
                  <c:v>53630</c:v>
                </c:pt>
                <c:pt idx="888">
                  <c:v>53639</c:v>
                </c:pt>
                <c:pt idx="889">
                  <c:v>53647</c:v>
                </c:pt>
                <c:pt idx="890">
                  <c:v>53656</c:v>
                </c:pt>
                <c:pt idx="891">
                  <c:v>53665</c:v>
                </c:pt>
                <c:pt idx="892">
                  <c:v>53673</c:v>
                </c:pt>
                <c:pt idx="893">
                  <c:v>53681</c:v>
                </c:pt>
                <c:pt idx="894">
                  <c:v>53690</c:v>
                </c:pt>
                <c:pt idx="895">
                  <c:v>53699</c:v>
                </c:pt>
                <c:pt idx="896">
                  <c:v>53707</c:v>
                </c:pt>
                <c:pt idx="897">
                  <c:v>53716</c:v>
                </c:pt>
                <c:pt idx="898">
                  <c:v>53724</c:v>
                </c:pt>
                <c:pt idx="899">
                  <c:v>53733</c:v>
                </c:pt>
                <c:pt idx="900">
                  <c:v>53741</c:v>
                </c:pt>
                <c:pt idx="901">
                  <c:v>53750</c:v>
                </c:pt>
                <c:pt idx="902">
                  <c:v>53758</c:v>
                </c:pt>
                <c:pt idx="903">
                  <c:v>53767</c:v>
                </c:pt>
                <c:pt idx="904">
                  <c:v>53775</c:v>
                </c:pt>
                <c:pt idx="905">
                  <c:v>53783</c:v>
                </c:pt>
                <c:pt idx="906">
                  <c:v>53792</c:v>
                </c:pt>
                <c:pt idx="907">
                  <c:v>53801</c:v>
                </c:pt>
                <c:pt idx="908">
                  <c:v>53810</c:v>
                </c:pt>
                <c:pt idx="909">
                  <c:v>53818</c:v>
                </c:pt>
                <c:pt idx="910">
                  <c:v>53827</c:v>
                </c:pt>
                <c:pt idx="911">
                  <c:v>53836</c:v>
                </c:pt>
                <c:pt idx="912">
                  <c:v>53844</c:v>
                </c:pt>
                <c:pt idx="913">
                  <c:v>53852</c:v>
                </c:pt>
                <c:pt idx="914">
                  <c:v>53861</c:v>
                </c:pt>
                <c:pt idx="915">
                  <c:v>53869</c:v>
                </c:pt>
                <c:pt idx="916">
                  <c:v>53877</c:v>
                </c:pt>
                <c:pt idx="917">
                  <c:v>53886</c:v>
                </c:pt>
                <c:pt idx="918">
                  <c:v>53894</c:v>
                </c:pt>
                <c:pt idx="919">
                  <c:v>53902</c:v>
                </c:pt>
                <c:pt idx="920">
                  <c:v>53910</c:v>
                </c:pt>
                <c:pt idx="921">
                  <c:v>53919</c:v>
                </c:pt>
                <c:pt idx="922">
                  <c:v>53927</c:v>
                </c:pt>
                <c:pt idx="923">
                  <c:v>53935</c:v>
                </c:pt>
                <c:pt idx="924">
                  <c:v>53944</c:v>
                </c:pt>
                <c:pt idx="925">
                  <c:v>53952</c:v>
                </c:pt>
                <c:pt idx="926">
                  <c:v>53960</c:v>
                </c:pt>
                <c:pt idx="927">
                  <c:v>53968</c:v>
                </c:pt>
                <c:pt idx="928">
                  <c:v>53976</c:v>
                </c:pt>
                <c:pt idx="929">
                  <c:v>53984</c:v>
                </c:pt>
                <c:pt idx="930">
                  <c:v>53993</c:v>
                </c:pt>
                <c:pt idx="931">
                  <c:v>54000</c:v>
                </c:pt>
                <c:pt idx="932">
                  <c:v>54008</c:v>
                </c:pt>
                <c:pt idx="933">
                  <c:v>54017</c:v>
                </c:pt>
                <c:pt idx="934">
                  <c:v>54025</c:v>
                </c:pt>
                <c:pt idx="935">
                  <c:v>54033</c:v>
                </c:pt>
                <c:pt idx="936">
                  <c:v>54041</c:v>
                </c:pt>
                <c:pt idx="937">
                  <c:v>54049</c:v>
                </c:pt>
                <c:pt idx="938">
                  <c:v>54057</c:v>
                </c:pt>
                <c:pt idx="939">
                  <c:v>54066</c:v>
                </c:pt>
                <c:pt idx="940">
                  <c:v>54073</c:v>
                </c:pt>
                <c:pt idx="941">
                  <c:v>54082</c:v>
                </c:pt>
                <c:pt idx="942">
                  <c:v>54090</c:v>
                </c:pt>
                <c:pt idx="943">
                  <c:v>54097</c:v>
                </c:pt>
                <c:pt idx="944">
                  <c:v>54106</c:v>
                </c:pt>
                <c:pt idx="945">
                  <c:v>54114</c:v>
                </c:pt>
                <c:pt idx="946">
                  <c:v>54122</c:v>
                </c:pt>
                <c:pt idx="947">
                  <c:v>54130</c:v>
                </c:pt>
                <c:pt idx="948">
                  <c:v>54138</c:v>
                </c:pt>
                <c:pt idx="949">
                  <c:v>54146</c:v>
                </c:pt>
                <c:pt idx="950">
                  <c:v>54154</c:v>
                </c:pt>
                <c:pt idx="951">
                  <c:v>54162</c:v>
                </c:pt>
                <c:pt idx="952">
                  <c:v>54170</c:v>
                </c:pt>
                <c:pt idx="953">
                  <c:v>54178</c:v>
                </c:pt>
                <c:pt idx="954">
                  <c:v>54186</c:v>
                </c:pt>
                <c:pt idx="955">
                  <c:v>54193</c:v>
                </c:pt>
                <c:pt idx="956">
                  <c:v>54202</c:v>
                </c:pt>
                <c:pt idx="957">
                  <c:v>54209</c:v>
                </c:pt>
                <c:pt idx="958">
                  <c:v>54217</c:v>
                </c:pt>
                <c:pt idx="959">
                  <c:v>54225</c:v>
                </c:pt>
                <c:pt idx="960">
                  <c:v>54233</c:v>
                </c:pt>
                <c:pt idx="961">
                  <c:v>54240</c:v>
                </c:pt>
                <c:pt idx="962">
                  <c:v>54248</c:v>
                </c:pt>
                <c:pt idx="963">
                  <c:v>54255</c:v>
                </c:pt>
                <c:pt idx="964">
                  <c:v>54263</c:v>
                </c:pt>
                <c:pt idx="965">
                  <c:v>54271</c:v>
                </c:pt>
                <c:pt idx="966">
                  <c:v>54278</c:v>
                </c:pt>
                <c:pt idx="967">
                  <c:v>54286</c:v>
                </c:pt>
                <c:pt idx="968">
                  <c:v>54294</c:v>
                </c:pt>
                <c:pt idx="969">
                  <c:v>54302</c:v>
                </c:pt>
                <c:pt idx="970">
                  <c:v>54309</c:v>
                </c:pt>
                <c:pt idx="971">
                  <c:v>54317</c:v>
                </c:pt>
                <c:pt idx="972">
                  <c:v>54325</c:v>
                </c:pt>
                <c:pt idx="973">
                  <c:v>54332</c:v>
                </c:pt>
                <c:pt idx="974">
                  <c:v>54340</c:v>
                </c:pt>
                <c:pt idx="975">
                  <c:v>54348</c:v>
                </c:pt>
                <c:pt idx="976">
                  <c:v>54356</c:v>
                </c:pt>
                <c:pt idx="977">
                  <c:v>54364</c:v>
                </c:pt>
                <c:pt idx="978">
                  <c:v>54372</c:v>
                </c:pt>
                <c:pt idx="979">
                  <c:v>54380</c:v>
                </c:pt>
                <c:pt idx="980">
                  <c:v>54387</c:v>
                </c:pt>
                <c:pt idx="981">
                  <c:v>54395</c:v>
                </c:pt>
                <c:pt idx="982">
                  <c:v>54402</c:v>
                </c:pt>
                <c:pt idx="983">
                  <c:v>54410</c:v>
                </c:pt>
                <c:pt idx="984">
                  <c:v>54418</c:v>
                </c:pt>
                <c:pt idx="985">
                  <c:v>54426</c:v>
                </c:pt>
                <c:pt idx="986">
                  <c:v>54434</c:v>
                </c:pt>
                <c:pt idx="987">
                  <c:v>54441</c:v>
                </c:pt>
                <c:pt idx="988">
                  <c:v>54449</c:v>
                </c:pt>
                <c:pt idx="989">
                  <c:v>54456</c:v>
                </c:pt>
                <c:pt idx="990">
                  <c:v>54464</c:v>
                </c:pt>
                <c:pt idx="991">
                  <c:v>54471</c:v>
                </c:pt>
                <c:pt idx="992">
                  <c:v>54479</c:v>
                </c:pt>
                <c:pt idx="993">
                  <c:v>54487</c:v>
                </c:pt>
                <c:pt idx="994">
                  <c:v>54494</c:v>
                </c:pt>
                <c:pt idx="995">
                  <c:v>54502</c:v>
                </c:pt>
                <c:pt idx="996">
                  <c:v>54509</c:v>
                </c:pt>
                <c:pt idx="997">
                  <c:v>54517</c:v>
                </c:pt>
                <c:pt idx="998">
                  <c:v>54524</c:v>
                </c:pt>
                <c:pt idx="999">
                  <c:v>54531</c:v>
                </c:pt>
              </c:numCache>
            </c:numRef>
          </c:val>
          <c:smooth val="0"/>
          <c:extLst>
            <c:ext xmlns:c16="http://schemas.microsoft.com/office/drawing/2014/chart" uri="{C3380CC4-5D6E-409C-BE32-E72D297353CC}">
              <c16:uniqueId val="{00000001-4C07-4079-AC7A-4E1CB0DAE178}"/>
            </c:ext>
          </c:extLst>
        </c:ser>
        <c:ser>
          <c:idx val="2"/>
          <c:order val="2"/>
          <c:tx>
            <c:strRef>
              <c:f>NoVac!$E$1</c:f>
              <c:strCache>
                <c:ptCount val="1"/>
                <c:pt idx="0">
                  <c:v>65%</c:v>
                </c:pt>
              </c:strCache>
            </c:strRef>
          </c:tx>
          <c:spPr>
            <a:ln w="28575" cap="rnd">
              <a:solidFill>
                <a:schemeClr val="accent3"/>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E$2:$E$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13</c:v>
                </c:pt>
                <c:pt idx="313">
                  <c:v>35703</c:v>
                </c:pt>
                <c:pt idx="314">
                  <c:v>35888</c:v>
                </c:pt>
                <c:pt idx="315">
                  <c:v>36075</c:v>
                </c:pt>
                <c:pt idx="316">
                  <c:v>36261</c:v>
                </c:pt>
                <c:pt idx="317">
                  <c:v>36442</c:v>
                </c:pt>
                <c:pt idx="318">
                  <c:v>36625</c:v>
                </c:pt>
                <c:pt idx="319">
                  <c:v>36803</c:v>
                </c:pt>
                <c:pt idx="320">
                  <c:v>36978</c:v>
                </c:pt>
                <c:pt idx="321">
                  <c:v>37153</c:v>
                </c:pt>
                <c:pt idx="322">
                  <c:v>37324</c:v>
                </c:pt>
                <c:pt idx="323">
                  <c:v>37496</c:v>
                </c:pt>
                <c:pt idx="324">
                  <c:v>37667</c:v>
                </c:pt>
                <c:pt idx="325">
                  <c:v>37835</c:v>
                </c:pt>
                <c:pt idx="326">
                  <c:v>38001</c:v>
                </c:pt>
                <c:pt idx="327">
                  <c:v>38163</c:v>
                </c:pt>
                <c:pt idx="328">
                  <c:v>38322</c:v>
                </c:pt>
                <c:pt idx="329">
                  <c:v>38481</c:v>
                </c:pt>
                <c:pt idx="330">
                  <c:v>38639</c:v>
                </c:pt>
                <c:pt idx="331">
                  <c:v>38796</c:v>
                </c:pt>
                <c:pt idx="332">
                  <c:v>38950</c:v>
                </c:pt>
                <c:pt idx="333">
                  <c:v>39103</c:v>
                </c:pt>
                <c:pt idx="334">
                  <c:v>39253</c:v>
                </c:pt>
                <c:pt idx="335">
                  <c:v>39404</c:v>
                </c:pt>
                <c:pt idx="336">
                  <c:v>39551</c:v>
                </c:pt>
                <c:pt idx="337">
                  <c:v>39695</c:v>
                </c:pt>
                <c:pt idx="338">
                  <c:v>39863</c:v>
                </c:pt>
                <c:pt idx="339">
                  <c:v>40028</c:v>
                </c:pt>
                <c:pt idx="340">
                  <c:v>40194</c:v>
                </c:pt>
                <c:pt idx="341">
                  <c:v>40355</c:v>
                </c:pt>
                <c:pt idx="342">
                  <c:v>40519</c:v>
                </c:pt>
                <c:pt idx="343">
                  <c:v>40686</c:v>
                </c:pt>
                <c:pt idx="344">
                  <c:v>40854</c:v>
                </c:pt>
                <c:pt idx="345">
                  <c:v>41022</c:v>
                </c:pt>
                <c:pt idx="346">
                  <c:v>41195</c:v>
                </c:pt>
                <c:pt idx="347">
                  <c:v>41369</c:v>
                </c:pt>
                <c:pt idx="348">
                  <c:v>41548</c:v>
                </c:pt>
                <c:pt idx="349">
                  <c:v>41725</c:v>
                </c:pt>
                <c:pt idx="350">
                  <c:v>41904</c:v>
                </c:pt>
                <c:pt idx="351">
                  <c:v>42084</c:v>
                </c:pt>
                <c:pt idx="352">
                  <c:v>42269</c:v>
                </c:pt>
                <c:pt idx="353">
                  <c:v>42455</c:v>
                </c:pt>
                <c:pt idx="354">
                  <c:v>42641</c:v>
                </c:pt>
                <c:pt idx="355">
                  <c:v>42830</c:v>
                </c:pt>
                <c:pt idx="356">
                  <c:v>43023</c:v>
                </c:pt>
                <c:pt idx="357">
                  <c:v>43218</c:v>
                </c:pt>
                <c:pt idx="358">
                  <c:v>43414</c:v>
                </c:pt>
                <c:pt idx="359">
                  <c:v>43612</c:v>
                </c:pt>
                <c:pt idx="360">
                  <c:v>43813</c:v>
                </c:pt>
                <c:pt idx="361">
                  <c:v>44016</c:v>
                </c:pt>
                <c:pt idx="362">
                  <c:v>44220</c:v>
                </c:pt>
                <c:pt idx="363">
                  <c:v>44425</c:v>
                </c:pt>
                <c:pt idx="364">
                  <c:v>44633</c:v>
                </c:pt>
                <c:pt idx="365">
                  <c:v>44842</c:v>
                </c:pt>
                <c:pt idx="366">
                  <c:v>45054</c:v>
                </c:pt>
                <c:pt idx="367">
                  <c:v>45265</c:v>
                </c:pt>
                <c:pt idx="368">
                  <c:v>45480</c:v>
                </c:pt>
                <c:pt idx="369">
                  <c:v>45699</c:v>
                </c:pt>
                <c:pt idx="370">
                  <c:v>45917</c:v>
                </c:pt>
                <c:pt idx="371">
                  <c:v>46139</c:v>
                </c:pt>
                <c:pt idx="372">
                  <c:v>46365</c:v>
                </c:pt>
                <c:pt idx="373">
                  <c:v>46592</c:v>
                </c:pt>
                <c:pt idx="374">
                  <c:v>46820</c:v>
                </c:pt>
                <c:pt idx="375">
                  <c:v>47051</c:v>
                </c:pt>
                <c:pt idx="376">
                  <c:v>47283</c:v>
                </c:pt>
                <c:pt idx="377">
                  <c:v>47517</c:v>
                </c:pt>
                <c:pt idx="378">
                  <c:v>47754</c:v>
                </c:pt>
                <c:pt idx="379">
                  <c:v>47990</c:v>
                </c:pt>
                <c:pt idx="380">
                  <c:v>48229</c:v>
                </c:pt>
                <c:pt idx="381">
                  <c:v>48473</c:v>
                </c:pt>
                <c:pt idx="382">
                  <c:v>48716</c:v>
                </c:pt>
                <c:pt idx="383">
                  <c:v>48961</c:v>
                </c:pt>
                <c:pt idx="384">
                  <c:v>49209</c:v>
                </c:pt>
                <c:pt idx="385">
                  <c:v>49458</c:v>
                </c:pt>
                <c:pt idx="386">
                  <c:v>49708</c:v>
                </c:pt>
                <c:pt idx="387">
                  <c:v>49958</c:v>
                </c:pt>
                <c:pt idx="388">
                  <c:v>50213</c:v>
                </c:pt>
                <c:pt idx="389">
                  <c:v>50469</c:v>
                </c:pt>
                <c:pt idx="390">
                  <c:v>50726</c:v>
                </c:pt>
                <c:pt idx="391">
                  <c:v>50988</c:v>
                </c:pt>
                <c:pt idx="392">
                  <c:v>51253</c:v>
                </c:pt>
                <c:pt idx="393">
                  <c:v>51519</c:v>
                </c:pt>
                <c:pt idx="394">
                  <c:v>51784</c:v>
                </c:pt>
                <c:pt idx="395">
                  <c:v>52053</c:v>
                </c:pt>
                <c:pt idx="396">
                  <c:v>52324</c:v>
                </c:pt>
                <c:pt idx="397">
                  <c:v>52597</c:v>
                </c:pt>
                <c:pt idx="398">
                  <c:v>52873</c:v>
                </c:pt>
                <c:pt idx="399">
                  <c:v>53154</c:v>
                </c:pt>
                <c:pt idx="400">
                  <c:v>53432</c:v>
                </c:pt>
                <c:pt idx="401">
                  <c:v>53715</c:v>
                </c:pt>
                <c:pt idx="402">
                  <c:v>54000</c:v>
                </c:pt>
                <c:pt idx="403">
                  <c:v>54285</c:v>
                </c:pt>
                <c:pt idx="404">
                  <c:v>54572</c:v>
                </c:pt>
                <c:pt idx="405">
                  <c:v>54862</c:v>
                </c:pt>
                <c:pt idx="406">
                  <c:v>55153</c:v>
                </c:pt>
                <c:pt idx="407">
                  <c:v>55445</c:v>
                </c:pt>
                <c:pt idx="408">
                  <c:v>55739</c:v>
                </c:pt>
                <c:pt idx="409">
                  <c:v>56037</c:v>
                </c:pt>
                <c:pt idx="410">
                  <c:v>56334</c:v>
                </c:pt>
                <c:pt idx="411">
                  <c:v>56635</c:v>
                </c:pt>
                <c:pt idx="412">
                  <c:v>56934</c:v>
                </c:pt>
                <c:pt idx="413">
                  <c:v>57236</c:v>
                </c:pt>
                <c:pt idx="414">
                  <c:v>57540</c:v>
                </c:pt>
                <c:pt idx="415">
                  <c:v>57847</c:v>
                </c:pt>
                <c:pt idx="416">
                  <c:v>58153</c:v>
                </c:pt>
                <c:pt idx="417">
                  <c:v>58463</c:v>
                </c:pt>
                <c:pt idx="418">
                  <c:v>58773</c:v>
                </c:pt>
                <c:pt idx="419">
                  <c:v>59083</c:v>
                </c:pt>
                <c:pt idx="420">
                  <c:v>59394</c:v>
                </c:pt>
                <c:pt idx="421">
                  <c:v>59707</c:v>
                </c:pt>
                <c:pt idx="422">
                  <c:v>60023</c:v>
                </c:pt>
                <c:pt idx="423">
                  <c:v>60340</c:v>
                </c:pt>
                <c:pt idx="424">
                  <c:v>60662</c:v>
                </c:pt>
                <c:pt idx="425">
                  <c:v>60981</c:v>
                </c:pt>
                <c:pt idx="426">
                  <c:v>61301</c:v>
                </c:pt>
                <c:pt idx="427">
                  <c:v>61623</c:v>
                </c:pt>
                <c:pt idx="428">
                  <c:v>61947</c:v>
                </c:pt>
                <c:pt idx="429">
                  <c:v>62271</c:v>
                </c:pt>
                <c:pt idx="430">
                  <c:v>62596</c:v>
                </c:pt>
                <c:pt idx="431">
                  <c:v>62923</c:v>
                </c:pt>
                <c:pt idx="432">
                  <c:v>63249</c:v>
                </c:pt>
                <c:pt idx="433">
                  <c:v>63577</c:v>
                </c:pt>
                <c:pt idx="434">
                  <c:v>63908</c:v>
                </c:pt>
                <c:pt idx="435">
                  <c:v>64239</c:v>
                </c:pt>
                <c:pt idx="436">
                  <c:v>64565</c:v>
                </c:pt>
                <c:pt idx="437">
                  <c:v>64899</c:v>
                </c:pt>
                <c:pt idx="438">
                  <c:v>65232</c:v>
                </c:pt>
                <c:pt idx="439">
                  <c:v>65566</c:v>
                </c:pt>
                <c:pt idx="440">
                  <c:v>65899</c:v>
                </c:pt>
                <c:pt idx="441">
                  <c:v>66234</c:v>
                </c:pt>
                <c:pt idx="442">
                  <c:v>66570</c:v>
                </c:pt>
                <c:pt idx="443">
                  <c:v>66905</c:v>
                </c:pt>
                <c:pt idx="444">
                  <c:v>67247</c:v>
                </c:pt>
                <c:pt idx="445">
                  <c:v>67584</c:v>
                </c:pt>
                <c:pt idx="446">
                  <c:v>67923</c:v>
                </c:pt>
                <c:pt idx="447">
                  <c:v>68262</c:v>
                </c:pt>
                <c:pt idx="448">
                  <c:v>68599</c:v>
                </c:pt>
                <c:pt idx="449">
                  <c:v>68939</c:v>
                </c:pt>
                <c:pt idx="450">
                  <c:v>69279</c:v>
                </c:pt>
                <c:pt idx="451">
                  <c:v>69619</c:v>
                </c:pt>
                <c:pt idx="452">
                  <c:v>69958</c:v>
                </c:pt>
                <c:pt idx="453">
                  <c:v>70299</c:v>
                </c:pt>
                <c:pt idx="454">
                  <c:v>70639</c:v>
                </c:pt>
                <c:pt idx="455">
                  <c:v>70979</c:v>
                </c:pt>
                <c:pt idx="456">
                  <c:v>71319</c:v>
                </c:pt>
                <c:pt idx="457">
                  <c:v>71661</c:v>
                </c:pt>
                <c:pt idx="458">
                  <c:v>72001</c:v>
                </c:pt>
                <c:pt idx="459">
                  <c:v>72341</c:v>
                </c:pt>
                <c:pt idx="460">
                  <c:v>72682</c:v>
                </c:pt>
                <c:pt idx="461">
                  <c:v>73021</c:v>
                </c:pt>
                <c:pt idx="462">
                  <c:v>73361</c:v>
                </c:pt>
                <c:pt idx="463">
                  <c:v>73700</c:v>
                </c:pt>
                <c:pt idx="464">
                  <c:v>74042</c:v>
                </c:pt>
                <c:pt idx="465">
                  <c:v>74379</c:v>
                </c:pt>
                <c:pt idx="466">
                  <c:v>74719</c:v>
                </c:pt>
                <c:pt idx="467">
                  <c:v>75057</c:v>
                </c:pt>
                <c:pt idx="468">
                  <c:v>75392</c:v>
                </c:pt>
                <c:pt idx="469">
                  <c:v>75728</c:v>
                </c:pt>
                <c:pt idx="470">
                  <c:v>76065</c:v>
                </c:pt>
                <c:pt idx="471">
                  <c:v>76399</c:v>
                </c:pt>
                <c:pt idx="472">
                  <c:v>76733</c:v>
                </c:pt>
                <c:pt idx="473">
                  <c:v>77068</c:v>
                </c:pt>
                <c:pt idx="474">
                  <c:v>77401</c:v>
                </c:pt>
                <c:pt idx="475">
                  <c:v>77732</c:v>
                </c:pt>
                <c:pt idx="476">
                  <c:v>78064</c:v>
                </c:pt>
                <c:pt idx="477">
                  <c:v>78395</c:v>
                </c:pt>
                <c:pt idx="478">
                  <c:v>78722</c:v>
                </c:pt>
                <c:pt idx="479">
                  <c:v>79047</c:v>
                </c:pt>
                <c:pt idx="480">
                  <c:v>79374</c:v>
                </c:pt>
                <c:pt idx="481">
                  <c:v>79698</c:v>
                </c:pt>
                <c:pt idx="482">
                  <c:v>80023</c:v>
                </c:pt>
                <c:pt idx="483">
                  <c:v>80346</c:v>
                </c:pt>
                <c:pt idx="484">
                  <c:v>80665</c:v>
                </c:pt>
                <c:pt idx="485">
                  <c:v>80986</c:v>
                </c:pt>
                <c:pt idx="486">
                  <c:v>81302</c:v>
                </c:pt>
                <c:pt idx="487">
                  <c:v>81622</c:v>
                </c:pt>
                <c:pt idx="488">
                  <c:v>81938</c:v>
                </c:pt>
                <c:pt idx="489">
                  <c:v>82253</c:v>
                </c:pt>
                <c:pt idx="490">
                  <c:v>82568</c:v>
                </c:pt>
                <c:pt idx="491">
                  <c:v>82880</c:v>
                </c:pt>
                <c:pt idx="492">
                  <c:v>83193</c:v>
                </c:pt>
                <c:pt idx="493">
                  <c:v>83502</c:v>
                </c:pt>
                <c:pt idx="494">
                  <c:v>83809</c:v>
                </c:pt>
                <c:pt idx="495">
                  <c:v>84119</c:v>
                </c:pt>
                <c:pt idx="496">
                  <c:v>84427</c:v>
                </c:pt>
                <c:pt idx="497">
                  <c:v>84732</c:v>
                </c:pt>
                <c:pt idx="498">
                  <c:v>85034</c:v>
                </c:pt>
                <c:pt idx="499">
                  <c:v>85332</c:v>
                </c:pt>
                <c:pt idx="500">
                  <c:v>85633</c:v>
                </c:pt>
                <c:pt idx="501">
                  <c:v>85934</c:v>
                </c:pt>
                <c:pt idx="502">
                  <c:v>86230</c:v>
                </c:pt>
                <c:pt idx="503">
                  <c:v>86524</c:v>
                </c:pt>
                <c:pt idx="504">
                  <c:v>86817</c:v>
                </c:pt>
                <c:pt idx="505">
                  <c:v>87107</c:v>
                </c:pt>
                <c:pt idx="506">
                  <c:v>87395</c:v>
                </c:pt>
                <c:pt idx="507">
                  <c:v>87686</c:v>
                </c:pt>
                <c:pt idx="508">
                  <c:v>87969</c:v>
                </c:pt>
                <c:pt idx="509">
                  <c:v>88254</c:v>
                </c:pt>
                <c:pt idx="510">
                  <c:v>88537</c:v>
                </c:pt>
                <c:pt idx="511">
                  <c:v>88817</c:v>
                </c:pt>
                <c:pt idx="512">
                  <c:v>89093</c:v>
                </c:pt>
                <c:pt idx="513">
                  <c:v>89371</c:v>
                </c:pt>
                <c:pt idx="514">
                  <c:v>89646</c:v>
                </c:pt>
                <c:pt idx="515">
                  <c:v>89916</c:v>
                </c:pt>
                <c:pt idx="516">
                  <c:v>90189</c:v>
                </c:pt>
                <c:pt idx="517">
                  <c:v>90457</c:v>
                </c:pt>
                <c:pt idx="518">
                  <c:v>90722</c:v>
                </c:pt>
                <c:pt idx="519">
                  <c:v>90988</c:v>
                </c:pt>
                <c:pt idx="520">
                  <c:v>91250</c:v>
                </c:pt>
                <c:pt idx="521">
                  <c:v>91512</c:v>
                </c:pt>
                <c:pt idx="522">
                  <c:v>91772</c:v>
                </c:pt>
                <c:pt idx="523">
                  <c:v>92026</c:v>
                </c:pt>
                <c:pt idx="524">
                  <c:v>92282</c:v>
                </c:pt>
                <c:pt idx="525">
                  <c:v>92534</c:v>
                </c:pt>
                <c:pt idx="526">
                  <c:v>92781</c:v>
                </c:pt>
                <c:pt idx="527">
                  <c:v>93028</c:v>
                </c:pt>
                <c:pt idx="528">
                  <c:v>93277</c:v>
                </c:pt>
                <c:pt idx="529">
                  <c:v>93521</c:v>
                </c:pt>
                <c:pt idx="530">
                  <c:v>93761</c:v>
                </c:pt>
                <c:pt idx="531">
                  <c:v>94002</c:v>
                </c:pt>
                <c:pt idx="532">
                  <c:v>94236</c:v>
                </c:pt>
                <c:pt idx="533">
                  <c:v>94472</c:v>
                </c:pt>
                <c:pt idx="534">
                  <c:v>94706</c:v>
                </c:pt>
                <c:pt idx="535">
                  <c:v>94936</c:v>
                </c:pt>
                <c:pt idx="536">
                  <c:v>95165</c:v>
                </c:pt>
                <c:pt idx="537">
                  <c:v>95392</c:v>
                </c:pt>
                <c:pt idx="538">
                  <c:v>95620</c:v>
                </c:pt>
                <c:pt idx="539">
                  <c:v>95845</c:v>
                </c:pt>
                <c:pt idx="540">
                  <c:v>96065</c:v>
                </c:pt>
                <c:pt idx="541">
                  <c:v>96283</c:v>
                </c:pt>
                <c:pt idx="542">
                  <c:v>96502</c:v>
                </c:pt>
                <c:pt idx="543">
                  <c:v>96719</c:v>
                </c:pt>
                <c:pt idx="544">
                  <c:v>96932</c:v>
                </c:pt>
                <c:pt idx="545">
                  <c:v>97142</c:v>
                </c:pt>
                <c:pt idx="546">
                  <c:v>97353</c:v>
                </c:pt>
                <c:pt idx="547">
                  <c:v>97559</c:v>
                </c:pt>
                <c:pt idx="548">
                  <c:v>97764</c:v>
                </c:pt>
                <c:pt idx="549">
                  <c:v>97966</c:v>
                </c:pt>
                <c:pt idx="550">
                  <c:v>98167</c:v>
                </c:pt>
                <c:pt idx="551">
                  <c:v>98364</c:v>
                </c:pt>
                <c:pt idx="552">
                  <c:v>98564</c:v>
                </c:pt>
                <c:pt idx="553">
                  <c:v>98758</c:v>
                </c:pt>
                <c:pt idx="554">
                  <c:v>98954</c:v>
                </c:pt>
                <c:pt idx="555">
                  <c:v>99144</c:v>
                </c:pt>
                <c:pt idx="556">
                  <c:v>99332</c:v>
                </c:pt>
                <c:pt idx="557">
                  <c:v>99519</c:v>
                </c:pt>
                <c:pt idx="558">
                  <c:v>99704</c:v>
                </c:pt>
                <c:pt idx="559">
                  <c:v>99885</c:v>
                </c:pt>
                <c:pt idx="560">
                  <c:v>100067</c:v>
                </c:pt>
                <c:pt idx="561">
                  <c:v>100247</c:v>
                </c:pt>
                <c:pt idx="562">
                  <c:v>100425</c:v>
                </c:pt>
                <c:pt idx="563">
                  <c:v>100601</c:v>
                </c:pt>
                <c:pt idx="564">
                  <c:v>100775</c:v>
                </c:pt>
                <c:pt idx="565">
                  <c:v>100948</c:v>
                </c:pt>
                <c:pt idx="566">
                  <c:v>101118</c:v>
                </c:pt>
                <c:pt idx="567">
                  <c:v>101287</c:v>
                </c:pt>
                <c:pt idx="568">
                  <c:v>101452</c:v>
                </c:pt>
                <c:pt idx="569">
                  <c:v>101618</c:v>
                </c:pt>
                <c:pt idx="570">
                  <c:v>101780</c:v>
                </c:pt>
                <c:pt idx="571">
                  <c:v>101939</c:v>
                </c:pt>
                <c:pt idx="572">
                  <c:v>102099</c:v>
                </c:pt>
                <c:pt idx="573">
                  <c:v>102259</c:v>
                </c:pt>
                <c:pt idx="574">
                  <c:v>102414</c:v>
                </c:pt>
                <c:pt idx="575">
                  <c:v>102567</c:v>
                </c:pt>
                <c:pt idx="576">
                  <c:v>102719</c:v>
                </c:pt>
                <c:pt idx="577">
                  <c:v>102869</c:v>
                </c:pt>
                <c:pt idx="578">
                  <c:v>103019</c:v>
                </c:pt>
                <c:pt idx="579">
                  <c:v>103167</c:v>
                </c:pt>
                <c:pt idx="580">
                  <c:v>103314</c:v>
                </c:pt>
                <c:pt idx="581">
                  <c:v>103458</c:v>
                </c:pt>
                <c:pt idx="582">
                  <c:v>103600</c:v>
                </c:pt>
                <c:pt idx="583">
                  <c:v>103740</c:v>
                </c:pt>
                <c:pt idx="584">
                  <c:v>103878</c:v>
                </c:pt>
                <c:pt idx="585">
                  <c:v>104013</c:v>
                </c:pt>
                <c:pt idx="586">
                  <c:v>104148</c:v>
                </c:pt>
                <c:pt idx="587">
                  <c:v>104284</c:v>
                </c:pt>
                <c:pt idx="588">
                  <c:v>104417</c:v>
                </c:pt>
                <c:pt idx="589">
                  <c:v>104548</c:v>
                </c:pt>
                <c:pt idx="590">
                  <c:v>104676</c:v>
                </c:pt>
                <c:pt idx="591">
                  <c:v>104804</c:v>
                </c:pt>
                <c:pt idx="592">
                  <c:v>104930</c:v>
                </c:pt>
                <c:pt idx="593">
                  <c:v>105053</c:v>
                </c:pt>
                <c:pt idx="594">
                  <c:v>105177</c:v>
                </c:pt>
                <c:pt idx="595">
                  <c:v>105296</c:v>
                </c:pt>
                <c:pt idx="596">
                  <c:v>105417</c:v>
                </c:pt>
                <c:pt idx="597">
                  <c:v>105535</c:v>
                </c:pt>
                <c:pt idx="598">
                  <c:v>105653</c:v>
                </c:pt>
                <c:pt idx="599">
                  <c:v>105768</c:v>
                </c:pt>
                <c:pt idx="600">
                  <c:v>105884</c:v>
                </c:pt>
                <c:pt idx="601">
                  <c:v>105998</c:v>
                </c:pt>
                <c:pt idx="602">
                  <c:v>106109</c:v>
                </c:pt>
                <c:pt idx="603">
                  <c:v>106219</c:v>
                </c:pt>
                <c:pt idx="604">
                  <c:v>106327</c:v>
                </c:pt>
                <c:pt idx="605">
                  <c:v>106436</c:v>
                </c:pt>
                <c:pt idx="606">
                  <c:v>106541</c:v>
                </c:pt>
                <c:pt idx="607">
                  <c:v>106646</c:v>
                </c:pt>
                <c:pt idx="608">
                  <c:v>106750</c:v>
                </c:pt>
                <c:pt idx="609">
                  <c:v>106851</c:v>
                </c:pt>
                <c:pt idx="610">
                  <c:v>106952</c:v>
                </c:pt>
                <c:pt idx="611">
                  <c:v>107052</c:v>
                </c:pt>
                <c:pt idx="612">
                  <c:v>107153</c:v>
                </c:pt>
                <c:pt idx="613">
                  <c:v>107253</c:v>
                </c:pt>
                <c:pt idx="614">
                  <c:v>107348</c:v>
                </c:pt>
                <c:pt idx="615">
                  <c:v>107445</c:v>
                </c:pt>
                <c:pt idx="616">
                  <c:v>107538</c:v>
                </c:pt>
                <c:pt idx="617">
                  <c:v>107630</c:v>
                </c:pt>
                <c:pt idx="618">
                  <c:v>107722</c:v>
                </c:pt>
                <c:pt idx="619">
                  <c:v>107812</c:v>
                </c:pt>
                <c:pt idx="620">
                  <c:v>107900</c:v>
                </c:pt>
                <c:pt idx="621">
                  <c:v>107989</c:v>
                </c:pt>
                <c:pt idx="622">
                  <c:v>108076</c:v>
                </c:pt>
                <c:pt idx="623">
                  <c:v>108160</c:v>
                </c:pt>
                <c:pt idx="624">
                  <c:v>108244</c:v>
                </c:pt>
                <c:pt idx="625">
                  <c:v>108327</c:v>
                </c:pt>
                <c:pt idx="626">
                  <c:v>108408</c:v>
                </c:pt>
                <c:pt idx="627">
                  <c:v>108489</c:v>
                </c:pt>
                <c:pt idx="628">
                  <c:v>108568</c:v>
                </c:pt>
                <c:pt idx="629">
                  <c:v>108647</c:v>
                </c:pt>
                <c:pt idx="630">
                  <c:v>108726</c:v>
                </c:pt>
                <c:pt idx="631">
                  <c:v>108803</c:v>
                </c:pt>
                <c:pt idx="632">
                  <c:v>108878</c:v>
                </c:pt>
                <c:pt idx="633">
                  <c:v>108953</c:v>
                </c:pt>
                <c:pt idx="634">
                  <c:v>109029</c:v>
                </c:pt>
                <c:pt idx="635">
                  <c:v>109103</c:v>
                </c:pt>
                <c:pt idx="636">
                  <c:v>109174</c:v>
                </c:pt>
                <c:pt idx="637">
                  <c:v>109245</c:v>
                </c:pt>
                <c:pt idx="638">
                  <c:v>109316</c:v>
                </c:pt>
                <c:pt idx="639">
                  <c:v>109388</c:v>
                </c:pt>
                <c:pt idx="640">
                  <c:v>109456</c:v>
                </c:pt>
                <c:pt idx="641">
                  <c:v>109523</c:v>
                </c:pt>
                <c:pt idx="642">
                  <c:v>109591</c:v>
                </c:pt>
                <c:pt idx="643">
                  <c:v>109658</c:v>
                </c:pt>
                <c:pt idx="644">
                  <c:v>109724</c:v>
                </c:pt>
                <c:pt idx="645">
                  <c:v>109788</c:v>
                </c:pt>
                <c:pt idx="646">
                  <c:v>109852</c:v>
                </c:pt>
                <c:pt idx="647">
                  <c:v>109916</c:v>
                </c:pt>
                <c:pt idx="648">
                  <c:v>109977</c:v>
                </c:pt>
                <c:pt idx="649">
                  <c:v>110038</c:v>
                </c:pt>
                <c:pt idx="650">
                  <c:v>110099</c:v>
                </c:pt>
                <c:pt idx="651">
                  <c:v>110158</c:v>
                </c:pt>
                <c:pt idx="652">
                  <c:v>110216</c:v>
                </c:pt>
                <c:pt idx="653">
                  <c:v>110273</c:v>
                </c:pt>
                <c:pt idx="654">
                  <c:v>110331</c:v>
                </c:pt>
                <c:pt idx="655">
                  <c:v>110388</c:v>
                </c:pt>
                <c:pt idx="656">
                  <c:v>110444</c:v>
                </c:pt>
                <c:pt idx="657">
                  <c:v>110499</c:v>
                </c:pt>
                <c:pt idx="658">
                  <c:v>110553</c:v>
                </c:pt>
                <c:pt idx="659">
                  <c:v>110607</c:v>
                </c:pt>
                <c:pt idx="660">
                  <c:v>110661</c:v>
                </c:pt>
                <c:pt idx="661">
                  <c:v>110713</c:v>
                </c:pt>
                <c:pt idx="662">
                  <c:v>110765</c:v>
                </c:pt>
                <c:pt idx="663">
                  <c:v>110816</c:v>
                </c:pt>
                <c:pt idx="664">
                  <c:v>110866</c:v>
                </c:pt>
                <c:pt idx="665">
                  <c:v>110915</c:v>
                </c:pt>
                <c:pt idx="666">
                  <c:v>110965</c:v>
                </c:pt>
                <c:pt idx="667">
                  <c:v>111014</c:v>
                </c:pt>
                <c:pt idx="668">
                  <c:v>111060</c:v>
                </c:pt>
                <c:pt idx="669">
                  <c:v>111108</c:v>
                </c:pt>
                <c:pt idx="670">
                  <c:v>111155</c:v>
                </c:pt>
                <c:pt idx="671">
                  <c:v>111201</c:v>
                </c:pt>
                <c:pt idx="672">
                  <c:v>111246</c:v>
                </c:pt>
                <c:pt idx="673">
                  <c:v>111291</c:v>
                </c:pt>
                <c:pt idx="674">
                  <c:v>111336</c:v>
                </c:pt>
                <c:pt idx="675">
                  <c:v>111379</c:v>
                </c:pt>
                <c:pt idx="676">
                  <c:v>111423</c:v>
                </c:pt>
                <c:pt idx="677">
                  <c:v>111466</c:v>
                </c:pt>
                <c:pt idx="678">
                  <c:v>111509</c:v>
                </c:pt>
                <c:pt idx="679">
                  <c:v>111550</c:v>
                </c:pt>
                <c:pt idx="680">
                  <c:v>111591</c:v>
                </c:pt>
                <c:pt idx="681">
                  <c:v>111632</c:v>
                </c:pt>
                <c:pt idx="682">
                  <c:v>111673</c:v>
                </c:pt>
                <c:pt idx="683">
                  <c:v>111713</c:v>
                </c:pt>
                <c:pt idx="684">
                  <c:v>111753</c:v>
                </c:pt>
                <c:pt idx="685">
                  <c:v>111792</c:v>
                </c:pt>
                <c:pt idx="686">
                  <c:v>111831</c:v>
                </c:pt>
                <c:pt idx="687">
                  <c:v>111869</c:v>
                </c:pt>
                <c:pt idx="688">
                  <c:v>111908</c:v>
                </c:pt>
                <c:pt idx="689">
                  <c:v>111945</c:v>
                </c:pt>
                <c:pt idx="690">
                  <c:v>111982</c:v>
                </c:pt>
                <c:pt idx="691">
                  <c:v>112018</c:v>
                </c:pt>
                <c:pt idx="692">
                  <c:v>112055</c:v>
                </c:pt>
                <c:pt idx="693">
                  <c:v>112089</c:v>
                </c:pt>
                <c:pt idx="694">
                  <c:v>112125</c:v>
                </c:pt>
                <c:pt idx="695">
                  <c:v>112159</c:v>
                </c:pt>
                <c:pt idx="696">
                  <c:v>112193</c:v>
                </c:pt>
                <c:pt idx="697">
                  <c:v>112226</c:v>
                </c:pt>
                <c:pt idx="698">
                  <c:v>112259</c:v>
                </c:pt>
                <c:pt idx="699">
                  <c:v>112293</c:v>
                </c:pt>
                <c:pt idx="700">
                  <c:v>112327</c:v>
                </c:pt>
                <c:pt idx="701">
                  <c:v>112359</c:v>
                </c:pt>
                <c:pt idx="702">
                  <c:v>112390</c:v>
                </c:pt>
                <c:pt idx="703">
                  <c:v>112423</c:v>
                </c:pt>
                <c:pt idx="704">
                  <c:v>112453</c:v>
                </c:pt>
                <c:pt idx="705">
                  <c:v>112483</c:v>
                </c:pt>
                <c:pt idx="706">
                  <c:v>112513</c:v>
                </c:pt>
                <c:pt idx="707">
                  <c:v>112543</c:v>
                </c:pt>
                <c:pt idx="708">
                  <c:v>112572</c:v>
                </c:pt>
                <c:pt idx="709">
                  <c:v>112601</c:v>
                </c:pt>
                <c:pt idx="710">
                  <c:v>112630</c:v>
                </c:pt>
                <c:pt idx="711">
                  <c:v>112659</c:v>
                </c:pt>
                <c:pt idx="712">
                  <c:v>112686</c:v>
                </c:pt>
                <c:pt idx="713">
                  <c:v>112713</c:v>
                </c:pt>
                <c:pt idx="714">
                  <c:v>112741</c:v>
                </c:pt>
                <c:pt idx="715">
                  <c:v>112769</c:v>
                </c:pt>
                <c:pt idx="716">
                  <c:v>112796</c:v>
                </c:pt>
                <c:pt idx="717">
                  <c:v>112822</c:v>
                </c:pt>
                <c:pt idx="718">
                  <c:v>112849</c:v>
                </c:pt>
                <c:pt idx="719">
                  <c:v>112875</c:v>
                </c:pt>
                <c:pt idx="720">
                  <c:v>112901</c:v>
                </c:pt>
                <c:pt idx="721">
                  <c:v>112926</c:v>
                </c:pt>
                <c:pt idx="722">
                  <c:v>112951</c:v>
                </c:pt>
                <c:pt idx="723">
                  <c:v>112976</c:v>
                </c:pt>
                <c:pt idx="724">
                  <c:v>113000</c:v>
                </c:pt>
                <c:pt idx="725">
                  <c:v>113024</c:v>
                </c:pt>
                <c:pt idx="726">
                  <c:v>113048</c:v>
                </c:pt>
                <c:pt idx="727">
                  <c:v>113073</c:v>
                </c:pt>
                <c:pt idx="728">
                  <c:v>113096</c:v>
                </c:pt>
                <c:pt idx="729">
                  <c:v>113119</c:v>
                </c:pt>
                <c:pt idx="730">
                  <c:v>113142</c:v>
                </c:pt>
                <c:pt idx="731">
                  <c:v>113165</c:v>
                </c:pt>
                <c:pt idx="732">
                  <c:v>113187</c:v>
                </c:pt>
                <c:pt idx="733">
                  <c:v>113209</c:v>
                </c:pt>
                <c:pt idx="734">
                  <c:v>113231</c:v>
                </c:pt>
                <c:pt idx="735">
                  <c:v>113252</c:v>
                </c:pt>
                <c:pt idx="736">
                  <c:v>113272</c:v>
                </c:pt>
                <c:pt idx="737">
                  <c:v>113293</c:v>
                </c:pt>
                <c:pt idx="738">
                  <c:v>113313</c:v>
                </c:pt>
                <c:pt idx="739">
                  <c:v>113334</c:v>
                </c:pt>
                <c:pt idx="740">
                  <c:v>113354</c:v>
                </c:pt>
                <c:pt idx="741">
                  <c:v>113374</c:v>
                </c:pt>
                <c:pt idx="742">
                  <c:v>113394</c:v>
                </c:pt>
                <c:pt idx="743">
                  <c:v>113414</c:v>
                </c:pt>
                <c:pt idx="744">
                  <c:v>113433</c:v>
                </c:pt>
                <c:pt idx="745">
                  <c:v>113452</c:v>
                </c:pt>
                <c:pt idx="746">
                  <c:v>113471</c:v>
                </c:pt>
                <c:pt idx="747">
                  <c:v>113489</c:v>
                </c:pt>
                <c:pt idx="748">
                  <c:v>113508</c:v>
                </c:pt>
                <c:pt idx="749">
                  <c:v>113526</c:v>
                </c:pt>
                <c:pt idx="750">
                  <c:v>113544</c:v>
                </c:pt>
                <c:pt idx="751">
                  <c:v>113561</c:v>
                </c:pt>
                <c:pt idx="752">
                  <c:v>113579</c:v>
                </c:pt>
                <c:pt idx="753">
                  <c:v>113597</c:v>
                </c:pt>
                <c:pt idx="754">
                  <c:v>113615</c:v>
                </c:pt>
                <c:pt idx="755">
                  <c:v>113632</c:v>
                </c:pt>
                <c:pt idx="756">
                  <c:v>113650</c:v>
                </c:pt>
                <c:pt idx="757">
                  <c:v>113666</c:v>
                </c:pt>
                <c:pt idx="758">
                  <c:v>113683</c:v>
                </c:pt>
                <c:pt idx="759">
                  <c:v>113700</c:v>
                </c:pt>
                <c:pt idx="760">
                  <c:v>113717</c:v>
                </c:pt>
                <c:pt idx="761">
                  <c:v>113733</c:v>
                </c:pt>
                <c:pt idx="762">
                  <c:v>113749</c:v>
                </c:pt>
                <c:pt idx="763">
                  <c:v>113765</c:v>
                </c:pt>
                <c:pt idx="764">
                  <c:v>113781</c:v>
                </c:pt>
                <c:pt idx="765">
                  <c:v>113797</c:v>
                </c:pt>
                <c:pt idx="766">
                  <c:v>113813</c:v>
                </c:pt>
                <c:pt idx="767">
                  <c:v>113829</c:v>
                </c:pt>
                <c:pt idx="768">
                  <c:v>113844</c:v>
                </c:pt>
                <c:pt idx="769">
                  <c:v>113860</c:v>
                </c:pt>
                <c:pt idx="770">
                  <c:v>113876</c:v>
                </c:pt>
                <c:pt idx="771">
                  <c:v>113891</c:v>
                </c:pt>
                <c:pt idx="772">
                  <c:v>113906</c:v>
                </c:pt>
                <c:pt idx="773">
                  <c:v>113921</c:v>
                </c:pt>
                <c:pt idx="774">
                  <c:v>113937</c:v>
                </c:pt>
                <c:pt idx="775">
                  <c:v>113952</c:v>
                </c:pt>
                <c:pt idx="776">
                  <c:v>113967</c:v>
                </c:pt>
                <c:pt idx="777">
                  <c:v>113982</c:v>
                </c:pt>
                <c:pt idx="778">
                  <c:v>113996</c:v>
                </c:pt>
                <c:pt idx="779">
                  <c:v>114011</c:v>
                </c:pt>
                <c:pt idx="780">
                  <c:v>114026</c:v>
                </c:pt>
                <c:pt idx="781">
                  <c:v>114040</c:v>
                </c:pt>
                <c:pt idx="782">
                  <c:v>114053</c:v>
                </c:pt>
                <c:pt idx="783">
                  <c:v>114067</c:v>
                </c:pt>
                <c:pt idx="784">
                  <c:v>114081</c:v>
                </c:pt>
                <c:pt idx="785">
                  <c:v>114095</c:v>
                </c:pt>
                <c:pt idx="786">
                  <c:v>114109</c:v>
                </c:pt>
                <c:pt idx="787">
                  <c:v>114122</c:v>
                </c:pt>
                <c:pt idx="788">
                  <c:v>114136</c:v>
                </c:pt>
                <c:pt idx="789">
                  <c:v>114150</c:v>
                </c:pt>
                <c:pt idx="790">
                  <c:v>114163</c:v>
                </c:pt>
                <c:pt idx="791">
                  <c:v>114177</c:v>
                </c:pt>
                <c:pt idx="792">
                  <c:v>114190</c:v>
                </c:pt>
                <c:pt idx="793">
                  <c:v>114204</c:v>
                </c:pt>
                <c:pt idx="794">
                  <c:v>114218</c:v>
                </c:pt>
                <c:pt idx="795">
                  <c:v>114231</c:v>
                </c:pt>
                <c:pt idx="796">
                  <c:v>114243</c:v>
                </c:pt>
                <c:pt idx="797">
                  <c:v>114257</c:v>
                </c:pt>
                <c:pt idx="798">
                  <c:v>114270</c:v>
                </c:pt>
                <c:pt idx="799">
                  <c:v>114283</c:v>
                </c:pt>
                <c:pt idx="800">
                  <c:v>114296</c:v>
                </c:pt>
                <c:pt idx="801">
                  <c:v>114309</c:v>
                </c:pt>
                <c:pt idx="802">
                  <c:v>114321</c:v>
                </c:pt>
                <c:pt idx="803">
                  <c:v>114334</c:v>
                </c:pt>
                <c:pt idx="804">
                  <c:v>114346</c:v>
                </c:pt>
                <c:pt idx="805">
                  <c:v>114358</c:v>
                </c:pt>
                <c:pt idx="806">
                  <c:v>114371</c:v>
                </c:pt>
                <c:pt idx="807">
                  <c:v>114383</c:v>
                </c:pt>
                <c:pt idx="808">
                  <c:v>114394</c:v>
                </c:pt>
                <c:pt idx="809">
                  <c:v>114406</c:v>
                </c:pt>
                <c:pt idx="810">
                  <c:v>114418</c:v>
                </c:pt>
                <c:pt idx="811">
                  <c:v>114430</c:v>
                </c:pt>
                <c:pt idx="812">
                  <c:v>114442</c:v>
                </c:pt>
                <c:pt idx="813">
                  <c:v>114454</c:v>
                </c:pt>
                <c:pt idx="814">
                  <c:v>114465</c:v>
                </c:pt>
                <c:pt idx="815">
                  <c:v>114477</c:v>
                </c:pt>
                <c:pt idx="816">
                  <c:v>114488</c:v>
                </c:pt>
                <c:pt idx="817">
                  <c:v>114500</c:v>
                </c:pt>
                <c:pt idx="818">
                  <c:v>114511</c:v>
                </c:pt>
                <c:pt idx="819">
                  <c:v>114523</c:v>
                </c:pt>
                <c:pt idx="820">
                  <c:v>114533</c:v>
                </c:pt>
                <c:pt idx="821">
                  <c:v>114545</c:v>
                </c:pt>
                <c:pt idx="822">
                  <c:v>114555</c:v>
                </c:pt>
                <c:pt idx="823">
                  <c:v>114566</c:v>
                </c:pt>
                <c:pt idx="824">
                  <c:v>114577</c:v>
                </c:pt>
                <c:pt idx="825">
                  <c:v>114588</c:v>
                </c:pt>
                <c:pt idx="826">
                  <c:v>114599</c:v>
                </c:pt>
                <c:pt idx="827">
                  <c:v>114609</c:v>
                </c:pt>
                <c:pt idx="828">
                  <c:v>114620</c:v>
                </c:pt>
                <c:pt idx="829">
                  <c:v>114631</c:v>
                </c:pt>
                <c:pt idx="830">
                  <c:v>114641</c:v>
                </c:pt>
                <c:pt idx="831">
                  <c:v>114652</c:v>
                </c:pt>
                <c:pt idx="832">
                  <c:v>114662</c:v>
                </c:pt>
                <c:pt idx="833">
                  <c:v>114672</c:v>
                </c:pt>
                <c:pt idx="834">
                  <c:v>114682</c:v>
                </c:pt>
                <c:pt idx="835">
                  <c:v>114693</c:v>
                </c:pt>
                <c:pt idx="836">
                  <c:v>114702</c:v>
                </c:pt>
                <c:pt idx="837">
                  <c:v>114712</c:v>
                </c:pt>
                <c:pt idx="838">
                  <c:v>114722</c:v>
                </c:pt>
                <c:pt idx="839">
                  <c:v>114732</c:v>
                </c:pt>
                <c:pt idx="840">
                  <c:v>114741</c:v>
                </c:pt>
                <c:pt idx="841">
                  <c:v>114751</c:v>
                </c:pt>
                <c:pt idx="842">
                  <c:v>114760</c:v>
                </c:pt>
                <c:pt idx="843">
                  <c:v>114770</c:v>
                </c:pt>
                <c:pt idx="844">
                  <c:v>114780</c:v>
                </c:pt>
                <c:pt idx="845">
                  <c:v>114790</c:v>
                </c:pt>
                <c:pt idx="846">
                  <c:v>114799</c:v>
                </c:pt>
                <c:pt idx="847">
                  <c:v>114808</c:v>
                </c:pt>
                <c:pt idx="848">
                  <c:v>114819</c:v>
                </c:pt>
                <c:pt idx="849">
                  <c:v>114828</c:v>
                </c:pt>
                <c:pt idx="850">
                  <c:v>114837</c:v>
                </c:pt>
                <c:pt idx="851">
                  <c:v>114847</c:v>
                </c:pt>
                <c:pt idx="852">
                  <c:v>114856</c:v>
                </c:pt>
                <c:pt idx="853">
                  <c:v>114865</c:v>
                </c:pt>
                <c:pt idx="854">
                  <c:v>114874</c:v>
                </c:pt>
                <c:pt idx="855">
                  <c:v>114883</c:v>
                </c:pt>
                <c:pt idx="856">
                  <c:v>114892</c:v>
                </c:pt>
                <c:pt idx="857">
                  <c:v>114902</c:v>
                </c:pt>
                <c:pt idx="858">
                  <c:v>114911</c:v>
                </c:pt>
                <c:pt idx="859">
                  <c:v>114920</c:v>
                </c:pt>
                <c:pt idx="860">
                  <c:v>114929</c:v>
                </c:pt>
                <c:pt idx="861">
                  <c:v>114938</c:v>
                </c:pt>
                <c:pt idx="862">
                  <c:v>114947</c:v>
                </c:pt>
                <c:pt idx="863">
                  <c:v>114956</c:v>
                </c:pt>
                <c:pt idx="864">
                  <c:v>114965</c:v>
                </c:pt>
                <c:pt idx="865">
                  <c:v>114973</c:v>
                </c:pt>
                <c:pt idx="866">
                  <c:v>114982</c:v>
                </c:pt>
                <c:pt idx="867">
                  <c:v>114991</c:v>
                </c:pt>
                <c:pt idx="868">
                  <c:v>115000</c:v>
                </c:pt>
                <c:pt idx="869">
                  <c:v>115008</c:v>
                </c:pt>
                <c:pt idx="870">
                  <c:v>115017</c:v>
                </c:pt>
                <c:pt idx="871">
                  <c:v>115025</c:v>
                </c:pt>
                <c:pt idx="872">
                  <c:v>115034</c:v>
                </c:pt>
                <c:pt idx="873">
                  <c:v>115042</c:v>
                </c:pt>
                <c:pt idx="874">
                  <c:v>115050</c:v>
                </c:pt>
                <c:pt idx="875">
                  <c:v>115059</c:v>
                </c:pt>
                <c:pt idx="876">
                  <c:v>115068</c:v>
                </c:pt>
                <c:pt idx="877">
                  <c:v>115076</c:v>
                </c:pt>
                <c:pt idx="878">
                  <c:v>115085</c:v>
                </c:pt>
                <c:pt idx="879">
                  <c:v>115094</c:v>
                </c:pt>
                <c:pt idx="880">
                  <c:v>115102</c:v>
                </c:pt>
                <c:pt idx="881">
                  <c:v>115110</c:v>
                </c:pt>
                <c:pt idx="882">
                  <c:v>115119</c:v>
                </c:pt>
                <c:pt idx="883">
                  <c:v>115127</c:v>
                </c:pt>
                <c:pt idx="884">
                  <c:v>115135</c:v>
                </c:pt>
                <c:pt idx="885">
                  <c:v>115144</c:v>
                </c:pt>
                <c:pt idx="886">
                  <c:v>115152</c:v>
                </c:pt>
                <c:pt idx="887">
                  <c:v>115160</c:v>
                </c:pt>
                <c:pt idx="888">
                  <c:v>115168</c:v>
                </c:pt>
                <c:pt idx="889">
                  <c:v>115176</c:v>
                </c:pt>
                <c:pt idx="890">
                  <c:v>115184</c:v>
                </c:pt>
                <c:pt idx="891">
                  <c:v>115192</c:v>
                </c:pt>
                <c:pt idx="892">
                  <c:v>115200</c:v>
                </c:pt>
                <c:pt idx="893">
                  <c:v>115208</c:v>
                </c:pt>
                <c:pt idx="894">
                  <c:v>115216</c:v>
                </c:pt>
                <c:pt idx="895">
                  <c:v>115224</c:v>
                </c:pt>
                <c:pt idx="896">
                  <c:v>115232</c:v>
                </c:pt>
                <c:pt idx="897">
                  <c:v>115240</c:v>
                </c:pt>
                <c:pt idx="898">
                  <c:v>115247</c:v>
                </c:pt>
                <c:pt idx="899">
                  <c:v>115255</c:v>
                </c:pt>
                <c:pt idx="900">
                  <c:v>115263</c:v>
                </c:pt>
                <c:pt idx="901">
                  <c:v>115271</c:v>
                </c:pt>
                <c:pt idx="902">
                  <c:v>115278</c:v>
                </c:pt>
                <c:pt idx="903">
                  <c:v>115286</c:v>
                </c:pt>
                <c:pt idx="904">
                  <c:v>115294</c:v>
                </c:pt>
                <c:pt idx="905">
                  <c:v>115302</c:v>
                </c:pt>
                <c:pt idx="906">
                  <c:v>115310</c:v>
                </c:pt>
                <c:pt idx="907">
                  <c:v>115317</c:v>
                </c:pt>
                <c:pt idx="908">
                  <c:v>115325</c:v>
                </c:pt>
                <c:pt idx="909">
                  <c:v>115332</c:v>
                </c:pt>
                <c:pt idx="910">
                  <c:v>115339</c:v>
                </c:pt>
                <c:pt idx="911">
                  <c:v>115347</c:v>
                </c:pt>
                <c:pt idx="912">
                  <c:v>115355</c:v>
                </c:pt>
                <c:pt idx="913">
                  <c:v>115363</c:v>
                </c:pt>
                <c:pt idx="914">
                  <c:v>115370</c:v>
                </c:pt>
                <c:pt idx="915">
                  <c:v>115377</c:v>
                </c:pt>
                <c:pt idx="916">
                  <c:v>115385</c:v>
                </c:pt>
                <c:pt idx="917">
                  <c:v>115392</c:v>
                </c:pt>
                <c:pt idx="918">
                  <c:v>115399</c:v>
                </c:pt>
                <c:pt idx="919">
                  <c:v>115406</c:v>
                </c:pt>
                <c:pt idx="920">
                  <c:v>115413</c:v>
                </c:pt>
                <c:pt idx="921">
                  <c:v>115420</c:v>
                </c:pt>
                <c:pt idx="922">
                  <c:v>115427</c:v>
                </c:pt>
                <c:pt idx="923">
                  <c:v>115434</c:v>
                </c:pt>
                <c:pt idx="924">
                  <c:v>115442</c:v>
                </c:pt>
                <c:pt idx="925">
                  <c:v>115448</c:v>
                </c:pt>
                <c:pt idx="926">
                  <c:v>115456</c:v>
                </c:pt>
                <c:pt idx="927">
                  <c:v>115463</c:v>
                </c:pt>
                <c:pt idx="928">
                  <c:v>115470</c:v>
                </c:pt>
                <c:pt idx="929">
                  <c:v>115477</c:v>
                </c:pt>
                <c:pt idx="930">
                  <c:v>115484</c:v>
                </c:pt>
                <c:pt idx="931">
                  <c:v>115491</c:v>
                </c:pt>
                <c:pt idx="932">
                  <c:v>115497</c:v>
                </c:pt>
                <c:pt idx="933">
                  <c:v>115505</c:v>
                </c:pt>
                <c:pt idx="934">
                  <c:v>115511</c:v>
                </c:pt>
                <c:pt idx="935">
                  <c:v>115519</c:v>
                </c:pt>
                <c:pt idx="936">
                  <c:v>115526</c:v>
                </c:pt>
                <c:pt idx="937">
                  <c:v>115533</c:v>
                </c:pt>
                <c:pt idx="938">
                  <c:v>115539</c:v>
                </c:pt>
                <c:pt idx="939">
                  <c:v>115546</c:v>
                </c:pt>
                <c:pt idx="940">
                  <c:v>115553</c:v>
                </c:pt>
                <c:pt idx="941">
                  <c:v>115560</c:v>
                </c:pt>
                <c:pt idx="942">
                  <c:v>115567</c:v>
                </c:pt>
                <c:pt idx="943">
                  <c:v>115574</c:v>
                </c:pt>
                <c:pt idx="944">
                  <c:v>115582</c:v>
                </c:pt>
                <c:pt idx="945">
                  <c:v>115589</c:v>
                </c:pt>
                <c:pt idx="946">
                  <c:v>115596</c:v>
                </c:pt>
                <c:pt idx="947">
                  <c:v>115603</c:v>
                </c:pt>
                <c:pt idx="948">
                  <c:v>115610</c:v>
                </c:pt>
                <c:pt idx="949">
                  <c:v>115617</c:v>
                </c:pt>
                <c:pt idx="950">
                  <c:v>115624</c:v>
                </c:pt>
                <c:pt idx="951">
                  <c:v>115631</c:v>
                </c:pt>
                <c:pt idx="952">
                  <c:v>115638</c:v>
                </c:pt>
                <c:pt idx="953">
                  <c:v>115644</c:v>
                </c:pt>
                <c:pt idx="954">
                  <c:v>115651</c:v>
                </c:pt>
                <c:pt idx="955">
                  <c:v>115658</c:v>
                </c:pt>
                <c:pt idx="956">
                  <c:v>115665</c:v>
                </c:pt>
                <c:pt idx="957">
                  <c:v>115671</c:v>
                </c:pt>
                <c:pt idx="958">
                  <c:v>115678</c:v>
                </c:pt>
                <c:pt idx="959">
                  <c:v>115684</c:v>
                </c:pt>
                <c:pt idx="960">
                  <c:v>115691</c:v>
                </c:pt>
                <c:pt idx="961">
                  <c:v>115697</c:v>
                </c:pt>
                <c:pt idx="962">
                  <c:v>115704</c:v>
                </c:pt>
                <c:pt idx="963">
                  <c:v>115710</c:v>
                </c:pt>
                <c:pt idx="964">
                  <c:v>115717</c:v>
                </c:pt>
                <c:pt idx="965">
                  <c:v>115724</c:v>
                </c:pt>
                <c:pt idx="966">
                  <c:v>115730</c:v>
                </c:pt>
                <c:pt idx="967">
                  <c:v>115737</c:v>
                </c:pt>
                <c:pt idx="968">
                  <c:v>115744</c:v>
                </c:pt>
                <c:pt idx="969">
                  <c:v>115750</c:v>
                </c:pt>
                <c:pt idx="970">
                  <c:v>115757</c:v>
                </c:pt>
                <c:pt idx="971">
                  <c:v>115763</c:v>
                </c:pt>
                <c:pt idx="972">
                  <c:v>115770</c:v>
                </c:pt>
                <c:pt idx="973">
                  <c:v>115776</c:v>
                </c:pt>
                <c:pt idx="974">
                  <c:v>115783</c:v>
                </c:pt>
                <c:pt idx="975">
                  <c:v>115790</c:v>
                </c:pt>
                <c:pt idx="976">
                  <c:v>115797</c:v>
                </c:pt>
                <c:pt idx="977">
                  <c:v>115803</c:v>
                </c:pt>
                <c:pt idx="978">
                  <c:v>115809</c:v>
                </c:pt>
                <c:pt idx="979">
                  <c:v>115816</c:v>
                </c:pt>
                <c:pt idx="980">
                  <c:v>115823</c:v>
                </c:pt>
                <c:pt idx="981">
                  <c:v>115829</c:v>
                </c:pt>
                <c:pt idx="982">
                  <c:v>115836</c:v>
                </c:pt>
                <c:pt idx="983">
                  <c:v>115843</c:v>
                </c:pt>
                <c:pt idx="984">
                  <c:v>115849</c:v>
                </c:pt>
                <c:pt idx="985">
                  <c:v>115856</c:v>
                </c:pt>
                <c:pt idx="986">
                  <c:v>115863</c:v>
                </c:pt>
                <c:pt idx="987">
                  <c:v>115869</c:v>
                </c:pt>
                <c:pt idx="988">
                  <c:v>115876</c:v>
                </c:pt>
                <c:pt idx="989">
                  <c:v>115882</c:v>
                </c:pt>
                <c:pt idx="990">
                  <c:v>115889</c:v>
                </c:pt>
                <c:pt idx="991">
                  <c:v>115896</c:v>
                </c:pt>
                <c:pt idx="992">
                  <c:v>115903</c:v>
                </c:pt>
                <c:pt idx="993">
                  <c:v>115909</c:v>
                </c:pt>
                <c:pt idx="994">
                  <c:v>115915</c:v>
                </c:pt>
                <c:pt idx="995">
                  <c:v>115922</c:v>
                </c:pt>
                <c:pt idx="996">
                  <c:v>115929</c:v>
                </c:pt>
                <c:pt idx="997">
                  <c:v>115935</c:v>
                </c:pt>
                <c:pt idx="998">
                  <c:v>115942</c:v>
                </c:pt>
                <c:pt idx="999">
                  <c:v>115948</c:v>
                </c:pt>
              </c:numCache>
            </c:numRef>
          </c:val>
          <c:smooth val="0"/>
          <c:extLst>
            <c:ext xmlns:c16="http://schemas.microsoft.com/office/drawing/2014/chart" uri="{C3380CC4-5D6E-409C-BE32-E72D297353CC}">
              <c16:uniqueId val="{00000002-4C07-4079-AC7A-4E1CB0DAE178}"/>
            </c:ext>
          </c:extLst>
        </c:ser>
        <c:ser>
          <c:idx val="3"/>
          <c:order val="3"/>
          <c:tx>
            <c:strRef>
              <c:f>NoVac!$F$1</c:f>
              <c:strCache>
                <c:ptCount val="1"/>
                <c:pt idx="0">
                  <c:v>60%</c:v>
                </c:pt>
              </c:strCache>
            </c:strRef>
          </c:tx>
          <c:spPr>
            <a:ln w="28575" cap="rnd">
              <a:solidFill>
                <a:schemeClr val="accent4"/>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F$2:$F$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13</c:v>
                </c:pt>
                <c:pt idx="313">
                  <c:v>35703</c:v>
                </c:pt>
                <c:pt idx="314">
                  <c:v>35888</c:v>
                </c:pt>
                <c:pt idx="315">
                  <c:v>36075</c:v>
                </c:pt>
                <c:pt idx="316">
                  <c:v>36261</c:v>
                </c:pt>
                <c:pt idx="317">
                  <c:v>36442</c:v>
                </c:pt>
                <c:pt idx="318">
                  <c:v>36625</c:v>
                </c:pt>
                <c:pt idx="319">
                  <c:v>36803</c:v>
                </c:pt>
                <c:pt idx="320">
                  <c:v>36978</c:v>
                </c:pt>
                <c:pt idx="321">
                  <c:v>37153</c:v>
                </c:pt>
                <c:pt idx="322">
                  <c:v>37324</c:v>
                </c:pt>
                <c:pt idx="323">
                  <c:v>37496</c:v>
                </c:pt>
                <c:pt idx="324">
                  <c:v>37667</c:v>
                </c:pt>
                <c:pt idx="325">
                  <c:v>37835</c:v>
                </c:pt>
                <c:pt idx="326">
                  <c:v>38001</c:v>
                </c:pt>
                <c:pt idx="327">
                  <c:v>38163</c:v>
                </c:pt>
                <c:pt idx="328">
                  <c:v>38322</c:v>
                </c:pt>
                <c:pt idx="329">
                  <c:v>38481</c:v>
                </c:pt>
                <c:pt idx="330">
                  <c:v>38639</c:v>
                </c:pt>
                <c:pt idx="331">
                  <c:v>38796</c:v>
                </c:pt>
                <c:pt idx="332">
                  <c:v>38950</c:v>
                </c:pt>
                <c:pt idx="333">
                  <c:v>39103</c:v>
                </c:pt>
                <c:pt idx="334">
                  <c:v>39253</c:v>
                </c:pt>
                <c:pt idx="335">
                  <c:v>39404</c:v>
                </c:pt>
                <c:pt idx="336">
                  <c:v>39551</c:v>
                </c:pt>
                <c:pt idx="337">
                  <c:v>39695</c:v>
                </c:pt>
                <c:pt idx="338">
                  <c:v>39886</c:v>
                </c:pt>
                <c:pt idx="339">
                  <c:v>40075</c:v>
                </c:pt>
                <c:pt idx="340">
                  <c:v>40263</c:v>
                </c:pt>
                <c:pt idx="341">
                  <c:v>40451</c:v>
                </c:pt>
                <c:pt idx="342">
                  <c:v>40648</c:v>
                </c:pt>
                <c:pt idx="343">
                  <c:v>40848</c:v>
                </c:pt>
                <c:pt idx="344">
                  <c:v>41053</c:v>
                </c:pt>
                <c:pt idx="345">
                  <c:v>41266</c:v>
                </c:pt>
                <c:pt idx="346">
                  <c:v>41488</c:v>
                </c:pt>
                <c:pt idx="347">
                  <c:v>41716</c:v>
                </c:pt>
                <c:pt idx="348">
                  <c:v>41955</c:v>
                </c:pt>
                <c:pt idx="349">
                  <c:v>42201</c:v>
                </c:pt>
                <c:pt idx="350">
                  <c:v>42451</c:v>
                </c:pt>
                <c:pt idx="351">
                  <c:v>42709</c:v>
                </c:pt>
                <c:pt idx="352">
                  <c:v>42976</c:v>
                </c:pt>
                <c:pt idx="353">
                  <c:v>43253</c:v>
                </c:pt>
                <c:pt idx="354">
                  <c:v>43539</c:v>
                </c:pt>
                <c:pt idx="355">
                  <c:v>43833</c:v>
                </c:pt>
                <c:pt idx="356">
                  <c:v>44138</c:v>
                </c:pt>
                <c:pt idx="357">
                  <c:v>44450</c:v>
                </c:pt>
                <c:pt idx="358">
                  <c:v>44771</c:v>
                </c:pt>
                <c:pt idx="359">
                  <c:v>45102</c:v>
                </c:pt>
                <c:pt idx="360">
                  <c:v>45440</c:v>
                </c:pt>
                <c:pt idx="361">
                  <c:v>45792</c:v>
                </c:pt>
                <c:pt idx="362">
                  <c:v>46154</c:v>
                </c:pt>
                <c:pt idx="363">
                  <c:v>46531</c:v>
                </c:pt>
                <c:pt idx="364">
                  <c:v>46915</c:v>
                </c:pt>
                <c:pt idx="365">
                  <c:v>47310</c:v>
                </c:pt>
                <c:pt idx="366">
                  <c:v>47717</c:v>
                </c:pt>
                <c:pt idx="367">
                  <c:v>48136</c:v>
                </c:pt>
                <c:pt idx="368">
                  <c:v>48567</c:v>
                </c:pt>
                <c:pt idx="369">
                  <c:v>49010</c:v>
                </c:pt>
                <c:pt idx="370">
                  <c:v>49466</c:v>
                </c:pt>
                <c:pt idx="371">
                  <c:v>49934</c:v>
                </c:pt>
                <c:pt idx="372">
                  <c:v>50415</c:v>
                </c:pt>
                <c:pt idx="373">
                  <c:v>50910</c:v>
                </c:pt>
                <c:pt idx="374">
                  <c:v>51421</c:v>
                </c:pt>
                <c:pt idx="375">
                  <c:v>51949</c:v>
                </c:pt>
                <c:pt idx="376">
                  <c:v>52484</c:v>
                </c:pt>
                <c:pt idx="377">
                  <c:v>53042</c:v>
                </c:pt>
                <c:pt idx="378">
                  <c:v>53613</c:v>
                </c:pt>
                <c:pt idx="379">
                  <c:v>54196</c:v>
                </c:pt>
                <c:pt idx="380">
                  <c:v>54798</c:v>
                </c:pt>
                <c:pt idx="381">
                  <c:v>55416</c:v>
                </c:pt>
                <c:pt idx="382">
                  <c:v>56051</c:v>
                </c:pt>
                <c:pt idx="383">
                  <c:v>56698</c:v>
                </c:pt>
                <c:pt idx="384">
                  <c:v>57368</c:v>
                </c:pt>
                <c:pt idx="385">
                  <c:v>58049</c:v>
                </c:pt>
                <c:pt idx="386">
                  <c:v>58745</c:v>
                </c:pt>
                <c:pt idx="387">
                  <c:v>59465</c:v>
                </c:pt>
                <c:pt idx="388">
                  <c:v>60200</c:v>
                </c:pt>
                <c:pt idx="389">
                  <c:v>60953</c:v>
                </c:pt>
                <c:pt idx="390">
                  <c:v>61725</c:v>
                </c:pt>
                <c:pt idx="391">
                  <c:v>62514</c:v>
                </c:pt>
                <c:pt idx="392">
                  <c:v>63324</c:v>
                </c:pt>
                <c:pt idx="393">
                  <c:v>64150</c:v>
                </c:pt>
                <c:pt idx="394">
                  <c:v>64997</c:v>
                </c:pt>
                <c:pt idx="395">
                  <c:v>65861</c:v>
                </c:pt>
                <c:pt idx="396">
                  <c:v>66744</c:v>
                </c:pt>
                <c:pt idx="397">
                  <c:v>67643</c:v>
                </c:pt>
                <c:pt idx="398">
                  <c:v>68563</c:v>
                </c:pt>
                <c:pt idx="399">
                  <c:v>69505</c:v>
                </c:pt>
                <c:pt idx="400">
                  <c:v>70466</c:v>
                </c:pt>
                <c:pt idx="401">
                  <c:v>71447</c:v>
                </c:pt>
                <c:pt idx="402">
                  <c:v>72446</c:v>
                </c:pt>
                <c:pt idx="403">
                  <c:v>73460</c:v>
                </c:pt>
                <c:pt idx="404">
                  <c:v>74498</c:v>
                </c:pt>
                <c:pt idx="405">
                  <c:v>75552</c:v>
                </c:pt>
                <c:pt idx="406">
                  <c:v>76624</c:v>
                </c:pt>
                <c:pt idx="407">
                  <c:v>77719</c:v>
                </c:pt>
                <c:pt idx="408">
                  <c:v>78822</c:v>
                </c:pt>
                <c:pt idx="409">
                  <c:v>79949</c:v>
                </c:pt>
                <c:pt idx="410">
                  <c:v>81100</c:v>
                </c:pt>
                <c:pt idx="411">
                  <c:v>82264</c:v>
                </c:pt>
                <c:pt idx="412">
                  <c:v>83446</c:v>
                </c:pt>
                <c:pt idx="413">
                  <c:v>84641</c:v>
                </c:pt>
                <c:pt idx="414">
                  <c:v>85851</c:v>
                </c:pt>
                <c:pt idx="415">
                  <c:v>87087</c:v>
                </c:pt>
                <c:pt idx="416">
                  <c:v>88336</c:v>
                </c:pt>
                <c:pt idx="417">
                  <c:v>89602</c:v>
                </c:pt>
                <c:pt idx="418">
                  <c:v>90876</c:v>
                </c:pt>
                <c:pt idx="419">
                  <c:v>92166</c:v>
                </c:pt>
                <c:pt idx="420">
                  <c:v>93472</c:v>
                </c:pt>
                <c:pt idx="421">
                  <c:v>94789</c:v>
                </c:pt>
                <c:pt idx="422">
                  <c:v>96117</c:v>
                </c:pt>
                <c:pt idx="423">
                  <c:v>97463</c:v>
                </c:pt>
                <c:pt idx="424">
                  <c:v>98820</c:v>
                </c:pt>
                <c:pt idx="425">
                  <c:v>100187</c:v>
                </c:pt>
                <c:pt idx="426">
                  <c:v>101565</c:v>
                </c:pt>
                <c:pt idx="427">
                  <c:v>102957</c:v>
                </c:pt>
                <c:pt idx="428">
                  <c:v>104350</c:v>
                </c:pt>
                <c:pt idx="429">
                  <c:v>105751</c:v>
                </c:pt>
                <c:pt idx="430">
                  <c:v>107172</c:v>
                </c:pt>
                <c:pt idx="431">
                  <c:v>108588</c:v>
                </c:pt>
                <c:pt idx="432">
                  <c:v>110010</c:v>
                </c:pt>
                <c:pt idx="433">
                  <c:v>111448</c:v>
                </c:pt>
                <c:pt idx="434">
                  <c:v>112881</c:v>
                </c:pt>
                <c:pt idx="435">
                  <c:v>114314</c:v>
                </c:pt>
                <c:pt idx="436">
                  <c:v>115760</c:v>
                </c:pt>
                <c:pt idx="437">
                  <c:v>117203</c:v>
                </c:pt>
                <c:pt idx="438">
                  <c:v>118642</c:v>
                </c:pt>
                <c:pt idx="439">
                  <c:v>120085</c:v>
                </c:pt>
                <c:pt idx="440">
                  <c:v>121532</c:v>
                </c:pt>
                <c:pt idx="441">
                  <c:v>122975</c:v>
                </c:pt>
                <c:pt idx="442">
                  <c:v>124411</c:v>
                </c:pt>
                <c:pt idx="443">
                  <c:v>125845</c:v>
                </c:pt>
                <c:pt idx="444">
                  <c:v>127275</c:v>
                </c:pt>
                <c:pt idx="445">
                  <c:v>128698</c:v>
                </c:pt>
                <c:pt idx="446">
                  <c:v>130119</c:v>
                </c:pt>
                <c:pt idx="447">
                  <c:v>131531</c:v>
                </c:pt>
                <c:pt idx="448">
                  <c:v>132937</c:v>
                </c:pt>
                <c:pt idx="449">
                  <c:v>134333</c:v>
                </c:pt>
                <c:pt idx="450">
                  <c:v>135722</c:v>
                </c:pt>
                <c:pt idx="451">
                  <c:v>137102</c:v>
                </c:pt>
                <c:pt idx="452">
                  <c:v>138465</c:v>
                </c:pt>
                <c:pt idx="453">
                  <c:v>139816</c:v>
                </c:pt>
                <c:pt idx="454">
                  <c:v>141157</c:v>
                </c:pt>
                <c:pt idx="455">
                  <c:v>142481</c:v>
                </c:pt>
                <c:pt idx="456">
                  <c:v>143799</c:v>
                </c:pt>
                <c:pt idx="457">
                  <c:v>145102</c:v>
                </c:pt>
                <c:pt idx="458">
                  <c:v>146384</c:v>
                </c:pt>
                <c:pt idx="459">
                  <c:v>147654</c:v>
                </c:pt>
                <c:pt idx="460">
                  <c:v>148906</c:v>
                </c:pt>
                <c:pt idx="461">
                  <c:v>150148</c:v>
                </c:pt>
                <c:pt idx="462">
                  <c:v>151363</c:v>
                </c:pt>
                <c:pt idx="463">
                  <c:v>152562</c:v>
                </c:pt>
                <c:pt idx="464">
                  <c:v>153746</c:v>
                </c:pt>
                <c:pt idx="465">
                  <c:v>154912</c:v>
                </c:pt>
                <c:pt idx="466">
                  <c:v>156060</c:v>
                </c:pt>
                <c:pt idx="467">
                  <c:v>157191</c:v>
                </c:pt>
                <c:pt idx="468">
                  <c:v>158299</c:v>
                </c:pt>
                <c:pt idx="469">
                  <c:v>159393</c:v>
                </c:pt>
                <c:pt idx="470">
                  <c:v>160469</c:v>
                </c:pt>
                <c:pt idx="471">
                  <c:v>161524</c:v>
                </c:pt>
                <c:pt idx="472">
                  <c:v>162560</c:v>
                </c:pt>
                <c:pt idx="473">
                  <c:v>163573</c:v>
                </c:pt>
                <c:pt idx="474">
                  <c:v>164568</c:v>
                </c:pt>
                <c:pt idx="475">
                  <c:v>165539</c:v>
                </c:pt>
                <c:pt idx="476">
                  <c:v>166497</c:v>
                </c:pt>
                <c:pt idx="477">
                  <c:v>167438</c:v>
                </c:pt>
                <c:pt idx="478">
                  <c:v>168362</c:v>
                </c:pt>
                <c:pt idx="479">
                  <c:v>169257</c:v>
                </c:pt>
                <c:pt idx="480">
                  <c:v>170137</c:v>
                </c:pt>
                <c:pt idx="481">
                  <c:v>170992</c:v>
                </c:pt>
                <c:pt idx="482">
                  <c:v>171832</c:v>
                </c:pt>
                <c:pt idx="483">
                  <c:v>172651</c:v>
                </c:pt>
                <c:pt idx="484">
                  <c:v>173451</c:v>
                </c:pt>
                <c:pt idx="485">
                  <c:v>174234</c:v>
                </c:pt>
                <c:pt idx="486">
                  <c:v>174998</c:v>
                </c:pt>
                <c:pt idx="487">
                  <c:v>175742</c:v>
                </c:pt>
                <c:pt idx="488">
                  <c:v>176473</c:v>
                </c:pt>
                <c:pt idx="489">
                  <c:v>177183</c:v>
                </c:pt>
                <c:pt idx="490">
                  <c:v>177874</c:v>
                </c:pt>
                <c:pt idx="491">
                  <c:v>178552</c:v>
                </c:pt>
                <c:pt idx="492">
                  <c:v>179211</c:v>
                </c:pt>
                <c:pt idx="493">
                  <c:v>179852</c:v>
                </c:pt>
                <c:pt idx="494">
                  <c:v>180477</c:v>
                </c:pt>
                <c:pt idx="495">
                  <c:v>181083</c:v>
                </c:pt>
                <c:pt idx="496">
                  <c:v>181675</c:v>
                </c:pt>
                <c:pt idx="497">
                  <c:v>182249</c:v>
                </c:pt>
                <c:pt idx="498">
                  <c:v>182810</c:v>
                </c:pt>
                <c:pt idx="499">
                  <c:v>183355</c:v>
                </c:pt>
                <c:pt idx="500">
                  <c:v>183886</c:v>
                </c:pt>
                <c:pt idx="501">
                  <c:v>184399</c:v>
                </c:pt>
                <c:pt idx="502">
                  <c:v>184895</c:v>
                </c:pt>
                <c:pt idx="503">
                  <c:v>185384</c:v>
                </c:pt>
                <c:pt idx="504">
                  <c:v>185856</c:v>
                </c:pt>
                <c:pt idx="505">
                  <c:v>186315</c:v>
                </c:pt>
                <c:pt idx="506">
                  <c:v>186761</c:v>
                </c:pt>
                <c:pt idx="507">
                  <c:v>187197</c:v>
                </c:pt>
                <c:pt idx="508">
                  <c:v>187616</c:v>
                </c:pt>
                <c:pt idx="509">
                  <c:v>188022</c:v>
                </c:pt>
                <c:pt idx="510">
                  <c:v>188421</c:v>
                </c:pt>
                <c:pt idx="511">
                  <c:v>188807</c:v>
                </c:pt>
                <c:pt idx="512">
                  <c:v>189182</c:v>
                </c:pt>
                <c:pt idx="513">
                  <c:v>189545</c:v>
                </c:pt>
                <c:pt idx="514">
                  <c:v>189898</c:v>
                </c:pt>
                <c:pt idx="515">
                  <c:v>190241</c:v>
                </c:pt>
                <c:pt idx="516">
                  <c:v>190572</c:v>
                </c:pt>
                <c:pt idx="517">
                  <c:v>190894</c:v>
                </c:pt>
                <c:pt idx="518">
                  <c:v>191203</c:v>
                </c:pt>
                <c:pt idx="519">
                  <c:v>191505</c:v>
                </c:pt>
                <c:pt idx="520">
                  <c:v>191797</c:v>
                </c:pt>
                <c:pt idx="521">
                  <c:v>192081</c:v>
                </c:pt>
                <c:pt idx="522">
                  <c:v>192354</c:v>
                </c:pt>
                <c:pt idx="523">
                  <c:v>192616</c:v>
                </c:pt>
                <c:pt idx="524">
                  <c:v>192874</c:v>
                </c:pt>
                <c:pt idx="525">
                  <c:v>193123</c:v>
                </c:pt>
                <c:pt idx="526">
                  <c:v>193363</c:v>
                </c:pt>
                <c:pt idx="527">
                  <c:v>193598</c:v>
                </c:pt>
                <c:pt idx="528">
                  <c:v>193826</c:v>
                </c:pt>
                <c:pt idx="529">
                  <c:v>194043</c:v>
                </c:pt>
                <c:pt idx="530">
                  <c:v>194251</c:v>
                </c:pt>
                <c:pt idx="531">
                  <c:v>194457</c:v>
                </c:pt>
                <c:pt idx="532">
                  <c:v>194658</c:v>
                </c:pt>
                <c:pt idx="533">
                  <c:v>194850</c:v>
                </c:pt>
                <c:pt idx="534">
                  <c:v>195037</c:v>
                </c:pt>
                <c:pt idx="535">
                  <c:v>195216</c:v>
                </c:pt>
                <c:pt idx="536">
                  <c:v>195390</c:v>
                </c:pt>
                <c:pt idx="537">
                  <c:v>195558</c:v>
                </c:pt>
                <c:pt idx="538">
                  <c:v>195720</c:v>
                </c:pt>
                <c:pt idx="539">
                  <c:v>195878</c:v>
                </c:pt>
                <c:pt idx="540">
                  <c:v>196031</c:v>
                </c:pt>
                <c:pt idx="541">
                  <c:v>196176</c:v>
                </c:pt>
                <c:pt idx="542">
                  <c:v>196320</c:v>
                </c:pt>
                <c:pt idx="543">
                  <c:v>196456</c:v>
                </c:pt>
                <c:pt idx="544">
                  <c:v>196589</c:v>
                </c:pt>
                <c:pt idx="545">
                  <c:v>196718</c:v>
                </c:pt>
                <c:pt idx="546">
                  <c:v>196842</c:v>
                </c:pt>
                <c:pt idx="547">
                  <c:v>196961</c:v>
                </c:pt>
                <c:pt idx="548">
                  <c:v>197078</c:v>
                </c:pt>
                <c:pt idx="549">
                  <c:v>197192</c:v>
                </c:pt>
                <c:pt idx="550">
                  <c:v>197301</c:v>
                </c:pt>
                <c:pt idx="551">
                  <c:v>197408</c:v>
                </c:pt>
                <c:pt idx="552">
                  <c:v>197511</c:v>
                </c:pt>
                <c:pt idx="553">
                  <c:v>197610</c:v>
                </c:pt>
                <c:pt idx="554">
                  <c:v>197707</c:v>
                </c:pt>
                <c:pt idx="555">
                  <c:v>197800</c:v>
                </c:pt>
                <c:pt idx="556">
                  <c:v>197891</c:v>
                </c:pt>
                <c:pt idx="557">
                  <c:v>197978</c:v>
                </c:pt>
                <c:pt idx="558">
                  <c:v>198062</c:v>
                </c:pt>
                <c:pt idx="559">
                  <c:v>198142</c:v>
                </c:pt>
                <c:pt idx="560">
                  <c:v>198220</c:v>
                </c:pt>
                <c:pt idx="561">
                  <c:v>198297</c:v>
                </c:pt>
                <c:pt idx="562">
                  <c:v>198371</c:v>
                </c:pt>
                <c:pt idx="563">
                  <c:v>198444</c:v>
                </c:pt>
                <c:pt idx="564">
                  <c:v>198513</c:v>
                </c:pt>
                <c:pt idx="565">
                  <c:v>198580</c:v>
                </c:pt>
                <c:pt idx="566">
                  <c:v>198645</c:v>
                </c:pt>
                <c:pt idx="567">
                  <c:v>198708</c:v>
                </c:pt>
                <c:pt idx="568">
                  <c:v>198769</c:v>
                </c:pt>
                <c:pt idx="569">
                  <c:v>198827</c:v>
                </c:pt>
                <c:pt idx="570">
                  <c:v>198886</c:v>
                </c:pt>
                <c:pt idx="571">
                  <c:v>198940</c:v>
                </c:pt>
                <c:pt idx="572">
                  <c:v>198995</c:v>
                </c:pt>
                <c:pt idx="573">
                  <c:v>199046</c:v>
                </c:pt>
                <c:pt idx="574">
                  <c:v>199098</c:v>
                </c:pt>
                <c:pt idx="575">
                  <c:v>199147</c:v>
                </c:pt>
                <c:pt idx="576">
                  <c:v>199193</c:v>
                </c:pt>
                <c:pt idx="577">
                  <c:v>199239</c:v>
                </c:pt>
                <c:pt idx="578">
                  <c:v>199284</c:v>
                </c:pt>
                <c:pt idx="579">
                  <c:v>199327</c:v>
                </c:pt>
                <c:pt idx="580">
                  <c:v>199368</c:v>
                </c:pt>
                <c:pt idx="581">
                  <c:v>199409</c:v>
                </c:pt>
                <c:pt idx="582">
                  <c:v>199448</c:v>
                </c:pt>
                <c:pt idx="583">
                  <c:v>199485</c:v>
                </c:pt>
                <c:pt idx="584">
                  <c:v>199521</c:v>
                </c:pt>
                <c:pt idx="585">
                  <c:v>199557</c:v>
                </c:pt>
                <c:pt idx="586">
                  <c:v>199591</c:v>
                </c:pt>
                <c:pt idx="587">
                  <c:v>199625</c:v>
                </c:pt>
                <c:pt idx="588">
                  <c:v>199657</c:v>
                </c:pt>
                <c:pt idx="589">
                  <c:v>199688</c:v>
                </c:pt>
                <c:pt idx="590">
                  <c:v>199718</c:v>
                </c:pt>
                <c:pt idx="591">
                  <c:v>199746</c:v>
                </c:pt>
                <c:pt idx="592">
                  <c:v>199774</c:v>
                </c:pt>
                <c:pt idx="593">
                  <c:v>199802</c:v>
                </c:pt>
                <c:pt idx="594">
                  <c:v>199828</c:v>
                </c:pt>
                <c:pt idx="595">
                  <c:v>199854</c:v>
                </c:pt>
                <c:pt idx="596">
                  <c:v>199879</c:v>
                </c:pt>
                <c:pt idx="597">
                  <c:v>199904</c:v>
                </c:pt>
                <c:pt idx="598">
                  <c:v>199927</c:v>
                </c:pt>
                <c:pt idx="599">
                  <c:v>199950</c:v>
                </c:pt>
                <c:pt idx="600">
                  <c:v>199972</c:v>
                </c:pt>
                <c:pt idx="601">
                  <c:v>199994</c:v>
                </c:pt>
                <c:pt idx="602">
                  <c:v>200014</c:v>
                </c:pt>
                <c:pt idx="603">
                  <c:v>200035</c:v>
                </c:pt>
                <c:pt idx="604">
                  <c:v>200054</c:v>
                </c:pt>
                <c:pt idx="605">
                  <c:v>200074</c:v>
                </c:pt>
                <c:pt idx="606">
                  <c:v>200092</c:v>
                </c:pt>
                <c:pt idx="607">
                  <c:v>200110</c:v>
                </c:pt>
                <c:pt idx="608">
                  <c:v>200127</c:v>
                </c:pt>
                <c:pt idx="609">
                  <c:v>200143</c:v>
                </c:pt>
                <c:pt idx="610">
                  <c:v>200160</c:v>
                </c:pt>
                <c:pt idx="611">
                  <c:v>200175</c:v>
                </c:pt>
                <c:pt idx="612">
                  <c:v>200191</c:v>
                </c:pt>
                <c:pt idx="613">
                  <c:v>200206</c:v>
                </c:pt>
                <c:pt idx="614">
                  <c:v>200220</c:v>
                </c:pt>
                <c:pt idx="615">
                  <c:v>200234</c:v>
                </c:pt>
                <c:pt idx="616">
                  <c:v>200248</c:v>
                </c:pt>
                <c:pt idx="617">
                  <c:v>200262</c:v>
                </c:pt>
                <c:pt idx="618">
                  <c:v>200275</c:v>
                </c:pt>
                <c:pt idx="619">
                  <c:v>200288</c:v>
                </c:pt>
                <c:pt idx="620">
                  <c:v>200300</c:v>
                </c:pt>
                <c:pt idx="621">
                  <c:v>200312</c:v>
                </c:pt>
                <c:pt idx="622">
                  <c:v>200324</c:v>
                </c:pt>
                <c:pt idx="623">
                  <c:v>200336</c:v>
                </c:pt>
                <c:pt idx="624">
                  <c:v>200347</c:v>
                </c:pt>
                <c:pt idx="625">
                  <c:v>200357</c:v>
                </c:pt>
                <c:pt idx="626">
                  <c:v>200368</c:v>
                </c:pt>
                <c:pt idx="627">
                  <c:v>200378</c:v>
                </c:pt>
                <c:pt idx="628">
                  <c:v>200389</c:v>
                </c:pt>
                <c:pt idx="629">
                  <c:v>200398</c:v>
                </c:pt>
                <c:pt idx="630">
                  <c:v>200408</c:v>
                </c:pt>
                <c:pt idx="631">
                  <c:v>200418</c:v>
                </c:pt>
                <c:pt idx="632">
                  <c:v>200427</c:v>
                </c:pt>
                <c:pt idx="633">
                  <c:v>200436</c:v>
                </c:pt>
                <c:pt idx="634">
                  <c:v>200444</c:v>
                </c:pt>
                <c:pt idx="635">
                  <c:v>200453</c:v>
                </c:pt>
                <c:pt idx="636">
                  <c:v>200461</c:v>
                </c:pt>
                <c:pt idx="637">
                  <c:v>200469</c:v>
                </c:pt>
                <c:pt idx="638">
                  <c:v>200476</c:v>
                </c:pt>
                <c:pt idx="639">
                  <c:v>200485</c:v>
                </c:pt>
                <c:pt idx="640">
                  <c:v>200492</c:v>
                </c:pt>
                <c:pt idx="641">
                  <c:v>200499</c:v>
                </c:pt>
                <c:pt idx="642">
                  <c:v>200507</c:v>
                </c:pt>
                <c:pt idx="643">
                  <c:v>200513</c:v>
                </c:pt>
                <c:pt idx="644">
                  <c:v>200520</c:v>
                </c:pt>
                <c:pt idx="645">
                  <c:v>200526</c:v>
                </c:pt>
                <c:pt idx="646">
                  <c:v>200532</c:v>
                </c:pt>
                <c:pt idx="647">
                  <c:v>200539</c:v>
                </c:pt>
                <c:pt idx="648">
                  <c:v>200545</c:v>
                </c:pt>
                <c:pt idx="649">
                  <c:v>200551</c:v>
                </c:pt>
                <c:pt idx="650">
                  <c:v>200557</c:v>
                </c:pt>
                <c:pt idx="651">
                  <c:v>200562</c:v>
                </c:pt>
                <c:pt idx="652">
                  <c:v>200568</c:v>
                </c:pt>
                <c:pt idx="653">
                  <c:v>200574</c:v>
                </c:pt>
                <c:pt idx="654">
                  <c:v>200579</c:v>
                </c:pt>
                <c:pt idx="655">
                  <c:v>200585</c:v>
                </c:pt>
                <c:pt idx="656">
                  <c:v>200590</c:v>
                </c:pt>
                <c:pt idx="657">
                  <c:v>200595</c:v>
                </c:pt>
                <c:pt idx="658">
                  <c:v>200600</c:v>
                </c:pt>
                <c:pt idx="659">
                  <c:v>200605</c:v>
                </c:pt>
                <c:pt idx="660">
                  <c:v>200610</c:v>
                </c:pt>
                <c:pt idx="661">
                  <c:v>200615</c:v>
                </c:pt>
                <c:pt idx="662">
                  <c:v>200620</c:v>
                </c:pt>
                <c:pt idx="663">
                  <c:v>200625</c:v>
                </c:pt>
                <c:pt idx="664">
                  <c:v>200629</c:v>
                </c:pt>
                <c:pt idx="665">
                  <c:v>200634</c:v>
                </c:pt>
                <c:pt idx="666">
                  <c:v>200638</c:v>
                </c:pt>
                <c:pt idx="667">
                  <c:v>200642</c:v>
                </c:pt>
                <c:pt idx="668">
                  <c:v>200647</c:v>
                </c:pt>
                <c:pt idx="669">
                  <c:v>200651</c:v>
                </c:pt>
                <c:pt idx="670">
                  <c:v>200655</c:v>
                </c:pt>
                <c:pt idx="671">
                  <c:v>200660</c:v>
                </c:pt>
                <c:pt idx="672">
                  <c:v>200664</c:v>
                </c:pt>
                <c:pt idx="673">
                  <c:v>200669</c:v>
                </c:pt>
                <c:pt idx="674">
                  <c:v>200673</c:v>
                </c:pt>
                <c:pt idx="675">
                  <c:v>200677</c:v>
                </c:pt>
                <c:pt idx="676">
                  <c:v>200681</c:v>
                </c:pt>
                <c:pt idx="677">
                  <c:v>200685</c:v>
                </c:pt>
                <c:pt idx="678">
                  <c:v>200689</c:v>
                </c:pt>
                <c:pt idx="679">
                  <c:v>200693</c:v>
                </c:pt>
                <c:pt idx="680">
                  <c:v>200697</c:v>
                </c:pt>
                <c:pt idx="681">
                  <c:v>200700</c:v>
                </c:pt>
                <c:pt idx="682">
                  <c:v>200704</c:v>
                </c:pt>
                <c:pt idx="683">
                  <c:v>200708</c:v>
                </c:pt>
                <c:pt idx="684">
                  <c:v>200712</c:v>
                </c:pt>
                <c:pt idx="685">
                  <c:v>200715</c:v>
                </c:pt>
                <c:pt idx="686">
                  <c:v>200719</c:v>
                </c:pt>
                <c:pt idx="687">
                  <c:v>200722</c:v>
                </c:pt>
                <c:pt idx="688">
                  <c:v>200726</c:v>
                </c:pt>
                <c:pt idx="689">
                  <c:v>200729</c:v>
                </c:pt>
                <c:pt idx="690">
                  <c:v>200733</c:v>
                </c:pt>
                <c:pt idx="691">
                  <c:v>200736</c:v>
                </c:pt>
                <c:pt idx="692">
                  <c:v>200740</c:v>
                </c:pt>
                <c:pt idx="693">
                  <c:v>200743</c:v>
                </c:pt>
                <c:pt idx="694">
                  <c:v>200747</c:v>
                </c:pt>
                <c:pt idx="695">
                  <c:v>200750</c:v>
                </c:pt>
                <c:pt idx="696">
                  <c:v>200753</c:v>
                </c:pt>
                <c:pt idx="697">
                  <c:v>200756</c:v>
                </c:pt>
                <c:pt idx="698">
                  <c:v>200760</c:v>
                </c:pt>
                <c:pt idx="699">
                  <c:v>200763</c:v>
                </c:pt>
                <c:pt idx="700">
                  <c:v>200766</c:v>
                </c:pt>
                <c:pt idx="701">
                  <c:v>200769</c:v>
                </c:pt>
                <c:pt idx="702">
                  <c:v>200773</c:v>
                </c:pt>
                <c:pt idx="703">
                  <c:v>200776</c:v>
                </c:pt>
                <c:pt idx="704">
                  <c:v>200779</c:v>
                </c:pt>
                <c:pt idx="705">
                  <c:v>200782</c:v>
                </c:pt>
                <c:pt idx="706">
                  <c:v>200785</c:v>
                </c:pt>
                <c:pt idx="707">
                  <c:v>200788</c:v>
                </c:pt>
                <c:pt idx="708">
                  <c:v>200791</c:v>
                </c:pt>
                <c:pt idx="709">
                  <c:v>200794</c:v>
                </c:pt>
                <c:pt idx="710">
                  <c:v>200797</c:v>
                </c:pt>
                <c:pt idx="711">
                  <c:v>200800</c:v>
                </c:pt>
                <c:pt idx="712">
                  <c:v>200803</c:v>
                </c:pt>
                <c:pt idx="713">
                  <c:v>200805</c:v>
                </c:pt>
                <c:pt idx="714">
                  <c:v>200808</c:v>
                </c:pt>
                <c:pt idx="715">
                  <c:v>200811</c:v>
                </c:pt>
                <c:pt idx="716">
                  <c:v>200814</c:v>
                </c:pt>
                <c:pt idx="717">
                  <c:v>200817</c:v>
                </c:pt>
                <c:pt idx="718">
                  <c:v>200819</c:v>
                </c:pt>
                <c:pt idx="719">
                  <c:v>200822</c:v>
                </c:pt>
                <c:pt idx="720">
                  <c:v>200825</c:v>
                </c:pt>
                <c:pt idx="721">
                  <c:v>200828</c:v>
                </c:pt>
                <c:pt idx="722">
                  <c:v>200830</c:v>
                </c:pt>
                <c:pt idx="723">
                  <c:v>200833</c:v>
                </c:pt>
                <c:pt idx="724">
                  <c:v>200836</c:v>
                </c:pt>
                <c:pt idx="725">
                  <c:v>200839</c:v>
                </c:pt>
                <c:pt idx="726">
                  <c:v>200841</c:v>
                </c:pt>
                <c:pt idx="727">
                  <c:v>200844</c:v>
                </c:pt>
                <c:pt idx="728">
                  <c:v>200847</c:v>
                </c:pt>
                <c:pt idx="729">
                  <c:v>200850</c:v>
                </c:pt>
                <c:pt idx="730">
                  <c:v>200852</c:v>
                </c:pt>
                <c:pt idx="731">
                  <c:v>200855</c:v>
                </c:pt>
                <c:pt idx="732">
                  <c:v>200858</c:v>
                </c:pt>
                <c:pt idx="733">
                  <c:v>200860</c:v>
                </c:pt>
                <c:pt idx="734">
                  <c:v>200863</c:v>
                </c:pt>
                <c:pt idx="735">
                  <c:v>200865</c:v>
                </c:pt>
                <c:pt idx="736">
                  <c:v>200868</c:v>
                </c:pt>
                <c:pt idx="737">
                  <c:v>200870</c:v>
                </c:pt>
                <c:pt idx="738">
                  <c:v>200873</c:v>
                </c:pt>
                <c:pt idx="739">
                  <c:v>200876</c:v>
                </c:pt>
                <c:pt idx="740">
                  <c:v>200878</c:v>
                </c:pt>
                <c:pt idx="741">
                  <c:v>200881</c:v>
                </c:pt>
                <c:pt idx="742">
                  <c:v>200883</c:v>
                </c:pt>
                <c:pt idx="743">
                  <c:v>200886</c:v>
                </c:pt>
                <c:pt idx="744">
                  <c:v>200888</c:v>
                </c:pt>
                <c:pt idx="745">
                  <c:v>200891</c:v>
                </c:pt>
                <c:pt idx="746">
                  <c:v>200894</c:v>
                </c:pt>
                <c:pt idx="747">
                  <c:v>200896</c:v>
                </c:pt>
                <c:pt idx="748">
                  <c:v>200899</c:v>
                </c:pt>
                <c:pt idx="749">
                  <c:v>200901</c:v>
                </c:pt>
                <c:pt idx="750">
                  <c:v>200904</c:v>
                </c:pt>
                <c:pt idx="751">
                  <c:v>200906</c:v>
                </c:pt>
                <c:pt idx="752">
                  <c:v>200909</c:v>
                </c:pt>
                <c:pt idx="753">
                  <c:v>200912</c:v>
                </c:pt>
                <c:pt idx="754">
                  <c:v>200914</c:v>
                </c:pt>
                <c:pt idx="755">
                  <c:v>200917</c:v>
                </c:pt>
                <c:pt idx="756">
                  <c:v>200919</c:v>
                </c:pt>
                <c:pt idx="757">
                  <c:v>200922</c:v>
                </c:pt>
                <c:pt idx="758">
                  <c:v>200924</c:v>
                </c:pt>
                <c:pt idx="759">
                  <c:v>200927</c:v>
                </c:pt>
                <c:pt idx="760">
                  <c:v>200929</c:v>
                </c:pt>
                <c:pt idx="761">
                  <c:v>200932</c:v>
                </c:pt>
                <c:pt idx="762">
                  <c:v>200934</c:v>
                </c:pt>
                <c:pt idx="763">
                  <c:v>200937</c:v>
                </c:pt>
                <c:pt idx="764">
                  <c:v>200939</c:v>
                </c:pt>
                <c:pt idx="765">
                  <c:v>200942</c:v>
                </c:pt>
                <c:pt idx="766">
                  <c:v>200945</c:v>
                </c:pt>
                <c:pt idx="767">
                  <c:v>200947</c:v>
                </c:pt>
                <c:pt idx="768">
                  <c:v>200950</c:v>
                </c:pt>
                <c:pt idx="769">
                  <c:v>200952</c:v>
                </c:pt>
                <c:pt idx="770">
                  <c:v>200955</c:v>
                </c:pt>
                <c:pt idx="771">
                  <c:v>200957</c:v>
                </c:pt>
                <c:pt idx="772">
                  <c:v>200960</c:v>
                </c:pt>
                <c:pt idx="773">
                  <c:v>200962</c:v>
                </c:pt>
                <c:pt idx="774">
                  <c:v>200964</c:v>
                </c:pt>
                <c:pt idx="775">
                  <c:v>200967</c:v>
                </c:pt>
                <c:pt idx="776">
                  <c:v>200970</c:v>
                </c:pt>
                <c:pt idx="777">
                  <c:v>200972</c:v>
                </c:pt>
                <c:pt idx="778">
                  <c:v>200974</c:v>
                </c:pt>
                <c:pt idx="779">
                  <c:v>200977</c:v>
                </c:pt>
                <c:pt idx="780">
                  <c:v>200980</c:v>
                </c:pt>
                <c:pt idx="781">
                  <c:v>200982</c:v>
                </c:pt>
                <c:pt idx="782">
                  <c:v>200984</c:v>
                </c:pt>
                <c:pt idx="783">
                  <c:v>200987</c:v>
                </c:pt>
                <c:pt idx="784">
                  <c:v>200990</c:v>
                </c:pt>
                <c:pt idx="785">
                  <c:v>200992</c:v>
                </c:pt>
                <c:pt idx="786">
                  <c:v>200994</c:v>
                </c:pt>
                <c:pt idx="787">
                  <c:v>200997</c:v>
                </c:pt>
                <c:pt idx="788">
                  <c:v>201000</c:v>
                </c:pt>
                <c:pt idx="789">
                  <c:v>201002</c:v>
                </c:pt>
                <c:pt idx="790">
                  <c:v>201004</c:v>
                </c:pt>
                <c:pt idx="791">
                  <c:v>201007</c:v>
                </c:pt>
                <c:pt idx="792">
                  <c:v>201010</c:v>
                </c:pt>
                <c:pt idx="793">
                  <c:v>201012</c:v>
                </c:pt>
                <c:pt idx="794">
                  <c:v>201015</c:v>
                </c:pt>
                <c:pt idx="795">
                  <c:v>201017</c:v>
                </c:pt>
                <c:pt idx="796">
                  <c:v>201020</c:v>
                </c:pt>
                <c:pt idx="797">
                  <c:v>201023</c:v>
                </c:pt>
                <c:pt idx="798">
                  <c:v>201025</c:v>
                </c:pt>
                <c:pt idx="799">
                  <c:v>201028</c:v>
                </c:pt>
                <c:pt idx="800">
                  <c:v>201031</c:v>
                </c:pt>
                <c:pt idx="801">
                  <c:v>201033</c:v>
                </c:pt>
                <c:pt idx="802">
                  <c:v>201036</c:v>
                </c:pt>
                <c:pt idx="803">
                  <c:v>201039</c:v>
                </c:pt>
                <c:pt idx="804">
                  <c:v>201041</c:v>
                </c:pt>
                <c:pt idx="805">
                  <c:v>201044</c:v>
                </c:pt>
                <c:pt idx="806">
                  <c:v>201047</c:v>
                </c:pt>
                <c:pt idx="807">
                  <c:v>201049</c:v>
                </c:pt>
                <c:pt idx="808">
                  <c:v>201052</c:v>
                </c:pt>
                <c:pt idx="809">
                  <c:v>201054</c:v>
                </c:pt>
                <c:pt idx="810">
                  <c:v>201057</c:v>
                </c:pt>
                <c:pt idx="811">
                  <c:v>201060</c:v>
                </c:pt>
                <c:pt idx="812">
                  <c:v>201062</c:v>
                </c:pt>
                <c:pt idx="813">
                  <c:v>201065</c:v>
                </c:pt>
                <c:pt idx="814">
                  <c:v>201068</c:v>
                </c:pt>
                <c:pt idx="815">
                  <c:v>201070</c:v>
                </c:pt>
                <c:pt idx="816">
                  <c:v>201073</c:v>
                </c:pt>
                <c:pt idx="817">
                  <c:v>201076</c:v>
                </c:pt>
                <c:pt idx="818">
                  <c:v>201078</c:v>
                </c:pt>
                <c:pt idx="819">
                  <c:v>201081</c:v>
                </c:pt>
                <c:pt idx="820">
                  <c:v>201083</c:v>
                </c:pt>
                <c:pt idx="821">
                  <c:v>201086</c:v>
                </c:pt>
                <c:pt idx="822">
                  <c:v>201089</c:v>
                </c:pt>
                <c:pt idx="823">
                  <c:v>201091</c:v>
                </c:pt>
                <c:pt idx="824">
                  <c:v>201094</c:v>
                </c:pt>
                <c:pt idx="825">
                  <c:v>201096</c:v>
                </c:pt>
                <c:pt idx="826">
                  <c:v>201099</c:v>
                </c:pt>
                <c:pt idx="827">
                  <c:v>201101</c:v>
                </c:pt>
                <c:pt idx="828">
                  <c:v>201104</c:v>
                </c:pt>
                <c:pt idx="829">
                  <c:v>201106</c:v>
                </c:pt>
                <c:pt idx="830">
                  <c:v>201109</c:v>
                </c:pt>
                <c:pt idx="831">
                  <c:v>201112</c:v>
                </c:pt>
                <c:pt idx="832">
                  <c:v>201114</c:v>
                </c:pt>
                <c:pt idx="833">
                  <c:v>201117</c:v>
                </c:pt>
                <c:pt idx="834">
                  <c:v>201119</c:v>
                </c:pt>
                <c:pt idx="835">
                  <c:v>201122</c:v>
                </c:pt>
                <c:pt idx="836">
                  <c:v>201125</c:v>
                </c:pt>
                <c:pt idx="837">
                  <c:v>201127</c:v>
                </c:pt>
                <c:pt idx="838">
                  <c:v>201130</c:v>
                </c:pt>
                <c:pt idx="839">
                  <c:v>201133</c:v>
                </c:pt>
                <c:pt idx="840">
                  <c:v>201135</c:v>
                </c:pt>
                <c:pt idx="841">
                  <c:v>201138</c:v>
                </c:pt>
                <c:pt idx="842">
                  <c:v>201141</c:v>
                </c:pt>
                <c:pt idx="843">
                  <c:v>201143</c:v>
                </c:pt>
                <c:pt idx="844">
                  <c:v>201146</c:v>
                </c:pt>
                <c:pt idx="845">
                  <c:v>201148</c:v>
                </c:pt>
                <c:pt idx="846">
                  <c:v>201151</c:v>
                </c:pt>
                <c:pt idx="847">
                  <c:v>201154</c:v>
                </c:pt>
                <c:pt idx="848">
                  <c:v>201157</c:v>
                </c:pt>
                <c:pt idx="849">
                  <c:v>201159</c:v>
                </c:pt>
                <c:pt idx="850">
                  <c:v>201162</c:v>
                </c:pt>
                <c:pt idx="851">
                  <c:v>201164</c:v>
                </c:pt>
                <c:pt idx="852">
                  <c:v>201167</c:v>
                </c:pt>
                <c:pt idx="853">
                  <c:v>201169</c:v>
                </c:pt>
                <c:pt idx="854">
                  <c:v>201172</c:v>
                </c:pt>
                <c:pt idx="855">
                  <c:v>201175</c:v>
                </c:pt>
                <c:pt idx="856">
                  <c:v>201177</c:v>
                </c:pt>
                <c:pt idx="857">
                  <c:v>201180</c:v>
                </c:pt>
                <c:pt idx="858">
                  <c:v>201183</c:v>
                </c:pt>
                <c:pt idx="859">
                  <c:v>201185</c:v>
                </c:pt>
                <c:pt idx="860">
                  <c:v>201188</c:v>
                </c:pt>
                <c:pt idx="861">
                  <c:v>201190</c:v>
                </c:pt>
                <c:pt idx="862">
                  <c:v>201192</c:v>
                </c:pt>
                <c:pt idx="863">
                  <c:v>201195</c:v>
                </c:pt>
                <c:pt idx="864">
                  <c:v>201197</c:v>
                </c:pt>
                <c:pt idx="865">
                  <c:v>201200</c:v>
                </c:pt>
                <c:pt idx="866">
                  <c:v>201202</c:v>
                </c:pt>
                <c:pt idx="867">
                  <c:v>201205</c:v>
                </c:pt>
                <c:pt idx="868">
                  <c:v>201207</c:v>
                </c:pt>
                <c:pt idx="869">
                  <c:v>201210</c:v>
                </c:pt>
                <c:pt idx="870">
                  <c:v>201212</c:v>
                </c:pt>
                <c:pt idx="871">
                  <c:v>201215</c:v>
                </c:pt>
                <c:pt idx="872">
                  <c:v>201217</c:v>
                </c:pt>
                <c:pt idx="873">
                  <c:v>201220</c:v>
                </c:pt>
                <c:pt idx="874">
                  <c:v>201223</c:v>
                </c:pt>
                <c:pt idx="875">
                  <c:v>201225</c:v>
                </c:pt>
                <c:pt idx="876">
                  <c:v>201228</c:v>
                </c:pt>
                <c:pt idx="877">
                  <c:v>201230</c:v>
                </c:pt>
                <c:pt idx="878">
                  <c:v>201233</c:v>
                </c:pt>
                <c:pt idx="879">
                  <c:v>201235</c:v>
                </c:pt>
                <c:pt idx="880">
                  <c:v>201238</c:v>
                </c:pt>
                <c:pt idx="881">
                  <c:v>201240</c:v>
                </c:pt>
                <c:pt idx="882">
                  <c:v>201243</c:v>
                </c:pt>
                <c:pt idx="883">
                  <c:v>201245</c:v>
                </c:pt>
                <c:pt idx="884">
                  <c:v>201247</c:v>
                </c:pt>
                <c:pt idx="885">
                  <c:v>201250</c:v>
                </c:pt>
                <c:pt idx="886">
                  <c:v>201252</c:v>
                </c:pt>
                <c:pt idx="887">
                  <c:v>201255</c:v>
                </c:pt>
                <c:pt idx="888">
                  <c:v>201258</c:v>
                </c:pt>
                <c:pt idx="889">
                  <c:v>201260</c:v>
                </c:pt>
                <c:pt idx="890">
                  <c:v>201262</c:v>
                </c:pt>
                <c:pt idx="891">
                  <c:v>201265</c:v>
                </c:pt>
                <c:pt idx="892">
                  <c:v>201267</c:v>
                </c:pt>
                <c:pt idx="893">
                  <c:v>201270</c:v>
                </c:pt>
                <c:pt idx="894">
                  <c:v>201272</c:v>
                </c:pt>
                <c:pt idx="895">
                  <c:v>201274</c:v>
                </c:pt>
                <c:pt idx="896">
                  <c:v>201277</c:v>
                </c:pt>
                <c:pt idx="897">
                  <c:v>201280</c:v>
                </c:pt>
                <c:pt idx="898">
                  <c:v>201282</c:v>
                </c:pt>
                <c:pt idx="899">
                  <c:v>201285</c:v>
                </c:pt>
                <c:pt idx="900">
                  <c:v>201287</c:v>
                </c:pt>
                <c:pt idx="901">
                  <c:v>201290</c:v>
                </c:pt>
                <c:pt idx="902">
                  <c:v>201292</c:v>
                </c:pt>
                <c:pt idx="903">
                  <c:v>201295</c:v>
                </c:pt>
                <c:pt idx="904">
                  <c:v>201297</c:v>
                </c:pt>
                <c:pt idx="905">
                  <c:v>201300</c:v>
                </c:pt>
                <c:pt idx="906">
                  <c:v>201303</c:v>
                </c:pt>
                <c:pt idx="907">
                  <c:v>201305</c:v>
                </c:pt>
                <c:pt idx="908">
                  <c:v>201308</c:v>
                </c:pt>
                <c:pt idx="909">
                  <c:v>201310</c:v>
                </c:pt>
                <c:pt idx="910">
                  <c:v>201313</c:v>
                </c:pt>
                <c:pt idx="911">
                  <c:v>201315</c:v>
                </c:pt>
                <c:pt idx="912">
                  <c:v>201318</c:v>
                </c:pt>
                <c:pt idx="913">
                  <c:v>201320</c:v>
                </c:pt>
                <c:pt idx="914">
                  <c:v>201323</c:v>
                </c:pt>
                <c:pt idx="915">
                  <c:v>201325</c:v>
                </c:pt>
                <c:pt idx="916">
                  <c:v>201328</c:v>
                </c:pt>
                <c:pt idx="917">
                  <c:v>201330</c:v>
                </c:pt>
                <c:pt idx="918">
                  <c:v>201333</c:v>
                </c:pt>
                <c:pt idx="919">
                  <c:v>201335</c:v>
                </c:pt>
                <c:pt idx="920">
                  <c:v>201337</c:v>
                </c:pt>
                <c:pt idx="921">
                  <c:v>201340</c:v>
                </c:pt>
                <c:pt idx="922">
                  <c:v>201342</c:v>
                </c:pt>
                <c:pt idx="923">
                  <c:v>201344</c:v>
                </c:pt>
                <c:pt idx="924">
                  <c:v>201347</c:v>
                </c:pt>
                <c:pt idx="925">
                  <c:v>201349</c:v>
                </c:pt>
                <c:pt idx="926">
                  <c:v>201352</c:v>
                </c:pt>
                <c:pt idx="927">
                  <c:v>201354</c:v>
                </c:pt>
                <c:pt idx="928">
                  <c:v>201357</c:v>
                </c:pt>
                <c:pt idx="929">
                  <c:v>201359</c:v>
                </c:pt>
                <c:pt idx="930">
                  <c:v>201361</c:v>
                </c:pt>
                <c:pt idx="931">
                  <c:v>201363</c:v>
                </c:pt>
                <c:pt idx="932">
                  <c:v>201366</c:v>
                </c:pt>
                <c:pt idx="933">
                  <c:v>201368</c:v>
                </c:pt>
                <c:pt idx="934">
                  <c:v>201371</c:v>
                </c:pt>
                <c:pt idx="935">
                  <c:v>201373</c:v>
                </c:pt>
                <c:pt idx="936">
                  <c:v>201376</c:v>
                </c:pt>
                <c:pt idx="937">
                  <c:v>201378</c:v>
                </c:pt>
                <c:pt idx="938">
                  <c:v>201380</c:v>
                </c:pt>
                <c:pt idx="939">
                  <c:v>201383</c:v>
                </c:pt>
                <c:pt idx="940">
                  <c:v>201386</c:v>
                </c:pt>
                <c:pt idx="941">
                  <c:v>201388</c:v>
                </c:pt>
                <c:pt idx="942">
                  <c:v>201390</c:v>
                </c:pt>
                <c:pt idx="943">
                  <c:v>201393</c:v>
                </c:pt>
                <c:pt idx="944">
                  <c:v>201395</c:v>
                </c:pt>
                <c:pt idx="945">
                  <c:v>201398</c:v>
                </c:pt>
                <c:pt idx="946">
                  <c:v>201400</c:v>
                </c:pt>
                <c:pt idx="947">
                  <c:v>201402</c:v>
                </c:pt>
                <c:pt idx="948">
                  <c:v>201405</c:v>
                </c:pt>
                <c:pt idx="949">
                  <c:v>201408</c:v>
                </c:pt>
                <c:pt idx="950">
                  <c:v>201410</c:v>
                </c:pt>
                <c:pt idx="951">
                  <c:v>201413</c:v>
                </c:pt>
                <c:pt idx="952">
                  <c:v>201415</c:v>
                </c:pt>
                <c:pt idx="953">
                  <c:v>201418</c:v>
                </c:pt>
                <c:pt idx="954">
                  <c:v>201420</c:v>
                </c:pt>
                <c:pt idx="955">
                  <c:v>201423</c:v>
                </c:pt>
                <c:pt idx="956">
                  <c:v>201425</c:v>
                </c:pt>
                <c:pt idx="957">
                  <c:v>201428</c:v>
                </c:pt>
                <c:pt idx="958">
                  <c:v>201430</c:v>
                </c:pt>
                <c:pt idx="959">
                  <c:v>201433</c:v>
                </c:pt>
                <c:pt idx="960">
                  <c:v>201435</c:v>
                </c:pt>
                <c:pt idx="961">
                  <c:v>201438</c:v>
                </c:pt>
                <c:pt idx="962">
                  <c:v>201440</c:v>
                </c:pt>
                <c:pt idx="963">
                  <c:v>201443</c:v>
                </c:pt>
                <c:pt idx="964">
                  <c:v>201445</c:v>
                </c:pt>
                <c:pt idx="965">
                  <c:v>201448</c:v>
                </c:pt>
                <c:pt idx="966">
                  <c:v>201450</c:v>
                </c:pt>
                <c:pt idx="967">
                  <c:v>201453</c:v>
                </c:pt>
                <c:pt idx="968">
                  <c:v>201455</c:v>
                </c:pt>
                <c:pt idx="969">
                  <c:v>201458</c:v>
                </c:pt>
                <c:pt idx="970">
                  <c:v>201461</c:v>
                </c:pt>
                <c:pt idx="971">
                  <c:v>201463</c:v>
                </c:pt>
                <c:pt idx="972">
                  <c:v>201466</c:v>
                </c:pt>
                <c:pt idx="973">
                  <c:v>201468</c:v>
                </c:pt>
                <c:pt idx="974">
                  <c:v>201471</c:v>
                </c:pt>
                <c:pt idx="975">
                  <c:v>201474</c:v>
                </c:pt>
                <c:pt idx="976">
                  <c:v>201476</c:v>
                </c:pt>
                <c:pt idx="977">
                  <c:v>201479</c:v>
                </c:pt>
                <c:pt idx="978">
                  <c:v>201481</c:v>
                </c:pt>
                <c:pt idx="979">
                  <c:v>201484</c:v>
                </c:pt>
                <c:pt idx="980">
                  <c:v>201487</c:v>
                </c:pt>
                <c:pt idx="981">
                  <c:v>201489</c:v>
                </c:pt>
                <c:pt idx="982">
                  <c:v>201492</c:v>
                </c:pt>
                <c:pt idx="983">
                  <c:v>201495</c:v>
                </c:pt>
                <c:pt idx="984">
                  <c:v>201497</c:v>
                </c:pt>
                <c:pt idx="985">
                  <c:v>201499</c:v>
                </c:pt>
                <c:pt idx="986">
                  <c:v>201502</c:v>
                </c:pt>
                <c:pt idx="987">
                  <c:v>201504</c:v>
                </c:pt>
                <c:pt idx="988">
                  <c:v>201507</c:v>
                </c:pt>
                <c:pt idx="989">
                  <c:v>201509</c:v>
                </c:pt>
                <c:pt idx="990">
                  <c:v>201512</c:v>
                </c:pt>
                <c:pt idx="991">
                  <c:v>201514</c:v>
                </c:pt>
                <c:pt idx="992">
                  <c:v>201517</c:v>
                </c:pt>
                <c:pt idx="993">
                  <c:v>201519</c:v>
                </c:pt>
                <c:pt idx="994">
                  <c:v>201522</c:v>
                </c:pt>
                <c:pt idx="995">
                  <c:v>201524</c:v>
                </c:pt>
                <c:pt idx="996">
                  <c:v>201526</c:v>
                </c:pt>
                <c:pt idx="997">
                  <c:v>201529</c:v>
                </c:pt>
                <c:pt idx="998">
                  <c:v>201531</c:v>
                </c:pt>
                <c:pt idx="999">
                  <c:v>201534</c:v>
                </c:pt>
              </c:numCache>
            </c:numRef>
          </c:val>
          <c:smooth val="0"/>
          <c:extLst>
            <c:ext xmlns:c16="http://schemas.microsoft.com/office/drawing/2014/chart" uri="{C3380CC4-5D6E-409C-BE32-E72D297353CC}">
              <c16:uniqueId val="{00000003-4C07-4079-AC7A-4E1CB0DAE178}"/>
            </c:ext>
          </c:extLst>
        </c:ser>
        <c:ser>
          <c:idx val="5"/>
          <c:order val="4"/>
          <c:tx>
            <c:strRef>
              <c:f>NoVac!$H$1</c:f>
              <c:strCache>
                <c:ptCount val="1"/>
                <c:pt idx="0">
                  <c:v>Dynamic Adherence</c:v>
                </c:pt>
              </c:strCache>
            </c:strRef>
          </c:tx>
          <c:spPr>
            <a:ln w="28575" cap="rnd">
              <a:solidFill>
                <a:schemeClr val="accent6"/>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H$2:$H$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13</c:v>
                </c:pt>
                <c:pt idx="313">
                  <c:v>35703</c:v>
                </c:pt>
                <c:pt idx="314">
                  <c:v>35888</c:v>
                </c:pt>
                <c:pt idx="315">
                  <c:v>36075</c:v>
                </c:pt>
                <c:pt idx="316">
                  <c:v>36261</c:v>
                </c:pt>
                <c:pt idx="317">
                  <c:v>36442</c:v>
                </c:pt>
                <c:pt idx="318">
                  <c:v>36625</c:v>
                </c:pt>
                <c:pt idx="319">
                  <c:v>36803</c:v>
                </c:pt>
                <c:pt idx="320">
                  <c:v>36978</c:v>
                </c:pt>
                <c:pt idx="321">
                  <c:v>37153</c:v>
                </c:pt>
                <c:pt idx="322">
                  <c:v>37324</c:v>
                </c:pt>
                <c:pt idx="323">
                  <c:v>37496</c:v>
                </c:pt>
                <c:pt idx="324">
                  <c:v>37667</c:v>
                </c:pt>
                <c:pt idx="325">
                  <c:v>37835</c:v>
                </c:pt>
                <c:pt idx="326">
                  <c:v>38001</c:v>
                </c:pt>
                <c:pt idx="327">
                  <c:v>38163</c:v>
                </c:pt>
                <c:pt idx="328">
                  <c:v>38322</c:v>
                </c:pt>
                <c:pt idx="329">
                  <c:v>38481</c:v>
                </c:pt>
                <c:pt idx="330">
                  <c:v>38639</c:v>
                </c:pt>
                <c:pt idx="331">
                  <c:v>38796</c:v>
                </c:pt>
                <c:pt idx="332">
                  <c:v>38950</c:v>
                </c:pt>
                <c:pt idx="333">
                  <c:v>39103</c:v>
                </c:pt>
                <c:pt idx="334">
                  <c:v>39253</c:v>
                </c:pt>
                <c:pt idx="335">
                  <c:v>39404</c:v>
                </c:pt>
                <c:pt idx="336">
                  <c:v>39551</c:v>
                </c:pt>
                <c:pt idx="337">
                  <c:v>39695</c:v>
                </c:pt>
                <c:pt idx="338">
                  <c:v>39839</c:v>
                </c:pt>
                <c:pt idx="339">
                  <c:v>39982</c:v>
                </c:pt>
                <c:pt idx="340">
                  <c:v>40122</c:v>
                </c:pt>
                <c:pt idx="341">
                  <c:v>40261</c:v>
                </c:pt>
                <c:pt idx="342">
                  <c:v>40395</c:v>
                </c:pt>
                <c:pt idx="343">
                  <c:v>40529</c:v>
                </c:pt>
                <c:pt idx="344">
                  <c:v>40663</c:v>
                </c:pt>
                <c:pt idx="345">
                  <c:v>40795</c:v>
                </c:pt>
                <c:pt idx="346">
                  <c:v>40922</c:v>
                </c:pt>
                <c:pt idx="347">
                  <c:v>41050</c:v>
                </c:pt>
                <c:pt idx="348">
                  <c:v>41178</c:v>
                </c:pt>
                <c:pt idx="349">
                  <c:v>41302</c:v>
                </c:pt>
                <c:pt idx="350">
                  <c:v>41427</c:v>
                </c:pt>
                <c:pt idx="351">
                  <c:v>41547</c:v>
                </c:pt>
                <c:pt idx="352">
                  <c:v>41666</c:v>
                </c:pt>
                <c:pt idx="353">
                  <c:v>41785</c:v>
                </c:pt>
                <c:pt idx="354">
                  <c:v>41901</c:v>
                </c:pt>
                <c:pt idx="355">
                  <c:v>42017</c:v>
                </c:pt>
                <c:pt idx="356">
                  <c:v>42131</c:v>
                </c:pt>
                <c:pt idx="357">
                  <c:v>42245</c:v>
                </c:pt>
                <c:pt idx="358">
                  <c:v>42356</c:v>
                </c:pt>
                <c:pt idx="359">
                  <c:v>42465</c:v>
                </c:pt>
                <c:pt idx="360">
                  <c:v>42573</c:v>
                </c:pt>
                <c:pt idx="361">
                  <c:v>42680</c:v>
                </c:pt>
                <c:pt idx="362">
                  <c:v>42788</c:v>
                </c:pt>
                <c:pt idx="363">
                  <c:v>42892</c:v>
                </c:pt>
                <c:pt idx="364">
                  <c:v>42995</c:v>
                </c:pt>
                <c:pt idx="365">
                  <c:v>43098</c:v>
                </c:pt>
                <c:pt idx="366">
                  <c:v>43199</c:v>
                </c:pt>
                <c:pt idx="367">
                  <c:v>43299</c:v>
                </c:pt>
                <c:pt idx="368">
                  <c:v>43398</c:v>
                </c:pt>
                <c:pt idx="369">
                  <c:v>43495</c:v>
                </c:pt>
                <c:pt idx="370">
                  <c:v>43592</c:v>
                </c:pt>
                <c:pt idx="371">
                  <c:v>43687</c:v>
                </c:pt>
                <c:pt idx="372">
                  <c:v>43781</c:v>
                </c:pt>
                <c:pt idx="373">
                  <c:v>43873</c:v>
                </c:pt>
                <c:pt idx="374">
                  <c:v>43966</c:v>
                </c:pt>
                <c:pt idx="375">
                  <c:v>44056</c:v>
                </c:pt>
                <c:pt idx="376">
                  <c:v>44145</c:v>
                </c:pt>
                <c:pt idx="377">
                  <c:v>44234</c:v>
                </c:pt>
                <c:pt idx="378">
                  <c:v>44320</c:v>
                </c:pt>
                <c:pt idx="379">
                  <c:v>44404</c:v>
                </c:pt>
                <c:pt idx="380">
                  <c:v>44489</c:v>
                </c:pt>
                <c:pt idx="381">
                  <c:v>44573</c:v>
                </c:pt>
                <c:pt idx="382">
                  <c:v>44654</c:v>
                </c:pt>
                <c:pt idx="383">
                  <c:v>44735</c:v>
                </c:pt>
                <c:pt idx="384">
                  <c:v>44816</c:v>
                </c:pt>
                <c:pt idx="385">
                  <c:v>44896</c:v>
                </c:pt>
                <c:pt idx="386">
                  <c:v>44974</c:v>
                </c:pt>
                <c:pt idx="387">
                  <c:v>45051</c:v>
                </c:pt>
                <c:pt idx="388">
                  <c:v>45126</c:v>
                </c:pt>
                <c:pt idx="389">
                  <c:v>45202</c:v>
                </c:pt>
                <c:pt idx="390">
                  <c:v>45276</c:v>
                </c:pt>
                <c:pt idx="391">
                  <c:v>45351</c:v>
                </c:pt>
                <c:pt idx="392">
                  <c:v>45423</c:v>
                </c:pt>
                <c:pt idx="393">
                  <c:v>45496</c:v>
                </c:pt>
                <c:pt idx="394">
                  <c:v>45569</c:v>
                </c:pt>
                <c:pt idx="395">
                  <c:v>45640</c:v>
                </c:pt>
                <c:pt idx="396">
                  <c:v>45712</c:v>
                </c:pt>
                <c:pt idx="397">
                  <c:v>45784</c:v>
                </c:pt>
                <c:pt idx="398">
                  <c:v>45855</c:v>
                </c:pt>
                <c:pt idx="399">
                  <c:v>45928</c:v>
                </c:pt>
                <c:pt idx="400">
                  <c:v>46000</c:v>
                </c:pt>
                <c:pt idx="401">
                  <c:v>46072</c:v>
                </c:pt>
                <c:pt idx="402">
                  <c:v>46144</c:v>
                </c:pt>
                <c:pt idx="403">
                  <c:v>46220</c:v>
                </c:pt>
                <c:pt idx="404">
                  <c:v>46293</c:v>
                </c:pt>
                <c:pt idx="405">
                  <c:v>46366</c:v>
                </c:pt>
                <c:pt idx="406">
                  <c:v>46440</c:v>
                </c:pt>
                <c:pt idx="407">
                  <c:v>46515</c:v>
                </c:pt>
                <c:pt idx="408">
                  <c:v>46592</c:v>
                </c:pt>
                <c:pt idx="409">
                  <c:v>46668</c:v>
                </c:pt>
                <c:pt idx="410">
                  <c:v>46745</c:v>
                </c:pt>
                <c:pt idx="411">
                  <c:v>46823</c:v>
                </c:pt>
                <c:pt idx="412">
                  <c:v>46903</c:v>
                </c:pt>
                <c:pt idx="413">
                  <c:v>46983</c:v>
                </c:pt>
                <c:pt idx="414">
                  <c:v>47064</c:v>
                </c:pt>
                <c:pt idx="415">
                  <c:v>47149</c:v>
                </c:pt>
                <c:pt idx="416">
                  <c:v>47232</c:v>
                </c:pt>
                <c:pt idx="417">
                  <c:v>47317</c:v>
                </c:pt>
                <c:pt idx="418">
                  <c:v>47407</c:v>
                </c:pt>
                <c:pt idx="419">
                  <c:v>47496</c:v>
                </c:pt>
                <c:pt idx="420">
                  <c:v>47588</c:v>
                </c:pt>
                <c:pt idx="421">
                  <c:v>47681</c:v>
                </c:pt>
                <c:pt idx="422">
                  <c:v>47777</c:v>
                </c:pt>
                <c:pt idx="423">
                  <c:v>47874</c:v>
                </c:pt>
                <c:pt idx="424">
                  <c:v>47974</c:v>
                </c:pt>
                <c:pt idx="425">
                  <c:v>48079</c:v>
                </c:pt>
                <c:pt idx="426">
                  <c:v>48183</c:v>
                </c:pt>
                <c:pt idx="427">
                  <c:v>48290</c:v>
                </c:pt>
                <c:pt idx="428">
                  <c:v>48401</c:v>
                </c:pt>
                <c:pt idx="429">
                  <c:v>48516</c:v>
                </c:pt>
                <c:pt idx="430">
                  <c:v>48631</c:v>
                </c:pt>
                <c:pt idx="431">
                  <c:v>48747</c:v>
                </c:pt>
                <c:pt idx="432">
                  <c:v>48869</c:v>
                </c:pt>
                <c:pt idx="433">
                  <c:v>48991</c:v>
                </c:pt>
                <c:pt idx="434">
                  <c:v>49116</c:v>
                </c:pt>
                <c:pt idx="435">
                  <c:v>49245</c:v>
                </c:pt>
                <c:pt idx="436">
                  <c:v>49378</c:v>
                </c:pt>
                <c:pt idx="437">
                  <c:v>49512</c:v>
                </c:pt>
                <c:pt idx="438">
                  <c:v>49648</c:v>
                </c:pt>
                <c:pt idx="439">
                  <c:v>49788</c:v>
                </c:pt>
                <c:pt idx="440">
                  <c:v>49931</c:v>
                </c:pt>
                <c:pt idx="441">
                  <c:v>50076</c:v>
                </c:pt>
                <c:pt idx="442">
                  <c:v>50224</c:v>
                </c:pt>
                <c:pt idx="443">
                  <c:v>50375</c:v>
                </c:pt>
                <c:pt idx="444">
                  <c:v>50528</c:v>
                </c:pt>
                <c:pt idx="445">
                  <c:v>50687</c:v>
                </c:pt>
                <c:pt idx="446">
                  <c:v>50848</c:v>
                </c:pt>
                <c:pt idx="447">
                  <c:v>51010</c:v>
                </c:pt>
                <c:pt idx="448">
                  <c:v>51174</c:v>
                </c:pt>
                <c:pt idx="449">
                  <c:v>51339</c:v>
                </c:pt>
                <c:pt idx="450">
                  <c:v>51505</c:v>
                </c:pt>
                <c:pt idx="451">
                  <c:v>51670</c:v>
                </c:pt>
                <c:pt idx="452">
                  <c:v>51837</c:v>
                </c:pt>
                <c:pt idx="453">
                  <c:v>52007</c:v>
                </c:pt>
                <c:pt idx="454">
                  <c:v>52176</c:v>
                </c:pt>
                <c:pt idx="455">
                  <c:v>52346</c:v>
                </c:pt>
                <c:pt idx="456">
                  <c:v>52513</c:v>
                </c:pt>
                <c:pt idx="457">
                  <c:v>52682</c:v>
                </c:pt>
                <c:pt idx="458">
                  <c:v>52847</c:v>
                </c:pt>
                <c:pt idx="459">
                  <c:v>53009</c:v>
                </c:pt>
                <c:pt idx="460">
                  <c:v>53172</c:v>
                </c:pt>
                <c:pt idx="461">
                  <c:v>53335</c:v>
                </c:pt>
                <c:pt idx="462">
                  <c:v>53498</c:v>
                </c:pt>
                <c:pt idx="463">
                  <c:v>53659</c:v>
                </c:pt>
                <c:pt idx="464">
                  <c:v>53818</c:v>
                </c:pt>
                <c:pt idx="465">
                  <c:v>53977</c:v>
                </c:pt>
                <c:pt idx="466">
                  <c:v>54132</c:v>
                </c:pt>
                <c:pt idx="467">
                  <c:v>54287</c:v>
                </c:pt>
                <c:pt idx="468">
                  <c:v>54444</c:v>
                </c:pt>
                <c:pt idx="469">
                  <c:v>54598</c:v>
                </c:pt>
                <c:pt idx="470">
                  <c:v>54748</c:v>
                </c:pt>
                <c:pt idx="471">
                  <c:v>54900</c:v>
                </c:pt>
                <c:pt idx="472">
                  <c:v>55049</c:v>
                </c:pt>
                <c:pt idx="473">
                  <c:v>55191</c:v>
                </c:pt>
                <c:pt idx="474">
                  <c:v>55330</c:v>
                </c:pt>
                <c:pt idx="475">
                  <c:v>55467</c:v>
                </c:pt>
                <c:pt idx="476">
                  <c:v>55602</c:v>
                </c:pt>
                <c:pt idx="477">
                  <c:v>55733</c:v>
                </c:pt>
                <c:pt idx="478">
                  <c:v>55862</c:v>
                </c:pt>
                <c:pt idx="479">
                  <c:v>55988</c:v>
                </c:pt>
                <c:pt idx="480">
                  <c:v>56114</c:v>
                </c:pt>
                <c:pt idx="481">
                  <c:v>56236</c:v>
                </c:pt>
                <c:pt idx="482">
                  <c:v>56356</c:v>
                </c:pt>
                <c:pt idx="483">
                  <c:v>56472</c:v>
                </c:pt>
                <c:pt idx="484">
                  <c:v>56586</c:v>
                </c:pt>
                <c:pt idx="485">
                  <c:v>56697</c:v>
                </c:pt>
                <c:pt idx="486">
                  <c:v>56805</c:v>
                </c:pt>
                <c:pt idx="487">
                  <c:v>56913</c:v>
                </c:pt>
                <c:pt idx="488">
                  <c:v>57018</c:v>
                </c:pt>
                <c:pt idx="489">
                  <c:v>57122</c:v>
                </c:pt>
                <c:pt idx="490">
                  <c:v>57221</c:v>
                </c:pt>
                <c:pt idx="491">
                  <c:v>57319</c:v>
                </c:pt>
                <c:pt idx="492">
                  <c:v>57418</c:v>
                </c:pt>
                <c:pt idx="493">
                  <c:v>57510</c:v>
                </c:pt>
                <c:pt idx="494">
                  <c:v>57604</c:v>
                </c:pt>
                <c:pt idx="495">
                  <c:v>57696</c:v>
                </c:pt>
                <c:pt idx="496">
                  <c:v>57787</c:v>
                </c:pt>
                <c:pt idx="497">
                  <c:v>57875</c:v>
                </c:pt>
                <c:pt idx="498">
                  <c:v>57965</c:v>
                </c:pt>
                <c:pt idx="499">
                  <c:v>58052</c:v>
                </c:pt>
                <c:pt idx="500">
                  <c:v>58140</c:v>
                </c:pt>
                <c:pt idx="501">
                  <c:v>58227</c:v>
                </c:pt>
                <c:pt idx="502">
                  <c:v>58312</c:v>
                </c:pt>
                <c:pt idx="503">
                  <c:v>58399</c:v>
                </c:pt>
                <c:pt idx="504">
                  <c:v>58485</c:v>
                </c:pt>
                <c:pt idx="505">
                  <c:v>58572</c:v>
                </c:pt>
                <c:pt idx="506">
                  <c:v>58660</c:v>
                </c:pt>
                <c:pt idx="507">
                  <c:v>58746</c:v>
                </c:pt>
                <c:pt idx="508">
                  <c:v>58834</c:v>
                </c:pt>
                <c:pt idx="509">
                  <c:v>58922</c:v>
                </c:pt>
                <c:pt idx="510">
                  <c:v>59011</c:v>
                </c:pt>
                <c:pt idx="511">
                  <c:v>59103</c:v>
                </c:pt>
                <c:pt idx="512">
                  <c:v>59194</c:v>
                </c:pt>
                <c:pt idx="513">
                  <c:v>59287</c:v>
                </c:pt>
                <c:pt idx="514">
                  <c:v>59382</c:v>
                </c:pt>
                <c:pt idx="515">
                  <c:v>59479</c:v>
                </c:pt>
                <c:pt idx="516">
                  <c:v>59577</c:v>
                </c:pt>
                <c:pt idx="517">
                  <c:v>59677</c:v>
                </c:pt>
                <c:pt idx="518">
                  <c:v>59780</c:v>
                </c:pt>
                <c:pt idx="519">
                  <c:v>59886</c:v>
                </c:pt>
                <c:pt idx="520">
                  <c:v>59994</c:v>
                </c:pt>
                <c:pt idx="521">
                  <c:v>60105</c:v>
                </c:pt>
                <c:pt idx="522">
                  <c:v>60217</c:v>
                </c:pt>
                <c:pt idx="523">
                  <c:v>60333</c:v>
                </c:pt>
                <c:pt idx="524">
                  <c:v>60450</c:v>
                </c:pt>
                <c:pt idx="525">
                  <c:v>60570</c:v>
                </c:pt>
                <c:pt idx="526">
                  <c:v>60691</c:v>
                </c:pt>
                <c:pt idx="527">
                  <c:v>60816</c:v>
                </c:pt>
                <c:pt idx="528">
                  <c:v>60945</c:v>
                </c:pt>
                <c:pt idx="529">
                  <c:v>61075</c:v>
                </c:pt>
                <c:pt idx="530">
                  <c:v>61206</c:v>
                </c:pt>
                <c:pt idx="531">
                  <c:v>61342</c:v>
                </c:pt>
                <c:pt idx="532">
                  <c:v>61475</c:v>
                </c:pt>
                <c:pt idx="533">
                  <c:v>61613</c:v>
                </c:pt>
                <c:pt idx="534">
                  <c:v>61753</c:v>
                </c:pt>
                <c:pt idx="535">
                  <c:v>61898</c:v>
                </c:pt>
                <c:pt idx="536">
                  <c:v>62045</c:v>
                </c:pt>
                <c:pt idx="537">
                  <c:v>62193</c:v>
                </c:pt>
                <c:pt idx="538">
                  <c:v>62347</c:v>
                </c:pt>
                <c:pt idx="539">
                  <c:v>62504</c:v>
                </c:pt>
                <c:pt idx="540">
                  <c:v>62662</c:v>
                </c:pt>
                <c:pt idx="541">
                  <c:v>62821</c:v>
                </c:pt>
                <c:pt idx="542">
                  <c:v>62983</c:v>
                </c:pt>
                <c:pt idx="543">
                  <c:v>63145</c:v>
                </c:pt>
                <c:pt idx="544">
                  <c:v>63307</c:v>
                </c:pt>
                <c:pt idx="545">
                  <c:v>63472</c:v>
                </c:pt>
                <c:pt idx="546">
                  <c:v>63636</c:v>
                </c:pt>
                <c:pt idx="547">
                  <c:v>63803</c:v>
                </c:pt>
                <c:pt idx="548">
                  <c:v>63970</c:v>
                </c:pt>
                <c:pt idx="549">
                  <c:v>64139</c:v>
                </c:pt>
                <c:pt idx="550">
                  <c:v>64304</c:v>
                </c:pt>
                <c:pt idx="551">
                  <c:v>64472</c:v>
                </c:pt>
                <c:pt idx="552">
                  <c:v>64637</c:v>
                </c:pt>
                <c:pt idx="553">
                  <c:v>64803</c:v>
                </c:pt>
                <c:pt idx="554">
                  <c:v>64969</c:v>
                </c:pt>
                <c:pt idx="555">
                  <c:v>65135</c:v>
                </c:pt>
                <c:pt idx="556">
                  <c:v>65300</c:v>
                </c:pt>
                <c:pt idx="557">
                  <c:v>65465</c:v>
                </c:pt>
                <c:pt idx="558">
                  <c:v>65630</c:v>
                </c:pt>
                <c:pt idx="559">
                  <c:v>65794</c:v>
                </c:pt>
                <c:pt idx="560">
                  <c:v>65956</c:v>
                </c:pt>
                <c:pt idx="561">
                  <c:v>66115</c:v>
                </c:pt>
                <c:pt idx="562">
                  <c:v>66277</c:v>
                </c:pt>
                <c:pt idx="563">
                  <c:v>66436</c:v>
                </c:pt>
                <c:pt idx="564">
                  <c:v>66594</c:v>
                </c:pt>
                <c:pt idx="565">
                  <c:v>66745</c:v>
                </c:pt>
                <c:pt idx="566">
                  <c:v>66897</c:v>
                </c:pt>
                <c:pt idx="567">
                  <c:v>67047</c:v>
                </c:pt>
                <c:pt idx="568">
                  <c:v>67195</c:v>
                </c:pt>
                <c:pt idx="569">
                  <c:v>67338</c:v>
                </c:pt>
                <c:pt idx="570">
                  <c:v>67476</c:v>
                </c:pt>
                <c:pt idx="571">
                  <c:v>67613</c:v>
                </c:pt>
                <c:pt idx="572">
                  <c:v>67746</c:v>
                </c:pt>
                <c:pt idx="573">
                  <c:v>67875</c:v>
                </c:pt>
                <c:pt idx="574">
                  <c:v>68006</c:v>
                </c:pt>
                <c:pt idx="575">
                  <c:v>68133</c:v>
                </c:pt>
                <c:pt idx="576">
                  <c:v>68255</c:v>
                </c:pt>
                <c:pt idx="577">
                  <c:v>68376</c:v>
                </c:pt>
                <c:pt idx="578">
                  <c:v>68494</c:v>
                </c:pt>
                <c:pt idx="579">
                  <c:v>68606</c:v>
                </c:pt>
                <c:pt idx="580">
                  <c:v>68718</c:v>
                </c:pt>
                <c:pt idx="581">
                  <c:v>68827</c:v>
                </c:pt>
                <c:pt idx="582">
                  <c:v>68934</c:v>
                </c:pt>
                <c:pt idx="583">
                  <c:v>69038</c:v>
                </c:pt>
                <c:pt idx="584">
                  <c:v>69142</c:v>
                </c:pt>
                <c:pt idx="585">
                  <c:v>69244</c:v>
                </c:pt>
                <c:pt idx="586">
                  <c:v>69346</c:v>
                </c:pt>
                <c:pt idx="587">
                  <c:v>69442</c:v>
                </c:pt>
                <c:pt idx="588">
                  <c:v>69537</c:v>
                </c:pt>
                <c:pt idx="589">
                  <c:v>69628</c:v>
                </c:pt>
                <c:pt idx="590">
                  <c:v>69720</c:v>
                </c:pt>
                <c:pt idx="591">
                  <c:v>69813</c:v>
                </c:pt>
                <c:pt idx="592">
                  <c:v>69905</c:v>
                </c:pt>
                <c:pt idx="593">
                  <c:v>69994</c:v>
                </c:pt>
                <c:pt idx="594">
                  <c:v>70084</c:v>
                </c:pt>
                <c:pt idx="595">
                  <c:v>70173</c:v>
                </c:pt>
                <c:pt idx="596">
                  <c:v>70260</c:v>
                </c:pt>
                <c:pt idx="597">
                  <c:v>70346</c:v>
                </c:pt>
                <c:pt idx="598">
                  <c:v>70434</c:v>
                </c:pt>
                <c:pt idx="599">
                  <c:v>70519</c:v>
                </c:pt>
                <c:pt idx="600">
                  <c:v>70606</c:v>
                </c:pt>
                <c:pt idx="601">
                  <c:v>70696</c:v>
                </c:pt>
                <c:pt idx="602">
                  <c:v>70785</c:v>
                </c:pt>
                <c:pt idx="603">
                  <c:v>70872</c:v>
                </c:pt>
                <c:pt idx="604">
                  <c:v>70959</c:v>
                </c:pt>
                <c:pt idx="605">
                  <c:v>71048</c:v>
                </c:pt>
                <c:pt idx="606">
                  <c:v>71138</c:v>
                </c:pt>
                <c:pt idx="607">
                  <c:v>71228</c:v>
                </c:pt>
                <c:pt idx="608">
                  <c:v>71317</c:v>
                </c:pt>
                <c:pt idx="609">
                  <c:v>71409</c:v>
                </c:pt>
                <c:pt idx="610">
                  <c:v>71503</c:v>
                </c:pt>
                <c:pt idx="611">
                  <c:v>71599</c:v>
                </c:pt>
                <c:pt idx="612">
                  <c:v>71693</c:v>
                </c:pt>
                <c:pt idx="613">
                  <c:v>71791</c:v>
                </c:pt>
                <c:pt idx="614">
                  <c:v>71889</c:v>
                </c:pt>
                <c:pt idx="615">
                  <c:v>71989</c:v>
                </c:pt>
                <c:pt idx="616">
                  <c:v>72092</c:v>
                </c:pt>
                <c:pt idx="617">
                  <c:v>72196</c:v>
                </c:pt>
                <c:pt idx="618">
                  <c:v>72300</c:v>
                </c:pt>
                <c:pt idx="619">
                  <c:v>72407</c:v>
                </c:pt>
                <c:pt idx="620">
                  <c:v>72516</c:v>
                </c:pt>
                <c:pt idx="621">
                  <c:v>72627</c:v>
                </c:pt>
                <c:pt idx="622">
                  <c:v>72738</c:v>
                </c:pt>
                <c:pt idx="623">
                  <c:v>72852</c:v>
                </c:pt>
                <c:pt idx="624">
                  <c:v>72968</c:v>
                </c:pt>
                <c:pt idx="625">
                  <c:v>73086</c:v>
                </c:pt>
                <c:pt idx="626">
                  <c:v>73205</c:v>
                </c:pt>
                <c:pt idx="627">
                  <c:v>73324</c:v>
                </c:pt>
                <c:pt idx="628">
                  <c:v>73446</c:v>
                </c:pt>
                <c:pt idx="629">
                  <c:v>73571</c:v>
                </c:pt>
                <c:pt idx="630">
                  <c:v>73695</c:v>
                </c:pt>
                <c:pt idx="631">
                  <c:v>73824</c:v>
                </c:pt>
                <c:pt idx="632">
                  <c:v>73951</c:v>
                </c:pt>
                <c:pt idx="633">
                  <c:v>74084</c:v>
                </c:pt>
                <c:pt idx="634">
                  <c:v>74216</c:v>
                </c:pt>
                <c:pt idx="635">
                  <c:v>74351</c:v>
                </c:pt>
                <c:pt idx="636">
                  <c:v>74487</c:v>
                </c:pt>
                <c:pt idx="637">
                  <c:v>74625</c:v>
                </c:pt>
                <c:pt idx="638">
                  <c:v>74765</c:v>
                </c:pt>
                <c:pt idx="639">
                  <c:v>74907</c:v>
                </c:pt>
                <c:pt idx="640">
                  <c:v>75048</c:v>
                </c:pt>
                <c:pt idx="641">
                  <c:v>75193</c:v>
                </c:pt>
                <c:pt idx="642">
                  <c:v>75337</c:v>
                </c:pt>
                <c:pt idx="643">
                  <c:v>75482</c:v>
                </c:pt>
                <c:pt idx="644">
                  <c:v>75631</c:v>
                </c:pt>
                <c:pt idx="645">
                  <c:v>75781</c:v>
                </c:pt>
                <c:pt idx="646">
                  <c:v>75929</c:v>
                </c:pt>
                <c:pt idx="647">
                  <c:v>76084</c:v>
                </c:pt>
                <c:pt idx="648">
                  <c:v>76241</c:v>
                </c:pt>
                <c:pt idx="649">
                  <c:v>76396</c:v>
                </c:pt>
                <c:pt idx="650">
                  <c:v>76549</c:v>
                </c:pt>
                <c:pt idx="651">
                  <c:v>76707</c:v>
                </c:pt>
                <c:pt idx="652">
                  <c:v>76866</c:v>
                </c:pt>
                <c:pt idx="653">
                  <c:v>77026</c:v>
                </c:pt>
                <c:pt idx="654">
                  <c:v>77186</c:v>
                </c:pt>
                <c:pt idx="655">
                  <c:v>77350</c:v>
                </c:pt>
                <c:pt idx="656">
                  <c:v>77517</c:v>
                </c:pt>
                <c:pt idx="657">
                  <c:v>77683</c:v>
                </c:pt>
                <c:pt idx="658">
                  <c:v>77847</c:v>
                </c:pt>
                <c:pt idx="659">
                  <c:v>78012</c:v>
                </c:pt>
                <c:pt idx="660">
                  <c:v>78178</c:v>
                </c:pt>
                <c:pt idx="661">
                  <c:v>78342</c:v>
                </c:pt>
                <c:pt idx="662">
                  <c:v>78503</c:v>
                </c:pt>
                <c:pt idx="663">
                  <c:v>78662</c:v>
                </c:pt>
                <c:pt idx="664">
                  <c:v>78821</c:v>
                </c:pt>
                <c:pt idx="665">
                  <c:v>78977</c:v>
                </c:pt>
                <c:pt idx="666">
                  <c:v>79131</c:v>
                </c:pt>
                <c:pt idx="667">
                  <c:v>79286</c:v>
                </c:pt>
                <c:pt idx="668">
                  <c:v>79443</c:v>
                </c:pt>
                <c:pt idx="669">
                  <c:v>79593</c:v>
                </c:pt>
                <c:pt idx="670">
                  <c:v>79740</c:v>
                </c:pt>
                <c:pt idx="671">
                  <c:v>79891</c:v>
                </c:pt>
                <c:pt idx="672">
                  <c:v>80039</c:v>
                </c:pt>
                <c:pt idx="673">
                  <c:v>80187</c:v>
                </c:pt>
                <c:pt idx="674">
                  <c:v>80332</c:v>
                </c:pt>
                <c:pt idx="675">
                  <c:v>80476</c:v>
                </c:pt>
                <c:pt idx="676">
                  <c:v>80617</c:v>
                </c:pt>
                <c:pt idx="677">
                  <c:v>80755</c:v>
                </c:pt>
                <c:pt idx="678">
                  <c:v>80895</c:v>
                </c:pt>
                <c:pt idx="679">
                  <c:v>81034</c:v>
                </c:pt>
                <c:pt idx="680">
                  <c:v>81169</c:v>
                </c:pt>
                <c:pt idx="681">
                  <c:v>81302</c:v>
                </c:pt>
                <c:pt idx="682">
                  <c:v>81432</c:v>
                </c:pt>
                <c:pt idx="683">
                  <c:v>81558</c:v>
                </c:pt>
                <c:pt idx="684">
                  <c:v>81684</c:v>
                </c:pt>
                <c:pt idx="685">
                  <c:v>81806</c:v>
                </c:pt>
                <c:pt idx="686">
                  <c:v>81927</c:v>
                </c:pt>
                <c:pt idx="687">
                  <c:v>82045</c:v>
                </c:pt>
                <c:pt idx="688">
                  <c:v>82163</c:v>
                </c:pt>
                <c:pt idx="689">
                  <c:v>82279</c:v>
                </c:pt>
                <c:pt idx="690">
                  <c:v>82390</c:v>
                </c:pt>
                <c:pt idx="691">
                  <c:v>82499</c:v>
                </c:pt>
                <c:pt idx="692">
                  <c:v>82606</c:v>
                </c:pt>
                <c:pt idx="693">
                  <c:v>82711</c:v>
                </c:pt>
                <c:pt idx="694">
                  <c:v>82815</c:v>
                </c:pt>
                <c:pt idx="695">
                  <c:v>82920</c:v>
                </c:pt>
                <c:pt idx="696">
                  <c:v>83022</c:v>
                </c:pt>
                <c:pt idx="697">
                  <c:v>83123</c:v>
                </c:pt>
                <c:pt idx="698">
                  <c:v>83220</c:v>
                </c:pt>
                <c:pt idx="699">
                  <c:v>83314</c:v>
                </c:pt>
                <c:pt idx="700">
                  <c:v>83410</c:v>
                </c:pt>
                <c:pt idx="701">
                  <c:v>83505</c:v>
                </c:pt>
                <c:pt idx="702">
                  <c:v>83599</c:v>
                </c:pt>
                <c:pt idx="703">
                  <c:v>83689</c:v>
                </c:pt>
                <c:pt idx="704">
                  <c:v>83783</c:v>
                </c:pt>
                <c:pt idx="705">
                  <c:v>83875</c:v>
                </c:pt>
                <c:pt idx="706">
                  <c:v>83967</c:v>
                </c:pt>
                <c:pt idx="707">
                  <c:v>84062</c:v>
                </c:pt>
                <c:pt idx="708">
                  <c:v>84154</c:v>
                </c:pt>
                <c:pt idx="709">
                  <c:v>84243</c:v>
                </c:pt>
                <c:pt idx="710">
                  <c:v>84335</c:v>
                </c:pt>
                <c:pt idx="711">
                  <c:v>84426</c:v>
                </c:pt>
                <c:pt idx="712">
                  <c:v>84520</c:v>
                </c:pt>
                <c:pt idx="713">
                  <c:v>84614</c:v>
                </c:pt>
                <c:pt idx="714">
                  <c:v>84710</c:v>
                </c:pt>
                <c:pt idx="715">
                  <c:v>84804</c:v>
                </c:pt>
                <c:pt idx="716">
                  <c:v>84900</c:v>
                </c:pt>
                <c:pt idx="717">
                  <c:v>84997</c:v>
                </c:pt>
                <c:pt idx="718">
                  <c:v>85093</c:v>
                </c:pt>
                <c:pt idx="719">
                  <c:v>85192</c:v>
                </c:pt>
                <c:pt idx="720">
                  <c:v>85291</c:v>
                </c:pt>
                <c:pt idx="721">
                  <c:v>85388</c:v>
                </c:pt>
                <c:pt idx="722">
                  <c:v>85486</c:v>
                </c:pt>
                <c:pt idx="723">
                  <c:v>85588</c:v>
                </c:pt>
                <c:pt idx="724">
                  <c:v>85689</c:v>
                </c:pt>
                <c:pt idx="725">
                  <c:v>85792</c:v>
                </c:pt>
                <c:pt idx="726">
                  <c:v>85895</c:v>
                </c:pt>
                <c:pt idx="727">
                  <c:v>86001</c:v>
                </c:pt>
                <c:pt idx="728">
                  <c:v>86105</c:v>
                </c:pt>
                <c:pt idx="729">
                  <c:v>86208</c:v>
                </c:pt>
                <c:pt idx="730">
                  <c:v>86313</c:v>
                </c:pt>
                <c:pt idx="731">
                  <c:v>86418</c:v>
                </c:pt>
                <c:pt idx="732">
                  <c:v>86525</c:v>
                </c:pt>
                <c:pt idx="733">
                  <c:v>86635</c:v>
                </c:pt>
                <c:pt idx="734">
                  <c:v>86744</c:v>
                </c:pt>
                <c:pt idx="735">
                  <c:v>86855</c:v>
                </c:pt>
                <c:pt idx="736">
                  <c:v>86967</c:v>
                </c:pt>
                <c:pt idx="737">
                  <c:v>87081</c:v>
                </c:pt>
                <c:pt idx="738">
                  <c:v>87193</c:v>
                </c:pt>
                <c:pt idx="739">
                  <c:v>87307</c:v>
                </c:pt>
                <c:pt idx="740">
                  <c:v>87423</c:v>
                </c:pt>
                <c:pt idx="741">
                  <c:v>87538</c:v>
                </c:pt>
                <c:pt idx="742">
                  <c:v>87656</c:v>
                </c:pt>
                <c:pt idx="743">
                  <c:v>87775</c:v>
                </c:pt>
                <c:pt idx="744">
                  <c:v>87893</c:v>
                </c:pt>
                <c:pt idx="745">
                  <c:v>88011</c:v>
                </c:pt>
                <c:pt idx="746">
                  <c:v>88131</c:v>
                </c:pt>
                <c:pt idx="747">
                  <c:v>88250</c:v>
                </c:pt>
                <c:pt idx="748">
                  <c:v>88372</c:v>
                </c:pt>
                <c:pt idx="749">
                  <c:v>88495</c:v>
                </c:pt>
                <c:pt idx="750">
                  <c:v>88621</c:v>
                </c:pt>
                <c:pt idx="751">
                  <c:v>88747</c:v>
                </c:pt>
                <c:pt idx="752">
                  <c:v>88874</c:v>
                </c:pt>
                <c:pt idx="753">
                  <c:v>89000</c:v>
                </c:pt>
                <c:pt idx="754">
                  <c:v>89130</c:v>
                </c:pt>
                <c:pt idx="755">
                  <c:v>89260</c:v>
                </c:pt>
                <c:pt idx="756">
                  <c:v>89392</c:v>
                </c:pt>
                <c:pt idx="757">
                  <c:v>89524</c:v>
                </c:pt>
                <c:pt idx="758">
                  <c:v>89656</c:v>
                </c:pt>
                <c:pt idx="759">
                  <c:v>89790</c:v>
                </c:pt>
                <c:pt idx="760">
                  <c:v>89923</c:v>
                </c:pt>
                <c:pt idx="761">
                  <c:v>90056</c:v>
                </c:pt>
                <c:pt idx="762">
                  <c:v>90194</c:v>
                </c:pt>
                <c:pt idx="763">
                  <c:v>90332</c:v>
                </c:pt>
                <c:pt idx="764">
                  <c:v>90471</c:v>
                </c:pt>
                <c:pt idx="765">
                  <c:v>90609</c:v>
                </c:pt>
                <c:pt idx="766">
                  <c:v>90751</c:v>
                </c:pt>
                <c:pt idx="767">
                  <c:v>90893</c:v>
                </c:pt>
                <c:pt idx="768">
                  <c:v>91032</c:v>
                </c:pt>
                <c:pt idx="769">
                  <c:v>91172</c:v>
                </c:pt>
                <c:pt idx="770">
                  <c:v>91311</c:v>
                </c:pt>
                <c:pt idx="771">
                  <c:v>91452</c:v>
                </c:pt>
                <c:pt idx="772">
                  <c:v>91594</c:v>
                </c:pt>
                <c:pt idx="773">
                  <c:v>91733</c:v>
                </c:pt>
                <c:pt idx="774">
                  <c:v>91876</c:v>
                </c:pt>
                <c:pt idx="775">
                  <c:v>92019</c:v>
                </c:pt>
                <c:pt idx="776">
                  <c:v>92163</c:v>
                </c:pt>
                <c:pt idx="777">
                  <c:v>92306</c:v>
                </c:pt>
                <c:pt idx="778">
                  <c:v>92451</c:v>
                </c:pt>
                <c:pt idx="779">
                  <c:v>92596</c:v>
                </c:pt>
                <c:pt idx="780">
                  <c:v>92738</c:v>
                </c:pt>
                <c:pt idx="781">
                  <c:v>92880</c:v>
                </c:pt>
                <c:pt idx="782">
                  <c:v>93021</c:v>
                </c:pt>
                <c:pt idx="783">
                  <c:v>93163</c:v>
                </c:pt>
                <c:pt idx="784">
                  <c:v>93305</c:v>
                </c:pt>
                <c:pt idx="785">
                  <c:v>93447</c:v>
                </c:pt>
                <c:pt idx="786">
                  <c:v>93590</c:v>
                </c:pt>
                <c:pt idx="787">
                  <c:v>93734</c:v>
                </c:pt>
                <c:pt idx="788">
                  <c:v>93877</c:v>
                </c:pt>
                <c:pt idx="789">
                  <c:v>94023</c:v>
                </c:pt>
                <c:pt idx="790">
                  <c:v>94168</c:v>
                </c:pt>
                <c:pt idx="791">
                  <c:v>94312</c:v>
                </c:pt>
                <c:pt idx="792">
                  <c:v>94456</c:v>
                </c:pt>
                <c:pt idx="793">
                  <c:v>94601</c:v>
                </c:pt>
                <c:pt idx="794">
                  <c:v>94741</c:v>
                </c:pt>
                <c:pt idx="795">
                  <c:v>94881</c:v>
                </c:pt>
                <c:pt idx="796">
                  <c:v>95024</c:v>
                </c:pt>
                <c:pt idx="797">
                  <c:v>95167</c:v>
                </c:pt>
                <c:pt idx="798">
                  <c:v>95307</c:v>
                </c:pt>
                <c:pt idx="799">
                  <c:v>95448</c:v>
                </c:pt>
                <c:pt idx="800">
                  <c:v>95586</c:v>
                </c:pt>
                <c:pt idx="801">
                  <c:v>95724</c:v>
                </c:pt>
                <c:pt idx="802">
                  <c:v>95861</c:v>
                </c:pt>
                <c:pt idx="803">
                  <c:v>95999</c:v>
                </c:pt>
                <c:pt idx="804">
                  <c:v>96136</c:v>
                </c:pt>
                <c:pt idx="805">
                  <c:v>96270</c:v>
                </c:pt>
                <c:pt idx="806">
                  <c:v>96403</c:v>
                </c:pt>
                <c:pt idx="807">
                  <c:v>96537</c:v>
                </c:pt>
                <c:pt idx="808">
                  <c:v>96667</c:v>
                </c:pt>
                <c:pt idx="809">
                  <c:v>96798</c:v>
                </c:pt>
                <c:pt idx="810">
                  <c:v>96928</c:v>
                </c:pt>
                <c:pt idx="811">
                  <c:v>97056</c:v>
                </c:pt>
                <c:pt idx="812">
                  <c:v>97186</c:v>
                </c:pt>
                <c:pt idx="813">
                  <c:v>97317</c:v>
                </c:pt>
                <c:pt idx="814">
                  <c:v>97444</c:v>
                </c:pt>
                <c:pt idx="815">
                  <c:v>97574</c:v>
                </c:pt>
                <c:pt idx="816">
                  <c:v>97699</c:v>
                </c:pt>
                <c:pt idx="817">
                  <c:v>97826</c:v>
                </c:pt>
                <c:pt idx="818">
                  <c:v>97951</c:v>
                </c:pt>
                <c:pt idx="819">
                  <c:v>98074</c:v>
                </c:pt>
                <c:pt idx="820">
                  <c:v>98199</c:v>
                </c:pt>
                <c:pt idx="821">
                  <c:v>98322</c:v>
                </c:pt>
                <c:pt idx="822">
                  <c:v>98444</c:v>
                </c:pt>
                <c:pt idx="823">
                  <c:v>98568</c:v>
                </c:pt>
                <c:pt idx="824">
                  <c:v>98694</c:v>
                </c:pt>
                <c:pt idx="825">
                  <c:v>98817</c:v>
                </c:pt>
                <c:pt idx="826">
                  <c:v>98938</c:v>
                </c:pt>
                <c:pt idx="827">
                  <c:v>99064</c:v>
                </c:pt>
                <c:pt idx="828">
                  <c:v>99187</c:v>
                </c:pt>
                <c:pt idx="829">
                  <c:v>99309</c:v>
                </c:pt>
                <c:pt idx="830">
                  <c:v>99433</c:v>
                </c:pt>
                <c:pt idx="831">
                  <c:v>99555</c:v>
                </c:pt>
                <c:pt idx="832">
                  <c:v>99675</c:v>
                </c:pt>
                <c:pt idx="833">
                  <c:v>99796</c:v>
                </c:pt>
                <c:pt idx="834">
                  <c:v>99914</c:v>
                </c:pt>
                <c:pt idx="835">
                  <c:v>100033</c:v>
                </c:pt>
                <c:pt idx="836">
                  <c:v>100150</c:v>
                </c:pt>
                <c:pt idx="837">
                  <c:v>100265</c:v>
                </c:pt>
                <c:pt idx="838">
                  <c:v>100379</c:v>
                </c:pt>
                <c:pt idx="839">
                  <c:v>100493</c:v>
                </c:pt>
                <c:pt idx="840">
                  <c:v>100608</c:v>
                </c:pt>
                <c:pt idx="841">
                  <c:v>100721</c:v>
                </c:pt>
                <c:pt idx="842">
                  <c:v>100835</c:v>
                </c:pt>
                <c:pt idx="843">
                  <c:v>100951</c:v>
                </c:pt>
                <c:pt idx="844">
                  <c:v>101063</c:v>
                </c:pt>
                <c:pt idx="845">
                  <c:v>101172</c:v>
                </c:pt>
                <c:pt idx="846">
                  <c:v>101283</c:v>
                </c:pt>
                <c:pt idx="847">
                  <c:v>101393</c:v>
                </c:pt>
                <c:pt idx="848">
                  <c:v>101503</c:v>
                </c:pt>
                <c:pt idx="849">
                  <c:v>101614</c:v>
                </c:pt>
                <c:pt idx="850">
                  <c:v>101722</c:v>
                </c:pt>
                <c:pt idx="851">
                  <c:v>101830</c:v>
                </c:pt>
                <c:pt idx="852">
                  <c:v>101936</c:v>
                </c:pt>
                <c:pt idx="853">
                  <c:v>102044</c:v>
                </c:pt>
                <c:pt idx="854">
                  <c:v>102152</c:v>
                </c:pt>
                <c:pt idx="855">
                  <c:v>102258</c:v>
                </c:pt>
                <c:pt idx="856">
                  <c:v>102364</c:v>
                </c:pt>
                <c:pt idx="857">
                  <c:v>102471</c:v>
                </c:pt>
                <c:pt idx="858">
                  <c:v>102578</c:v>
                </c:pt>
                <c:pt idx="859">
                  <c:v>102685</c:v>
                </c:pt>
                <c:pt idx="860">
                  <c:v>102792</c:v>
                </c:pt>
                <c:pt idx="861">
                  <c:v>102900</c:v>
                </c:pt>
                <c:pt idx="862">
                  <c:v>103010</c:v>
                </c:pt>
                <c:pt idx="863">
                  <c:v>103119</c:v>
                </c:pt>
                <c:pt idx="864">
                  <c:v>103227</c:v>
                </c:pt>
                <c:pt idx="865">
                  <c:v>103336</c:v>
                </c:pt>
                <c:pt idx="866">
                  <c:v>103446</c:v>
                </c:pt>
                <c:pt idx="867">
                  <c:v>103555</c:v>
                </c:pt>
                <c:pt idx="868">
                  <c:v>103665</c:v>
                </c:pt>
                <c:pt idx="869">
                  <c:v>103775</c:v>
                </c:pt>
                <c:pt idx="870">
                  <c:v>103886</c:v>
                </c:pt>
                <c:pt idx="871">
                  <c:v>103997</c:v>
                </c:pt>
                <c:pt idx="872">
                  <c:v>104110</c:v>
                </c:pt>
                <c:pt idx="873">
                  <c:v>104220</c:v>
                </c:pt>
                <c:pt idx="874">
                  <c:v>104330</c:v>
                </c:pt>
                <c:pt idx="875">
                  <c:v>104441</c:v>
                </c:pt>
                <c:pt idx="876">
                  <c:v>104552</c:v>
                </c:pt>
                <c:pt idx="877">
                  <c:v>104665</c:v>
                </c:pt>
                <c:pt idx="878">
                  <c:v>104779</c:v>
                </c:pt>
                <c:pt idx="879">
                  <c:v>104891</c:v>
                </c:pt>
                <c:pt idx="880">
                  <c:v>105003</c:v>
                </c:pt>
                <c:pt idx="881">
                  <c:v>105116</c:v>
                </c:pt>
                <c:pt idx="882">
                  <c:v>105228</c:v>
                </c:pt>
                <c:pt idx="883">
                  <c:v>105340</c:v>
                </c:pt>
                <c:pt idx="884">
                  <c:v>105454</c:v>
                </c:pt>
                <c:pt idx="885">
                  <c:v>105569</c:v>
                </c:pt>
                <c:pt idx="886">
                  <c:v>105684</c:v>
                </c:pt>
                <c:pt idx="887">
                  <c:v>105797</c:v>
                </c:pt>
                <c:pt idx="888">
                  <c:v>105913</c:v>
                </c:pt>
                <c:pt idx="889">
                  <c:v>106027</c:v>
                </c:pt>
                <c:pt idx="890">
                  <c:v>106140</c:v>
                </c:pt>
                <c:pt idx="891">
                  <c:v>106252</c:v>
                </c:pt>
                <c:pt idx="892">
                  <c:v>106365</c:v>
                </c:pt>
                <c:pt idx="893">
                  <c:v>106478</c:v>
                </c:pt>
                <c:pt idx="894">
                  <c:v>106594</c:v>
                </c:pt>
                <c:pt idx="895">
                  <c:v>106706</c:v>
                </c:pt>
                <c:pt idx="896">
                  <c:v>106817</c:v>
                </c:pt>
                <c:pt idx="897">
                  <c:v>106929</c:v>
                </c:pt>
                <c:pt idx="898">
                  <c:v>107043</c:v>
                </c:pt>
                <c:pt idx="899">
                  <c:v>107156</c:v>
                </c:pt>
                <c:pt idx="900">
                  <c:v>107269</c:v>
                </c:pt>
                <c:pt idx="901">
                  <c:v>107385</c:v>
                </c:pt>
                <c:pt idx="902">
                  <c:v>107497</c:v>
                </c:pt>
                <c:pt idx="903">
                  <c:v>107609</c:v>
                </c:pt>
                <c:pt idx="904">
                  <c:v>107724</c:v>
                </c:pt>
                <c:pt idx="905">
                  <c:v>107839</c:v>
                </c:pt>
                <c:pt idx="906">
                  <c:v>107954</c:v>
                </c:pt>
                <c:pt idx="907">
                  <c:v>108070</c:v>
                </c:pt>
                <c:pt idx="908">
                  <c:v>108187</c:v>
                </c:pt>
                <c:pt idx="909">
                  <c:v>108304</c:v>
                </c:pt>
                <c:pt idx="910">
                  <c:v>108422</c:v>
                </c:pt>
                <c:pt idx="911">
                  <c:v>108539</c:v>
                </c:pt>
                <c:pt idx="912">
                  <c:v>108657</c:v>
                </c:pt>
                <c:pt idx="913">
                  <c:v>108774</c:v>
                </c:pt>
                <c:pt idx="914">
                  <c:v>108892</c:v>
                </c:pt>
                <c:pt idx="915">
                  <c:v>109012</c:v>
                </c:pt>
                <c:pt idx="916">
                  <c:v>109130</c:v>
                </c:pt>
                <c:pt idx="917">
                  <c:v>109251</c:v>
                </c:pt>
                <c:pt idx="918">
                  <c:v>109370</c:v>
                </c:pt>
                <c:pt idx="919">
                  <c:v>109493</c:v>
                </c:pt>
                <c:pt idx="920">
                  <c:v>109616</c:v>
                </c:pt>
                <c:pt idx="921">
                  <c:v>109738</c:v>
                </c:pt>
                <c:pt idx="922">
                  <c:v>109862</c:v>
                </c:pt>
                <c:pt idx="923">
                  <c:v>109985</c:v>
                </c:pt>
                <c:pt idx="924">
                  <c:v>110108</c:v>
                </c:pt>
                <c:pt idx="925">
                  <c:v>110230</c:v>
                </c:pt>
                <c:pt idx="926">
                  <c:v>110352</c:v>
                </c:pt>
                <c:pt idx="927">
                  <c:v>110475</c:v>
                </c:pt>
                <c:pt idx="928">
                  <c:v>110598</c:v>
                </c:pt>
                <c:pt idx="929">
                  <c:v>110721</c:v>
                </c:pt>
                <c:pt idx="930">
                  <c:v>110844</c:v>
                </c:pt>
                <c:pt idx="931">
                  <c:v>110968</c:v>
                </c:pt>
                <c:pt idx="932">
                  <c:v>111089</c:v>
                </c:pt>
                <c:pt idx="933">
                  <c:v>111211</c:v>
                </c:pt>
                <c:pt idx="934">
                  <c:v>111334</c:v>
                </c:pt>
                <c:pt idx="935">
                  <c:v>111456</c:v>
                </c:pt>
                <c:pt idx="936">
                  <c:v>111578</c:v>
                </c:pt>
                <c:pt idx="937">
                  <c:v>111698</c:v>
                </c:pt>
                <c:pt idx="938">
                  <c:v>111818</c:v>
                </c:pt>
                <c:pt idx="939">
                  <c:v>111941</c:v>
                </c:pt>
                <c:pt idx="940">
                  <c:v>112065</c:v>
                </c:pt>
                <c:pt idx="941">
                  <c:v>112185</c:v>
                </c:pt>
                <c:pt idx="942">
                  <c:v>112307</c:v>
                </c:pt>
                <c:pt idx="943">
                  <c:v>112429</c:v>
                </c:pt>
                <c:pt idx="944">
                  <c:v>112551</c:v>
                </c:pt>
                <c:pt idx="945">
                  <c:v>112671</c:v>
                </c:pt>
                <c:pt idx="946">
                  <c:v>112791</c:v>
                </c:pt>
                <c:pt idx="947">
                  <c:v>112913</c:v>
                </c:pt>
                <c:pt idx="948">
                  <c:v>113034</c:v>
                </c:pt>
                <c:pt idx="949">
                  <c:v>113155</c:v>
                </c:pt>
                <c:pt idx="950">
                  <c:v>113274</c:v>
                </c:pt>
                <c:pt idx="951">
                  <c:v>113395</c:v>
                </c:pt>
                <c:pt idx="952">
                  <c:v>113515</c:v>
                </c:pt>
                <c:pt idx="953">
                  <c:v>113636</c:v>
                </c:pt>
                <c:pt idx="954">
                  <c:v>113759</c:v>
                </c:pt>
                <c:pt idx="955">
                  <c:v>113880</c:v>
                </c:pt>
                <c:pt idx="956">
                  <c:v>114003</c:v>
                </c:pt>
                <c:pt idx="957">
                  <c:v>114123</c:v>
                </c:pt>
                <c:pt idx="958">
                  <c:v>114243</c:v>
                </c:pt>
                <c:pt idx="959">
                  <c:v>114364</c:v>
                </c:pt>
                <c:pt idx="960">
                  <c:v>114486</c:v>
                </c:pt>
                <c:pt idx="961">
                  <c:v>114609</c:v>
                </c:pt>
                <c:pt idx="962">
                  <c:v>114730</c:v>
                </c:pt>
                <c:pt idx="963">
                  <c:v>114853</c:v>
                </c:pt>
                <c:pt idx="964">
                  <c:v>114976</c:v>
                </c:pt>
                <c:pt idx="965">
                  <c:v>115101</c:v>
                </c:pt>
                <c:pt idx="966">
                  <c:v>115225</c:v>
                </c:pt>
                <c:pt idx="967">
                  <c:v>115346</c:v>
                </c:pt>
                <c:pt idx="968">
                  <c:v>115469</c:v>
                </c:pt>
                <c:pt idx="969">
                  <c:v>115592</c:v>
                </c:pt>
                <c:pt idx="970">
                  <c:v>115714</c:v>
                </c:pt>
                <c:pt idx="971">
                  <c:v>115836</c:v>
                </c:pt>
                <c:pt idx="972">
                  <c:v>115960</c:v>
                </c:pt>
                <c:pt idx="973">
                  <c:v>116083</c:v>
                </c:pt>
                <c:pt idx="974">
                  <c:v>116204</c:v>
                </c:pt>
                <c:pt idx="975">
                  <c:v>116327</c:v>
                </c:pt>
                <c:pt idx="976">
                  <c:v>116448</c:v>
                </c:pt>
                <c:pt idx="977">
                  <c:v>116571</c:v>
                </c:pt>
                <c:pt idx="978">
                  <c:v>116693</c:v>
                </c:pt>
                <c:pt idx="979">
                  <c:v>116817</c:v>
                </c:pt>
                <c:pt idx="980">
                  <c:v>116939</c:v>
                </c:pt>
                <c:pt idx="981">
                  <c:v>117061</c:v>
                </c:pt>
                <c:pt idx="982">
                  <c:v>117183</c:v>
                </c:pt>
                <c:pt idx="983">
                  <c:v>117303</c:v>
                </c:pt>
                <c:pt idx="984">
                  <c:v>117422</c:v>
                </c:pt>
                <c:pt idx="985">
                  <c:v>117541</c:v>
                </c:pt>
                <c:pt idx="986">
                  <c:v>117663</c:v>
                </c:pt>
                <c:pt idx="987">
                  <c:v>117783</c:v>
                </c:pt>
                <c:pt idx="988">
                  <c:v>117902</c:v>
                </c:pt>
                <c:pt idx="989">
                  <c:v>118022</c:v>
                </c:pt>
                <c:pt idx="990">
                  <c:v>118141</c:v>
                </c:pt>
                <c:pt idx="991">
                  <c:v>118261</c:v>
                </c:pt>
                <c:pt idx="992">
                  <c:v>118381</c:v>
                </c:pt>
                <c:pt idx="993">
                  <c:v>118500</c:v>
                </c:pt>
                <c:pt idx="994">
                  <c:v>118619</c:v>
                </c:pt>
                <c:pt idx="995">
                  <c:v>118737</c:v>
                </c:pt>
                <c:pt idx="996">
                  <c:v>118858</c:v>
                </c:pt>
                <c:pt idx="997">
                  <c:v>118975</c:v>
                </c:pt>
                <c:pt idx="998">
                  <c:v>119094</c:v>
                </c:pt>
                <c:pt idx="999">
                  <c:v>119213</c:v>
                </c:pt>
              </c:numCache>
            </c:numRef>
          </c:val>
          <c:smooth val="0"/>
          <c:extLst>
            <c:ext xmlns:c16="http://schemas.microsoft.com/office/drawing/2014/chart" uri="{C3380CC4-5D6E-409C-BE32-E72D297353CC}">
              <c16:uniqueId val="{00000004-4C07-4079-AC7A-4E1CB0DAE178}"/>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0%'!$C$1</c:f>
              <c:strCache>
                <c:ptCount val="1"/>
                <c:pt idx="0">
                  <c:v>75% Adherence</c:v>
                </c:pt>
              </c:strCache>
            </c:strRef>
          </c:tx>
          <c:spPr>
            <a:ln w="28575" cap="rnd">
              <a:solidFill>
                <a:schemeClr val="tx1"/>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C$2:$C$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1</c:v>
                </c:pt>
                <c:pt idx="314">
                  <c:v>143601</c:v>
                </c:pt>
                <c:pt idx="315">
                  <c:v>144164</c:v>
                </c:pt>
                <c:pt idx="316">
                  <c:v>144697</c:v>
                </c:pt>
                <c:pt idx="317">
                  <c:v>145200</c:v>
                </c:pt>
                <c:pt idx="318">
                  <c:v>145683</c:v>
                </c:pt>
                <c:pt idx="319">
                  <c:v>146133</c:v>
                </c:pt>
                <c:pt idx="320">
                  <c:v>146557</c:v>
                </c:pt>
                <c:pt idx="321">
                  <c:v>146948</c:v>
                </c:pt>
                <c:pt idx="322">
                  <c:v>147308</c:v>
                </c:pt>
                <c:pt idx="323">
                  <c:v>147638</c:v>
                </c:pt>
                <c:pt idx="324">
                  <c:v>147941</c:v>
                </c:pt>
                <c:pt idx="325">
                  <c:v>148219</c:v>
                </c:pt>
                <c:pt idx="326">
                  <c:v>148468</c:v>
                </c:pt>
                <c:pt idx="327">
                  <c:v>148686</c:v>
                </c:pt>
                <c:pt idx="328">
                  <c:v>148884</c:v>
                </c:pt>
                <c:pt idx="329">
                  <c:v>149061</c:v>
                </c:pt>
                <c:pt idx="330">
                  <c:v>149222</c:v>
                </c:pt>
                <c:pt idx="331">
                  <c:v>149364</c:v>
                </c:pt>
                <c:pt idx="332">
                  <c:v>149499</c:v>
                </c:pt>
                <c:pt idx="333">
                  <c:v>149616</c:v>
                </c:pt>
                <c:pt idx="334">
                  <c:v>149721</c:v>
                </c:pt>
                <c:pt idx="335">
                  <c:v>149816</c:v>
                </c:pt>
                <c:pt idx="336">
                  <c:v>149899</c:v>
                </c:pt>
                <c:pt idx="337">
                  <c:v>149976</c:v>
                </c:pt>
                <c:pt idx="338">
                  <c:v>150035</c:v>
                </c:pt>
                <c:pt idx="339">
                  <c:v>150091</c:v>
                </c:pt>
                <c:pt idx="340">
                  <c:v>150141</c:v>
                </c:pt>
                <c:pt idx="341">
                  <c:v>150187</c:v>
                </c:pt>
                <c:pt idx="342">
                  <c:v>150227</c:v>
                </c:pt>
                <c:pt idx="343">
                  <c:v>150261</c:v>
                </c:pt>
                <c:pt idx="344">
                  <c:v>150292</c:v>
                </c:pt>
                <c:pt idx="345">
                  <c:v>150319</c:v>
                </c:pt>
                <c:pt idx="346">
                  <c:v>150342</c:v>
                </c:pt>
                <c:pt idx="347">
                  <c:v>150363</c:v>
                </c:pt>
                <c:pt idx="348">
                  <c:v>150382</c:v>
                </c:pt>
                <c:pt idx="349">
                  <c:v>150399</c:v>
                </c:pt>
                <c:pt idx="350">
                  <c:v>150415</c:v>
                </c:pt>
                <c:pt idx="351">
                  <c:v>150430</c:v>
                </c:pt>
                <c:pt idx="352">
                  <c:v>150441</c:v>
                </c:pt>
                <c:pt idx="353">
                  <c:v>150453</c:v>
                </c:pt>
                <c:pt idx="354">
                  <c:v>150463</c:v>
                </c:pt>
                <c:pt idx="355">
                  <c:v>150473</c:v>
                </c:pt>
                <c:pt idx="356">
                  <c:v>150481</c:v>
                </c:pt>
                <c:pt idx="357">
                  <c:v>150488</c:v>
                </c:pt>
                <c:pt idx="358">
                  <c:v>150496</c:v>
                </c:pt>
                <c:pt idx="359">
                  <c:v>150502</c:v>
                </c:pt>
                <c:pt idx="360">
                  <c:v>150508</c:v>
                </c:pt>
                <c:pt idx="361">
                  <c:v>150514</c:v>
                </c:pt>
                <c:pt idx="362">
                  <c:v>150519</c:v>
                </c:pt>
                <c:pt idx="363">
                  <c:v>150524</c:v>
                </c:pt>
                <c:pt idx="364">
                  <c:v>150529</c:v>
                </c:pt>
                <c:pt idx="365">
                  <c:v>150532</c:v>
                </c:pt>
                <c:pt idx="366">
                  <c:v>150536</c:v>
                </c:pt>
                <c:pt idx="367">
                  <c:v>150540</c:v>
                </c:pt>
                <c:pt idx="368">
                  <c:v>150544</c:v>
                </c:pt>
                <c:pt idx="369">
                  <c:v>150547</c:v>
                </c:pt>
                <c:pt idx="370">
                  <c:v>150551</c:v>
                </c:pt>
                <c:pt idx="371">
                  <c:v>150555</c:v>
                </c:pt>
                <c:pt idx="372">
                  <c:v>150558</c:v>
                </c:pt>
                <c:pt idx="373">
                  <c:v>150561</c:v>
                </c:pt>
                <c:pt idx="374">
                  <c:v>150564</c:v>
                </c:pt>
                <c:pt idx="375">
                  <c:v>150567</c:v>
                </c:pt>
                <c:pt idx="376">
                  <c:v>150570</c:v>
                </c:pt>
                <c:pt idx="377">
                  <c:v>150573</c:v>
                </c:pt>
                <c:pt idx="378">
                  <c:v>150575</c:v>
                </c:pt>
                <c:pt idx="379">
                  <c:v>150578</c:v>
                </c:pt>
                <c:pt idx="380">
                  <c:v>150581</c:v>
                </c:pt>
                <c:pt idx="381">
                  <c:v>150584</c:v>
                </c:pt>
                <c:pt idx="382">
                  <c:v>150586</c:v>
                </c:pt>
                <c:pt idx="383">
                  <c:v>150588</c:v>
                </c:pt>
                <c:pt idx="384">
                  <c:v>150591</c:v>
                </c:pt>
                <c:pt idx="385">
                  <c:v>150594</c:v>
                </c:pt>
                <c:pt idx="386">
                  <c:v>150596</c:v>
                </c:pt>
                <c:pt idx="387">
                  <c:v>150599</c:v>
                </c:pt>
                <c:pt idx="388">
                  <c:v>150601</c:v>
                </c:pt>
                <c:pt idx="389">
                  <c:v>150603</c:v>
                </c:pt>
                <c:pt idx="390">
                  <c:v>150606</c:v>
                </c:pt>
                <c:pt idx="391">
                  <c:v>150608</c:v>
                </c:pt>
                <c:pt idx="392">
                  <c:v>150610</c:v>
                </c:pt>
                <c:pt idx="393">
                  <c:v>150612</c:v>
                </c:pt>
                <c:pt idx="394">
                  <c:v>150615</c:v>
                </c:pt>
                <c:pt idx="395">
                  <c:v>150618</c:v>
                </c:pt>
                <c:pt idx="396">
                  <c:v>150620</c:v>
                </c:pt>
                <c:pt idx="397">
                  <c:v>150622</c:v>
                </c:pt>
                <c:pt idx="398">
                  <c:v>150625</c:v>
                </c:pt>
                <c:pt idx="399">
                  <c:v>150627</c:v>
                </c:pt>
                <c:pt idx="400">
                  <c:v>150630</c:v>
                </c:pt>
                <c:pt idx="401">
                  <c:v>150632</c:v>
                </c:pt>
                <c:pt idx="402">
                  <c:v>150634</c:v>
                </c:pt>
                <c:pt idx="403">
                  <c:v>150636</c:v>
                </c:pt>
                <c:pt idx="404">
                  <c:v>150638</c:v>
                </c:pt>
                <c:pt idx="405">
                  <c:v>150641</c:v>
                </c:pt>
                <c:pt idx="406">
                  <c:v>150643</c:v>
                </c:pt>
                <c:pt idx="407">
                  <c:v>150645</c:v>
                </c:pt>
                <c:pt idx="408">
                  <c:v>150648</c:v>
                </c:pt>
                <c:pt idx="409">
                  <c:v>150650</c:v>
                </c:pt>
                <c:pt idx="410">
                  <c:v>150652</c:v>
                </c:pt>
                <c:pt idx="411">
                  <c:v>150655</c:v>
                </c:pt>
                <c:pt idx="412">
                  <c:v>150657</c:v>
                </c:pt>
                <c:pt idx="413">
                  <c:v>150659</c:v>
                </c:pt>
                <c:pt idx="414">
                  <c:v>150661</c:v>
                </c:pt>
                <c:pt idx="415">
                  <c:v>150663</c:v>
                </c:pt>
                <c:pt idx="416">
                  <c:v>150666</c:v>
                </c:pt>
                <c:pt idx="417">
                  <c:v>150668</c:v>
                </c:pt>
                <c:pt idx="418">
                  <c:v>150670</c:v>
                </c:pt>
                <c:pt idx="419">
                  <c:v>150672</c:v>
                </c:pt>
                <c:pt idx="420">
                  <c:v>150674</c:v>
                </c:pt>
                <c:pt idx="421">
                  <c:v>150677</c:v>
                </c:pt>
                <c:pt idx="422">
                  <c:v>150679</c:v>
                </c:pt>
                <c:pt idx="423">
                  <c:v>150682</c:v>
                </c:pt>
                <c:pt idx="424">
                  <c:v>150684</c:v>
                </c:pt>
                <c:pt idx="425">
                  <c:v>150686</c:v>
                </c:pt>
                <c:pt idx="426">
                  <c:v>150688</c:v>
                </c:pt>
                <c:pt idx="427">
                  <c:v>150691</c:v>
                </c:pt>
                <c:pt idx="428">
                  <c:v>150693</c:v>
                </c:pt>
                <c:pt idx="429">
                  <c:v>150696</c:v>
                </c:pt>
                <c:pt idx="430">
                  <c:v>150697</c:v>
                </c:pt>
                <c:pt idx="431">
                  <c:v>150700</c:v>
                </c:pt>
                <c:pt idx="432">
                  <c:v>150702</c:v>
                </c:pt>
                <c:pt idx="433">
                  <c:v>150704</c:v>
                </c:pt>
                <c:pt idx="434">
                  <c:v>150706</c:v>
                </c:pt>
                <c:pt idx="435">
                  <c:v>150708</c:v>
                </c:pt>
                <c:pt idx="436">
                  <c:v>150710</c:v>
                </c:pt>
                <c:pt idx="437">
                  <c:v>150713</c:v>
                </c:pt>
                <c:pt idx="438">
                  <c:v>150715</c:v>
                </c:pt>
                <c:pt idx="439">
                  <c:v>150717</c:v>
                </c:pt>
                <c:pt idx="440">
                  <c:v>150719</c:v>
                </c:pt>
                <c:pt idx="441">
                  <c:v>150721</c:v>
                </c:pt>
                <c:pt idx="442">
                  <c:v>150724</c:v>
                </c:pt>
                <c:pt idx="443">
                  <c:v>150726</c:v>
                </c:pt>
                <c:pt idx="444">
                  <c:v>150728</c:v>
                </c:pt>
                <c:pt idx="445">
                  <c:v>150731</c:v>
                </c:pt>
                <c:pt idx="446">
                  <c:v>150733</c:v>
                </c:pt>
                <c:pt idx="447">
                  <c:v>150735</c:v>
                </c:pt>
                <c:pt idx="448">
                  <c:v>150737</c:v>
                </c:pt>
                <c:pt idx="449">
                  <c:v>150740</c:v>
                </c:pt>
                <c:pt idx="450">
                  <c:v>150742</c:v>
                </c:pt>
                <c:pt idx="451">
                  <c:v>150745</c:v>
                </c:pt>
                <c:pt idx="452">
                  <c:v>150747</c:v>
                </c:pt>
                <c:pt idx="453">
                  <c:v>150749</c:v>
                </c:pt>
                <c:pt idx="454">
                  <c:v>150752</c:v>
                </c:pt>
                <c:pt idx="455">
                  <c:v>150754</c:v>
                </c:pt>
                <c:pt idx="456">
                  <c:v>150756</c:v>
                </c:pt>
                <c:pt idx="457">
                  <c:v>150758</c:v>
                </c:pt>
                <c:pt idx="458">
                  <c:v>150760</c:v>
                </c:pt>
                <c:pt idx="459">
                  <c:v>150762</c:v>
                </c:pt>
                <c:pt idx="460">
                  <c:v>150764</c:v>
                </c:pt>
                <c:pt idx="461">
                  <c:v>150766</c:v>
                </c:pt>
                <c:pt idx="462">
                  <c:v>150769</c:v>
                </c:pt>
                <c:pt idx="463">
                  <c:v>150771</c:v>
                </c:pt>
                <c:pt idx="464">
                  <c:v>150773</c:v>
                </c:pt>
                <c:pt idx="465">
                  <c:v>150776</c:v>
                </c:pt>
                <c:pt idx="466">
                  <c:v>150779</c:v>
                </c:pt>
                <c:pt idx="467">
                  <c:v>150781</c:v>
                </c:pt>
                <c:pt idx="468">
                  <c:v>150784</c:v>
                </c:pt>
                <c:pt idx="469">
                  <c:v>150786</c:v>
                </c:pt>
                <c:pt idx="470">
                  <c:v>150789</c:v>
                </c:pt>
                <c:pt idx="471">
                  <c:v>150791</c:v>
                </c:pt>
                <c:pt idx="472">
                  <c:v>150794</c:v>
                </c:pt>
                <c:pt idx="473">
                  <c:v>150796</c:v>
                </c:pt>
                <c:pt idx="474">
                  <c:v>150799</c:v>
                </c:pt>
                <c:pt idx="475">
                  <c:v>150801</c:v>
                </c:pt>
                <c:pt idx="476">
                  <c:v>150804</c:v>
                </c:pt>
                <c:pt idx="477">
                  <c:v>150806</c:v>
                </c:pt>
                <c:pt idx="478">
                  <c:v>150809</c:v>
                </c:pt>
                <c:pt idx="479">
                  <c:v>150810</c:v>
                </c:pt>
                <c:pt idx="480">
                  <c:v>150813</c:v>
                </c:pt>
                <c:pt idx="481">
                  <c:v>150815</c:v>
                </c:pt>
                <c:pt idx="482">
                  <c:v>150818</c:v>
                </c:pt>
                <c:pt idx="483">
                  <c:v>150820</c:v>
                </c:pt>
                <c:pt idx="484">
                  <c:v>150822</c:v>
                </c:pt>
                <c:pt idx="485">
                  <c:v>150824</c:v>
                </c:pt>
                <c:pt idx="486">
                  <c:v>150827</c:v>
                </c:pt>
                <c:pt idx="487">
                  <c:v>150829</c:v>
                </c:pt>
                <c:pt idx="488">
                  <c:v>150831</c:v>
                </c:pt>
                <c:pt idx="489">
                  <c:v>150833</c:v>
                </c:pt>
                <c:pt idx="490">
                  <c:v>150836</c:v>
                </c:pt>
                <c:pt idx="491">
                  <c:v>150838</c:v>
                </c:pt>
                <c:pt idx="492">
                  <c:v>150840</c:v>
                </c:pt>
                <c:pt idx="493">
                  <c:v>150843</c:v>
                </c:pt>
                <c:pt idx="494">
                  <c:v>150845</c:v>
                </c:pt>
                <c:pt idx="495">
                  <c:v>150847</c:v>
                </c:pt>
                <c:pt idx="496">
                  <c:v>150849</c:v>
                </c:pt>
                <c:pt idx="497">
                  <c:v>150852</c:v>
                </c:pt>
                <c:pt idx="498">
                  <c:v>150854</c:v>
                </c:pt>
                <c:pt idx="499">
                  <c:v>150856</c:v>
                </c:pt>
                <c:pt idx="500">
                  <c:v>150858</c:v>
                </c:pt>
                <c:pt idx="501">
                  <c:v>150861</c:v>
                </c:pt>
                <c:pt idx="502">
                  <c:v>150864</c:v>
                </c:pt>
                <c:pt idx="503">
                  <c:v>150866</c:v>
                </c:pt>
                <c:pt idx="504">
                  <c:v>150868</c:v>
                </c:pt>
                <c:pt idx="505">
                  <c:v>150871</c:v>
                </c:pt>
                <c:pt idx="506">
                  <c:v>150873</c:v>
                </c:pt>
                <c:pt idx="507">
                  <c:v>150876</c:v>
                </c:pt>
                <c:pt idx="508">
                  <c:v>150878</c:v>
                </c:pt>
                <c:pt idx="509">
                  <c:v>150880</c:v>
                </c:pt>
                <c:pt idx="510">
                  <c:v>150883</c:v>
                </c:pt>
                <c:pt idx="511">
                  <c:v>150885</c:v>
                </c:pt>
                <c:pt idx="512">
                  <c:v>150887</c:v>
                </c:pt>
                <c:pt idx="513">
                  <c:v>150890</c:v>
                </c:pt>
                <c:pt idx="514">
                  <c:v>150892</c:v>
                </c:pt>
                <c:pt idx="515">
                  <c:v>150894</c:v>
                </c:pt>
                <c:pt idx="516">
                  <c:v>150896</c:v>
                </c:pt>
                <c:pt idx="517">
                  <c:v>150899</c:v>
                </c:pt>
                <c:pt idx="518">
                  <c:v>150901</c:v>
                </c:pt>
                <c:pt idx="519">
                  <c:v>150903</c:v>
                </c:pt>
                <c:pt idx="520">
                  <c:v>150905</c:v>
                </c:pt>
                <c:pt idx="521">
                  <c:v>150907</c:v>
                </c:pt>
                <c:pt idx="522">
                  <c:v>150909</c:v>
                </c:pt>
                <c:pt idx="523">
                  <c:v>150912</c:v>
                </c:pt>
                <c:pt idx="524">
                  <c:v>150914</c:v>
                </c:pt>
                <c:pt idx="525">
                  <c:v>150916</c:v>
                </c:pt>
                <c:pt idx="526">
                  <c:v>150919</c:v>
                </c:pt>
                <c:pt idx="527">
                  <c:v>150921</c:v>
                </c:pt>
                <c:pt idx="528">
                  <c:v>150923</c:v>
                </c:pt>
                <c:pt idx="529">
                  <c:v>150926</c:v>
                </c:pt>
                <c:pt idx="530">
                  <c:v>150928</c:v>
                </c:pt>
                <c:pt idx="531">
                  <c:v>150931</c:v>
                </c:pt>
                <c:pt idx="532">
                  <c:v>150933</c:v>
                </c:pt>
                <c:pt idx="533">
                  <c:v>150935</c:v>
                </c:pt>
                <c:pt idx="534">
                  <c:v>150937</c:v>
                </c:pt>
                <c:pt idx="535">
                  <c:v>150940</c:v>
                </c:pt>
                <c:pt idx="536">
                  <c:v>150942</c:v>
                </c:pt>
                <c:pt idx="537">
                  <c:v>150945</c:v>
                </c:pt>
                <c:pt idx="538">
                  <c:v>150947</c:v>
                </c:pt>
                <c:pt idx="539">
                  <c:v>150950</c:v>
                </c:pt>
                <c:pt idx="540">
                  <c:v>150952</c:v>
                </c:pt>
                <c:pt idx="541">
                  <c:v>150955</c:v>
                </c:pt>
                <c:pt idx="542">
                  <c:v>150957</c:v>
                </c:pt>
                <c:pt idx="543">
                  <c:v>150959</c:v>
                </c:pt>
                <c:pt idx="544">
                  <c:v>150962</c:v>
                </c:pt>
                <c:pt idx="545">
                  <c:v>150964</c:v>
                </c:pt>
                <c:pt idx="546">
                  <c:v>150967</c:v>
                </c:pt>
                <c:pt idx="547">
                  <c:v>150969</c:v>
                </c:pt>
                <c:pt idx="548">
                  <c:v>150972</c:v>
                </c:pt>
                <c:pt idx="549">
                  <c:v>150974</c:v>
                </c:pt>
                <c:pt idx="550">
                  <c:v>150976</c:v>
                </c:pt>
                <c:pt idx="551">
                  <c:v>150978</c:v>
                </c:pt>
                <c:pt idx="552">
                  <c:v>150981</c:v>
                </c:pt>
                <c:pt idx="553">
                  <c:v>150983</c:v>
                </c:pt>
                <c:pt idx="554">
                  <c:v>150986</c:v>
                </c:pt>
                <c:pt idx="555">
                  <c:v>150987</c:v>
                </c:pt>
                <c:pt idx="556">
                  <c:v>150990</c:v>
                </c:pt>
                <c:pt idx="557">
                  <c:v>150992</c:v>
                </c:pt>
                <c:pt idx="558">
                  <c:v>150994</c:v>
                </c:pt>
                <c:pt idx="559">
                  <c:v>150997</c:v>
                </c:pt>
                <c:pt idx="560">
                  <c:v>150999</c:v>
                </c:pt>
                <c:pt idx="561">
                  <c:v>151001</c:v>
                </c:pt>
                <c:pt idx="562">
                  <c:v>151003</c:v>
                </c:pt>
                <c:pt idx="563">
                  <c:v>151005</c:v>
                </c:pt>
                <c:pt idx="564">
                  <c:v>151007</c:v>
                </c:pt>
                <c:pt idx="565">
                  <c:v>151009</c:v>
                </c:pt>
                <c:pt idx="566">
                  <c:v>151011</c:v>
                </c:pt>
                <c:pt idx="567">
                  <c:v>151014</c:v>
                </c:pt>
                <c:pt idx="568">
                  <c:v>151016</c:v>
                </c:pt>
                <c:pt idx="569">
                  <c:v>151018</c:v>
                </c:pt>
                <c:pt idx="570">
                  <c:v>151020</c:v>
                </c:pt>
                <c:pt idx="571">
                  <c:v>151023</c:v>
                </c:pt>
                <c:pt idx="572">
                  <c:v>151025</c:v>
                </c:pt>
                <c:pt idx="573">
                  <c:v>151027</c:v>
                </c:pt>
                <c:pt idx="574">
                  <c:v>151029</c:v>
                </c:pt>
                <c:pt idx="575">
                  <c:v>151031</c:v>
                </c:pt>
                <c:pt idx="576">
                  <c:v>151033</c:v>
                </c:pt>
                <c:pt idx="577">
                  <c:v>151036</c:v>
                </c:pt>
                <c:pt idx="578">
                  <c:v>151038</c:v>
                </c:pt>
                <c:pt idx="579">
                  <c:v>151040</c:v>
                </c:pt>
                <c:pt idx="580">
                  <c:v>151042</c:v>
                </c:pt>
                <c:pt idx="581">
                  <c:v>151045</c:v>
                </c:pt>
                <c:pt idx="582">
                  <c:v>151047</c:v>
                </c:pt>
                <c:pt idx="583">
                  <c:v>151049</c:v>
                </c:pt>
                <c:pt idx="584">
                  <c:v>151051</c:v>
                </c:pt>
                <c:pt idx="585">
                  <c:v>151053</c:v>
                </c:pt>
                <c:pt idx="586">
                  <c:v>151055</c:v>
                </c:pt>
                <c:pt idx="587">
                  <c:v>151058</c:v>
                </c:pt>
                <c:pt idx="588">
                  <c:v>151060</c:v>
                </c:pt>
                <c:pt idx="589">
                  <c:v>151063</c:v>
                </c:pt>
                <c:pt idx="590">
                  <c:v>151065</c:v>
                </c:pt>
                <c:pt idx="591">
                  <c:v>151068</c:v>
                </c:pt>
                <c:pt idx="592">
                  <c:v>151070</c:v>
                </c:pt>
                <c:pt idx="593">
                  <c:v>151072</c:v>
                </c:pt>
                <c:pt idx="594">
                  <c:v>151074</c:v>
                </c:pt>
                <c:pt idx="595">
                  <c:v>151077</c:v>
                </c:pt>
                <c:pt idx="596">
                  <c:v>151079</c:v>
                </c:pt>
                <c:pt idx="597">
                  <c:v>151082</c:v>
                </c:pt>
                <c:pt idx="598">
                  <c:v>151084</c:v>
                </c:pt>
                <c:pt idx="599">
                  <c:v>151086</c:v>
                </c:pt>
                <c:pt idx="600">
                  <c:v>151089</c:v>
                </c:pt>
                <c:pt idx="601">
                  <c:v>151091</c:v>
                </c:pt>
                <c:pt idx="602">
                  <c:v>151094</c:v>
                </c:pt>
                <c:pt idx="603">
                  <c:v>151096</c:v>
                </c:pt>
                <c:pt idx="604">
                  <c:v>151098</c:v>
                </c:pt>
                <c:pt idx="605">
                  <c:v>151100</c:v>
                </c:pt>
                <c:pt idx="606">
                  <c:v>151103</c:v>
                </c:pt>
                <c:pt idx="607">
                  <c:v>151105</c:v>
                </c:pt>
                <c:pt idx="608">
                  <c:v>151107</c:v>
                </c:pt>
                <c:pt idx="609">
                  <c:v>151110</c:v>
                </c:pt>
                <c:pt idx="610">
                  <c:v>151112</c:v>
                </c:pt>
                <c:pt idx="611">
                  <c:v>151114</c:v>
                </c:pt>
                <c:pt idx="612">
                  <c:v>151116</c:v>
                </c:pt>
                <c:pt idx="613">
                  <c:v>151118</c:v>
                </c:pt>
                <c:pt idx="614">
                  <c:v>151121</c:v>
                </c:pt>
                <c:pt idx="615">
                  <c:v>151124</c:v>
                </c:pt>
                <c:pt idx="616">
                  <c:v>151126</c:v>
                </c:pt>
                <c:pt idx="617">
                  <c:v>151128</c:v>
                </c:pt>
                <c:pt idx="618">
                  <c:v>151131</c:v>
                </c:pt>
                <c:pt idx="619">
                  <c:v>151133</c:v>
                </c:pt>
                <c:pt idx="620">
                  <c:v>151136</c:v>
                </c:pt>
                <c:pt idx="621">
                  <c:v>151138</c:v>
                </c:pt>
                <c:pt idx="622">
                  <c:v>151140</c:v>
                </c:pt>
                <c:pt idx="623">
                  <c:v>151142</c:v>
                </c:pt>
                <c:pt idx="624">
                  <c:v>151145</c:v>
                </c:pt>
                <c:pt idx="625">
                  <c:v>151147</c:v>
                </c:pt>
                <c:pt idx="626">
                  <c:v>151150</c:v>
                </c:pt>
                <c:pt idx="627">
                  <c:v>151152</c:v>
                </c:pt>
                <c:pt idx="628">
                  <c:v>151155</c:v>
                </c:pt>
                <c:pt idx="629">
                  <c:v>151157</c:v>
                </c:pt>
                <c:pt idx="630">
                  <c:v>151160</c:v>
                </c:pt>
                <c:pt idx="631">
                  <c:v>151162</c:v>
                </c:pt>
                <c:pt idx="632">
                  <c:v>151164</c:v>
                </c:pt>
                <c:pt idx="633">
                  <c:v>151166</c:v>
                </c:pt>
                <c:pt idx="634">
                  <c:v>151169</c:v>
                </c:pt>
                <c:pt idx="635">
                  <c:v>151172</c:v>
                </c:pt>
                <c:pt idx="636">
                  <c:v>151174</c:v>
                </c:pt>
                <c:pt idx="637">
                  <c:v>151177</c:v>
                </c:pt>
                <c:pt idx="638">
                  <c:v>151179</c:v>
                </c:pt>
                <c:pt idx="639">
                  <c:v>151181</c:v>
                </c:pt>
                <c:pt idx="640">
                  <c:v>151184</c:v>
                </c:pt>
                <c:pt idx="641">
                  <c:v>151187</c:v>
                </c:pt>
                <c:pt idx="642">
                  <c:v>151189</c:v>
                </c:pt>
                <c:pt idx="643">
                  <c:v>151192</c:v>
                </c:pt>
                <c:pt idx="644">
                  <c:v>151194</c:v>
                </c:pt>
                <c:pt idx="645">
                  <c:v>151197</c:v>
                </c:pt>
                <c:pt idx="646">
                  <c:v>151199</c:v>
                </c:pt>
                <c:pt idx="647">
                  <c:v>151202</c:v>
                </c:pt>
                <c:pt idx="648">
                  <c:v>151204</c:v>
                </c:pt>
                <c:pt idx="649">
                  <c:v>151206</c:v>
                </c:pt>
                <c:pt idx="650">
                  <c:v>151208</c:v>
                </c:pt>
                <c:pt idx="651">
                  <c:v>151211</c:v>
                </c:pt>
                <c:pt idx="652">
                  <c:v>151213</c:v>
                </c:pt>
                <c:pt idx="653">
                  <c:v>151216</c:v>
                </c:pt>
                <c:pt idx="654">
                  <c:v>151218</c:v>
                </c:pt>
                <c:pt idx="655">
                  <c:v>151221</c:v>
                </c:pt>
                <c:pt idx="656">
                  <c:v>151223</c:v>
                </c:pt>
                <c:pt idx="657">
                  <c:v>151226</c:v>
                </c:pt>
                <c:pt idx="658">
                  <c:v>151228</c:v>
                </c:pt>
                <c:pt idx="659">
                  <c:v>151231</c:v>
                </c:pt>
                <c:pt idx="660">
                  <c:v>151233</c:v>
                </c:pt>
                <c:pt idx="661">
                  <c:v>151235</c:v>
                </c:pt>
                <c:pt idx="662">
                  <c:v>151237</c:v>
                </c:pt>
                <c:pt idx="663">
                  <c:v>151239</c:v>
                </c:pt>
                <c:pt idx="664">
                  <c:v>151241</c:v>
                </c:pt>
                <c:pt idx="665">
                  <c:v>151243</c:v>
                </c:pt>
                <c:pt idx="666">
                  <c:v>151246</c:v>
                </c:pt>
                <c:pt idx="667">
                  <c:v>151249</c:v>
                </c:pt>
                <c:pt idx="668">
                  <c:v>151251</c:v>
                </c:pt>
                <c:pt idx="669">
                  <c:v>151253</c:v>
                </c:pt>
                <c:pt idx="670">
                  <c:v>151256</c:v>
                </c:pt>
                <c:pt idx="671">
                  <c:v>151258</c:v>
                </c:pt>
                <c:pt idx="672">
                  <c:v>151260</c:v>
                </c:pt>
                <c:pt idx="673">
                  <c:v>151263</c:v>
                </c:pt>
                <c:pt idx="674">
                  <c:v>151265</c:v>
                </c:pt>
                <c:pt idx="675">
                  <c:v>151268</c:v>
                </c:pt>
                <c:pt idx="676">
                  <c:v>151270</c:v>
                </c:pt>
                <c:pt idx="677">
                  <c:v>151272</c:v>
                </c:pt>
                <c:pt idx="678">
                  <c:v>151274</c:v>
                </c:pt>
                <c:pt idx="679">
                  <c:v>151277</c:v>
                </c:pt>
                <c:pt idx="680">
                  <c:v>151279</c:v>
                </c:pt>
                <c:pt idx="681">
                  <c:v>151281</c:v>
                </c:pt>
                <c:pt idx="682">
                  <c:v>151284</c:v>
                </c:pt>
                <c:pt idx="683">
                  <c:v>151286</c:v>
                </c:pt>
                <c:pt idx="684">
                  <c:v>151288</c:v>
                </c:pt>
                <c:pt idx="685">
                  <c:v>151290</c:v>
                </c:pt>
                <c:pt idx="686">
                  <c:v>151292</c:v>
                </c:pt>
                <c:pt idx="687">
                  <c:v>151295</c:v>
                </c:pt>
                <c:pt idx="688">
                  <c:v>151297</c:v>
                </c:pt>
                <c:pt idx="689">
                  <c:v>151299</c:v>
                </c:pt>
                <c:pt idx="690">
                  <c:v>151302</c:v>
                </c:pt>
                <c:pt idx="691">
                  <c:v>151304</c:v>
                </c:pt>
                <c:pt idx="692">
                  <c:v>151307</c:v>
                </c:pt>
                <c:pt idx="693">
                  <c:v>151309</c:v>
                </c:pt>
                <c:pt idx="694">
                  <c:v>151312</c:v>
                </c:pt>
                <c:pt idx="695">
                  <c:v>151314</c:v>
                </c:pt>
                <c:pt idx="696">
                  <c:v>151316</c:v>
                </c:pt>
                <c:pt idx="697">
                  <c:v>151319</c:v>
                </c:pt>
                <c:pt idx="698">
                  <c:v>151321</c:v>
                </c:pt>
                <c:pt idx="699">
                  <c:v>151324</c:v>
                </c:pt>
                <c:pt idx="700">
                  <c:v>151326</c:v>
                </c:pt>
                <c:pt idx="701">
                  <c:v>151328</c:v>
                </c:pt>
                <c:pt idx="702">
                  <c:v>151331</c:v>
                </c:pt>
                <c:pt idx="703">
                  <c:v>151333</c:v>
                </c:pt>
                <c:pt idx="704">
                  <c:v>151335</c:v>
                </c:pt>
                <c:pt idx="705">
                  <c:v>151337</c:v>
                </c:pt>
                <c:pt idx="706">
                  <c:v>151340</c:v>
                </c:pt>
                <c:pt idx="707">
                  <c:v>151342</c:v>
                </c:pt>
                <c:pt idx="708">
                  <c:v>151344</c:v>
                </c:pt>
                <c:pt idx="709">
                  <c:v>151346</c:v>
                </c:pt>
                <c:pt idx="710">
                  <c:v>151349</c:v>
                </c:pt>
                <c:pt idx="711">
                  <c:v>151351</c:v>
                </c:pt>
                <c:pt idx="712">
                  <c:v>151353</c:v>
                </c:pt>
                <c:pt idx="713">
                  <c:v>151355</c:v>
                </c:pt>
                <c:pt idx="714">
                  <c:v>151357</c:v>
                </c:pt>
                <c:pt idx="715">
                  <c:v>151359</c:v>
                </c:pt>
                <c:pt idx="716">
                  <c:v>151361</c:v>
                </c:pt>
                <c:pt idx="717">
                  <c:v>151363</c:v>
                </c:pt>
                <c:pt idx="718">
                  <c:v>151366</c:v>
                </c:pt>
                <c:pt idx="719">
                  <c:v>151368</c:v>
                </c:pt>
                <c:pt idx="720">
                  <c:v>151370</c:v>
                </c:pt>
                <c:pt idx="721">
                  <c:v>151372</c:v>
                </c:pt>
                <c:pt idx="722">
                  <c:v>151374</c:v>
                </c:pt>
                <c:pt idx="723">
                  <c:v>151376</c:v>
                </c:pt>
                <c:pt idx="724">
                  <c:v>151379</c:v>
                </c:pt>
                <c:pt idx="725">
                  <c:v>151381</c:v>
                </c:pt>
                <c:pt idx="726">
                  <c:v>151383</c:v>
                </c:pt>
                <c:pt idx="727">
                  <c:v>151385</c:v>
                </c:pt>
                <c:pt idx="728">
                  <c:v>151388</c:v>
                </c:pt>
                <c:pt idx="729">
                  <c:v>151390</c:v>
                </c:pt>
                <c:pt idx="730">
                  <c:v>151392</c:v>
                </c:pt>
                <c:pt idx="731">
                  <c:v>151394</c:v>
                </c:pt>
                <c:pt idx="732">
                  <c:v>151396</c:v>
                </c:pt>
                <c:pt idx="733">
                  <c:v>151398</c:v>
                </c:pt>
                <c:pt idx="734">
                  <c:v>151401</c:v>
                </c:pt>
                <c:pt idx="735">
                  <c:v>151403</c:v>
                </c:pt>
                <c:pt idx="736">
                  <c:v>151405</c:v>
                </c:pt>
                <c:pt idx="737">
                  <c:v>151407</c:v>
                </c:pt>
                <c:pt idx="738">
                  <c:v>151409</c:v>
                </c:pt>
                <c:pt idx="739">
                  <c:v>151412</c:v>
                </c:pt>
                <c:pt idx="740">
                  <c:v>151414</c:v>
                </c:pt>
                <c:pt idx="741">
                  <c:v>151416</c:v>
                </c:pt>
                <c:pt idx="742">
                  <c:v>151418</c:v>
                </c:pt>
                <c:pt idx="743">
                  <c:v>151420</c:v>
                </c:pt>
                <c:pt idx="744">
                  <c:v>151423</c:v>
                </c:pt>
                <c:pt idx="745">
                  <c:v>151425</c:v>
                </c:pt>
                <c:pt idx="746">
                  <c:v>151427</c:v>
                </c:pt>
                <c:pt idx="747">
                  <c:v>151429</c:v>
                </c:pt>
                <c:pt idx="748">
                  <c:v>151432</c:v>
                </c:pt>
                <c:pt idx="749">
                  <c:v>151434</c:v>
                </c:pt>
                <c:pt idx="750">
                  <c:v>151437</c:v>
                </c:pt>
                <c:pt idx="751">
                  <c:v>151439</c:v>
                </c:pt>
                <c:pt idx="752">
                  <c:v>151442</c:v>
                </c:pt>
                <c:pt idx="753">
                  <c:v>151444</c:v>
                </c:pt>
                <c:pt idx="754">
                  <c:v>151446</c:v>
                </c:pt>
                <c:pt idx="755">
                  <c:v>151448</c:v>
                </c:pt>
                <c:pt idx="756">
                  <c:v>151451</c:v>
                </c:pt>
                <c:pt idx="757">
                  <c:v>151453</c:v>
                </c:pt>
                <c:pt idx="758">
                  <c:v>151455</c:v>
                </c:pt>
                <c:pt idx="759">
                  <c:v>151457</c:v>
                </c:pt>
                <c:pt idx="760">
                  <c:v>151460</c:v>
                </c:pt>
                <c:pt idx="761">
                  <c:v>151462</c:v>
                </c:pt>
                <c:pt idx="762">
                  <c:v>151464</c:v>
                </c:pt>
                <c:pt idx="763">
                  <c:v>151466</c:v>
                </c:pt>
                <c:pt idx="764">
                  <c:v>151468</c:v>
                </c:pt>
                <c:pt idx="765">
                  <c:v>151470</c:v>
                </c:pt>
                <c:pt idx="766">
                  <c:v>151473</c:v>
                </c:pt>
                <c:pt idx="767">
                  <c:v>151476</c:v>
                </c:pt>
                <c:pt idx="768">
                  <c:v>151478</c:v>
                </c:pt>
                <c:pt idx="769">
                  <c:v>151480</c:v>
                </c:pt>
                <c:pt idx="770">
                  <c:v>151482</c:v>
                </c:pt>
                <c:pt idx="771">
                  <c:v>151484</c:v>
                </c:pt>
                <c:pt idx="772">
                  <c:v>151487</c:v>
                </c:pt>
                <c:pt idx="773">
                  <c:v>151488</c:v>
                </c:pt>
                <c:pt idx="774">
                  <c:v>151490</c:v>
                </c:pt>
                <c:pt idx="775">
                  <c:v>151493</c:v>
                </c:pt>
                <c:pt idx="776">
                  <c:v>151496</c:v>
                </c:pt>
                <c:pt idx="777">
                  <c:v>151498</c:v>
                </c:pt>
                <c:pt idx="778">
                  <c:v>151500</c:v>
                </c:pt>
                <c:pt idx="779">
                  <c:v>151503</c:v>
                </c:pt>
                <c:pt idx="780">
                  <c:v>151505</c:v>
                </c:pt>
                <c:pt idx="781">
                  <c:v>151507</c:v>
                </c:pt>
                <c:pt idx="782">
                  <c:v>151509</c:v>
                </c:pt>
                <c:pt idx="783">
                  <c:v>151512</c:v>
                </c:pt>
                <c:pt idx="784">
                  <c:v>151514</c:v>
                </c:pt>
                <c:pt idx="785">
                  <c:v>151517</c:v>
                </c:pt>
                <c:pt idx="786">
                  <c:v>151519</c:v>
                </c:pt>
                <c:pt idx="787">
                  <c:v>151522</c:v>
                </c:pt>
                <c:pt idx="788">
                  <c:v>151524</c:v>
                </c:pt>
                <c:pt idx="789">
                  <c:v>151526</c:v>
                </c:pt>
                <c:pt idx="790">
                  <c:v>151528</c:v>
                </c:pt>
                <c:pt idx="791">
                  <c:v>151531</c:v>
                </c:pt>
                <c:pt idx="792">
                  <c:v>151533</c:v>
                </c:pt>
                <c:pt idx="793">
                  <c:v>151535</c:v>
                </c:pt>
                <c:pt idx="794">
                  <c:v>151538</c:v>
                </c:pt>
                <c:pt idx="795">
                  <c:v>151540</c:v>
                </c:pt>
                <c:pt idx="796">
                  <c:v>151542</c:v>
                </c:pt>
                <c:pt idx="797">
                  <c:v>151544</c:v>
                </c:pt>
                <c:pt idx="798">
                  <c:v>151546</c:v>
                </c:pt>
                <c:pt idx="799">
                  <c:v>151549</c:v>
                </c:pt>
                <c:pt idx="800">
                  <c:v>151551</c:v>
                </c:pt>
                <c:pt idx="801">
                  <c:v>151554</c:v>
                </c:pt>
                <c:pt idx="802">
                  <c:v>151556</c:v>
                </c:pt>
                <c:pt idx="803">
                  <c:v>151559</c:v>
                </c:pt>
                <c:pt idx="804">
                  <c:v>151561</c:v>
                </c:pt>
                <c:pt idx="805">
                  <c:v>151563</c:v>
                </c:pt>
                <c:pt idx="806">
                  <c:v>151566</c:v>
                </c:pt>
                <c:pt idx="807">
                  <c:v>151568</c:v>
                </c:pt>
                <c:pt idx="808">
                  <c:v>151570</c:v>
                </c:pt>
                <c:pt idx="809">
                  <c:v>151572</c:v>
                </c:pt>
                <c:pt idx="810">
                  <c:v>151574</c:v>
                </c:pt>
                <c:pt idx="811">
                  <c:v>151577</c:v>
                </c:pt>
                <c:pt idx="812">
                  <c:v>151579</c:v>
                </c:pt>
                <c:pt idx="813">
                  <c:v>151581</c:v>
                </c:pt>
                <c:pt idx="814">
                  <c:v>151583</c:v>
                </c:pt>
                <c:pt idx="815">
                  <c:v>151586</c:v>
                </c:pt>
                <c:pt idx="816">
                  <c:v>151588</c:v>
                </c:pt>
                <c:pt idx="817">
                  <c:v>151590</c:v>
                </c:pt>
                <c:pt idx="818">
                  <c:v>151593</c:v>
                </c:pt>
                <c:pt idx="819">
                  <c:v>151595</c:v>
                </c:pt>
                <c:pt idx="820">
                  <c:v>151598</c:v>
                </c:pt>
                <c:pt idx="821">
                  <c:v>151600</c:v>
                </c:pt>
                <c:pt idx="822">
                  <c:v>151602</c:v>
                </c:pt>
                <c:pt idx="823">
                  <c:v>151604</c:v>
                </c:pt>
                <c:pt idx="824">
                  <c:v>151606</c:v>
                </c:pt>
                <c:pt idx="825">
                  <c:v>151608</c:v>
                </c:pt>
                <c:pt idx="826">
                  <c:v>151611</c:v>
                </c:pt>
                <c:pt idx="827">
                  <c:v>151613</c:v>
                </c:pt>
                <c:pt idx="828">
                  <c:v>151615</c:v>
                </c:pt>
                <c:pt idx="829">
                  <c:v>151618</c:v>
                </c:pt>
                <c:pt idx="830">
                  <c:v>151620</c:v>
                </c:pt>
                <c:pt idx="831">
                  <c:v>151623</c:v>
                </c:pt>
                <c:pt idx="832">
                  <c:v>151625</c:v>
                </c:pt>
                <c:pt idx="833">
                  <c:v>151628</c:v>
                </c:pt>
                <c:pt idx="834">
                  <c:v>151630</c:v>
                </c:pt>
                <c:pt idx="835">
                  <c:v>151632</c:v>
                </c:pt>
                <c:pt idx="836">
                  <c:v>151635</c:v>
                </c:pt>
                <c:pt idx="837">
                  <c:v>151637</c:v>
                </c:pt>
                <c:pt idx="838">
                  <c:v>151639</c:v>
                </c:pt>
                <c:pt idx="839">
                  <c:v>151641</c:v>
                </c:pt>
                <c:pt idx="840">
                  <c:v>151643</c:v>
                </c:pt>
                <c:pt idx="841">
                  <c:v>151645</c:v>
                </c:pt>
                <c:pt idx="842">
                  <c:v>151647</c:v>
                </c:pt>
                <c:pt idx="843">
                  <c:v>151649</c:v>
                </c:pt>
                <c:pt idx="844">
                  <c:v>151652</c:v>
                </c:pt>
                <c:pt idx="845">
                  <c:v>151653</c:v>
                </c:pt>
                <c:pt idx="846">
                  <c:v>151655</c:v>
                </c:pt>
                <c:pt idx="847">
                  <c:v>151658</c:v>
                </c:pt>
                <c:pt idx="848">
                  <c:v>151660</c:v>
                </c:pt>
                <c:pt idx="849">
                  <c:v>151662</c:v>
                </c:pt>
                <c:pt idx="850">
                  <c:v>151665</c:v>
                </c:pt>
                <c:pt idx="851">
                  <c:v>151667</c:v>
                </c:pt>
                <c:pt idx="852">
                  <c:v>151669</c:v>
                </c:pt>
                <c:pt idx="853">
                  <c:v>151672</c:v>
                </c:pt>
                <c:pt idx="854">
                  <c:v>151674</c:v>
                </c:pt>
                <c:pt idx="855">
                  <c:v>151676</c:v>
                </c:pt>
                <c:pt idx="856">
                  <c:v>151678</c:v>
                </c:pt>
                <c:pt idx="857">
                  <c:v>151681</c:v>
                </c:pt>
                <c:pt idx="858">
                  <c:v>151683</c:v>
                </c:pt>
                <c:pt idx="859">
                  <c:v>151686</c:v>
                </c:pt>
                <c:pt idx="860">
                  <c:v>151688</c:v>
                </c:pt>
                <c:pt idx="861">
                  <c:v>151690</c:v>
                </c:pt>
                <c:pt idx="862">
                  <c:v>151693</c:v>
                </c:pt>
                <c:pt idx="863">
                  <c:v>151695</c:v>
                </c:pt>
                <c:pt idx="864">
                  <c:v>151698</c:v>
                </c:pt>
                <c:pt idx="865">
                  <c:v>151700</c:v>
                </c:pt>
                <c:pt idx="866">
                  <c:v>151702</c:v>
                </c:pt>
                <c:pt idx="867">
                  <c:v>151705</c:v>
                </c:pt>
                <c:pt idx="868">
                  <c:v>151707</c:v>
                </c:pt>
                <c:pt idx="869">
                  <c:v>151709</c:v>
                </c:pt>
                <c:pt idx="870">
                  <c:v>151711</c:v>
                </c:pt>
                <c:pt idx="871">
                  <c:v>151713</c:v>
                </c:pt>
                <c:pt idx="872">
                  <c:v>151715</c:v>
                </c:pt>
                <c:pt idx="873">
                  <c:v>151717</c:v>
                </c:pt>
                <c:pt idx="874">
                  <c:v>151720</c:v>
                </c:pt>
                <c:pt idx="875">
                  <c:v>151722</c:v>
                </c:pt>
                <c:pt idx="876">
                  <c:v>151724</c:v>
                </c:pt>
                <c:pt idx="877">
                  <c:v>151727</c:v>
                </c:pt>
                <c:pt idx="878">
                  <c:v>151729</c:v>
                </c:pt>
                <c:pt idx="879">
                  <c:v>151731</c:v>
                </c:pt>
                <c:pt idx="880">
                  <c:v>151733</c:v>
                </c:pt>
                <c:pt idx="881">
                  <c:v>151736</c:v>
                </c:pt>
                <c:pt idx="882">
                  <c:v>151737</c:v>
                </c:pt>
                <c:pt idx="883">
                  <c:v>151740</c:v>
                </c:pt>
                <c:pt idx="884">
                  <c:v>151743</c:v>
                </c:pt>
                <c:pt idx="885">
                  <c:v>151746</c:v>
                </c:pt>
                <c:pt idx="886">
                  <c:v>151748</c:v>
                </c:pt>
                <c:pt idx="887">
                  <c:v>151750</c:v>
                </c:pt>
                <c:pt idx="888">
                  <c:v>151753</c:v>
                </c:pt>
                <c:pt idx="889">
                  <c:v>151755</c:v>
                </c:pt>
                <c:pt idx="890">
                  <c:v>151757</c:v>
                </c:pt>
                <c:pt idx="891">
                  <c:v>151760</c:v>
                </c:pt>
                <c:pt idx="892">
                  <c:v>151762</c:v>
                </c:pt>
                <c:pt idx="893">
                  <c:v>151764</c:v>
                </c:pt>
                <c:pt idx="894">
                  <c:v>151767</c:v>
                </c:pt>
                <c:pt idx="895">
                  <c:v>151769</c:v>
                </c:pt>
                <c:pt idx="896">
                  <c:v>151771</c:v>
                </c:pt>
                <c:pt idx="897">
                  <c:v>151774</c:v>
                </c:pt>
                <c:pt idx="898">
                  <c:v>151776</c:v>
                </c:pt>
                <c:pt idx="899">
                  <c:v>151778</c:v>
                </c:pt>
                <c:pt idx="900">
                  <c:v>151780</c:v>
                </c:pt>
                <c:pt idx="901">
                  <c:v>151782</c:v>
                </c:pt>
                <c:pt idx="902">
                  <c:v>151785</c:v>
                </c:pt>
                <c:pt idx="903">
                  <c:v>151787</c:v>
                </c:pt>
                <c:pt idx="904">
                  <c:v>151789</c:v>
                </c:pt>
                <c:pt idx="905">
                  <c:v>151791</c:v>
                </c:pt>
                <c:pt idx="906">
                  <c:v>151794</c:v>
                </c:pt>
                <c:pt idx="907">
                  <c:v>151796</c:v>
                </c:pt>
                <c:pt idx="908">
                  <c:v>151798</c:v>
                </c:pt>
                <c:pt idx="909">
                  <c:v>151800</c:v>
                </c:pt>
                <c:pt idx="910">
                  <c:v>151803</c:v>
                </c:pt>
                <c:pt idx="911">
                  <c:v>151805</c:v>
                </c:pt>
                <c:pt idx="912">
                  <c:v>151807</c:v>
                </c:pt>
                <c:pt idx="913">
                  <c:v>151808</c:v>
                </c:pt>
                <c:pt idx="914">
                  <c:v>151811</c:v>
                </c:pt>
                <c:pt idx="915">
                  <c:v>151812</c:v>
                </c:pt>
                <c:pt idx="916">
                  <c:v>151814</c:v>
                </c:pt>
                <c:pt idx="917">
                  <c:v>151817</c:v>
                </c:pt>
                <c:pt idx="918">
                  <c:v>151819</c:v>
                </c:pt>
                <c:pt idx="919">
                  <c:v>151821</c:v>
                </c:pt>
                <c:pt idx="920">
                  <c:v>151823</c:v>
                </c:pt>
                <c:pt idx="921">
                  <c:v>151825</c:v>
                </c:pt>
                <c:pt idx="922">
                  <c:v>151828</c:v>
                </c:pt>
                <c:pt idx="923">
                  <c:v>151830</c:v>
                </c:pt>
                <c:pt idx="924">
                  <c:v>151832</c:v>
                </c:pt>
                <c:pt idx="925">
                  <c:v>151834</c:v>
                </c:pt>
                <c:pt idx="926">
                  <c:v>151836</c:v>
                </c:pt>
                <c:pt idx="927">
                  <c:v>151838</c:v>
                </c:pt>
                <c:pt idx="928">
                  <c:v>151840</c:v>
                </c:pt>
                <c:pt idx="929">
                  <c:v>151842</c:v>
                </c:pt>
                <c:pt idx="930">
                  <c:v>151844</c:v>
                </c:pt>
                <c:pt idx="931">
                  <c:v>151847</c:v>
                </c:pt>
                <c:pt idx="932">
                  <c:v>151849</c:v>
                </c:pt>
                <c:pt idx="933">
                  <c:v>151851</c:v>
                </c:pt>
                <c:pt idx="934">
                  <c:v>151854</c:v>
                </c:pt>
                <c:pt idx="935">
                  <c:v>151856</c:v>
                </c:pt>
                <c:pt idx="936">
                  <c:v>151858</c:v>
                </c:pt>
                <c:pt idx="937">
                  <c:v>151860</c:v>
                </c:pt>
                <c:pt idx="938">
                  <c:v>151863</c:v>
                </c:pt>
                <c:pt idx="939">
                  <c:v>151865</c:v>
                </c:pt>
                <c:pt idx="940">
                  <c:v>151868</c:v>
                </c:pt>
                <c:pt idx="941">
                  <c:v>151870</c:v>
                </c:pt>
                <c:pt idx="942">
                  <c:v>151873</c:v>
                </c:pt>
                <c:pt idx="943">
                  <c:v>151875</c:v>
                </c:pt>
                <c:pt idx="944">
                  <c:v>151877</c:v>
                </c:pt>
                <c:pt idx="945">
                  <c:v>151880</c:v>
                </c:pt>
                <c:pt idx="946">
                  <c:v>151883</c:v>
                </c:pt>
                <c:pt idx="947">
                  <c:v>151885</c:v>
                </c:pt>
                <c:pt idx="948">
                  <c:v>151887</c:v>
                </c:pt>
                <c:pt idx="949">
                  <c:v>151889</c:v>
                </c:pt>
                <c:pt idx="950">
                  <c:v>151891</c:v>
                </c:pt>
                <c:pt idx="951">
                  <c:v>151894</c:v>
                </c:pt>
                <c:pt idx="952">
                  <c:v>151896</c:v>
                </c:pt>
                <c:pt idx="953">
                  <c:v>151898</c:v>
                </c:pt>
                <c:pt idx="954">
                  <c:v>151900</c:v>
                </c:pt>
                <c:pt idx="955">
                  <c:v>151903</c:v>
                </c:pt>
                <c:pt idx="956">
                  <c:v>151905</c:v>
                </c:pt>
                <c:pt idx="957">
                  <c:v>151908</c:v>
                </c:pt>
                <c:pt idx="958">
                  <c:v>151910</c:v>
                </c:pt>
                <c:pt idx="959">
                  <c:v>151913</c:v>
                </c:pt>
                <c:pt idx="960">
                  <c:v>151915</c:v>
                </c:pt>
                <c:pt idx="961">
                  <c:v>151917</c:v>
                </c:pt>
                <c:pt idx="962">
                  <c:v>151919</c:v>
                </c:pt>
                <c:pt idx="963">
                  <c:v>151922</c:v>
                </c:pt>
                <c:pt idx="964">
                  <c:v>151924</c:v>
                </c:pt>
                <c:pt idx="965">
                  <c:v>151926</c:v>
                </c:pt>
                <c:pt idx="966">
                  <c:v>151928</c:v>
                </c:pt>
                <c:pt idx="967">
                  <c:v>151931</c:v>
                </c:pt>
                <c:pt idx="968">
                  <c:v>151933</c:v>
                </c:pt>
                <c:pt idx="969">
                  <c:v>151935</c:v>
                </c:pt>
                <c:pt idx="970">
                  <c:v>151937</c:v>
                </c:pt>
                <c:pt idx="971">
                  <c:v>151940</c:v>
                </c:pt>
                <c:pt idx="972">
                  <c:v>151942</c:v>
                </c:pt>
                <c:pt idx="973">
                  <c:v>151945</c:v>
                </c:pt>
                <c:pt idx="974">
                  <c:v>151947</c:v>
                </c:pt>
                <c:pt idx="975">
                  <c:v>151949</c:v>
                </c:pt>
                <c:pt idx="976">
                  <c:v>151951</c:v>
                </c:pt>
                <c:pt idx="977">
                  <c:v>151953</c:v>
                </c:pt>
                <c:pt idx="978">
                  <c:v>151956</c:v>
                </c:pt>
                <c:pt idx="979">
                  <c:v>151958</c:v>
                </c:pt>
                <c:pt idx="980">
                  <c:v>151961</c:v>
                </c:pt>
                <c:pt idx="981">
                  <c:v>151963</c:v>
                </c:pt>
                <c:pt idx="982">
                  <c:v>151965</c:v>
                </c:pt>
                <c:pt idx="983">
                  <c:v>151967</c:v>
                </c:pt>
                <c:pt idx="984">
                  <c:v>151969</c:v>
                </c:pt>
                <c:pt idx="985">
                  <c:v>151972</c:v>
                </c:pt>
                <c:pt idx="986">
                  <c:v>151974</c:v>
                </c:pt>
                <c:pt idx="987">
                  <c:v>151976</c:v>
                </c:pt>
                <c:pt idx="988">
                  <c:v>151979</c:v>
                </c:pt>
                <c:pt idx="989">
                  <c:v>151981</c:v>
                </c:pt>
                <c:pt idx="990">
                  <c:v>151983</c:v>
                </c:pt>
                <c:pt idx="991">
                  <c:v>151986</c:v>
                </c:pt>
                <c:pt idx="992">
                  <c:v>151988</c:v>
                </c:pt>
                <c:pt idx="993">
                  <c:v>151991</c:v>
                </c:pt>
                <c:pt idx="994">
                  <c:v>151993</c:v>
                </c:pt>
                <c:pt idx="995">
                  <c:v>151995</c:v>
                </c:pt>
                <c:pt idx="996">
                  <c:v>151997</c:v>
                </c:pt>
                <c:pt idx="997">
                  <c:v>152000</c:v>
                </c:pt>
                <c:pt idx="998">
                  <c:v>152002</c:v>
                </c:pt>
                <c:pt idx="999">
                  <c:v>152004</c:v>
                </c:pt>
              </c:numCache>
            </c:numRef>
          </c:val>
          <c:smooth val="0"/>
          <c:extLst>
            <c:ext xmlns:c16="http://schemas.microsoft.com/office/drawing/2014/chart" uri="{C3380CC4-5D6E-409C-BE32-E72D297353CC}">
              <c16:uniqueId val="{00000000-A6CC-41D2-B774-A877761B74A9}"/>
            </c:ext>
          </c:extLst>
        </c:ser>
        <c:ser>
          <c:idx val="1"/>
          <c:order val="1"/>
          <c:tx>
            <c:strRef>
              <c:f>'50%'!$D$1</c:f>
              <c:strCache>
                <c:ptCount val="1"/>
                <c:pt idx="0">
                  <c:v>70%</c:v>
                </c:pt>
              </c:strCache>
            </c:strRef>
          </c:tx>
          <c:spPr>
            <a:ln w="28575" cap="rnd">
              <a:solidFill>
                <a:schemeClr val="accent2"/>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D$2:$D$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1</c:v>
                </c:pt>
                <c:pt idx="314">
                  <c:v>143601</c:v>
                </c:pt>
                <c:pt idx="315">
                  <c:v>144164</c:v>
                </c:pt>
                <c:pt idx="316">
                  <c:v>144697</c:v>
                </c:pt>
                <c:pt idx="317">
                  <c:v>145200</c:v>
                </c:pt>
                <c:pt idx="318">
                  <c:v>145683</c:v>
                </c:pt>
                <c:pt idx="319">
                  <c:v>146133</c:v>
                </c:pt>
                <c:pt idx="320">
                  <c:v>146557</c:v>
                </c:pt>
                <c:pt idx="321">
                  <c:v>146948</c:v>
                </c:pt>
                <c:pt idx="322">
                  <c:v>147308</c:v>
                </c:pt>
                <c:pt idx="323">
                  <c:v>147638</c:v>
                </c:pt>
                <c:pt idx="324">
                  <c:v>147941</c:v>
                </c:pt>
                <c:pt idx="325">
                  <c:v>148219</c:v>
                </c:pt>
                <c:pt idx="326">
                  <c:v>148468</c:v>
                </c:pt>
                <c:pt idx="327">
                  <c:v>148686</c:v>
                </c:pt>
                <c:pt idx="328">
                  <c:v>148884</c:v>
                </c:pt>
                <c:pt idx="329">
                  <c:v>149061</c:v>
                </c:pt>
                <c:pt idx="330">
                  <c:v>149222</c:v>
                </c:pt>
                <c:pt idx="331">
                  <c:v>149364</c:v>
                </c:pt>
                <c:pt idx="332">
                  <c:v>149499</c:v>
                </c:pt>
                <c:pt idx="333">
                  <c:v>149616</c:v>
                </c:pt>
                <c:pt idx="334">
                  <c:v>149721</c:v>
                </c:pt>
                <c:pt idx="335">
                  <c:v>149816</c:v>
                </c:pt>
                <c:pt idx="336">
                  <c:v>149899</c:v>
                </c:pt>
                <c:pt idx="337">
                  <c:v>149976</c:v>
                </c:pt>
                <c:pt idx="338">
                  <c:v>150046</c:v>
                </c:pt>
                <c:pt idx="339">
                  <c:v>150114</c:v>
                </c:pt>
                <c:pt idx="340">
                  <c:v>150173</c:v>
                </c:pt>
                <c:pt idx="341">
                  <c:v>150227</c:v>
                </c:pt>
                <c:pt idx="342">
                  <c:v>150274</c:v>
                </c:pt>
                <c:pt idx="343">
                  <c:v>150317</c:v>
                </c:pt>
                <c:pt idx="344">
                  <c:v>150355</c:v>
                </c:pt>
                <c:pt idx="345">
                  <c:v>150390</c:v>
                </c:pt>
                <c:pt idx="346">
                  <c:v>150422</c:v>
                </c:pt>
                <c:pt idx="347">
                  <c:v>150452</c:v>
                </c:pt>
                <c:pt idx="348">
                  <c:v>150481</c:v>
                </c:pt>
                <c:pt idx="349">
                  <c:v>150506</c:v>
                </c:pt>
                <c:pt idx="350">
                  <c:v>150528</c:v>
                </c:pt>
                <c:pt idx="351">
                  <c:v>150549</c:v>
                </c:pt>
                <c:pt idx="352">
                  <c:v>150569</c:v>
                </c:pt>
                <c:pt idx="353">
                  <c:v>150585</c:v>
                </c:pt>
                <c:pt idx="354">
                  <c:v>150601</c:v>
                </c:pt>
                <c:pt idx="355">
                  <c:v>150615</c:v>
                </c:pt>
                <c:pt idx="356">
                  <c:v>150627</c:v>
                </c:pt>
                <c:pt idx="357">
                  <c:v>150639</c:v>
                </c:pt>
                <c:pt idx="358">
                  <c:v>150651</c:v>
                </c:pt>
                <c:pt idx="359">
                  <c:v>150661</c:v>
                </c:pt>
                <c:pt idx="360">
                  <c:v>150671</c:v>
                </c:pt>
                <c:pt idx="361">
                  <c:v>150680</c:v>
                </c:pt>
                <c:pt idx="362">
                  <c:v>150688</c:v>
                </c:pt>
                <c:pt idx="363">
                  <c:v>150696</c:v>
                </c:pt>
                <c:pt idx="364">
                  <c:v>150703</c:v>
                </c:pt>
                <c:pt idx="365">
                  <c:v>150710</c:v>
                </c:pt>
                <c:pt idx="366">
                  <c:v>150716</c:v>
                </c:pt>
                <c:pt idx="367">
                  <c:v>150722</c:v>
                </c:pt>
                <c:pt idx="368">
                  <c:v>150728</c:v>
                </c:pt>
                <c:pt idx="369">
                  <c:v>150733</c:v>
                </c:pt>
                <c:pt idx="370">
                  <c:v>150739</c:v>
                </c:pt>
                <c:pt idx="371">
                  <c:v>150744</c:v>
                </c:pt>
                <c:pt idx="372">
                  <c:v>150748</c:v>
                </c:pt>
                <c:pt idx="373">
                  <c:v>150752</c:v>
                </c:pt>
                <c:pt idx="374">
                  <c:v>150757</c:v>
                </c:pt>
                <c:pt idx="375">
                  <c:v>150761</c:v>
                </c:pt>
                <c:pt idx="376">
                  <c:v>150766</c:v>
                </c:pt>
                <c:pt idx="377">
                  <c:v>150770</c:v>
                </c:pt>
                <c:pt idx="378">
                  <c:v>150774</c:v>
                </c:pt>
                <c:pt idx="379">
                  <c:v>150778</c:v>
                </c:pt>
                <c:pt idx="380">
                  <c:v>150782</c:v>
                </c:pt>
                <c:pt idx="381">
                  <c:v>150786</c:v>
                </c:pt>
                <c:pt idx="382">
                  <c:v>150789</c:v>
                </c:pt>
                <c:pt idx="383">
                  <c:v>150793</c:v>
                </c:pt>
                <c:pt idx="384">
                  <c:v>150796</c:v>
                </c:pt>
                <c:pt idx="385">
                  <c:v>150799</c:v>
                </c:pt>
                <c:pt idx="386">
                  <c:v>150803</c:v>
                </c:pt>
                <c:pt idx="387">
                  <c:v>150806</c:v>
                </c:pt>
                <c:pt idx="388">
                  <c:v>150809</c:v>
                </c:pt>
                <c:pt idx="389">
                  <c:v>150812</c:v>
                </c:pt>
                <c:pt idx="390">
                  <c:v>150816</c:v>
                </c:pt>
                <c:pt idx="391">
                  <c:v>150818</c:v>
                </c:pt>
                <c:pt idx="392">
                  <c:v>150821</c:v>
                </c:pt>
                <c:pt idx="393">
                  <c:v>150824</c:v>
                </c:pt>
                <c:pt idx="394">
                  <c:v>150827</c:v>
                </c:pt>
                <c:pt idx="395">
                  <c:v>150830</c:v>
                </c:pt>
                <c:pt idx="396">
                  <c:v>150833</c:v>
                </c:pt>
                <c:pt idx="397">
                  <c:v>150836</c:v>
                </c:pt>
                <c:pt idx="398">
                  <c:v>150839</c:v>
                </c:pt>
                <c:pt idx="399">
                  <c:v>150842</c:v>
                </c:pt>
                <c:pt idx="400">
                  <c:v>150844</c:v>
                </c:pt>
                <c:pt idx="401">
                  <c:v>150847</c:v>
                </c:pt>
                <c:pt idx="402">
                  <c:v>150850</c:v>
                </c:pt>
                <c:pt idx="403">
                  <c:v>150852</c:v>
                </c:pt>
                <c:pt idx="404">
                  <c:v>150855</c:v>
                </c:pt>
                <c:pt idx="405">
                  <c:v>150857</c:v>
                </c:pt>
                <c:pt idx="406">
                  <c:v>150860</c:v>
                </c:pt>
                <c:pt idx="407">
                  <c:v>150862</c:v>
                </c:pt>
                <c:pt idx="408">
                  <c:v>150865</c:v>
                </c:pt>
                <c:pt idx="409">
                  <c:v>150868</c:v>
                </c:pt>
                <c:pt idx="410">
                  <c:v>150871</c:v>
                </c:pt>
                <c:pt idx="411">
                  <c:v>150873</c:v>
                </c:pt>
                <c:pt idx="412">
                  <c:v>150876</c:v>
                </c:pt>
                <c:pt idx="413">
                  <c:v>150879</c:v>
                </c:pt>
                <c:pt idx="414">
                  <c:v>150882</c:v>
                </c:pt>
                <c:pt idx="415">
                  <c:v>150885</c:v>
                </c:pt>
                <c:pt idx="416">
                  <c:v>150887</c:v>
                </c:pt>
                <c:pt idx="417">
                  <c:v>150890</c:v>
                </c:pt>
                <c:pt idx="418">
                  <c:v>150892</c:v>
                </c:pt>
                <c:pt idx="419">
                  <c:v>150895</c:v>
                </c:pt>
                <c:pt idx="420">
                  <c:v>150897</c:v>
                </c:pt>
                <c:pt idx="421">
                  <c:v>150901</c:v>
                </c:pt>
                <c:pt idx="422">
                  <c:v>150903</c:v>
                </c:pt>
                <c:pt idx="423">
                  <c:v>150906</c:v>
                </c:pt>
                <c:pt idx="424">
                  <c:v>150910</c:v>
                </c:pt>
                <c:pt idx="425">
                  <c:v>150912</c:v>
                </c:pt>
                <c:pt idx="426">
                  <c:v>150915</c:v>
                </c:pt>
                <c:pt idx="427">
                  <c:v>150918</c:v>
                </c:pt>
                <c:pt idx="428">
                  <c:v>150921</c:v>
                </c:pt>
                <c:pt idx="429">
                  <c:v>150924</c:v>
                </c:pt>
                <c:pt idx="430">
                  <c:v>150926</c:v>
                </c:pt>
                <c:pt idx="431">
                  <c:v>150928</c:v>
                </c:pt>
                <c:pt idx="432">
                  <c:v>150931</c:v>
                </c:pt>
                <c:pt idx="433">
                  <c:v>150934</c:v>
                </c:pt>
                <c:pt idx="434">
                  <c:v>150936</c:v>
                </c:pt>
                <c:pt idx="435">
                  <c:v>150939</c:v>
                </c:pt>
                <c:pt idx="436">
                  <c:v>150942</c:v>
                </c:pt>
                <c:pt idx="437">
                  <c:v>150945</c:v>
                </c:pt>
                <c:pt idx="438">
                  <c:v>150947</c:v>
                </c:pt>
                <c:pt idx="439">
                  <c:v>150950</c:v>
                </c:pt>
                <c:pt idx="440">
                  <c:v>150953</c:v>
                </c:pt>
                <c:pt idx="441">
                  <c:v>150955</c:v>
                </c:pt>
                <c:pt idx="442">
                  <c:v>150958</c:v>
                </c:pt>
                <c:pt idx="443">
                  <c:v>150961</c:v>
                </c:pt>
                <c:pt idx="444">
                  <c:v>150963</c:v>
                </c:pt>
                <c:pt idx="445">
                  <c:v>150966</c:v>
                </c:pt>
                <c:pt idx="446">
                  <c:v>150969</c:v>
                </c:pt>
                <c:pt idx="447">
                  <c:v>150973</c:v>
                </c:pt>
                <c:pt idx="448">
                  <c:v>150975</c:v>
                </c:pt>
                <c:pt idx="449">
                  <c:v>150978</c:v>
                </c:pt>
                <c:pt idx="450">
                  <c:v>150981</c:v>
                </c:pt>
                <c:pt idx="451">
                  <c:v>150984</c:v>
                </c:pt>
                <c:pt idx="452">
                  <c:v>150987</c:v>
                </c:pt>
                <c:pt idx="453">
                  <c:v>150990</c:v>
                </c:pt>
                <c:pt idx="454">
                  <c:v>150993</c:v>
                </c:pt>
                <c:pt idx="455">
                  <c:v>150995</c:v>
                </c:pt>
                <c:pt idx="456">
                  <c:v>150998</c:v>
                </c:pt>
                <c:pt idx="457">
                  <c:v>151000</c:v>
                </c:pt>
                <c:pt idx="458">
                  <c:v>151003</c:v>
                </c:pt>
                <c:pt idx="459">
                  <c:v>151006</c:v>
                </c:pt>
                <c:pt idx="460">
                  <c:v>151008</c:v>
                </c:pt>
                <c:pt idx="461">
                  <c:v>151011</c:v>
                </c:pt>
                <c:pt idx="462">
                  <c:v>151014</c:v>
                </c:pt>
                <c:pt idx="463">
                  <c:v>151016</c:v>
                </c:pt>
                <c:pt idx="464">
                  <c:v>151019</c:v>
                </c:pt>
                <c:pt idx="465">
                  <c:v>151021</c:v>
                </c:pt>
                <c:pt idx="466">
                  <c:v>151024</c:v>
                </c:pt>
                <c:pt idx="467">
                  <c:v>151027</c:v>
                </c:pt>
                <c:pt idx="468">
                  <c:v>151030</c:v>
                </c:pt>
                <c:pt idx="469">
                  <c:v>151032</c:v>
                </c:pt>
                <c:pt idx="470">
                  <c:v>151035</c:v>
                </c:pt>
                <c:pt idx="471">
                  <c:v>151038</c:v>
                </c:pt>
                <c:pt idx="472">
                  <c:v>151040</c:v>
                </c:pt>
                <c:pt idx="473">
                  <c:v>151043</c:v>
                </c:pt>
                <c:pt idx="474">
                  <c:v>151045</c:v>
                </c:pt>
                <c:pt idx="475">
                  <c:v>151048</c:v>
                </c:pt>
                <c:pt idx="476">
                  <c:v>151051</c:v>
                </c:pt>
                <c:pt idx="477">
                  <c:v>151054</c:v>
                </c:pt>
                <c:pt idx="478">
                  <c:v>151056</c:v>
                </c:pt>
                <c:pt idx="479">
                  <c:v>151059</c:v>
                </c:pt>
                <c:pt idx="480">
                  <c:v>151062</c:v>
                </c:pt>
                <c:pt idx="481">
                  <c:v>151064</c:v>
                </c:pt>
                <c:pt idx="482">
                  <c:v>151067</c:v>
                </c:pt>
                <c:pt idx="483">
                  <c:v>151069</c:v>
                </c:pt>
                <c:pt idx="484">
                  <c:v>151072</c:v>
                </c:pt>
                <c:pt idx="485">
                  <c:v>151075</c:v>
                </c:pt>
                <c:pt idx="486">
                  <c:v>151078</c:v>
                </c:pt>
                <c:pt idx="487">
                  <c:v>151081</c:v>
                </c:pt>
                <c:pt idx="488">
                  <c:v>151084</c:v>
                </c:pt>
                <c:pt idx="489">
                  <c:v>151086</c:v>
                </c:pt>
                <c:pt idx="490">
                  <c:v>151089</c:v>
                </c:pt>
                <c:pt idx="491">
                  <c:v>151092</c:v>
                </c:pt>
                <c:pt idx="492">
                  <c:v>151095</c:v>
                </c:pt>
                <c:pt idx="493">
                  <c:v>151097</c:v>
                </c:pt>
                <c:pt idx="494">
                  <c:v>151100</c:v>
                </c:pt>
                <c:pt idx="495">
                  <c:v>151103</c:v>
                </c:pt>
                <c:pt idx="496">
                  <c:v>151105</c:v>
                </c:pt>
                <c:pt idx="497">
                  <c:v>151108</c:v>
                </c:pt>
                <c:pt idx="498">
                  <c:v>151111</c:v>
                </c:pt>
                <c:pt idx="499">
                  <c:v>151113</c:v>
                </c:pt>
                <c:pt idx="500">
                  <c:v>151116</c:v>
                </c:pt>
                <c:pt idx="501">
                  <c:v>151119</c:v>
                </c:pt>
                <c:pt idx="502">
                  <c:v>151122</c:v>
                </c:pt>
                <c:pt idx="503">
                  <c:v>151125</c:v>
                </c:pt>
                <c:pt idx="504">
                  <c:v>151127</c:v>
                </c:pt>
                <c:pt idx="505">
                  <c:v>151130</c:v>
                </c:pt>
                <c:pt idx="506">
                  <c:v>151133</c:v>
                </c:pt>
                <c:pt idx="507">
                  <c:v>151135</c:v>
                </c:pt>
                <c:pt idx="508">
                  <c:v>151138</c:v>
                </c:pt>
                <c:pt idx="509">
                  <c:v>151141</c:v>
                </c:pt>
                <c:pt idx="510">
                  <c:v>151144</c:v>
                </c:pt>
                <c:pt idx="511">
                  <c:v>151147</c:v>
                </c:pt>
                <c:pt idx="512">
                  <c:v>151150</c:v>
                </c:pt>
                <c:pt idx="513">
                  <c:v>151152</c:v>
                </c:pt>
                <c:pt idx="514">
                  <c:v>151155</c:v>
                </c:pt>
                <c:pt idx="515">
                  <c:v>151158</c:v>
                </c:pt>
                <c:pt idx="516">
                  <c:v>151160</c:v>
                </c:pt>
                <c:pt idx="517">
                  <c:v>151163</c:v>
                </c:pt>
                <c:pt idx="518">
                  <c:v>151166</c:v>
                </c:pt>
                <c:pt idx="519">
                  <c:v>151169</c:v>
                </c:pt>
                <c:pt idx="520">
                  <c:v>151172</c:v>
                </c:pt>
                <c:pt idx="521">
                  <c:v>151174</c:v>
                </c:pt>
                <c:pt idx="522">
                  <c:v>151177</c:v>
                </c:pt>
                <c:pt idx="523">
                  <c:v>151180</c:v>
                </c:pt>
                <c:pt idx="524">
                  <c:v>151183</c:v>
                </c:pt>
                <c:pt idx="525">
                  <c:v>151185</c:v>
                </c:pt>
                <c:pt idx="526">
                  <c:v>151188</c:v>
                </c:pt>
                <c:pt idx="527">
                  <c:v>151191</c:v>
                </c:pt>
                <c:pt idx="528">
                  <c:v>151193</c:v>
                </c:pt>
                <c:pt idx="529">
                  <c:v>151196</c:v>
                </c:pt>
                <c:pt idx="530">
                  <c:v>151199</c:v>
                </c:pt>
                <c:pt idx="531">
                  <c:v>151201</c:v>
                </c:pt>
                <c:pt idx="532">
                  <c:v>151204</c:v>
                </c:pt>
                <c:pt idx="533">
                  <c:v>151207</c:v>
                </c:pt>
                <c:pt idx="534">
                  <c:v>151210</c:v>
                </c:pt>
                <c:pt idx="535">
                  <c:v>151212</c:v>
                </c:pt>
                <c:pt idx="536">
                  <c:v>151214</c:v>
                </c:pt>
                <c:pt idx="537">
                  <c:v>151217</c:v>
                </c:pt>
                <c:pt idx="538">
                  <c:v>151220</c:v>
                </c:pt>
                <c:pt idx="539">
                  <c:v>151222</c:v>
                </c:pt>
                <c:pt idx="540">
                  <c:v>151225</c:v>
                </c:pt>
                <c:pt idx="541">
                  <c:v>151228</c:v>
                </c:pt>
                <c:pt idx="542">
                  <c:v>151231</c:v>
                </c:pt>
                <c:pt idx="543">
                  <c:v>151233</c:v>
                </c:pt>
                <c:pt idx="544">
                  <c:v>151236</c:v>
                </c:pt>
                <c:pt idx="545">
                  <c:v>151239</c:v>
                </c:pt>
                <c:pt idx="546">
                  <c:v>151242</c:v>
                </c:pt>
                <c:pt idx="547">
                  <c:v>151245</c:v>
                </c:pt>
                <c:pt idx="548">
                  <c:v>151248</c:v>
                </c:pt>
                <c:pt idx="549">
                  <c:v>151250</c:v>
                </c:pt>
                <c:pt idx="550">
                  <c:v>151253</c:v>
                </c:pt>
                <c:pt idx="551">
                  <c:v>151256</c:v>
                </c:pt>
                <c:pt idx="552">
                  <c:v>151258</c:v>
                </c:pt>
                <c:pt idx="553">
                  <c:v>151261</c:v>
                </c:pt>
                <c:pt idx="554">
                  <c:v>151264</c:v>
                </c:pt>
                <c:pt idx="555">
                  <c:v>151266</c:v>
                </c:pt>
                <c:pt idx="556">
                  <c:v>151269</c:v>
                </c:pt>
                <c:pt idx="557">
                  <c:v>151271</c:v>
                </c:pt>
                <c:pt idx="558">
                  <c:v>151274</c:v>
                </c:pt>
                <c:pt idx="559">
                  <c:v>151277</c:v>
                </c:pt>
                <c:pt idx="560">
                  <c:v>151279</c:v>
                </c:pt>
                <c:pt idx="561">
                  <c:v>151282</c:v>
                </c:pt>
                <c:pt idx="562">
                  <c:v>151285</c:v>
                </c:pt>
                <c:pt idx="563">
                  <c:v>151287</c:v>
                </c:pt>
                <c:pt idx="564">
                  <c:v>151290</c:v>
                </c:pt>
                <c:pt idx="565">
                  <c:v>151292</c:v>
                </c:pt>
                <c:pt idx="566">
                  <c:v>151294</c:v>
                </c:pt>
                <c:pt idx="567">
                  <c:v>151297</c:v>
                </c:pt>
                <c:pt idx="568">
                  <c:v>151300</c:v>
                </c:pt>
                <c:pt idx="569">
                  <c:v>151302</c:v>
                </c:pt>
                <c:pt idx="570">
                  <c:v>151305</c:v>
                </c:pt>
                <c:pt idx="571">
                  <c:v>151308</c:v>
                </c:pt>
                <c:pt idx="572">
                  <c:v>151311</c:v>
                </c:pt>
                <c:pt idx="573">
                  <c:v>151314</c:v>
                </c:pt>
                <c:pt idx="574">
                  <c:v>151316</c:v>
                </c:pt>
                <c:pt idx="575">
                  <c:v>151319</c:v>
                </c:pt>
                <c:pt idx="576">
                  <c:v>151321</c:v>
                </c:pt>
                <c:pt idx="577">
                  <c:v>151324</c:v>
                </c:pt>
                <c:pt idx="578">
                  <c:v>151326</c:v>
                </c:pt>
                <c:pt idx="579">
                  <c:v>151329</c:v>
                </c:pt>
                <c:pt idx="580">
                  <c:v>151332</c:v>
                </c:pt>
                <c:pt idx="581">
                  <c:v>151334</c:v>
                </c:pt>
                <c:pt idx="582">
                  <c:v>151337</c:v>
                </c:pt>
                <c:pt idx="583">
                  <c:v>151339</c:v>
                </c:pt>
                <c:pt idx="584">
                  <c:v>151341</c:v>
                </c:pt>
                <c:pt idx="585">
                  <c:v>151344</c:v>
                </c:pt>
                <c:pt idx="586">
                  <c:v>151347</c:v>
                </c:pt>
                <c:pt idx="587">
                  <c:v>151349</c:v>
                </c:pt>
                <c:pt idx="588">
                  <c:v>151352</c:v>
                </c:pt>
                <c:pt idx="589">
                  <c:v>151354</c:v>
                </c:pt>
                <c:pt idx="590">
                  <c:v>151357</c:v>
                </c:pt>
                <c:pt idx="591">
                  <c:v>151360</c:v>
                </c:pt>
                <c:pt idx="592">
                  <c:v>151362</c:v>
                </c:pt>
                <c:pt idx="593">
                  <c:v>151364</c:v>
                </c:pt>
                <c:pt idx="594">
                  <c:v>151367</c:v>
                </c:pt>
                <c:pt idx="595">
                  <c:v>151369</c:v>
                </c:pt>
                <c:pt idx="596">
                  <c:v>151372</c:v>
                </c:pt>
                <c:pt idx="597">
                  <c:v>151375</c:v>
                </c:pt>
                <c:pt idx="598">
                  <c:v>151377</c:v>
                </c:pt>
                <c:pt idx="599">
                  <c:v>151380</c:v>
                </c:pt>
                <c:pt idx="600">
                  <c:v>151382</c:v>
                </c:pt>
                <c:pt idx="601">
                  <c:v>151385</c:v>
                </c:pt>
                <c:pt idx="602">
                  <c:v>151387</c:v>
                </c:pt>
                <c:pt idx="603">
                  <c:v>151390</c:v>
                </c:pt>
                <c:pt idx="604">
                  <c:v>151392</c:v>
                </c:pt>
                <c:pt idx="605">
                  <c:v>151395</c:v>
                </c:pt>
                <c:pt idx="606">
                  <c:v>151397</c:v>
                </c:pt>
                <c:pt idx="607">
                  <c:v>151400</c:v>
                </c:pt>
                <c:pt idx="608">
                  <c:v>151402</c:v>
                </c:pt>
                <c:pt idx="609">
                  <c:v>151405</c:v>
                </c:pt>
                <c:pt idx="610">
                  <c:v>151408</c:v>
                </c:pt>
                <c:pt idx="611">
                  <c:v>151411</c:v>
                </c:pt>
                <c:pt idx="612">
                  <c:v>151413</c:v>
                </c:pt>
                <c:pt idx="613">
                  <c:v>151415</c:v>
                </c:pt>
                <c:pt idx="614">
                  <c:v>151418</c:v>
                </c:pt>
                <c:pt idx="615">
                  <c:v>151421</c:v>
                </c:pt>
                <c:pt idx="616">
                  <c:v>151424</c:v>
                </c:pt>
                <c:pt idx="617">
                  <c:v>151426</c:v>
                </c:pt>
                <c:pt idx="618">
                  <c:v>151429</c:v>
                </c:pt>
                <c:pt idx="619">
                  <c:v>151432</c:v>
                </c:pt>
                <c:pt idx="620">
                  <c:v>151434</c:v>
                </c:pt>
                <c:pt idx="621">
                  <c:v>151437</c:v>
                </c:pt>
                <c:pt idx="622">
                  <c:v>151439</c:v>
                </c:pt>
                <c:pt idx="623">
                  <c:v>151442</c:v>
                </c:pt>
                <c:pt idx="624">
                  <c:v>151445</c:v>
                </c:pt>
                <c:pt idx="625">
                  <c:v>151448</c:v>
                </c:pt>
                <c:pt idx="626">
                  <c:v>151450</c:v>
                </c:pt>
                <c:pt idx="627">
                  <c:v>151453</c:v>
                </c:pt>
                <c:pt idx="628">
                  <c:v>151456</c:v>
                </c:pt>
                <c:pt idx="629">
                  <c:v>151458</c:v>
                </c:pt>
                <c:pt idx="630">
                  <c:v>151461</c:v>
                </c:pt>
                <c:pt idx="631">
                  <c:v>151464</c:v>
                </c:pt>
                <c:pt idx="632">
                  <c:v>151467</c:v>
                </c:pt>
                <c:pt idx="633">
                  <c:v>151469</c:v>
                </c:pt>
                <c:pt idx="634">
                  <c:v>151472</c:v>
                </c:pt>
                <c:pt idx="635">
                  <c:v>151475</c:v>
                </c:pt>
                <c:pt idx="636">
                  <c:v>151478</c:v>
                </c:pt>
                <c:pt idx="637">
                  <c:v>151481</c:v>
                </c:pt>
                <c:pt idx="638">
                  <c:v>151484</c:v>
                </c:pt>
                <c:pt idx="639">
                  <c:v>151486</c:v>
                </c:pt>
                <c:pt idx="640">
                  <c:v>151489</c:v>
                </c:pt>
                <c:pt idx="641">
                  <c:v>151492</c:v>
                </c:pt>
                <c:pt idx="642">
                  <c:v>151495</c:v>
                </c:pt>
                <c:pt idx="643">
                  <c:v>151498</c:v>
                </c:pt>
                <c:pt idx="644">
                  <c:v>151500</c:v>
                </c:pt>
                <c:pt idx="645">
                  <c:v>151503</c:v>
                </c:pt>
                <c:pt idx="646">
                  <c:v>151506</c:v>
                </c:pt>
                <c:pt idx="647">
                  <c:v>151509</c:v>
                </c:pt>
                <c:pt idx="648">
                  <c:v>151512</c:v>
                </c:pt>
                <c:pt idx="649">
                  <c:v>151515</c:v>
                </c:pt>
                <c:pt idx="650">
                  <c:v>151517</c:v>
                </c:pt>
                <c:pt idx="651">
                  <c:v>151521</c:v>
                </c:pt>
                <c:pt idx="652">
                  <c:v>151523</c:v>
                </c:pt>
                <c:pt idx="653">
                  <c:v>151526</c:v>
                </c:pt>
                <c:pt idx="654">
                  <c:v>151529</c:v>
                </c:pt>
                <c:pt idx="655">
                  <c:v>151532</c:v>
                </c:pt>
                <c:pt idx="656">
                  <c:v>151535</c:v>
                </c:pt>
                <c:pt idx="657">
                  <c:v>151538</c:v>
                </c:pt>
                <c:pt idx="658">
                  <c:v>151540</c:v>
                </c:pt>
                <c:pt idx="659">
                  <c:v>151543</c:v>
                </c:pt>
                <c:pt idx="660">
                  <c:v>151546</c:v>
                </c:pt>
                <c:pt idx="661">
                  <c:v>151549</c:v>
                </c:pt>
                <c:pt idx="662">
                  <c:v>151551</c:v>
                </c:pt>
                <c:pt idx="663">
                  <c:v>151554</c:v>
                </c:pt>
                <c:pt idx="664">
                  <c:v>151557</c:v>
                </c:pt>
                <c:pt idx="665">
                  <c:v>151559</c:v>
                </c:pt>
                <c:pt idx="666">
                  <c:v>151562</c:v>
                </c:pt>
                <c:pt idx="667">
                  <c:v>151565</c:v>
                </c:pt>
                <c:pt idx="668">
                  <c:v>151567</c:v>
                </c:pt>
                <c:pt idx="669">
                  <c:v>151570</c:v>
                </c:pt>
                <c:pt idx="670">
                  <c:v>151573</c:v>
                </c:pt>
                <c:pt idx="671">
                  <c:v>151576</c:v>
                </c:pt>
                <c:pt idx="672">
                  <c:v>151578</c:v>
                </c:pt>
                <c:pt idx="673">
                  <c:v>151581</c:v>
                </c:pt>
                <c:pt idx="674">
                  <c:v>151584</c:v>
                </c:pt>
                <c:pt idx="675">
                  <c:v>151586</c:v>
                </c:pt>
                <c:pt idx="676">
                  <c:v>151588</c:v>
                </c:pt>
                <c:pt idx="677">
                  <c:v>151591</c:v>
                </c:pt>
                <c:pt idx="678">
                  <c:v>151594</c:v>
                </c:pt>
                <c:pt idx="679">
                  <c:v>151597</c:v>
                </c:pt>
                <c:pt idx="680">
                  <c:v>151599</c:v>
                </c:pt>
                <c:pt idx="681">
                  <c:v>151602</c:v>
                </c:pt>
                <c:pt idx="682">
                  <c:v>151604</c:v>
                </c:pt>
                <c:pt idx="683">
                  <c:v>151606</c:v>
                </c:pt>
                <c:pt idx="684">
                  <c:v>151609</c:v>
                </c:pt>
                <c:pt idx="685">
                  <c:v>151611</c:v>
                </c:pt>
                <c:pt idx="686">
                  <c:v>151614</c:v>
                </c:pt>
                <c:pt idx="687">
                  <c:v>151617</c:v>
                </c:pt>
                <c:pt idx="688">
                  <c:v>151619</c:v>
                </c:pt>
                <c:pt idx="689">
                  <c:v>151622</c:v>
                </c:pt>
                <c:pt idx="690">
                  <c:v>151624</c:v>
                </c:pt>
                <c:pt idx="691">
                  <c:v>151627</c:v>
                </c:pt>
                <c:pt idx="692">
                  <c:v>151629</c:v>
                </c:pt>
                <c:pt idx="693">
                  <c:v>151632</c:v>
                </c:pt>
                <c:pt idx="694">
                  <c:v>151635</c:v>
                </c:pt>
                <c:pt idx="695">
                  <c:v>151638</c:v>
                </c:pt>
                <c:pt idx="696">
                  <c:v>151640</c:v>
                </c:pt>
                <c:pt idx="697">
                  <c:v>151643</c:v>
                </c:pt>
                <c:pt idx="698">
                  <c:v>151645</c:v>
                </c:pt>
                <c:pt idx="699">
                  <c:v>151648</c:v>
                </c:pt>
                <c:pt idx="700">
                  <c:v>151651</c:v>
                </c:pt>
                <c:pt idx="701">
                  <c:v>151654</c:v>
                </c:pt>
                <c:pt idx="702">
                  <c:v>151657</c:v>
                </c:pt>
                <c:pt idx="703">
                  <c:v>151659</c:v>
                </c:pt>
                <c:pt idx="704">
                  <c:v>151662</c:v>
                </c:pt>
                <c:pt idx="705">
                  <c:v>151665</c:v>
                </c:pt>
                <c:pt idx="706">
                  <c:v>151668</c:v>
                </c:pt>
                <c:pt idx="707">
                  <c:v>151670</c:v>
                </c:pt>
                <c:pt idx="708">
                  <c:v>151673</c:v>
                </c:pt>
                <c:pt idx="709">
                  <c:v>151675</c:v>
                </c:pt>
                <c:pt idx="710">
                  <c:v>151678</c:v>
                </c:pt>
                <c:pt idx="711">
                  <c:v>151680</c:v>
                </c:pt>
                <c:pt idx="712">
                  <c:v>151682</c:v>
                </c:pt>
                <c:pt idx="713">
                  <c:v>151685</c:v>
                </c:pt>
                <c:pt idx="714">
                  <c:v>151688</c:v>
                </c:pt>
                <c:pt idx="715">
                  <c:v>151690</c:v>
                </c:pt>
                <c:pt idx="716">
                  <c:v>151692</c:v>
                </c:pt>
                <c:pt idx="717">
                  <c:v>151695</c:v>
                </c:pt>
                <c:pt idx="718">
                  <c:v>151698</c:v>
                </c:pt>
                <c:pt idx="719">
                  <c:v>151701</c:v>
                </c:pt>
                <c:pt idx="720">
                  <c:v>151703</c:v>
                </c:pt>
                <c:pt idx="721">
                  <c:v>151706</c:v>
                </c:pt>
                <c:pt idx="722">
                  <c:v>151709</c:v>
                </c:pt>
                <c:pt idx="723">
                  <c:v>151711</c:v>
                </c:pt>
                <c:pt idx="724">
                  <c:v>151714</c:v>
                </c:pt>
                <c:pt idx="725">
                  <c:v>151717</c:v>
                </c:pt>
                <c:pt idx="726">
                  <c:v>151719</c:v>
                </c:pt>
                <c:pt idx="727">
                  <c:v>151721</c:v>
                </c:pt>
                <c:pt idx="728">
                  <c:v>151724</c:v>
                </c:pt>
                <c:pt idx="729">
                  <c:v>151727</c:v>
                </c:pt>
                <c:pt idx="730">
                  <c:v>151729</c:v>
                </c:pt>
                <c:pt idx="731">
                  <c:v>151731</c:v>
                </c:pt>
                <c:pt idx="732">
                  <c:v>151734</c:v>
                </c:pt>
                <c:pt idx="733">
                  <c:v>151736</c:v>
                </c:pt>
                <c:pt idx="734">
                  <c:v>151739</c:v>
                </c:pt>
                <c:pt idx="735">
                  <c:v>151741</c:v>
                </c:pt>
                <c:pt idx="736">
                  <c:v>151744</c:v>
                </c:pt>
                <c:pt idx="737">
                  <c:v>151747</c:v>
                </c:pt>
                <c:pt idx="738">
                  <c:v>151749</c:v>
                </c:pt>
                <c:pt idx="739">
                  <c:v>151752</c:v>
                </c:pt>
                <c:pt idx="740">
                  <c:v>151755</c:v>
                </c:pt>
                <c:pt idx="741">
                  <c:v>151758</c:v>
                </c:pt>
                <c:pt idx="742">
                  <c:v>151760</c:v>
                </c:pt>
                <c:pt idx="743">
                  <c:v>151764</c:v>
                </c:pt>
                <c:pt idx="744">
                  <c:v>151766</c:v>
                </c:pt>
                <c:pt idx="745">
                  <c:v>151769</c:v>
                </c:pt>
                <c:pt idx="746">
                  <c:v>151771</c:v>
                </c:pt>
                <c:pt idx="747">
                  <c:v>151774</c:v>
                </c:pt>
                <c:pt idx="748">
                  <c:v>151777</c:v>
                </c:pt>
                <c:pt idx="749">
                  <c:v>151780</c:v>
                </c:pt>
                <c:pt idx="750">
                  <c:v>151782</c:v>
                </c:pt>
                <c:pt idx="751">
                  <c:v>151785</c:v>
                </c:pt>
                <c:pt idx="752">
                  <c:v>151788</c:v>
                </c:pt>
                <c:pt idx="753">
                  <c:v>151790</c:v>
                </c:pt>
                <c:pt idx="754">
                  <c:v>151793</c:v>
                </c:pt>
                <c:pt idx="755">
                  <c:v>151795</c:v>
                </c:pt>
                <c:pt idx="756">
                  <c:v>151798</c:v>
                </c:pt>
                <c:pt idx="757">
                  <c:v>151801</c:v>
                </c:pt>
                <c:pt idx="758">
                  <c:v>151804</c:v>
                </c:pt>
                <c:pt idx="759">
                  <c:v>151806</c:v>
                </c:pt>
                <c:pt idx="760">
                  <c:v>151809</c:v>
                </c:pt>
                <c:pt idx="761">
                  <c:v>151811</c:v>
                </c:pt>
                <c:pt idx="762">
                  <c:v>151814</c:v>
                </c:pt>
                <c:pt idx="763">
                  <c:v>151816</c:v>
                </c:pt>
                <c:pt idx="764">
                  <c:v>151819</c:v>
                </c:pt>
                <c:pt idx="765">
                  <c:v>151822</c:v>
                </c:pt>
                <c:pt idx="766">
                  <c:v>151825</c:v>
                </c:pt>
                <c:pt idx="767">
                  <c:v>151828</c:v>
                </c:pt>
                <c:pt idx="768">
                  <c:v>151830</c:v>
                </c:pt>
                <c:pt idx="769">
                  <c:v>151833</c:v>
                </c:pt>
                <c:pt idx="770">
                  <c:v>151836</c:v>
                </c:pt>
                <c:pt idx="771">
                  <c:v>151838</c:v>
                </c:pt>
                <c:pt idx="772">
                  <c:v>151840</c:v>
                </c:pt>
                <c:pt idx="773">
                  <c:v>151843</c:v>
                </c:pt>
                <c:pt idx="774">
                  <c:v>151845</c:v>
                </c:pt>
                <c:pt idx="775">
                  <c:v>151848</c:v>
                </c:pt>
                <c:pt idx="776">
                  <c:v>151851</c:v>
                </c:pt>
                <c:pt idx="777">
                  <c:v>151853</c:v>
                </c:pt>
                <c:pt idx="778">
                  <c:v>151856</c:v>
                </c:pt>
                <c:pt idx="779">
                  <c:v>151859</c:v>
                </c:pt>
                <c:pt idx="780">
                  <c:v>151861</c:v>
                </c:pt>
                <c:pt idx="781">
                  <c:v>151864</c:v>
                </c:pt>
                <c:pt idx="782">
                  <c:v>151867</c:v>
                </c:pt>
                <c:pt idx="783">
                  <c:v>151869</c:v>
                </c:pt>
                <c:pt idx="784">
                  <c:v>151872</c:v>
                </c:pt>
                <c:pt idx="785">
                  <c:v>151875</c:v>
                </c:pt>
                <c:pt idx="786">
                  <c:v>151878</c:v>
                </c:pt>
                <c:pt idx="787">
                  <c:v>151880</c:v>
                </c:pt>
                <c:pt idx="788">
                  <c:v>151883</c:v>
                </c:pt>
                <c:pt idx="789">
                  <c:v>151886</c:v>
                </c:pt>
                <c:pt idx="790">
                  <c:v>151888</c:v>
                </c:pt>
                <c:pt idx="791">
                  <c:v>151891</c:v>
                </c:pt>
                <c:pt idx="792">
                  <c:v>151893</c:v>
                </c:pt>
                <c:pt idx="793">
                  <c:v>151896</c:v>
                </c:pt>
                <c:pt idx="794">
                  <c:v>151898</c:v>
                </c:pt>
                <c:pt idx="795">
                  <c:v>151901</c:v>
                </c:pt>
                <c:pt idx="796">
                  <c:v>151904</c:v>
                </c:pt>
                <c:pt idx="797">
                  <c:v>151906</c:v>
                </c:pt>
                <c:pt idx="798">
                  <c:v>151909</c:v>
                </c:pt>
                <c:pt idx="799">
                  <c:v>151911</c:v>
                </c:pt>
                <c:pt idx="800">
                  <c:v>151914</c:v>
                </c:pt>
                <c:pt idx="801">
                  <c:v>151917</c:v>
                </c:pt>
                <c:pt idx="802">
                  <c:v>151920</c:v>
                </c:pt>
                <c:pt idx="803">
                  <c:v>151922</c:v>
                </c:pt>
                <c:pt idx="804">
                  <c:v>151925</c:v>
                </c:pt>
                <c:pt idx="805">
                  <c:v>151927</c:v>
                </c:pt>
                <c:pt idx="806">
                  <c:v>151930</c:v>
                </c:pt>
                <c:pt idx="807">
                  <c:v>151933</c:v>
                </c:pt>
                <c:pt idx="808">
                  <c:v>151935</c:v>
                </c:pt>
                <c:pt idx="809">
                  <c:v>151938</c:v>
                </c:pt>
                <c:pt idx="810">
                  <c:v>151940</c:v>
                </c:pt>
                <c:pt idx="811">
                  <c:v>151943</c:v>
                </c:pt>
                <c:pt idx="812">
                  <c:v>151946</c:v>
                </c:pt>
                <c:pt idx="813">
                  <c:v>151949</c:v>
                </c:pt>
                <c:pt idx="814">
                  <c:v>151951</c:v>
                </c:pt>
                <c:pt idx="815">
                  <c:v>151954</c:v>
                </c:pt>
                <c:pt idx="816">
                  <c:v>151956</c:v>
                </c:pt>
                <c:pt idx="817">
                  <c:v>151959</c:v>
                </c:pt>
                <c:pt idx="818">
                  <c:v>151961</c:v>
                </c:pt>
                <c:pt idx="819">
                  <c:v>151964</c:v>
                </c:pt>
                <c:pt idx="820">
                  <c:v>151967</c:v>
                </c:pt>
                <c:pt idx="821">
                  <c:v>151969</c:v>
                </c:pt>
                <c:pt idx="822">
                  <c:v>151972</c:v>
                </c:pt>
                <c:pt idx="823">
                  <c:v>151974</c:v>
                </c:pt>
                <c:pt idx="824">
                  <c:v>151977</c:v>
                </c:pt>
                <c:pt idx="825">
                  <c:v>151979</c:v>
                </c:pt>
                <c:pt idx="826">
                  <c:v>151981</c:v>
                </c:pt>
                <c:pt idx="827">
                  <c:v>151984</c:v>
                </c:pt>
                <c:pt idx="828">
                  <c:v>151986</c:v>
                </c:pt>
                <c:pt idx="829">
                  <c:v>151989</c:v>
                </c:pt>
                <c:pt idx="830">
                  <c:v>151992</c:v>
                </c:pt>
                <c:pt idx="831">
                  <c:v>151994</c:v>
                </c:pt>
                <c:pt idx="832">
                  <c:v>151997</c:v>
                </c:pt>
                <c:pt idx="833">
                  <c:v>151999</c:v>
                </c:pt>
                <c:pt idx="834">
                  <c:v>152002</c:v>
                </c:pt>
                <c:pt idx="835">
                  <c:v>152004</c:v>
                </c:pt>
                <c:pt idx="836">
                  <c:v>152007</c:v>
                </c:pt>
                <c:pt idx="837">
                  <c:v>152010</c:v>
                </c:pt>
                <c:pt idx="838">
                  <c:v>152012</c:v>
                </c:pt>
                <c:pt idx="839">
                  <c:v>152015</c:v>
                </c:pt>
                <c:pt idx="840">
                  <c:v>152018</c:v>
                </c:pt>
                <c:pt idx="841">
                  <c:v>152020</c:v>
                </c:pt>
                <c:pt idx="842">
                  <c:v>152022</c:v>
                </c:pt>
                <c:pt idx="843">
                  <c:v>152025</c:v>
                </c:pt>
                <c:pt idx="844">
                  <c:v>152028</c:v>
                </c:pt>
                <c:pt idx="845">
                  <c:v>152031</c:v>
                </c:pt>
                <c:pt idx="846">
                  <c:v>152032</c:v>
                </c:pt>
                <c:pt idx="847">
                  <c:v>152035</c:v>
                </c:pt>
                <c:pt idx="848">
                  <c:v>152038</c:v>
                </c:pt>
                <c:pt idx="849">
                  <c:v>152041</c:v>
                </c:pt>
                <c:pt idx="850">
                  <c:v>152043</c:v>
                </c:pt>
                <c:pt idx="851">
                  <c:v>152046</c:v>
                </c:pt>
                <c:pt idx="852">
                  <c:v>152048</c:v>
                </c:pt>
                <c:pt idx="853">
                  <c:v>152051</c:v>
                </c:pt>
                <c:pt idx="854">
                  <c:v>152053</c:v>
                </c:pt>
                <c:pt idx="855">
                  <c:v>152056</c:v>
                </c:pt>
                <c:pt idx="856">
                  <c:v>152058</c:v>
                </c:pt>
                <c:pt idx="857">
                  <c:v>152061</c:v>
                </c:pt>
                <c:pt idx="858">
                  <c:v>152064</c:v>
                </c:pt>
                <c:pt idx="859">
                  <c:v>152067</c:v>
                </c:pt>
                <c:pt idx="860">
                  <c:v>152069</c:v>
                </c:pt>
                <c:pt idx="861">
                  <c:v>152071</c:v>
                </c:pt>
                <c:pt idx="862">
                  <c:v>152074</c:v>
                </c:pt>
                <c:pt idx="863">
                  <c:v>152077</c:v>
                </c:pt>
                <c:pt idx="864">
                  <c:v>152079</c:v>
                </c:pt>
                <c:pt idx="865">
                  <c:v>152082</c:v>
                </c:pt>
                <c:pt idx="866">
                  <c:v>152084</c:v>
                </c:pt>
                <c:pt idx="867">
                  <c:v>152087</c:v>
                </c:pt>
                <c:pt idx="868">
                  <c:v>152089</c:v>
                </c:pt>
                <c:pt idx="869">
                  <c:v>152091</c:v>
                </c:pt>
                <c:pt idx="870">
                  <c:v>152094</c:v>
                </c:pt>
                <c:pt idx="871">
                  <c:v>152096</c:v>
                </c:pt>
                <c:pt idx="872">
                  <c:v>152098</c:v>
                </c:pt>
                <c:pt idx="873">
                  <c:v>152101</c:v>
                </c:pt>
                <c:pt idx="874">
                  <c:v>152104</c:v>
                </c:pt>
                <c:pt idx="875">
                  <c:v>152106</c:v>
                </c:pt>
                <c:pt idx="876">
                  <c:v>152109</c:v>
                </c:pt>
                <c:pt idx="877">
                  <c:v>152111</c:v>
                </c:pt>
                <c:pt idx="878">
                  <c:v>152114</c:v>
                </c:pt>
                <c:pt idx="879">
                  <c:v>152117</c:v>
                </c:pt>
                <c:pt idx="880">
                  <c:v>152120</c:v>
                </c:pt>
                <c:pt idx="881">
                  <c:v>152122</c:v>
                </c:pt>
                <c:pt idx="882">
                  <c:v>152125</c:v>
                </c:pt>
                <c:pt idx="883">
                  <c:v>152127</c:v>
                </c:pt>
                <c:pt idx="884">
                  <c:v>152130</c:v>
                </c:pt>
                <c:pt idx="885">
                  <c:v>152132</c:v>
                </c:pt>
                <c:pt idx="886">
                  <c:v>152135</c:v>
                </c:pt>
                <c:pt idx="887">
                  <c:v>152137</c:v>
                </c:pt>
                <c:pt idx="888">
                  <c:v>152140</c:v>
                </c:pt>
                <c:pt idx="889">
                  <c:v>152143</c:v>
                </c:pt>
                <c:pt idx="890">
                  <c:v>152145</c:v>
                </c:pt>
                <c:pt idx="891">
                  <c:v>152148</c:v>
                </c:pt>
                <c:pt idx="892">
                  <c:v>152150</c:v>
                </c:pt>
                <c:pt idx="893">
                  <c:v>152153</c:v>
                </c:pt>
                <c:pt idx="894">
                  <c:v>152155</c:v>
                </c:pt>
                <c:pt idx="895">
                  <c:v>152158</c:v>
                </c:pt>
                <c:pt idx="896">
                  <c:v>152161</c:v>
                </c:pt>
                <c:pt idx="897">
                  <c:v>152164</c:v>
                </c:pt>
                <c:pt idx="898">
                  <c:v>152166</c:v>
                </c:pt>
                <c:pt idx="899">
                  <c:v>152169</c:v>
                </c:pt>
                <c:pt idx="900">
                  <c:v>152171</c:v>
                </c:pt>
                <c:pt idx="901">
                  <c:v>152174</c:v>
                </c:pt>
                <c:pt idx="902">
                  <c:v>152177</c:v>
                </c:pt>
                <c:pt idx="903">
                  <c:v>152179</c:v>
                </c:pt>
                <c:pt idx="904">
                  <c:v>152181</c:v>
                </c:pt>
                <c:pt idx="905">
                  <c:v>152184</c:v>
                </c:pt>
                <c:pt idx="906">
                  <c:v>152187</c:v>
                </c:pt>
                <c:pt idx="907">
                  <c:v>152189</c:v>
                </c:pt>
                <c:pt idx="908">
                  <c:v>152192</c:v>
                </c:pt>
                <c:pt idx="909">
                  <c:v>152195</c:v>
                </c:pt>
                <c:pt idx="910">
                  <c:v>152198</c:v>
                </c:pt>
                <c:pt idx="911">
                  <c:v>152200</c:v>
                </c:pt>
                <c:pt idx="912">
                  <c:v>152202</c:v>
                </c:pt>
                <c:pt idx="913">
                  <c:v>152204</c:v>
                </c:pt>
                <c:pt idx="914">
                  <c:v>152207</c:v>
                </c:pt>
                <c:pt idx="915">
                  <c:v>152210</c:v>
                </c:pt>
                <c:pt idx="916">
                  <c:v>152212</c:v>
                </c:pt>
                <c:pt idx="917">
                  <c:v>152214</c:v>
                </c:pt>
                <c:pt idx="918">
                  <c:v>152217</c:v>
                </c:pt>
                <c:pt idx="919">
                  <c:v>152219</c:v>
                </c:pt>
                <c:pt idx="920">
                  <c:v>152222</c:v>
                </c:pt>
                <c:pt idx="921">
                  <c:v>152225</c:v>
                </c:pt>
                <c:pt idx="922">
                  <c:v>152227</c:v>
                </c:pt>
                <c:pt idx="923">
                  <c:v>152229</c:v>
                </c:pt>
                <c:pt idx="924">
                  <c:v>152232</c:v>
                </c:pt>
                <c:pt idx="925">
                  <c:v>152234</c:v>
                </c:pt>
                <c:pt idx="926">
                  <c:v>152237</c:v>
                </c:pt>
                <c:pt idx="927">
                  <c:v>152239</c:v>
                </c:pt>
                <c:pt idx="928">
                  <c:v>152241</c:v>
                </c:pt>
                <c:pt idx="929">
                  <c:v>152244</c:v>
                </c:pt>
                <c:pt idx="930">
                  <c:v>152247</c:v>
                </c:pt>
                <c:pt idx="931">
                  <c:v>152250</c:v>
                </c:pt>
                <c:pt idx="932">
                  <c:v>152252</c:v>
                </c:pt>
                <c:pt idx="933">
                  <c:v>152255</c:v>
                </c:pt>
                <c:pt idx="934">
                  <c:v>152257</c:v>
                </c:pt>
                <c:pt idx="935">
                  <c:v>152260</c:v>
                </c:pt>
                <c:pt idx="936">
                  <c:v>152263</c:v>
                </c:pt>
                <c:pt idx="937">
                  <c:v>152265</c:v>
                </c:pt>
                <c:pt idx="938">
                  <c:v>152268</c:v>
                </c:pt>
                <c:pt idx="939">
                  <c:v>152271</c:v>
                </c:pt>
                <c:pt idx="940">
                  <c:v>152274</c:v>
                </c:pt>
                <c:pt idx="941">
                  <c:v>152276</c:v>
                </c:pt>
                <c:pt idx="942">
                  <c:v>152279</c:v>
                </c:pt>
                <c:pt idx="943">
                  <c:v>152282</c:v>
                </c:pt>
                <c:pt idx="944">
                  <c:v>152285</c:v>
                </c:pt>
                <c:pt idx="945">
                  <c:v>152287</c:v>
                </c:pt>
                <c:pt idx="946">
                  <c:v>152290</c:v>
                </c:pt>
                <c:pt idx="947">
                  <c:v>152293</c:v>
                </c:pt>
                <c:pt idx="948">
                  <c:v>152296</c:v>
                </c:pt>
                <c:pt idx="949">
                  <c:v>152299</c:v>
                </c:pt>
                <c:pt idx="950">
                  <c:v>152301</c:v>
                </c:pt>
                <c:pt idx="951">
                  <c:v>152304</c:v>
                </c:pt>
                <c:pt idx="952">
                  <c:v>152307</c:v>
                </c:pt>
                <c:pt idx="953">
                  <c:v>152309</c:v>
                </c:pt>
                <c:pt idx="954">
                  <c:v>152311</c:v>
                </c:pt>
                <c:pt idx="955">
                  <c:v>152314</c:v>
                </c:pt>
                <c:pt idx="956">
                  <c:v>152317</c:v>
                </c:pt>
                <c:pt idx="957">
                  <c:v>152320</c:v>
                </c:pt>
                <c:pt idx="958">
                  <c:v>152323</c:v>
                </c:pt>
                <c:pt idx="959">
                  <c:v>152326</c:v>
                </c:pt>
                <c:pt idx="960">
                  <c:v>152329</c:v>
                </c:pt>
                <c:pt idx="961">
                  <c:v>152331</c:v>
                </c:pt>
                <c:pt idx="962">
                  <c:v>152334</c:v>
                </c:pt>
                <c:pt idx="963">
                  <c:v>152336</c:v>
                </c:pt>
                <c:pt idx="964">
                  <c:v>152339</c:v>
                </c:pt>
                <c:pt idx="965">
                  <c:v>152342</c:v>
                </c:pt>
                <c:pt idx="966">
                  <c:v>152344</c:v>
                </c:pt>
                <c:pt idx="967">
                  <c:v>152346</c:v>
                </c:pt>
                <c:pt idx="968">
                  <c:v>152349</c:v>
                </c:pt>
                <c:pt idx="969">
                  <c:v>152352</c:v>
                </c:pt>
                <c:pt idx="970">
                  <c:v>152355</c:v>
                </c:pt>
                <c:pt idx="971">
                  <c:v>152357</c:v>
                </c:pt>
                <c:pt idx="972">
                  <c:v>152360</c:v>
                </c:pt>
                <c:pt idx="973">
                  <c:v>152362</c:v>
                </c:pt>
                <c:pt idx="974">
                  <c:v>152365</c:v>
                </c:pt>
                <c:pt idx="975">
                  <c:v>152368</c:v>
                </c:pt>
                <c:pt idx="976">
                  <c:v>152370</c:v>
                </c:pt>
                <c:pt idx="977">
                  <c:v>152372</c:v>
                </c:pt>
                <c:pt idx="978">
                  <c:v>152375</c:v>
                </c:pt>
                <c:pt idx="979">
                  <c:v>152377</c:v>
                </c:pt>
                <c:pt idx="980">
                  <c:v>152380</c:v>
                </c:pt>
                <c:pt idx="981">
                  <c:v>152382</c:v>
                </c:pt>
                <c:pt idx="982">
                  <c:v>152385</c:v>
                </c:pt>
                <c:pt idx="983">
                  <c:v>152388</c:v>
                </c:pt>
                <c:pt idx="984">
                  <c:v>152390</c:v>
                </c:pt>
                <c:pt idx="985">
                  <c:v>152393</c:v>
                </c:pt>
                <c:pt idx="986">
                  <c:v>152396</c:v>
                </c:pt>
                <c:pt idx="987">
                  <c:v>152398</c:v>
                </c:pt>
                <c:pt idx="988">
                  <c:v>152400</c:v>
                </c:pt>
                <c:pt idx="989">
                  <c:v>152403</c:v>
                </c:pt>
                <c:pt idx="990">
                  <c:v>152406</c:v>
                </c:pt>
                <c:pt idx="991">
                  <c:v>152409</c:v>
                </c:pt>
                <c:pt idx="992">
                  <c:v>152411</c:v>
                </c:pt>
                <c:pt idx="993">
                  <c:v>152414</c:v>
                </c:pt>
                <c:pt idx="994">
                  <c:v>152417</c:v>
                </c:pt>
                <c:pt idx="995">
                  <c:v>152419</c:v>
                </c:pt>
                <c:pt idx="996">
                  <c:v>152421</c:v>
                </c:pt>
                <c:pt idx="997">
                  <c:v>152424</c:v>
                </c:pt>
                <c:pt idx="998">
                  <c:v>152427</c:v>
                </c:pt>
                <c:pt idx="999">
                  <c:v>152429</c:v>
                </c:pt>
              </c:numCache>
            </c:numRef>
          </c:val>
          <c:smooth val="0"/>
          <c:extLst>
            <c:ext xmlns:c16="http://schemas.microsoft.com/office/drawing/2014/chart" uri="{C3380CC4-5D6E-409C-BE32-E72D297353CC}">
              <c16:uniqueId val="{00000001-A6CC-41D2-B774-A877761B74A9}"/>
            </c:ext>
          </c:extLst>
        </c:ser>
        <c:ser>
          <c:idx val="2"/>
          <c:order val="2"/>
          <c:tx>
            <c:strRef>
              <c:f>'50%'!$E$1</c:f>
              <c:strCache>
                <c:ptCount val="1"/>
                <c:pt idx="0">
                  <c:v>65%</c:v>
                </c:pt>
              </c:strCache>
            </c:strRef>
          </c:tx>
          <c:spPr>
            <a:ln w="28575" cap="rnd">
              <a:solidFill>
                <a:schemeClr val="accent3"/>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E$2:$E$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1</c:v>
                </c:pt>
                <c:pt idx="314">
                  <c:v>143601</c:v>
                </c:pt>
                <c:pt idx="315">
                  <c:v>144164</c:v>
                </c:pt>
                <c:pt idx="316">
                  <c:v>144697</c:v>
                </c:pt>
                <c:pt idx="317">
                  <c:v>145200</c:v>
                </c:pt>
                <c:pt idx="318">
                  <c:v>145683</c:v>
                </c:pt>
                <c:pt idx="319">
                  <c:v>146133</c:v>
                </c:pt>
                <c:pt idx="320">
                  <c:v>146557</c:v>
                </c:pt>
                <c:pt idx="321">
                  <c:v>146948</c:v>
                </c:pt>
                <c:pt idx="322">
                  <c:v>147308</c:v>
                </c:pt>
                <c:pt idx="323">
                  <c:v>147638</c:v>
                </c:pt>
                <c:pt idx="324">
                  <c:v>147941</c:v>
                </c:pt>
                <c:pt idx="325">
                  <c:v>148219</c:v>
                </c:pt>
                <c:pt idx="326">
                  <c:v>148468</c:v>
                </c:pt>
                <c:pt idx="327">
                  <c:v>148686</c:v>
                </c:pt>
                <c:pt idx="328">
                  <c:v>148884</c:v>
                </c:pt>
                <c:pt idx="329">
                  <c:v>149061</c:v>
                </c:pt>
                <c:pt idx="330">
                  <c:v>149222</c:v>
                </c:pt>
                <c:pt idx="331">
                  <c:v>149364</c:v>
                </c:pt>
                <c:pt idx="332">
                  <c:v>149499</c:v>
                </c:pt>
                <c:pt idx="333">
                  <c:v>149616</c:v>
                </c:pt>
                <c:pt idx="334">
                  <c:v>149721</c:v>
                </c:pt>
                <c:pt idx="335">
                  <c:v>149816</c:v>
                </c:pt>
                <c:pt idx="336">
                  <c:v>149899</c:v>
                </c:pt>
                <c:pt idx="337">
                  <c:v>149976</c:v>
                </c:pt>
                <c:pt idx="338">
                  <c:v>150058</c:v>
                </c:pt>
                <c:pt idx="339">
                  <c:v>150135</c:v>
                </c:pt>
                <c:pt idx="340">
                  <c:v>150204</c:v>
                </c:pt>
                <c:pt idx="341">
                  <c:v>150266</c:v>
                </c:pt>
                <c:pt idx="342">
                  <c:v>150321</c:v>
                </c:pt>
                <c:pt idx="343">
                  <c:v>150374</c:v>
                </c:pt>
                <c:pt idx="344">
                  <c:v>150421</c:v>
                </c:pt>
                <c:pt idx="345">
                  <c:v>150466</c:v>
                </c:pt>
                <c:pt idx="346">
                  <c:v>150509</c:v>
                </c:pt>
                <c:pt idx="347">
                  <c:v>150549</c:v>
                </c:pt>
                <c:pt idx="348">
                  <c:v>150587</c:v>
                </c:pt>
                <c:pt idx="349">
                  <c:v>150619</c:v>
                </c:pt>
                <c:pt idx="350">
                  <c:v>150650</c:v>
                </c:pt>
                <c:pt idx="351">
                  <c:v>150678</c:v>
                </c:pt>
                <c:pt idx="352">
                  <c:v>150705</c:v>
                </c:pt>
                <c:pt idx="353">
                  <c:v>150731</c:v>
                </c:pt>
                <c:pt idx="354">
                  <c:v>150756</c:v>
                </c:pt>
                <c:pt idx="355">
                  <c:v>150777</c:v>
                </c:pt>
                <c:pt idx="356">
                  <c:v>150798</c:v>
                </c:pt>
                <c:pt idx="357">
                  <c:v>150818</c:v>
                </c:pt>
                <c:pt idx="358">
                  <c:v>150836</c:v>
                </c:pt>
                <c:pt idx="359">
                  <c:v>150854</c:v>
                </c:pt>
                <c:pt idx="360">
                  <c:v>150871</c:v>
                </c:pt>
                <c:pt idx="361">
                  <c:v>150885</c:v>
                </c:pt>
                <c:pt idx="362">
                  <c:v>150899</c:v>
                </c:pt>
                <c:pt idx="363">
                  <c:v>150912</c:v>
                </c:pt>
                <c:pt idx="364">
                  <c:v>150924</c:v>
                </c:pt>
                <c:pt idx="365">
                  <c:v>150935</c:v>
                </c:pt>
                <c:pt idx="366">
                  <c:v>150947</c:v>
                </c:pt>
                <c:pt idx="367">
                  <c:v>150957</c:v>
                </c:pt>
                <c:pt idx="368">
                  <c:v>150967</c:v>
                </c:pt>
                <c:pt idx="369">
                  <c:v>150975</c:v>
                </c:pt>
                <c:pt idx="370">
                  <c:v>150985</c:v>
                </c:pt>
                <c:pt idx="371">
                  <c:v>150993</c:v>
                </c:pt>
                <c:pt idx="372">
                  <c:v>151001</c:v>
                </c:pt>
                <c:pt idx="373">
                  <c:v>151009</c:v>
                </c:pt>
                <c:pt idx="374">
                  <c:v>151016</c:v>
                </c:pt>
                <c:pt idx="375">
                  <c:v>151023</c:v>
                </c:pt>
                <c:pt idx="376">
                  <c:v>151030</c:v>
                </c:pt>
                <c:pt idx="377">
                  <c:v>151036</c:v>
                </c:pt>
                <c:pt idx="378">
                  <c:v>151042</c:v>
                </c:pt>
                <c:pt idx="379">
                  <c:v>151048</c:v>
                </c:pt>
                <c:pt idx="380">
                  <c:v>151054</c:v>
                </c:pt>
                <c:pt idx="381">
                  <c:v>151059</c:v>
                </c:pt>
                <c:pt idx="382">
                  <c:v>151065</c:v>
                </c:pt>
                <c:pt idx="383">
                  <c:v>151070</c:v>
                </c:pt>
                <c:pt idx="384">
                  <c:v>151075</c:v>
                </c:pt>
                <c:pt idx="385">
                  <c:v>151080</c:v>
                </c:pt>
                <c:pt idx="386">
                  <c:v>151084</c:v>
                </c:pt>
                <c:pt idx="387">
                  <c:v>151089</c:v>
                </c:pt>
                <c:pt idx="388">
                  <c:v>151093</c:v>
                </c:pt>
                <c:pt idx="389">
                  <c:v>151098</c:v>
                </c:pt>
                <c:pt idx="390">
                  <c:v>151102</c:v>
                </c:pt>
                <c:pt idx="391">
                  <c:v>151106</c:v>
                </c:pt>
                <c:pt idx="392">
                  <c:v>151110</c:v>
                </c:pt>
                <c:pt idx="393">
                  <c:v>151114</c:v>
                </c:pt>
                <c:pt idx="394">
                  <c:v>151118</c:v>
                </c:pt>
                <c:pt idx="395">
                  <c:v>151122</c:v>
                </c:pt>
                <c:pt idx="396">
                  <c:v>151126</c:v>
                </c:pt>
                <c:pt idx="397">
                  <c:v>151130</c:v>
                </c:pt>
                <c:pt idx="398">
                  <c:v>151133</c:v>
                </c:pt>
                <c:pt idx="399">
                  <c:v>151137</c:v>
                </c:pt>
                <c:pt idx="400">
                  <c:v>151140</c:v>
                </c:pt>
                <c:pt idx="401">
                  <c:v>151145</c:v>
                </c:pt>
                <c:pt idx="402">
                  <c:v>151148</c:v>
                </c:pt>
                <c:pt idx="403">
                  <c:v>151151</c:v>
                </c:pt>
                <c:pt idx="404">
                  <c:v>151155</c:v>
                </c:pt>
                <c:pt idx="405">
                  <c:v>151159</c:v>
                </c:pt>
                <c:pt idx="406">
                  <c:v>151163</c:v>
                </c:pt>
                <c:pt idx="407">
                  <c:v>151166</c:v>
                </c:pt>
                <c:pt idx="408">
                  <c:v>151170</c:v>
                </c:pt>
                <c:pt idx="409">
                  <c:v>151173</c:v>
                </c:pt>
                <c:pt idx="410">
                  <c:v>151176</c:v>
                </c:pt>
                <c:pt idx="411">
                  <c:v>151179</c:v>
                </c:pt>
                <c:pt idx="412">
                  <c:v>151183</c:v>
                </c:pt>
                <c:pt idx="413">
                  <c:v>151186</c:v>
                </c:pt>
                <c:pt idx="414">
                  <c:v>151190</c:v>
                </c:pt>
                <c:pt idx="415">
                  <c:v>151193</c:v>
                </c:pt>
                <c:pt idx="416">
                  <c:v>151196</c:v>
                </c:pt>
                <c:pt idx="417">
                  <c:v>151199</c:v>
                </c:pt>
                <c:pt idx="418">
                  <c:v>151202</c:v>
                </c:pt>
                <c:pt idx="419">
                  <c:v>151206</c:v>
                </c:pt>
                <c:pt idx="420">
                  <c:v>151209</c:v>
                </c:pt>
                <c:pt idx="421">
                  <c:v>151212</c:v>
                </c:pt>
                <c:pt idx="422">
                  <c:v>151215</c:v>
                </c:pt>
                <c:pt idx="423">
                  <c:v>151219</c:v>
                </c:pt>
                <c:pt idx="424">
                  <c:v>151222</c:v>
                </c:pt>
                <c:pt idx="425">
                  <c:v>151225</c:v>
                </c:pt>
                <c:pt idx="426">
                  <c:v>151228</c:v>
                </c:pt>
                <c:pt idx="427">
                  <c:v>151232</c:v>
                </c:pt>
                <c:pt idx="428">
                  <c:v>151235</c:v>
                </c:pt>
                <c:pt idx="429">
                  <c:v>151239</c:v>
                </c:pt>
                <c:pt idx="430">
                  <c:v>151242</c:v>
                </c:pt>
                <c:pt idx="431">
                  <c:v>151245</c:v>
                </c:pt>
                <c:pt idx="432">
                  <c:v>151248</c:v>
                </c:pt>
                <c:pt idx="433">
                  <c:v>151251</c:v>
                </c:pt>
                <c:pt idx="434">
                  <c:v>151254</c:v>
                </c:pt>
                <c:pt idx="435">
                  <c:v>151258</c:v>
                </c:pt>
                <c:pt idx="436">
                  <c:v>151261</c:v>
                </c:pt>
                <c:pt idx="437">
                  <c:v>151264</c:v>
                </c:pt>
                <c:pt idx="438">
                  <c:v>151267</c:v>
                </c:pt>
                <c:pt idx="439">
                  <c:v>151270</c:v>
                </c:pt>
                <c:pt idx="440">
                  <c:v>151273</c:v>
                </c:pt>
                <c:pt idx="441">
                  <c:v>151276</c:v>
                </c:pt>
                <c:pt idx="442">
                  <c:v>151279</c:v>
                </c:pt>
                <c:pt idx="443">
                  <c:v>151283</c:v>
                </c:pt>
                <c:pt idx="444">
                  <c:v>151286</c:v>
                </c:pt>
                <c:pt idx="445">
                  <c:v>151289</c:v>
                </c:pt>
                <c:pt idx="446">
                  <c:v>151293</c:v>
                </c:pt>
                <c:pt idx="447">
                  <c:v>151296</c:v>
                </c:pt>
                <c:pt idx="448">
                  <c:v>151299</c:v>
                </c:pt>
                <c:pt idx="449">
                  <c:v>151302</c:v>
                </c:pt>
                <c:pt idx="450">
                  <c:v>151306</c:v>
                </c:pt>
                <c:pt idx="451">
                  <c:v>151309</c:v>
                </c:pt>
                <c:pt idx="452">
                  <c:v>151312</c:v>
                </c:pt>
                <c:pt idx="453">
                  <c:v>151316</c:v>
                </c:pt>
                <c:pt idx="454">
                  <c:v>151319</c:v>
                </c:pt>
                <c:pt idx="455">
                  <c:v>151322</c:v>
                </c:pt>
                <c:pt idx="456">
                  <c:v>151325</c:v>
                </c:pt>
                <c:pt idx="457">
                  <c:v>151328</c:v>
                </c:pt>
                <c:pt idx="458">
                  <c:v>151332</c:v>
                </c:pt>
                <c:pt idx="459">
                  <c:v>151335</c:v>
                </c:pt>
                <c:pt idx="460">
                  <c:v>151338</c:v>
                </c:pt>
                <c:pt idx="461">
                  <c:v>151342</c:v>
                </c:pt>
                <c:pt idx="462">
                  <c:v>151345</c:v>
                </c:pt>
                <c:pt idx="463">
                  <c:v>151348</c:v>
                </c:pt>
                <c:pt idx="464">
                  <c:v>151351</c:v>
                </c:pt>
                <c:pt idx="465">
                  <c:v>151354</c:v>
                </c:pt>
                <c:pt idx="466">
                  <c:v>151357</c:v>
                </c:pt>
                <c:pt idx="467">
                  <c:v>151360</c:v>
                </c:pt>
                <c:pt idx="468">
                  <c:v>151363</c:v>
                </c:pt>
                <c:pt idx="469">
                  <c:v>151367</c:v>
                </c:pt>
                <c:pt idx="470">
                  <c:v>151370</c:v>
                </c:pt>
                <c:pt idx="471">
                  <c:v>151373</c:v>
                </c:pt>
                <c:pt idx="472">
                  <c:v>151376</c:v>
                </c:pt>
                <c:pt idx="473">
                  <c:v>151379</c:v>
                </c:pt>
                <c:pt idx="474">
                  <c:v>151382</c:v>
                </c:pt>
                <c:pt idx="475">
                  <c:v>151386</c:v>
                </c:pt>
                <c:pt idx="476">
                  <c:v>151388</c:v>
                </c:pt>
                <c:pt idx="477">
                  <c:v>151392</c:v>
                </c:pt>
                <c:pt idx="478">
                  <c:v>151395</c:v>
                </c:pt>
                <c:pt idx="479">
                  <c:v>151398</c:v>
                </c:pt>
                <c:pt idx="480">
                  <c:v>151401</c:v>
                </c:pt>
                <c:pt idx="481">
                  <c:v>151404</c:v>
                </c:pt>
                <c:pt idx="482">
                  <c:v>151407</c:v>
                </c:pt>
                <c:pt idx="483">
                  <c:v>151411</c:v>
                </c:pt>
                <c:pt idx="484">
                  <c:v>151414</c:v>
                </c:pt>
                <c:pt idx="485">
                  <c:v>151417</c:v>
                </c:pt>
                <c:pt idx="486">
                  <c:v>151420</c:v>
                </c:pt>
                <c:pt idx="487">
                  <c:v>151423</c:v>
                </c:pt>
                <c:pt idx="488">
                  <c:v>151427</c:v>
                </c:pt>
                <c:pt idx="489">
                  <c:v>151430</c:v>
                </c:pt>
                <c:pt idx="490">
                  <c:v>151433</c:v>
                </c:pt>
                <c:pt idx="491">
                  <c:v>151436</c:v>
                </c:pt>
                <c:pt idx="492">
                  <c:v>151439</c:v>
                </c:pt>
                <c:pt idx="493">
                  <c:v>151442</c:v>
                </c:pt>
                <c:pt idx="494">
                  <c:v>151445</c:v>
                </c:pt>
                <c:pt idx="495">
                  <c:v>151449</c:v>
                </c:pt>
                <c:pt idx="496">
                  <c:v>151452</c:v>
                </c:pt>
                <c:pt idx="497">
                  <c:v>151455</c:v>
                </c:pt>
                <c:pt idx="498">
                  <c:v>151459</c:v>
                </c:pt>
                <c:pt idx="499">
                  <c:v>151462</c:v>
                </c:pt>
                <c:pt idx="500">
                  <c:v>151465</c:v>
                </c:pt>
                <c:pt idx="501">
                  <c:v>151468</c:v>
                </c:pt>
                <c:pt idx="502">
                  <c:v>151472</c:v>
                </c:pt>
                <c:pt idx="503">
                  <c:v>151475</c:v>
                </c:pt>
                <c:pt idx="504">
                  <c:v>151478</c:v>
                </c:pt>
                <c:pt idx="505">
                  <c:v>151481</c:v>
                </c:pt>
                <c:pt idx="506">
                  <c:v>151484</c:v>
                </c:pt>
                <c:pt idx="507">
                  <c:v>151487</c:v>
                </c:pt>
                <c:pt idx="508">
                  <c:v>151490</c:v>
                </c:pt>
                <c:pt idx="509">
                  <c:v>151493</c:v>
                </c:pt>
                <c:pt idx="510">
                  <c:v>151496</c:v>
                </c:pt>
                <c:pt idx="511">
                  <c:v>151499</c:v>
                </c:pt>
                <c:pt idx="512">
                  <c:v>151502</c:v>
                </c:pt>
                <c:pt idx="513">
                  <c:v>151505</c:v>
                </c:pt>
                <c:pt idx="514">
                  <c:v>151508</c:v>
                </c:pt>
                <c:pt idx="515">
                  <c:v>151511</c:v>
                </c:pt>
                <c:pt idx="516">
                  <c:v>151515</c:v>
                </c:pt>
                <c:pt idx="517">
                  <c:v>151518</c:v>
                </c:pt>
                <c:pt idx="518">
                  <c:v>151521</c:v>
                </c:pt>
                <c:pt idx="519">
                  <c:v>151525</c:v>
                </c:pt>
                <c:pt idx="520">
                  <c:v>151528</c:v>
                </c:pt>
                <c:pt idx="521">
                  <c:v>151530</c:v>
                </c:pt>
                <c:pt idx="522">
                  <c:v>151534</c:v>
                </c:pt>
                <c:pt idx="523">
                  <c:v>151537</c:v>
                </c:pt>
                <c:pt idx="524">
                  <c:v>151541</c:v>
                </c:pt>
                <c:pt idx="525">
                  <c:v>151544</c:v>
                </c:pt>
                <c:pt idx="526">
                  <c:v>151548</c:v>
                </c:pt>
                <c:pt idx="527">
                  <c:v>151551</c:v>
                </c:pt>
                <c:pt idx="528">
                  <c:v>151554</c:v>
                </c:pt>
                <c:pt idx="529">
                  <c:v>151558</c:v>
                </c:pt>
                <c:pt idx="530">
                  <c:v>151561</c:v>
                </c:pt>
                <c:pt idx="531">
                  <c:v>151564</c:v>
                </c:pt>
                <c:pt idx="532">
                  <c:v>151567</c:v>
                </c:pt>
                <c:pt idx="533">
                  <c:v>151570</c:v>
                </c:pt>
                <c:pt idx="534">
                  <c:v>151573</c:v>
                </c:pt>
                <c:pt idx="535">
                  <c:v>151576</c:v>
                </c:pt>
                <c:pt idx="536">
                  <c:v>151579</c:v>
                </c:pt>
                <c:pt idx="537">
                  <c:v>151582</c:v>
                </c:pt>
                <c:pt idx="538">
                  <c:v>151585</c:v>
                </c:pt>
                <c:pt idx="539">
                  <c:v>151588</c:v>
                </c:pt>
                <c:pt idx="540">
                  <c:v>151591</c:v>
                </c:pt>
                <c:pt idx="541">
                  <c:v>151594</c:v>
                </c:pt>
                <c:pt idx="542">
                  <c:v>151597</c:v>
                </c:pt>
                <c:pt idx="543">
                  <c:v>151600</c:v>
                </c:pt>
                <c:pt idx="544">
                  <c:v>151603</c:v>
                </c:pt>
                <c:pt idx="545">
                  <c:v>151606</c:v>
                </c:pt>
                <c:pt idx="546">
                  <c:v>151609</c:v>
                </c:pt>
                <c:pt idx="547">
                  <c:v>151612</c:v>
                </c:pt>
                <c:pt idx="548">
                  <c:v>151616</c:v>
                </c:pt>
                <c:pt idx="549">
                  <c:v>151619</c:v>
                </c:pt>
                <c:pt idx="550">
                  <c:v>151622</c:v>
                </c:pt>
                <c:pt idx="551">
                  <c:v>151626</c:v>
                </c:pt>
                <c:pt idx="552">
                  <c:v>151629</c:v>
                </c:pt>
                <c:pt idx="553">
                  <c:v>151632</c:v>
                </c:pt>
                <c:pt idx="554">
                  <c:v>151636</c:v>
                </c:pt>
                <c:pt idx="555">
                  <c:v>151638</c:v>
                </c:pt>
                <c:pt idx="556">
                  <c:v>151641</c:v>
                </c:pt>
                <c:pt idx="557">
                  <c:v>151644</c:v>
                </c:pt>
                <c:pt idx="558">
                  <c:v>151647</c:v>
                </c:pt>
                <c:pt idx="559">
                  <c:v>151650</c:v>
                </c:pt>
                <c:pt idx="560">
                  <c:v>151653</c:v>
                </c:pt>
                <c:pt idx="561">
                  <c:v>151657</c:v>
                </c:pt>
                <c:pt idx="562">
                  <c:v>151659</c:v>
                </c:pt>
                <c:pt idx="563">
                  <c:v>151662</c:v>
                </c:pt>
                <c:pt idx="564">
                  <c:v>151665</c:v>
                </c:pt>
                <c:pt idx="565">
                  <c:v>151668</c:v>
                </c:pt>
                <c:pt idx="566">
                  <c:v>151671</c:v>
                </c:pt>
                <c:pt idx="567">
                  <c:v>151674</c:v>
                </c:pt>
                <c:pt idx="568">
                  <c:v>151677</c:v>
                </c:pt>
                <c:pt idx="569">
                  <c:v>151680</c:v>
                </c:pt>
                <c:pt idx="570">
                  <c:v>151683</c:v>
                </c:pt>
                <c:pt idx="571">
                  <c:v>151687</c:v>
                </c:pt>
                <c:pt idx="572">
                  <c:v>151690</c:v>
                </c:pt>
                <c:pt idx="573">
                  <c:v>151693</c:v>
                </c:pt>
                <c:pt idx="574">
                  <c:v>151696</c:v>
                </c:pt>
                <c:pt idx="575">
                  <c:v>151699</c:v>
                </c:pt>
                <c:pt idx="576">
                  <c:v>151702</c:v>
                </c:pt>
                <c:pt idx="577">
                  <c:v>151705</c:v>
                </c:pt>
                <c:pt idx="578">
                  <c:v>151708</c:v>
                </c:pt>
                <c:pt idx="579">
                  <c:v>151711</c:v>
                </c:pt>
                <c:pt idx="580">
                  <c:v>151714</c:v>
                </c:pt>
                <c:pt idx="581">
                  <c:v>151717</c:v>
                </c:pt>
                <c:pt idx="582">
                  <c:v>151720</c:v>
                </c:pt>
                <c:pt idx="583">
                  <c:v>151722</c:v>
                </c:pt>
                <c:pt idx="584">
                  <c:v>151725</c:v>
                </c:pt>
                <c:pt idx="585">
                  <c:v>151728</c:v>
                </c:pt>
                <c:pt idx="586">
                  <c:v>151731</c:v>
                </c:pt>
                <c:pt idx="587">
                  <c:v>151734</c:v>
                </c:pt>
                <c:pt idx="588">
                  <c:v>151737</c:v>
                </c:pt>
                <c:pt idx="589">
                  <c:v>151740</c:v>
                </c:pt>
                <c:pt idx="590">
                  <c:v>151743</c:v>
                </c:pt>
                <c:pt idx="591">
                  <c:v>151746</c:v>
                </c:pt>
                <c:pt idx="592">
                  <c:v>151749</c:v>
                </c:pt>
                <c:pt idx="593">
                  <c:v>151752</c:v>
                </c:pt>
                <c:pt idx="594">
                  <c:v>151755</c:v>
                </c:pt>
                <c:pt idx="595">
                  <c:v>151758</c:v>
                </c:pt>
                <c:pt idx="596">
                  <c:v>151760</c:v>
                </c:pt>
                <c:pt idx="597">
                  <c:v>151764</c:v>
                </c:pt>
                <c:pt idx="598">
                  <c:v>151767</c:v>
                </c:pt>
                <c:pt idx="599">
                  <c:v>151769</c:v>
                </c:pt>
                <c:pt idx="600">
                  <c:v>151772</c:v>
                </c:pt>
                <c:pt idx="601">
                  <c:v>151776</c:v>
                </c:pt>
                <c:pt idx="602">
                  <c:v>151778</c:v>
                </c:pt>
                <c:pt idx="603">
                  <c:v>151781</c:v>
                </c:pt>
                <c:pt idx="604">
                  <c:v>151784</c:v>
                </c:pt>
                <c:pt idx="605">
                  <c:v>151788</c:v>
                </c:pt>
                <c:pt idx="606">
                  <c:v>151791</c:v>
                </c:pt>
                <c:pt idx="607">
                  <c:v>151794</c:v>
                </c:pt>
                <c:pt idx="608">
                  <c:v>151797</c:v>
                </c:pt>
                <c:pt idx="609">
                  <c:v>151800</c:v>
                </c:pt>
                <c:pt idx="610">
                  <c:v>151803</c:v>
                </c:pt>
                <c:pt idx="611">
                  <c:v>151806</c:v>
                </c:pt>
                <c:pt idx="612">
                  <c:v>151809</c:v>
                </c:pt>
                <c:pt idx="613">
                  <c:v>151812</c:v>
                </c:pt>
                <c:pt idx="614">
                  <c:v>151815</c:v>
                </c:pt>
                <c:pt idx="615">
                  <c:v>151819</c:v>
                </c:pt>
                <c:pt idx="616">
                  <c:v>151822</c:v>
                </c:pt>
                <c:pt idx="617">
                  <c:v>151825</c:v>
                </c:pt>
                <c:pt idx="618">
                  <c:v>151828</c:v>
                </c:pt>
                <c:pt idx="619">
                  <c:v>151832</c:v>
                </c:pt>
                <c:pt idx="620">
                  <c:v>151835</c:v>
                </c:pt>
                <c:pt idx="621">
                  <c:v>151838</c:v>
                </c:pt>
                <c:pt idx="622">
                  <c:v>151841</c:v>
                </c:pt>
                <c:pt idx="623">
                  <c:v>151844</c:v>
                </c:pt>
                <c:pt idx="624">
                  <c:v>151848</c:v>
                </c:pt>
                <c:pt idx="625">
                  <c:v>151851</c:v>
                </c:pt>
                <c:pt idx="626">
                  <c:v>151854</c:v>
                </c:pt>
                <c:pt idx="627">
                  <c:v>151857</c:v>
                </c:pt>
                <c:pt idx="628">
                  <c:v>151860</c:v>
                </c:pt>
                <c:pt idx="629">
                  <c:v>151863</c:v>
                </c:pt>
                <c:pt idx="630">
                  <c:v>151866</c:v>
                </c:pt>
                <c:pt idx="631">
                  <c:v>151869</c:v>
                </c:pt>
                <c:pt idx="632">
                  <c:v>151873</c:v>
                </c:pt>
                <c:pt idx="633">
                  <c:v>151876</c:v>
                </c:pt>
                <c:pt idx="634">
                  <c:v>151879</c:v>
                </c:pt>
                <c:pt idx="635">
                  <c:v>151882</c:v>
                </c:pt>
                <c:pt idx="636">
                  <c:v>151885</c:v>
                </c:pt>
                <c:pt idx="637">
                  <c:v>151889</c:v>
                </c:pt>
                <c:pt idx="638">
                  <c:v>151892</c:v>
                </c:pt>
                <c:pt idx="639">
                  <c:v>151895</c:v>
                </c:pt>
                <c:pt idx="640">
                  <c:v>151898</c:v>
                </c:pt>
                <c:pt idx="641">
                  <c:v>151902</c:v>
                </c:pt>
                <c:pt idx="642">
                  <c:v>151905</c:v>
                </c:pt>
                <c:pt idx="643">
                  <c:v>151908</c:v>
                </c:pt>
                <c:pt idx="644">
                  <c:v>151910</c:v>
                </c:pt>
                <c:pt idx="645">
                  <c:v>151914</c:v>
                </c:pt>
                <c:pt idx="646">
                  <c:v>151918</c:v>
                </c:pt>
                <c:pt idx="647">
                  <c:v>151921</c:v>
                </c:pt>
                <c:pt idx="648">
                  <c:v>151924</c:v>
                </c:pt>
                <c:pt idx="649">
                  <c:v>151927</c:v>
                </c:pt>
                <c:pt idx="650">
                  <c:v>151930</c:v>
                </c:pt>
                <c:pt idx="651">
                  <c:v>151933</c:v>
                </c:pt>
                <c:pt idx="652">
                  <c:v>151937</c:v>
                </c:pt>
                <c:pt idx="653">
                  <c:v>151940</c:v>
                </c:pt>
                <c:pt idx="654">
                  <c:v>151944</c:v>
                </c:pt>
                <c:pt idx="655">
                  <c:v>151947</c:v>
                </c:pt>
                <c:pt idx="656">
                  <c:v>151950</c:v>
                </c:pt>
                <c:pt idx="657">
                  <c:v>151953</c:v>
                </c:pt>
                <c:pt idx="658">
                  <c:v>151956</c:v>
                </c:pt>
                <c:pt idx="659">
                  <c:v>151959</c:v>
                </c:pt>
                <c:pt idx="660">
                  <c:v>151962</c:v>
                </c:pt>
                <c:pt idx="661">
                  <c:v>151965</c:v>
                </c:pt>
                <c:pt idx="662">
                  <c:v>151968</c:v>
                </c:pt>
                <c:pt idx="663">
                  <c:v>151971</c:v>
                </c:pt>
                <c:pt idx="664">
                  <c:v>151975</c:v>
                </c:pt>
                <c:pt idx="665">
                  <c:v>151978</c:v>
                </c:pt>
                <c:pt idx="666">
                  <c:v>151981</c:v>
                </c:pt>
                <c:pt idx="667">
                  <c:v>151985</c:v>
                </c:pt>
                <c:pt idx="668">
                  <c:v>151988</c:v>
                </c:pt>
                <c:pt idx="669">
                  <c:v>151991</c:v>
                </c:pt>
                <c:pt idx="670">
                  <c:v>151995</c:v>
                </c:pt>
                <c:pt idx="671">
                  <c:v>151997</c:v>
                </c:pt>
                <c:pt idx="672">
                  <c:v>152000</c:v>
                </c:pt>
                <c:pt idx="673">
                  <c:v>152003</c:v>
                </c:pt>
                <c:pt idx="674">
                  <c:v>152006</c:v>
                </c:pt>
                <c:pt idx="675">
                  <c:v>152009</c:v>
                </c:pt>
                <c:pt idx="676">
                  <c:v>152012</c:v>
                </c:pt>
                <c:pt idx="677">
                  <c:v>152015</c:v>
                </c:pt>
                <c:pt idx="678">
                  <c:v>152018</c:v>
                </c:pt>
                <c:pt idx="679">
                  <c:v>152021</c:v>
                </c:pt>
                <c:pt idx="680">
                  <c:v>152024</c:v>
                </c:pt>
                <c:pt idx="681">
                  <c:v>152027</c:v>
                </c:pt>
                <c:pt idx="682">
                  <c:v>152030</c:v>
                </c:pt>
                <c:pt idx="683">
                  <c:v>152033</c:v>
                </c:pt>
                <c:pt idx="684">
                  <c:v>152036</c:v>
                </c:pt>
                <c:pt idx="685">
                  <c:v>152039</c:v>
                </c:pt>
                <c:pt idx="686">
                  <c:v>152042</c:v>
                </c:pt>
                <c:pt idx="687">
                  <c:v>152045</c:v>
                </c:pt>
                <c:pt idx="688">
                  <c:v>152048</c:v>
                </c:pt>
                <c:pt idx="689">
                  <c:v>152051</c:v>
                </c:pt>
                <c:pt idx="690">
                  <c:v>152054</c:v>
                </c:pt>
                <c:pt idx="691">
                  <c:v>152057</c:v>
                </c:pt>
                <c:pt idx="692">
                  <c:v>152061</c:v>
                </c:pt>
                <c:pt idx="693">
                  <c:v>152063</c:v>
                </c:pt>
                <c:pt idx="694">
                  <c:v>152067</c:v>
                </c:pt>
                <c:pt idx="695">
                  <c:v>152070</c:v>
                </c:pt>
                <c:pt idx="696">
                  <c:v>152072</c:v>
                </c:pt>
                <c:pt idx="697">
                  <c:v>152075</c:v>
                </c:pt>
                <c:pt idx="698">
                  <c:v>152078</c:v>
                </c:pt>
                <c:pt idx="699">
                  <c:v>152082</c:v>
                </c:pt>
                <c:pt idx="700">
                  <c:v>152085</c:v>
                </c:pt>
                <c:pt idx="701">
                  <c:v>152089</c:v>
                </c:pt>
                <c:pt idx="702">
                  <c:v>152091</c:v>
                </c:pt>
                <c:pt idx="703">
                  <c:v>152095</c:v>
                </c:pt>
                <c:pt idx="704">
                  <c:v>152098</c:v>
                </c:pt>
                <c:pt idx="705">
                  <c:v>152101</c:v>
                </c:pt>
                <c:pt idx="706">
                  <c:v>152104</c:v>
                </c:pt>
                <c:pt idx="707">
                  <c:v>152107</c:v>
                </c:pt>
                <c:pt idx="708">
                  <c:v>152110</c:v>
                </c:pt>
                <c:pt idx="709">
                  <c:v>152113</c:v>
                </c:pt>
                <c:pt idx="710">
                  <c:v>152116</c:v>
                </c:pt>
                <c:pt idx="711">
                  <c:v>152119</c:v>
                </c:pt>
                <c:pt idx="712">
                  <c:v>152122</c:v>
                </c:pt>
                <c:pt idx="713">
                  <c:v>152125</c:v>
                </c:pt>
                <c:pt idx="714">
                  <c:v>152128</c:v>
                </c:pt>
                <c:pt idx="715">
                  <c:v>152131</c:v>
                </c:pt>
                <c:pt idx="716">
                  <c:v>152134</c:v>
                </c:pt>
                <c:pt idx="717">
                  <c:v>152137</c:v>
                </c:pt>
                <c:pt idx="718">
                  <c:v>152141</c:v>
                </c:pt>
                <c:pt idx="719">
                  <c:v>152144</c:v>
                </c:pt>
                <c:pt idx="720">
                  <c:v>152147</c:v>
                </c:pt>
                <c:pt idx="721">
                  <c:v>152150</c:v>
                </c:pt>
                <c:pt idx="722">
                  <c:v>152153</c:v>
                </c:pt>
                <c:pt idx="723">
                  <c:v>152156</c:v>
                </c:pt>
                <c:pt idx="724">
                  <c:v>152159</c:v>
                </c:pt>
                <c:pt idx="725">
                  <c:v>152162</c:v>
                </c:pt>
                <c:pt idx="726">
                  <c:v>152165</c:v>
                </c:pt>
                <c:pt idx="727">
                  <c:v>152168</c:v>
                </c:pt>
                <c:pt idx="728">
                  <c:v>152171</c:v>
                </c:pt>
                <c:pt idx="729">
                  <c:v>152174</c:v>
                </c:pt>
                <c:pt idx="730">
                  <c:v>152178</c:v>
                </c:pt>
                <c:pt idx="731">
                  <c:v>152181</c:v>
                </c:pt>
                <c:pt idx="732">
                  <c:v>152183</c:v>
                </c:pt>
                <c:pt idx="733">
                  <c:v>152186</c:v>
                </c:pt>
                <c:pt idx="734">
                  <c:v>152190</c:v>
                </c:pt>
                <c:pt idx="735">
                  <c:v>152193</c:v>
                </c:pt>
                <c:pt idx="736">
                  <c:v>152196</c:v>
                </c:pt>
                <c:pt idx="737">
                  <c:v>152199</c:v>
                </c:pt>
                <c:pt idx="738">
                  <c:v>152203</c:v>
                </c:pt>
                <c:pt idx="739">
                  <c:v>152207</c:v>
                </c:pt>
                <c:pt idx="740">
                  <c:v>152210</c:v>
                </c:pt>
                <c:pt idx="741">
                  <c:v>152214</c:v>
                </c:pt>
                <c:pt idx="742">
                  <c:v>152217</c:v>
                </c:pt>
                <c:pt idx="743">
                  <c:v>152220</c:v>
                </c:pt>
                <c:pt idx="744">
                  <c:v>152223</c:v>
                </c:pt>
                <c:pt idx="745">
                  <c:v>152227</c:v>
                </c:pt>
                <c:pt idx="746">
                  <c:v>152230</c:v>
                </c:pt>
                <c:pt idx="747">
                  <c:v>152233</c:v>
                </c:pt>
                <c:pt idx="748">
                  <c:v>152236</c:v>
                </c:pt>
                <c:pt idx="749">
                  <c:v>152240</c:v>
                </c:pt>
                <c:pt idx="750">
                  <c:v>152243</c:v>
                </c:pt>
                <c:pt idx="751">
                  <c:v>152246</c:v>
                </c:pt>
                <c:pt idx="752">
                  <c:v>152249</c:v>
                </c:pt>
                <c:pt idx="753">
                  <c:v>152252</c:v>
                </c:pt>
                <c:pt idx="754">
                  <c:v>152255</c:v>
                </c:pt>
                <c:pt idx="755">
                  <c:v>152258</c:v>
                </c:pt>
                <c:pt idx="756">
                  <c:v>152261</c:v>
                </c:pt>
                <c:pt idx="757">
                  <c:v>152264</c:v>
                </c:pt>
                <c:pt idx="758">
                  <c:v>152267</c:v>
                </c:pt>
                <c:pt idx="759">
                  <c:v>152270</c:v>
                </c:pt>
                <c:pt idx="760">
                  <c:v>152273</c:v>
                </c:pt>
                <c:pt idx="761">
                  <c:v>152276</c:v>
                </c:pt>
                <c:pt idx="762">
                  <c:v>152279</c:v>
                </c:pt>
                <c:pt idx="763">
                  <c:v>152282</c:v>
                </c:pt>
                <c:pt idx="764">
                  <c:v>152285</c:v>
                </c:pt>
                <c:pt idx="765">
                  <c:v>152288</c:v>
                </c:pt>
                <c:pt idx="766">
                  <c:v>152292</c:v>
                </c:pt>
                <c:pt idx="767">
                  <c:v>152295</c:v>
                </c:pt>
                <c:pt idx="768">
                  <c:v>152298</c:v>
                </c:pt>
                <c:pt idx="769">
                  <c:v>152301</c:v>
                </c:pt>
                <c:pt idx="770">
                  <c:v>152304</c:v>
                </c:pt>
                <c:pt idx="771">
                  <c:v>152307</c:v>
                </c:pt>
                <c:pt idx="772">
                  <c:v>152310</c:v>
                </c:pt>
                <c:pt idx="773">
                  <c:v>152313</c:v>
                </c:pt>
                <c:pt idx="774">
                  <c:v>152316</c:v>
                </c:pt>
                <c:pt idx="775">
                  <c:v>152320</c:v>
                </c:pt>
                <c:pt idx="776">
                  <c:v>152323</c:v>
                </c:pt>
                <c:pt idx="777">
                  <c:v>152326</c:v>
                </c:pt>
                <c:pt idx="778">
                  <c:v>152330</c:v>
                </c:pt>
                <c:pt idx="779">
                  <c:v>152333</c:v>
                </c:pt>
                <c:pt idx="780">
                  <c:v>152336</c:v>
                </c:pt>
                <c:pt idx="781">
                  <c:v>152339</c:v>
                </c:pt>
                <c:pt idx="782">
                  <c:v>152343</c:v>
                </c:pt>
                <c:pt idx="783">
                  <c:v>152346</c:v>
                </c:pt>
                <c:pt idx="784">
                  <c:v>152350</c:v>
                </c:pt>
                <c:pt idx="785">
                  <c:v>152353</c:v>
                </c:pt>
                <c:pt idx="786">
                  <c:v>152357</c:v>
                </c:pt>
                <c:pt idx="787">
                  <c:v>152360</c:v>
                </c:pt>
                <c:pt idx="788">
                  <c:v>152363</c:v>
                </c:pt>
                <c:pt idx="789">
                  <c:v>152366</c:v>
                </c:pt>
                <c:pt idx="790">
                  <c:v>152370</c:v>
                </c:pt>
                <c:pt idx="791">
                  <c:v>152373</c:v>
                </c:pt>
                <c:pt idx="792">
                  <c:v>152376</c:v>
                </c:pt>
                <c:pt idx="793">
                  <c:v>152381</c:v>
                </c:pt>
                <c:pt idx="794">
                  <c:v>152384</c:v>
                </c:pt>
                <c:pt idx="795">
                  <c:v>152387</c:v>
                </c:pt>
                <c:pt idx="796">
                  <c:v>152390</c:v>
                </c:pt>
                <c:pt idx="797">
                  <c:v>152393</c:v>
                </c:pt>
                <c:pt idx="798">
                  <c:v>152396</c:v>
                </c:pt>
                <c:pt idx="799">
                  <c:v>152400</c:v>
                </c:pt>
                <c:pt idx="800">
                  <c:v>152403</c:v>
                </c:pt>
                <c:pt idx="801">
                  <c:v>152406</c:v>
                </c:pt>
                <c:pt idx="802">
                  <c:v>152410</c:v>
                </c:pt>
                <c:pt idx="803">
                  <c:v>152413</c:v>
                </c:pt>
                <c:pt idx="804">
                  <c:v>152416</c:v>
                </c:pt>
                <c:pt idx="805">
                  <c:v>152419</c:v>
                </c:pt>
                <c:pt idx="806">
                  <c:v>152423</c:v>
                </c:pt>
                <c:pt idx="807">
                  <c:v>152426</c:v>
                </c:pt>
                <c:pt idx="808">
                  <c:v>152429</c:v>
                </c:pt>
                <c:pt idx="809">
                  <c:v>152433</c:v>
                </c:pt>
                <c:pt idx="810">
                  <c:v>152436</c:v>
                </c:pt>
                <c:pt idx="811">
                  <c:v>152438</c:v>
                </c:pt>
                <c:pt idx="812">
                  <c:v>152442</c:v>
                </c:pt>
                <c:pt idx="813">
                  <c:v>152445</c:v>
                </c:pt>
                <c:pt idx="814">
                  <c:v>152448</c:v>
                </c:pt>
                <c:pt idx="815">
                  <c:v>152451</c:v>
                </c:pt>
                <c:pt idx="816">
                  <c:v>152454</c:v>
                </c:pt>
                <c:pt idx="817">
                  <c:v>152458</c:v>
                </c:pt>
                <c:pt idx="818">
                  <c:v>152461</c:v>
                </c:pt>
                <c:pt idx="819">
                  <c:v>152464</c:v>
                </c:pt>
                <c:pt idx="820">
                  <c:v>152467</c:v>
                </c:pt>
                <c:pt idx="821">
                  <c:v>152470</c:v>
                </c:pt>
                <c:pt idx="822">
                  <c:v>152474</c:v>
                </c:pt>
                <c:pt idx="823">
                  <c:v>152477</c:v>
                </c:pt>
                <c:pt idx="824">
                  <c:v>152480</c:v>
                </c:pt>
                <c:pt idx="825">
                  <c:v>152483</c:v>
                </c:pt>
                <c:pt idx="826">
                  <c:v>152486</c:v>
                </c:pt>
                <c:pt idx="827">
                  <c:v>152489</c:v>
                </c:pt>
                <c:pt idx="828">
                  <c:v>152493</c:v>
                </c:pt>
                <c:pt idx="829">
                  <c:v>152496</c:v>
                </c:pt>
                <c:pt idx="830">
                  <c:v>152500</c:v>
                </c:pt>
                <c:pt idx="831">
                  <c:v>152503</c:v>
                </c:pt>
                <c:pt idx="832">
                  <c:v>152506</c:v>
                </c:pt>
                <c:pt idx="833">
                  <c:v>152510</c:v>
                </c:pt>
                <c:pt idx="834">
                  <c:v>152513</c:v>
                </c:pt>
                <c:pt idx="835">
                  <c:v>152516</c:v>
                </c:pt>
                <c:pt idx="836">
                  <c:v>152519</c:v>
                </c:pt>
                <c:pt idx="837">
                  <c:v>152522</c:v>
                </c:pt>
                <c:pt idx="838">
                  <c:v>152525</c:v>
                </c:pt>
                <c:pt idx="839">
                  <c:v>152528</c:v>
                </c:pt>
                <c:pt idx="840">
                  <c:v>152531</c:v>
                </c:pt>
                <c:pt idx="841">
                  <c:v>152535</c:v>
                </c:pt>
                <c:pt idx="842">
                  <c:v>152538</c:v>
                </c:pt>
                <c:pt idx="843">
                  <c:v>152541</c:v>
                </c:pt>
                <c:pt idx="844">
                  <c:v>152544</c:v>
                </c:pt>
                <c:pt idx="845">
                  <c:v>152547</c:v>
                </c:pt>
                <c:pt idx="846">
                  <c:v>152550</c:v>
                </c:pt>
                <c:pt idx="847">
                  <c:v>152554</c:v>
                </c:pt>
                <c:pt idx="848">
                  <c:v>152557</c:v>
                </c:pt>
                <c:pt idx="849">
                  <c:v>152560</c:v>
                </c:pt>
                <c:pt idx="850">
                  <c:v>152563</c:v>
                </c:pt>
                <c:pt idx="851">
                  <c:v>152566</c:v>
                </c:pt>
                <c:pt idx="852">
                  <c:v>152570</c:v>
                </c:pt>
                <c:pt idx="853">
                  <c:v>152573</c:v>
                </c:pt>
                <c:pt idx="854">
                  <c:v>152576</c:v>
                </c:pt>
                <c:pt idx="855">
                  <c:v>152580</c:v>
                </c:pt>
                <c:pt idx="856">
                  <c:v>152583</c:v>
                </c:pt>
                <c:pt idx="857">
                  <c:v>152586</c:v>
                </c:pt>
                <c:pt idx="858">
                  <c:v>152590</c:v>
                </c:pt>
                <c:pt idx="859">
                  <c:v>152593</c:v>
                </c:pt>
                <c:pt idx="860">
                  <c:v>152596</c:v>
                </c:pt>
                <c:pt idx="861">
                  <c:v>152599</c:v>
                </c:pt>
                <c:pt idx="862">
                  <c:v>152603</c:v>
                </c:pt>
                <c:pt idx="863">
                  <c:v>152606</c:v>
                </c:pt>
                <c:pt idx="864">
                  <c:v>152609</c:v>
                </c:pt>
                <c:pt idx="865">
                  <c:v>152612</c:v>
                </c:pt>
                <c:pt idx="866">
                  <c:v>152616</c:v>
                </c:pt>
                <c:pt idx="867">
                  <c:v>152618</c:v>
                </c:pt>
                <c:pt idx="868">
                  <c:v>152622</c:v>
                </c:pt>
                <c:pt idx="869">
                  <c:v>152625</c:v>
                </c:pt>
                <c:pt idx="870">
                  <c:v>152628</c:v>
                </c:pt>
                <c:pt idx="871">
                  <c:v>152631</c:v>
                </c:pt>
                <c:pt idx="872">
                  <c:v>152634</c:v>
                </c:pt>
                <c:pt idx="873">
                  <c:v>152637</c:v>
                </c:pt>
                <c:pt idx="874">
                  <c:v>152640</c:v>
                </c:pt>
                <c:pt idx="875">
                  <c:v>152643</c:v>
                </c:pt>
                <c:pt idx="876">
                  <c:v>152647</c:v>
                </c:pt>
                <c:pt idx="877">
                  <c:v>152650</c:v>
                </c:pt>
                <c:pt idx="878">
                  <c:v>152653</c:v>
                </c:pt>
                <c:pt idx="879">
                  <c:v>152656</c:v>
                </c:pt>
                <c:pt idx="880">
                  <c:v>152659</c:v>
                </c:pt>
                <c:pt idx="881">
                  <c:v>152662</c:v>
                </c:pt>
                <c:pt idx="882">
                  <c:v>152666</c:v>
                </c:pt>
                <c:pt idx="883">
                  <c:v>152668</c:v>
                </c:pt>
                <c:pt idx="884">
                  <c:v>152672</c:v>
                </c:pt>
                <c:pt idx="885">
                  <c:v>152675</c:v>
                </c:pt>
                <c:pt idx="886">
                  <c:v>152679</c:v>
                </c:pt>
                <c:pt idx="887">
                  <c:v>152681</c:v>
                </c:pt>
                <c:pt idx="888">
                  <c:v>152684</c:v>
                </c:pt>
                <c:pt idx="889">
                  <c:v>152687</c:v>
                </c:pt>
                <c:pt idx="890">
                  <c:v>152690</c:v>
                </c:pt>
                <c:pt idx="891">
                  <c:v>152693</c:v>
                </c:pt>
                <c:pt idx="892">
                  <c:v>152695</c:v>
                </c:pt>
                <c:pt idx="893">
                  <c:v>152698</c:v>
                </c:pt>
                <c:pt idx="894">
                  <c:v>152701</c:v>
                </c:pt>
                <c:pt idx="895">
                  <c:v>152704</c:v>
                </c:pt>
                <c:pt idx="896">
                  <c:v>152708</c:v>
                </c:pt>
                <c:pt idx="897">
                  <c:v>152711</c:v>
                </c:pt>
                <c:pt idx="898">
                  <c:v>152713</c:v>
                </c:pt>
                <c:pt idx="899">
                  <c:v>152717</c:v>
                </c:pt>
                <c:pt idx="900">
                  <c:v>152720</c:v>
                </c:pt>
                <c:pt idx="901">
                  <c:v>152722</c:v>
                </c:pt>
                <c:pt idx="902">
                  <c:v>152725</c:v>
                </c:pt>
                <c:pt idx="903">
                  <c:v>152728</c:v>
                </c:pt>
                <c:pt idx="904">
                  <c:v>152731</c:v>
                </c:pt>
                <c:pt idx="905">
                  <c:v>152734</c:v>
                </c:pt>
                <c:pt idx="906">
                  <c:v>152737</c:v>
                </c:pt>
                <c:pt idx="907">
                  <c:v>152741</c:v>
                </c:pt>
                <c:pt idx="908">
                  <c:v>152744</c:v>
                </c:pt>
                <c:pt idx="909">
                  <c:v>152747</c:v>
                </c:pt>
                <c:pt idx="910">
                  <c:v>152750</c:v>
                </c:pt>
                <c:pt idx="911">
                  <c:v>152754</c:v>
                </c:pt>
                <c:pt idx="912">
                  <c:v>152757</c:v>
                </c:pt>
                <c:pt idx="913">
                  <c:v>152760</c:v>
                </c:pt>
                <c:pt idx="914">
                  <c:v>152763</c:v>
                </c:pt>
                <c:pt idx="915">
                  <c:v>152766</c:v>
                </c:pt>
                <c:pt idx="916">
                  <c:v>152769</c:v>
                </c:pt>
                <c:pt idx="917">
                  <c:v>152772</c:v>
                </c:pt>
                <c:pt idx="918">
                  <c:v>152775</c:v>
                </c:pt>
                <c:pt idx="919">
                  <c:v>152779</c:v>
                </c:pt>
                <c:pt idx="920">
                  <c:v>152782</c:v>
                </c:pt>
                <c:pt idx="921">
                  <c:v>152785</c:v>
                </c:pt>
                <c:pt idx="922">
                  <c:v>152788</c:v>
                </c:pt>
                <c:pt idx="923">
                  <c:v>152791</c:v>
                </c:pt>
                <c:pt idx="924">
                  <c:v>152794</c:v>
                </c:pt>
                <c:pt idx="925">
                  <c:v>152797</c:v>
                </c:pt>
                <c:pt idx="926">
                  <c:v>152801</c:v>
                </c:pt>
                <c:pt idx="927">
                  <c:v>152804</c:v>
                </c:pt>
                <c:pt idx="928">
                  <c:v>152807</c:v>
                </c:pt>
                <c:pt idx="929">
                  <c:v>152810</c:v>
                </c:pt>
                <c:pt idx="930">
                  <c:v>152813</c:v>
                </c:pt>
                <c:pt idx="931">
                  <c:v>152816</c:v>
                </c:pt>
                <c:pt idx="932">
                  <c:v>152819</c:v>
                </c:pt>
                <c:pt idx="933">
                  <c:v>152821</c:v>
                </c:pt>
                <c:pt idx="934">
                  <c:v>152825</c:v>
                </c:pt>
                <c:pt idx="935">
                  <c:v>152828</c:v>
                </c:pt>
                <c:pt idx="936">
                  <c:v>152831</c:v>
                </c:pt>
                <c:pt idx="937">
                  <c:v>152833</c:v>
                </c:pt>
                <c:pt idx="938">
                  <c:v>152837</c:v>
                </c:pt>
                <c:pt idx="939">
                  <c:v>152840</c:v>
                </c:pt>
                <c:pt idx="940">
                  <c:v>152843</c:v>
                </c:pt>
                <c:pt idx="941">
                  <c:v>152846</c:v>
                </c:pt>
                <c:pt idx="942">
                  <c:v>152850</c:v>
                </c:pt>
                <c:pt idx="943">
                  <c:v>152853</c:v>
                </c:pt>
                <c:pt idx="944">
                  <c:v>152856</c:v>
                </c:pt>
                <c:pt idx="945">
                  <c:v>152860</c:v>
                </c:pt>
                <c:pt idx="946">
                  <c:v>152863</c:v>
                </c:pt>
                <c:pt idx="947">
                  <c:v>152866</c:v>
                </c:pt>
                <c:pt idx="948">
                  <c:v>152869</c:v>
                </c:pt>
                <c:pt idx="949">
                  <c:v>152873</c:v>
                </c:pt>
                <c:pt idx="950">
                  <c:v>152876</c:v>
                </c:pt>
                <c:pt idx="951">
                  <c:v>152880</c:v>
                </c:pt>
                <c:pt idx="952">
                  <c:v>152883</c:v>
                </c:pt>
                <c:pt idx="953">
                  <c:v>152886</c:v>
                </c:pt>
                <c:pt idx="954">
                  <c:v>152889</c:v>
                </c:pt>
                <c:pt idx="955">
                  <c:v>152893</c:v>
                </c:pt>
                <c:pt idx="956">
                  <c:v>152896</c:v>
                </c:pt>
                <c:pt idx="957">
                  <c:v>152899</c:v>
                </c:pt>
                <c:pt idx="958">
                  <c:v>152903</c:v>
                </c:pt>
                <c:pt idx="959">
                  <c:v>152906</c:v>
                </c:pt>
                <c:pt idx="960">
                  <c:v>152909</c:v>
                </c:pt>
                <c:pt idx="961">
                  <c:v>152912</c:v>
                </c:pt>
                <c:pt idx="962">
                  <c:v>152915</c:v>
                </c:pt>
                <c:pt idx="963">
                  <c:v>152918</c:v>
                </c:pt>
                <c:pt idx="964">
                  <c:v>152921</c:v>
                </c:pt>
                <c:pt idx="965">
                  <c:v>152924</c:v>
                </c:pt>
                <c:pt idx="966">
                  <c:v>152927</c:v>
                </c:pt>
                <c:pt idx="967">
                  <c:v>152931</c:v>
                </c:pt>
                <c:pt idx="968">
                  <c:v>152934</c:v>
                </c:pt>
                <c:pt idx="969">
                  <c:v>152936</c:v>
                </c:pt>
                <c:pt idx="970">
                  <c:v>152939</c:v>
                </c:pt>
                <c:pt idx="971">
                  <c:v>152942</c:v>
                </c:pt>
                <c:pt idx="972">
                  <c:v>152946</c:v>
                </c:pt>
                <c:pt idx="973">
                  <c:v>152948</c:v>
                </c:pt>
                <c:pt idx="974">
                  <c:v>152952</c:v>
                </c:pt>
                <c:pt idx="975">
                  <c:v>152955</c:v>
                </c:pt>
                <c:pt idx="976">
                  <c:v>152957</c:v>
                </c:pt>
                <c:pt idx="977">
                  <c:v>152961</c:v>
                </c:pt>
                <c:pt idx="978">
                  <c:v>152964</c:v>
                </c:pt>
                <c:pt idx="979">
                  <c:v>152967</c:v>
                </c:pt>
                <c:pt idx="980">
                  <c:v>152970</c:v>
                </c:pt>
                <c:pt idx="981">
                  <c:v>152973</c:v>
                </c:pt>
                <c:pt idx="982">
                  <c:v>152976</c:v>
                </c:pt>
                <c:pt idx="983">
                  <c:v>152979</c:v>
                </c:pt>
                <c:pt idx="984">
                  <c:v>152982</c:v>
                </c:pt>
                <c:pt idx="985">
                  <c:v>152985</c:v>
                </c:pt>
                <c:pt idx="986">
                  <c:v>152989</c:v>
                </c:pt>
                <c:pt idx="987">
                  <c:v>152992</c:v>
                </c:pt>
                <c:pt idx="988">
                  <c:v>152995</c:v>
                </c:pt>
                <c:pt idx="989">
                  <c:v>152997</c:v>
                </c:pt>
                <c:pt idx="990">
                  <c:v>153000</c:v>
                </c:pt>
                <c:pt idx="991">
                  <c:v>153004</c:v>
                </c:pt>
                <c:pt idx="992">
                  <c:v>153007</c:v>
                </c:pt>
                <c:pt idx="993">
                  <c:v>153010</c:v>
                </c:pt>
                <c:pt idx="994">
                  <c:v>153013</c:v>
                </c:pt>
                <c:pt idx="995">
                  <c:v>153017</c:v>
                </c:pt>
                <c:pt idx="996">
                  <c:v>153020</c:v>
                </c:pt>
                <c:pt idx="997">
                  <c:v>153023</c:v>
                </c:pt>
                <c:pt idx="998">
                  <c:v>153027</c:v>
                </c:pt>
                <c:pt idx="999">
                  <c:v>153030</c:v>
                </c:pt>
              </c:numCache>
            </c:numRef>
          </c:val>
          <c:smooth val="0"/>
          <c:extLst>
            <c:ext xmlns:c16="http://schemas.microsoft.com/office/drawing/2014/chart" uri="{C3380CC4-5D6E-409C-BE32-E72D297353CC}">
              <c16:uniqueId val="{00000002-A6CC-41D2-B774-A877761B74A9}"/>
            </c:ext>
          </c:extLst>
        </c:ser>
        <c:ser>
          <c:idx val="3"/>
          <c:order val="3"/>
          <c:tx>
            <c:strRef>
              <c:f>'50%'!$F$1</c:f>
              <c:strCache>
                <c:ptCount val="1"/>
                <c:pt idx="0">
                  <c:v>60%</c:v>
                </c:pt>
              </c:strCache>
            </c:strRef>
          </c:tx>
          <c:spPr>
            <a:ln w="28575" cap="rnd">
              <a:solidFill>
                <a:schemeClr val="accent4"/>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F$2:$F$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1</c:v>
                </c:pt>
                <c:pt idx="314">
                  <c:v>143601</c:v>
                </c:pt>
                <c:pt idx="315">
                  <c:v>144164</c:v>
                </c:pt>
                <c:pt idx="316">
                  <c:v>144697</c:v>
                </c:pt>
                <c:pt idx="317">
                  <c:v>145200</c:v>
                </c:pt>
                <c:pt idx="318">
                  <c:v>145683</c:v>
                </c:pt>
                <c:pt idx="319">
                  <c:v>146133</c:v>
                </c:pt>
                <c:pt idx="320">
                  <c:v>146557</c:v>
                </c:pt>
                <c:pt idx="321">
                  <c:v>146948</c:v>
                </c:pt>
                <c:pt idx="322">
                  <c:v>147308</c:v>
                </c:pt>
                <c:pt idx="323">
                  <c:v>147638</c:v>
                </c:pt>
                <c:pt idx="324">
                  <c:v>147941</c:v>
                </c:pt>
                <c:pt idx="325">
                  <c:v>148219</c:v>
                </c:pt>
                <c:pt idx="326">
                  <c:v>148468</c:v>
                </c:pt>
                <c:pt idx="327">
                  <c:v>148686</c:v>
                </c:pt>
                <c:pt idx="328">
                  <c:v>148884</c:v>
                </c:pt>
                <c:pt idx="329">
                  <c:v>149061</c:v>
                </c:pt>
                <c:pt idx="330">
                  <c:v>149222</c:v>
                </c:pt>
                <c:pt idx="331">
                  <c:v>149364</c:v>
                </c:pt>
                <c:pt idx="332">
                  <c:v>149499</c:v>
                </c:pt>
                <c:pt idx="333">
                  <c:v>149616</c:v>
                </c:pt>
                <c:pt idx="334">
                  <c:v>149721</c:v>
                </c:pt>
                <c:pt idx="335">
                  <c:v>149816</c:v>
                </c:pt>
                <c:pt idx="336">
                  <c:v>149899</c:v>
                </c:pt>
                <c:pt idx="337">
                  <c:v>149976</c:v>
                </c:pt>
                <c:pt idx="338">
                  <c:v>150070</c:v>
                </c:pt>
                <c:pt idx="339">
                  <c:v>150157</c:v>
                </c:pt>
                <c:pt idx="340">
                  <c:v>150235</c:v>
                </c:pt>
                <c:pt idx="341">
                  <c:v>150305</c:v>
                </c:pt>
                <c:pt idx="342">
                  <c:v>150371</c:v>
                </c:pt>
                <c:pt idx="343">
                  <c:v>150431</c:v>
                </c:pt>
                <c:pt idx="344">
                  <c:v>150492</c:v>
                </c:pt>
                <c:pt idx="345">
                  <c:v>150546</c:v>
                </c:pt>
                <c:pt idx="346">
                  <c:v>150598</c:v>
                </c:pt>
                <c:pt idx="347">
                  <c:v>150648</c:v>
                </c:pt>
                <c:pt idx="348">
                  <c:v>150695</c:v>
                </c:pt>
                <c:pt idx="349">
                  <c:v>150741</c:v>
                </c:pt>
                <c:pt idx="350">
                  <c:v>150783</c:v>
                </c:pt>
                <c:pt idx="351">
                  <c:v>150824</c:v>
                </c:pt>
                <c:pt idx="352">
                  <c:v>150864</c:v>
                </c:pt>
                <c:pt idx="353">
                  <c:v>150899</c:v>
                </c:pt>
                <c:pt idx="354">
                  <c:v>150933</c:v>
                </c:pt>
                <c:pt idx="355">
                  <c:v>150965</c:v>
                </c:pt>
                <c:pt idx="356">
                  <c:v>150996</c:v>
                </c:pt>
                <c:pt idx="357">
                  <c:v>151024</c:v>
                </c:pt>
                <c:pt idx="358">
                  <c:v>151052</c:v>
                </c:pt>
                <c:pt idx="359">
                  <c:v>151078</c:v>
                </c:pt>
                <c:pt idx="360">
                  <c:v>151103</c:v>
                </c:pt>
                <c:pt idx="361">
                  <c:v>151128</c:v>
                </c:pt>
                <c:pt idx="362">
                  <c:v>151150</c:v>
                </c:pt>
                <c:pt idx="363">
                  <c:v>151172</c:v>
                </c:pt>
                <c:pt idx="364">
                  <c:v>151190</c:v>
                </c:pt>
                <c:pt idx="365">
                  <c:v>151209</c:v>
                </c:pt>
                <c:pt idx="366">
                  <c:v>151228</c:v>
                </c:pt>
                <c:pt idx="367">
                  <c:v>151245</c:v>
                </c:pt>
                <c:pt idx="368">
                  <c:v>151260</c:v>
                </c:pt>
                <c:pt idx="369">
                  <c:v>151276</c:v>
                </c:pt>
                <c:pt idx="370">
                  <c:v>151291</c:v>
                </c:pt>
                <c:pt idx="371">
                  <c:v>151305</c:v>
                </c:pt>
                <c:pt idx="372">
                  <c:v>151318</c:v>
                </c:pt>
                <c:pt idx="373">
                  <c:v>151331</c:v>
                </c:pt>
                <c:pt idx="374">
                  <c:v>151343</c:v>
                </c:pt>
                <c:pt idx="375">
                  <c:v>151355</c:v>
                </c:pt>
                <c:pt idx="376">
                  <c:v>151367</c:v>
                </c:pt>
                <c:pt idx="377">
                  <c:v>151378</c:v>
                </c:pt>
                <c:pt idx="378">
                  <c:v>151388</c:v>
                </c:pt>
                <c:pt idx="379">
                  <c:v>151398</c:v>
                </c:pt>
                <c:pt idx="380">
                  <c:v>151408</c:v>
                </c:pt>
                <c:pt idx="381">
                  <c:v>151417</c:v>
                </c:pt>
                <c:pt idx="382">
                  <c:v>151425</c:v>
                </c:pt>
                <c:pt idx="383">
                  <c:v>151434</c:v>
                </c:pt>
                <c:pt idx="384">
                  <c:v>151442</c:v>
                </c:pt>
                <c:pt idx="385">
                  <c:v>151449</c:v>
                </c:pt>
                <c:pt idx="386">
                  <c:v>151457</c:v>
                </c:pt>
                <c:pt idx="387">
                  <c:v>151465</c:v>
                </c:pt>
                <c:pt idx="388">
                  <c:v>151471</c:v>
                </c:pt>
                <c:pt idx="389">
                  <c:v>151478</c:v>
                </c:pt>
                <c:pt idx="390">
                  <c:v>151485</c:v>
                </c:pt>
                <c:pt idx="391">
                  <c:v>151491</c:v>
                </c:pt>
                <c:pt idx="392">
                  <c:v>151496</c:v>
                </c:pt>
                <c:pt idx="393">
                  <c:v>151502</c:v>
                </c:pt>
                <c:pt idx="394">
                  <c:v>151508</c:v>
                </c:pt>
                <c:pt idx="395">
                  <c:v>151514</c:v>
                </c:pt>
                <c:pt idx="396">
                  <c:v>151519</c:v>
                </c:pt>
                <c:pt idx="397">
                  <c:v>151524</c:v>
                </c:pt>
                <c:pt idx="398">
                  <c:v>151529</c:v>
                </c:pt>
                <c:pt idx="399">
                  <c:v>151535</c:v>
                </c:pt>
                <c:pt idx="400">
                  <c:v>151540</c:v>
                </c:pt>
                <c:pt idx="401">
                  <c:v>151546</c:v>
                </c:pt>
                <c:pt idx="402">
                  <c:v>151550</c:v>
                </c:pt>
                <c:pt idx="403">
                  <c:v>151555</c:v>
                </c:pt>
                <c:pt idx="404">
                  <c:v>151561</c:v>
                </c:pt>
                <c:pt idx="405">
                  <c:v>151566</c:v>
                </c:pt>
                <c:pt idx="406">
                  <c:v>151570</c:v>
                </c:pt>
                <c:pt idx="407">
                  <c:v>151574</c:v>
                </c:pt>
                <c:pt idx="408">
                  <c:v>151578</c:v>
                </c:pt>
                <c:pt idx="409">
                  <c:v>151583</c:v>
                </c:pt>
                <c:pt idx="410">
                  <c:v>151587</c:v>
                </c:pt>
                <c:pt idx="411">
                  <c:v>151592</c:v>
                </c:pt>
                <c:pt idx="412">
                  <c:v>151596</c:v>
                </c:pt>
                <c:pt idx="413">
                  <c:v>151600</c:v>
                </c:pt>
                <c:pt idx="414">
                  <c:v>151605</c:v>
                </c:pt>
                <c:pt idx="415">
                  <c:v>151609</c:v>
                </c:pt>
                <c:pt idx="416">
                  <c:v>151613</c:v>
                </c:pt>
                <c:pt idx="417">
                  <c:v>151617</c:v>
                </c:pt>
                <c:pt idx="418">
                  <c:v>151621</c:v>
                </c:pt>
                <c:pt idx="419">
                  <c:v>151625</c:v>
                </c:pt>
                <c:pt idx="420">
                  <c:v>151630</c:v>
                </c:pt>
                <c:pt idx="421">
                  <c:v>151634</c:v>
                </c:pt>
                <c:pt idx="422">
                  <c:v>151639</c:v>
                </c:pt>
                <c:pt idx="423">
                  <c:v>151642</c:v>
                </c:pt>
                <c:pt idx="424">
                  <c:v>151646</c:v>
                </c:pt>
                <c:pt idx="425">
                  <c:v>151650</c:v>
                </c:pt>
                <c:pt idx="426">
                  <c:v>151654</c:v>
                </c:pt>
                <c:pt idx="427">
                  <c:v>151659</c:v>
                </c:pt>
                <c:pt idx="428">
                  <c:v>151663</c:v>
                </c:pt>
                <c:pt idx="429">
                  <c:v>151667</c:v>
                </c:pt>
                <c:pt idx="430">
                  <c:v>151671</c:v>
                </c:pt>
                <c:pt idx="431">
                  <c:v>151675</c:v>
                </c:pt>
                <c:pt idx="432">
                  <c:v>151679</c:v>
                </c:pt>
                <c:pt idx="433">
                  <c:v>151683</c:v>
                </c:pt>
                <c:pt idx="434">
                  <c:v>151687</c:v>
                </c:pt>
                <c:pt idx="435">
                  <c:v>151691</c:v>
                </c:pt>
                <c:pt idx="436">
                  <c:v>151695</c:v>
                </c:pt>
                <c:pt idx="437">
                  <c:v>151699</c:v>
                </c:pt>
                <c:pt idx="438">
                  <c:v>151703</c:v>
                </c:pt>
                <c:pt idx="439">
                  <c:v>151706</c:v>
                </c:pt>
                <c:pt idx="440">
                  <c:v>151710</c:v>
                </c:pt>
                <c:pt idx="441">
                  <c:v>151714</c:v>
                </c:pt>
                <c:pt idx="442">
                  <c:v>151718</c:v>
                </c:pt>
                <c:pt idx="443">
                  <c:v>151722</c:v>
                </c:pt>
                <c:pt idx="444">
                  <c:v>151726</c:v>
                </c:pt>
                <c:pt idx="445">
                  <c:v>151731</c:v>
                </c:pt>
                <c:pt idx="446">
                  <c:v>151735</c:v>
                </c:pt>
                <c:pt idx="447">
                  <c:v>151739</c:v>
                </c:pt>
                <c:pt idx="448">
                  <c:v>151743</c:v>
                </c:pt>
                <c:pt idx="449">
                  <c:v>151747</c:v>
                </c:pt>
                <c:pt idx="450">
                  <c:v>151751</c:v>
                </c:pt>
                <c:pt idx="451">
                  <c:v>151754</c:v>
                </c:pt>
                <c:pt idx="452">
                  <c:v>151758</c:v>
                </c:pt>
                <c:pt idx="453">
                  <c:v>151762</c:v>
                </c:pt>
                <c:pt idx="454">
                  <c:v>151766</c:v>
                </c:pt>
                <c:pt idx="455">
                  <c:v>151770</c:v>
                </c:pt>
                <c:pt idx="456">
                  <c:v>151774</c:v>
                </c:pt>
                <c:pt idx="457">
                  <c:v>151778</c:v>
                </c:pt>
                <c:pt idx="458">
                  <c:v>151782</c:v>
                </c:pt>
                <c:pt idx="459">
                  <c:v>151785</c:v>
                </c:pt>
                <c:pt idx="460">
                  <c:v>151789</c:v>
                </c:pt>
                <c:pt idx="461">
                  <c:v>151793</c:v>
                </c:pt>
                <c:pt idx="462">
                  <c:v>151797</c:v>
                </c:pt>
                <c:pt idx="463">
                  <c:v>151801</c:v>
                </c:pt>
                <c:pt idx="464">
                  <c:v>151805</c:v>
                </c:pt>
                <c:pt idx="465">
                  <c:v>151808</c:v>
                </c:pt>
                <c:pt idx="466">
                  <c:v>151812</c:v>
                </c:pt>
                <c:pt idx="467">
                  <c:v>151816</c:v>
                </c:pt>
                <c:pt idx="468">
                  <c:v>151820</c:v>
                </c:pt>
                <c:pt idx="469">
                  <c:v>151823</c:v>
                </c:pt>
                <c:pt idx="470">
                  <c:v>151827</c:v>
                </c:pt>
                <c:pt idx="471">
                  <c:v>151832</c:v>
                </c:pt>
                <c:pt idx="472">
                  <c:v>151835</c:v>
                </c:pt>
                <c:pt idx="473">
                  <c:v>151839</c:v>
                </c:pt>
                <c:pt idx="474">
                  <c:v>151843</c:v>
                </c:pt>
                <c:pt idx="475">
                  <c:v>151846</c:v>
                </c:pt>
                <c:pt idx="476">
                  <c:v>151850</c:v>
                </c:pt>
                <c:pt idx="477">
                  <c:v>151854</c:v>
                </c:pt>
                <c:pt idx="478">
                  <c:v>151858</c:v>
                </c:pt>
                <c:pt idx="479">
                  <c:v>151861</c:v>
                </c:pt>
                <c:pt idx="480">
                  <c:v>151865</c:v>
                </c:pt>
                <c:pt idx="481">
                  <c:v>151869</c:v>
                </c:pt>
                <c:pt idx="482">
                  <c:v>151874</c:v>
                </c:pt>
                <c:pt idx="483">
                  <c:v>151878</c:v>
                </c:pt>
                <c:pt idx="484">
                  <c:v>151882</c:v>
                </c:pt>
                <c:pt idx="485">
                  <c:v>151886</c:v>
                </c:pt>
                <c:pt idx="486">
                  <c:v>151890</c:v>
                </c:pt>
                <c:pt idx="487">
                  <c:v>151894</c:v>
                </c:pt>
                <c:pt idx="488">
                  <c:v>151898</c:v>
                </c:pt>
                <c:pt idx="489">
                  <c:v>151902</c:v>
                </c:pt>
                <c:pt idx="490">
                  <c:v>151906</c:v>
                </c:pt>
                <c:pt idx="491">
                  <c:v>151910</c:v>
                </c:pt>
                <c:pt idx="492">
                  <c:v>151914</c:v>
                </c:pt>
                <c:pt idx="493">
                  <c:v>151918</c:v>
                </c:pt>
                <c:pt idx="494">
                  <c:v>151922</c:v>
                </c:pt>
                <c:pt idx="495">
                  <c:v>151927</c:v>
                </c:pt>
                <c:pt idx="496">
                  <c:v>151931</c:v>
                </c:pt>
                <c:pt idx="497">
                  <c:v>151935</c:v>
                </c:pt>
                <c:pt idx="498">
                  <c:v>151939</c:v>
                </c:pt>
                <c:pt idx="499">
                  <c:v>151943</c:v>
                </c:pt>
                <c:pt idx="500">
                  <c:v>151947</c:v>
                </c:pt>
                <c:pt idx="501">
                  <c:v>151951</c:v>
                </c:pt>
                <c:pt idx="502">
                  <c:v>151955</c:v>
                </c:pt>
                <c:pt idx="503">
                  <c:v>151959</c:v>
                </c:pt>
                <c:pt idx="504">
                  <c:v>151964</c:v>
                </c:pt>
                <c:pt idx="505">
                  <c:v>151967</c:v>
                </c:pt>
                <c:pt idx="506">
                  <c:v>151971</c:v>
                </c:pt>
                <c:pt idx="507">
                  <c:v>151976</c:v>
                </c:pt>
                <c:pt idx="508">
                  <c:v>151980</c:v>
                </c:pt>
                <c:pt idx="509">
                  <c:v>151984</c:v>
                </c:pt>
                <c:pt idx="510">
                  <c:v>151989</c:v>
                </c:pt>
                <c:pt idx="511">
                  <c:v>151993</c:v>
                </c:pt>
                <c:pt idx="512">
                  <c:v>151997</c:v>
                </c:pt>
                <c:pt idx="513">
                  <c:v>152000</c:v>
                </c:pt>
                <c:pt idx="514">
                  <c:v>152004</c:v>
                </c:pt>
                <c:pt idx="515">
                  <c:v>152009</c:v>
                </c:pt>
                <c:pt idx="516">
                  <c:v>152013</c:v>
                </c:pt>
                <c:pt idx="517">
                  <c:v>152018</c:v>
                </c:pt>
                <c:pt idx="518">
                  <c:v>152022</c:v>
                </c:pt>
                <c:pt idx="519">
                  <c:v>152026</c:v>
                </c:pt>
                <c:pt idx="520">
                  <c:v>152030</c:v>
                </c:pt>
                <c:pt idx="521">
                  <c:v>152034</c:v>
                </c:pt>
                <c:pt idx="522">
                  <c:v>152038</c:v>
                </c:pt>
                <c:pt idx="523">
                  <c:v>152042</c:v>
                </c:pt>
                <c:pt idx="524">
                  <c:v>152046</c:v>
                </c:pt>
                <c:pt idx="525">
                  <c:v>152050</c:v>
                </c:pt>
                <c:pt idx="526">
                  <c:v>152055</c:v>
                </c:pt>
                <c:pt idx="527">
                  <c:v>152059</c:v>
                </c:pt>
                <c:pt idx="528">
                  <c:v>152062</c:v>
                </c:pt>
                <c:pt idx="529">
                  <c:v>152067</c:v>
                </c:pt>
                <c:pt idx="530">
                  <c:v>152071</c:v>
                </c:pt>
                <c:pt idx="531">
                  <c:v>152076</c:v>
                </c:pt>
                <c:pt idx="532">
                  <c:v>152080</c:v>
                </c:pt>
                <c:pt idx="533">
                  <c:v>152084</c:v>
                </c:pt>
                <c:pt idx="534">
                  <c:v>152088</c:v>
                </c:pt>
                <c:pt idx="535">
                  <c:v>152092</c:v>
                </c:pt>
                <c:pt idx="536">
                  <c:v>152095</c:v>
                </c:pt>
                <c:pt idx="537">
                  <c:v>152100</c:v>
                </c:pt>
                <c:pt idx="538">
                  <c:v>152104</c:v>
                </c:pt>
                <c:pt idx="539">
                  <c:v>152108</c:v>
                </c:pt>
                <c:pt idx="540">
                  <c:v>152112</c:v>
                </c:pt>
                <c:pt idx="541">
                  <c:v>152116</c:v>
                </c:pt>
                <c:pt idx="542">
                  <c:v>152120</c:v>
                </c:pt>
                <c:pt idx="543">
                  <c:v>152124</c:v>
                </c:pt>
                <c:pt idx="544">
                  <c:v>152128</c:v>
                </c:pt>
                <c:pt idx="545">
                  <c:v>152133</c:v>
                </c:pt>
                <c:pt idx="546">
                  <c:v>152137</c:v>
                </c:pt>
                <c:pt idx="547">
                  <c:v>152141</c:v>
                </c:pt>
                <c:pt idx="548">
                  <c:v>152145</c:v>
                </c:pt>
                <c:pt idx="549">
                  <c:v>152149</c:v>
                </c:pt>
                <c:pt idx="550">
                  <c:v>152153</c:v>
                </c:pt>
                <c:pt idx="551">
                  <c:v>152157</c:v>
                </c:pt>
                <c:pt idx="552">
                  <c:v>152161</c:v>
                </c:pt>
                <c:pt idx="553">
                  <c:v>152165</c:v>
                </c:pt>
                <c:pt idx="554">
                  <c:v>152169</c:v>
                </c:pt>
                <c:pt idx="555">
                  <c:v>152173</c:v>
                </c:pt>
                <c:pt idx="556">
                  <c:v>152176</c:v>
                </c:pt>
                <c:pt idx="557">
                  <c:v>152180</c:v>
                </c:pt>
                <c:pt idx="558">
                  <c:v>152184</c:v>
                </c:pt>
                <c:pt idx="559">
                  <c:v>152187</c:v>
                </c:pt>
                <c:pt idx="560">
                  <c:v>152191</c:v>
                </c:pt>
                <c:pt idx="561">
                  <c:v>152195</c:v>
                </c:pt>
                <c:pt idx="562">
                  <c:v>152200</c:v>
                </c:pt>
                <c:pt idx="563">
                  <c:v>152203</c:v>
                </c:pt>
                <c:pt idx="564">
                  <c:v>152207</c:v>
                </c:pt>
                <c:pt idx="565">
                  <c:v>152211</c:v>
                </c:pt>
                <c:pt idx="566">
                  <c:v>152215</c:v>
                </c:pt>
                <c:pt idx="567">
                  <c:v>152219</c:v>
                </c:pt>
                <c:pt idx="568">
                  <c:v>152223</c:v>
                </c:pt>
                <c:pt idx="569">
                  <c:v>152227</c:v>
                </c:pt>
                <c:pt idx="570">
                  <c:v>152231</c:v>
                </c:pt>
                <c:pt idx="571">
                  <c:v>152235</c:v>
                </c:pt>
                <c:pt idx="572">
                  <c:v>152239</c:v>
                </c:pt>
                <c:pt idx="573">
                  <c:v>152242</c:v>
                </c:pt>
                <c:pt idx="574">
                  <c:v>152245</c:v>
                </c:pt>
                <c:pt idx="575">
                  <c:v>152249</c:v>
                </c:pt>
                <c:pt idx="576">
                  <c:v>152253</c:v>
                </c:pt>
                <c:pt idx="577">
                  <c:v>152257</c:v>
                </c:pt>
                <c:pt idx="578">
                  <c:v>152261</c:v>
                </c:pt>
                <c:pt idx="579">
                  <c:v>152264</c:v>
                </c:pt>
                <c:pt idx="580">
                  <c:v>152268</c:v>
                </c:pt>
                <c:pt idx="581">
                  <c:v>152273</c:v>
                </c:pt>
                <c:pt idx="582">
                  <c:v>152276</c:v>
                </c:pt>
                <c:pt idx="583">
                  <c:v>152280</c:v>
                </c:pt>
                <c:pt idx="584">
                  <c:v>152284</c:v>
                </c:pt>
                <c:pt idx="585">
                  <c:v>152288</c:v>
                </c:pt>
                <c:pt idx="586">
                  <c:v>152291</c:v>
                </c:pt>
                <c:pt idx="587">
                  <c:v>152296</c:v>
                </c:pt>
                <c:pt idx="588">
                  <c:v>152300</c:v>
                </c:pt>
                <c:pt idx="589">
                  <c:v>152303</c:v>
                </c:pt>
                <c:pt idx="590">
                  <c:v>152307</c:v>
                </c:pt>
                <c:pt idx="591">
                  <c:v>152311</c:v>
                </c:pt>
                <c:pt idx="592">
                  <c:v>152315</c:v>
                </c:pt>
                <c:pt idx="593">
                  <c:v>152318</c:v>
                </c:pt>
                <c:pt idx="594">
                  <c:v>152323</c:v>
                </c:pt>
                <c:pt idx="595">
                  <c:v>152326</c:v>
                </c:pt>
                <c:pt idx="596">
                  <c:v>152330</c:v>
                </c:pt>
                <c:pt idx="597">
                  <c:v>152335</c:v>
                </c:pt>
                <c:pt idx="598">
                  <c:v>152338</c:v>
                </c:pt>
                <c:pt idx="599">
                  <c:v>152343</c:v>
                </c:pt>
                <c:pt idx="600">
                  <c:v>152346</c:v>
                </c:pt>
                <c:pt idx="601">
                  <c:v>152350</c:v>
                </c:pt>
                <c:pt idx="602">
                  <c:v>152354</c:v>
                </c:pt>
                <c:pt idx="603">
                  <c:v>152359</c:v>
                </c:pt>
                <c:pt idx="604">
                  <c:v>152362</c:v>
                </c:pt>
                <c:pt idx="605">
                  <c:v>152366</c:v>
                </c:pt>
                <c:pt idx="606">
                  <c:v>152370</c:v>
                </c:pt>
                <c:pt idx="607">
                  <c:v>152374</c:v>
                </c:pt>
                <c:pt idx="608">
                  <c:v>152378</c:v>
                </c:pt>
                <c:pt idx="609">
                  <c:v>152382</c:v>
                </c:pt>
                <c:pt idx="610">
                  <c:v>152386</c:v>
                </c:pt>
                <c:pt idx="611">
                  <c:v>152390</c:v>
                </c:pt>
                <c:pt idx="612">
                  <c:v>152394</c:v>
                </c:pt>
                <c:pt idx="613">
                  <c:v>152398</c:v>
                </c:pt>
                <c:pt idx="614">
                  <c:v>152402</c:v>
                </c:pt>
                <c:pt idx="615">
                  <c:v>152406</c:v>
                </c:pt>
                <c:pt idx="616">
                  <c:v>152410</c:v>
                </c:pt>
                <c:pt idx="617">
                  <c:v>152414</c:v>
                </c:pt>
                <c:pt idx="618">
                  <c:v>152418</c:v>
                </c:pt>
                <c:pt idx="619">
                  <c:v>152422</c:v>
                </c:pt>
                <c:pt idx="620">
                  <c:v>152427</c:v>
                </c:pt>
                <c:pt idx="621">
                  <c:v>152431</c:v>
                </c:pt>
                <c:pt idx="622">
                  <c:v>152436</c:v>
                </c:pt>
                <c:pt idx="623">
                  <c:v>152440</c:v>
                </c:pt>
                <c:pt idx="624">
                  <c:v>152444</c:v>
                </c:pt>
                <c:pt idx="625">
                  <c:v>152448</c:v>
                </c:pt>
                <c:pt idx="626">
                  <c:v>152452</c:v>
                </c:pt>
                <c:pt idx="627">
                  <c:v>152457</c:v>
                </c:pt>
                <c:pt idx="628">
                  <c:v>152461</c:v>
                </c:pt>
                <c:pt idx="629">
                  <c:v>152465</c:v>
                </c:pt>
                <c:pt idx="630">
                  <c:v>152469</c:v>
                </c:pt>
                <c:pt idx="631">
                  <c:v>152473</c:v>
                </c:pt>
                <c:pt idx="632">
                  <c:v>152477</c:v>
                </c:pt>
                <c:pt idx="633">
                  <c:v>152481</c:v>
                </c:pt>
                <c:pt idx="634">
                  <c:v>152486</c:v>
                </c:pt>
                <c:pt idx="635">
                  <c:v>152490</c:v>
                </c:pt>
                <c:pt idx="636">
                  <c:v>152494</c:v>
                </c:pt>
                <c:pt idx="637">
                  <c:v>152498</c:v>
                </c:pt>
                <c:pt idx="638">
                  <c:v>152502</c:v>
                </c:pt>
                <c:pt idx="639">
                  <c:v>152507</c:v>
                </c:pt>
                <c:pt idx="640">
                  <c:v>152511</c:v>
                </c:pt>
                <c:pt idx="641">
                  <c:v>152515</c:v>
                </c:pt>
                <c:pt idx="642">
                  <c:v>152520</c:v>
                </c:pt>
                <c:pt idx="643">
                  <c:v>152524</c:v>
                </c:pt>
                <c:pt idx="644">
                  <c:v>152528</c:v>
                </c:pt>
                <c:pt idx="645">
                  <c:v>152532</c:v>
                </c:pt>
                <c:pt idx="646">
                  <c:v>152536</c:v>
                </c:pt>
                <c:pt idx="647">
                  <c:v>152539</c:v>
                </c:pt>
                <c:pt idx="648">
                  <c:v>152543</c:v>
                </c:pt>
                <c:pt idx="649">
                  <c:v>152547</c:v>
                </c:pt>
                <c:pt idx="650">
                  <c:v>152552</c:v>
                </c:pt>
                <c:pt idx="651">
                  <c:v>152555</c:v>
                </c:pt>
                <c:pt idx="652">
                  <c:v>152558</c:v>
                </c:pt>
                <c:pt idx="653">
                  <c:v>152563</c:v>
                </c:pt>
                <c:pt idx="654">
                  <c:v>152567</c:v>
                </c:pt>
                <c:pt idx="655">
                  <c:v>152571</c:v>
                </c:pt>
                <c:pt idx="656">
                  <c:v>152575</c:v>
                </c:pt>
                <c:pt idx="657">
                  <c:v>152579</c:v>
                </c:pt>
                <c:pt idx="658">
                  <c:v>152584</c:v>
                </c:pt>
                <c:pt idx="659">
                  <c:v>152587</c:v>
                </c:pt>
                <c:pt idx="660">
                  <c:v>152591</c:v>
                </c:pt>
                <c:pt idx="661">
                  <c:v>152595</c:v>
                </c:pt>
                <c:pt idx="662">
                  <c:v>152600</c:v>
                </c:pt>
                <c:pt idx="663">
                  <c:v>152604</c:v>
                </c:pt>
                <c:pt idx="664">
                  <c:v>152608</c:v>
                </c:pt>
                <c:pt idx="665">
                  <c:v>152612</c:v>
                </c:pt>
                <c:pt idx="666">
                  <c:v>152616</c:v>
                </c:pt>
                <c:pt idx="667">
                  <c:v>152620</c:v>
                </c:pt>
                <c:pt idx="668">
                  <c:v>152624</c:v>
                </c:pt>
                <c:pt idx="669">
                  <c:v>152628</c:v>
                </c:pt>
                <c:pt idx="670">
                  <c:v>152632</c:v>
                </c:pt>
                <c:pt idx="671">
                  <c:v>152636</c:v>
                </c:pt>
                <c:pt idx="672">
                  <c:v>152640</c:v>
                </c:pt>
                <c:pt idx="673">
                  <c:v>152644</c:v>
                </c:pt>
                <c:pt idx="674">
                  <c:v>152648</c:v>
                </c:pt>
                <c:pt idx="675">
                  <c:v>152652</c:v>
                </c:pt>
                <c:pt idx="676">
                  <c:v>152656</c:v>
                </c:pt>
                <c:pt idx="677">
                  <c:v>152659</c:v>
                </c:pt>
                <c:pt idx="678">
                  <c:v>152663</c:v>
                </c:pt>
                <c:pt idx="679">
                  <c:v>152667</c:v>
                </c:pt>
                <c:pt idx="680">
                  <c:v>152671</c:v>
                </c:pt>
                <c:pt idx="681">
                  <c:v>152675</c:v>
                </c:pt>
                <c:pt idx="682">
                  <c:v>152679</c:v>
                </c:pt>
                <c:pt idx="683">
                  <c:v>152682</c:v>
                </c:pt>
                <c:pt idx="684">
                  <c:v>152686</c:v>
                </c:pt>
                <c:pt idx="685">
                  <c:v>152690</c:v>
                </c:pt>
                <c:pt idx="686">
                  <c:v>152693</c:v>
                </c:pt>
                <c:pt idx="687">
                  <c:v>152697</c:v>
                </c:pt>
                <c:pt idx="688">
                  <c:v>152701</c:v>
                </c:pt>
                <c:pt idx="689">
                  <c:v>152705</c:v>
                </c:pt>
                <c:pt idx="690">
                  <c:v>152709</c:v>
                </c:pt>
                <c:pt idx="691">
                  <c:v>152713</c:v>
                </c:pt>
                <c:pt idx="692">
                  <c:v>152717</c:v>
                </c:pt>
                <c:pt idx="693">
                  <c:v>152720</c:v>
                </c:pt>
                <c:pt idx="694">
                  <c:v>152724</c:v>
                </c:pt>
                <c:pt idx="695">
                  <c:v>152728</c:v>
                </c:pt>
                <c:pt idx="696">
                  <c:v>152732</c:v>
                </c:pt>
                <c:pt idx="697">
                  <c:v>152736</c:v>
                </c:pt>
                <c:pt idx="698">
                  <c:v>152740</c:v>
                </c:pt>
                <c:pt idx="699">
                  <c:v>152743</c:v>
                </c:pt>
                <c:pt idx="700">
                  <c:v>152748</c:v>
                </c:pt>
                <c:pt idx="701">
                  <c:v>152752</c:v>
                </c:pt>
                <c:pt idx="702">
                  <c:v>152756</c:v>
                </c:pt>
                <c:pt idx="703">
                  <c:v>152759</c:v>
                </c:pt>
                <c:pt idx="704">
                  <c:v>152763</c:v>
                </c:pt>
                <c:pt idx="705">
                  <c:v>152767</c:v>
                </c:pt>
                <c:pt idx="706">
                  <c:v>152771</c:v>
                </c:pt>
                <c:pt idx="707">
                  <c:v>152775</c:v>
                </c:pt>
                <c:pt idx="708">
                  <c:v>152779</c:v>
                </c:pt>
                <c:pt idx="709">
                  <c:v>152783</c:v>
                </c:pt>
                <c:pt idx="710">
                  <c:v>152787</c:v>
                </c:pt>
                <c:pt idx="711">
                  <c:v>152791</c:v>
                </c:pt>
                <c:pt idx="712">
                  <c:v>152794</c:v>
                </c:pt>
                <c:pt idx="713">
                  <c:v>152798</c:v>
                </c:pt>
                <c:pt idx="714">
                  <c:v>152802</c:v>
                </c:pt>
                <c:pt idx="715">
                  <c:v>152805</c:v>
                </c:pt>
                <c:pt idx="716">
                  <c:v>152809</c:v>
                </c:pt>
                <c:pt idx="717">
                  <c:v>152813</c:v>
                </c:pt>
                <c:pt idx="718">
                  <c:v>152816</c:v>
                </c:pt>
                <c:pt idx="719">
                  <c:v>152820</c:v>
                </c:pt>
                <c:pt idx="720">
                  <c:v>152824</c:v>
                </c:pt>
                <c:pt idx="721">
                  <c:v>152828</c:v>
                </c:pt>
                <c:pt idx="722">
                  <c:v>152832</c:v>
                </c:pt>
                <c:pt idx="723">
                  <c:v>152836</c:v>
                </c:pt>
                <c:pt idx="724">
                  <c:v>152840</c:v>
                </c:pt>
                <c:pt idx="725">
                  <c:v>152843</c:v>
                </c:pt>
                <c:pt idx="726">
                  <c:v>152847</c:v>
                </c:pt>
                <c:pt idx="727">
                  <c:v>152851</c:v>
                </c:pt>
                <c:pt idx="728">
                  <c:v>152855</c:v>
                </c:pt>
                <c:pt idx="729">
                  <c:v>152860</c:v>
                </c:pt>
                <c:pt idx="730">
                  <c:v>152863</c:v>
                </c:pt>
                <c:pt idx="731">
                  <c:v>152868</c:v>
                </c:pt>
                <c:pt idx="732">
                  <c:v>152871</c:v>
                </c:pt>
                <c:pt idx="733">
                  <c:v>152875</c:v>
                </c:pt>
                <c:pt idx="734">
                  <c:v>152879</c:v>
                </c:pt>
                <c:pt idx="735">
                  <c:v>152883</c:v>
                </c:pt>
                <c:pt idx="736">
                  <c:v>152887</c:v>
                </c:pt>
                <c:pt idx="737">
                  <c:v>152891</c:v>
                </c:pt>
                <c:pt idx="738">
                  <c:v>152895</c:v>
                </c:pt>
                <c:pt idx="739">
                  <c:v>152899</c:v>
                </c:pt>
                <c:pt idx="740">
                  <c:v>152903</c:v>
                </c:pt>
                <c:pt idx="741">
                  <c:v>152908</c:v>
                </c:pt>
                <c:pt idx="742">
                  <c:v>152912</c:v>
                </c:pt>
                <c:pt idx="743">
                  <c:v>152916</c:v>
                </c:pt>
                <c:pt idx="744">
                  <c:v>152921</c:v>
                </c:pt>
                <c:pt idx="745">
                  <c:v>152924</c:v>
                </c:pt>
                <c:pt idx="746">
                  <c:v>152928</c:v>
                </c:pt>
                <c:pt idx="747">
                  <c:v>152932</c:v>
                </c:pt>
                <c:pt idx="748">
                  <c:v>152936</c:v>
                </c:pt>
                <c:pt idx="749">
                  <c:v>152941</c:v>
                </c:pt>
                <c:pt idx="750">
                  <c:v>152945</c:v>
                </c:pt>
                <c:pt idx="751">
                  <c:v>152949</c:v>
                </c:pt>
                <c:pt idx="752">
                  <c:v>152953</c:v>
                </c:pt>
                <c:pt idx="753">
                  <c:v>152957</c:v>
                </c:pt>
                <c:pt idx="754">
                  <c:v>152962</c:v>
                </c:pt>
                <c:pt idx="755">
                  <c:v>152966</c:v>
                </c:pt>
                <c:pt idx="756">
                  <c:v>152969</c:v>
                </c:pt>
                <c:pt idx="757">
                  <c:v>152974</c:v>
                </c:pt>
                <c:pt idx="758">
                  <c:v>152978</c:v>
                </c:pt>
                <c:pt idx="759">
                  <c:v>152982</c:v>
                </c:pt>
                <c:pt idx="760">
                  <c:v>152986</c:v>
                </c:pt>
                <c:pt idx="761">
                  <c:v>152991</c:v>
                </c:pt>
                <c:pt idx="762">
                  <c:v>152995</c:v>
                </c:pt>
                <c:pt idx="763">
                  <c:v>152999</c:v>
                </c:pt>
                <c:pt idx="764">
                  <c:v>153003</c:v>
                </c:pt>
                <c:pt idx="765">
                  <c:v>153007</c:v>
                </c:pt>
                <c:pt idx="766">
                  <c:v>153011</c:v>
                </c:pt>
                <c:pt idx="767">
                  <c:v>153015</c:v>
                </c:pt>
                <c:pt idx="768">
                  <c:v>153019</c:v>
                </c:pt>
                <c:pt idx="769">
                  <c:v>153023</c:v>
                </c:pt>
                <c:pt idx="770">
                  <c:v>153027</c:v>
                </c:pt>
                <c:pt idx="771">
                  <c:v>153032</c:v>
                </c:pt>
                <c:pt idx="772">
                  <c:v>153036</c:v>
                </c:pt>
                <c:pt idx="773">
                  <c:v>153039</c:v>
                </c:pt>
                <c:pt idx="774">
                  <c:v>153044</c:v>
                </c:pt>
                <c:pt idx="775">
                  <c:v>153048</c:v>
                </c:pt>
                <c:pt idx="776">
                  <c:v>153052</c:v>
                </c:pt>
                <c:pt idx="777">
                  <c:v>153056</c:v>
                </c:pt>
                <c:pt idx="778">
                  <c:v>153060</c:v>
                </c:pt>
                <c:pt idx="779">
                  <c:v>153064</c:v>
                </c:pt>
                <c:pt idx="780">
                  <c:v>153068</c:v>
                </c:pt>
                <c:pt idx="781">
                  <c:v>153073</c:v>
                </c:pt>
                <c:pt idx="782">
                  <c:v>153077</c:v>
                </c:pt>
                <c:pt idx="783">
                  <c:v>153081</c:v>
                </c:pt>
                <c:pt idx="784">
                  <c:v>153085</c:v>
                </c:pt>
                <c:pt idx="785">
                  <c:v>153089</c:v>
                </c:pt>
                <c:pt idx="786">
                  <c:v>153094</c:v>
                </c:pt>
                <c:pt idx="787">
                  <c:v>153098</c:v>
                </c:pt>
                <c:pt idx="788">
                  <c:v>153101</c:v>
                </c:pt>
                <c:pt idx="789">
                  <c:v>153105</c:v>
                </c:pt>
                <c:pt idx="790">
                  <c:v>153110</c:v>
                </c:pt>
                <c:pt idx="791">
                  <c:v>153114</c:v>
                </c:pt>
                <c:pt idx="792">
                  <c:v>153118</c:v>
                </c:pt>
                <c:pt idx="793">
                  <c:v>153122</c:v>
                </c:pt>
                <c:pt idx="794">
                  <c:v>153126</c:v>
                </c:pt>
                <c:pt idx="795">
                  <c:v>153130</c:v>
                </c:pt>
                <c:pt idx="796">
                  <c:v>153134</c:v>
                </c:pt>
                <c:pt idx="797">
                  <c:v>153138</c:v>
                </c:pt>
                <c:pt idx="798">
                  <c:v>153142</c:v>
                </c:pt>
                <c:pt idx="799">
                  <c:v>153145</c:v>
                </c:pt>
                <c:pt idx="800">
                  <c:v>153149</c:v>
                </c:pt>
                <c:pt idx="801">
                  <c:v>153154</c:v>
                </c:pt>
                <c:pt idx="802">
                  <c:v>153158</c:v>
                </c:pt>
                <c:pt idx="803">
                  <c:v>153161</c:v>
                </c:pt>
                <c:pt idx="804">
                  <c:v>153166</c:v>
                </c:pt>
                <c:pt idx="805">
                  <c:v>153169</c:v>
                </c:pt>
                <c:pt idx="806">
                  <c:v>153173</c:v>
                </c:pt>
                <c:pt idx="807">
                  <c:v>153177</c:v>
                </c:pt>
                <c:pt idx="808">
                  <c:v>153181</c:v>
                </c:pt>
                <c:pt idx="809">
                  <c:v>153185</c:v>
                </c:pt>
                <c:pt idx="810">
                  <c:v>153189</c:v>
                </c:pt>
                <c:pt idx="811">
                  <c:v>153192</c:v>
                </c:pt>
                <c:pt idx="812">
                  <c:v>153197</c:v>
                </c:pt>
                <c:pt idx="813">
                  <c:v>153201</c:v>
                </c:pt>
                <c:pt idx="814">
                  <c:v>153205</c:v>
                </c:pt>
                <c:pt idx="815">
                  <c:v>153209</c:v>
                </c:pt>
                <c:pt idx="816">
                  <c:v>153212</c:v>
                </c:pt>
                <c:pt idx="817">
                  <c:v>153216</c:v>
                </c:pt>
                <c:pt idx="818">
                  <c:v>153219</c:v>
                </c:pt>
                <c:pt idx="819">
                  <c:v>153223</c:v>
                </c:pt>
                <c:pt idx="820">
                  <c:v>153228</c:v>
                </c:pt>
                <c:pt idx="821">
                  <c:v>153232</c:v>
                </c:pt>
                <c:pt idx="822">
                  <c:v>153235</c:v>
                </c:pt>
                <c:pt idx="823">
                  <c:v>153239</c:v>
                </c:pt>
                <c:pt idx="824">
                  <c:v>153242</c:v>
                </c:pt>
                <c:pt idx="825">
                  <c:v>153246</c:v>
                </c:pt>
                <c:pt idx="826">
                  <c:v>153249</c:v>
                </c:pt>
                <c:pt idx="827">
                  <c:v>153253</c:v>
                </c:pt>
                <c:pt idx="828">
                  <c:v>153258</c:v>
                </c:pt>
                <c:pt idx="829">
                  <c:v>153262</c:v>
                </c:pt>
                <c:pt idx="830">
                  <c:v>153266</c:v>
                </c:pt>
                <c:pt idx="831">
                  <c:v>153270</c:v>
                </c:pt>
                <c:pt idx="832">
                  <c:v>153274</c:v>
                </c:pt>
                <c:pt idx="833">
                  <c:v>153278</c:v>
                </c:pt>
                <c:pt idx="834">
                  <c:v>153282</c:v>
                </c:pt>
                <c:pt idx="835">
                  <c:v>153287</c:v>
                </c:pt>
                <c:pt idx="836">
                  <c:v>153291</c:v>
                </c:pt>
                <c:pt idx="837">
                  <c:v>153295</c:v>
                </c:pt>
                <c:pt idx="838">
                  <c:v>153299</c:v>
                </c:pt>
                <c:pt idx="839">
                  <c:v>153303</c:v>
                </c:pt>
                <c:pt idx="840">
                  <c:v>153306</c:v>
                </c:pt>
                <c:pt idx="841">
                  <c:v>153310</c:v>
                </c:pt>
                <c:pt idx="842">
                  <c:v>153314</c:v>
                </c:pt>
                <c:pt idx="843">
                  <c:v>153318</c:v>
                </c:pt>
                <c:pt idx="844">
                  <c:v>153323</c:v>
                </c:pt>
                <c:pt idx="845">
                  <c:v>153327</c:v>
                </c:pt>
                <c:pt idx="846">
                  <c:v>153331</c:v>
                </c:pt>
                <c:pt idx="847">
                  <c:v>153335</c:v>
                </c:pt>
                <c:pt idx="848">
                  <c:v>153340</c:v>
                </c:pt>
                <c:pt idx="849">
                  <c:v>153344</c:v>
                </c:pt>
                <c:pt idx="850">
                  <c:v>153349</c:v>
                </c:pt>
                <c:pt idx="851">
                  <c:v>153352</c:v>
                </c:pt>
                <c:pt idx="852">
                  <c:v>153357</c:v>
                </c:pt>
                <c:pt idx="853">
                  <c:v>153360</c:v>
                </c:pt>
                <c:pt idx="854">
                  <c:v>153364</c:v>
                </c:pt>
                <c:pt idx="855">
                  <c:v>153367</c:v>
                </c:pt>
                <c:pt idx="856">
                  <c:v>153372</c:v>
                </c:pt>
                <c:pt idx="857">
                  <c:v>153377</c:v>
                </c:pt>
                <c:pt idx="858">
                  <c:v>153382</c:v>
                </c:pt>
                <c:pt idx="859">
                  <c:v>153386</c:v>
                </c:pt>
                <c:pt idx="860">
                  <c:v>153390</c:v>
                </c:pt>
                <c:pt idx="861">
                  <c:v>153394</c:v>
                </c:pt>
                <c:pt idx="862">
                  <c:v>153398</c:v>
                </c:pt>
                <c:pt idx="863">
                  <c:v>153402</c:v>
                </c:pt>
                <c:pt idx="864">
                  <c:v>153406</c:v>
                </c:pt>
                <c:pt idx="865">
                  <c:v>153410</c:v>
                </c:pt>
                <c:pt idx="866">
                  <c:v>153414</c:v>
                </c:pt>
                <c:pt idx="867">
                  <c:v>153418</c:v>
                </c:pt>
                <c:pt idx="868">
                  <c:v>153422</c:v>
                </c:pt>
                <c:pt idx="869">
                  <c:v>153426</c:v>
                </c:pt>
                <c:pt idx="870">
                  <c:v>153430</c:v>
                </c:pt>
                <c:pt idx="871">
                  <c:v>153433</c:v>
                </c:pt>
                <c:pt idx="872">
                  <c:v>153437</c:v>
                </c:pt>
                <c:pt idx="873">
                  <c:v>153441</c:v>
                </c:pt>
                <c:pt idx="874">
                  <c:v>153445</c:v>
                </c:pt>
                <c:pt idx="875">
                  <c:v>153450</c:v>
                </c:pt>
                <c:pt idx="876">
                  <c:v>153454</c:v>
                </c:pt>
                <c:pt idx="877">
                  <c:v>153457</c:v>
                </c:pt>
                <c:pt idx="878">
                  <c:v>153462</c:v>
                </c:pt>
                <c:pt idx="879">
                  <c:v>153465</c:v>
                </c:pt>
                <c:pt idx="880">
                  <c:v>153469</c:v>
                </c:pt>
                <c:pt idx="881">
                  <c:v>153473</c:v>
                </c:pt>
                <c:pt idx="882">
                  <c:v>153477</c:v>
                </c:pt>
                <c:pt idx="883">
                  <c:v>153481</c:v>
                </c:pt>
                <c:pt idx="884">
                  <c:v>153485</c:v>
                </c:pt>
                <c:pt idx="885">
                  <c:v>153490</c:v>
                </c:pt>
                <c:pt idx="886">
                  <c:v>153494</c:v>
                </c:pt>
                <c:pt idx="887">
                  <c:v>153498</c:v>
                </c:pt>
                <c:pt idx="888">
                  <c:v>153501</c:v>
                </c:pt>
                <c:pt idx="889">
                  <c:v>153505</c:v>
                </c:pt>
                <c:pt idx="890">
                  <c:v>153509</c:v>
                </c:pt>
                <c:pt idx="891">
                  <c:v>153513</c:v>
                </c:pt>
                <c:pt idx="892">
                  <c:v>153517</c:v>
                </c:pt>
                <c:pt idx="893">
                  <c:v>153521</c:v>
                </c:pt>
                <c:pt idx="894">
                  <c:v>153525</c:v>
                </c:pt>
                <c:pt idx="895">
                  <c:v>153529</c:v>
                </c:pt>
                <c:pt idx="896">
                  <c:v>153533</c:v>
                </c:pt>
                <c:pt idx="897">
                  <c:v>153537</c:v>
                </c:pt>
                <c:pt idx="898">
                  <c:v>153541</c:v>
                </c:pt>
                <c:pt idx="899">
                  <c:v>153546</c:v>
                </c:pt>
                <c:pt idx="900">
                  <c:v>153550</c:v>
                </c:pt>
                <c:pt idx="901">
                  <c:v>153554</c:v>
                </c:pt>
                <c:pt idx="902">
                  <c:v>153558</c:v>
                </c:pt>
                <c:pt idx="903">
                  <c:v>153562</c:v>
                </c:pt>
                <c:pt idx="904">
                  <c:v>153565</c:v>
                </c:pt>
                <c:pt idx="905">
                  <c:v>153570</c:v>
                </c:pt>
                <c:pt idx="906">
                  <c:v>153575</c:v>
                </c:pt>
                <c:pt idx="907">
                  <c:v>153579</c:v>
                </c:pt>
                <c:pt idx="908">
                  <c:v>153583</c:v>
                </c:pt>
                <c:pt idx="909">
                  <c:v>153587</c:v>
                </c:pt>
                <c:pt idx="910">
                  <c:v>153591</c:v>
                </c:pt>
                <c:pt idx="911">
                  <c:v>153595</c:v>
                </c:pt>
                <c:pt idx="912">
                  <c:v>153599</c:v>
                </c:pt>
                <c:pt idx="913">
                  <c:v>153602</c:v>
                </c:pt>
                <c:pt idx="914">
                  <c:v>153607</c:v>
                </c:pt>
                <c:pt idx="915">
                  <c:v>153610</c:v>
                </c:pt>
                <c:pt idx="916">
                  <c:v>153614</c:v>
                </c:pt>
                <c:pt idx="917">
                  <c:v>153618</c:v>
                </c:pt>
                <c:pt idx="918">
                  <c:v>153622</c:v>
                </c:pt>
                <c:pt idx="919">
                  <c:v>153625</c:v>
                </c:pt>
                <c:pt idx="920">
                  <c:v>153629</c:v>
                </c:pt>
                <c:pt idx="921">
                  <c:v>153633</c:v>
                </c:pt>
                <c:pt idx="922">
                  <c:v>153636</c:v>
                </c:pt>
                <c:pt idx="923">
                  <c:v>153640</c:v>
                </c:pt>
                <c:pt idx="924">
                  <c:v>153644</c:v>
                </c:pt>
                <c:pt idx="925">
                  <c:v>153647</c:v>
                </c:pt>
                <c:pt idx="926">
                  <c:v>153651</c:v>
                </c:pt>
                <c:pt idx="927">
                  <c:v>153656</c:v>
                </c:pt>
                <c:pt idx="928">
                  <c:v>153660</c:v>
                </c:pt>
                <c:pt idx="929">
                  <c:v>153663</c:v>
                </c:pt>
                <c:pt idx="930">
                  <c:v>153667</c:v>
                </c:pt>
                <c:pt idx="931">
                  <c:v>153671</c:v>
                </c:pt>
                <c:pt idx="932">
                  <c:v>153675</c:v>
                </c:pt>
                <c:pt idx="933">
                  <c:v>153679</c:v>
                </c:pt>
                <c:pt idx="934">
                  <c:v>153682</c:v>
                </c:pt>
                <c:pt idx="935">
                  <c:v>153686</c:v>
                </c:pt>
                <c:pt idx="936">
                  <c:v>153691</c:v>
                </c:pt>
                <c:pt idx="937">
                  <c:v>153695</c:v>
                </c:pt>
                <c:pt idx="938">
                  <c:v>153699</c:v>
                </c:pt>
                <c:pt idx="939">
                  <c:v>153704</c:v>
                </c:pt>
                <c:pt idx="940">
                  <c:v>153707</c:v>
                </c:pt>
                <c:pt idx="941">
                  <c:v>153711</c:v>
                </c:pt>
                <c:pt idx="942">
                  <c:v>153715</c:v>
                </c:pt>
                <c:pt idx="943">
                  <c:v>153719</c:v>
                </c:pt>
                <c:pt idx="944">
                  <c:v>153723</c:v>
                </c:pt>
                <c:pt idx="945">
                  <c:v>153727</c:v>
                </c:pt>
                <c:pt idx="946">
                  <c:v>153731</c:v>
                </c:pt>
                <c:pt idx="947">
                  <c:v>153736</c:v>
                </c:pt>
                <c:pt idx="948">
                  <c:v>153740</c:v>
                </c:pt>
                <c:pt idx="949">
                  <c:v>153744</c:v>
                </c:pt>
                <c:pt idx="950">
                  <c:v>153748</c:v>
                </c:pt>
                <c:pt idx="951">
                  <c:v>153752</c:v>
                </c:pt>
                <c:pt idx="952">
                  <c:v>153756</c:v>
                </c:pt>
                <c:pt idx="953">
                  <c:v>153760</c:v>
                </c:pt>
                <c:pt idx="954">
                  <c:v>153764</c:v>
                </c:pt>
                <c:pt idx="955">
                  <c:v>153768</c:v>
                </c:pt>
                <c:pt idx="956">
                  <c:v>153772</c:v>
                </c:pt>
                <c:pt idx="957">
                  <c:v>153776</c:v>
                </c:pt>
                <c:pt idx="958">
                  <c:v>153779</c:v>
                </c:pt>
                <c:pt idx="959">
                  <c:v>153783</c:v>
                </c:pt>
                <c:pt idx="960">
                  <c:v>153787</c:v>
                </c:pt>
                <c:pt idx="961">
                  <c:v>153791</c:v>
                </c:pt>
                <c:pt idx="962">
                  <c:v>153794</c:v>
                </c:pt>
                <c:pt idx="963">
                  <c:v>153798</c:v>
                </c:pt>
                <c:pt idx="964">
                  <c:v>153802</c:v>
                </c:pt>
                <c:pt idx="965">
                  <c:v>153806</c:v>
                </c:pt>
                <c:pt idx="966">
                  <c:v>153809</c:v>
                </c:pt>
                <c:pt idx="967">
                  <c:v>153814</c:v>
                </c:pt>
                <c:pt idx="968">
                  <c:v>153818</c:v>
                </c:pt>
                <c:pt idx="969">
                  <c:v>153822</c:v>
                </c:pt>
                <c:pt idx="970">
                  <c:v>153826</c:v>
                </c:pt>
                <c:pt idx="971">
                  <c:v>153830</c:v>
                </c:pt>
                <c:pt idx="972">
                  <c:v>153833</c:v>
                </c:pt>
                <c:pt idx="973">
                  <c:v>153837</c:v>
                </c:pt>
                <c:pt idx="974">
                  <c:v>153840</c:v>
                </c:pt>
                <c:pt idx="975">
                  <c:v>153844</c:v>
                </c:pt>
                <c:pt idx="976">
                  <c:v>153848</c:v>
                </c:pt>
                <c:pt idx="977">
                  <c:v>153851</c:v>
                </c:pt>
                <c:pt idx="978">
                  <c:v>153856</c:v>
                </c:pt>
                <c:pt idx="979">
                  <c:v>153859</c:v>
                </c:pt>
                <c:pt idx="980">
                  <c:v>153864</c:v>
                </c:pt>
                <c:pt idx="981">
                  <c:v>153868</c:v>
                </c:pt>
                <c:pt idx="982">
                  <c:v>153872</c:v>
                </c:pt>
                <c:pt idx="983">
                  <c:v>153876</c:v>
                </c:pt>
                <c:pt idx="984">
                  <c:v>153880</c:v>
                </c:pt>
                <c:pt idx="985">
                  <c:v>153884</c:v>
                </c:pt>
                <c:pt idx="986">
                  <c:v>153888</c:v>
                </c:pt>
                <c:pt idx="987">
                  <c:v>153892</c:v>
                </c:pt>
                <c:pt idx="988">
                  <c:v>153896</c:v>
                </c:pt>
                <c:pt idx="989">
                  <c:v>153899</c:v>
                </c:pt>
                <c:pt idx="990">
                  <c:v>153904</c:v>
                </c:pt>
                <c:pt idx="991">
                  <c:v>153907</c:v>
                </c:pt>
                <c:pt idx="992">
                  <c:v>153911</c:v>
                </c:pt>
                <c:pt idx="993">
                  <c:v>153915</c:v>
                </c:pt>
                <c:pt idx="994">
                  <c:v>153919</c:v>
                </c:pt>
                <c:pt idx="995">
                  <c:v>153923</c:v>
                </c:pt>
                <c:pt idx="996">
                  <c:v>153927</c:v>
                </c:pt>
                <c:pt idx="997">
                  <c:v>153930</c:v>
                </c:pt>
                <c:pt idx="998">
                  <c:v>153935</c:v>
                </c:pt>
                <c:pt idx="999">
                  <c:v>153938</c:v>
                </c:pt>
              </c:numCache>
            </c:numRef>
          </c:val>
          <c:smooth val="0"/>
          <c:extLst>
            <c:ext xmlns:c16="http://schemas.microsoft.com/office/drawing/2014/chart" uri="{C3380CC4-5D6E-409C-BE32-E72D297353CC}">
              <c16:uniqueId val="{00000003-A6CC-41D2-B774-A877761B74A9}"/>
            </c:ext>
          </c:extLst>
        </c:ser>
        <c:ser>
          <c:idx val="5"/>
          <c:order val="4"/>
          <c:tx>
            <c:strRef>
              <c:f>'50%'!$H$1</c:f>
              <c:strCache>
                <c:ptCount val="1"/>
                <c:pt idx="0">
                  <c:v>Dynamic Adherence</c:v>
                </c:pt>
              </c:strCache>
            </c:strRef>
          </c:tx>
          <c:spPr>
            <a:ln w="28575" cap="rnd">
              <a:solidFill>
                <a:schemeClr val="accent6"/>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H$2:$H$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1</c:v>
                </c:pt>
                <c:pt idx="314">
                  <c:v>143601</c:v>
                </c:pt>
                <c:pt idx="315">
                  <c:v>144164</c:v>
                </c:pt>
                <c:pt idx="316">
                  <c:v>144697</c:v>
                </c:pt>
                <c:pt idx="317">
                  <c:v>145200</c:v>
                </c:pt>
                <c:pt idx="318">
                  <c:v>145683</c:v>
                </c:pt>
                <c:pt idx="319">
                  <c:v>146133</c:v>
                </c:pt>
                <c:pt idx="320">
                  <c:v>146557</c:v>
                </c:pt>
                <c:pt idx="321">
                  <c:v>146948</c:v>
                </c:pt>
                <c:pt idx="322">
                  <c:v>147308</c:v>
                </c:pt>
                <c:pt idx="323">
                  <c:v>147638</c:v>
                </c:pt>
                <c:pt idx="324">
                  <c:v>147941</c:v>
                </c:pt>
                <c:pt idx="325">
                  <c:v>148219</c:v>
                </c:pt>
                <c:pt idx="326">
                  <c:v>148468</c:v>
                </c:pt>
                <c:pt idx="327">
                  <c:v>148686</c:v>
                </c:pt>
                <c:pt idx="328">
                  <c:v>148884</c:v>
                </c:pt>
                <c:pt idx="329">
                  <c:v>149061</c:v>
                </c:pt>
                <c:pt idx="330">
                  <c:v>149222</c:v>
                </c:pt>
                <c:pt idx="331">
                  <c:v>149364</c:v>
                </c:pt>
                <c:pt idx="332">
                  <c:v>149499</c:v>
                </c:pt>
                <c:pt idx="333">
                  <c:v>149616</c:v>
                </c:pt>
                <c:pt idx="334">
                  <c:v>149721</c:v>
                </c:pt>
                <c:pt idx="335">
                  <c:v>149816</c:v>
                </c:pt>
                <c:pt idx="336">
                  <c:v>149899</c:v>
                </c:pt>
                <c:pt idx="337">
                  <c:v>149976</c:v>
                </c:pt>
                <c:pt idx="338">
                  <c:v>150046</c:v>
                </c:pt>
                <c:pt idx="339">
                  <c:v>150133</c:v>
                </c:pt>
                <c:pt idx="340">
                  <c:v>150212</c:v>
                </c:pt>
                <c:pt idx="341">
                  <c:v>150281</c:v>
                </c:pt>
                <c:pt idx="342">
                  <c:v>150344</c:v>
                </c:pt>
                <c:pt idx="343">
                  <c:v>150403</c:v>
                </c:pt>
                <c:pt idx="344">
                  <c:v>150460</c:v>
                </c:pt>
                <c:pt idx="345">
                  <c:v>150512</c:v>
                </c:pt>
                <c:pt idx="346">
                  <c:v>150564</c:v>
                </c:pt>
                <c:pt idx="347">
                  <c:v>150610</c:v>
                </c:pt>
                <c:pt idx="348">
                  <c:v>150655</c:v>
                </c:pt>
                <c:pt idx="349">
                  <c:v>150698</c:v>
                </c:pt>
                <c:pt idx="350">
                  <c:v>150739</c:v>
                </c:pt>
                <c:pt idx="351">
                  <c:v>150778</c:v>
                </c:pt>
                <c:pt idx="352">
                  <c:v>150815</c:v>
                </c:pt>
                <c:pt idx="353">
                  <c:v>150851</c:v>
                </c:pt>
                <c:pt idx="354">
                  <c:v>150884</c:v>
                </c:pt>
                <c:pt idx="355">
                  <c:v>150915</c:v>
                </c:pt>
                <c:pt idx="356">
                  <c:v>150944</c:v>
                </c:pt>
                <c:pt idx="357">
                  <c:v>150972</c:v>
                </c:pt>
                <c:pt idx="358">
                  <c:v>150998</c:v>
                </c:pt>
                <c:pt idx="359">
                  <c:v>151023</c:v>
                </c:pt>
                <c:pt idx="360">
                  <c:v>151047</c:v>
                </c:pt>
                <c:pt idx="361">
                  <c:v>151071</c:v>
                </c:pt>
                <c:pt idx="362">
                  <c:v>151092</c:v>
                </c:pt>
                <c:pt idx="363">
                  <c:v>151114</c:v>
                </c:pt>
                <c:pt idx="364">
                  <c:v>151133</c:v>
                </c:pt>
                <c:pt idx="365">
                  <c:v>151151</c:v>
                </c:pt>
                <c:pt idx="366">
                  <c:v>151169</c:v>
                </c:pt>
                <c:pt idx="367">
                  <c:v>151185</c:v>
                </c:pt>
                <c:pt idx="368">
                  <c:v>151201</c:v>
                </c:pt>
                <c:pt idx="369">
                  <c:v>151217</c:v>
                </c:pt>
                <c:pt idx="370">
                  <c:v>151233</c:v>
                </c:pt>
                <c:pt idx="371">
                  <c:v>151246</c:v>
                </c:pt>
                <c:pt idx="372">
                  <c:v>151259</c:v>
                </c:pt>
                <c:pt idx="373">
                  <c:v>151271</c:v>
                </c:pt>
                <c:pt idx="374">
                  <c:v>151283</c:v>
                </c:pt>
                <c:pt idx="375">
                  <c:v>151295</c:v>
                </c:pt>
                <c:pt idx="376">
                  <c:v>151306</c:v>
                </c:pt>
                <c:pt idx="377">
                  <c:v>151317</c:v>
                </c:pt>
                <c:pt idx="378">
                  <c:v>151326</c:v>
                </c:pt>
                <c:pt idx="379">
                  <c:v>151335</c:v>
                </c:pt>
                <c:pt idx="380">
                  <c:v>151345</c:v>
                </c:pt>
                <c:pt idx="381">
                  <c:v>151355</c:v>
                </c:pt>
                <c:pt idx="382">
                  <c:v>151363</c:v>
                </c:pt>
                <c:pt idx="383">
                  <c:v>151372</c:v>
                </c:pt>
                <c:pt idx="384">
                  <c:v>151379</c:v>
                </c:pt>
                <c:pt idx="385">
                  <c:v>151387</c:v>
                </c:pt>
                <c:pt idx="386">
                  <c:v>151395</c:v>
                </c:pt>
                <c:pt idx="387">
                  <c:v>151403</c:v>
                </c:pt>
                <c:pt idx="388">
                  <c:v>151409</c:v>
                </c:pt>
                <c:pt idx="389">
                  <c:v>151416</c:v>
                </c:pt>
                <c:pt idx="390">
                  <c:v>151423</c:v>
                </c:pt>
                <c:pt idx="391">
                  <c:v>151430</c:v>
                </c:pt>
                <c:pt idx="392">
                  <c:v>151436</c:v>
                </c:pt>
                <c:pt idx="393">
                  <c:v>151441</c:v>
                </c:pt>
                <c:pt idx="394">
                  <c:v>151448</c:v>
                </c:pt>
                <c:pt idx="395">
                  <c:v>151454</c:v>
                </c:pt>
                <c:pt idx="396">
                  <c:v>151459</c:v>
                </c:pt>
                <c:pt idx="397">
                  <c:v>151465</c:v>
                </c:pt>
                <c:pt idx="398">
                  <c:v>151470</c:v>
                </c:pt>
                <c:pt idx="399">
                  <c:v>151475</c:v>
                </c:pt>
                <c:pt idx="400">
                  <c:v>151480</c:v>
                </c:pt>
                <c:pt idx="401">
                  <c:v>151485</c:v>
                </c:pt>
                <c:pt idx="402">
                  <c:v>151489</c:v>
                </c:pt>
                <c:pt idx="403">
                  <c:v>151493</c:v>
                </c:pt>
                <c:pt idx="404">
                  <c:v>151498</c:v>
                </c:pt>
                <c:pt idx="405">
                  <c:v>151503</c:v>
                </c:pt>
                <c:pt idx="406">
                  <c:v>151508</c:v>
                </c:pt>
                <c:pt idx="407">
                  <c:v>151512</c:v>
                </c:pt>
                <c:pt idx="408">
                  <c:v>151516</c:v>
                </c:pt>
                <c:pt idx="409">
                  <c:v>151521</c:v>
                </c:pt>
                <c:pt idx="410">
                  <c:v>151525</c:v>
                </c:pt>
                <c:pt idx="411">
                  <c:v>151528</c:v>
                </c:pt>
                <c:pt idx="412">
                  <c:v>151533</c:v>
                </c:pt>
                <c:pt idx="413">
                  <c:v>151537</c:v>
                </c:pt>
                <c:pt idx="414">
                  <c:v>151541</c:v>
                </c:pt>
                <c:pt idx="415">
                  <c:v>151545</c:v>
                </c:pt>
                <c:pt idx="416">
                  <c:v>151549</c:v>
                </c:pt>
                <c:pt idx="417">
                  <c:v>151554</c:v>
                </c:pt>
                <c:pt idx="418">
                  <c:v>151557</c:v>
                </c:pt>
                <c:pt idx="419">
                  <c:v>151561</c:v>
                </c:pt>
                <c:pt idx="420">
                  <c:v>151565</c:v>
                </c:pt>
                <c:pt idx="421">
                  <c:v>151569</c:v>
                </c:pt>
                <c:pt idx="422">
                  <c:v>151573</c:v>
                </c:pt>
                <c:pt idx="423">
                  <c:v>151577</c:v>
                </c:pt>
                <c:pt idx="424">
                  <c:v>151581</c:v>
                </c:pt>
                <c:pt idx="425">
                  <c:v>151584</c:v>
                </c:pt>
                <c:pt idx="426">
                  <c:v>151589</c:v>
                </c:pt>
                <c:pt idx="427">
                  <c:v>151593</c:v>
                </c:pt>
                <c:pt idx="428">
                  <c:v>151597</c:v>
                </c:pt>
                <c:pt idx="429">
                  <c:v>151601</c:v>
                </c:pt>
                <c:pt idx="430">
                  <c:v>151604</c:v>
                </c:pt>
                <c:pt idx="431">
                  <c:v>151608</c:v>
                </c:pt>
                <c:pt idx="432">
                  <c:v>151612</c:v>
                </c:pt>
                <c:pt idx="433">
                  <c:v>151616</c:v>
                </c:pt>
                <c:pt idx="434">
                  <c:v>151620</c:v>
                </c:pt>
                <c:pt idx="435">
                  <c:v>151625</c:v>
                </c:pt>
                <c:pt idx="436">
                  <c:v>151628</c:v>
                </c:pt>
                <c:pt idx="437">
                  <c:v>151632</c:v>
                </c:pt>
                <c:pt idx="438">
                  <c:v>151636</c:v>
                </c:pt>
                <c:pt idx="439">
                  <c:v>151640</c:v>
                </c:pt>
                <c:pt idx="440">
                  <c:v>151643</c:v>
                </c:pt>
                <c:pt idx="441">
                  <c:v>151648</c:v>
                </c:pt>
                <c:pt idx="442">
                  <c:v>151652</c:v>
                </c:pt>
                <c:pt idx="443">
                  <c:v>151656</c:v>
                </c:pt>
                <c:pt idx="444">
                  <c:v>151660</c:v>
                </c:pt>
                <c:pt idx="445">
                  <c:v>151664</c:v>
                </c:pt>
                <c:pt idx="446">
                  <c:v>151668</c:v>
                </c:pt>
                <c:pt idx="447">
                  <c:v>151672</c:v>
                </c:pt>
                <c:pt idx="448">
                  <c:v>151675</c:v>
                </c:pt>
                <c:pt idx="449">
                  <c:v>151679</c:v>
                </c:pt>
                <c:pt idx="450">
                  <c:v>151683</c:v>
                </c:pt>
                <c:pt idx="451">
                  <c:v>151687</c:v>
                </c:pt>
                <c:pt idx="452">
                  <c:v>151691</c:v>
                </c:pt>
                <c:pt idx="453">
                  <c:v>151694</c:v>
                </c:pt>
                <c:pt idx="454">
                  <c:v>151698</c:v>
                </c:pt>
                <c:pt idx="455">
                  <c:v>151702</c:v>
                </c:pt>
                <c:pt idx="456">
                  <c:v>151706</c:v>
                </c:pt>
                <c:pt idx="457">
                  <c:v>151710</c:v>
                </c:pt>
                <c:pt idx="458">
                  <c:v>151714</c:v>
                </c:pt>
                <c:pt idx="459">
                  <c:v>151717</c:v>
                </c:pt>
                <c:pt idx="460">
                  <c:v>151721</c:v>
                </c:pt>
                <c:pt idx="461">
                  <c:v>151726</c:v>
                </c:pt>
                <c:pt idx="462">
                  <c:v>151729</c:v>
                </c:pt>
                <c:pt idx="463">
                  <c:v>151733</c:v>
                </c:pt>
                <c:pt idx="464">
                  <c:v>151738</c:v>
                </c:pt>
                <c:pt idx="465">
                  <c:v>151742</c:v>
                </c:pt>
                <c:pt idx="466">
                  <c:v>151745</c:v>
                </c:pt>
                <c:pt idx="467">
                  <c:v>151749</c:v>
                </c:pt>
                <c:pt idx="468">
                  <c:v>151753</c:v>
                </c:pt>
                <c:pt idx="469">
                  <c:v>151757</c:v>
                </c:pt>
                <c:pt idx="470">
                  <c:v>151761</c:v>
                </c:pt>
                <c:pt idx="471">
                  <c:v>151765</c:v>
                </c:pt>
                <c:pt idx="472">
                  <c:v>151769</c:v>
                </c:pt>
                <c:pt idx="473">
                  <c:v>151774</c:v>
                </c:pt>
                <c:pt idx="474">
                  <c:v>151777</c:v>
                </c:pt>
                <c:pt idx="475">
                  <c:v>151781</c:v>
                </c:pt>
                <c:pt idx="476">
                  <c:v>151784</c:v>
                </c:pt>
                <c:pt idx="477">
                  <c:v>151788</c:v>
                </c:pt>
                <c:pt idx="478">
                  <c:v>151792</c:v>
                </c:pt>
                <c:pt idx="479">
                  <c:v>151796</c:v>
                </c:pt>
                <c:pt idx="480">
                  <c:v>151800</c:v>
                </c:pt>
                <c:pt idx="481">
                  <c:v>151804</c:v>
                </c:pt>
                <c:pt idx="482">
                  <c:v>151808</c:v>
                </c:pt>
                <c:pt idx="483">
                  <c:v>151812</c:v>
                </c:pt>
                <c:pt idx="484">
                  <c:v>151816</c:v>
                </c:pt>
                <c:pt idx="485">
                  <c:v>151819</c:v>
                </c:pt>
                <c:pt idx="486">
                  <c:v>151824</c:v>
                </c:pt>
                <c:pt idx="487">
                  <c:v>151827</c:v>
                </c:pt>
                <c:pt idx="488">
                  <c:v>151831</c:v>
                </c:pt>
                <c:pt idx="489">
                  <c:v>151835</c:v>
                </c:pt>
                <c:pt idx="490">
                  <c:v>151840</c:v>
                </c:pt>
                <c:pt idx="491">
                  <c:v>151843</c:v>
                </c:pt>
                <c:pt idx="492">
                  <c:v>151847</c:v>
                </c:pt>
                <c:pt idx="493">
                  <c:v>151851</c:v>
                </c:pt>
                <c:pt idx="494">
                  <c:v>151856</c:v>
                </c:pt>
                <c:pt idx="495">
                  <c:v>151860</c:v>
                </c:pt>
                <c:pt idx="496">
                  <c:v>151864</c:v>
                </c:pt>
                <c:pt idx="497">
                  <c:v>151867</c:v>
                </c:pt>
                <c:pt idx="498">
                  <c:v>151872</c:v>
                </c:pt>
                <c:pt idx="499">
                  <c:v>151875</c:v>
                </c:pt>
                <c:pt idx="500">
                  <c:v>151879</c:v>
                </c:pt>
                <c:pt idx="501">
                  <c:v>151884</c:v>
                </c:pt>
                <c:pt idx="502">
                  <c:v>151888</c:v>
                </c:pt>
                <c:pt idx="503">
                  <c:v>151892</c:v>
                </c:pt>
                <c:pt idx="504">
                  <c:v>151896</c:v>
                </c:pt>
                <c:pt idx="505">
                  <c:v>151900</c:v>
                </c:pt>
                <c:pt idx="506">
                  <c:v>151903</c:v>
                </c:pt>
                <c:pt idx="507">
                  <c:v>151907</c:v>
                </c:pt>
                <c:pt idx="508">
                  <c:v>151911</c:v>
                </c:pt>
                <c:pt idx="509">
                  <c:v>151916</c:v>
                </c:pt>
                <c:pt idx="510">
                  <c:v>151919</c:v>
                </c:pt>
                <c:pt idx="511">
                  <c:v>151923</c:v>
                </c:pt>
                <c:pt idx="512">
                  <c:v>151927</c:v>
                </c:pt>
                <c:pt idx="513">
                  <c:v>151931</c:v>
                </c:pt>
                <c:pt idx="514">
                  <c:v>151934</c:v>
                </c:pt>
                <c:pt idx="515">
                  <c:v>151938</c:v>
                </c:pt>
                <c:pt idx="516">
                  <c:v>151942</c:v>
                </c:pt>
                <c:pt idx="517">
                  <c:v>151946</c:v>
                </c:pt>
                <c:pt idx="518">
                  <c:v>151950</c:v>
                </c:pt>
                <c:pt idx="519">
                  <c:v>151955</c:v>
                </c:pt>
                <c:pt idx="520">
                  <c:v>151958</c:v>
                </c:pt>
                <c:pt idx="521">
                  <c:v>151962</c:v>
                </c:pt>
                <c:pt idx="522">
                  <c:v>151966</c:v>
                </c:pt>
                <c:pt idx="523">
                  <c:v>151970</c:v>
                </c:pt>
                <c:pt idx="524">
                  <c:v>151974</c:v>
                </c:pt>
                <c:pt idx="525">
                  <c:v>151978</c:v>
                </c:pt>
                <c:pt idx="526">
                  <c:v>151982</c:v>
                </c:pt>
                <c:pt idx="527">
                  <c:v>151986</c:v>
                </c:pt>
                <c:pt idx="528">
                  <c:v>151991</c:v>
                </c:pt>
                <c:pt idx="529">
                  <c:v>151995</c:v>
                </c:pt>
                <c:pt idx="530">
                  <c:v>151999</c:v>
                </c:pt>
                <c:pt idx="531">
                  <c:v>152003</c:v>
                </c:pt>
                <c:pt idx="532">
                  <c:v>152008</c:v>
                </c:pt>
                <c:pt idx="533">
                  <c:v>152012</c:v>
                </c:pt>
                <c:pt idx="534">
                  <c:v>152016</c:v>
                </c:pt>
                <c:pt idx="535">
                  <c:v>152020</c:v>
                </c:pt>
                <c:pt idx="536">
                  <c:v>152024</c:v>
                </c:pt>
                <c:pt idx="537">
                  <c:v>152027</c:v>
                </c:pt>
                <c:pt idx="538">
                  <c:v>152032</c:v>
                </c:pt>
                <c:pt idx="539">
                  <c:v>152036</c:v>
                </c:pt>
                <c:pt idx="540">
                  <c:v>152040</c:v>
                </c:pt>
                <c:pt idx="541">
                  <c:v>152044</c:v>
                </c:pt>
                <c:pt idx="542">
                  <c:v>152048</c:v>
                </c:pt>
                <c:pt idx="543">
                  <c:v>152053</c:v>
                </c:pt>
                <c:pt idx="544">
                  <c:v>152057</c:v>
                </c:pt>
                <c:pt idx="545">
                  <c:v>152061</c:v>
                </c:pt>
                <c:pt idx="546">
                  <c:v>152066</c:v>
                </c:pt>
                <c:pt idx="547">
                  <c:v>152070</c:v>
                </c:pt>
                <c:pt idx="548">
                  <c:v>152074</c:v>
                </c:pt>
                <c:pt idx="549">
                  <c:v>152078</c:v>
                </c:pt>
                <c:pt idx="550">
                  <c:v>152083</c:v>
                </c:pt>
                <c:pt idx="551">
                  <c:v>152087</c:v>
                </c:pt>
                <c:pt idx="552">
                  <c:v>152091</c:v>
                </c:pt>
                <c:pt idx="553">
                  <c:v>152096</c:v>
                </c:pt>
                <c:pt idx="554">
                  <c:v>152100</c:v>
                </c:pt>
                <c:pt idx="555">
                  <c:v>152103</c:v>
                </c:pt>
                <c:pt idx="556">
                  <c:v>152107</c:v>
                </c:pt>
                <c:pt idx="557">
                  <c:v>152111</c:v>
                </c:pt>
                <c:pt idx="558">
                  <c:v>152115</c:v>
                </c:pt>
                <c:pt idx="559">
                  <c:v>152119</c:v>
                </c:pt>
                <c:pt idx="560">
                  <c:v>152123</c:v>
                </c:pt>
                <c:pt idx="561">
                  <c:v>152127</c:v>
                </c:pt>
                <c:pt idx="562">
                  <c:v>152131</c:v>
                </c:pt>
                <c:pt idx="563">
                  <c:v>152135</c:v>
                </c:pt>
                <c:pt idx="564">
                  <c:v>152139</c:v>
                </c:pt>
                <c:pt idx="565">
                  <c:v>152143</c:v>
                </c:pt>
                <c:pt idx="566">
                  <c:v>152147</c:v>
                </c:pt>
                <c:pt idx="567">
                  <c:v>152152</c:v>
                </c:pt>
                <c:pt idx="568">
                  <c:v>152155</c:v>
                </c:pt>
                <c:pt idx="569">
                  <c:v>152159</c:v>
                </c:pt>
                <c:pt idx="570">
                  <c:v>152162</c:v>
                </c:pt>
                <c:pt idx="571">
                  <c:v>152166</c:v>
                </c:pt>
                <c:pt idx="572">
                  <c:v>152171</c:v>
                </c:pt>
                <c:pt idx="573">
                  <c:v>152174</c:v>
                </c:pt>
                <c:pt idx="574">
                  <c:v>152178</c:v>
                </c:pt>
                <c:pt idx="575">
                  <c:v>152182</c:v>
                </c:pt>
                <c:pt idx="576">
                  <c:v>152186</c:v>
                </c:pt>
                <c:pt idx="577">
                  <c:v>152190</c:v>
                </c:pt>
                <c:pt idx="578">
                  <c:v>152194</c:v>
                </c:pt>
                <c:pt idx="579">
                  <c:v>152197</c:v>
                </c:pt>
                <c:pt idx="580">
                  <c:v>152201</c:v>
                </c:pt>
                <c:pt idx="581">
                  <c:v>152205</c:v>
                </c:pt>
                <c:pt idx="582">
                  <c:v>152209</c:v>
                </c:pt>
                <c:pt idx="583">
                  <c:v>152213</c:v>
                </c:pt>
                <c:pt idx="584">
                  <c:v>152217</c:v>
                </c:pt>
                <c:pt idx="585">
                  <c:v>152220</c:v>
                </c:pt>
                <c:pt idx="586">
                  <c:v>152224</c:v>
                </c:pt>
                <c:pt idx="587">
                  <c:v>152228</c:v>
                </c:pt>
                <c:pt idx="588">
                  <c:v>152232</c:v>
                </c:pt>
                <c:pt idx="589">
                  <c:v>152235</c:v>
                </c:pt>
                <c:pt idx="590">
                  <c:v>152239</c:v>
                </c:pt>
                <c:pt idx="591">
                  <c:v>152243</c:v>
                </c:pt>
                <c:pt idx="592">
                  <c:v>152246</c:v>
                </c:pt>
                <c:pt idx="593">
                  <c:v>152250</c:v>
                </c:pt>
                <c:pt idx="594">
                  <c:v>152254</c:v>
                </c:pt>
                <c:pt idx="595">
                  <c:v>152258</c:v>
                </c:pt>
                <c:pt idx="596">
                  <c:v>152262</c:v>
                </c:pt>
                <c:pt idx="597">
                  <c:v>152266</c:v>
                </c:pt>
                <c:pt idx="598">
                  <c:v>152270</c:v>
                </c:pt>
                <c:pt idx="599">
                  <c:v>152274</c:v>
                </c:pt>
                <c:pt idx="600">
                  <c:v>152278</c:v>
                </c:pt>
                <c:pt idx="601">
                  <c:v>152282</c:v>
                </c:pt>
                <c:pt idx="602">
                  <c:v>152286</c:v>
                </c:pt>
                <c:pt idx="603">
                  <c:v>152289</c:v>
                </c:pt>
                <c:pt idx="604">
                  <c:v>152294</c:v>
                </c:pt>
                <c:pt idx="605">
                  <c:v>152297</c:v>
                </c:pt>
                <c:pt idx="606">
                  <c:v>152301</c:v>
                </c:pt>
                <c:pt idx="607">
                  <c:v>152305</c:v>
                </c:pt>
                <c:pt idx="608">
                  <c:v>152309</c:v>
                </c:pt>
                <c:pt idx="609">
                  <c:v>152313</c:v>
                </c:pt>
                <c:pt idx="610">
                  <c:v>152317</c:v>
                </c:pt>
                <c:pt idx="611">
                  <c:v>152321</c:v>
                </c:pt>
                <c:pt idx="612">
                  <c:v>152325</c:v>
                </c:pt>
                <c:pt idx="613">
                  <c:v>152328</c:v>
                </c:pt>
                <c:pt idx="614">
                  <c:v>152332</c:v>
                </c:pt>
                <c:pt idx="615">
                  <c:v>152336</c:v>
                </c:pt>
                <c:pt idx="616">
                  <c:v>152340</c:v>
                </c:pt>
                <c:pt idx="617">
                  <c:v>152344</c:v>
                </c:pt>
                <c:pt idx="618">
                  <c:v>152348</c:v>
                </c:pt>
                <c:pt idx="619">
                  <c:v>152352</c:v>
                </c:pt>
                <c:pt idx="620">
                  <c:v>152357</c:v>
                </c:pt>
                <c:pt idx="621">
                  <c:v>152361</c:v>
                </c:pt>
                <c:pt idx="622">
                  <c:v>152364</c:v>
                </c:pt>
                <c:pt idx="623">
                  <c:v>152368</c:v>
                </c:pt>
                <c:pt idx="624">
                  <c:v>152372</c:v>
                </c:pt>
                <c:pt idx="625">
                  <c:v>152376</c:v>
                </c:pt>
                <c:pt idx="626">
                  <c:v>152380</c:v>
                </c:pt>
                <c:pt idx="627">
                  <c:v>152385</c:v>
                </c:pt>
                <c:pt idx="628">
                  <c:v>152389</c:v>
                </c:pt>
                <c:pt idx="629">
                  <c:v>152393</c:v>
                </c:pt>
                <c:pt idx="630">
                  <c:v>152397</c:v>
                </c:pt>
                <c:pt idx="631">
                  <c:v>152401</c:v>
                </c:pt>
                <c:pt idx="632">
                  <c:v>152405</c:v>
                </c:pt>
                <c:pt idx="633">
                  <c:v>152409</c:v>
                </c:pt>
                <c:pt idx="634">
                  <c:v>152413</c:v>
                </c:pt>
                <c:pt idx="635">
                  <c:v>152418</c:v>
                </c:pt>
                <c:pt idx="636">
                  <c:v>152421</c:v>
                </c:pt>
                <c:pt idx="637">
                  <c:v>152425</c:v>
                </c:pt>
                <c:pt idx="638">
                  <c:v>152430</c:v>
                </c:pt>
                <c:pt idx="639">
                  <c:v>152434</c:v>
                </c:pt>
                <c:pt idx="640">
                  <c:v>152438</c:v>
                </c:pt>
                <c:pt idx="641">
                  <c:v>152443</c:v>
                </c:pt>
                <c:pt idx="642">
                  <c:v>152447</c:v>
                </c:pt>
                <c:pt idx="643">
                  <c:v>152451</c:v>
                </c:pt>
                <c:pt idx="644">
                  <c:v>152455</c:v>
                </c:pt>
                <c:pt idx="645">
                  <c:v>152459</c:v>
                </c:pt>
                <c:pt idx="646">
                  <c:v>152463</c:v>
                </c:pt>
                <c:pt idx="647">
                  <c:v>152467</c:v>
                </c:pt>
                <c:pt idx="648">
                  <c:v>152471</c:v>
                </c:pt>
                <c:pt idx="649">
                  <c:v>152475</c:v>
                </c:pt>
                <c:pt idx="650">
                  <c:v>152480</c:v>
                </c:pt>
                <c:pt idx="651">
                  <c:v>152484</c:v>
                </c:pt>
                <c:pt idx="652">
                  <c:v>152488</c:v>
                </c:pt>
                <c:pt idx="653">
                  <c:v>152492</c:v>
                </c:pt>
                <c:pt idx="654">
                  <c:v>152496</c:v>
                </c:pt>
                <c:pt idx="655">
                  <c:v>152501</c:v>
                </c:pt>
                <c:pt idx="656">
                  <c:v>152505</c:v>
                </c:pt>
                <c:pt idx="657">
                  <c:v>152509</c:v>
                </c:pt>
                <c:pt idx="658">
                  <c:v>152514</c:v>
                </c:pt>
                <c:pt idx="659">
                  <c:v>152518</c:v>
                </c:pt>
                <c:pt idx="660">
                  <c:v>152522</c:v>
                </c:pt>
                <c:pt idx="661">
                  <c:v>152527</c:v>
                </c:pt>
                <c:pt idx="662">
                  <c:v>152530</c:v>
                </c:pt>
                <c:pt idx="663">
                  <c:v>152534</c:v>
                </c:pt>
                <c:pt idx="664">
                  <c:v>152538</c:v>
                </c:pt>
                <c:pt idx="665">
                  <c:v>152543</c:v>
                </c:pt>
                <c:pt idx="666">
                  <c:v>152546</c:v>
                </c:pt>
                <c:pt idx="667">
                  <c:v>152551</c:v>
                </c:pt>
                <c:pt idx="668">
                  <c:v>152555</c:v>
                </c:pt>
                <c:pt idx="669">
                  <c:v>152558</c:v>
                </c:pt>
                <c:pt idx="670">
                  <c:v>152562</c:v>
                </c:pt>
                <c:pt idx="671">
                  <c:v>152566</c:v>
                </c:pt>
                <c:pt idx="672">
                  <c:v>152571</c:v>
                </c:pt>
                <c:pt idx="673">
                  <c:v>152574</c:v>
                </c:pt>
                <c:pt idx="674">
                  <c:v>152578</c:v>
                </c:pt>
                <c:pt idx="675">
                  <c:v>152581</c:v>
                </c:pt>
                <c:pt idx="676">
                  <c:v>152586</c:v>
                </c:pt>
                <c:pt idx="677">
                  <c:v>152589</c:v>
                </c:pt>
                <c:pt idx="678">
                  <c:v>152593</c:v>
                </c:pt>
                <c:pt idx="679">
                  <c:v>152596</c:v>
                </c:pt>
                <c:pt idx="680">
                  <c:v>152600</c:v>
                </c:pt>
                <c:pt idx="681">
                  <c:v>152604</c:v>
                </c:pt>
                <c:pt idx="682">
                  <c:v>152608</c:v>
                </c:pt>
                <c:pt idx="683">
                  <c:v>152612</c:v>
                </c:pt>
                <c:pt idx="684">
                  <c:v>152616</c:v>
                </c:pt>
                <c:pt idx="685">
                  <c:v>152619</c:v>
                </c:pt>
                <c:pt idx="686">
                  <c:v>152624</c:v>
                </c:pt>
                <c:pt idx="687">
                  <c:v>152627</c:v>
                </c:pt>
                <c:pt idx="688">
                  <c:v>152631</c:v>
                </c:pt>
                <c:pt idx="689">
                  <c:v>152635</c:v>
                </c:pt>
                <c:pt idx="690">
                  <c:v>152640</c:v>
                </c:pt>
                <c:pt idx="691">
                  <c:v>152643</c:v>
                </c:pt>
                <c:pt idx="692">
                  <c:v>152648</c:v>
                </c:pt>
                <c:pt idx="693">
                  <c:v>152652</c:v>
                </c:pt>
                <c:pt idx="694">
                  <c:v>152656</c:v>
                </c:pt>
                <c:pt idx="695">
                  <c:v>152660</c:v>
                </c:pt>
                <c:pt idx="696">
                  <c:v>152664</c:v>
                </c:pt>
                <c:pt idx="697">
                  <c:v>152668</c:v>
                </c:pt>
                <c:pt idx="698">
                  <c:v>152671</c:v>
                </c:pt>
                <c:pt idx="699">
                  <c:v>152675</c:v>
                </c:pt>
                <c:pt idx="700">
                  <c:v>152679</c:v>
                </c:pt>
                <c:pt idx="701">
                  <c:v>152683</c:v>
                </c:pt>
                <c:pt idx="702">
                  <c:v>152687</c:v>
                </c:pt>
                <c:pt idx="703">
                  <c:v>152691</c:v>
                </c:pt>
                <c:pt idx="704">
                  <c:v>152695</c:v>
                </c:pt>
                <c:pt idx="705">
                  <c:v>152698</c:v>
                </c:pt>
                <c:pt idx="706">
                  <c:v>152702</c:v>
                </c:pt>
                <c:pt idx="707">
                  <c:v>152706</c:v>
                </c:pt>
                <c:pt idx="708">
                  <c:v>152709</c:v>
                </c:pt>
                <c:pt idx="709">
                  <c:v>152713</c:v>
                </c:pt>
                <c:pt idx="710">
                  <c:v>152718</c:v>
                </c:pt>
                <c:pt idx="711">
                  <c:v>152721</c:v>
                </c:pt>
                <c:pt idx="712">
                  <c:v>152725</c:v>
                </c:pt>
                <c:pt idx="713">
                  <c:v>152729</c:v>
                </c:pt>
                <c:pt idx="714">
                  <c:v>152733</c:v>
                </c:pt>
                <c:pt idx="715">
                  <c:v>152737</c:v>
                </c:pt>
                <c:pt idx="716">
                  <c:v>152740</c:v>
                </c:pt>
                <c:pt idx="717">
                  <c:v>152744</c:v>
                </c:pt>
                <c:pt idx="718">
                  <c:v>152748</c:v>
                </c:pt>
                <c:pt idx="719">
                  <c:v>152752</c:v>
                </c:pt>
                <c:pt idx="720">
                  <c:v>152755</c:v>
                </c:pt>
                <c:pt idx="721">
                  <c:v>152759</c:v>
                </c:pt>
                <c:pt idx="722">
                  <c:v>152763</c:v>
                </c:pt>
                <c:pt idx="723">
                  <c:v>152767</c:v>
                </c:pt>
                <c:pt idx="724">
                  <c:v>152771</c:v>
                </c:pt>
                <c:pt idx="725">
                  <c:v>152775</c:v>
                </c:pt>
                <c:pt idx="726">
                  <c:v>152778</c:v>
                </c:pt>
                <c:pt idx="727">
                  <c:v>152782</c:v>
                </c:pt>
                <c:pt idx="728">
                  <c:v>152786</c:v>
                </c:pt>
                <c:pt idx="729">
                  <c:v>152790</c:v>
                </c:pt>
                <c:pt idx="730">
                  <c:v>152793</c:v>
                </c:pt>
                <c:pt idx="731">
                  <c:v>152797</c:v>
                </c:pt>
                <c:pt idx="732">
                  <c:v>152801</c:v>
                </c:pt>
                <c:pt idx="733">
                  <c:v>152804</c:v>
                </c:pt>
                <c:pt idx="734">
                  <c:v>152808</c:v>
                </c:pt>
                <c:pt idx="735">
                  <c:v>152812</c:v>
                </c:pt>
                <c:pt idx="736">
                  <c:v>152816</c:v>
                </c:pt>
                <c:pt idx="737">
                  <c:v>152820</c:v>
                </c:pt>
                <c:pt idx="738">
                  <c:v>152824</c:v>
                </c:pt>
                <c:pt idx="739">
                  <c:v>152828</c:v>
                </c:pt>
                <c:pt idx="740">
                  <c:v>152832</c:v>
                </c:pt>
                <c:pt idx="741">
                  <c:v>152836</c:v>
                </c:pt>
                <c:pt idx="742">
                  <c:v>152840</c:v>
                </c:pt>
                <c:pt idx="743">
                  <c:v>152844</c:v>
                </c:pt>
                <c:pt idx="744">
                  <c:v>152847</c:v>
                </c:pt>
                <c:pt idx="745">
                  <c:v>152851</c:v>
                </c:pt>
                <c:pt idx="746">
                  <c:v>152855</c:v>
                </c:pt>
                <c:pt idx="747">
                  <c:v>152859</c:v>
                </c:pt>
                <c:pt idx="748">
                  <c:v>152864</c:v>
                </c:pt>
                <c:pt idx="749">
                  <c:v>152868</c:v>
                </c:pt>
                <c:pt idx="750">
                  <c:v>152872</c:v>
                </c:pt>
                <c:pt idx="751">
                  <c:v>152876</c:v>
                </c:pt>
                <c:pt idx="752">
                  <c:v>152880</c:v>
                </c:pt>
                <c:pt idx="753">
                  <c:v>152883</c:v>
                </c:pt>
                <c:pt idx="754">
                  <c:v>152888</c:v>
                </c:pt>
                <c:pt idx="755">
                  <c:v>152892</c:v>
                </c:pt>
                <c:pt idx="756">
                  <c:v>152896</c:v>
                </c:pt>
                <c:pt idx="757">
                  <c:v>152900</c:v>
                </c:pt>
                <c:pt idx="758">
                  <c:v>152904</c:v>
                </c:pt>
                <c:pt idx="759">
                  <c:v>152907</c:v>
                </c:pt>
                <c:pt idx="760">
                  <c:v>152911</c:v>
                </c:pt>
                <c:pt idx="761">
                  <c:v>152915</c:v>
                </c:pt>
                <c:pt idx="762">
                  <c:v>152919</c:v>
                </c:pt>
                <c:pt idx="763">
                  <c:v>152923</c:v>
                </c:pt>
                <c:pt idx="764">
                  <c:v>152927</c:v>
                </c:pt>
                <c:pt idx="765">
                  <c:v>152932</c:v>
                </c:pt>
                <c:pt idx="766">
                  <c:v>152936</c:v>
                </c:pt>
                <c:pt idx="767">
                  <c:v>152940</c:v>
                </c:pt>
                <c:pt idx="768">
                  <c:v>152944</c:v>
                </c:pt>
                <c:pt idx="769">
                  <c:v>152947</c:v>
                </c:pt>
                <c:pt idx="770">
                  <c:v>152951</c:v>
                </c:pt>
                <c:pt idx="771">
                  <c:v>152956</c:v>
                </c:pt>
                <c:pt idx="772">
                  <c:v>152959</c:v>
                </c:pt>
                <c:pt idx="773">
                  <c:v>152963</c:v>
                </c:pt>
                <c:pt idx="774">
                  <c:v>152967</c:v>
                </c:pt>
                <c:pt idx="775">
                  <c:v>152972</c:v>
                </c:pt>
                <c:pt idx="776">
                  <c:v>152976</c:v>
                </c:pt>
                <c:pt idx="777">
                  <c:v>152980</c:v>
                </c:pt>
                <c:pt idx="778">
                  <c:v>152984</c:v>
                </c:pt>
                <c:pt idx="779">
                  <c:v>152989</c:v>
                </c:pt>
                <c:pt idx="780">
                  <c:v>152994</c:v>
                </c:pt>
                <c:pt idx="781">
                  <c:v>152997</c:v>
                </c:pt>
                <c:pt idx="782">
                  <c:v>153001</c:v>
                </c:pt>
                <c:pt idx="783">
                  <c:v>153005</c:v>
                </c:pt>
                <c:pt idx="784">
                  <c:v>153009</c:v>
                </c:pt>
                <c:pt idx="785">
                  <c:v>153014</c:v>
                </c:pt>
                <c:pt idx="786">
                  <c:v>153018</c:v>
                </c:pt>
                <c:pt idx="787">
                  <c:v>153023</c:v>
                </c:pt>
                <c:pt idx="788">
                  <c:v>153027</c:v>
                </c:pt>
                <c:pt idx="789">
                  <c:v>153031</c:v>
                </c:pt>
                <c:pt idx="790">
                  <c:v>153035</c:v>
                </c:pt>
                <c:pt idx="791">
                  <c:v>153040</c:v>
                </c:pt>
                <c:pt idx="792">
                  <c:v>153043</c:v>
                </c:pt>
                <c:pt idx="793">
                  <c:v>153048</c:v>
                </c:pt>
                <c:pt idx="794">
                  <c:v>153052</c:v>
                </c:pt>
                <c:pt idx="795">
                  <c:v>153056</c:v>
                </c:pt>
                <c:pt idx="796">
                  <c:v>153061</c:v>
                </c:pt>
                <c:pt idx="797">
                  <c:v>153065</c:v>
                </c:pt>
                <c:pt idx="798">
                  <c:v>153069</c:v>
                </c:pt>
                <c:pt idx="799">
                  <c:v>153073</c:v>
                </c:pt>
                <c:pt idx="800">
                  <c:v>153077</c:v>
                </c:pt>
                <c:pt idx="801">
                  <c:v>153081</c:v>
                </c:pt>
                <c:pt idx="802">
                  <c:v>153086</c:v>
                </c:pt>
                <c:pt idx="803">
                  <c:v>153089</c:v>
                </c:pt>
                <c:pt idx="804">
                  <c:v>153094</c:v>
                </c:pt>
                <c:pt idx="805">
                  <c:v>153098</c:v>
                </c:pt>
                <c:pt idx="806">
                  <c:v>153101</c:v>
                </c:pt>
                <c:pt idx="807">
                  <c:v>153106</c:v>
                </c:pt>
                <c:pt idx="808">
                  <c:v>153110</c:v>
                </c:pt>
                <c:pt idx="809">
                  <c:v>153114</c:v>
                </c:pt>
                <c:pt idx="810">
                  <c:v>153117</c:v>
                </c:pt>
                <c:pt idx="811">
                  <c:v>153122</c:v>
                </c:pt>
                <c:pt idx="812">
                  <c:v>153125</c:v>
                </c:pt>
                <c:pt idx="813">
                  <c:v>153129</c:v>
                </c:pt>
                <c:pt idx="814">
                  <c:v>153134</c:v>
                </c:pt>
                <c:pt idx="815">
                  <c:v>153137</c:v>
                </c:pt>
                <c:pt idx="816">
                  <c:v>153142</c:v>
                </c:pt>
                <c:pt idx="817">
                  <c:v>153145</c:v>
                </c:pt>
                <c:pt idx="818">
                  <c:v>153149</c:v>
                </c:pt>
                <c:pt idx="819">
                  <c:v>153153</c:v>
                </c:pt>
                <c:pt idx="820">
                  <c:v>153158</c:v>
                </c:pt>
                <c:pt idx="821">
                  <c:v>153162</c:v>
                </c:pt>
                <c:pt idx="822">
                  <c:v>153166</c:v>
                </c:pt>
                <c:pt idx="823">
                  <c:v>153170</c:v>
                </c:pt>
                <c:pt idx="824">
                  <c:v>153174</c:v>
                </c:pt>
                <c:pt idx="825">
                  <c:v>153178</c:v>
                </c:pt>
                <c:pt idx="826">
                  <c:v>153182</c:v>
                </c:pt>
                <c:pt idx="827">
                  <c:v>153186</c:v>
                </c:pt>
                <c:pt idx="828">
                  <c:v>153190</c:v>
                </c:pt>
                <c:pt idx="829">
                  <c:v>153194</c:v>
                </c:pt>
                <c:pt idx="830">
                  <c:v>153198</c:v>
                </c:pt>
                <c:pt idx="831">
                  <c:v>153202</c:v>
                </c:pt>
                <c:pt idx="832">
                  <c:v>153206</c:v>
                </c:pt>
                <c:pt idx="833">
                  <c:v>153210</c:v>
                </c:pt>
                <c:pt idx="834">
                  <c:v>153214</c:v>
                </c:pt>
                <c:pt idx="835">
                  <c:v>153218</c:v>
                </c:pt>
                <c:pt idx="836">
                  <c:v>153222</c:v>
                </c:pt>
                <c:pt idx="837">
                  <c:v>153226</c:v>
                </c:pt>
                <c:pt idx="838">
                  <c:v>153230</c:v>
                </c:pt>
                <c:pt idx="839">
                  <c:v>153234</c:v>
                </c:pt>
                <c:pt idx="840">
                  <c:v>153237</c:v>
                </c:pt>
                <c:pt idx="841">
                  <c:v>153241</c:v>
                </c:pt>
                <c:pt idx="842">
                  <c:v>153244</c:v>
                </c:pt>
                <c:pt idx="843">
                  <c:v>153249</c:v>
                </c:pt>
                <c:pt idx="844">
                  <c:v>153253</c:v>
                </c:pt>
                <c:pt idx="845">
                  <c:v>153257</c:v>
                </c:pt>
                <c:pt idx="846">
                  <c:v>153261</c:v>
                </c:pt>
                <c:pt idx="847">
                  <c:v>153265</c:v>
                </c:pt>
                <c:pt idx="848">
                  <c:v>153270</c:v>
                </c:pt>
                <c:pt idx="849">
                  <c:v>153274</c:v>
                </c:pt>
                <c:pt idx="850">
                  <c:v>153277</c:v>
                </c:pt>
                <c:pt idx="851">
                  <c:v>153282</c:v>
                </c:pt>
                <c:pt idx="852">
                  <c:v>153285</c:v>
                </c:pt>
                <c:pt idx="853">
                  <c:v>153289</c:v>
                </c:pt>
                <c:pt idx="854">
                  <c:v>153293</c:v>
                </c:pt>
                <c:pt idx="855">
                  <c:v>153296</c:v>
                </c:pt>
                <c:pt idx="856">
                  <c:v>153301</c:v>
                </c:pt>
                <c:pt idx="857">
                  <c:v>153304</c:v>
                </c:pt>
                <c:pt idx="858">
                  <c:v>153309</c:v>
                </c:pt>
                <c:pt idx="859">
                  <c:v>153312</c:v>
                </c:pt>
                <c:pt idx="860">
                  <c:v>153316</c:v>
                </c:pt>
                <c:pt idx="861">
                  <c:v>153320</c:v>
                </c:pt>
                <c:pt idx="862">
                  <c:v>153325</c:v>
                </c:pt>
                <c:pt idx="863">
                  <c:v>153329</c:v>
                </c:pt>
                <c:pt idx="864">
                  <c:v>153332</c:v>
                </c:pt>
                <c:pt idx="865">
                  <c:v>153336</c:v>
                </c:pt>
                <c:pt idx="866">
                  <c:v>153341</c:v>
                </c:pt>
                <c:pt idx="867">
                  <c:v>153345</c:v>
                </c:pt>
                <c:pt idx="868">
                  <c:v>153349</c:v>
                </c:pt>
                <c:pt idx="869">
                  <c:v>153353</c:v>
                </c:pt>
                <c:pt idx="870">
                  <c:v>153357</c:v>
                </c:pt>
                <c:pt idx="871">
                  <c:v>153361</c:v>
                </c:pt>
                <c:pt idx="872">
                  <c:v>153365</c:v>
                </c:pt>
                <c:pt idx="873">
                  <c:v>153369</c:v>
                </c:pt>
                <c:pt idx="874">
                  <c:v>153373</c:v>
                </c:pt>
                <c:pt idx="875">
                  <c:v>153377</c:v>
                </c:pt>
                <c:pt idx="876">
                  <c:v>153382</c:v>
                </c:pt>
                <c:pt idx="877">
                  <c:v>153385</c:v>
                </c:pt>
                <c:pt idx="878">
                  <c:v>153390</c:v>
                </c:pt>
                <c:pt idx="879">
                  <c:v>153394</c:v>
                </c:pt>
                <c:pt idx="880">
                  <c:v>153399</c:v>
                </c:pt>
                <c:pt idx="881">
                  <c:v>153403</c:v>
                </c:pt>
                <c:pt idx="882">
                  <c:v>153406</c:v>
                </c:pt>
                <c:pt idx="883">
                  <c:v>153410</c:v>
                </c:pt>
                <c:pt idx="884">
                  <c:v>153415</c:v>
                </c:pt>
                <c:pt idx="885">
                  <c:v>153420</c:v>
                </c:pt>
                <c:pt idx="886">
                  <c:v>153424</c:v>
                </c:pt>
                <c:pt idx="887">
                  <c:v>153427</c:v>
                </c:pt>
                <c:pt idx="888">
                  <c:v>153431</c:v>
                </c:pt>
                <c:pt idx="889">
                  <c:v>153435</c:v>
                </c:pt>
                <c:pt idx="890">
                  <c:v>153439</c:v>
                </c:pt>
                <c:pt idx="891">
                  <c:v>153442</c:v>
                </c:pt>
                <c:pt idx="892">
                  <c:v>153446</c:v>
                </c:pt>
                <c:pt idx="893">
                  <c:v>153450</c:v>
                </c:pt>
                <c:pt idx="894">
                  <c:v>153454</c:v>
                </c:pt>
                <c:pt idx="895">
                  <c:v>153458</c:v>
                </c:pt>
                <c:pt idx="896">
                  <c:v>153462</c:v>
                </c:pt>
                <c:pt idx="897">
                  <c:v>153466</c:v>
                </c:pt>
                <c:pt idx="898">
                  <c:v>153469</c:v>
                </c:pt>
                <c:pt idx="899">
                  <c:v>153474</c:v>
                </c:pt>
                <c:pt idx="900">
                  <c:v>153478</c:v>
                </c:pt>
                <c:pt idx="901">
                  <c:v>153482</c:v>
                </c:pt>
                <c:pt idx="902">
                  <c:v>153486</c:v>
                </c:pt>
                <c:pt idx="903">
                  <c:v>153490</c:v>
                </c:pt>
                <c:pt idx="904">
                  <c:v>153494</c:v>
                </c:pt>
                <c:pt idx="905">
                  <c:v>153498</c:v>
                </c:pt>
                <c:pt idx="906">
                  <c:v>153502</c:v>
                </c:pt>
                <c:pt idx="907">
                  <c:v>153505</c:v>
                </c:pt>
                <c:pt idx="908">
                  <c:v>153509</c:v>
                </c:pt>
                <c:pt idx="909">
                  <c:v>153513</c:v>
                </c:pt>
                <c:pt idx="910">
                  <c:v>153517</c:v>
                </c:pt>
                <c:pt idx="911">
                  <c:v>153521</c:v>
                </c:pt>
                <c:pt idx="912">
                  <c:v>153525</c:v>
                </c:pt>
                <c:pt idx="913">
                  <c:v>153529</c:v>
                </c:pt>
                <c:pt idx="914">
                  <c:v>153533</c:v>
                </c:pt>
                <c:pt idx="915">
                  <c:v>153536</c:v>
                </c:pt>
                <c:pt idx="916">
                  <c:v>153540</c:v>
                </c:pt>
                <c:pt idx="917">
                  <c:v>153544</c:v>
                </c:pt>
                <c:pt idx="918">
                  <c:v>153549</c:v>
                </c:pt>
                <c:pt idx="919">
                  <c:v>153553</c:v>
                </c:pt>
                <c:pt idx="920">
                  <c:v>153556</c:v>
                </c:pt>
                <c:pt idx="921">
                  <c:v>153561</c:v>
                </c:pt>
                <c:pt idx="922">
                  <c:v>153564</c:v>
                </c:pt>
                <c:pt idx="923">
                  <c:v>153568</c:v>
                </c:pt>
                <c:pt idx="924">
                  <c:v>153572</c:v>
                </c:pt>
                <c:pt idx="925">
                  <c:v>153576</c:v>
                </c:pt>
                <c:pt idx="926">
                  <c:v>153581</c:v>
                </c:pt>
                <c:pt idx="927">
                  <c:v>153585</c:v>
                </c:pt>
                <c:pt idx="928">
                  <c:v>153589</c:v>
                </c:pt>
                <c:pt idx="929">
                  <c:v>153593</c:v>
                </c:pt>
                <c:pt idx="930">
                  <c:v>153597</c:v>
                </c:pt>
                <c:pt idx="931">
                  <c:v>153601</c:v>
                </c:pt>
                <c:pt idx="932">
                  <c:v>153605</c:v>
                </c:pt>
                <c:pt idx="933">
                  <c:v>153608</c:v>
                </c:pt>
                <c:pt idx="934">
                  <c:v>153612</c:v>
                </c:pt>
                <c:pt idx="935">
                  <c:v>153616</c:v>
                </c:pt>
                <c:pt idx="936">
                  <c:v>153620</c:v>
                </c:pt>
                <c:pt idx="937">
                  <c:v>153625</c:v>
                </c:pt>
                <c:pt idx="938">
                  <c:v>153629</c:v>
                </c:pt>
                <c:pt idx="939">
                  <c:v>153633</c:v>
                </c:pt>
                <c:pt idx="940">
                  <c:v>153637</c:v>
                </c:pt>
                <c:pt idx="941">
                  <c:v>153641</c:v>
                </c:pt>
                <c:pt idx="942">
                  <c:v>153645</c:v>
                </c:pt>
                <c:pt idx="943">
                  <c:v>153649</c:v>
                </c:pt>
                <c:pt idx="944">
                  <c:v>153653</c:v>
                </c:pt>
                <c:pt idx="945">
                  <c:v>153657</c:v>
                </c:pt>
                <c:pt idx="946">
                  <c:v>153661</c:v>
                </c:pt>
                <c:pt idx="947">
                  <c:v>153665</c:v>
                </c:pt>
                <c:pt idx="948">
                  <c:v>153669</c:v>
                </c:pt>
                <c:pt idx="949">
                  <c:v>153673</c:v>
                </c:pt>
                <c:pt idx="950">
                  <c:v>153677</c:v>
                </c:pt>
                <c:pt idx="951">
                  <c:v>153682</c:v>
                </c:pt>
                <c:pt idx="952">
                  <c:v>153686</c:v>
                </c:pt>
                <c:pt idx="953">
                  <c:v>153690</c:v>
                </c:pt>
                <c:pt idx="954">
                  <c:v>153694</c:v>
                </c:pt>
                <c:pt idx="955">
                  <c:v>153698</c:v>
                </c:pt>
                <c:pt idx="956">
                  <c:v>153702</c:v>
                </c:pt>
                <c:pt idx="957">
                  <c:v>153706</c:v>
                </c:pt>
                <c:pt idx="958">
                  <c:v>153710</c:v>
                </c:pt>
                <c:pt idx="959">
                  <c:v>153714</c:v>
                </c:pt>
                <c:pt idx="960">
                  <c:v>153718</c:v>
                </c:pt>
                <c:pt idx="961">
                  <c:v>153722</c:v>
                </c:pt>
                <c:pt idx="962">
                  <c:v>153726</c:v>
                </c:pt>
                <c:pt idx="963">
                  <c:v>153730</c:v>
                </c:pt>
                <c:pt idx="964">
                  <c:v>153735</c:v>
                </c:pt>
                <c:pt idx="965">
                  <c:v>153738</c:v>
                </c:pt>
                <c:pt idx="966">
                  <c:v>153742</c:v>
                </c:pt>
                <c:pt idx="967">
                  <c:v>153746</c:v>
                </c:pt>
                <c:pt idx="968">
                  <c:v>153750</c:v>
                </c:pt>
                <c:pt idx="969">
                  <c:v>153754</c:v>
                </c:pt>
                <c:pt idx="970">
                  <c:v>153758</c:v>
                </c:pt>
                <c:pt idx="971">
                  <c:v>153762</c:v>
                </c:pt>
                <c:pt idx="972">
                  <c:v>153766</c:v>
                </c:pt>
                <c:pt idx="973">
                  <c:v>153770</c:v>
                </c:pt>
                <c:pt idx="974">
                  <c:v>153774</c:v>
                </c:pt>
                <c:pt idx="975">
                  <c:v>153777</c:v>
                </c:pt>
                <c:pt idx="976">
                  <c:v>153781</c:v>
                </c:pt>
                <c:pt idx="977">
                  <c:v>153785</c:v>
                </c:pt>
                <c:pt idx="978">
                  <c:v>153789</c:v>
                </c:pt>
                <c:pt idx="979">
                  <c:v>153793</c:v>
                </c:pt>
                <c:pt idx="980">
                  <c:v>153797</c:v>
                </c:pt>
                <c:pt idx="981">
                  <c:v>153801</c:v>
                </c:pt>
                <c:pt idx="982">
                  <c:v>153805</c:v>
                </c:pt>
                <c:pt idx="983">
                  <c:v>153808</c:v>
                </c:pt>
                <c:pt idx="984">
                  <c:v>153812</c:v>
                </c:pt>
                <c:pt idx="985">
                  <c:v>153816</c:v>
                </c:pt>
                <c:pt idx="986">
                  <c:v>153820</c:v>
                </c:pt>
                <c:pt idx="987">
                  <c:v>153823</c:v>
                </c:pt>
                <c:pt idx="988">
                  <c:v>153827</c:v>
                </c:pt>
                <c:pt idx="989">
                  <c:v>153831</c:v>
                </c:pt>
                <c:pt idx="990">
                  <c:v>153835</c:v>
                </c:pt>
                <c:pt idx="991">
                  <c:v>153839</c:v>
                </c:pt>
                <c:pt idx="992">
                  <c:v>153843</c:v>
                </c:pt>
                <c:pt idx="993">
                  <c:v>153847</c:v>
                </c:pt>
                <c:pt idx="994">
                  <c:v>153851</c:v>
                </c:pt>
                <c:pt idx="995">
                  <c:v>153854</c:v>
                </c:pt>
                <c:pt idx="996">
                  <c:v>153858</c:v>
                </c:pt>
                <c:pt idx="997">
                  <c:v>153862</c:v>
                </c:pt>
                <c:pt idx="998">
                  <c:v>153866</c:v>
                </c:pt>
                <c:pt idx="999">
                  <c:v>153870</c:v>
                </c:pt>
              </c:numCache>
            </c:numRef>
          </c:val>
          <c:smooth val="0"/>
          <c:extLst>
            <c:ext xmlns:c16="http://schemas.microsoft.com/office/drawing/2014/chart" uri="{C3380CC4-5D6E-409C-BE32-E72D297353CC}">
              <c16:uniqueId val="{00000004-A6CC-41D2-B774-A877761B74A9}"/>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oVac!$C$1</c:f>
              <c:strCache>
                <c:ptCount val="1"/>
                <c:pt idx="0">
                  <c:v>75% Adherence</c:v>
                </c:pt>
              </c:strCache>
            </c:strRef>
          </c:tx>
          <c:spPr>
            <a:ln w="28575" cap="rnd">
              <a:solidFill>
                <a:schemeClr val="tx1"/>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C$2:$C$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24</c:v>
                </c:pt>
                <c:pt idx="313">
                  <c:v>143059</c:v>
                </c:pt>
                <c:pt idx="314">
                  <c:v>143696</c:v>
                </c:pt>
                <c:pt idx="315">
                  <c:v>144318</c:v>
                </c:pt>
                <c:pt idx="316">
                  <c:v>144930</c:v>
                </c:pt>
                <c:pt idx="317">
                  <c:v>145526</c:v>
                </c:pt>
                <c:pt idx="318">
                  <c:v>146127</c:v>
                </c:pt>
                <c:pt idx="319">
                  <c:v>146712</c:v>
                </c:pt>
                <c:pt idx="320">
                  <c:v>147287</c:v>
                </c:pt>
                <c:pt idx="321">
                  <c:v>147855</c:v>
                </c:pt>
                <c:pt idx="322">
                  <c:v>148418</c:v>
                </c:pt>
                <c:pt idx="323">
                  <c:v>148971</c:v>
                </c:pt>
                <c:pt idx="324">
                  <c:v>149514</c:v>
                </c:pt>
                <c:pt idx="325">
                  <c:v>150043</c:v>
                </c:pt>
                <c:pt idx="326">
                  <c:v>150567</c:v>
                </c:pt>
                <c:pt idx="327">
                  <c:v>151084</c:v>
                </c:pt>
                <c:pt idx="328">
                  <c:v>151593</c:v>
                </c:pt>
                <c:pt idx="329">
                  <c:v>152089</c:v>
                </c:pt>
                <c:pt idx="330">
                  <c:v>152569</c:v>
                </c:pt>
                <c:pt idx="331">
                  <c:v>153059</c:v>
                </c:pt>
                <c:pt idx="332">
                  <c:v>153541</c:v>
                </c:pt>
                <c:pt idx="333">
                  <c:v>154010</c:v>
                </c:pt>
                <c:pt idx="334">
                  <c:v>154472</c:v>
                </c:pt>
                <c:pt idx="335">
                  <c:v>154927</c:v>
                </c:pt>
                <c:pt idx="336">
                  <c:v>155368</c:v>
                </c:pt>
                <c:pt idx="337">
                  <c:v>155809</c:v>
                </c:pt>
                <c:pt idx="338">
                  <c:v>156174</c:v>
                </c:pt>
                <c:pt idx="339">
                  <c:v>156526</c:v>
                </c:pt>
                <c:pt idx="340">
                  <c:v>156880</c:v>
                </c:pt>
                <c:pt idx="341">
                  <c:v>157225</c:v>
                </c:pt>
                <c:pt idx="342">
                  <c:v>157556</c:v>
                </c:pt>
                <c:pt idx="343">
                  <c:v>157872</c:v>
                </c:pt>
                <c:pt idx="344">
                  <c:v>158175</c:v>
                </c:pt>
                <c:pt idx="345">
                  <c:v>158463</c:v>
                </c:pt>
                <c:pt idx="346">
                  <c:v>158736</c:v>
                </c:pt>
                <c:pt idx="347">
                  <c:v>159000</c:v>
                </c:pt>
                <c:pt idx="348">
                  <c:v>159249</c:v>
                </c:pt>
                <c:pt idx="349">
                  <c:v>159488</c:v>
                </c:pt>
                <c:pt idx="350">
                  <c:v>159720</c:v>
                </c:pt>
                <c:pt idx="351">
                  <c:v>159944</c:v>
                </c:pt>
                <c:pt idx="352">
                  <c:v>160157</c:v>
                </c:pt>
                <c:pt idx="353">
                  <c:v>160362</c:v>
                </c:pt>
                <c:pt idx="354">
                  <c:v>160556</c:v>
                </c:pt>
                <c:pt idx="355">
                  <c:v>160746</c:v>
                </c:pt>
                <c:pt idx="356">
                  <c:v>160929</c:v>
                </c:pt>
                <c:pt idx="357">
                  <c:v>161102</c:v>
                </c:pt>
                <c:pt idx="358">
                  <c:v>161262</c:v>
                </c:pt>
                <c:pt idx="359">
                  <c:v>161419</c:v>
                </c:pt>
                <c:pt idx="360">
                  <c:v>161568</c:v>
                </c:pt>
                <c:pt idx="361">
                  <c:v>161713</c:v>
                </c:pt>
                <c:pt idx="362">
                  <c:v>161854</c:v>
                </c:pt>
                <c:pt idx="363">
                  <c:v>161988</c:v>
                </c:pt>
                <c:pt idx="364">
                  <c:v>162116</c:v>
                </c:pt>
                <c:pt idx="365">
                  <c:v>162239</c:v>
                </c:pt>
                <c:pt idx="366">
                  <c:v>162360</c:v>
                </c:pt>
                <c:pt idx="367">
                  <c:v>162474</c:v>
                </c:pt>
                <c:pt idx="368">
                  <c:v>162584</c:v>
                </c:pt>
                <c:pt idx="369">
                  <c:v>162692</c:v>
                </c:pt>
                <c:pt idx="370">
                  <c:v>162792</c:v>
                </c:pt>
                <c:pt idx="371">
                  <c:v>162890</c:v>
                </c:pt>
                <c:pt idx="372">
                  <c:v>162982</c:v>
                </c:pt>
                <c:pt idx="373">
                  <c:v>163070</c:v>
                </c:pt>
                <c:pt idx="374">
                  <c:v>163157</c:v>
                </c:pt>
                <c:pt idx="375">
                  <c:v>163239</c:v>
                </c:pt>
                <c:pt idx="376">
                  <c:v>163318</c:v>
                </c:pt>
                <c:pt idx="377">
                  <c:v>163397</c:v>
                </c:pt>
                <c:pt idx="378">
                  <c:v>163472</c:v>
                </c:pt>
                <c:pt idx="379">
                  <c:v>163543</c:v>
                </c:pt>
                <c:pt idx="380">
                  <c:v>163610</c:v>
                </c:pt>
                <c:pt idx="381">
                  <c:v>163677</c:v>
                </c:pt>
                <c:pt idx="382">
                  <c:v>163740</c:v>
                </c:pt>
                <c:pt idx="383">
                  <c:v>163801</c:v>
                </c:pt>
                <c:pt idx="384">
                  <c:v>163857</c:v>
                </c:pt>
                <c:pt idx="385">
                  <c:v>163916</c:v>
                </c:pt>
                <c:pt idx="386">
                  <c:v>163969</c:v>
                </c:pt>
                <c:pt idx="387">
                  <c:v>164020</c:v>
                </c:pt>
                <c:pt idx="388">
                  <c:v>164071</c:v>
                </c:pt>
                <c:pt idx="389">
                  <c:v>164120</c:v>
                </c:pt>
                <c:pt idx="390">
                  <c:v>164166</c:v>
                </c:pt>
                <c:pt idx="391">
                  <c:v>164211</c:v>
                </c:pt>
                <c:pt idx="392">
                  <c:v>164254</c:v>
                </c:pt>
                <c:pt idx="393">
                  <c:v>164299</c:v>
                </c:pt>
                <c:pt idx="394">
                  <c:v>164340</c:v>
                </c:pt>
                <c:pt idx="395">
                  <c:v>164380</c:v>
                </c:pt>
                <c:pt idx="396">
                  <c:v>164418</c:v>
                </c:pt>
                <c:pt idx="397">
                  <c:v>164455</c:v>
                </c:pt>
                <c:pt idx="398">
                  <c:v>164490</c:v>
                </c:pt>
                <c:pt idx="399">
                  <c:v>164525</c:v>
                </c:pt>
                <c:pt idx="400">
                  <c:v>164558</c:v>
                </c:pt>
                <c:pt idx="401">
                  <c:v>164590</c:v>
                </c:pt>
                <c:pt idx="402">
                  <c:v>164622</c:v>
                </c:pt>
                <c:pt idx="403">
                  <c:v>164651</c:v>
                </c:pt>
                <c:pt idx="404">
                  <c:v>164681</c:v>
                </c:pt>
                <c:pt idx="405">
                  <c:v>164712</c:v>
                </c:pt>
                <c:pt idx="406">
                  <c:v>164739</c:v>
                </c:pt>
                <c:pt idx="407">
                  <c:v>164766</c:v>
                </c:pt>
                <c:pt idx="408">
                  <c:v>164793</c:v>
                </c:pt>
                <c:pt idx="409">
                  <c:v>164819</c:v>
                </c:pt>
                <c:pt idx="410">
                  <c:v>164846</c:v>
                </c:pt>
                <c:pt idx="411">
                  <c:v>164869</c:v>
                </c:pt>
                <c:pt idx="412">
                  <c:v>164893</c:v>
                </c:pt>
                <c:pt idx="413">
                  <c:v>164917</c:v>
                </c:pt>
                <c:pt idx="414">
                  <c:v>164941</c:v>
                </c:pt>
                <c:pt idx="415">
                  <c:v>164963</c:v>
                </c:pt>
                <c:pt idx="416">
                  <c:v>164982</c:v>
                </c:pt>
                <c:pt idx="417">
                  <c:v>165002</c:v>
                </c:pt>
                <c:pt idx="418">
                  <c:v>165022</c:v>
                </c:pt>
                <c:pt idx="419">
                  <c:v>165041</c:v>
                </c:pt>
                <c:pt idx="420">
                  <c:v>165061</c:v>
                </c:pt>
                <c:pt idx="421">
                  <c:v>165080</c:v>
                </c:pt>
                <c:pt idx="422">
                  <c:v>165099</c:v>
                </c:pt>
                <c:pt idx="423">
                  <c:v>165117</c:v>
                </c:pt>
                <c:pt idx="424">
                  <c:v>165134</c:v>
                </c:pt>
                <c:pt idx="425">
                  <c:v>165153</c:v>
                </c:pt>
                <c:pt idx="426">
                  <c:v>165169</c:v>
                </c:pt>
                <c:pt idx="427">
                  <c:v>165186</c:v>
                </c:pt>
                <c:pt idx="428">
                  <c:v>165203</c:v>
                </c:pt>
                <c:pt idx="429">
                  <c:v>165218</c:v>
                </c:pt>
                <c:pt idx="430">
                  <c:v>165233</c:v>
                </c:pt>
                <c:pt idx="431">
                  <c:v>165249</c:v>
                </c:pt>
                <c:pt idx="432">
                  <c:v>165264</c:v>
                </c:pt>
                <c:pt idx="433">
                  <c:v>165279</c:v>
                </c:pt>
                <c:pt idx="434">
                  <c:v>165294</c:v>
                </c:pt>
                <c:pt idx="435">
                  <c:v>165310</c:v>
                </c:pt>
                <c:pt idx="436">
                  <c:v>165323</c:v>
                </c:pt>
                <c:pt idx="437">
                  <c:v>165337</c:v>
                </c:pt>
                <c:pt idx="438">
                  <c:v>165351</c:v>
                </c:pt>
                <c:pt idx="439">
                  <c:v>165364</c:v>
                </c:pt>
                <c:pt idx="440">
                  <c:v>165377</c:v>
                </c:pt>
                <c:pt idx="441">
                  <c:v>165392</c:v>
                </c:pt>
                <c:pt idx="442">
                  <c:v>165405</c:v>
                </c:pt>
                <c:pt idx="443">
                  <c:v>165418</c:v>
                </c:pt>
                <c:pt idx="444">
                  <c:v>165431</c:v>
                </c:pt>
                <c:pt idx="445">
                  <c:v>165445</c:v>
                </c:pt>
                <c:pt idx="446">
                  <c:v>165457</c:v>
                </c:pt>
                <c:pt idx="447">
                  <c:v>165470</c:v>
                </c:pt>
                <c:pt idx="448">
                  <c:v>165482</c:v>
                </c:pt>
                <c:pt idx="449">
                  <c:v>165493</c:v>
                </c:pt>
                <c:pt idx="450">
                  <c:v>165504</c:v>
                </c:pt>
                <c:pt idx="451">
                  <c:v>165517</c:v>
                </c:pt>
                <c:pt idx="452">
                  <c:v>165528</c:v>
                </c:pt>
                <c:pt idx="453">
                  <c:v>165539</c:v>
                </c:pt>
                <c:pt idx="454">
                  <c:v>165550</c:v>
                </c:pt>
                <c:pt idx="455">
                  <c:v>165561</c:v>
                </c:pt>
                <c:pt idx="456">
                  <c:v>165572</c:v>
                </c:pt>
                <c:pt idx="457">
                  <c:v>165584</c:v>
                </c:pt>
                <c:pt idx="458">
                  <c:v>165595</c:v>
                </c:pt>
                <c:pt idx="459">
                  <c:v>165605</c:v>
                </c:pt>
                <c:pt idx="460">
                  <c:v>165617</c:v>
                </c:pt>
                <c:pt idx="461">
                  <c:v>165627</c:v>
                </c:pt>
                <c:pt idx="462">
                  <c:v>165638</c:v>
                </c:pt>
                <c:pt idx="463">
                  <c:v>165649</c:v>
                </c:pt>
                <c:pt idx="464">
                  <c:v>165659</c:v>
                </c:pt>
                <c:pt idx="465">
                  <c:v>165669</c:v>
                </c:pt>
                <c:pt idx="466">
                  <c:v>165680</c:v>
                </c:pt>
                <c:pt idx="467">
                  <c:v>165691</c:v>
                </c:pt>
                <c:pt idx="468">
                  <c:v>165701</c:v>
                </c:pt>
                <c:pt idx="469">
                  <c:v>165711</c:v>
                </c:pt>
                <c:pt idx="470">
                  <c:v>165722</c:v>
                </c:pt>
                <c:pt idx="471">
                  <c:v>165733</c:v>
                </c:pt>
                <c:pt idx="472">
                  <c:v>165743</c:v>
                </c:pt>
                <c:pt idx="473">
                  <c:v>165754</c:v>
                </c:pt>
                <c:pt idx="474">
                  <c:v>165765</c:v>
                </c:pt>
                <c:pt idx="475">
                  <c:v>165775</c:v>
                </c:pt>
                <c:pt idx="476">
                  <c:v>165786</c:v>
                </c:pt>
                <c:pt idx="477">
                  <c:v>165796</c:v>
                </c:pt>
                <c:pt idx="478">
                  <c:v>165806</c:v>
                </c:pt>
                <c:pt idx="479">
                  <c:v>165817</c:v>
                </c:pt>
                <c:pt idx="480">
                  <c:v>165827</c:v>
                </c:pt>
                <c:pt idx="481">
                  <c:v>165837</c:v>
                </c:pt>
                <c:pt idx="482">
                  <c:v>165848</c:v>
                </c:pt>
                <c:pt idx="483">
                  <c:v>165859</c:v>
                </c:pt>
                <c:pt idx="484">
                  <c:v>165868</c:v>
                </c:pt>
                <c:pt idx="485">
                  <c:v>165879</c:v>
                </c:pt>
                <c:pt idx="486">
                  <c:v>165889</c:v>
                </c:pt>
                <c:pt idx="487">
                  <c:v>165898</c:v>
                </c:pt>
                <c:pt idx="488">
                  <c:v>165908</c:v>
                </c:pt>
                <c:pt idx="489">
                  <c:v>165918</c:v>
                </c:pt>
                <c:pt idx="490">
                  <c:v>165929</c:v>
                </c:pt>
                <c:pt idx="491">
                  <c:v>165938</c:v>
                </c:pt>
                <c:pt idx="492">
                  <c:v>165949</c:v>
                </c:pt>
                <c:pt idx="493">
                  <c:v>165959</c:v>
                </c:pt>
                <c:pt idx="494">
                  <c:v>165970</c:v>
                </c:pt>
                <c:pt idx="495">
                  <c:v>165980</c:v>
                </c:pt>
                <c:pt idx="496">
                  <c:v>165990</c:v>
                </c:pt>
                <c:pt idx="497">
                  <c:v>166000</c:v>
                </c:pt>
                <c:pt idx="498">
                  <c:v>166010</c:v>
                </c:pt>
                <c:pt idx="499">
                  <c:v>166021</c:v>
                </c:pt>
                <c:pt idx="500">
                  <c:v>166030</c:v>
                </c:pt>
                <c:pt idx="501">
                  <c:v>166040</c:v>
                </c:pt>
                <c:pt idx="502">
                  <c:v>166051</c:v>
                </c:pt>
                <c:pt idx="503">
                  <c:v>166061</c:v>
                </c:pt>
                <c:pt idx="504">
                  <c:v>166071</c:v>
                </c:pt>
                <c:pt idx="505">
                  <c:v>166081</c:v>
                </c:pt>
                <c:pt idx="506">
                  <c:v>166090</c:v>
                </c:pt>
                <c:pt idx="507">
                  <c:v>166100</c:v>
                </c:pt>
                <c:pt idx="508">
                  <c:v>166110</c:v>
                </c:pt>
                <c:pt idx="509">
                  <c:v>166120</c:v>
                </c:pt>
                <c:pt idx="510">
                  <c:v>166130</c:v>
                </c:pt>
                <c:pt idx="511">
                  <c:v>166140</c:v>
                </c:pt>
                <c:pt idx="512">
                  <c:v>166149</c:v>
                </c:pt>
                <c:pt idx="513">
                  <c:v>166158</c:v>
                </c:pt>
                <c:pt idx="514">
                  <c:v>166168</c:v>
                </c:pt>
                <c:pt idx="515">
                  <c:v>166178</c:v>
                </c:pt>
                <c:pt idx="516">
                  <c:v>166188</c:v>
                </c:pt>
                <c:pt idx="517">
                  <c:v>166197</c:v>
                </c:pt>
                <c:pt idx="518">
                  <c:v>166207</c:v>
                </c:pt>
                <c:pt idx="519">
                  <c:v>166217</c:v>
                </c:pt>
                <c:pt idx="520">
                  <c:v>166226</c:v>
                </c:pt>
                <c:pt idx="521">
                  <c:v>166236</c:v>
                </c:pt>
                <c:pt idx="522">
                  <c:v>166246</c:v>
                </c:pt>
                <c:pt idx="523">
                  <c:v>166256</c:v>
                </c:pt>
                <c:pt idx="524">
                  <c:v>166265</c:v>
                </c:pt>
                <c:pt idx="525">
                  <c:v>166274</c:v>
                </c:pt>
                <c:pt idx="526">
                  <c:v>166284</c:v>
                </c:pt>
                <c:pt idx="527">
                  <c:v>166293</c:v>
                </c:pt>
                <c:pt idx="528">
                  <c:v>166303</c:v>
                </c:pt>
                <c:pt idx="529">
                  <c:v>166312</c:v>
                </c:pt>
                <c:pt idx="530">
                  <c:v>166321</c:v>
                </c:pt>
                <c:pt idx="531">
                  <c:v>166331</c:v>
                </c:pt>
                <c:pt idx="532">
                  <c:v>166340</c:v>
                </c:pt>
                <c:pt idx="533">
                  <c:v>166350</c:v>
                </c:pt>
                <c:pt idx="534">
                  <c:v>166360</c:v>
                </c:pt>
                <c:pt idx="535">
                  <c:v>166369</c:v>
                </c:pt>
                <c:pt idx="536">
                  <c:v>166378</c:v>
                </c:pt>
                <c:pt idx="537">
                  <c:v>166388</c:v>
                </c:pt>
                <c:pt idx="538">
                  <c:v>166397</c:v>
                </c:pt>
                <c:pt idx="539">
                  <c:v>166406</c:v>
                </c:pt>
                <c:pt idx="540">
                  <c:v>166416</c:v>
                </c:pt>
                <c:pt idx="541">
                  <c:v>166425</c:v>
                </c:pt>
                <c:pt idx="542">
                  <c:v>166435</c:v>
                </c:pt>
                <c:pt idx="543">
                  <c:v>166444</c:v>
                </c:pt>
                <c:pt idx="544">
                  <c:v>166453</c:v>
                </c:pt>
                <c:pt idx="545">
                  <c:v>166463</c:v>
                </c:pt>
                <c:pt idx="546">
                  <c:v>166472</c:v>
                </c:pt>
                <c:pt idx="547">
                  <c:v>166481</c:v>
                </c:pt>
                <c:pt idx="548">
                  <c:v>166491</c:v>
                </c:pt>
                <c:pt idx="549">
                  <c:v>166501</c:v>
                </c:pt>
                <c:pt idx="550">
                  <c:v>166511</c:v>
                </c:pt>
                <c:pt idx="551">
                  <c:v>166520</c:v>
                </c:pt>
                <c:pt idx="552">
                  <c:v>166530</c:v>
                </c:pt>
                <c:pt idx="553">
                  <c:v>166539</c:v>
                </c:pt>
                <c:pt idx="554">
                  <c:v>166549</c:v>
                </c:pt>
                <c:pt idx="555">
                  <c:v>166558</c:v>
                </c:pt>
                <c:pt idx="556">
                  <c:v>166568</c:v>
                </c:pt>
                <c:pt idx="557">
                  <c:v>166577</c:v>
                </c:pt>
                <c:pt idx="558">
                  <c:v>166587</c:v>
                </c:pt>
                <c:pt idx="559">
                  <c:v>166598</c:v>
                </c:pt>
                <c:pt idx="560">
                  <c:v>166607</c:v>
                </c:pt>
                <c:pt idx="561">
                  <c:v>166616</c:v>
                </c:pt>
                <c:pt idx="562">
                  <c:v>166626</c:v>
                </c:pt>
                <c:pt idx="563">
                  <c:v>166635</c:v>
                </c:pt>
                <c:pt idx="564">
                  <c:v>166644</c:v>
                </c:pt>
                <c:pt idx="565">
                  <c:v>166653</c:v>
                </c:pt>
                <c:pt idx="566">
                  <c:v>166663</c:v>
                </c:pt>
                <c:pt idx="567">
                  <c:v>166673</c:v>
                </c:pt>
                <c:pt idx="568">
                  <c:v>166682</c:v>
                </c:pt>
                <c:pt idx="569">
                  <c:v>166692</c:v>
                </c:pt>
                <c:pt idx="570">
                  <c:v>166701</c:v>
                </c:pt>
                <c:pt idx="571">
                  <c:v>166710</c:v>
                </c:pt>
                <c:pt idx="572">
                  <c:v>166719</c:v>
                </c:pt>
                <c:pt idx="573">
                  <c:v>166728</c:v>
                </c:pt>
                <c:pt idx="574">
                  <c:v>166738</c:v>
                </c:pt>
                <c:pt idx="575">
                  <c:v>166747</c:v>
                </c:pt>
                <c:pt idx="576">
                  <c:v>166757</c:v>
                </c:pt>
                <c:pt idx="577">
                  <c:v>166766</c:v>
                </c:pt>
                <c:pt idx="578">
                  <c:v>166775</c:v>
                </c:pt>
                <c:pt idx="579">
                  <c:v>166785</c:v>
                </c:pt>
                <c:pt idx="580">
                  <c:v>166796</c:v>
                </c:pt>
                <c:pt idx="581">
                  <c:v>166805</c:v>
                </c:pt>
                <c:pt idx="582">
                  <c:v>166815</c:v>
                </c:pt>
                <c:pt idx="583">
                  <c:v>166825</c:v>
                </c:pt>
                <c:pt idx="584">
                  <c:v>166835</c:v>
                </c:pt>
                <c:pt idx="585">
                  <c:v>166844</c:v>
                </c:pt>
                <c:pt idx="586">
                  <c:v>166853</c:v>
                </c:pt>
                <c:pt idx="587">
                  <c:v>166863</c:v>
                </c:pt>
                <c:pt idx="588">
                  <c:v>166873</c:v>
                </c:pt>
                <c:pt idx="589">
                  <c:v>166883</c:v>
                </c:pt>
                <c:pt idx="590">
                  <c:v>166893</c:v>
                </c:pt>
                <c:pt idx="591">
                  <c:v>166902</c:v>
                </c:pt>
                <c:pt idx="592">
                  <c:v>166912</c:v>
                </c:pt>
                <c:pt idx="593">
                  <c:v>166922</c:v>
                </c:pt>
                <c:pt idx="594">
                  <c:v>166932</c:v>
                </c:pt>
                <c:pt idx="595">
                  <c:v>166941</c:v>
                </c:pt>
                <c:pt idx="596">
                  <c:v>166951</c:v>
                </c:pt>
                <c:pt idx="597">
                  <c:v>166960</c:v>
                </c:pt>
                <c:pt idx="598">
                  <c:v>166971</c:v>
                </c:pt>
                <c:pt idx="599">
                  <c:v>166981</c:v>
                </c:pt>
                <c:pt idx="600">
                  <c:v>166990</c:v>
                </c:pt>
                <c:pt idx="601">
                  <c:v>166999</c:v>
                </c:pt>
                <c:pt idx="602">
                  <c:v>167009</c:v>
                </c:pt>
                <c:pt idx="603">
                  <c:v>167018</c:v>
                </c:pt>
                <c:pt idx="604">
                  <c:v>167028</c:v>
                </c:pt>
                <c:pt idx="605">
                  <c:v>167037</c:v>
                </c:pt>
                <c:pt idx="606">
                  <c:v>167046</c:v>
                </c:pt>
                <c:pt idx="607">
                  <c:v>167055</c:v>
                </c:pt>
                <c:pt idx="608">
                  <c:v>167065</c:v>
                </c:pt>
                <c:pt idx="609">
                  <c:v>167075</c:v>
                </c:pt>
                <c:pt idx="610">
                  <c:v>167084</c:v>
                </c:pt>
                <c:pt idx="611">
                  <c:v>167093</c:v>
                </c:pt>
                <c:pt idx="612">
                  <c:v>167103</c:v>
                </c:pt>
                <c:pt idx="613">
                  <c:v>167113</c:v>
                </c:pt>
                <c:pt idx="614">
                  <c:v>167122</c:v>
                </c:pt>
                <c:pt idx="615">
                  <c:v>167132</c:v>
                </c:pt>
                <c:pt idx="616">
                  <c:v>167141</c:v>
                </c:pt>
                <c:pt idx="617">
                  <c:v>167152</c:v>
                </c:pt>
                <c:pt idx="618">
                  <c:v>167161</c:v>
                </c:pt>
                <c:pt idx="619">
                  <c:v>167171</c:v>
                </c:pt>
                <c:pt idx="620">
                  <c:v>167180</c:v>
                </c:pt>
                <c:pt idx="621">
                  <c:v>167190</c:v>
                </c:pt>
                <c:pt idx="622">
                  <c:v>167199</c:v>
                </c:pt>
                <c:pt idx="623">
                  <c:v>167208</c:v>
                </c:pt>
                <c:pt idx="624">
                  <c:v>167217</c:v>
                </c:pt>
                <c:pt idx="625">
                  <c:v>167227</c:v>
                </c:pt>
                <c:pt idx="626">
                  <c:v>167237</c:v>
                </c:pt>
                <c:pt idx="627">
                  <c:v>167247</c:v>
                </c:pt>
                <c:pt idx="628">
                  <c:v>167257</c:v>
                </c:pt>
                <c:pt idx="629">
                  <c:v>167267</c:v>
                </c:pt>
                <c:pt idx="630">
                  <c:v>167277</c:v>
                </c:pt>
                <c:pt idx="631">
                  <c:v>167286</c:v>
                </c:pt>
                <c:pt idx="632">
                  <c:v>167296</c:v>
                </c:pt>
                <c:pt idx="633">
                  <c:v>167305</c:v>
                </c:pt>
                <c:pt idx="634">
                  <c:v>167315</c:v>
                </c:pt>
                <c:pt idx="635">
                  <c:v>167325</c:v>
                </c:pt>
                <c:pt idx="636">
                  <c:v>167335</c:v>
                </c:pt>
                <c:pt idx="637">
                  <c:v>167344</c:v>
                </c:pt>
                <c:pt idx="638">
                  <c:v>167353</c:v>
                </c:pt>
                <c:pt idx="639">
                  <c:v>167363</c:v>
                </c:pt>
                <c:pt idx="640">
                  <c:v>167373</c:v>
                </c:pt>
                <c:pt idx="641">
                  <c:v>167383</c:v>
                </c:pt>
                <c:pt idx="642">
                  <c:v>167393</c:v>
                </c:pt>
                <c:pt idx="643">
                  <c:v>167402</c:v>
                </c:pt>
                <c:pt idx="644">
                  <c:v>167411</c:v>
                </c:pt>
                <c:pt idx="645">
                  <c:v>167420</c:v>
                </c:pt>
                <c:pt idx="646">
                  <c:v>167429</c:v>
                </c:pt>
                <c:pt idx="647">
                  <c:v>167438</c:v>
                </c:pt>
                <c:pt idx="648">
                  <c:v>167447</c:v>
                </c:pt>
                <c:pt idx="649">
                  <c:v>167456</c:v>
                </c:pt>
                <c:pt idx="650">
                  <c:v>167466</c:v>
                </c:pt>
                <c:pt idx="651">
                  <c:v>167476</c:v>
                </c:pt>
                <c:pt idx="652">
                  <c:v>167484</c:v>
                </c:pt>
                <c:pt idx="653">
                  <c:v>167495</c:v>
                </c:pt>
                <c:pt idx="654">
                  <c:v>167503</c:v>
                </c:pt>
                <c:pt idx="655">
                  <c:v>167513</c:v>
                </c:pt>
                <c:pt idx="656">
                  <c:v>167523</c:v>
                </c:pt>
                <c:pt idx="657">
                  <c:v>167532</c:v>
                </c:pt>
                <c:pt idx="658">
                  <c:v>167541</c:v>
                </c:pt>
                <c:pt idx="659">
                  <c:v>167551</c:v>
                </c:pt>
                <c:pt idx="660">
                  <c:v>167560</c:v>
                </c:pt>
                <c:pt idx="661">
                  <c:v>167570</c:v>
                </c:pt>
                <c:pt idx="662">
                  <c:v>167580</c:v>
                </c:pt>
                <c:pt idx="663">
                  <c:v>167590</c:v>
                </c:pt>
                <c:pt idx="664">
                  <c:v>167599</c:v>
                </c:pt>
                <c:pt idx="665">
                  <c:v>167608</c:v>
                </c:pt>
                <c:pt idx="666">
                  <c:v>167617</c:v>
                </c:pt>
                <c:pt idx="667">
                  <c:v>167626</c:v>
                </c:pt>
                <c:pt idx="668">
                  <c:v>167636</c:v>
                </c:pt>
                <c:pt idx="669">
                  <c:v>167645</c:v>
                </c:pt>
                <c:pt idx="670">
                  <c:v>167654</c:v>
                </c:pt>
                <c:pt idx="671">
                  <c:v>167664</c:v>
                </c:pt>
                <c:pt idx="672">
                  <c:v>167674</c:v>
                </c:pt>
                <c:pt idx="673">
                  <c:v>167682</c:v>
                </c:pt>
                <c:pt idx="674">
                  <c:v>167692</c:v>
                </c:pt>
                <c:pt idx="675">
                  <c:v>167701</c:v>
                </c:pt>
                <c:pt idx="676">
                  <c:v>167711</c:v>
                </c:pt>
                <c:pt idx="677">
                  <c:v>167721</c:v>
                </c:pt>
                <c:pt idx="678">
                  <c:v>167730</c:v>
                </c:pt>
                <c:pt idx="679">
                  <c:v>167739</c:v>
                </c:pt>
                <c:pt idx="680">
                  <c:v>167749</c:v>
                </c:pt>
                <c:pt idx="681">
                  <c:v>167759</c:v>
                </c:pt>
                <c:pt idx="682">
                  <c:v>167768</c:v>
                </c:pt>
                <c:pt idx="683">
                  <c:v>167777</c:v>
                </c:pt>
                <c:pt idx="684">
                  <c:v>167786</c:v>
                </c:pt>
                <c:pt idx="685">
                  <c:v>167795</c:v>
                </c:pt>
                <c:pt idx="686">
                  <c:v>167805</c:v>
                </c:pt>
                <c:pt idx="687">
                  <c:v>167814</c:v>
                </c:pt>
                <c:pt idx="688">
                  <c:v>167823</c:v>
                </c:pt>
                <c:pt idx="689">
                  <c:v>167832</c:v>
                </c:pt>
                <c:pt idx="690">
                  <c:v>167841</c:v>
                </c:pt>
                <c:pt idx="691">
                  <c:v>167850</c:v>
                </c:pt>
                <c:pt idx="692">
                  <c:v>167859</c:v>
                </c:pt>
                <c:pt idx="693">
                  <c:v>167867</c:v>
                </c:pt>
                <c:pt idx="694">
                  <c:v>167877</c:v>
                </c:pt>
                <c:pt idx="695">
                  <c:v>167886</c:v>
                </c:pt>
                <c:pt idx="696">
                  <c:v>167895</c:v>
                </c:pt>
                <c:pt idx="697">
                  <c:v>167904</c:v>
                </c:pt>
                <c:pt idx="698">
                  <c:v>167913</c:v>
                </c:pt>
                <c:pt idx="699">
                  <c:v>167922</c:v>
                </c:pt>
                <c:pt idx="700">
                  <c:v>167930</c:v>
                </c:pt>
                <c:pt idx="701">
                  <c:v>167939</c:v>
                </c:pt>
                <c:pt idx="702">
                  <c:v>167948</c:v>
                </c:pt>
                <c:pt idx="703">
                  <c:v>167957</c:v>
                </c:pt>
                <c:pt idx="704">
                  <c:v>167967</c:v>
                </c:pt>
                <c:pt idx="705">
                  <c:v>167975</c:v>
                </c:pt>
                <c:pt idx="706">
                  <c:v>167984</c:v>
                </c:pt>
                <c:pt idx="707">
                  <c:v>167994</c:v>
                </c:pt>
                <c:pt idx="708">
                  <c:v>168002</c:v>
                </c:pt>
                <c:pt idx="709">
                  <c:v>168011</c:v>
                </c:pt>
                <c:pt idx="710">
                  <c:v>168020</c:v>
                </c:pt>
                <c:pt idx="711">
                  <c:v>168029</c:v>
                </c:pt>
                <c:pt idx="712">
                  <c:v>168038</c:v>
                </c:pt>
                <c:pt idx="713">
                  <c:v>168046</c:v>
                </c:pt>
                <c:pt idx="714">
                  <c:v>168055</c:v>
                </c:pt>
                <c:pt idx="715">
                  <c:v>168064</c:v>
                </c:pt>
                <c:pt idx="716">
                  <c:v>168072</c:v>
                </c:pt>
                <c:pt idx="717">
                  <c:v>168082</c:v>
                </c:pt>
                <c:pt idx="718">
                  <c:v>168091</c:v>
                </c:pt>
                <c:pt idx="719">
                  <c:v>168100</c:v>
                </c:pt>
                <c:pt idx="720">
                  <c:v>168109</c:v>
                </c:pt>
                <c:pt idx="721">
                  <c:v>168117</c:v>
                </c:pt>
                <c:pt idx="722">
                  <c:v>168126</c:v>
                </c:pt>
                <c:pt idx="723">
                  <c:v>168135</c:v>
                </c:pt>
                <c:pt idx="724">
                  <c:v>168144</c:v>
                </c:pt>
                <c:pt idx="725">
                  <c:v>168153</c:v>
                </c:pt>
                <c:pt idx="726">
                  <c:v>168161</c:v>
                </c:pt>
                <c:pt idx="727">
                  <c:v>168169</c:v>
                </c:pt>
                <c:pt idx="728">
                  <c:v>168179</c:v>
                </c:pt>
                <c:pt idx="729">
                  <c:v>168188</c:v>
                </c:pt>
                <c:pt idx="730">
                  <c:v>168197</c:v>
                </c:pt>
                <c:pt idx="731">
                  <c:v>168206</c:v>
                </c:pt>
                <c:pt idx="732">
                  <c:v>168214</c:v>
                </c:pt>
                <c:pt idx="733">
                  <c:v>168223</c:v>
                </c:pt>
                <c:pt idx="734">
                  <c:v>168232</c:v>
                </c:pt>
                <c:pt idx="735">
                  <c:v>168241</c:v>
                </c:pt>
                <c:pt idx="736">
                  <c:v>168250</c:v>
                </c:pt>
                <c:pt idx="737">
                  <c:v>168259</c:v>
                </c:pt>
                <c:pt idx="738">
                  <c:v>168267</c:v>
                </c:pt>
                <c:pt idx="739">
                  <c:v>168276</c:v>
                </c:pt>
                <c:pt idx="740">
                  <c:v>168284</c:v>
                </c:pt>
                <c:pt idx="741">
                  <c:v>168293</c:v>
                </c:pt>
                <c:pt idx="742">
                  <c:v>168302</c:v>
                </c:pt>
                <c:pt idx="743">
                  <c:v>168311</c:v>
                </c:pt>
                <c:pt idx="744">
                  <c:v>168320</c:v>
                </c:pt>
                <c:pt idx="745">
                  <c:v>168329</c:v>
                </c:pt>
                <c:pt idx="746">
                  <c:v>168338</c:v>
                </c:pt>
                <c:pt idx="747">
                  <c:v>168347</c:v>
                </c:pt>
                <c:pt idx="748">
                  <c:v>168356</c:v>
                </c:pt>
                <c:pt idx="749">
                  <c:v>168365</c:v>
                </c:pt>
                <c:pt idx="750">
                  <c:v>168374</c:v>
                </c:pt>
                <c:pt idx="751">
                  <c:v>168383</c:v>
                </c:pt>
                <c:pt idx="752">
                  <c:v>168391</c:v>
                </c:pt>
                <c:pt idx="753">
                  <c:v>168401</c:v>
                </c:pt>
                <c:pt idx="754">
                  <c:v>168409</c:v>
                </c:pt>
                <c:pt idx="755">
                  <c:v>168419</c:v>
                </c:pt>
                <c:pt idx="756">
                  <c:v>168429</c:v>
                </c:pt>
                <c:pt idx="757">
                  <c:v>168438</c:v>
                </c:pt>
                <c:pt idx="758">
                  <c:v>168447</c:v>
                </c:pt>
                <c:pt idx="759">
                  <c:v>168456</c:v>
                </c:pt>
                <c:pt idx="760">
                  <c:v>168464</c:v>
                </c:pt>
                <c:pt idx="761">
                  <c:v>168473</c:v>
                </c:pt>
                <c:pt idx="762">
                  <c:v>168482</c:v>
                </c:pt>
                <c:pt idx="763">
                  <c:v>168491</c:v>
                </c:pt>
                <c:pt idx="764">
                  <c:v>168500</c:v>
                </c:pt>
                <c:pt idx="765">
                  <c:v>168509</c:v>
                </c:pt>
                <c:pt idx="766">
                  <c:v>168519</c:v>
                </c:pt>
                <c:pt idx="767">
                  <c:v>168528</c:v>
                </c:pt>
                <c:pt idx="768">
                  <c:v>168536</c:v>
                </c:pt>
                <c:pt idx="769">
                  <c:v>168545</c:v>
                </c:pt>
                <c:pt idx="770">
                  <c:v>168555</c:v>
                </c:pt>
                <c:pt idx="771">
                  <c:v>168563</c:v>
                </c:pt>
                <c:pt idx="772">
                  <c:v>168572</c:v>
                </c:pt>
                <c:pt idx="773">
                  <c:v>168581</c:v>
                </c:pt>
                <c:pt idx="774">
                  <c:v>168590</c:v>
                </c:pt>
                <c:pt idx="775">
                  <c:v>168598</c:v>
                </c:pt>
                <c:pt idx="776">
                  <c:v>168607</c:v>
                </c:pt>
                <c:pt idx="777">
                  <c:v>168616</c:v>
                </c:pt>
                <c:pt idx="778">
                  <c:v>168626</c:v>
                </c:pt>
                <c:pt idx="779">
                  <c:v>168636</c:v>
                </c:pt>
                <c:pt idx="780">
                  <c:v>168645</c:v>
                </c:pt>
                <c:pt idx="781">
                  <c:v>168654</c:v>
                </c:pt>
                <c:pt idx="782">
                  <c:v>168663</c:v>
                </c:pt>
                <c:pt idx="783">
                  <c:v>168672</c:v>
                </c:pt>
                <c:pt idx="784">
                  <c:v>168681</c:v>
                </c:pt>
                <c:pt idx="785">
                  <c:v>168690</c:v>
                </c:pt>
                <c:pt idx="786">
                  <c:v>168700</c:v>
                </c:pt>
                <c:pt idx="787">
                  <c:v>168708</c:v>
                </c:pt>
                <c:pt idx="788">
                  <c:v>168719</c:v>
                </c:pt>
                <c:pt idx="789">
                  <c:v>168728</c:v>
                </c:pt>
                <c:pt idx="790">
                  <c:v>168737</c:v>
                </c:pt>
                <c:pt idx="791">
                  <c:v>168745</c:v>
                </c:pt>
                <c:pt idx="792">
                  <c:v>168754</c:v>
                </c:pt>
                <c:pt idx="793">
                  <c:v>168763</c:v>
                </c:pt>
                <c:pt idx="794">
                  <c:v>168773</c:v>
                </c:pt>
                <c:pt idx="795">
                  <c:v>168783</c:v>
                </c:pt>
                <c:pt idx="796">
                  <c:v>168790</c:v>
                </c:pt>
                <c:pt idx="797">
                  <c:v>168799</c:v>
                </c:pt>
                <c:pt idx="798">
                  <c:v>168808</c:v>
                </c:pt>
                <c:pt idx="799">
                  <c:v>168817</c:v>
                </c:pt>
                <c:pt idx="800">
                  <c:v>168827</c:v>
                </c:pt>
                <c:pt idx="801">
                  <c:v>168835</c:v>
                </c:pt>
                <c:pt idx="802">
                  <c:v>168845</c:v>
                </c:pt>
                <c:pt idx="803">
                  <c:v>168855</c:v>
                </c:pt>
                <c:pt idx="804">
                  <c:v>168864</c:v>
                </c:pt>
                <c:pt idx="805">
                  <c:v>168873</c:v>
                </c:pt>
                <c:pt idx="806">
                  <c:v>168882</c:v>
                </c:pt>
                <c:pt idx="807">
                  <c:v>168892</c:v>
                </c:pt>
                <c:pt idx="808">
                  <c:v>168900</c:v>
                </c:pt>
                <c:pt idx="809">
                  <c:v>168910</c:v>
                </c:pt>
                <c:pt idx="810">
                  <c:v>168920</c:v>
                </c:pt>
                <c:pt idx="811">
                  <c:v>168930</c:v>
                </c:pt>
                <c:pt idx="812">
                  <c:v>168939</c:v>
                </c:pt>
                <c:pt idx="813">
                  <c:v>168948</c:v>
                </c:pt>
                <c:pt idx="814">
                  <c:v>168958</c:v>
                </c:pt>
                <c:pt idx="815">
                  <c:v>168967</c:v>
                </c:pt>
                <c:pt idx="816">
                  <c:v>168976</c:v>
                </c:pt>
                <c:pt idx="817">
                  <c:v>168986</c:v>
                </c:pt>
                <c:pt idx="818">
                  <c:v>168996</c:v>
                </c:pt>
                <c:pt idx="819">
                  <c:v>169005</c:v>
                </c:pt>
                <c:pt idx="820">
                  <c:v>169015</c:v>
                </c:pt>
                <c:pt idx="821">
                  <c:v>169024</c:v>
                </c:pt>
                <c:pt idx="822">
                  <c:v>169033</c:v>
                </c:pt>
                <c:pt idx="823">
                  <c:v>169043</c:v>
                </c:pt>
                <c:pt idx="824">
                  <c:v>169052</c:v>
                </c:pt>
                <c:pt idx="825">
                  <c:v>169062</c:v>
                </c:pt>
                <c:pt idx="826">
                  <c:v>169072</c:v>
                </c:pt>
                <c:pt idx="827">
                  <c:v>169081</c:v>
                </c:pt>
                <c:pt idx="828">
                  <c:v>169091</c:v>
                </c:pt>
                <c:pt idx="829">
                  <c:v>169100</c:v>
                </c:pt>
                <c:pt idx="830">
                  <c:v>169108</c:v>
                </c:pt>
                <c:pt idx="831">
                  <c:v>169119</c:v>
                </c:pt>
                <c:pt idx="832">
                  <c:v>169127</c:v>
                </c:pt>
                <c:pt idx="833">
                  <c:v>169137</c:v>
                </c:pt>
                <c:pt idx="834">
                  <c:v>169146</c:v>
                </c:pt>
                <c:pt idx="835">
                  <c:v>169155</c:v>
                </c:pt>
                <c:pt idx="836">
                  <c:v>169165</c:v>
                </c:pt>
                <c:pt idx="837">
                  <c:v>169173</c:v>
                </c:pt>
                <c:pt idx="838">
                  <c:v>169182</c:v>
                </c:pt>
                <c:pt idx="839">
                  <c:v>169191</c:v>
                </c:pt>
                <c:pt idx="840">
                  <c:v>169202</c:v>
                </c:pt>
                <c:pt idx="841">
                  <c:v>169212</c:v>
                </c:pt>
                <c:pt idx="842">
                  <c:v>169221</c:v>
                </c:pt>
                <c:pt idx="843">
                  <c:v>169231</c:v>
                </c:pt>
                <c:pt idx="844">
                  <c:v>169240</c:v>
                </c:pt>
                <c:pt idx="845">
                  <c:v>169251</c:v>
                </c:pt>
                <c:pt idx="846">
                  <c:v>169261</c:v>
                </c:pt>
                <c:pt idx="847">
                  <c:v>169271</c:v>
                </c:pt>
                <c:pt idx="848">
                  <c:v>169280</c:v>
                </c:pt>
                <c:pt idx="849">
                  <c:v>169290</c:v>
                </c:pt>
                <c:pt idx="850">
                  <c:v>169299</c:v>
                </c:pt>
                <c:pt idx="851">
                  <c:v>169308</c:v>
                </c:pt>
                <c:pt idx="852">
                  <c:v>169317</c:v>
                </c:pt>
                <c:pt idx="853">
                  <c:v>169327</c:v>
                </c:pt>
                <c:pt idx="854">
                  <c:v>169337</c:v>
                </c:pt>
                <c:pt idx="855">
                  <c:v>169347</c:v>
                </c:pt>
                <c:pt idx="856">
                  <c:v>169357</c:v>
                </c:pt>
                <c:pt idx="857">
                  <c:v>169367</c:v>
                </c:pt>
                <c:pt idx="858">
                  <c:v>169375</c:v>
                </c:pt>
                <c:pt idx="859">
                  <c:v>169385</c:v>
                </c:pt>
                <c:pt idx="860">
                  <c:v>169395</c:v>
                </c:pt>
                <c:pt idx="861">
                  <c:v>169404</c:v>
                </c:pt>
                <c:pt idx="862">
                  <c:v>169414</c:v>
                </c:pt>
                <c:pt idx="863">
                  <c:v>169424</c:v>
                </c:pt>
                <c:pt idx="864">
                  <c:v>169434</c:v>
                </c:pt>
                <c:pt idx="865">
                  <c:v>169443</c:v>
                </c:pt>
                <c:pt idx="866">
                  <c:v>169453</c:v>
                </c:pt>
                <c:pt idx="867">
                  <c:v>169463</c:v>
                </c:pt>
                <c:pt idx="868">
                  <c:v>169472</c:v>
                </c:pt>
                <c:pt idx="869">
                  <c:v>169481</c:v>
                </c:pt>
                <c:pt idx="870">
                  <c:v>169491</c:v>
                </c:pt>
                <c:pt idx="871">
                  <c:v>169500</c:v>
                </c:pt>
                <c:pt idx="872">
                  <c:v>169510</c:v>
                </c:pt>
                <c:pt idx="873">
                  <c:v>169520</c:v>
                </c:pt>
                <c:pt idx="874">
                  <c:v>169529</c:v>
                </c:pt>
                <c:pt idx="875">
                  <c:v>169538</c:v>
                </c:pt>
                <c:pt idx="876">
                  <c:v>169547</c:v>
                </c:pt>
                <c:pt idx="877">
                  <c:v>169557</c:v>
                </c:pt>
                <c:pt idx="878">
                  <c:v>169567</c:v>
                </c:pt>
                <c:pt idx="879">
                  <c:v>169576</c:v>
                </c:pt>
                <c:pt idx="880">
                  <c:v>169586</c:v>
                </c:pt>
                <c:pt idx="881">
                  <c:v>169596</c:v>
                </c:pt>
                <c:pt idx="882">
                  <c:v>169606</c:v>
                </c:pt>
                <c:pt idx="883">
                  <c:v>169615</c:v>
                </c:pt>
                <c:pt idx="884">
                  <c:v>169625</c:v>
                </c:pt>
                <c:pt idx="885">
                  <c:v>169634</c:v>
                </c:pt>
                <c:pt idx="886">
                  <c:v>169643</c:v>
                </c:pt>
                <c:pt idx="887">
                  <c:v>169653</c:v>
                </c:pt>
                <c:pt idx="888">
                  <c:v>169662</c:v>
                </c:pt>
                <c:pt idx="889">
                  <c:v>169673</c:v>
                </c:pt>
                <c:pt idx="890">
                  <c:v>169682</c:v>
                </c:pt>
                <c:pt idx="891">
                  <c:v>169691</c:v>
                </c:pt>
                <c:pt idx="892">
                  <c:v>169701</c:v>
                </c:pt>
                <c:pt idx="893">
                  <c:v>169711</c:v>
                </c:pt>
                <c:pt idx="894">
                  <c:v>169721</c:v>
                </c:pt>
                <c:pt idx="895">
                  <c:v>169730</c:v>
                </c:pt>
                <c:pt idx="896">
                  <c:v>169740</c:v>
                </c:pt>
                <c:pt idx="897">
                  <c:v>169750</c:v>
                </c:pt>
                <c:pt idx="898">
                  <c:v>169760</c:v>
                </c:pt>
                <c:pt idx="899">
                  <c:v>169770</c:v>
                </c:pt>
                <c:pt idx="900">
                  <c:v>169779</c:v>
                </c:pt>
                <c:pt idx="901">
                  <c:v>169789</c:v>
                </c:pt>
                <c:pt idx="902">
                  <c:v>169798</c:v>
                </c:pt>
                <c:pt idx="903">
                  <c:v>169808</c:v>
                </c:pt>
                <c:pt idx="904">
                  <c:v>169818</c:v>
                </c:pt>
                <c:pt idx="905">
                  <c:v>169827</c:v>
                </c:pt>
                <c:pt idx="906">
                  <c:v>169837</c:v>
                </c:pt>
                <c:pt idx="907">
                  <c:v>169846</c:v>
                </c:pt>
                <c:pt idx="908">
                  <c:v>169855</c:v>
                </c:pt>
                <c:pt idx="909">
                  <c:v>169865</c:v>
                </c:pt>
                <c:pt idx="910">
                  <c:v>169874</c:v>
                </c:pt>
                <c:pt idx="911">
                  <c:v>169883</c:v>
                </c:pt>
                <c:pt idx="912">
                  <c:v>169893</c:v>
                </c:pt>
                <c:pt idx="913">
                  <c:v>169902</c:v>
                </c:pt>
                <c:pt idx="914">
                  <c:v>169912</c:v>
                </c:pt>
                <c:pt idx="915">
                  <c:v>169921</c:v>
                </c:pt>
                <c:pt idx="916">
                  <c:v>169929</c:v>
                </c:pt>
                <c:pt idx="917">
                  <c:v>169938</c:v>
                </c:pt>
                <c:pt idx="918">
                  <c:v>169946</c:v>
                </c:pt>
                <c:pt idx="919">
                  <c:v>169955</c:v>
                </c:pt>
                <c:pt idx="920">
                  <c:v>169965</c:v>
                </c:pt>
                <c:pt idx="921">
                  <c:v>169974</c:v>
                </c:pt>
                <c:pt idx="922">
                  <c:v>169983</c:v>
                </c:pt>
                <c:pt idx="923">
                  <c:v>169991</c:v>
                </c:pt>
                <c:pt idx="924">
                  <c:v>170000</c:v>
                </c:pt>
                <c:pt idx="925">
                  <c:v>170008</c:v>
                </c:pt>
                <c:pt idx="926">
                  <c:v>170017</c:v>
                </c:pt>
                <c:pt idx="927">
                  <c:v>170026</c:v>
                </c:pt>
                <c:pt idx="928">
                  <c:v>170034</c:v>
                </c:pt>
                <c:pt idx="929">
                  <c:v>170042</c:v>
                </c:pt>
                <c:pt idx="930">
                  <c:v>170052</c:v>
                </c:pt>
                <c:pt idx="931">
                  <c:v>170062</c:v>
                </c:pt>
                <c:pt idx="932">
                  <c:v>170071</c:v>
                </c:pt>
                <c:pt idx="933">
                  <c:v>170080</c:v>
                </c:pt>
                <c:pt idx="934">
                  <c:v>170091</c:v>
                </c:pt>
                <c:pt idx="935">
                  <c:v>170100</c:v>
                </c:pt>
                <c:pt idx="936">
                  <c:v>170109</c:v>
                </c:pt>
                <c:pt idx="937">
                  <c:v>170119</c:v>
                </c:pt>
                <c:pt idx="938">
                  <c:v>170129</c:v>
                </c:pt>
                <c:pt idx="939">
                  <c:v>170137</c:v>
                </c:pt>
                <c:pt idx="940">
                  <c:v>170147</c:v>
                </c:pt>
                <c:pt idx="941">
                  <c:v>170156</c:v>
                </c:pt>
                <c:pt idx="942">
                  <c:v>170165</c:v>
                </c:pt>
                <c:pt idx="943">
                  <c:v>170174</c:v>
                </c:pt>
                <c:pt idx="944">
                  <c:v>170184</c:v>
                </c:pt>
                <c:pt idx="945">
                  <c:v>170193</c:v>
                </c:pt>
                <c:pt idx="946">
                  <c:v>170202</c:v>
                </c:pt>
                <c:pt idx="947">
                  <c:v>170212</c:v>
                </c:pt>
                <c:pt idx="948">
                  <c:v>170221</c:v>
                </c:pt>
                <c:pt idx="949">
                  <c:v>170230</c:v>
                </c:pt>
                <c:pt idx="950">
                  <c:v>170239</c:v>
                </c:pt>
                <c:pt idx="951">
                  <c:v>170248</c:v>
                </c:pt>
                <c:pt idx="952">
                  <c:v>170258</c:v>
                </c:pt>
                <c:pt idx="953">
                  <c:v>170267</c:v>
                </c:pt>
                <c:pt idx="954">
                  <c:v>170277</c:v>
                </c:pt>
                <c:pt idx="955">
                  <c:v>170287</c:v>
                </c:pt>
                <c:pt idx="956">
                  <c:v>170296</c:v>
                </c:pt>
                <c:pt idx="957">
                  <c:v>170305</c:v>
                </c:pt>
                <c:pt idx="958">
                  <c:v>170314</c:v>
                </c:pt>
                <c:pt idx="959">
                  <c:v>170324</c:v>
                </c:pt>
                <c:pt idx="960">
                  <c:v>170334</c:v>
                </c:pt>
                <c:pt idx="961">
                  <c:v>170342</c:v>
                </c:pt>
                <c:pt idx="962">
                  <c:v>170352</c:v>
                </c:pt>
                <c:pt idx="963">
                  <c:v>170362</c:v>
                </c:pt>
                <c:pt idx="964">
                  <c:v>170371</c:v>
                </c:pt>
                <c:pt idx="965">
                  <c:v>170380</c:v>
                </c:pt>
                <c:pt idx="966">
                  <c:v>170390</c:v>
                </c:pt>
                <c:pt idx="967">
                  <c:v>170399</c:v>
                </c:pt>
                <c:pt idx="968">
                  <c:v>170408</c:v>
                </c:pt>
                <c:pt idx="969">
                  <c:v>170417</c:v>
                </c:pt>
                <c:pt idx="970">
                  <c:v>170426</c:v>
                </c:pt>
                <c:pt idx="971">
                  <c:v>170435</c:v>
                </c:pt>
                <c:pt idx="972">
                  <c:v>170444</c:v>
                </c:pt>
                <c:pt idx="973">
                  <c:v>170453</c:v>
                </c:pt>
                <c:pt idx="974">
                  <c:v>170461</c:v>
                </c:pt>
                <c:pt idx="975">
                  <c:v>170471</c:v>
                </c:pt>
                <c:pt idx="976">
                  <c:v>170480</c:v>
                </c:pt>
                <c:pt idx="977">
                  <c:v>170490</c:v>
                </c:pt>
                <c:pt idx="978">
                  <c:v>170499</c:v>
                </c:pt>
                <c:pt idx="979">
                  <c:v>170508</c:v>
                </c:pt>
                <c:pt idx="980">
                  <c:v>170517</c:v>
                </c:pt>
                <c:pt idx="981">
                  <c:v>170526</c:v>
                </c:pt>
                <c:pt idx="982">
                  <c:v>170536</c:v>
                </c:pt>
                <c:pt idx="983">
                  <c:v>170544</c:v>
                </c:pt>
                <c:pt idx="984">
                  <c:v>170553</c:v>
                </c:pt>
                <c:pt idx="985">
                  <c:v>170563</c:v>
                </c:pt>
                <c:pt idx="986">
                  <c:v>170572</c:v>
                </c:pt>
                <c:pt idx="987">
                  <c:v>170581</c:v>
                </c:pt>
                <c:pt idx="988">
                  <c:v>170590</c:v>
                </c:pt>
                <c:pt idx="989">
                  <c:v>170599</c:v>
                </c:pt>
                <c:pt idx="990">
                  <c:v>170608</c:v>
                </c:pt>
                <c:pt idx="991">
                  <c:v>170617</c:v>
                </c:pt>
                <c:pt idx="992">
                  <c:v>170627</c:v>
                </c:pt>
                <c:pt idx="993">
                  <c:v>170635</c:v>
                </c:pt>
                <c:pt idx="994">
                  <c:v>170645</c:v>
                </c:pt>
                <c:pt idx="995">
                  <c:v>170654</c:v>
                </c:pt>
                <c:pt idx="996">
                  <c:v>170665</c:v>
                </c:pt>
                <c:pt idx="997">
                  <c:v>170673</c:v>
                </c:pt>
                <c:pt idx="998">
                  <c:v>170683</c:v>
                </c:pt>
                <c:pt idx="999">
                  <c:v>170692</c:v>
                </c:pt>
              </c:numCache>
            </c:numRef>
          </c:val>
          <c:smooth val="0"/>
          <c:extLst>
            <c:ext xmlns:c16="http://schemas.microsoft.com/office/drawing/2014/chart" uri="{C3380CC4-5D6E-409C-BE32-E72D297353CC}">
              <c16:uniqueId val="{00000000-857A-49CD-AC7B-2B70D2367674}"/>
            </c:ext>
          </c:extLst>
        </c:ser>
        <c:ser>
          <c:idx val="1"/>
          <c:order val="1"/>
          <c:tx>
            <c:strRef>
              <c:f>NoVac!$D$1</c:f>
              <c:strCache>
                <c:ptCount val="1"/>
                <c:pt idx="0">
                  <c:v>70%</c:v>
                </c:pt>
              </c:strCache>
            </c:strRef>
          </c:tx>
          <c:spPr>
            <a:ln w="28575" cap="rnd">
              <a:solidFill>
                <a:schemeClr val="accent2"/>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D$2:$D$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24</c:v>
                </c:pt>
                <c:pt idx="313">
                  <c:v>143059</c:v>
                </c:pt>
                <c:pt idx="314">
                  <c:v>143696</c:v>
                </c:pt>
                <c:pt idx="315">
                  <c:v>144318</c:v>
                </c:pt>
                <c:pt idx="316">
                  <c:v>144930</c:v>
                </c:pt>
                <c:pt idx="317">
                  <c:v>145526</c:v>
                </c:pt>
                <c:pt idx="318">
                  <c:v>146127</c:v>
                </c:pt>
                <c:pt idx="319">
                  <c:v>146712</c:v>
                </c:pt>
                <c:pt idx="320">
                  <c:v>147287</c:v>
                </c:pt>
                <c:pt idx="321">
                  <c:v>147855</c:v>
                </c:pt>
                <c:pt idx="322">
                  <c:v>148418</c:v>
                </c:pt>
                <c:pt idx="323">
                  <c:v>148971</c:v>
                </c:pt>
                <c:pt idx="324">
                  <c:v>149514</c:v>
                </c:pt>
                <c:pt idx="325">
                  <c:v>150043</c:v>
                </c:pt>
                <c:pt idx="326">
                  <c:v>150567</c:v>
                </c:pt>
                <c:pt idx="327">
                  <c:v>151084</c:v>
                </c:pt>
                <c:pt idx="328">
                  <c:v>151593</c:v>
                </c:pt>
                <c:pt idx="329">
                  <c:v>152089</c:v>
                </c:pt>
                <c:pt idx="330">
                  <c:v>152569</c:v>
                </c:pt>
                <c:pt idx="331">
                  <c:v>153059</c:v>
                </c:pt>
                <c:pt idx="332">
                  <c:v>153541</c:v>
                </c:pt>
                <c:pt idx="333">
                  <c:v>154010</c:v>
                </c:pt>
                <c:pt idx="334">
                  <c:v>154472</c:v>
                </c:pt>
                <c:pt idx="335">
                  <c:v>154927</c:v>
                </c:pt>
                <c:pt idx="336">
                  <c:v>155368</c:v>
                </c:pt>
                <c:pt idx="337">
                  <c:v>155809</c:v>
                </c:pt>
                <c:pt idx="338">
                  <c:v>156245</c:v>
                </c:pt>
                <c:pt idx="339">
                  <c:v>156667</c:v>
                </c:pt>
                <c:pt idx="340">
                  <c:v>157089</c:v>
                </c:pt>
                <c:pt idx="341">
                  <c:v>157507</c:v>
                </c:pt>
                <c:pt idx="342">
                  <c:v>157917</c:v>
                </c:pt>
                <c:pt idx="343">
                  <c:v>158316</c:v>
                </c:pt>
                <c:pt idx="344">
                  <c:v>158705</c:v>
                </c:pt>
                <c:pt idx="345">
                  <c:v>159093</c:v>
                </c:pt>
                <c:pt idx="346">
                  <c:v>159467</c:v>
                </c:pt>
                <c:pt idx="347">
                  <c:v>159844</c:v>
                </c:pt>
                <c:pt idx="348">
                  <c:v>160212</c:v>
                </c:pt>
                <c:pt idx="349">
                  <c:v>160577</c:v>
                </c:pt>
                <c:pt idx="350">
                  <c:v>160937</c:v>
                </c:pt>
                <c:pt idx="351">
                  <c:v>161287</c:v>
                </c:pt>
                <c:pt idx="352">
                  <c:v>161630</c:v>
                </c:pt>
                <c:pt idx="353">
                  <c:v>161969</c:v>
                </c:pt>
                <c:pt idx="354">
                  <c:v>162305</c:v>
                </c:pt>
                <c:pt idx="355">
                  <c:v>162638</c:v>
                </c:pt>
                <c:pt idx="356">
                  <c:v>162960</c:v>
                </c:pt>
                <c:pt idx="357">
                  <c:v>163278</c:v>
                </c:pt>
                <c:pt idx="358">
                  <c:v>163597</c:v>
                </c:pt>
                <c:pt idx="359">
                  <c:v>163904</c:v>
                </c:pt>
                <c:pt idx="360">
                  <c:v>164208</c:v>
                </c:pt>
                <c:pt idx="361">
                  <c:v>164510</c:v>
                </c:pt>
                <c:pt idx="362">
                  <c:v>164804</c:v>
                </c:pt>
                <c:pt idx="363">
                  <c:v>165095</c:v>
                </c:pt>
                <c:pt idx="364">
                  <c:v>165380</c:v>
                </c:pt>
                <c:pt idx="365">
                  <c:v>165662</c:v>
                </c:pt>
                <c:pt idx="366">
                  <c:v>165938</c:v>
                </c:pt>
                <c:pt idx="367">
                  <c:v>166210</c:v>
                </c:pt>
                <c:pt idx="368">
                  <c:v>166474</c:v>
                </c:pt>
                <c:pt idx="369">
                  <c:v>166735</c:v>
                </c:pt>
                <c:pt idx="370">
                  <c:v>166997</c:v>
                </c:pt>
                <c:pt idx="371">
                  <c:v>167250</c:v>
                </c:pt>
                <c:pt idx="372">
                  <c:v>167500</c:v>
                </c:pt>
                <c:pt idx="373">
                  <c:v>167746</c:v>
                </c:pt>
                <c:pt idx="374">
                  <c:v>167983</c:v>
                </c:pt>
                <c:pt idx="375">
                  <c:v>168222</c:v>
                </c:pt>
                <c:pt idx="376">
                  <c:v>168453</c:v>
                </c:pt>
                <c:pt idx="377">
                  <c:v>168683</c:v>
                </c:pt>
                <c:pt idx="378">
                  <c:v>168906</c:v>
                </c:pt>
                <c:pt idx="379">
                  <c:v>169125</c:v>
                </c:pt>
                <c:pt idx="380">
                  <c:v>169345</c:v>
                </c:pt>
                <c:pt idx="381">
                  <c:v>169558</c:v>
                </c:pt>
                <c:pt idx="382">
                  <c:v>169768</c:v>
                </c:pt>
                <c:pt idx="383">
                  <c:v>169976</c:v>
                </c:pt>
                <c:pt idx="384">
                  <c:v>170180</c:v>
                </c:pt>
                <c:pt idx="385">
                  <c:v>170381</c:v>
                </c:pt>
                <c:pt idx="386">
                  <c:v>170581</c:v>
                </c:pt>
                <c:pt idx="387">
                  <c:v>170774</c:v>
                </c:pt>
                <c:pt idx="388">
                  <c:v>170966</c:v>
                </c:pt>
                <c:pt idx="389">
                  <c:v>171150</c:v>
                </c:pt>
                <c:pt idx="390">
                  <c:v>171336</c:v>
                </c:pt>
                <c:pt idx="391">
                  <c:v>171515</c:v>
                </c:pt>
                <c:pt idx="392">
                  <c:v>171693</c:v>
                </c:pt>
                <c:pt idx="393">
                  <c:v>171869</c:v>
                </c:pt>
                <c:pt idx="394">
                  <c:v>172043</c:v>
                </c:pt>
                <c:pt idx="395">
                  <c:v>172209</c:v>
                </c:pt>
                <c:pt idx="396">
                  <c:v>172375</c:v>
                </c:pt>
                <c:pt idx="397">
                  <c:v>172539</c:v>
                </c:pt>
                <c:pt idx="398">
                  <c:v>172705</c:v>
                </c:pt>
                <c:pt idx="399">
                  <c:v>172865</c:v>
                </c:pt>
                <c:pt idx="400">
                  <c:v>173018</c:v>
                </c:pt>
                <c:pt idx="401">
                  <c:v>173170</c:v>
                </c:pt>
                <c:pt idx="402">
                  <c:v>173321</c:v>
                </c:pt>
                <c:pt idx="403">
                  <c:v>173467</c:v>
                </c:pt>
                <c:pt idx="404">
                  <c:v>173608</c:v>
                </c:pt>
                <c:pt idx="405">
                  <c:v>173749</c:v>
                </c:pt>
                <c:pt idx="406">
                  <c:v>173889</c:v>
                </c:pt>
                <c:pt idx="407">
                  <c:v>174028</c:v>
                </c:pt>
                <c:pt idx="408">
                  <c:v>174163</c:v>
                </c:pt>
                <c:pt idx="409">
                  <c:v>174297</c:v>
                </c:pt>
                <c:pt idx="410">
                  <c:v>174429</c:v>
                </c:pt>
                <c:pt idx="411">
                  <c:v>174560</c:v>
                </c:pt>
                <c:pt idx="412">
                  <c:v>174685</c:v>
                </c:pt>
                <c:pt idx="413">
                  <c:v>174809</c:v>
                </c:pt>
                <c:pt idx="414">
                  <c:v>174935</c:v>
                </c:pt>
                <c:pt idx="415">
                  <c:v>175054</c:v>
                </c:pt>
                <c:pt idx="416">
                  <c:v>175172</c:v>
                </c:pt>
                <c:pt idx="417">
                  <c:v>175289</c:v>
                </c:pt>
                <c:pt idx="418">
                  <c:v>175405</c:v>
                </c:pt>
                <c:pt idx="419">
                  <c:v>175517</c:v>
                </c:pt>
                <c:pt idx="420">
                  <c:v>175628</c:v>
                </c:pt>
                <c:pt idx="421">
                  <c:v>175738</c:v>
                </c:pt>
                <c:pt idx="422">
                  <c:v>175846</c:v>
                </c:pt>
                <c:pt idx="423">
                  <c:v>175953</c:v>
                </c:pt>
                <c:pt idx="424">
                  <c:v>176062</c:v>
                </c:pt>
                <c:pt idx="425">
                  <c:v>176161</c:v>
                </c:pt>
                <c:pt idx="426">
                  <c:v>176263</c:v>
                </c:pt>
                <c:pt idx="427">
                  <c:v>176363</c:v>
                </c:pt>
                <c:pt idx="428">
                  <c:v>176461</c:v>
                </c:pt>
                <c:pt idx="429">
                  <c:v>176560</c:v>
                </c:pt>
                <c:pt idx="430">
                  <c:v>176660</c:v>
                </c:pt>
                <c:pt idx="431">
                  <c:v>176756</c:v>
                </c:pt>
                <c:pt idx="432">
                  <c:v>176854</c:v>
                </c:pt>
                <c:pt idx="433">
                  <c:v>176946</c:v>
                </c:pt>
                <c:pt idx="434">
                  <c:v>177036</c:v>
                </c:pt>
                <c:pt idx="435">
                  <c:v>177127</c:v>
                </c:pt>
                <c:pt idx="436">
                  <c:v>177213</c:v>
                </c:pt>
                <c:pt idx="437">
                  <c:v>177300</c:v>
                </c:pt>
                <c:pt idx="438">
                  <c:v>177389</c:v>
                </c:pt>
                <c:pt idx="439">
                  <c:v>177473</c:v>
                </c:pt>
                <c:pt idx="440">
                  <c:v>177555</c:v>
                </c:pt>
                <c:pt idx="441">
                  <c:v>177638</c:v>
                </c:pt>
                <c:pt idx="442">
                  <c:v>177720</c:v>
                </c:pt>
                <c:pt idx="443">
                  <c:v>177799</c:v>
                </c:pt>
                <c:pt idx="444">
                  <c:v>177877</c:v>
                </c:pt>
                <c:pt idx="445">
                  <c:v>177955</c:v>
                </c:pt>
                <c:pt idx="446">
                  <c:v>178027</c:v>
                </c:pt>
                <c:pt idx="447">
                  <c:v>178101</c:v>
                </c:pt>
                <c:pt idx="448">
                  <c:v>178177</c:v>
                </c:pt>
                <c:pt idx="449">
                  <c:v>178250</c:v>
                </c:pt>
                <c:pt idx="450">
                  <c:v>178323</c:v>
                </c:pt>
                <c:pt idx="451">
                  <c:v>178395</c:v>
                </c:pt>
                <c:pt idx="452">
                  <c:v>178464</c:v>
                </c:pt>
                <c:pt idx="453">
                  <c:v>178533</c:v>
                </c:pt>
                <c:pt idx="454">
                  <c:v>178603</c:v>
                </c:pt>
                <c:pt idx="455">
                  <c:v>178670</c:v>
                </c:pt>
                <c:pt idx="456">
                  <c:v>178738</c:v>
                </c:pt>
                <c:pt idx="457">
                  <c:v>178805</c:v>
                </c:pt>
                <c:pt idx="458">
                  <c:v>178869</c:v>
                </c:pt>
                <c:pt idx="459">
                  <c:v>178934</c:v>
                </c:pt>
                <c:pt idx="460">
                  <c:v>178998</c:v>
                </c:pt>
                <c:pt idx="461">
                  <c:v>179061</c:v>
                </c:pt>
                <c:pt idx="462">
                  <c:v>179123</c:v>
                </c:pt>
                <c:pt idx="463">
                  <c:v>179182</c:v>
                </c:pt>
                <c:pt idx="464">
                  <c:v>179243</c:v>
                </c:pt>
                <c:pt idx="465">
                  <c:v>179302</c:v>
                </c:pt>
                <c:pt idx="466">
                  <c:v>179360</c:v>
                </c:pt>
                <c:pt idx="467">
                  <c:v>179416</c:v>
                </c:pt>
                <c:pt idx="468">
                  <c:v>179471</c:v>
                </c:pt>
                <c:pt idx="469">
                  <c:v>179528</c:v>
                </c:pt>
                <c:pt idx="470">
                  <c:v>179584</c:v>
                </c:pt>
                <c:pt idx="471">
                  <c:v>179639</c:v>
                </c:pt>
                <c:pt idx="472">
                  <c:v>179692</c:v>
                </c:pt>
                <c:pt idx="473">
                  <c:v>179746</c:v>
                </c:pt>
                <c:pt idx="474">
                  <c:v>179798</c:v>
                </c:pt>
                <c:pt idx="475">
                  <c:v>179850</c:v>
                </c:pt>
                <c:pt idx="476">
                  <c:v>179901</c:v>
                </c:pt>
                <c:pt idx="477">
                  <c:v>179952</c:v>
                </c:pt>
                <c:pt idx="478">
                  <c:v>180003</c:v>
                </c:pt>
                <c:pt idx="479">
                  <c:v>180053</c:v>
                </c:pt>
                <c:pt idx="480">
                  <c:v>180101</c:v>
                </c:pt>
                <c:pt idx="481">
                  <c:v>180150</c:v>
                </c:pt>
                <c:pt idx="482">
                  <c:v>180199</c:v>
                </c:pt>
                <c:pt idx="483">
                  <c:v>180247</c:v>
                </c:pt>
                <c:pt idx="484">
                  <c:v>180293</c:v>
                </c:pt>
                <c:pt idx="485">
                  <c:v>180339</c:v>
                </c:pt>
                <c:pt idx="486">
                  <c:v>180383</c:v>
                </c:pt>
                <c:pt idx="487">
                  <c:v>180428</c:v>
                </c:pt>
                <c:pt idx="488">
                  <c:v>180474</c:v>
                </c:pt>
                <c:pt idx="489">
                  <c:v>180518</c:v>
                </c:pt>
                <c:pt idx="490">
                  <c:v>180563</c:v>
                </c:pt>
                <c:pt idx="491">
                  <c:v>180608</c:v>
                </c:pt>
                <c:pt idx="492">
                  <c:v>180653</c:v>
                </c:pt>
                <c:pt idx="493">
                  <c:v>180695</c:v>
                </c:pt>
                <c:pt idx="494">
                  <c:v>180738</c:v>
                </c:pt>
                <c:pt idx="495">
                  <c:v>180778</c:v>
                </c:pt>
                <c:pt idx="496">
                  <c:v>180820</c:v>
                </c:pt>
                <c:pt idx="497">
                  <c:v>180860</c:v>
                </c:pt>
                <c:pt idx="498">
                  <c:v>180901</c:v>
                </c:pt>
                <c:pt idx="499">
                  <c:v>180943</c:v>
                </c:pt>
                <c:pt idx="500">
                  <c:v>180984</c:v>
                </c:pt>
                <c:pt idx="501">
                  <c:v>181027</c:v>
                </c:pt>
                <c:pt idx="502">
                  <c:v>181065</c:v>
                </c:pt>
                <c:pt idx="503">
                  <c:v>181104</c:v>
                </c:pt>
                <c:pt idx="504">
                  <c:v>181144</c:v>
                </c:pt>
                <c:pt idx="505">
                  <c:v>181183</c:v>
                </c:pt>
                <c:pt idx="506">
                  <c:v>181220</c:v>
                </c:pt>
                <c:pt idx="507">
                  <c:v>181257</c:v>
                </c:pt>
                <c:pt idx="508">
                  <c:v>181296</c:v>
                </c:pt>
                <c:pt idx="509">
                  <c:v>181333</c:v>
                </c:pt>
                <c:pt idx="510">
                  <c:v>181371</c:v>
                </c:pt>
                <c:pt idx="511">
                  <c:v>181408</c:v>
                </c:pt>
                <c:pt idx="512">
                  <c:v>181444</c:v>
                </c:pt>
                <c:pt idx="513">
                  <c:v>181480</c:v>
                </c:pt>
                <c:pt idx="514">
                  <c:v>181516</c:v>
                </c:pt>
                <c:pt idx="515">
                  <c:v>181553</c:v>
                </c:pt>
                <c:pt idx="516">
                  <c:v>181588</c:v>
                </c:pt>
                <c:pt idx="517">
                  <c:v>181622</c:v>
                </c:pt>
                <c:pt idx="518">
                  <c:v>181657</c:v>
                </c:pt>
                <c:pt idx="519">
                  <c:v>181691</c:v>
                </c:pt>
                <c:pt idx="520">
                  <c:v>181725</c:v>
                </c:pt>
                <c:pt idx="521">
                  <c:v>181757</c:v>
                </c:pt>
                <c:pt idx="522">
                  <c:v>181791</c:v>
                </c:pt>
                <c:pt idx="523">
                  <c:v>181824</c:v>
                </c:pt>
                <c:pt idx="524">
                  <c:v>181859</c:v>
                </c:pt>
                <c:pt idx="525">
                  <c:v>181888</c:v>
                </c:pt>
                <c:pt idx="526">
                  <c:v>181920</c:v>
                </c:pt>
                <c:pt idx="527">
                  <c:v>181953</c:v>
                </c:pt>
                <c:pt idx="528">
                  <c:v>181985</c:v>
                </c:pt>
                <c:pt idx="529">
                  <c:v>182016</c:v>
                </c:pt>
                <c:pt idx="530">
                  <c:v>182049</c:v>
                </c:pt>
                <c:pt idx="531">
                  <c:v>182080</c:v>
                </c:pt>
                <c:pt idx="532">
                  <c:v>182111</c:v>
                </c:pt>
                <c:pt idx="533">
                  <c:v>182141</c:v>
                </c:pt>
                <c:pt idx="534">
                  <c:v>182171</c:v>
                </c:pt>
                <c:pt idx="535">
                  <c:v>182202</c:v>
                </c:pt>
                <c:pt idx="536">
                  <c:v>182231</c:v>
                </c:pt>
                <c:pt idx="537">
                  <c:v>182261</c:v>
                </c:pt>
                <c:pt idx="538">
                  <c:v>182291</c:v>
                </c:pt>
                <c:pt idx="539">
                  <c:v>182319</c:v>
                </c:pt>
                <c:pt idx="540">
                  <c:v>182348</c:v>
                </c:pt>
                <c:pt idx="541">
                  <c:v>182378</c:v>
                </c:pt>
                <c:pt idx="542">
                  <c:v>182407</c:v>
                </c:pt>
                <c:pt idx="543">
                  <c:v>182435</c:v>
                </c:pt>
                <c:pt idx="544">
                  <c:v>182463</c:v>
                </c:pt>
                <c:pt idx="545">
                  <c:v>182492</c:v>
                </c:pt>
                <c:pt idx="546">
                  <c:v>182523</c:v>
                </c:pt>
                <c:pt idx="547">
                  <c:v>182548</c:v>
                </c:pt>
                <c:pt idx="548">
                  <c:v>182577</c:v>
                </c:pt>
                <c:pt idx="549">
                  <c:v>182605</c:v>
                </c:pt>
                <c:pt idx="550">
                  <c:v>182632</c:v>
                </c:pt>
                <c:pt idx="551">
                  <c:v>182660</c:v>
                </c:pt>
                <c:pt idx="552">
                  <c:v>182686</c:v>
                </c:pt>
                <c:pt idx="553">
                  <c:v>182713</c:v>
                </c:pt>
                <c:pt idx="554">
                  <c:v>182738</c:v>
                </c:pt>
                <c:pt idx="555">
                  <c:v>182766</c:v>
                </c:pt>
                <c:pt idx="556">
                  <c:v>182791</c:v>
                </c:pt>
                <c:pt idx="557">
                  <c:v>182816</c:v>
                </c:pt>
                <c:pt idx="558">
                  <c:v>182842</c:v>
                </c:pt>
                <c:pt idx="559">
                  <c:v>182867</c:v>
                </c:pt>
                <c:pt idx="560">
                  <c:v>182892</c:v>
                </c:pt>
                <c:pt idx="561">
                  <c:v>182917</c:v>
                </c:pt>
                <c:pt idx="562">
                  <c:v>182942</c:v>
                </c:pt>
                <c:pt idx="563">
                  <c:v>182967</c:v>
                </c:pt>
                <c:pt idx="564">
                  <c:v>182993</c:v>
                </c:pt>
                <c:pt idx="565">
                  <c:v>183018</c:v>
                </c:pt>
                <c:pt idx="566">
                  <c:v>183042</c:v>
                </c:pt>
                <c:pt idx="567">
                  <c:v>183067</c:v>
                </c:pt>
                <c:pt idx="568">
                  <c:v>183092</c:v>
                </c:pt>
                <c:pt idx="569">
                  <c:v>183118</c:v>
                </c:pt>
                <c:pt idx="570">
                  <c:v>183142</c:v>
                </c:pt>
                <c:pt idx="571">
                  <c:v>183166</c:v>
                </c:pt>
                <c:pt idx="572">
                  <c:v>183190</c:v>
                </c:pt>
                <c:pt idx="573">
                  <c:v>183215</c:v>
                </c:pt>
                <c:pt idx="574">
                  <c:v>183240</c:v>
                </c:pt>
                <c:pt idx="575">
                  <c:v>183265</c:v>
                </c:pt>
                <c:pt idx="576">
                  <c:v>183289</c:v>
                </c:pt>
                <c:pt idx="577">
                  <c:v>183313</c:v>
                </c:pt>
                <c:pt idx="578">
                  <c:v>183338</c:v>
                </c:pt>
                <c:pt idx="579">
                  <c:v>183361</c:v>
                </c:pt>
                <c:pt idx="580">
                  <c:v>183385</c:v>
                </c:pt>
                <c:pt idx="581">
                  <c:v>183409</c:v>
                </c:pt>
                <c:pt idx="582">
                  <c:v>183433</c:v>
                </c:pt>
                <c:pt idx="583">
                  <c:v>183457</c:v>
                </c:pt>
                <c:pt idx="584">
                  <c:v>183481</c:v>
                </c:pt>
                <c:pt idx="585">
                  <c:v>183506</c:v>
                </c:pt>
                <c:pt idx="586">
                  <c:v>183531</c:v>
                </c:pt>
                <c:pt idx="587">
                  <c:v>183554</c:v>
                </c:pt>
                <c:pt idx="588">
                  <c:v>183578</c:v>
                </c:pt>
                <c:pt idx="589">
                  <c:v>183602</c:v>
                </c:pt>
                <c:pt idx="590">
                  <c:v>183626</c:v>
                </c:pt>
                <c:pt idx="591">
                  <c:v>183649</c:v>
                </c:pt>
                <c:pt idx="592">
                  <c:v>183673</c:v>
                </c:pt>
                <c:pt idx="593">
                  <c:v>183698</c:v>
                </c:pt>
                <c:pt idx="594">
                  <c:v>183721</c:v>
                </c:pt>
                <c:pt idx="595">
                  <c:v>183745</c:v>
                </c:pt>
                <c:pt idx="596">
                  <c:v>183768</c:v>
                </c:pt>
                <c:pt idx="597">
                  <c:v>183792</c:v>
                </c:pt>
                <c:pt idx="598">
                  <c:v>183817</c:v>
                </c:pt>
                <c:pt idx="599">
                  <c:v>183840</c:v>
                </c:pt>
                <c:pt idx="600">
                  <c:v>183863</c:v>
                </c:pt>
                <c:pt idx="601">
                  <c:v>183886</c:v>
                </c:pt>
                <c:pt idx="602">
                  <c:v>183908</c:v>
                </c:pt>
                <c:pt idx="603">
                  <c:v>183932</c:v>
                </c:pt>
                <c:pt idx="604">
                  <c:v>183955</c:v>
                </c:pt>
                <c:pt idx="605">
                  <c:v>183980</c:v>
                </c:pt>
                <c:pt idx="606">
                  <c:v>184003</c:v>
                </c:pt>
                <c:pt idx="607">
                  <c:v>184027</c:v>
                </c:pt>
                <c:pt idx="608">
                  <c:v>184050</c:v>
                </c:pt>
                <c:pt idx="609">
                  <c:v>184073</c:v>
                </c:pt>
                <c:pt idx="610">
                  <c:v>184097</c:v>
                </c:pt>
                <c:pt idx="611">
                  <c:v>184121</c:v>
                </c:pt>
                <c:pt idx="612">
                  <c:v>184144</c:v>
                </c:pt>
                <c:pt idx="613">
                  <c:v>184167</c:v>
                </c:pt>
                <c:pt idx="614">
                  <c:v>184191</c:v>
                </c:pt>
                <c:pt idx="615">
                  <c:v>184213</c:v>
                </c:pt>
                <c:pt idx="616">
                  <c:v>184235</c:v>
                </c:pt>
                <c:pt idx="617">
                  <c:v>184257</c:v>
                </c:pt>
                <c:pt idx="618">
                  <c:v>184279</c:v>
                </c:pt>
                <c:pt idx="619">
                  <c:v>184301</c:v>
                </c:pt>
                <c:pt idx="620">
                  <c:v>184325</c:v>
                </c:pt>
                <c:pt idx="621">
                  <c:v>184347</c:v>
                </c:pt>
                <c:pt idx="622">
                  <c:v>184370</c:v>
                </c:pt>
                <c:pt idx="623">
                  <c:v>184391</c:v>
                </c:pt>
                <c:pt idx="624">
                  <c:v>184412</c:v>
                </c:pt>
                <c:pt idx="625">
                  <c:v>184434</c:v>
                </c:pt>
                <c:pt idx="626">
                  <c:v>184455</c:v>
                </c:pt>
                <c:pt idx="627">
                  <c:v>184478</c:v>
                </c:pt>
                <c:pt idx="628">
                  <c:v>184501</c:v>
                </c:pt>
                <c:pt idx="629">
                  <c:v>184524</c:v>
                </c:pt>
                <c:pt idx="630">
                  <c:v>184546</c:v>
                </c:pt>
                <c:pt idx="631">
                  <c:v>184568</c:v>
                </c:pt>
                <c:pt idx="632">
                  <c:v>184590</c:v>
                </c:pt>
                <c:pt idx="633">
                  <c:v>184613</c:v>
                </c:pt>
                <c:pt idx="634">
                  <c:v>184635</c:v>
                </c:pt>
                <c:pt idx="635">
                  <c:v>184657</c:v>
                </c:pt>
                <c:pt idx="636">
                  <c:v>184678</c:v>
                </c:pt>
                <c:pt idx="637">
                  <c:v>184702</c:v>
                </c:pt>
                <c:pt idx="638">
                  <c:v>184724</c:v>
                </c:pt>
                <c:pt idx="639">
                  <c:v>184746</c:v>
                </c:pt>
                <c:pt idx="640">
                  <c:v>184768</c:v>
                </c:pt>
                <c:pt idx="641">
                  <c:v>184790</c:v>
                </c:pt>
                <c:pt idx="642">
                  <c:v>184812</c:v>
                </c:pt>
                <c:pt idx="643">
                  <c:v>184834</c:v>
                </c:pt>
                <c:pt idx="644">
                  <c:v>184854</c:v>
                </c:pt>
                <c:pt idx="645">
                  <c:v>184876</c:v>
                </c:pt>
                <c:pt idx="646">
                  <c:v>184897</c:v>
                </c:pt>
                <c:pt idx="647">
                  <c:v>184918</c:v>
                </c:pt>
                <c:pt idx="648">
                  <c:v>184939</c:v>
                </c:pt>
                <c:pt idx="649">
                  <c:v>184961</c:v>
                </c:pt>
                <c:pt idx="650">
                  <c:v>184983</c:v>
                </c:pt>
                <c:pt idx="651">
                  <c:v>185006</c:v>
                </c:pt>
                <c:pt idx="652">
                  <c:v>185028</c:v>
                </c:pt>
                <c:pt idx="653">
                  <c:v>185050</c:v>
                </c:pt>
                <c:pt idx="654">
                  <c:v>185071</c:v>
                </c:pt>
                <c:pt idx="655">
                  <c:v>185092</c:v>
                </c:pt>
                <c:pt idx="656">
                  <c:v>185113</c:v>
                </c:pt>
                <c:pt idx="657">
                  <c:v>185133</c:v>
                </c:pt>
                <c:pt idx="658">
                  <c:v>185155</c:v>
                </c:pt>
                <c:pt idx="659">
                  <c:v>185176</c:v>
                </c:pt>
                <c:pt idx="660">
                  <c:v>185197</c:v>
                </c:pt>
                <c:pt idx="661">
                  <c:v>185219</c:v>
                </c:pt>
                <c:pt idx="662">
                  <c:v>185241</c:v>
                </c:pt>
                <c:pt idx="663">
                  <c:v>185261</c:v>
                </c:pt>
                <c:pt idx="664">
                  <c:v>185281</c:v>
                </c:pt>
                <c:pt idx="665">
                  <c:v>185302</c:v>
                </c:pt>
                <c:pt idx="666">
                  <c:v>185322</c:v>
                </c:pt>
                <c:pt idx="667">
                  <c:v>185343</c:v>
                </c:pt>
                <c:pt idx="668">
                  <c:v>185364</c:v>
                </c:pt>
                <c:pt idx="669">
                  <c:v>185386</c:v>
                </c:pt>
                <c:pt idx="670">
                  <c:v>185407</c:v>
                </c:pt>
                <c:pt idx="671">
                  <c:v>185429</c:v>
                </c:pt>
                <c:pt idx="672">
                  <c:v>185448</c:v>
                </c:pt>
                <c:pt idx="673">
                  <c:v>185469</c:v>
                </c:pt>
                <c:pt idx="674">
                  <c:v>185489</c:v>
                </c:pt>
                <c:pt idx="675">
                  <c:v>185510</c:v>
                </c:pt>
                <c:pt idx="676">
                  <c:v>185532</c:v>
                </c:pt>
                <c:pt idx="677">
                  <c:v>185553</c:v>
                </c:pt>
                <c:pt idx="678">
                  <c:v>185573</c:v>
                </c:pt>
                <c:pt idx="679">
                  <c:v>185594</c:v>
                </c:pt>
                <c:pt idx="680">
                  <c:v>185615</c:v>
                </c:pt>
                <c:pt idx="681">
                  <c:v>185635</c:v>
                </c:pt>
                <c:pt idx="682">
                  <c:v>185656</c:v>
                </c:pt>
                <c:pt idx="683">
                  <c:v>185675</c:v>
                </c:pt>
                <c:pt idx="684">
                  <c:v>185695</c:v>
                </c:pt>
                <c:pt idx="685">
                  <c:v>185716</c:v>
                </c:pt>
                <c:pt idx="686">
                  <c:v>185736</c:v>
                </c:pt>
                <c:pt idx="687">
                  <c:v>185756</c:v>
                </c:pt>
                <c:pt idx="688">
                  <c:v>185776</c:v>
                </c:pt>
                <c:pt idx="689">
                  <c:v>185797</c:v>
                </c:pt>
                <c:pt idx="690">
                  <c:v>185817</c:v>
                </c:pt>
                <c:pt idx="691">
                  <c:v>185837</c:v>
                </c:pt>
                <c:pt idx="692">
                  <c:v>185859</c:v>
                </c:pt>
                <c:pt idx="693">
                  <c:v>185878</c:v>
                </c:pt>
                <c:pt idx="694">
                  <c:v>185898</c:v>
                </c:pt>
                <c:pt idx="695">
                  <c:v>185918</c:v>
                </c:pt>
                <c:pt idx="696">
                  <c:v>185937</c:v>
                </c:pt>
                <c:pt idx="697">
                  <c:v>185958</c:v>
                </c:pt>
                <c:pt idx="698">
                  <c:v>185977</c:v>
                </c:pt>
                <c:pt idx="699">
                  <c:v>185997</c:v>
                </c:pt>
                <c:pt idx="700">
                  <c:v>186017</c:v>
                </c:pt>
                <c:pt idx="701">
                  <c:v>186037</c:v>
                </c:pt>
                <c:pt idx="702">
                  <c:v>186058</c:v>
                </c:pt>
                <c:pt idx="703">
                  <c:v>186077</c:v>
                </c:pt>
                <c:pt idx="704">
                  <c:v>186097</c:v>
                </c:pt>
                <c:pt idx="705">
                  <c:v>186118</c:v>
                </c:pt>
                <c:pt idx="706">
                  <c:v>186138</c:v>
                </c:pt>
                <c:pt idx="707">
                  <c:v>186157</c:v>
                </c:pt>
                <c:pt idx="708">
                  <c:v>186176</c:v>
                </c:pt>
                <c:pt idx="709">
                  <c:v>186197</c:v>
                </c:pt>
                <c:pt idx="710">
                  <c:v>186216</c:v>
                </c:pt>
                <c:pt idx="711">
                  <c:v>186236</c:v>
                </c:pt>
                <c:pt idx="712">
                  <c:v>186256</c:v>
                </c:pt>
                <c:pt idx="713">
                  <c:v>186276</c:v>
                </c:pt>
                <c:pt idx="714">
                  <c:v>186294</c:v>
                </c:pt>
                <c:pt idx="715">
                  <c:v>186314</c:v>
                </c:pt>
                <c:pt idx="716">
                  <c:v>186333</c:v>
                </c:pt>
                <c:pt idx="717">
                  <c:v>186352</c:v>
                </c:pt>
                <c:pt idx="718">
                  <c:v>186371</c:v>
                </c:pt>
                <c:pt idx="719">
                  <c:v>186391</c:v>
                </c:pt>
                <c:pt idx="720">
                  <c:v>186410</c:v>
                </c:pt>
                <c:pt idx="721">
                  <c:v>186429</c:v>
                </c:pt>
                <c:pt idx="722">
                  <c:v>186449</c:v>
                </c:pt>
                <c:pt idx="723">
                  <c:v>186467</c:v>
                </c:pt>
                <c:pt idx="724">
                  <c:v>186487</c:v>
                </c:pt>
                <c:pt idx="725">
                  <c:v>186506</c:v>
                </c:pt>
                <c:pt idx="726">
                  <c:v>186526</c:v>
                </c:pt>
                <c:pt idx="727">
                  <c:v>186546</c:v>
                </c:pt>
                <c:pt idx="728">
                  <c:v>186565</c:v>
                </c:pt>
                <c:pt idx="729">
                  <c:v>186583</c:v>
                </c:pt>
                <c:pt idx="730">
                  <c:v>186604</c:v>
                </c:pt>
                <c:pt idx="731">
                  <c:v>186623</c:v>
                </c:pt>
                <c:pt idx="732">
                  <c:v>186643</c:v>
                </c:pt>
                <c:pt idx="733">
                  <c:v>186662</c:v>
                </c:pt>
                <c:pt idx="734">
                  <c:v>186680</c:v>
                </c:pt>
                <c:pt idx="735">
                  <c:v>186699</c:v>
                </c:pt>
                <c:pt idx="736">
                  <c:v>186719</c:v>
                </c:pt>
                <c:pt idx="737">
                  <c:v>186738</c:v>
                </c:pt>
                <c:pt idx="738">
                  <c:v>186757</c:v>
                </c:pt>
                <c:pt idx="739">
                  <c:v>186777</c:v>
                </c:pt>
                <c:pt idx="740">
                  <c:v>186796</c:v>
                </c:pt>
                <c:pt idx="741">
                  <c:v>186815</c:v>
                </c:pt>
                <c:pt idx="742">
                  <c:v>186836</c:v>
                </c:pt>
                <c:pt idx="743">
                  <c:v>186855</c:v>
                </c:pt>
                <c:pt idx="744">
                  <c:v>186875</c:v>
                </c:pt>
                <c:pt idx="745">
                  <c:v>186894</c:v>
                </c:pt>
                <c:pt idx="746">
                  <c:v>186913</c:v>
                </c:pt>
                <c:pt idx="747">
                  <c:v>186933</c:v>
                </c:pt>
                <c:pt idx="748">
                  <c:v>186952</c:v>
                </c:pt>
                <c:pt idx="749">
                  <c:v>186971</c:v>
                </c:pt>
                <c:pt idx="750">
                  <c:v>186991</c:v>
                </c:pt>
                <c:pt idx="751">
                  <c:v>187011</c:v>
                </c:pt>
                <c:pt idx="752">
                  <c:v>187030</c:v>
                </c:pt>
                <c:pt idx="753">
                  <c:v>187049</c:v>
                </c:pt>
                <c:pt idx="754">
                  <c:v>187068</c:v>
                </c:pt>
                <c:pt idx="755">
                  <c:v>187088</c:v>
                </c:pt>
                <c:pt idx="756">
                  <c:v>187107</c:v>
                </c:pt>
                <c:pt idx="757">
                  <c:v>187127</c:v>
                </c:pt>
                <c:pt idx="758">
                  <c:v>187147</c:v>
                </c:pt>
                <c:pt idx="759">
                  <c:v>187166</c:v>
                </c:pt>
                <c:pt idx="760">
                  <c:v>187184</c:v>
                </c:pt>
                <c:pt idx="761">
                  <c:v>187203</c:v>
                </c:pt>
                <c:pt idx="762">
                  <c:v>187223</c:v>
                </c:pt>
                <c:pt idx="763">
                  <c:v>187242</c:v>
                </c:pt>
                <c:pt idx="764">
                  <c:v>187262</c:v>
                </c:pt>
                <c:pt idx="765">
                  <c:v>187281</c:v>
                </c:pt>
                <c:pt idx="766">
                  <c:v>187300</c:v>
                </c:pt>
                <c:pt idx="767">
                  <c:v>187319</c:v>
                </c:pt>
                <c:pt idx="768">
                  <c:v>187338</c:v>
                </c:pt>
                <c:pt idx="769">
                  <c:v>187358</c:v>
                </c:pt>
                <c:pt idx="770">
                  <c:v>187378</c:v>
                </c:pt>
                <c:pt idx="771">
                  <c:v>187397</c:v>
                </c:pt>
                <c:pt idx="772">
                  <c:v>187416</c:v>
                </c:pt>
                <c:pt idx="773">
                  <c:v>187436</c:v>
                </c:pt>
                <c:pt idx="774">
                  <c:v>187457</c:v>
                </c:pt>
                <c:pt idx="775">
                  <c:v>187477</c:v>
                </c:pt>
                <c:pt idx="776">
                  <c:v>187497</c:v>
                </c:pt>
                <c:pt idx="777">
                  <c:v>187516</c:v>
                </c:pt>
                <c:pt idx="778">
                  <c:v>187536</c:v>
                </c:pt>
                <c:pt idx="779">
                  <c:v>187557</c:v>
                </c:pt>
                <c:pt idx="780">
                  <c:v>187576</c:v>
                </c:pt>
                <c:pt idx="781">
                  <c:v>187595</c:v>
                </c:pt>
                <c:pt idx="782">
                  <c:v>187615</c:v>
                </c:pt>
                <c:pt idx="783">
                  <c:v>187635</c:v>
                </c:pt>
                <c:pt idx="784">
                  <c:v>187655</c:v>
                </c:pt>
                <c:pt idx="785">
                  <c:v>187675</c:v>
                </c:pt>
                <c:pt idx="786">
                  <c:v>187694</c:v>
                </c:pt>
                <c:pt idx="787">
                  <c:v>187713</c:v>
                </c:pt>
                <c:pt idx="788">
                  <c:v>187733</c:v>
                </c:pt>
                <c:pt idx="789">
                  <c:v>187752</c:v>
                </c:pt>
                <c:pt idx="790">
                  <c:v>187771</c:v>
                </c:pt>
                <c:pt idx="791">
                  <c:v>187791</c:v>
                </c:pt>
                <c:pt idx="792">
                  <c:v>187810</c:v>
                </c:pt>
                <c:pt idx="793">
                  <c:v>187829</c:v>
                </c:pt>
                <c:pt idx="794">
                  <c:v>187847</c:v>
                </c:pt>
                <c:pt idx="795">
                  <c:v>187866</c:v>
                </c:pt>
                <c:pt idx="796">
                  <c:v>187885</c:v>
                </c:pt>
                <c:pt idx="797">
                  <c:v>187904</c:v>
                </c:pt>
                <c:pt idx="798">
                  <c:v>187923</c:v>
                </c:pt>
                <c:pt idx="799">
                  <c:v>187943</c:v>
                </c:pt>
                <c:pt idx="800">
                  <c:v>187961</c:v>
                </c:pt>
                <c:pt idx="801">
                  <c:v>187980</c:v>
                </c:pt>
                <c:pt idx="802">
                  <c:v>187999</c:v>
                </c:pt>
                <c:pt idx="803">
                  <c:v>188019</c:v>
                </c:pt>
                <c:pt idx="804">
                  <c:v>188037</c:v>
                </c:pt>
                <c:pt idx="805">
                  <c:v>188057</c:v>
                </c:pt>
                <c:pt idx="806">
                  <c:v>188077</c:v>
                </c:pt>
                <c:pt idx="807">
                  <c:v>188096</c:v>
                </c:pt>
                <c:pt idx="808">
                  <c:v>188116</c:v>
                </c:pt>
                <c:pt idx="809">
                  <c:v>188135</c:v>
                </c:pt>
                <c:pt idx="810">
                  <c:v>188153</c:v>
                </c:pt>
                <c:pt idx="811">
                  <c:v>188171</c:v>
                </c:pt>
                <c:pt idx="812">
                  <c:v>188190</c:v>
                </c:pt>
                <c:pt idx="813">
                  <c:v>188211</c:v>
                </c:pt>
                <c:pt idx="814">
                  <c:v>188230</c:v>
                </c:pt>
                <c:pt idx="815">
                  <c:v>188250</c:v>
                </c:pt>
                <c:pt idx="816">
                  <c:v>188269</c:v>
                </c:pt>
                <c:pt idx="817">
                  <c:v>188288</c:v>
                </c:pt>
                <c:pt idx="818">
                  <c:v>188306</c:v>
                </c:pt>
                <c:pt idx="819">
                  <c:v>188325</c:v>
                </c:pt>
                <c:pt idx="820">
                  <c:v>188343</c:v>
                </c:pt>
                <c:pt idx="821">
                  <c:v>188363</c:v>
                </c:pt>
                <c:pt idx="822">
                  <c:v>188381</c:v>
                </c:pt>
                <c:pt idx="823">
                  <c:v>188401</c:v>
                </c:pt>
                <c:pt idx="824">
                  <c:v>188421</c:v>
                </c:pt>
                <c:pt idx="825">
                  <c:v>188439</c:v>
                </c:pt>
                <c:pt idx="826">
                  <c:v>188457</c:v>
                </c:pt>
                <c:pt idx="827">
                  <c:v>188476</c:v>
                </c:pt>
                <c:pt idx="828">
                  <c:v>188496</c:v>
                </c:pt>
                <c:pt idx="829">
                  <c:v>188515</c:v>
                </c:pt>
                <c:pt idx="830">
                  <c:v>188532</c:v>
                </c:pt>
                <c:pt idx="831">
                  <c:v>188550</c:v>
                </c:pt>
                <c:pt idx="832">
                  <c:v>188570</c:v>
                </c:pt>
                <c:pt idx="833">
                  <c:v>188589</c:v>
                </c:pt>
                <c:pt idx="834">
                  <c:v>188608</c:v>
                </c:pt>
                <c:pt idx="835">
                  <c:v>188629</c:v>
                </c:pt>
                <c:pt idx="836">
                  <c:v>188647</c:v>
                </c:pt>
                <c:pt idx="837">
                  <c:v>188666</c:v>
                </c:pt>
                <c:pt idx="838">
                  <c:v>188686</c:v>
                </c:pt>
                <c:pt idx="839">
                  <c:v>188705</c:v>
                </c:pt>
                <c:pt idx="840">
                  <c:v>188725</c:v>
                </c:pt>
                <c:pt idx="841">
                  <c:v>188744</c:v>
                </c:pt>
                <c:pt idx="842">
                  <c:v>188764</c:v>
                </c:pt>
                <c:pt idx="843">
                  <c:v>188784</c:v>
                </c:pt>
                <c:pt idx="844">
                  <c:v>188804</c:v>
                </c:pt>
                <c:pt idx="845">
                  <c:v>188823</c:v>
                </c:pt>
                <c:pt idx="846">
                  <c:v>188842</c:v>
                </c:pt>
                <c:pt idx="847">
                  <c:v>188862</c:v>
                </c:pt>
                <c:pt idx="848">
                  <c:v>188881</c:v>
                </c:pt>
                <c:pt idx="849">
                  <c:v>188900</c:v>
                </c:pt>
                <c:pt idx="850">
                  <c:v>188920</c:v>
                </c:pt>
                <c:pt idx="851">
                  <c:v>188940</c:v>
                </c:pt>
                <c:pt idx="852">
                  <c:v>188960</c:v>
                </c:pt>
                <c:pt idx="853">
                  <c:v>188980</c:v>
                </c:pt>
                <c:pt idx="854">
                  <c:v>189000</c:v>
                </c:pt>
                <c:pt idx="855">
                  <c:v>189020</c:v>
                </c:pt>
                <c:pt idx="856">
                  <c:v>189040</c:v>
                </c:pt>
                <c:pt idx="857">
                  <c:v>189060</c:v>
                </c:pt>
                <c:pt idx="858">
                  <c:v>189079</c:v>
                </c:pt>
                <c:pt idx="859">
                  <c:v>189099</c:v>
                </c:pt>
                <c:pt idx="860">
                  <c:v>189119</c:v>
                </c:pt>
                <c:pt idx="861">
                  <c:v>189139</c:v>
                </c:pt>
                <c:pt idx="862">
                  <c:v>189158</c:v>
                </c:pt>
                <c:pt idx="863">
                  <c:v>189179</c:v>
                </c:pt>
                <c:pt idx="864">
                  <c:v>189198</c:v>
                </c:pt>
                <c:pt idx="865">
                  <c:v>189219</c:v>
                </c:pt>
                <c:pt idx="866">
                  <c:v>189239</c:v>
                </c:pt>
                <c:pt idx="867">
                  <c:v>189258</c:v>
                </c:pt>
                <c:pt idx="868">
                  <c:v>189279</c:v>
                </c:pt>
                <c:pt idx="869">
                  <c:v>189300</c:v>
                </c:pt>
                <c:pt idx="870">
                  <c:v>189321</c:v>
                </c:pt>
                <c:pt idx="871">
                  <c:v>189340</c:v>
                </c:pt>
                <c:pt idx="872">
                  <c:v>189362</c:v>
                </c:pt>
                <c:pt idx="873">
                  <c:v>189383</c:v>
                </c:pt>
                <c:pt idx="874">
                  <c:v>189403</c:v>
                </c:pt>
                <c:pt idx="875">
                  <c:v>189424</c:v>
                </c:pt>
                <c:pt idx="876">
                  <c:v>189444</c:v>
                </c:pt>
                <c:pt idx="877">
                  <c:v>189465</c:v>
                </c:pt>
                <c:pt idx="878">
                  <c:v>189485</c:v>
                </c:pt>
                <c:pt idx="879">
                  <c:v>189506</c:v>
                </c:pt>
                <c:pt idx="880">
                  <c:v>189528</c:v>
                </c:pt>
                <c:pt idx="881">
                  <c:v>189549</c:v>
                </c:pt>
                <c:pt idx="882">
                  <c:v>189571</c:v>
                </c:pt>
                <c:pt idx="883">
                  <c:v>189592</c:v>
                </c:pt>
                <c:pt idx="884">
                  <c:v>189613</c:v>
                </c:pt>
                <c:pt idx="885">
                  <c:v>189635</c:v>
                </c:pt>
                <c:pt idx="886">
                  <c:v>189657</c:v>
                </c:pt>
                <c:pt idx="887">
                  <c:v>189677</c:v>
                </c:pt>
                <c:pt idx="888">
                  <c:v>189698</c:v>
                </c:pt>
                <c:pt idx="889">
                  <c:v>189719</c:v>
                </c:pt>
                <c:pt idx="890">
                  <c:v>189741</c:v>
                </c:pt>
                <c:pt idx="891">
                  <c:v>189761</c:v>
                </c:pt>
                <c:pt idx="892">
                  <c:v>189782</c:v>
                </c:pt>
                <c:pt idx="893">
                  <c:v>189802</c:v>
                </c:pt>
                <c:pt idx="894">
                  <c:v>189823</c:v>
                </c:pt>
                <c:pt idx="895">
                  <c:v>189845</c:v>
                </c:pt>
                <c:pt idx="896">
                  <c:v>189865</c:v>
                </c:pt>
                <c:pt idx="897">
                  <c:v>189885</c:v>
                </c:pt>
                <c:pt idx="898">
                  <c:v>189905</c:v>
                </c:pt>
                <c:pt idx="899">
                  <c:v>189926</c:v>
                </c:pt>
                <c:pt idx="900">
                  <c:v>189947</c:v>
                </c:pt>
                <c:pt idx="901">
                  <c:v>189968</c:v>
                </c:pt>
                <c:pt idx="902">
                  <c:v>189988</c:v>
                </c:pt>
                <c:pt idx="903">
                  <c:v>190008</c:v>
                </c:pt>
                <c:pt idx="904">
                  <c:v>190029</c:v>
                </c:pt>
                <c:pt idx="905">
                  <c:v>190047</c:v>
                </c:pt>
                <c:pt idx="906">
                  <c:v>190068</c:v>
                </c:pt>
                <c:pt idx="907">
                  <c:v>190087</c:v>
                </c:pt>
                <c:pt idx="908">
                  <c:v>190108</c:v>
                </c:pt>
                <c:pt idx="909">
                  <c:v>190127</c:v>
                </c:pt>
                <c:pt idx="910">
                  <c:v>190146</c:v>
                </c:pt>
                <c:pt idx="911">
                  <c:v>190167</c:v>
                </c:pt>
                <c:pt idx="912">
                  <c:v>190187</c:v>
                </c:pt>
                <c:pt idx="913">
                  <c:v>190206</c:v>
                </c:pt>
                <c:pt idx="914">
                  <c:v>190225</c:v>
                </c:pt>
                <c:pt idx="915">
                  <c:v>190244</c:v>
                </c:pt>
                <c:pt idx="916">
                  <c:v>190264</c:v>
                </c:pt>
                <c:pt idx="917">
                  <c:v>190284</c:v>
                </c:pt>
                <c:pt idx="918">
                  <c:v>190304</c:v>
                </c:pt>
                <c:pt idx="919">
                  <c:v>190324</c:v>
                </c:pt>
                <c:pt idx="920">
                  <c:v>190343</c:v>
                </c:pt>
                <c:pt idx="921">
                  <c:v>190362</c:v>
                </c:pt>
                <c:pt idx="922">
                  <c:v>190384</c:v>
                </c:pt>
                <c:pt idx="923">
                  <c:v>190403</c:v>
                </c:pt>
                <c:pt idx="924">
                  <c:v>190424</c:v>
                </c:pt>
                <c:pt idx="925">
                  <c:v>190445</c:v>
                </c:pt>
                <c:pt idx="926">
                  <c:v>190465</c:v>
                </c:pt>
                <c:pt idx="927">
                  <c:v>190486</c:v>
                </c:pt>
                <c:pt idx="928">
                  <c:v>190506</c:v>
                </c:pt>
                <c:pt idx="929">
                  <c:v>190526</c:v>
                </c:pt>
                <c:pt idx="930">
                  <c:v>190546</c:v>
                </c:pt>
                <c:pt idx="931">
                  <c:v>190564</c:v>
                </c:pt>
                <c:pt idx="932">
                  <c:v>190583</c:v>
                </c:pt>
                <c:pt idx="933">
                  <c:v>190602</c:v>
                </c:pt>
                <c:pt idx="934">
                  <c:v>190624</c:v>
                </c:pt>
                <c:pt idx="935">
                  <c:v>190645</c:v>
                </c:pt>
                <c:pt idx="936">
                  <c:v>190664</c:v>
                </c:pt>
                <c:pt idx="937">
                  <c:v>190683</c:v>
                </c:pt>
                <c:pt idx="938">
                  <c:v>190703</c:v>
                </c:pt>
                <c:pt idx="939">
                  <c:v>190723</c:v>
                </c:pt>
                <c:pt idx="940">
                  <c:v>190742</c:v>
                </c:pt>
                <c:pt idx="941">
                  <c:v>190762</c:v>
                </c:pt>
                <c:pt idx="942">
                  <c:v>190781</c:v>
                </c:pt>
                <c:pt idx="943">
                  <c:v>190800</c:v>
                </c:pt>
                <c:pt idx="944">
                  <c:v>190820</c:v>
                </c:pt>
                <c:pt idx="945">
                  <c:v>190840</c:v>
                </c:pt>
                <c:pt idx="946">
                  <c:v>190859</c:v>
                </c:pt>
                <c:pt idx="947">
                  <c:v>190879</c:v>
                </c:pt>
                <c:pt idx="948">
                  <c:v>190898</c:v>
                </c:pt>
                <c:pt idx="949">
                  <c:v>190918</c:v>
                </c:pt>
                <c:pt idx="950">
                  <c:v>190938</c:v>
                </c:pt>
                <c:pt idx="951">
                  <c:v>190957</c:v>
                </c:pt>
                <c:pt idx="952">
                  <c:v>190976</c:v>
                </c:pt>
                <c:pt idx="953">
                  <c:v>190995</c:v>
                </c:pt>
                <c:pt idx="954">
                  <c:v>191014</c:v>
                </c:pt>
                <c:pt idx="955">
                  <c:v>191033</c:v>
                </c:pt>
                <c:pt idx="956">
                  <c:v>191053</c:v>
                </c:pt>
                <c:pt idx="957">
                  <c:v>191072</c:v>
                </c:pt>
                <c:pt idx="958">
                  <c:v>191091</c:v>
                </c:pt>
                <c:pt idx="959">
                  <c:v>191112</c:v>
                </c:pt>
                <c:pt idx="960">
                  <c:v>191130</c:v>
                </c:pt>
                <c:pt idx="961">
                  <c:v>191149</c:v>
                </c:pt>
                <c:pt idx="962">
                  <c:v>191168</c:v>
                </c:pt>
                <c:pt idx="963">
                  <c:v>191188</c:v>
                </c:pt>
                <c:pt idx="964">
                  <c:v>191207</c:v>
                </c:pt>
                <c:pt idx="965">
                  <c:v>191225</c:v>
                </c:pt>
                <c:pt idx="966">
                  <c:v>191244</c:v>
                </c:pt>
                <c:pt idx="967">
                  <c:v>191263</c:v>
                </c:pt>
                <c:pt idx="968">
                  <c:v>191283</c:v>
                </c:pt>
                <c:pt idx="969">
                  <c:v>191301</c:v>
                </c:pt>
                <c:pt idx="970">
                  <c:v>191318</c:v>
                </c:pt>
                <c:pt idx="971">
                  <c:v>191337</c:v>
                </c:pt>
                <c:pt idx="972">
                  <c:v>191356</c:v>
                </c:pt>
                <c:pt idx="973">
                  <c:v>191375</c:v>
                </c:pt>
                <c:pt idx="974">
                  <c:v>191394</c:v>
                </c:pt>
                <c:pt idx="975">
                  <c:v>191411</c:v>
                </c:pt>
                <c:pt idx="976">
                  <c:v>191432</c:v>
                </c:pt>
                <c:pt idx="977">
                  <c:v>191450</c:v>
                </c:pt>
                <c:pt idx="978">
                  <c:v>191468</c:v>
                </c:pt>
                <c:pt idx="979">
                  <c:v>191487</c:v>
                </c:pt>
                <c:pt idx="980">
                  <c:v>191504</c:v>
                </c:pt>
                <c:pt idx="981">
                  <c:v>191523</c:v>
                </c:pt>
                <c:pt idx="982">
                  <c:v>191540</c:v>
                </c:pt>
                <c:pt idx="983">
                  <c:v>191558</c:v>
                </c:pt>
                <c:pt idx="984">
                  <c:v>191577</c:v>
                </c:pt>
                <c:pt idx="985">
                  <c:v>191595</c:v>
                </c:pt>
                <c:pt idx="986">
                  <c:v>191612</c:v>
                </c:pt>
                <c:pt idx="987">
                  <c:v>191631</c:v>
                </c:pt>
                <c:pt idx="988">
                  <c:v>191650</c:v>
                </c:pt>
                <c:pt idx="989">
                  <c:v>191670</c:v>
                </c:pt>
                <c:pt idx="990">
                  <c:v>191689</c:v>
                </c:pt>
                <c:pt idx="991">
                  <c:v>191709</c:v>
                </c:pt>
                <c:pt idx="992">
                  <c:v>191728</c:v>
                </c:pt>
                <c:pt idx="993">
                  <c:v>191747</c:v>
                </c:pt>
                <c:pt idx="994">
                  <c:v>191766</c:v>
                </c:pt>
                <c:pt idx="995">
                  <c:v>191785</c:v>
                </c:pt>
                <c:pt idx="996">
                  <c:v>191803</c:v>
                </c:pt>
                <c:pt idx="997">
                  <c:v>191822</c:v>
                </c:pt>
                <c:pt idx="998">
                  <c:v>191842</c:v>
                </c:pt>
                <c:pt idx="999">
                  <c:v>191861</c:v>
                </c:pt>
              </c:numCache>
            </c:numRef>
          </c:val>
          <c:smooth val="0"/>
          <c:extLst>
            <c:ext xmlns:c16="http://schemas.microsoft.com/office/drawing/2014/chart" uri="{C3380CC4-5D6E-409C-BE32-E72D297353CC}">
              <c16:uniqueId val="{00000001-857A-49CD-AC7B-2B70D2367674}"/>
            </c:ext>
          </c:extLst>
        </c:ser>
        <c:ser>
          <c:idx val="2"/>
          <c:order val="2"/>
          <c:tx>
            <c:strRef>
              <c:f>NoVac!$E$1</c:f>
              <c:strCache>
                <c:ptCount val="1"/>
                <c:pt idx="0">
                  <c:v>65%</c:v>
                </c:pt>
              </c:strCache>
            </c:strRef>
          </c:tx>
          <c:spPr>
            <a:ln w="28575" cap="rnd">
              <a:solidFill>
                <a:schemeClr val="accent3"/>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E$2:$E$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24</c:v>
                </c:pt>
                <c:pt idx="313">
                  <c:v>143059</c:v>
                </c:pt>
                <c:pt idx="314">
                  <c:v>143696</c:v>
                </c:pt>
                <c:pt idx="315">
                  <c:v>144318</c:v>
                </c:pt>
                <c:pt idx="316">
                  <c:v>144930</c:v>
                </c:pt>
                <c:pt idx="317">
                  <c:v>145526</c:v>
                </c:pt>
                <c:pt idx="318">
                  <c:v>146127</c:v>
                </c:pt>
                <c:pt idx="319">
                  <c:v>146712</c:v>
                </c:pt>
                <c:pt idx="320">
                  <c:v>147287</c:v>
                </c:pt>
                <c:pt idx="321">
                  <c:v>147855</c:v>
                </c:pt>
                <c:pt idx="322">
                  <c:v>148418</c:v>
                </c:pt>
                <c:pt idx="323">
                  <c:v>148971</c:v>
                </c:pt>
                <c:pt idx="324">
                  <c:v>149514</c:v>
                </c:pt>
                <c:pt idx="325">
                  <c:v>150043</c:v>
                </c:pt>
                <c:pt idx="326">
                  <c:v>150567</c:v>
                </c:pt>
                <c:pt idx="327">
                  <c:v>151084</c:v>
                </c:pt>
                <c:pt idx="328">
                  <c:v>151593</c:v>
                </c:pt>
                <c:pt idx="329">
                  <c:v>152089</c:v>
                </c:pt>
                <c:pt idx="330">
                  <c:v>152569</c:v>
                </c:pt>
                <c:pt idx="331">
                  <c:v>153059</c:v>
                </c:pt>
                <c:pt idx="332">
                  <c:v>153541</c:v>
                </c:pt>
                <c:pt idx="333">
                  <c:v>154010</c:v>
                </c:pt>
                <c:pt idx="334">
                  <c:v>154472</c:v>
                </c:pt>
                <c:pt idx="335">
                  <c:v>154927</c:v>
                </c:pt>
                <c:pt idx="336">
                  <c:v>155368</c:v>
                </c:pt>
                <c:pt idx="337">
                  <c:v>155809</c:v>
                </c:pt>
                <c:pt idx="338">
                  <c:v>156314</c:v>
                </c:pt>
                <c:pt idx="339">
                  <c:v>156806</c:v>
                </c:pt>
                <c:pt idx="340">
                  <c:v>157300</c:v>
                </c:pt>
                <c:pt idx="341">
                  <c:v>157791</c:v>
                </c:pt>
                <c:pt idx="342">
                  <c:v>158284</c:v>
                </c:pt>
                <c:pt idx="343">
                  <c:v>158771</c:v>
                </c:pt>
                <c:pt idx="344">
                  <c:v>159267</c:v>
                </c:pt>
                <c:pt idx="345">
                  <c:v>159760</c:v>
                </c:pt>
                <c:pt idx="346">
                  <c:v>160261</c:v>
                </c:pt>
                <c:pt idx="347">
                  <c:v>160776</c:v>
                </c:pt>
                <c:pt idx="348">
                  <c:v>161293</c:v>
                </c:pt>
                <c:pt idx="349">
                  <c:v>161803</c:v>
                </c:pt>
                <c:pt idx="350">
                  <c:v>162324</c:v>
                </c:pt>
                <c:pt idx="351">
                  <c:v>162853</c:v>
                </c:pt>
                <c:pt idx="352">
                  <c:v>163379</c:v>
                </c:pt>
                <c:pt idx="353">
                  <c:v>163909</c:v>
                </c:pt>
                <c:pt idx="354">
                  <c:v>164445</c:v>
                </c:pt>
                <c:pt idx="355">
                  <c:v>164982</c:v>
                </c:pt>
                <c:pt idx="356">
                  <c:v>165524</c:v>
                </c:pt>
                <c:pt idx="357">
                  <c:v>166075</c:v>
                </c:pt>
                <c:pt idx="358">
                  <c:v>166617</c:v>
                </c:pt>
                <c:pt idx="359">
                  <c:v>167171</c:v>
                </c:pt>
                <c:pt idx="360">
                  <c:v>167726</c:v>
                </c:pt>
                <c:pt idx="361">
                  <c:v>168282</c:v>
                </c:pt>
                <c:pt idx="362">
                  <c:v>168842</c:v>
                </c:pt>
                <c:pt idx="363">
                  <c:v>169400</c:v>
                </c:pt>
                <c:pt idx="364">
                  <c:v>169967</c:v>
                </c:pt>
                <c:pt idx="365">
                  <c:v>170538</c:v>
                </c:pt>
                <c:pt idx="366">
                  <c:v>171112</c:v>
                </c:pt>
                <c:pt idx="367">
                  <c:v>171682</c:v>
                </c:pt>
                <c:pt idx="368">
                  <c:v>172260</c:v>
                </c:pt>
                <c:pt idx="369">
                  <c:v>172839</c:v>
                </c:pt>
                <c:pt idx="370">
                  <c:v>173416</c:v>
                </c:pt>
                <c:pt idx="371">
                  <c:v>174000</c:v>
                </c:pt>
                <c:pt idx="372">
                  <c:v>174587</c:v>
                </c:pt>
                <c:pt idx="373">
                  <c:v>175178</c:v>
                </c:pt>
                <c:pt idx="374">
                  <c:v>175772</c:v>
                </c:pt>
                <c:pt idx="375">
                  <c:v>176368</c:v>
                </c:pt>
                <c:pt idx="376">
                  <c:v>176970</c:v>
                </c:pt>
                <c:pt idx="377">
                  <c:v>177571</c:v>
                </c:pt>
                <c:pt idx="378">
                  <c:v>178179</c:v>
                </c:pt>
                <c:pt idx="379">
                  <c:v>178781</c:v>
                </c:pt>
                <c:pt idx="380">
                  <c:v>179397</c:v>
                </c:pt>
                <c:pt idx="381">
                  <c:v>180009</c:v>
                </c:pt>
                <c:pt idx="382">
                  <c:v>180625</c:v>
                </c:pt>
                <c:pt idx="383">
                  <c:v>181242</c:v>
                </c:pt>
                <c:pt idx="384">
                  <c:v>181856</c:v>
                </c:pt>
                <c:pt idx="385">
                  <c:v>182480</c:v>
                </c:pt>
                <c:pt idx="386">
                  <c:v>183101</c:v>
                </c:pt>
                <c:pt idx="387">
                  <c:v>183726</c:v>
                </c:pt>
                <c:pt idx="388">
                  <c:v>184358</c:v>
                </c:pt>
                <c:pt idx="389">
                  <c:v>184986</c:v>
                </c:pt>
                <c:pt idx="390">
                  <c:v>185616</c:v>
                </c:pt>
                <c:pt idx="391">
                  <c:v>186253</c:v>
                </c:pt>
                <c:pt idx="392">
                  <c:v>186902</c:v>
                </c:pt>
                <c:pt idx="393">
                  <c:v>187546</c:v>
                </c:pt>
                <c:pt idx="394">
                  <c:v>188197</c:v>
                </c:pt>
                <c:pt idx="395">
                  <c:v>188857</c:v>
                </c:pt>
                <c:pt idx="396">
                  <c:v>189515</c:v>
                </c:pt>
                <c:pt idx="397">
                  <c:v>190170</c:v>
                </c:pt>
                <c:pt idx="398">
                  <c:v>190817</c:v>
                </c:pt>
                <c:pt idx="399">
                  <c:v>191476</c:v>
                </c:pt>
                <c:pt idx="400">
                  <c:v>192143</c:v>
                </c:pt>
                <c:pt idx="401">
                  <c:v>192810</c:v>
                </c:pt>
                <c:pt idx="402">
                  <c:v>193480</c:v>
                </c:pt>
                <c:pt idx="403">
                  <c:v>194147</c:v>
                </c:pt>
                <c:pt idx="404">
                  <c:v>194811</c:v>
                </c:pt>
                <c:pt idx="405">
                  <c:v>195486</c:v>
                </c:pt>
                <c:pt idx="406">
                  <c:v>196163</c:v>
                </c:pt>
                <c:pt idx="407">
                  <c:v>196835</c:v>
                </c:pt>
                <c:pt idx="408">
                  <c:v>197515</c:v>
                </c:pt>
                <c:pt idx="409">
                  <c:v>198198</c:v>
                </c:pt>
                <c:pt idx="410">
                  <c:v>198873</c:v>
                </c:pt>
                <c:pt idx="411">
                  <c:v>199557</c:v>
                </c:pt>
                <c:pt idx="412">
                  <c:v>200232</c:v>
                </c:pt>
                <c:pt idx="413">
                  <c:v>200916</c:v>
                </c:pt>
                <c:pt idx="414">
                  <c:v>201599</c:v>
                </c:pt>
                <c:pt idx="415">
                  <c:v>202289</c:v>
                </c:pt>
                <c:pt idx="416">
                  <c:v>202970</c:v>
                </c:pt>
                <c:pt idx="417">
                  <c:v>203665</c:v>
                </c:pt>
                <c:pt idx="418">
                  <c:v>204353</c:v>
                </c:pt>
                <c:pt idx="419">
                  <c:v>205043</c:v>
                </c:pt>
                <c:pt idx="420">
                  <c:v>205737</c:v>
                </c:pt>
                <c:pt idx="421">
                  <c:v>206418</c:v>
                </c:pt>
                <c:pt idx="422">
                  <c:v>207109</c:v>
                </c:pt>
                <c:pt idx="423">
                  <c:v>207803</c:v>
                </c:pt>
                <c:pt idx="424">
                  <c:v>208503</c:v>
                </c:pt>
                <c:pt idx="425">
                  <c:v>209202</c:v>
                </c:pt>
                <c:pt idx="426">
                  <c:v>209900</c:v>
                </c:pt>
                <c:pt idx="427">
                  <c:v>210599</c:v>
                </c:pt>
                <c:pt idx="428">
                  <c:v>211300</c:v>
                </c:pt>
                <c:pt idx="429">
                  <c:v>211991</c:v>
                </c:pt>
                <c:pt idx="430">
                  <c:v>212689</c:v>
                </c:pt>
                <c:pt idx="431">
                  <c:v>213377</c:v>
                </c:pt>
                <c:pt idx="432">
                  <c:v>214070</c:v>
                </c:pt>
                <c:pt idx="433">
                  <c:v>214768</c:v>
                </c:pt>
                <c:pt idx="434">
                  <c:v>215465</c:v>
                </c:pt>
                <c:pt idx="435">
                  <c:v>216163</c:v>
                </c:pt>
                <c:pt idx="436">
                  <c:v>216857</c:v>
                </c:pt>
                <c:pt idx="437">
                  <c:v>217543</c:v>
                </c:pt>
                <c:pt idx="438">
                  <c:v>218237</c:v>
                </c:pt>
                <c:pt idx="439">
                  <c:v>218932</c:v>
                </c:pt>
                <c:pt idx="440">
                  <c:v>219622</c:v>
                </c:pt>
                <c:pt idx="441">
                  <c:v>220309</c:v>
                </c:pt>
                <c:pt idx="442">
                  <c:v>220998</c:v>
                </c:pt>
                <c:pt idx="443">
                  <c:v>221681</c:v>
                </c:pt>
                <c:pt idx="444">
                  <c:v>222363</c:v>
                </c:pt>
                <c:pt idx="445">
                  <c:v>223055</c:v>
                </c:pt>
                <c:pt idx="446">
                  <c:v>223731</c:v>
                </c:pt>
                <c:pt idx="447">
                  <c:v>224413</c:v>
                </c:pt>
                <c:pt idx="448">
                  <c:v>225088</c:v>
                </c:pt>
                <c:pt idx="449">
                  <c:v>225767</c:v>
                </c:pt>
                <c:pt idx="450">
                  <c:v>226445</c:v>
                </c:pt>
                <c:pt idx="451">
                  <c:v>227122</c:v>
                </c:pt>
                <c:pt idx="452">
                  <c:v>227797</c:v>
                </c:pt>
                <c:pt idx="453">
                  <c:v>228474</c:v>
                </c:pt>
                <c:pt idx="454">
                  <c:v>229146</c:v>
                </c:pt>
                <c:pt idx="455">
                  <c:v>229826</c:v>
                </c:pt>
                <c:pt idx="456">
                  <c:v>230492</c:v>
                </c:pt>
                <c:pt idx="457">
                  <c:v>231158</c:v>
                </c:pt>
                <c:pt idx="458">
                  <c:v>231825</c:v>
                </c:pt>
                <c:pt idx="459">
                  <c:v>232496</c:v>
                </c:pt>
                <c:pt idx="460">
                  <c:v>233167</c:v>
                </c:pt>
                <c:pt idx="461">
                  <c:v>233825</c:v>
                </c:pt>
                <c:pt idx="462">
                  <c:v>234482</c:v>
                </c:pt>
                <c:pt idx="463">
                  <c:v>235143</c:v>
                </c:pt>
                <c:pt idx="464">
                  <c:v>235797</c:v>
                </c:pt>
                <c:pt idx="465">
                  <c:v>236447</c:v>
                </c:pt>
                <c:pt idx="466">
                  <c:v>237095</c:v>
                </c:pt>
                <c:pt idx="467">
                  <c:v>237745</c:v>
                </c:pt>
                <c:pt idx="468">
                  <c:v>238392</c:v>
                </c:pt>
                <c:pt idx="469">
                  <c:v>239043</c:v>
                </c:pt>
                <c:pt idx="470">
                  <c:v>239690</c:v>
                </c:pt>
                <c:pt idx="471">
                  <c:v>240328</c:v>
                </c:pt>
                <c:pt idx="472">
                  <c:v>240969</c:v>
                </c:pt>
                <c:pt idx="473">
                  <c:v>241607</c:v>
                </c:pt>
                <c:pt idx="474">
                  <c:v>242234</c:v>
                </c:pt>
                <c:pt idx="475">
                  <c:v>242854</c:v>
                </c:pt>
                <c:pt idx="476">
                  <c:v>243489</c:v>
                </c:pt>
                <c:pt idx="477">
                  <c:v>244120</c:v>
                </c:pt>
                <c:pt idx="478">
                  <c:v>244743</c:v>
                </c:pt>
                <c:pt idx="479">
                  <c:v>245372</c:v>
                </c:pt>
                <c:pt idx="480">
                  <c:v>245988</c:v>
                </c:pt>
                <c:pt idx="481">
                  <c:v>246614</c:v>
                </c:pt>
                <c:pt idx="482">
                  <c:v>247233</c:v>
                </c:pt>
                <c:pt idx="483">
                  <c:v>247853</c:v>
                </c:pt>
                <c:pt idx="484">
                  <c:v>248467</c:v>
                </c:pt>
                <c:pt idx="485">
                  <c:v>249070</c:v>
                </c:pt>
                <c:pt idx="486">
                  <c:v>249678</c:v>
                </c:pt>
                <c:pt idx="487">
                  <c:v>250287</c:v>
                </c:pt>
                <c:pt idx="488">
                  <c:v>250888</c:v>
                </c:pt>
                <c:pt idx="489">
                  <c:v>251488</c:v>
                </c:pt>
                <c:pt idx="490">
                  <c:v>252087</c:v>
                </c:pt>
                <c:pt idx="491">
                  <c:v>252688</c:v>
                </c:pt>
                <c:pt idx="492">
                  <c:v>253284</c:v>
                </c:pt>
                <c:pt idx="493">
                  <c:v>253873</c:v>
                </c:pt>
                <c:pt idx="494">
                  <c:v>254464</c:v>
                </c:pt>
                <c:pt idx="495">
                  <c:v>255054</c:v>
                </c:pt>
                <c:pt idx="496">
                  <c:v>255637</c:v>
                </c:pt>
                <c:pt idx="497">
                  <c:v>256218</c:v>
                </c:pt>
                <c:pt idx="498">
                  <c:v>256793</c:v>
                </c:pt>
                <c:pt idx="499">
                  <c:v>257365</c:v>
                </c:pt>
                <c:pt idx="500">
                  <c:v>257938</c:v>
                </c:pt>
                <c:pt idx="501">
                  <c:v>258501</c:v>
                </c:pt>
                <c:pt idx="502">
                  <c:v>259068</c:v>
                </c:pt>
                <c:pt idx="503">
                  <c:v>259633</c:v>
                </c:pt>
                <c:pt idx="504">
                  <c:v>260191</c:v>
                </c:pt>
                <c:pt idx="505">
                  <c:v>260743</c:v>
                </c:pt>
                <c:pt idx="506">
                  <c:v>261298</c:v>
                </c:pt>
                <c:pt idx="507">
                  <c:v>261849</c:v>
                </c:pt>
                <c:pt idx="508">
                  <c:v>262385</c:v>
                </c:pt>
                <c:pt idx="509">
                  <c:v>262926</c:v>
                </c:pt>
                <c:pt idx="510">
                  <c:v>263467</c:v>
                </c:pt>
                <c:pt idx="511">
                  <c:v>264004</c:v>
                </c:pt>
                <c:pt idx="512">
                  <c:v>264535</c:v>
                </c:pt>
                <c:pt idx="513">
                  <c:v>265059</c:v>
                </c:pt>
                <c:pt idx="514">
                  <c:v>265581</c:v>
                </c:pt>
                <c:pt idx="515">
                  <c:v>266098</c:v>
                </c:pt>
                <c:pt idx="516">
                  <c:v>266614</c:v>
                </c:pt>
                <c:pt idx="517">
                  <c:v>267125</c:v>
                </c:pt>
                <c:pt idx="518">
                  <c:v>267632</c:v>
                </c:pt>
                <c:pt idx="519">
                  <c:v>268136</c:v>
                </c:pt>
                <c:pt idx="520">
                  <c:v>268631</c:v>
                </c:pt>
                <c:pt idx="521">
                  <c:v>269129</c:v>
                </c:pt>
                <c:pt idx="522">
                  <c:v>269619</c:v>
                </c:pt>
                <c:pt idx="523">
                  <c:v>270107</c:v>
                </c:pt>
                <c:pt idx="524">
                  <c:v>270597</c:v>
                </c:pt>
                <c:pt idx="525">
                  <c:v>271083</c:v>
                </c:pt>
                <c:pt idx="526">
                  <c:v>271560</c:v>
                </c:pt>
                <c:pt idx="527">
                  <c:v>272037</c:v>
                </c:pt>
                <c:pt idx="528">
                  <c:v>272511</c:v>
                </c:pt>
                <c:pt idx="529">
                  <c:v>272977</c:v>
                </c:pt>
                <c:pt idx="530">
                  <c:v>273441</c:v>
                </c:pt>
                <c:pt idx="531">
                  <c:v>273899</c:v>
                </c:pt>
                <c:pt idx="532">
                  <c:v>274358</c:v>
                </c:pt>
                <c:pt idx="533">
                  <c:v>274815</c:v>
                </c:pt>
                <c:pt idx="534">
                  <c:v>275264</c:v>
                </c:pt>
                <c:pt idx="535">
                  <c:v>275710</c:v>
                </c:pt>
                <c:pt idx="536">
                  <c:v>276155</c:v>
                </c:pt>
                <c:pt idx="537">
                  <c:v>276589</c:v>
                </c:pt>
                <c:pt idx="538">
                  <c:v>277018</c:v>
                </c:pt>
                <c:pt idx="539">
                  <c:v>277451</c:v>
                </c:pt>
                <c:pt idx="540">
                  <c:v>277880</c:v>
                </c:pt>
                <c:pt idx="541">
                  <c:v>278306</c:v>
                </c:pt>
                <c:pt idx="542">
                  <c:v>278730</c:v>
                </c:pt>
                <c:pt idx="543">
                  <c:v>279147</c:v>
                </c:pt>
                <c:pt idx="544">
                  <c:v>279552</c:v>
                </c:pt>
                <c:pt idx="545">
                  <c:v>279967</c:v>
                </c:pt>
                <c:pt idx="546">
                  <c:v>280374</c:v>
                </c:pt>
                <c:pt idx="547">
                  <c:v>280777</c:v>
                </c:pt>
                <c:pt idx="548">
                  <c:v>281174</c:v>
                </c:pt>
                <c:pt idx="549">
                  <c:v>281573</c:v>
                </c:pt>
                <c:pt idx="550">
                  <c:v>281964</c:v>
                </c:pt>
                <c:pt idx="551">
                  <c:v>282352</c:v>
                </c:pt>
                <c:pt idx="552">
                  <c:v>282738</c:v>
                </c:pt>
                <c:pt idx="553">
                  <c:v>283122</c:v>
                </c:pt>
                <c:pt idx="554">
                  <c:v>283508</c:v>
                </c:pt>
                <c:pt idx="555">
                  <c:v>283889</c:v>
                </c:pt>
                <c:pt idx="556">
                  <c:v>284261</c:v>
                </c:pt>
                <c:pt idx="557">
                  <c:v>284633</c:v>
                </c:pt>
                <c:pt idx="558">
                  <c:v>285000</c:v>
                </c:pt>
                <c:pt idx="559">
                  <c:v>285367</c:v>
                </c:pt>
                <c:pt idx="560">
                  <c:v>285726</c:v>
                </c:pt>
                <c:pt idx="561">
                  <c:v>286080</c:v>
                </c:pt>
                <c:pt idx="562">
                  <c:v>286434</c:v>
                </c:pt>
                <c:pt idx="563">
                  <c:v>286789</c:v>
                </c:pt>
                <c:pt idx="564">
                  <c:v>287137</c:v>
                </c:pt>
                <c:pt idx="565">
                  <c:v>287485</c:v>
                </c:pt>
                <c:pt idx="566">
                  <c:v>287826</c:v>
                </c:pt>
                <c:pt idx="567">
                  <c:v>288168</c:v>
                </c:pt>
                <c:pt idx="568">
                  <c:v>288499</c:v>
                </c:pt>
                <c:pt idx="569">
                  <c:v>288833</c:v>
                </c:pt>
                <c:pt idx="570">
                  <c:v>289163</c:v>
                </c:pt>
                <c:pt idx="571">
                  <c:v>289493</c:v>
                </c:pt>
                <c:pt idx="572">
                  <c:v>289819</c:v>
                </c:pt>
                <c:pt idx="573">
                  <c:v>290140</c:v>
                </c:pt>
                <c:pt idx="574">
                  <c:v>290460</c:v>
                </c:pt>
                <c:pt idx="575">
                  <c:v>290776</c:v>
                </c:pt>
                <c:pt idx="576">
                  <c:v>291086</c:v>
                </c:pt>
                <c:pt idx="577">
                  <c:v>291395</c:v>
                </c:pt>
                <c:pt idx="578">
                  <c:v>291710</c:v>
                </c:pt>
                <c:pt idx="579">
                  <c:v>292014</c:v>
                </c:pt>
                <c:pt idx="580">
                  <c:v>292323</c:v>
                </c:pt>
                <c:pt idx="581">
                  <c:v>292621</c:v>
                </c:pt>
                <c:pt idx="582">
                  <c:v>292917</c:v>
                </c:pt>
                <c:pt idx="583">
                  <c:v>293215</c:v>
                </c:pt>
                <c:pt idx="584">
                  <c:v>293504</c:v>
                </c:pt>
                <c:pt idx="585">
                  <c:v>293799</c:v>
                </c:pt>
                <c:pt idx="586">
                  <c:v>294086</c:v>
                </c:pt>
                <c:pt idx="587">
                  <c:v>294370</c:v>
                </c:pt>
                <c:pt idx="588">
                  <c:v>294654</c:v>
                </c:pt>
                <c:pt idx="589">
                  <c:v>294931</c:v>
                </c:pt>
                <c:pt idx="590">
                  <c:v>295206</c:v>
                </c:pt>
                <c:pt idx="591">
                  <c:v>295485</c:v>
                </c:pt>
                <c:pt idx="592">
                  <c:v>295756</c:v>
                </c:pt>
                <c:pt idx="593">
                  <c:v>296024</c:v>
                </c:pt>
                <c:pt idx="594">
                  <c:v>296292</c:v>
                </c:pt>
                <c:pt idx="595">
                  <c:v>296556</c:v>
                </c:pt>
                <c:pt idx="596">
                  <c:v>296819</c:v>
                </c:pt>
                <c:pt idx="597">
                  <c:v>297074</c:v>
                </c:pt>
                <c:pt idx="598">
                  <c:v>297329</c:v>
                </c:pt>
                <c:pt idx="599">
                  <c:v>297582</c:v>
                </c:pt>
                <c:pt idx="600">
                  <c:v>297834</c:v>
                </c:pt>
                <c:pt idx="601">
                  <c:v>298083</c:v>
                </c:pt>
                <c:pt idx="602">
                  <c:v>298328</c:v>
                </c:pt>
                <c:pt idx="603">
                  <c:v>298570</c:v>
                </c:pt>
                <c:pt idx="604">
                  <c:v>298809</c:v>
                </c:pt>
                <c:pt idx="605">
                  <c:v>299044</c:v>
                </c:pt>
                <c:pt idx="606">
                  <c:v>299276</c:v>
                </c:pt>
                <c:pt idx="607">
                  <c:v>299508</c:v>
                </c:pt>
                <c:pt idx="608">
                  <c:v>299735</c:v>
                </c:pt>
                <c:pt idx="609">
                  <c:v>299960</c:v>
                </c:pt>
                <c:pt idx="610">
                  <c:v>300186</c:v>
                </c:pt>
                <c:pt idx="611">
                  <c:v>300408</c:v>
                </c:pt>
                <c:pt idx="612">
                  <c:v>300630</c:v>
                </c:pt>
                <c:pt idx="613">
                  <c:v>300850</c:v>
                </c:pt>
                <c:pt idx="614">
                  <c:v>301062</c:v>
                </c:pt>
                <c:pt idx="615">
                  <c:v>301272</c:v>
                </c:pt>
                <c:pt idx="616">
                  <c:v>301480</c:v>
                </c:pt>
                <c:pt idx="617">
                  <c:v>301695</c:v>
                </c:pt>
                <c:pt idx="618">
                  <c:v>301903</c:v>
                </c:pt>
                <c:pt idx="619">
                  <c:v>302105</c:v>
                </c:pt>
                <c:pt idx="620">
                  <c:v>302308</c:v>
                </c:pt>
                <c:pt idx="621">
                  <c:v>302509</c:v>
                </c:pt>
                <c:pt idx="622">
                  <c:v>302705</c:v>
                </c:pt>
                <c:pt idx="623">
                  <c:v>302900</c:v>
                </c:pt>
                <c:pt idx="624">
                  <c:v>303091</c:v>
                </c:pt>
                <c:pt idx="625">
                  <c:v>303279</c:v>
                </c:pt>
                <c:pt idx="626">
                  <c:v>303478</c:v>
                </c:pt>
                <c:pt idx="627">
                  <c:v>303669</c:v>
                </c:pt>
                <c:pt idx="628">
                  <c:v>303853</c:v>
                </c:pt>
                <c:pt idx="629">
                  <c:v>304038</c:v>
                </c:pt>
                <c:pt idx="630">
                  <c:v>304223</c:v>
                </c:pt>
                <c:pt idx="631">
                  <c:v>304408</c:v>
                </c:pt>
                <c:pt idx="632">
                  <c:v>304587</c:v>
                </c:pt>
                <c:pt idx="633">
                  <c:v>304770</c:v>
                </c:pt>
                <c:pt idx="634">
                  <c:v>304943</c:v>
                </c:pt>
                <c:pt idx="635">
                  <c:v>305119</c:v>
                </c:pt>
                <c:pt idx="636">
                  <c:v>305293</c:v>
                </c:pt>
                <c:pt idx="637">
                  <c:v>305461</c:v>
                </c:pt>
                <c:pt idx="638">
                  <c:v>305631</c:v>
                </c:pt>
                <c:pt idx="639">
                  <c:v>305801</c:v>
                </c:pt>
                <c:pt idx="640">
                  <c:v>305967</c:v>
                </c:pt>
                <c:pt idx="641">
                  <c:v>306131</c:v>
                </c:pt>
                <c:pt idx="642">
                  <c:v>306298</c:v>
                </c:pt>
                <c:pt idx="643">
                  <c:v>306455</c:v>
                </c:pt>
                <c:pt idx="644">
                  <c:v>306612</c:v>
                </c:pt>
                <c:pt idx="645">
                  <c:v>306773</c:v>
                </c:pt>
                <c:pt idx="646">
                  <c:v>306931</c:v>
                </c:pt>
                <c:pt idx="647">
                  <c:v>307084</c:v>
                </c:pt>
                <c:pt idx="648">
                  <c:v>307234</c:v>
                </c:pt>
                <c:pt idx="649">
                  <c:v>307384</c:v>
                </c:pt>
                <c:pt idx="650">
                  <c:v>307531</c:v>
                </c:pt>
                <c:pt idx="651">
                  <c:v>307675</c:v>
                </c:pt>
                <c:pt idx="652">
                  <c:v>307819</c:v>
                </c:pt>
                <c:pt idx="653">
                  <c:v>307963</c:v>
                </c:pt>
                <c:pt idx="654">
                  <c:v>308101</c:v>
                </c:pt>
                <c:pt idx="655">
                  <c:v>308241</c:v>
                </c:pt>
                <c:pt idx="656">
                  <c:v>308381</c:v>
                </c:pt>
                <c:pt idx="657">
                  <c:v>308516</c:v>
                </c:pt>
                <c:pt idx="658">
                  <c:v>308655</c:v>
                </c:pt>
                <c:pt idx="659">
                  <c:v>308787</c:v>
                </c:pt>
                <c:pt idx="660">
                  <c:v>308921</c:v>
                </c:pt>
                <c:pt idx="661">
                  <c:v>309051</c:v>
                </c:pt>
                <c:pt idx="662">
                  <c:v>309181</c:v>
                </c:pt>
                <c:pt idx="663">
                  <c:v>309309</c:v>
                </c:pt>
                <c:pt idx="664">
                  <c:v>309434</c:v>
                </c:pt>
                <c:pt idx="665">
                  <c:v>309564</c:v>
                </c:pt>
                <c:pt idx="666">
                  <c:v>309686</c:v>
                </c:pt>
                <c:pt idx="667">
                  <c:v>309809</c:v>
                </c:pt>
                <c:pt idx="668">
                  <c:v>309929</c:v>
                </c:pt>
                <c:pt idx="669">
                  <c:v>310050</c:v>
                </c:pt>
                <c:pt idx="670">
                  <c:v>310173</c:v>
                </c:pt>
                <c:pt idx="671">
                  <c:v>310290</c:v>
                </c:pt>
                <c:pt idx="672">
                  <c:v>310409</c:v>
                </c:pt>
                <c:pt idx="673">
                  <c:v>310526</c:v>
                </c:pt>
                <c:pt idx="674">
                  <c:v>310642</c:v>
                </c:pt>
                <c:pt idx="675">
                  <c:v>310758</c:v>
                </c:pt>
                <c:pt idx="676">
                  <c:v>310870</c:v>
                </c:pt>
                <c:pt idx="677">
                  <c:v>310979</c:v>
                </c:pt>
                <c:pt idx="678">
                  <c:v>311090</c:v>
                </c:pt>
                <c:pt idx="679">
                  <c:v>311202</c:v>
                </c:pt>
                <c:pt idx="680">
                  <c:v>311314</c:v>
                </c:pt>
                <c:pt idx="681">
                  <c:v>311424</c:v>
                </c:pt>
                <c:pt idx="682">
                  <c:v>311534</c:v>
                </c:pt>
                <c:pt idx="683">
                  <c:v>311639</c:v>
                </c:pt>
                <c:pt idx="684">
                  <c:v>311744</c:v>
                </c:pt>
                <c:pt idx="685">
                  <c:v>311848</c:v>
                </c:pt>
                <c:pt idx="686">
                  <c:v>311951</c:v>
                </c:pt>
                <c:pt idx="687">
                  <c:v>312050</c:v>
                </c:pt>
                <c:pt idx="688">
                  <c:v>312154</c:v>
                </c:pt>
                <c:pt idx="689">
                  <c:v>312253</c:v>
                </c:pt>
                <c:pt idx="690">
                  <c:v>312352</c:v>
                </c:pt>
                <c:pt idx="691">
                  <c:v>312449</c:v>
                </c:pt>
                <c:pt idx="692">
                  <c:v>312545</c:v>
                </c:pt>
                <c:pt idx="693">
                  <c:v>312641</c:v>
                </c:pt>
                <c:pt idx="694">
                  <c:v>312740</c:v>
                </c:pt>
                <c:pt idx="695">
                  <c:v>312833</c:v>
                </c:pt>
                <c:pt idx="696">
                  <c:v>312927</c:v>
                </c:pt>
                <c:pt idx="697">
                  <c:v>313016</c:v>
                </c:pt>
                <c:pt idx="698">
                  <c:v>313108</c:v>
                </c:pt>
                <c:pt idx="699">
                  <c:v>313200</c:v>
                </c:pt>
                <c:pt idx="700">
                  <c:v>313291</c:v>
                </c:pt>
                <c:pt idx="701">
                  <c:v>313382</c:v>
                </c:pt>
                <c:pt idx="702">
                  <c:v>313470</c:v>
                </c:pt>
                <c:pt idx="703">
                  <c:v>313558</c:v>
                </c:pt>
                <c:pt idx="704">
                  <c:v>313643</c:v>
                </c:pt>
                <c:pt idx="705">
                  <c:v>313729</c:v>
                </c:pt>
                <c:pt idx="706">
                  <c:v>313812</c:v>
                </c:pt>
                <c:pt idx="707">
                  <c:v>313898</c:v>
                </c:pt>
                <c:pt idx="708">
                  <c:v>313980</c:v>
                </c:pt>
                <c:pt idx="709">
                  <c:v>314062</c:v>
                </c:pt>
                <c:pt idx="710">
                  <c:v>314144</c:v>
                </c:pt>
                <c:pt idx="711">
                  <c:v>314228</c:v>
                </c:pt>
                <c:pt idx="712">
                  <c:v>314307</c:v>
                </c:pt>
                <c:pt idx="713">
                  <c:v>314386</c:v>
                </c:pt>
                <c:pt idx="714">
                  <c:v>314465</c:v>
                </c:pt>
                <c:pt idx="715">
                  <c:v>314543</c:v>
                </c:pt>
                <c:pt idx="716">
                  <c:v>314618</c:v>
                </c:pt>
                <c:pt idx="717">
                  <c:v>314697</c:v>
                </c:pt>
                <c:pt idx="718">
                  <c:v>314775</c:v>
                </c:pt>
                <c:pt idx="719">
                  <c:v>314847</c:v>
                </c:pt>
                <c:pt idx="720">
                  <c:v>314919</c:v>
                </c:pt>
                <c:pt idx="721">
                  <c:v>314997</c:v>
                </c:pt>
                <c:pt idx="722">
                  <c:v>315071</c:v>
                </c:pt>
                <c:pt idx="723">
                  <c:v>315143</c:v>
                </c:pt>
                <c:pt idx="724">
                  <c:v>315216</c:v>
                </c:pt>
                <c:pt idx="725">
                  <c:v>315286</c:v>
                </c:pt>
                <c:pt idx="726">
                  <c:v>315362</c:v>
                </c:pt>
                <c:pt idx="727">
                  <c:v>315434</c:v>
                </c:pt>
                <c:pt idx="728">
                  <c:v>315503</c:v>
                </c:pt>
                <c:pt idx="729">
                  <c:v>315574</c:v>
                </c:pt>
                <c:pt idx="730">
                  <c:v>315642</c:v>
                </c:pt>
                <c:pt idx="731">
                  <c:v>315711</c:v>
                </c:pt>
                <c:pt idx="732">
                  <c:v>315778</c:v>
                </c:pt>
                <c:pt idx="733">
                  <c:v>315845</c:v>
                </c:pt>
                <c:pt idx="734">
                  <c:v>315918</c:v>
                </c:pt>
                <c:pt idx="735">
                  <c:v>315986</c:v>
                </c:pt>
                <c:pt idx="736">
                  <c:v>316053</c:v>
                </c:pt>
                <c:pt idx="737">
                  <c:v>316118</c:v>
                </c:pt>
                <c:pt idx="738">
                  <c:v>316182</c:v>
                </c:pt>
                <c:pt idx="739">
                  <c:v>316247</c:v>
                </c:pt>
                <c:pt idx="740">
                  <c:v>316312</c:v>
                </c:pt>
                <c:pt idx="741">
                  <c:v>316376</c:v>
                </c:pt>
                <c:pt idx="742">
                  <c:v>316440</c:v>
                </c:pt>
                <c:pt idx="743">
                  <c:v>316503</c:v>
                </c:pt>
                <c:pt idx="744">
                  <c:v>316567</c:v>
                </c:pt>
                <c:pt idx="745">
                  <c:v>316631</c:v>
                </c:pt>
                <c:pt idx="746">
                  <c:v>316692</c:v>
                </c:pt>
                <c:pt idx="747">
                  <c:v>316755</c:v>
                </c:pt>
                <c:pt idx="748">
                  <c:v>316817</c:v>
                </c:pt>
                <c:pt idx="749">
                  <c:v>316875</c:v>
                </c:pt>
                <c:pt idx="750">
                  <c:v>316937</c:v>
                </c:pt>
                <c:pt idx="751">
                  <c:v>316999</c:v>
                </c:pt>
                <c:pt idx="752">
                  <c:v>317058</c:v>
                </c:pt>
                <c:pt idx="753">
                  <c:v>317115</c:v>
                </c:pt>
                <c:pt idx="754">
                  <c:v>317175</c:v>
                </c:pt>
                <c:pt idx="755">
                  <c:v>317234</c:v>
                </c:pt>
                <c:pt idx="756">
                  <c:v>317290</c:v>
                </c:pt>
                <c:pt idx="757">
                  <c:v>317347</c:v>
                </c:pt>
                <c:pt idx="758">
                  <c:v>317401</c:v>
                </c:pt>
                <c:pt idx="759">
                  <c:v>317457</c:v>
                </c:pt>
                <c:pt idx="760">
                  <c:v>317513</c:v>
                </c:pt>
                <c:pt idx="761">
                  <c:v>317565</c:v>
                </c:pt>
                <c:pt idx="762">
                  <c:v>317621</c:v>
                </c:pt>
                <c:pt idx="763">
                  <c:v>317676</c:v>
                </c:pt>
                <c:pt idx="764">
                  <c:v>317730</c:v>
                </c:pt>
                <c:pt idx="765">
                  <c:v>317786</c:v>
                </c:pt>
                <c:pt idx="766">
                  <c:v>317840</c:v>
                </c:pt>
                <c:pt idx="767">
                  <c:v>317893</c:v>
                </c:pt>
                <c:pt idx="768">
                  <c:v>317945</c:v>
                </c:pt>
                <c:pt idx="769">
                  <c:v>317996</c:v>
                </c:pt>
                <c:pt idx="770">
                  <c:v>318050</c:v>
                </c:pt>
                <c:pt idx="771">
                  <c:v>318102</c:v>
                </c:pt>
                <c:pt idx="772">
                  <c:v>318153</c:v>
                </c:pt>
                <c:pt idx="773">
                  <c:v>318204</c:v>
                </c:pt>
                <c:pt idx="774">
                  <c:v>318255</c:v>
                </c:pt>
                <c:pt idx="775">
                  <c:v>318304</c:v>
                </c:pt>
                <c:pt idx="776">
                  <c:v>318353</c:v>
                </c:pt>
                <c:pt idx="777">
                  <c:v>318402</c:v>
                </c:pt>
                <c:pt idx="778">
                  <c:v>318450</c:v>
                </c:pt>
                <c:pt idx="779">
                  <c:v>318498</c:v>
                </c:pt>
                <c:pt idx="780">
                  <c:v>318548</c:v>
                </c:pt>
                <c:pt idx="781">
                  <c:v>318595</c:v>
                </c:pt>
                <c:pt idx="782">
                  <c:v>318643</c:v>
                </c:pt>
                <c:pt idx="783">
                  <c:v>318689</c:v>
                </c:pt>
                <c:pt idx="784">
                  <c:v>318738</c:v>
                </c:pt>
                <c:pt idx="785">
                  <c:v>318784</c:v>
                </c:pt>
                <c:pt idx="786">
                  <c:v>318830</c:v>
                </c:pt>
                <c:pt idx="787">
                  <c:v>318877</c:v>
                </c:pt>
                <c:pt idx="788">
                  <c:v>318924</c:v>
                </c:pt>
                <c:pt idx="789">
                  <c:v>318970</c:v>
                </c:pt>
                <c:pt idx="790">
                  <c:v>319013</c:v>
                </c:pt>
                <c:pt idx="791">
                  <c:v>319059</c:v>
                </c:pt>
                <c:pt idx="792">
                  <c:v>319105</c:v>
                </c:pt>
                <c:pt idx="793">
                  <c:v>319151</c:v>
                </c:pt>
                <c:pt idx="794">
                  <c:v>319196</c:v>
                </c:pt>
                <c:pt idx="795">
                  <c:v>319241</c:v>
                </c:pt>
                <c:pt idx="796">
                  <c:v>319286</c:v>
                </c:pt>
                <c:pt idx="797">
                  <c:v>319331</c:v>
                </c:pt>
                <c:pt idx="798">
                  <c:v>319374</c:v>
                </c:pt>
                <c:pt idx="799">
                  <c:v>319415</c:v>
                </c:pt>
                <c:pt idx="800">
                  <c:v>319460</c:v>
                </c:pt>
                <c:pt idx="801">
                  <c:v>319502</c:v>
                </c:pt>
                <c:pt idx="802">
                  <c:v>319544</c:v>
                </c:pt>
                <c:pt idx="803">
                  <c:v>319586</c:v>
                </c:pt>
                <c:pt idx="804">
                  <c:v>319627</c:v>
                </c:pt>
                <c:pt idx="805">
                  <c:v>319670</c:v>
                </c:pt>
                <c:pt idx="806">
                  <c:v>319710</c:v>
                </c:pt>
                <c:pt idx="807">
                  <c:v>319752</c:v>
                </c:pt>
                <c:pt idx="808">
                  <c:v>319793</c:v>
                </c:pt>
                <c:pt idx="809">
                  <c:v>319834</c:v>
                </c:pt>
                <c:pt idx="810">
                  <c:v>319875</c:v>
                </c:pt>
                <c:pt idx="811">
                  <c:v>319914</c:v>
                </c:pt>
                <c:pt idx="812">
                  <c:v>319955</c:v>
                </c:pt>
                <c:pt idx="813">
                  <c:v>319997</c:v>
                </c:pt>
                <c:pt idx="814">
                  <c:v>320036</c:v>
                </c:pt>
                <c:pt idx="815">
                  <c:v>320075</c:v>
                </c:pt>
                <c:pt idx="816">
                  <c:v>320116</c:v>
                </c:pt>
                <c:pt idx="817">
                  <c:v>320155</c:v>
                </c:pt>
                <c:pt idx="818">
                  <c:v>320195</c:v>
                </c:pt>
                <c:pt idx="819">
                  <c:v>320234</c:v>
                </c:pt>
                <c:pt idx="820">
                  <c:v>320275</c:v>
                </c:pt>
                <c:pt idx="821">
                  <c:v>320312</c:v>
                </c:pt>
                <c:pt idx="822">
                  <c:v>320351</c:v>
                </c:pt>
                <c:pt idx="823">
                  <c:v>320389</c:v>
                </c:pt>
                <c:pt idx="824">
                  <c:v>320428</c:v>
                </c:pt>
                <c:pt idx="825">
                  <c:v>320465</c:v>
                </c:pt>
                <c:pt idx="826">
                  <c:v>320502</c:v>
                </c:pt>
                <c:pt idx="827">
                  <c:v>320540</c:v>
                </c:pt>
                <c:pt idx="828">
                  <c:v>320576</c:v>
                </c:pt>
                <c:pt idx="829">
                  <c:v>320612</c:v>
                </c:pt>
                <c:pt idx="830">
                  <c:v>320649</c:v>
                </c:pt>
                <c:pt idx="831">
                  <c:v>320688</c:v>
                </c:pt>
                <c:pt idx="832">
                  <c:v>320724</c:v>
                </c:pt>
                <c:pt idx="833">
                  <c:v>320761</c:v>
                </c:pt>
                <c:pt idx="834">
                  <c:v>320797</c:v>
                </c:pt>
                <c:pt idx="835">
                  <c:v>320833</c:v>
                </c:pt>
                <c:pt idx="836">
                  <c:v>320869</c:v>
                </c:pt>
                <c:pt idx="837">
                  <c:v>320904</c:v>
                </c:pt>
                <c:pt idx="838">
                  <c:v>320939</c:v>
                </c:pt>
                <c:pt idx="839">
                  <c:v>320976</c:v>
                </c:pt>
                <c:pt idx="840">
                  <c:v>321011</c:v>
                </c:pt>
                <c:pt idx="841">
                  <c:v>321045</c:v>
                </c:pt>
                <c:pt idx="842">
                  <c:v>321080</c:v>
                </c:pt>
                <c:pt idx="843">
                  <c:v>321115</c:v>
                </c:pt>
                <c:pt idx="844">
                  <c:v>321149</c:v>
                </c:pt>
                <c:pt idx="845">
                  <c:v>321182</c:v>
                </c:pt>
                <c:pt idx="846">
                  <c:v>321216</c:v>
                </c:pt>
                <c:pt idx="847">
                  <c:v>321250</c:v>
                </c:pt>
                <c:pt idx="848">
                  <c:v>321284</c:v>
                </c:pt>
                <c:pt idx="849">
                  <c:v>321318</c:v>
                </c:pt>
                <c:pt idx="850">
                  <c:v>321351</c:v>
                </c:pt>
                <c:pt idx="851">
                  <c:v>321385</c:v>
                </c:pt>
                <c:pt idx="852">
                  <c:v>321418</c:v>
                </c:pt>
                <c:pt idx="853">
                  <c:v>321450</c:v>
                </c:pt>
                <c:pt idx="854">
                  <c:v>321483</c:v>
                </c:pt>
                <c:pt idx="855">
                  <c:v>321515</c:v>
                </c:pt>
                <c:pt idx="856">
                  <c:v>321548</c:v>
                </c:pt>
                <c:pt idx="857">
                  <c:v>321581</c:v>
                </c:pt>
                <c:pt idx="858">
                  <c:v>321614</c:v>
                </c:pt>
                <c:pt idx="859">
                  <c:v>321645</c:v>
                </c:pt>
                <c:pt idx="860">
                  <c:v>321678</c:v>
                </c:pt>
                <c:pt idx="861">
                  <c:v>321710</c:v>
                </c:pt>
                <c:pt idx="862">
                  <c:v>321743</c:v>
                </c:pt>
                <c:pt idx="863">
                  <c:v>321775</c:v>
                </c:pt>
                <c:pt idx="864">
                  <c:v>321807</c:v>
                </c:pt>
                <c:pt idx="865">
                  <c:v>321838</c:v>
                </c:pt>
                <c:pt idx="866">
                  <c:v>321869</c:v>
                </c:pt>
                <c:pt idx="867">
                  <c:v>321900</c:v>
                </c:pt>
                <c:pt idx="868">
                  <c:v>321930</c:v>
                </c:pt>
                <c:pt idx="869">
                  <c:v>321961</c:v>
                </c:pt>
                <c:pt idx="870">
                  <c:v>321993</c:v>
                </c:pt>
                <c:pt idx="871">
                  <c:v>322024</c:v>
                </c:pt>
                <c:pt idx="872">
                  <c:v>322055</c:v>
                </c:pt>
                <c:pt idx="873">
                  <c:v>322086</c:v>
                </c:pt>
                <c:pt idx="874">
                  <c:v>322117</c:v>
                </c:pt>
                <c:pt idx="875">
                  <c:v>322149</c:v>
                </c:pt>
                <c:pt idx="876">
                  <c:v>322180</c:v>
                </c:pt>
                <c:pt idx="877">
                  <c:v>322211</c:v>
                </c:pt>
                <c:pt idx="878">
                  <c:v>322242</c:v>
                </c:pt>
                <c:pt idx="879">
                  <c:v>322272</c:v>
                </c:pt>
                <c:pt idx="880">
                  <c:v>322302</c:v>
                </c:pt>
                <c:pt idx="881">
                  <c:v>322334</c:v>
                </c:pt>
                <c:pt idx="882">
                  <c:v>322364</c:v>
                </c:pt>
                <c:pt idx="883">
                  <c:v>322394</c:v>
                </c:pt>
                <c:pt idx="884">
                  <c:v>322425</c:v>
                </c:pt>
                <c:pt idx="885">
                  <c:v>322456</c:v>
                </c:pt>
                <c:pt idx="886">
                  <c:v>322487</c:v>
                </c:pt>
                <c:pt idx="887">
                  <c:v>322517</c:v>
                </c:pt>
                <c:pt idx="888">
                  <c:v>322546</c:v>
                </c:pt>
                <c:pt idx="889">
                  <c:v>322577</c:v>
                </c:pt>
                <c:pt idx="890">
                  <c:v>322606</c:v>
                </c:pt>
                <c:pt idx="891">
                  <c:v>322638</c:v>
                </c:pt>
                <c:pt idx="892">
                  <c:v>322667</c:v>
                </c:pt>
                <c:pt idx="893">
                  <c:v>322698</c:v>
                </c:pt>
                <c:pt idx="894">
                  <c:v>322727</c:v>
                </c:pt>
                <c:pt idx="895">
                  <c:v>322757</c:v>
                </c:pt>
                <c:pt idx="896">
                  <c:v>322787</c:v>
                </c:pt>
                <c:pt idx="897">
                  <c:v>322816</c:v>
                </c:pt>
                <c:pt idx="898">
                  <c:v>322846</c:v>
                </c:pt>
                <c:pt idx="899">
                  <c:v>322877</c:v>
                </c:pt>
                <c:pt idx="900">
                  <c:v>322907</c:v>
                </c:pt>
                <c:pt idx="901">
                  <c:v>322936</c:v>
                </c:pt>
                <c:pt idx="902">
                  <c:v>322964</c:v>
                </c:pt>
                <c:pt idx="903">
                  <c:v>322994</c:v>
                </c:pt>
                <c:pt idx="904">
                  <c:v>323023</c:v>
                </c:pt>
                <c:pt idx="905">
                  <c:v>323052</c:v>
                </c:pt>
                <c:pt idx="906">
                  <c:v>323083</c:v>
                </c:pt>
                <c:pt idx="907">
                  <c:v>323111</c:v>
                </c:pt>
                <c:pt idx="908">
                  <c:v>323140</c:v>
                </c:pt>
                <c:pt idx="909">
                  <c:v>323168</c:v>
                </c:pt>
                <c:pt idx="910">
                  <c:v>323196</c:v>
                </c:pt>
                <c:pt idx="911">
                  <c:v>323225</c:v>
                </c:pt>
                <c:pt idx="912">
                  <c:v>323254</c:v>
                </c:pt>
                <c:pt idx="913">
                  <c:v>323282</c:v>
                </c:pt>
                <c:pt idx="914">
                  <c:v>323310</c:v>
                </c:pt>
                <c:pt idx="915">
                  <c:v>323339</c:v>
                </c:pt>
                <c:pt idx="916">
                  <c:v>323368</c:v>
                </c:pt>
                <c:pt idx="917">
                  <c:v>323397</c:v>
                </c:pt>
                <c:pt idx="918">
                  <c:v>323426</c:v>
                </c:pt>
                <c:pt idx="919">
                  <c:v>323455</c:v>
                </c:pt>
                <c:pt idx="920">
                  <c:v>323482</c:v>
                </c:pt>
                <c:pt idx="921">
                  <c:v>323511</c:v>
                </c:pt>
                <c:pt idx="922">
                  <c:v>323539</c:v>
                </c:pt>
                <c:pt idx="923">
                  <c:v>323569</c:v>
                </c:pt>
                <c:pt idx="924">
                  <c:v>323597</c:v>
                </c:pt>
                <c:pt idx="925">
                  <c:v>323625</c:v>
                </c:pt>
                <c:pt idx="926">
                  <c:v>323654</c:v>
                </c:pt>
                <c:pt idx="927">
                  <c:v>323683</c:v>
                </c:pt>
                <c:pt idx="928">
                  <c:v>323710</c:v>
                </c:pt>
                <c:pt idx="929">
                  <c:v>323738</c:v>
                </c:pt>
                <c:pt idx="930">
                  <c:v>323766</c:v>
                </c:pt>
                <c:pt idx="931">
                  <c:v>323795</c:v>
                </c:pt>
                <c:pt idx="932">
                  <c:v>323823</c:v>
                </c:pt>
                <c:pt idx="933">
                  <c:v>323851</c:v>
                </c:pt>
                <c:pt idx="934">
                  <c:v>323879</c:v>
                </c:pt>
                <c:pt idx="935">
                  <c:v>323906</c:v>
                </c:pt>
                <c:pt idx="936">
                  <c:v>323933</c:v>
                </c:pt>
                <c:pt idx="937">
                  <c:v>323960</c:v>
                </c:pt>
                <c:pt idx="938">
                  <c:v>323987</c:v>
                </c:pt>
                <c:pt idx="939">
                  <c:v>324015</c:v>
                </c:pt>
                <c:pt idx="940">
                  <c:v>324042</c:v>
                </c:pt>
                <c:pt idx="941">
                  <c:v>324070</c:v>
                </c:pt>
                <c:pt idx="942">
                  <c:v>324097</c:v>
                </c:pt>
                <c:pt idx="943">
                  <c:v>324125</c:v>
                </c:pt>
                <c:pt idx="944">
                  <c:v>324154</c:v>
                </c:pt>
                <c:pt idx="945">
                  <c:v>324180</c:v>
                </c:pt>
                <c:pt idx="946">
                  <c:v>324207</c:v>
                </c:pt>
                <c:pt idx="947">
                  <c:v>324233</c:v>
                </c:pt>
                <c:pt idx="948">
                  <c:v>324260</c:v>
                </c:pt>
                <c:pt idx="949">
                  <c:v>324286</c:v>
                </c:pt>
                <c:pt idx="950">
                  <c:v>324314</c:v>
                </c:pt>
                <c:pt idx="951">
                  <c:v>324340</c:v>
                </c:pt>
                <c:pt idx="952">
                  <c:v>324367</c:v>
                </c:pt>
                <c:pt idx="953">
                  <c:v>324394</c:v>
                </c:pt>
                <c:pt idx="954">
                  <c:v>324421</c:v>
                </c:pt>
                <c:pt idx="955">
                  <c:v>324448</c:v>
                </c:pt>
                <c:pt idx="956">
                  <c:v>324474</c:v>
                </c:pt>
                <c:pt idx="957">
                  <c:v>324501</c:v>
                </c:pt>
                <c:pt idx="958">
                  <c:v>324529</c:v>
                </c:pt>
                <c:pt idx="959">
                  <c:v>324555</c:v>
                </c:pt>
                <c:pt idx="960">
                  <c:v>324582</c:v>
                </c:pt>
                <c:pt idx="961">
                  <c:v>324609</c:v>
                </c:pt>
                <c:pt idx="962">
                  <c:v>324636</c:v>
                </c:pt>
                <c:pt idx="963">
                  <c:v>324663</c:v>
                </c:pt>
                <c:pt idx="964">
                  <c:v>324689</c:v>
                </c:pt>
                <c:pt idx="965">
                  <c:v>324715</c:v>
                </c:pt>
                <c:pt idx="966">
                  <c:v>324742</c:v>
                </c:pt>
                <c:pt idx="967">
                  <c:v>324770</c:v>
                </c:pt>
                <c:pt idx="968">
                  <c:v>324797</c:v>
                </c:pt>
                <c:pt idx="969">
                  <c:v>324822</c:v>
                </c:pt>
                <c:pt idx="970">
                  <c:v>324849</c:v>
                </c:pt>
                <c:pt idx="971">
                  <c:v>324876</c:v>
                </c:pt>
                <c:pt idx="972">
                  <c:v>324901</c:v>
                </c:pt>
                <c:pt idx="973">
                  <c:v>324927</c:v>
                </c:pt>
                <c:pt idx="974">
                  <c:v>324954</c:v>
                </c:pt>
                <c:pt idx="975">
                  <c:v>324981</c:v>
                </c:pt>
                <c:pt idx="976">
                  <c:v>325006</c:v>
                </c:pt>
                <c:pt idx="977">
                  <c:v>325033</c:v>
                </c:pt>
                <c:pt idx="978">
                  <c:v>325059</c:v>
                </c:pt>
                <c:pt idx="979">
                  <c:v>325085</c:v>
                </c:pt>
                <c:pt idx="980">
                  <c:v>325111</c:v>
                </c:pt>
                <c:pt idx="981">
                  <c:v>325137</c:v>
                </c:pt>
                <c:pt idx="982">
                  <c:v>325164</c:v>
                </c:pt>
                <c:pt idx="983">
                  <c:v>325189</c:v>
                </c:pt>
                <c:pt idx="984">
                  <c:v>325216</c:v>
                </c:pt>
                <c:pt idx="985">
                  <c:v>325243</c:v>
                </c:pt>
                <c:pt idx="986">
                  <c:v>325268</c:v>
                </c:pt>
                <c:pt idx="987">
                  <c:v>325294</c:v>
                </c:pt>
                <c:pt idx="988">
                  <c:v>325319</c:v>
                </c:pt>
                <c:pt idx="989">
                  <c:v>325345</c:v>
                </c:pt>
                <c:pt idx="990">
                  <c:v>325371</c:v>
                </c:pt>
                <c:pt idx="991">
                  <c:v>325394</c:v>
                </c:pt>
                <c:pt idx="992">
                  <c:v>325420</c:v>
                </c:pt>
                <c:pt idx="993">
                  <c:v>325444</c:v>
                </c:pt>
                <c:pt idx="994">
                  <c:v>325468</c:v>
                </c:pt>
                <c:pt idx="995">
                  <c:v>325494</c:v>
                </c:pt>
                <c:pt idx="996">
                  <c:v>325519</c:v>
                </c:pt>
                <c:pt idx="997">
                  <c:v>325544</c:v>
                </c:pt>
                <c:pt idx="998">
                  <c:v>325568</c:v>
                </c:pt>
                <c:pt idx="999">
                  <c:v>325595</c:v>
                </c:pt>
              </c:numCache>
            </c:numRef>
          </c:val>
          <c:smooth val="0"/>
          <c:extLst>
            <c:ext xmlns:c16="http://schemas.microsoft.com/office/drawing/2014/chart" uri="{C3380CC4-5D6E-409C-BE32-E72D297353CC}">
              <c16:uniqueId val="{00000002-857A-49CD-AC7B-2B70D2367674}"/>
            </c:ext>
          </c:extLst>
        </c:ser>
        <c:ser>
          <c:idx val="3"/>
          <c:order val="3"/>
          <c:tx>
            <c:strRef>
              <c:f>NoVac!$F$1</c:f>
              <c:strCache>
                <c:ptCount val="1"/>
                <c:pt idx="0">
                  <c:v>60%</c:v>
                </c:pt>
              </c:strCache>
            </c:strRef>
          </c:tx>
          <c:spPr>
            <a:ln w="28575" cap="rnd">
              <a:solidFill>
                <a:schemeClr val="accent4"/>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F$2:$F$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24</c:v>
                </c:pt>
                <c:pt idx="313">
                  <c:v>143059</c:v>
                </c:pt>
                <c:pt idx="314">
                  <c:v>143696</c:v>
                </c:pt>
                <c:pt idx="315">
                  <c:v>144318</c:v>
                </c:pt>
                <c:pt idx="316">
                  <c:v>144930</c:v>
                </c:pt>
                <c:pt idx="317">
                  <c:v>145526</c:v>
                </c:pt>
                <c:pt idx="318">
                  <c:v>146127</c:v>
                </c:pt>
                <c:pt idx="319">
                  <c:v>146712</c:v>
                </c:pt>
                <c:pt idx="320">
                  <c:v>147287</c:v>
                </c:pt>
                <c:pt idx="321">
                  <c:v>147855</c:v>
                </c:pt>
                <c:pt idx="322">
                  <c:v>148418</c:v>
                </c:pt>
                <c:pt idx="323">
                  <c:v>148971</c:v>
                </c:pt>
                <c:pt idx="324">
                  <c:v>149514</c:v>
                </c:pt>
                <c:pt idx="325">
                  <c:v>150043</c:v>
                </c:pt>
                <c:pt idx="326">
                  <c:v>150567</c:v>
                </c:pt>
                <c:pt idx="327">
                  <c:v>151084</c:v>
                </c:pt>
                <c:pt idx="328">
                  <c:v>151593</c:v>
                </c:pt>
                <c:pt idx="329">
                  <c:v>152089</c:v>
                </c:pt>
                <c:pt idx="330">
                  <c:v>152569</c:v>
                </c:pt>
                <c:pt idx="331">
                  <c:v>153059</c:v>
                </c:pt>
                <c:pt idx="332">
                  <c:v>153541</c:v>
                </c:pt>
                <c:pt idx="333">
                  <c:v>154010</c:v>
                </c:pt>
                <c:pt idx="334">
                  <c:v>154472</c:v>
                </c:pt>
                <c:pt idx="335">
                  <c:v>154927</c:v>
                </c:pt>
                <c:pt idx="336">
                  <c:v>155368</c:v>
                </c:pt>
                <c:pt idx="337">
                  <c:v>155809</c:v>
                </c:pt>
                <c:pt idx="338">
                  <c:v>156381</c:v>
                </c:pt>
                <c:pt idx="339">
                  <c:v>156947</c:v>
                </c:pt>
                <c:pt idx="340">
                  <c:v>157508</c:v>
                </c:pt>
                <c:pt idx="341">
                  <c:v>158080</c:v>
                </c:pt>
                <c:pt idx="342">
                  <c:v>158655</c:v>
                </c:pt>
                <c:pt idx="343">
                  <c:v>159245</c:v>
                </c:pt>
                <c:pt idx="344">
                  <c:v>159847</c:v>
                </c:pt>
                <c:pt idx="345">
                  <c:v>160472</c:v>
                </c:pt>
                <c:pt idx="346">
                  <c:v>161121</c:v>
                </c:pt>
                <c:pt idx="347">
                  <c:v>161783</c:v>
                </c:pt>
                <c:pt idx="348">
                  <c:v>162484</c:v>
                </c:pt>
                <c:pt idx="349">
                  <c:v>163193</c:v>
                </c:pt>
                <c:pt idx="350">
                  <c:v>163919</c:v>
                </c:pt>
                <c:pt idx="351">
                  <c:v>164663</c:v>
                </c:pt>
                <c:pt idx="352">
                  <c:v>165427</c:v>
                </c:pt>
                <c:pt idx="353">
                  <c:v>166216</c:v>
                </c:pt>
                <c:pt idx="354">
                  <c:v>167017</c:v>
                </c:pt>
                <c:pt idx="355">
                  <c:v>167845</c:v>
                </c:pt>
                <c:pt idx="356">
                  <c:v>168698</c:v>
                </c:pt>
                <c:pt idx="357">
                  <c:v>169564</c:v>
                </c:pt>
                <c:pt idx="358">
                  <c:v>170467</c:v>
                </c:pt>
                <c:pt idx="359">
                  <c:v>171384</c:v>
                </c:pt>
                <c:pt idx="360">
                  <c:v>172316</c:v>
                </c:pt>
                <c:pt idx="361">
                  <c:v>173275</c:v>
                </c:pt>
                <c:pt idx="362">
                  <c:v>174262</c:v>
                </c:pt>
                <c:pt idx="363">
                  <c:v>175278</c:v>
                </c:pt>
                <c:pt idx="364">
                  <c:v>176316</c:v>
                </c:pt>
                <c:pt idx="365">
                  <c:v>177386</c:v>
                </c:pt>
                <c:pt idx="366">
                  <c:v>178480</c:v>
                </c:pt>
                <c:pt idx="367">
                  <c:v>179600</c:v>
                </c:pt>
                <c:pt idx="368">
                  <c:v>180756</c:v>
                </c:pt>
                <c:pt idx="369">
                  <c:v>181919</c:v>
                </c:pt>
                <c:pt idx="370">
                  <c:v>183113</c:v>
                </c:pt>
                <c:pt idx="371">
                  <c:v>184342</c:v>
                </c:pt>
                <c:pt idx="372">
                  <c:v>185602</c:v>
                </c:pt>
                <c:pt idx="373">
                  <c:v>186905</c:v>
                </c:pt>
                <c:pt idx="374">
                  <c:v>188250</c:v>
                </c:pt>
                <c:pt idx="375">
                  <c:v>189615</c:v>
                </c:pt>
                <c:pt idx="376">
                  <c:v>191005</c:v>
                </c:pt>
                <c:pt idx="377">
                  <c:v>192420</c:v>
                </c:pt>
                <c:pt idx="378">
                  <c:v>193891</c:v>
                </c:pt>
                <c:pt idx="379">
                  <c:v>195377</c:v>
                </c:pt>
                <c:pt idx="380">
                  <c:v>196900</c:v>
                </c:pt>
                <c:pt idx="381">
                  <c:v>198471</c:v>
                </c:pt>
                <c:pt idx="382">
                  <c:v>200064</c:v>
                </c:pt>
                <c:pt idx="383">
                  <c:v>201698</c:v>
                </c:pt>
                <c:pt idx="384">
                  <c:v>203374</c:v>
                </c:pt>
                <c:pt idx="385">
                  <c:v>205074</c:v>
                </c:pt>
                <c:pt idx="386">
                  <c:v>206803</c:v>
                </c:pt>
                <c:pt idx="387">
                  <c:v>208585</c:v>
                </c:pt>
                <c:pt idx="388">
                  <c:v>210406</c:v>
                </c:pt>
                <c:pt idx="389">
                  <c:v>212246</c:v>
                </c:pt>
                <c:pt idx="390">
                  <c:v>214130</c:v>
                </c:pt>
                <c:pt idx="391">
                  <c:v>216057</c:v>
                </c:pt>
                <c:pt idx="392">
                  <c:v>218015</c:v>
                </c:pt>
                <c:pt idx="393">
                  <c:v>220019</c:v>
                </c:pt>
                <c:pt idx="394">
                  <c:v>222036</c:v>
                </c:pt>
                <c:pt idx="395">
                  <c:v>224093</c:v>
                </c:pt>
                <c:pt idx="396">
                  <c:v>226207</c:v>
                </c:pt>
                <c:pt idx="397">
                  <c:v>228348</c:v>
                </c:pt>
                <c:pt idx="398">
                  <c:v>230531</c:v>
                </c:pt>
                <c:pt idx="399">
                  <c:v>232744</c:v>
                </c:pt>
                <c:pt idx="400">
                  <c:v>234996</c:v>
                </c:pt>
                <c:pt idx="401">
                  <c:v>237283</c:v>
                </c:pt>
                <c:pt idx="402">
                  <c:v>239625</c:v>
                </c:pt>
                <c:pt idx="403">
                  <c:v>241986</c:v>
                </c:pt>
                <c:pt idx="404">
                  <c:v>244391</c:v>
                </c:pt>
                <c:pt idx="405">
                  <c:v>246837</c:v>
                </c:pt>
                <c:pt idx="406">
                  <c:v>249335</c:v>
                </c:pt>
                <c:pt idx="407">
                  <c:v>251859</c:v>
                </c:pt>
                <c:pt idx="408">
                  <c:v>254411</c:v>
                </c:pt>
                <c:pt idx="409">
                  <c:v>257002</c:v>
                </c:pt>
                <c:pt idx="410">
                  <c:v>259625</c:v>
                </c:pt>
                <c:pt idx="411">
                  <c:v>262282</c:v>
                </c:pt>
                <c:pt idx="412">
                  <c:v>264982</c:v>
                </c:pt>
                <c:pt idx="413">
                  <c:v>267723</c:v>
                </c:pt>
                <c:pt idx="414">
                  <c:v>270493</c:v>
                </c:pt>
                <c:pt idx="415">
                  <c:v>273283</c:v>
                </c:pt>
                <c:pt idx="416">
                  <c:v>276123</c:v>
                </c:pt>
                <c:pt idx="417">
                  <c:v>278982</c:v>
                </c:pt>
                <c:pt idx="418">
                  <c:v>281875</c:v>
                </c:pt>
                <c:pt idx="419">
                  <c:v>284792</c:v>
                </c:pt>
                <c:pt idx="420">
                  <c:v>287750</c:v>
                </c:pt>
                <c:pt idx="421">
                  <c:v>290744</c:v>
                </c:pt>
                <c:pt idx="422">
                  <c:v>293736</c:v>
                </c:pt>
                <c:pt idx="423">
                  <c:v>296762</c:v>
                </c:pt>
                <c:pt idx="424">
                  <c:v>299827</c:v>
                </c:pt>
                <c:pt idx="425">
                  <c:v>302898</c:v>
                </c:pt>
                <c:pt idx="426">
                  <c:v>306019</c:v>
                </c:pt>
                <c:pt idx="427">
                  <c:v>309153</c:v>
                </c:pt>
                <c:pt idx="428">
                  <c:v>312301</c:v>
                </c:pt>
                <c:pt idx="429">
                  <c:v>315471</c:v>
                </c:pt>
                <c:pt idx="430">
                  <c:v>318646</c:v>
                </c:pt>
                <c:pt idx="431">
                  <c:v>321852</c:v>
                </c:pt>
                <c:pt idx="432">
                  <c:v>325061</c:v>
                </c:pt>
                <c:pt idx="433">
                  <c:v>328293</c:v>
                </c:pt>
                <c:pt idx="434">
                  <c:v>331540</c:v>
                </c:pt>
                <c:pt idx="435">
                  <c:v>334781</c:v>
                </c:pt>
                <c:pt idx="436">
                  <c:v>338027</c:v>
                </c:pt>
                <c:pt idx="437">
                  <c:v>341299</c:v>
                </c:pt>
                <c:pt idx="438">
                  <c:v>344570</c:v>
                </c:pt>
                <c:pt idx="439">
                  <c:v>347856</c:v>
                </c:pt>
                <c:pt idx="440">
                  <c:v>351136</c:v>
                </c:pt>
                <c:pt idx="441">
                  <c:v>354415</c:v>
                </c:pt>
                <c:pt idx="442">
                  <c:v>357680</c:v>
                </c:pt>
                <c:pt idx="443">
                  <c:v>360952</c:v>
                </c:pt>
                <c:pt idx="444">
                  <c:v>364215</c:v>
                </c:pt>
                <c:pt idx="445">
                  <c:v>367456</c:v>
                </c:pt>
                <c:pt idx="446">
                  <c:v>370711</c:v>
                </c:pt>
                <c:pt idx="447">
                  <c:v>373975</c:v>
                </c:pt>
                <c:pt idx="448">
                  <c:v>377195</c:v>
                </c:pt>
                <c:pt idx="449">
                  <c:v>380427</c:v>
                </c:pt>
                <c:pt idx="450">
                  <c:v>383644</c:v>
                </c:pt>
                <c:pt idx="451">
                  <c:v>386825</c:v>
                </c:pt>
                <c:pt idx="452">
                  <c:v>390004</c:v>
                </c:pt>
                <c:pt idx="453">
                  <c:v>393166</c:v>
                </c:pt>
                <c:pt idx="454">
                  <c:v>396298</c:v>
                </c:pt>
                <c:pt idx="455">
                  <c:v>399413</c:v>
                </c:pt>
                <c:pt idx="456">
                  <c:v>402526</c:v>
                </c:pt>
                <c:pt idx="457">
                  <c:v>405604</c:v>
                </c:pt>
                <c:pt idx="458">
                  <c:v>408658</c:v>
                </c:pt>
                <c:pt idx="459">
                  <c:v>411683</c:v>
                </c:pt>
                <c:pt idx="460">
                  <c:v>414684</c:v>
                </c:pt>
                <c:pt idx="461">
                  <c:v>417659</c:v>
                </c:pt>
                <c:pt idx="462">
                  <c:v>420615</c:v>
                </c:pt>
                <c:pt idx="463">
                  <c:v>423531</c:v>
                </c:pt>
                <c:pt idx="464">
                  <c:v>426418</c:v>
                </c:pt>
                <c:pt idx="465">
                  <c:v>429276</c:v>
                </c:pt>
                <c:pt idx="466">
                  <c:v>432098</c:v>
                </c:pt>
                <c:pt idx="467">
                  <c:v>434906</c:v>
                </c:pt>
                <c:pt idx="468">
                  <c:v>437657</c:v>
                </c:pt>
                <c:pt idx="469">
                  <c:v>440390</c:v>
                </c:pt>
                <c:pt idx="470">
                  <c:v>443077</c:v>
                </c:pt>
                <c:pt idx="471">
                  <c:v>445737</c:v>
                </c:pt>
                <c:pt idx="472">
                  <c:v>448374</c:v>
                </c:pt>
                <c:pt idx="473">
                  <c:v>450966</c:v>
                </c:pt>
                <c:pt idx="474">
                  <c:v>453526</c:v>
                </c:pt>
                <c:pt idx="475">
                  <c:v>456052</c:v>
                </c:pt>
                <c:pt idx="476">
                  <c:v>458538</c:v>
                </c:pt>
                <c:pt idx="477">
                  <c:v>460980</c:v>
                </c:pt>
                <c:pt idx="478">
                  <c:v>463390</c:v>
                </c:pt>
                <c:pt idx="479">
                  <c:v>465763</c:v>
                </c:pt>
                <c:pt idx="480">
                  <c:v>468094</c:v>
                </c:pt>
                <c:pt idx="481">
                  <c:v>470374</c:v>
                </c:pt>
                <c:pt idx="482">
                  <c:v>472644</c:v>
                </c:pt>
                <c:pt idx="483">
                  <c:v>474863</c:v>
                </c:pt>
                <c:pt idx="484">
                  <c:v>477032</c:v>
                </c:pt>
                <c:pt idx="485">
                  <c:v>479182</c:v>
                </c:pt>
                <c:pt idx="486">
                  <c:v>481288</c:v>
                </c:pt>
                <c:pt idx="487">
                  <c:v>483352</c:v>
                </c:pt>
                <c:pt idx="488">
                  <c:v>485388</c:v>
                </c:pt>
                <c:pt idx="489">
                  <c:v>487372</c:v>
                </c:pt>
                <c:pt idx="490">
                  <c:v>489316</c:v>
                </c:pt>
                <c:pt idx="491">
                  <c:v>491229</c:v>
                </c:pt>
                <c:pt idx="492">
                  <c:v>493104</c:v>
                </c:pt>
                <c:pt idx="493">
                  <c:v>494937</c:v>
                </c:pt>
                <c:pt idx="494">
                  <c:v>496752</c:v>
                </c:pt>
                <c:pt idx="495">
                  <c:v>498523</c:v>
                </c:pt>
                <c:pt idx="496">
                  <c:v>500241</c:v>
                </c:pt>
                <c:pt idx="497">
                  <c:v>501935</c:v>
                </c:pt>
                <c:pt idx="498">
                  <c:v>503586</c:v>
                </c:pt>
                <c:pt idx="499">
                  <c:v>505212</c:v>
                </c:pt>
                <c:pt idx="500">
                  <c:v>506803</c:v>
                </c:pt>
                <c:pt idx="501">
                  <c:v>508350</c:v>
                </c:pt>
                <c:pt idx="502">
                  <c:v>509865</c:v>
                </c:pt>
                <c:pt idx="503">
                  <c:v>511350</c:v>
                </c:pt>
                <c:pt idx="504">
                  <c:v>512808</c:v>
                </c:pt>
                <c:pt idx="505">
                  <c:v>514215</c:v>
                </c:pt>
                <c:pt idx="506">
                  <c:v>515608</c:v>
                </c:pt>
                <c:pt idx="507">
                  <c:v>516958</c:v>
                </c:pt>
                <c:pt idx="508">
                  <c:v>518266</c:v>
                </c:pt>
                <c:pt idx="509">
                  <c:v>519565</c:v>
                </c:pt>
                <c:pt idx="510">
                  <c:v>520835</c:v>
                </c:pt>
                <c:pt idx="511">
                  <c:v>522069</c:v>
                </c:pt>
                <c:pt idx="512">
                  <c:v>523272</c:v>
                </c:pt>
                <c:pt idx="513">
                  <c:v>524444</c:v>
                </c:pt>
                <c:pt idx="514">
                  <c:v>525588</c:v>
                </c:pt>
                <c:pt idx="515">
                  <c:v>526705</c:v>
                </c:pt>
                <c:pt idx="516">
                  <c:v>527797</c:v>
                </c:pt>
                <c:pt idx="517">
                  <c:v>528864</c:v>
                </c:pt>
                <c:pt idx="518">
                  <c:v>529907</c:v>
                </c:pt>
                <c:pt idx="519">
                  <c:v>530919</c:v>
                </c:pt>
                <c:pt idx="520">
                  <c:v>531905</c:v>
                </c:pt>
                <c:pt idx="521">
                  <c:v>532869</c:v>
                </c:pt>
                <c:pt idx="522">
                  <c:v>533802</c:v>
                </c:pt>
                <c:pt idx="523">
                  <c:v>534716</c:v>
                </c:pt>
                <c:pt idx="524">
                  <c:v>535605</c:v>
                </c:pt>
                <c:pt idx="525">
                  <c:v>536479</c:v>
                </c:pt>
                <c:pt idx="526">
                  <c:v>537328</c:v>
                </c:pt>
                <c:pt idx="527">
                  <c:v>538145</c:v>
                </c:pt>
                <c:pt idx="528">
                  <c:v>538951</c:v>
                </c:pt>
                <c:pt idx="529">
                  <c:v>539727</c:v>
                </c:pt>
                <c:pt idx="530">
                  <c:v>540489</c:v>
                </c:pt>
                <c:pt idx="531">
                  <c:v>541224</c:v>
                </c:pt>
                <c:pt idx="532">
                  <c:v>541947</c:v>
                </c:pt>
                <c:pt idx="533">
                  <c:v>542647</c:v>
                </c:pt>
                <c:pt idx="534">
                  <c:v>543326</c:v>
                </c:pt>
                <c:pt idx="535">
                  <c:v>543989</c:v>
                </c:pt>
                <c:pt idx="536">
                  <c:v>544638</c:v>
                </c:pt>
                <c:pt idx="537">
                  <c:v>545270</c:v>
                </c:pt>
                <c:pt idx="538">
                  <c:v>545884</c:v>
                </c:pt>
                <c:pt idx="539">
                  <c:v>546475</c:v>
                </c:pt>
                <c:pt idx="540">
                  <c:v>547053</c:v>
                </c:pt>
                <c:pt idx="541">
                  <c:v>547615</c:v>
                </c:pt>
                <c:pt idx="542">
                  <c:v>548170</c:v>
                </c:pt>
                <c:pt idx="543">
                  <c:v>548702</c:v>
                </c:pt>
                <c:pt idx="544">
                  <c:v>549224</c:v>
                </c:pt>
                <c:pt idx="545">
                  <c:v>549725</c:v>
                </c:pt>
                <c:pt idx="546">
                  <c:v>550223</c:v>
                </c:pt>
                <c:pt idx="547">
                  <c:v>550698</c:v>
                </c:pt>
                <c:pt idx="548">
                  <c:v>551162</c:v>
                </c:pt>
                <c:pt idx="549">
                  <c:v>551616</c:v>
                </c:pt>
                <c:pt idx="550">
                  <c:v>552059</c:v>
                </c:pt>
                <c:pt idx="551">
                  <c:v>552491</c:v>
                </c:pt>
                <c:pt idx="552">
                  <c:v>552907</c:v>
                </c:pt>
                <c:pt idx="553">
                  <c:v>553314</c:v>
                </c:pt>
                <c:pt idx="554">
                  <c:v>553712</c:v>
                </c:pt>
                <c:pt idx="555">
                  <c:v>554094</c:v>
                </c:pt>
                <c:pt idx="556">
                  <c:v>554469</c:v>
                </c:pt>
                <c:pt idx="557">
                  <c:v>554837</c:v>
                </c:pt>
                <c:pt idx="558">
                  <c:v>555192</c:v>
                </c:pt>
                <c:pt idx="559">
                  <c:v>555532</c:v>
                </c:pt>
                <c:pt idx="560">
                  <c:v>555869</c:v>
                </c:pt>
                <c:pt idx="561">
                  <c:v>556203</c:v>
                </c:pt>
                <c:pt idx="562">
                  <c:v>556519</c:v>
                </c:pt>
                <c:pt idx="563">
                  <c:v>556825</c:v>
                </c:pt>
                <c:pt idx="564">
                  <c:v>557127</c:v>
                </c:pt>
                <c:pt idx="565">
                  <c:v>557419</c:v>
                </c:pt>
                <c:pt idx="566">
                  <c:v>557704</c:v>
                </c:pt>
                <c:pt idx="567">
                  <c:v>557981</c:v>
                </c:pt>
                <c:pt idx="568">
                  <c:v>558252</c:v>
                </c:pt>
                <c:pt idx="569">
                  <c:v>558511</c:v>
                </c:pt>
                <c:pt idx="570">
                  <c:v>558765</c:v>
                </c:pt>
                <c:pt idx="571">
                  <c:v>559016</c:v>
                </c:pt>
                <c:pt idx="572">
                  <c:v>559256</c:v>
                </c:pt>
                <c:pt idx="573">
                  <c:v>559488</c:v>
                </c:pt>
                <c:pt idx="574">
                  <c:v>559716</c:v>
                </c:pt>
                <c:pt idx="575">
                  <c:v>559933</c:v>
                </c:pt>
                <c:pt idx="576">
                  <c:v>560147</c:v>
                </c:pt>
                <c:pt idx="577">
                  <c:v>560358</c:v>
                </c:pt>
                <c:pt idx="578">
                  <c:v>560561</c:v>
                </c:pt>
                <c:pt idx="579">
                  <c:v>560759</c:v>
                </c:pt>
                <c:pt idx="580">
                  <c:v>560952</c:v>
                </c:pt>
                <c:pt idx="581">
                  <c:v>561140</c:v>
                </c:pt>
                <c:pt idx="582">
                  <c:v>561318</c:v>
                </c:pt>
                <c:pt idx="583">
                  <c:v>561494</c:v>
                </c:pt>
                <c:pt idx="584">
                  <c:v>561665</c:v>
                </c:pt>
                <c:pt idx="585">
                  <c:v>561832</c:v>
                </c:pt>
                <c:pt idx="586">
                  <c:v>561994</c:v>
                </c:pt>
                <c:pt idx="587">
                  <c:v>562152</c:v>
                </c:pt>
                <c:pt idx="588">
                  <c:v>562303</c:v>
                </c:pt>
                <c:pt idx="589">
                  <c:v>562453</c:v>
                </c:pt>
                <c:pt idx="590">
                  <c:v>562598</c:v>
                </c:pt>
                <c:pt idx="591">
                  <c:v>562740</c:v>
                </c:pt>
                <c:pt idx="592">
                  <c:v>562879</c:v>
                </c:pt>
                <c:pt idx="593">
                  <c:v>563011</c:v>
                </c:pt>
                <c:pt idx="594">
                  <c:v>563144</c:v>
                </c:pt>
                <c:pt idx="595">
                  <c:v>563274</c:v>
                </c:pt>
                <c:pt idx="596">
                  <c:v>563397</c:v>
                </c:pt>
                <c:pt idx="597">
                  <c:v>563516</c:v>
                </c:pt>
                <c:pt idx="598">
                  <c:v>563633</c:v>
                </c:pt>
                <c:pt idx="599">
                  <c:v>563746</c:v>
                </c:pt>
                <c:pt idx="600">
                  <c:v>563854</c:v>
                </c:pt>
                <c:pt idx="601">
                  <c:v>563962</c:v>
                </c:pt>
                <c:pt idx="602">
                  <c:v>564065</c:v>
                </c:pt>
                <c:pt idx="603">
                  <c:v>564166</c:v>
                </c:pt>
                <c:pt idx="604">
                  <c:v>564265</c:v>
                </c:pt>
                <c:pt idx="605">
                  <c:v>564361</c:v>
                </c:pt>
                <c:pt idx="606">
                  <c:v>564455</c:v>
                </c:pt>
                <c:pt idx="607">
                  <c:v>564545</c:v>
                </c:pt>
                <c:pt idx="608">
                  <c:v>564634</c:v>
                </c:pt>
                <c:pt idx="609">
                  <c:v>564717</c:v>
                </c:pt>
                <c:pt idx="610">
                  <c:v>564804</c:v>
                </c:pt>
                <c:pt idx="611">
                  <c:v>564884</c:v>
                </c:pt>
                <c:pt idx="612">
                  <c:v>564964</c:v>
                </c:pt>
                <c:pt idx="613">
                  <c:v>565039</c:v>
                </c:pt>
                <c:pt idx="614">
                  <c:v>565114</c:v>
                </c:pt>
                <c:pt idx="615">
                  <c:v>565186</c:v>
                </c:pt>
                <c:pt idx="616">
                  <c:v>565259</c:v>
                </c:pt>
                <c:pt idx="617">
                  <c:v>565328</c:v>
                </c:pt>
                <c:pt idx="618">
                  <c:v>565395</c:v>
                </c:pt>
                <c:pt idx="619">
                  <c:v>565460</c:v>
                </c:pt>
                <c:pt idx="620">
                  <c:v>565524</c:v>
                </c:pt>
                <c:pt idx="621">
                  <c:v>565586</c:v>
                </c:pt>
                <c:pt idx="622">
                  <c:v>565647</c:v>
                </c:pt>
                <c:pt idx="623">
                  <c:v>565708</c:v>
                </c:pt>
                <c:pt idx="624">
                  <c:v>565765</c:v>
                </c:pt>
                <c:pt idx="625">
                  <c:v>565823</c:v>
                </c:pt>
                <c:pt idx="626">
                  <c:v>565879</c:v>
                </c:pt>
                <c:pt idx="627">
                  <c:v>565933</c:v>
                </c:pt>
                <c:pt idx="628">
                  <c:v>565985</c:v>
                </c:pt>
                <c:pt idx="629">
                  <c:v>566037</c:v>
                </c:pt>
                <c:pt idx="630">
                  <c:v>566087</c:v>
                </c:pt>
                <c:pt idx="631">
                  <c:v>566135</c:v>
                </c:pt>
                <c:pt idx="632">
                  <c:v>566183</c:v>
                </c:pt>
                <c:pt idx="633">
                  <c:v>566232</c:v>
                </c:pt>
                <c:pt idx="634">
                  <c:v>566277</c:v>
                </c:pt>
                <c:pt idx="635">
                  <c:v>566321</c:v>
                </c:pt>
                <c:pt idx="636">
                  <c:v>566363</c:v>
                </c:pt>
                <c:pt idx="637">
                  <c:v>566406</c:v>
                </c:pt>
                <c:pt idx="638">
                  <c:v>566446</c:v>
                </c:pt>
                <c:pt idx="639">
                  <c:v>566486</c:v>
                </c:pt>
                <c:pt idx="640">
                  <c:v>566527</c:v>
                </c:pt>
                <c:pt idx="641">
                  <c:v>566564</c:v>
                </c:pt>
                <c:pt idx="642">
                  <c:v>566601</c:v>
                </c:pt>
                <c:pt idx="643">
                  <c:v>566636</c:v>
                </c:pt>
                <c:pt idx="644">
                  <c:v>566671</c:v>
                </c:pt>
                <c:pt idx="645">
                  <c:v>566704</c:v>
                </c:pt>
                <c:pt idx="646">
                  <c:v>566739</c:v>
                </c:pt>
                <c:pt idx="647">
                  <c:v>566773</c:v>
                </c:pt>
                <c:pt idx="648">
                  <c:v>566805</c:v>
                </c:pt>
                <c:pt idx="649">
                  <c:v>566836</c:v>
                </c:pt>
                <c:pt idx="650">
                  <c:v>566868</c:v>
                </c:pt>
                <c:pt idx="651">
                  <c:v>566898</c:v>
                </c:pt>
                <c:pt idx="652">
                  <c:v>566928</c:v>
                </c:pt>
                <c:pt idx="653">
                  <c:v>566955</c:v>
                </c:pt>
                <c:pt idx="654">
                  <c:v>566984</c:v>
                </c:pt>
                <c:pt idx="655">
                  <c:v>567013</c:v>
                </c:pt>
                <c:pt idx="656">
                  <c:v>567041</c:v>
                </c:pt>
                <c:pt idx="657">
                  <c:v>567068</c:v>
                </c:pt>
                <c:pt idx="658">
                  <c:v>567093</c:v>
                </c:pt>
                <c:pt idx="659">
                  <c:v>567118</c:v>
                </c:pt>
                <c:pt idx="660">
                  <c:v>567142</c:v>
                </c:pt>
                <c:pt idx="661">
                  <c:v>567168</c:v>
                </c:pt>
                <c:pt idx="662">
                  <c:v>567194</c:v>
                </c:pt>
                <c:pt idx="663">
                  <c:v>567217</c:v>
                </c:pt>
                <c:pt idx="664">
                  <c:v>567242</c:v>
                </c:pt>
                <c:pt idx="665">
                  <c:v>567265</c:v>
                </c:pt>
                <c:pt idx="666">
                  <c:v>567288</c:v>
                </c:pt>
                <c:pt idx="667">
                  <c:v>567311</c:v>
                </c:pt>
                <c:pt idx="668">
                  <c:v>567333</c:v>
                </c:pt>
                <c:pt idx="669">
                  <c:v>567357</c:v>
                </c:pt>
                <c:pt idx="670">
                  <c:v>567379</c:v>
                </c:pt>
                <c:pt idx="671">
                  <c:v>567400</c:v>
                </c:pt>
                <c:pt idx="672">
                  <c:v>567420</c:v>
                </c:pt>
                <c:pt idx="673">
                  <c:v>567442</c:v>
                </c:pt>
                <c:pt idx="674">
                  <c:v>567463</c:v>
                </c:pt>
                <c:pt idx="675">
                  <c:v>567482</c:v>
                </c:pt>
                <c:pt idx="676">
                  <c:v>567502</c:v>
                </c:pt>
                <c:pt idx="677">
                  <c:v>567522</c:v>
                </c:pt>
                <c:pt idx="678">
                  <c:v>567541</c:v>
                </c:pt>
                <c:pt idx="679">
                  <c:v>567560</c:v>
                </c:pt>
                <c:pt idx="680">
                  <c:v>567578</c:v>
                </c:pt>
                <c:pt idx="681">
                  <c:v>567596</c:v>
                </c:pt>
                <c:pt idx="682">
                  <c:v>567614</c:v>
                </c:pt>
                <c:pt idx="683">
                  <c:v>567631</c:v>
                </c:pt>
                <c:pt idx="684">
                  <c:v>567647</c:v>
                </c:pt>
                <c:pt idx="685">
                  <c:v>567664</c:v>
                </c:pt>
                <c:pt idx="686">
                  <c:v>567681</c:v>
                </c:pt>
                <c:pt idx="687">
                  <c:v>567698</c:v>
                </c:pt>
                <c:pt idx="688">
                  <c:v>567714</c:v>
                </c:pt>
                <c:pt idx="689">
                  <c:v>567730</c:v>
                </c:pt>
                <c:pt idx="690">
                  <c:v>567745</c:v>
                </c:pt>
                <c:pt idx="691">
                  <c:v>567762</c:v>
                </c:pt>
                <c:pt idx="692">
                  <c:v>567776</c:v>
                </c:pt>
                <c:pt idx="693">
                  <c:v>567792</c:v>
                </c:pt>
                <c:pt idx="694">
                  <c:v>567809</c:v>
                </c:pt>
                <c:pt idx="695">
                  <c:v>567823</c:v>
                </c:pt>
                <c:pt idx="696">
                  <c:v>567838</c:v>
                </c:pt>
                <c:pt idx="697">
                  <c:v>567853</c:v>
                </c:pt>
                <c:pt idx="698">
                  <c:v>567869</c:v>
                </c:pt>
                <c:pt idx="699">
                  <c:v>567883</c:v>
                </c:pt>
                <c:pt idx="700">
                  <c:v>567897</c:v>
                </c:pt>
                <c:pt idx="701">
                  <c:v>567912</c:v>
                </c:pt>
                <c:pt idx="702">
                  <c:v>567925</c:v>
                </c:pt>
                <c:pt idx="703">
                  <c:v>567939</c:v>
                </c:pt>
                <c:pt idx="704">
                  <c:v>567952</c:v>
                </c:pt>
                <c:pt idx="705">
                  <c:v>567965</c:v>
                </c:pt>
                <c:pt idx="706">
                  <c:v>567979</c:v>
                </c:pt>
                <c:pt idx="707">
                  <c:v>567992</c:v>
                </c:pt>
                <c:pt idx="708">
                  <c:v>568004</c:v>
                </c:pt>
                <c:pt idx="709">
                  <c:v>568018</c:v>
                </c:pt>
                <c:pt idx="710">
                  <c:v>568031</c:v>
                </c:pt>
                <c:pt idx="711">
                  <c:v>568043</c:v>
                </c:pt>
                <c:pt idx="712">
                  <c:v>568056</c:v>
                </c:pt>
                <c:pt idx="713">
                  <c:v>568069</c:v>
                </c:pt>
                <c:pt idx="714">
                  <c:v>568081</c:v>
                </c:pt>
                <c:pt idx="715">
                  <c:v>568094</c:v>
                </c:pt>
                <c:pt idx="716">
                  <c:v>568106</c:v>
                </c:pt>
                <c:pt idx="717">
                  <c:v>568117</c:v>
                </c:pt>
                <c:pt idx="718">
                  <c:v>568129</c:v>
                </c:pt>
                <c:pt idx="719">
                  <c:v>568141</c:v>
                </c:pt>
                <c:pt idx="720">
                  <c:v>568154</c:v>
                </c:pt>
                <c:pt idx="721">
                  <c:v>568166</c:v>
                </c:pt>
                <c:pt idx="722">
                  <c:v>568177</c:v>
                </c:pt>
                <c:pt idx="723">
                  <c:v>568189</c:v>
                </c:pt>
                <c:pt idx="724">
                  <c:v>568201</c:v>
                </c:pt>
                <c:pt idx="725">
                  <c:v>568212</c:v>
                </c:pt>
                <c:pt idx="726">
                  <c:v>568222</c:v>
                </c:pt>
                <c:pt idx="727">
                  <c:v>568233</c:v>
                </c:pt>
                <c:pt idx="728">
                  <c:v>568245</c:v>
                </c:pt>
                <c:pt idx="729">
                  <c:v>568257</c:v>
                </c:pt>
                <c:pt idx="730">
                  <c:v>568268</c:v>
                </c:pt>
                <c:pt idx="731">
                  <c:v>568278</c:v>
                </c:pt>
                <c:pt idx="732">
                  <c:v>568289</c:v>
                </c:pt>
                <c:pt idx="733">
                  <c:v>568300</c:v>
                </c:pt>
                <c:pt idx="734">
                  <c:v>568311</c:v>
                </c:pt>
                <c:pt idx="735">
                  <c:v>568322</c:v>
                </c:pt>
                <c:pt idx="736">
                  <c:v>568331</c:v>
                </c:pt>
                <c:pt idx="737">
                  <c:v>568341</c:v>
                </c:pt>
                <c:pt idx="738">
                  <c:v>568351</c:v>
                </c:pt>
                <c:pt idx="739">
                  <c:v>568362</c:v>
                </c:pt>
                <c:pt idx="740">
                  <c:v>568372</c:v>
                </c:pt>
                <c:pt idx="741">
                  <c:v>568383</c:v>
                </c:pt>
                <c:pt idx="742">
                  <c:v>568393</c:v>
                </c:pt>
                <c:pt idx="743">
                  <c:v>568404</c:v>
                </c:pt>
                <c:pt idx="744">
                  <c:v>568414</c:v>
                </c:pt>
                <c:pt idx="745">
                  <c:v>568423</c:v>
                </c:pt>
                <c:pt idx="746">
                  <c:v>568433</c:v>
                </c:pt>
                <c:pt idx="747">
                  <c:v>568444</c:v>
                </c:pt>
                <c:pt idx="748">
                  <c:v>568454</c:v>
                </c:pt>
                <c:pt idx="749">
                  <c:v>568464</c:v>
                </c:pt>
                <c:pt idx="750">
                  <c:v>568474</c:v>
                </c:pt>
                <c:pt idx="751">
                  <c:v>568483</c:v>
                </c:pt>
                <c:pt idx="752">
                  <c:v>568493</c:v>
                </c:pt>
                <c:pt idx="753">
                  <c:v>568502</c:v>
                </c:pt>
                <c:pt idx="754">
                  <c:v>568511</c:v>
                </c:pt>
                <c:pt idx="755">
                  <c:v>568522</c:v>
                </c:pt>
                <c:pt idx="756">
                  <c:v>568532</c:v>
                </c:pt>
                <c:pt idx="757">
                  <c:v>568541</c:v>
                </c:pt>
                <c:pt idx="758">
                  <c:v>568550</c:v>
                </c:pt>
                <c:pt idx="759">
                  <c:v>568561</c:v>
                </c:pt>
                <c:pt idx="760">
                  <c:v>568570</c:v>
                </c:pt>
                <c:pt idx="761">
                  <c:v>568581</c:v>
                </c:pt>
                <c:pt idx="762">
                  <c:v>568591</c:v>
                </c:pt>
                <c:pt idx="763">
                  <c:v>568601</c:v>
                </c:pt>
                <c:pt idx="764">
                  <c:v>568610</c:v>
                </c:pt>
                <c:pt idx="765">
                  <c:v>568620</c:v>
                </c:pt>
                <c:pt idx="766">
                  <c:v>568629</c:v>
                </c:pt>
                <c:pt idx="767">
                  <c:v>568639</c:v>
                </c:pt>
                <c:pt idx="768">
                  <c:v>568648</c:v>
                </c:pt>
                <c:pt idx="769">
                  <c:v>568658</c:v>
                </c:pt>
                <c:pt idx="770">
                  <c:v>568667</c:v>
                </c:pt>
                <c:pt idx="771">
                  <c:v>568677</c:v>
                </c:pt>
                <c:pt idx="772">
                  <c:v>568687</c:v>
                </c:pt>
                <c:pt idx="773">
                  <c:v>568696</c:v>
                </c:pt>
                <c:pt idx="774">
                  <c:v>568706</c:v>
                </c:pt>
                <c:pt idx="775">
                  <c:v>568715</c:v>
                </c:pt>
                <c:pt idx="776">
                  <c:v>568725</c:v>
                </c:pt>
                <c:pt idx="777">
                  <c:v>568734</c:v>
                </c:pt>
                <c:pt idx="778">
                  <c:v>568744</c:v>
                </c:pt>
                <c:pt idx="779">
                  <c:v>568754</c:v>
                </c:pt>
                <c:pt idx="780">
                  <c:v>568763</c:v>
                </c:pt>
                <c:pt idx="781">
                  <c:v>568772</c:v>
                </c:pt>
                <c:pt idx="782">
                  <c:v>568782</c:v>
                </c:pt>
                <c:pt idx="783">
                  <c:v>568791</c:v>
                </c:pt>
                <c:pt idx="784">
                  <c:v>568800</c:v>
                </c:pt>
                <c:pt idx="785">
                  <c:v>568809</c:v>
                </c:pt>
                <c:pt idx="786">
                  <c:v>568818</c:v>
                </c:pt>
                <c:pt idx="787">
                  <c:v>568828</c:v>
                </c:pt>
                <c:pt idx="788">
                  <c:v>568837</c:v>
                </c:pt>
                <c:pt idx="789">
                  <c:v>568846</c:v>
                </c:pt>
                <c:pt idx="790">
                  <c:v>568856</c:v>
                </c:pt>
                <c:pt idx="791">
                  <c:v>568865</c:v>
                </c:pt>
                <c:pt idx="792">
                  <c:v>568874</c:v>
                </c:pt>
                <c:pt idx="793">
                  <c:v>568884</c:v>
                </c:pt>
                <c:pt idx="794">
                  <c:v>568892</c:v>
                </c:pt>
                <c:pt idx="795">
                  <c:v>568902</c:v>
                </c:pt>
                <c:pt idx="796">
                  <c:v>568911</c:v>
                </c:pt>
                <c:pt idx="797">
                  <c:v>568920</c:v>
                </c:pt>
                <c:pt idx="798">
                  <c:v>568930</c:v>
                </c:pt>
                <c:pt idx="799">
                  <c:v>568938</c:v>
                </c:pt>
                <c:pt idx="800">
                  <c:v>568947</c:v>
                </c:pt>
                <c:pt idx="801">
                  <c:v>568955</c:v>
                </c:pt>
                <c:pt idx="802">
                  <c:v>568964</c:v>
                </c:pt>
                <c:pt idx="803">
                  <c:v>568973</c:v>
                </c:pt>
                <c:pt idx="804">
                  <c:v>568982</c:v>
                </c:pt>
                <c:pt idx="805">
                  <c:v>568991</c:v>
                </c:pt>
                <c:pt idx="806">
                  <c:v>569001</c:v>
                </c:pt>
                <c:pt idx="807">
                  <c:v>569010</c:v>
                </c:pt>
                <c:pt idx="808">
                  <c:v>569019</c:v>
                </c:pt>
                <c:pt idx="809">
                  <c:v>569028</c:v>
                </c:pt>
                <c:pt idx="810">
                  <c:v>569038</c:v>
                </c:pt>
                <c:pt idx="811">
                  <c:v>569047</c:v>
                </c:pt>
                <c:pt idx="812">
                  <c:v>569057</c:v>
                </c:pt>
                <c:pt idx="813">
                  <c:v>569067</c:v>
                </c:pt>
                <c:pt idx="814">
                  <c:v>569076</c:v>
                </c:pt>
                <c:pt idx="815">
                  <c:v>569086</c:v>
                </c:pt>
                <c:pt idx="816">
                  <c:v>569094</c:v>
                </c:pt>
                <c:pt idx="817">
                  <c:v>569104</c:v>
                </c:pt>
                <c:pt idx="818">
                  <c:v>569112</c:v>
                </c:pt>
                <c:pt idx="819">
                  <c:v>569122</c:v>
                </c:pt>
                <c:pt idx="820">
                  <c:v>569131</c:v>
                </c:pt>
                <c:pt idx="821">
                  <c:v>569140</c:v>
                </c:pt>
                <c:pt idx="822">
                  <c:v>569150</c:v>
                </c:pt>
                <c:pt idx="823">
                  <c:v>569159</c:v>
                </c:pt>
                <c:pt idx="824">
                  <c:v>569167</c:v>
                </c:pt>
                <c:pt idx="825">
                  <c:v>569176</c:v>
                </c:pt>
                <c:pt idx="826">
                  <c:v>569186</c:v>
                </c:pt>
                <c:pt idx="827">
                  <c:v>569195</c:v>
                </c:pt>
                <c:pt idx="828">
                  <c:v>569204</c:v>
                </c:pt>
                <c:pt idx="829">
                  <c:v>569214</c:v>
                </c:pt>
                <c:pt idx="830">
                  <c:v>569223</c:v>
                </c:pt>
                <c:pt idx="831">
                  <c:v>569232</c:v>
                </c:pt>
                <c:pt idx="832">
                  <c:v>569241</c:v>
                </c:pt>
                <c:pt idx="833">
                  <c:v>569250</c:v>
                </c:pt>
                <c:pt idx="834">
                  <c:v>569259</c:v>
                </c:pt>
                <c:pt idx="835">
                  <c:v>569269</c:v>
                </c:pt>
                <c:pt idx="836">
                  <c:v>569277</c:v>
                </c:pt>
                <c:pt idx="837">
                  <c:v>569288</c:v>
                </c:pt>
                <c:pt idx="838">
                  <c:v>569299</c:v>
                </c:pt>
                <c:pt idx="839">
                  <c:v>569309</c:v>
                </c:pt>
                <c:pt idx="840">
                  <c:v>569319</c:v>
                </c:pt>
                <c:pt idx="841">
                  <c:v>569328</c:v>
                </c:pt>
                <c:pt idx="842">
                  <c:v>569337</c:v>
                </c:pt>
                <c:pt idx="843">
                  <c:v>569347</c:v>
                </c:pt>
                <c:pt idx="844">
                  <c:v>569358</c:v>
                </c:pt>
                <c:pt idx="845">
                  <c:v>569368</c:v>
                </c:pt>
                <c:pt idx="846">
                  <c:v>569378</c:v>
                </c:pt>
                <c:pt idx="847">
                  <c:v>569388</c:v>
                </c:pt>
                <c:pt idx="848">
                  <c:v>569397</c:v>
                </c:pt>
                <c:pt idx="849">
                  <c:v>569407</c:v>
                </c:pt>
                <c:pt idx="850">
                  <c:v>569417</c:v>
                </c:pt>
                <c:pt idx="851">
                  <c:v>569427</c:v>
                </c:pt>
                <c:pt idx="852">
                  <c:v>569436</c:v>
                </c:pt>
                <c:pt idx="853">
                  <c:v>569446</c:v>
                </c:pt>
                <c:pt idx="854">
                  <c:v>569454</c:v>
                </c:pt>
                <c:pt idx="855">
                  <c:v>569464</c:v>
                </c:pt>
                <c:pt idx="856">
                  <c:v>569473</c:v>
                </c:pt>
                <c:pt idx="857">
                  <c:v>569483</c:v>
                </c:pt>
                <c:pt idx="858">
                  <c:v>569493</c:v>
                </c:pt>
                <c:pt idx="859">
                  <c:v>569503</c:v>
                </c:pt>
                <c:pt idx="860">
                  <c:v>569512</c:v>
                </c:pt>
                <c:pt idx="861">
                  <c:v>569521</c:v>
                </c:pt>
                <c:pt idx="862">
                  <c:v>569530</c:v>
                </c:pt>
                <c:pt idx="863">
                  <c:v>569539</c:v>
                </c:pt>
                <c:pt idx="864">
                  <c:v>569548</c:v>
                </c:pt>
                <c:pt idx="865">
                  <c:v>569558</c:v>
                </c:pt>
                <c:pt idx="866">
                  <c:v>569568</c:v>
                </c:pt>
                <c:pt idx="867">
                  <c:v>569577</c:v>
                </c:pt>
                <c:pt idx="868">
                  <c:v>569586</c:v>
                </c:pt>
                <c:pt idx="869">
                  <c:v>569596</c:v>
                </c:pt>
                <c:pt idx="870">
                  <c:v>569605</c:v>
                </c:pt>
                <c:pt idx="871">
                  <c:v>569614</c:v>
                </c:pt>
                <c:pt idx="872">
                  <c:v>569623</c:v>
                </c:pt>
                <c:pt idx="873">
                  <c:v>569632</c:v>
                </c:pt>
                <c:pt idx="874">
                  <c:v>569641</c:v>
                </c:pt>
                <c:pt idx="875">
                  <c:v>569650</c:v>
                </c:pt>
                <c:pt idx="876">
                  <c:v>569659</c:v>
                </c:pt>
                <c:pt idx="877">
                  <c:v>569667</c:v>
                </c:pt>
                <c:pt idx="878">
                  <c:v>569676</c:v>
                </c:pt>
                <c:pt idx="879">
                  <c:v>569685</c:v>
                </c:pt>
                <c:pt idx="880">
                  <c:v>569694</c:v>
                </c:pt>
                <c:pt idx="881">
                  <c:v>569703</c:v>
                </c:pt>
                <c:pt idx="882">
                  <c:v>569712</c:v>
                </c:pt>
                <c:pt idx="883">
                  <c:v>569722</c:v>
                </c:pt>
                <c:pt idx="884">
                  <c:v>569731</c:v>
                </c:pt>
                <c:pt idx="885">
                  <c:v>569739</c:v>
                </c:pt>
                <c:pt idx="886">
                  <c:v>569748</c:v>
                </c:pt>
                <c:pt idx="887">
                  <c:v>569758</c:v>
                </c:pt>
                <c:pt idx="888">
                  <c:v>569767</c:v>
                </c:pt>
                <c:pt idx="889">
                  <c:v>569776</c:v>
                </c:pt>
                <c:pt idx="890">
                  <c:v>569785</c:v>
                </c:pt>
                <c:pt idx="891">
                  <c:v>569794</c:v>
                </c:pt>
                <c:pt idx="892">
                  <c:v>569804</c:v>
                </c:pt>
                <c:pt idx="893">
                  <c:v>569812</c:v>
                </c:pt>
                <c:pt idx="894">
                  <c:v>569820</c:v>
                </c:pt>
                <c:pt idx="895">
                  <c:v>569830</c:v>
                </c:pt>
                <c:pt idx="896">
                  <c:v>569839</c:v>
                </c:pt>
                <c:pt idx="897">
                  <c:v>569848</c:v>
                </c:pt>
                <c:pt idx="898">
                  <c:v>569857</c:v>
                </c:pt>
                <c:pt idx="899">
                  <c:v>569866</c:v>
                </c:pt>
                <c:pt idx="900">
                  <c:v>569875</c:v>
                </c:pt>
                <c:pt idx="901">
                  <c:v>569884</c:v>
                </c:pt>
                <c:pt idx="902">
                  <c:v>569893</c:v>
                </c:pt>
                <c:pt idx="903">
                  <c:v>569902</c:v>
                </c:pt>
                <c:pt idx="904">
                  <c:v>569911</c:v>
                </c:pt>
                <c:pt idx="905">
                  <c:v>569920</c:v>
                </c:pt>
                <c:pt idx="906">
                  <c:v>569930</c:v>
                </c:pt>
                <c:pt idx="907">
                  <c:v>569939</c:v>
                </c:pt>
                <c:pt idx="908">
                  <c:v>569947</c:v>
                </c:pt>
                <c:pt idx="909">
                  <c:v>569956</c:v>
                </c:pt>
                <c:pt idx="910">
                  <c:v>569965</c:v>
                </c:pt>
                <c:pt idx="911">
                  <c:v>569973</c:v>
                </c:pt>
                <c:pt idx="912">
                  <c:v>569982</c:v>
                </c:pt>
                <c:pt idx="913">
                  <c:v>569991</c:v>
                </c:pt>
                <c:pt idx="914">
                  <c:v>570001</c:v>
                </c:pt>
                <c:pt idx="915">
                  <c:v>570010</c:v>
                </c:pt>
                <c:pt idx="916">
                  <c:v>570020</c:v>
                </c:pt>
                <c:pt idx="917">
                  <c:v>570029</c:v>
                </c:pt>
                <c:pt idx="918">
                  <c:v>570038</c:v>
                </c:pt>
                <c:pt idx="919">
                  <c:v>570048</c:v>
                </c:pt>
                <c:pt idx="920">
                  <c:v>570057</c:v>
                </c:pt>
                <c:pt idx="921">
                  <c:v>570067</c:v>
                </c:pt>
                <c:pt idx="922">
                  <c:v>570076</c:v>
                </c:pt>
                <c:pt idx="923">
                  <c:v>570085</c:v>
                </c:pt>
                <c:pt idx="924">
                  <c:v>570094</c:v>
                </c:pt>
                <c:pt idx="925">
                  <c:v>570104</c:v>
                </c:pt>
                <c:pt idx="926">
                  <c:v>570113</c:v>
                </c:pt>
                <c:pt idx="927">
                  <c:v>570123</c:v>
                </c:pt>
                <c:pt idx="928">
                  <c:v>570133</c:v>
                </c:pt>
                <c:pt idx="929">
                  <c:v>570142</c:v>
                </c:pt>
                <c:pt idx="930">
                  <c:v>570151</c:v>
                </c:pt>
                <c:pt idx="931">
                  <c:v>570161</c:v>
                </c:pt>
                <c:pt idx="932">
                  <c:v>570170</c:v>
                </c:pt>
                <c:pt idx="933">
                  <c:v>570180</c:v>
                </c:pt>
                <c:pt idx="934">
                  <c:v>570189</c:v>
                </c:pt>
                <c:pt idx="935">
                  <c:v>570199</c:v>
                </c:pt>
                <c:pt idx="936">
                  <c:v>570208</c:v>
                </c:pt>
                <c:pt idx="937">
                  <c:v>570218</c:v>
                </c:pt>
                <c:pt idx="938">
                  <c:v>570227</c:v>
                </c:pt>
                <c:pt idx="939">
                  <c:v>570236</c:v>
                </c:pt>
                <c:pt idx="940">
                  <c:v>570246</c:v>
                </c:pt>
                <c:pt idx="941">
                  <c:v>570255</c:v>
                </c:pt>
                <c:pt idx="942">
                  <c:v>570263</c:v>
                </c:pt>
                <c:pt idx="943">
                  <c:v>570273</c:v>
                </c:pt>
                <c:pt idx="944">
                  <c:v>570281</c:v>
                </c:pt>
                <c:pt idx="945">
                  <c:v>570291</c:v>
                </c:pt>
                <c:pt idx="946">
                  <c:v>570299</c:v>
                </c:pt>
                <c:pt idx="947">
                  <c:v>570309</c:v>
                </c:pt>
                <c:pt idx="948">
                  <c:v>570319</c:v>
                </c:pt>
                <c:pt idx="949">
                  <c:v>570328</c:v>
                </c:pt>
                <c:pt idx="950">
                  <c:v>570337</c:v>
                </c:pt>
                <c:pt idx="951">
                  <c:v>570346</c:v>
                </c:pt>
                <c:pt idx="952">
                  <c:v>570355</c:v>
                </c:pt>
                <c:pt idx="953">
                  <c:v>570365</c:v>
                </c:pt>
                <c:pt idx="954">
                  <c:v>570375</c:v>
                </c:pt>
                <c:pt idx="955">
                  <c:v>570384</c:v>
                </c:pt>
                <c:pt idx="956">
                  <c:v>570394</c:v>
                </c:pt>
                <c:pt idx="957">
                  <c:v>570403</c:v>
                </c:pt>
                <c:pt idx="958">
                  <c:v>570413</c:v>
                </c:pt>
                <c:pt idx="959">
                  <c:v>570421</c:v>
                </c:pt>
                <c:pt idx="960">
                  <c:v>570431</c:v>
                </c:pt>
                <c:pt idx="961">
                  <c:v>570441</c:v>
                </c:pt>
                <c:pt idx="962">
                  <c:v>570450</c:v>
                </c:pt>
                <c:pt idx="963">
                  <c:v>570459</c:v>
                </c:pt>
                <c:pt idx="964">
                  <c:v>570468</c:v>
                </c:pt>
                <c:pt idx="965">
                  <c:v>570477</c:v>
                </c:pt>
                <c:pt idx="966">
                  <c:v>570486</c:v>
                </c:pt>
                <c:pt idx="967">
                  <c:v>570495</c:v>
                </c:pt>
                <c:pt idx="968">
                  <c:v>570505</c:v>
                </c:pt>
                <c:pt idx="969">
                  <c:v>570515</c:v>
                </c:pt>
                <c:pt idx="970">
                  <c:v>570524</c:v>
                </c:pt>
                <c:pt idx="971">
                  <c:v>570532</c:v>
                </c:pt>
                <c:pt idx="972">
                  <c:v>570540</c:v>
                </c:pt>
                <c:pt idx="973">
                  <c:v>570549</c:v>
                </c:pt>
                <c:pt idx="974">
                  <c:v>570559</c:v>
                </c:pt>
                <c:pt idx="975">
                  <c:v>570568</c:v>
                </c:pt>
                <c:pt idx="976">
                  <c:v>570578</c:v>
                </c:pt>
                <c:pt idx="977">
                  <c:v>570587</c:v>
                </c:pt>
                <c:pt idx="978">
                  <c:v>570596</c:v>
                </c:pt>
                <c:pt idx="979">
                  <c:v>570605</c:v>
                </c:pt>
                <c:pt idx="980">
                  <c:v>570614</c:v>
                </c:pt>
                <c:pt idx="981">
                  <c:v>570624</c:v>
                </c:pt>
                <c:pt idx="982">
                  <c:v>570633</c:v>
                </c:pt>
                <c:pt idx="983">
                  <c:v>570642</c:v>
                </c:pt>
                <c:pt idx="984">
                  <c:v>570651</c:v>
                </c:pt>
                <c:pt idx="985">
                  <c:v>570660</c:v>
                </c:pt>
                <c:pt idx="986">
                  <c:v>570669</c:v>
                </c:pt>
                <c:pt idx="987">
                  <c:v>570678</c:v>
                </c:pt>
                <c:pt idx="988">
                  <c:v>570689</c:v>
                </c:pt>
                <c:pt idx="989">
                  <c:v>570699</c:v>
                </c:pt>
                <c:pt idx="990">
                  <c:v>570708</c:v>
                </c:pt>
                <c:pt idx="991">
                  <c:v>570718</c:v>
                </c:pt>
                <c:pt idx="992">
                  <c:v>570726</c:v>
                </c:pt>
                <c:pt idx="993">
                  <c:v>570736</c:v>
                </c:pt>
                <c:pt idx="994">
                  <c:v>570745</c:v>
                </c:pt>
                <c:pt idx="995">
                  <c:v>570753</c:v>
                </c:pt>
                <c:pt idx="996">
                  <c:v>570762</c:v>
                </c:pt>
                <c:pt idx="997">
                  <c:v>570771</c:v>
                </c:pt>
                <c:pt idx="998">
                  <c:v>570780</c:v>
                </c:pt>
                <c:pt idx="999">
                  <c:v>570789</c:v>
                </c:pt>
              </c:numCache>
            </c:numRef>
          </c:val>
          <c:smooth val="0"/>
          <c:extLst>
            <c:ext xmlns:c16="http://schemas.microsoft.com/office/drawing/2014/chart" uri="{C3380CC4-5D6E-409C-BE32-E72D297353CC}">
              <c16:uniqueId val="{00000003-857A-49CD-AC7B-2B70D2367674}"/>
            </c:ext>
          </c:extLst>
        </c:ser>
        <c:ser>
          <c:idx val="5"/>
          <c:order val="4"/>
          <c:tx>
            <c:strRef>
              <c:f>NoVac!$H$1</c:f>
              <c:strCache>
                <c:ptCount val="1"/>
                <c:pt idx="0">
                  <c:v>Dynamic Adherence</c:v>
                </c:pt>
              </c:strCache>
            </c:strRef>
          </c:tx>
          <c:spPr>
            <a:ln w="28575" cap="rnd">
              <a:solidFill>
                <a:schemeClr val="accent6"/>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H$2:$H$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24</c:v>
                </c:pt>
                <c:pt idx="313">
                  <c:v>143059</c:v>
                </c:pt>
                <c:pt idx="314">
                  <c:v>143696</c:v>
                </c:pt>
                <c:pt idx="315">
                  <c:v>144318</c:v>
                </c:pt>
                <c:pt idx="316">
                  <c:v>144930</c:v>
                </c:pt>
                <c:pt idx="317">
                  <c:v>145526</c:v>
                </c:pt>
                <c:pt idx="318">
                  <c:v>146127</c:v>
                </c:pt>
                <c:pt idx="319">
                  <c:v>146712</c:v>
                </c:pt>
                <c:pt idx="320">
                  <c:v>147287</c:v>
                </c:pt>
                <c:pt idx="321">
                  <c:v>147855</c:v>
                </c:pt>
                <c:pt idx="322">
                  <c:v>148418</c:v>
                </c:pt>
                <c:pt idx="323">
                  <c:v>148971</c:v>
                </c:pt>
                <c:pt idx="324">
                  <c:v>149514</c:v>
                </c:pt>
                <c:pt idx="325">
                  <c:v>150043</c:v>
                </c:pt>
                <c:pt idx="326">
                  <c:v>150567</c:v>
                </c:pt>
                <c:pt idx="327">
                  <c:v>151084</c:v>
                </c:pt>
                <c:pt idx="328">
                  <c:v>151593</c:v>
                </c:pt>
                <c:pt idx="329">
                  <c:v>152089</c:v>
                </c:pt>
                <c:pt idx="330">
                  <c:v>152569</c:v>
                </c:pt>
                <c:pt idx="331">
                  <c:v>153059</c:v>
                </c:pt>
                <c:pt idx="332">
                  <c:v>153541</c:v>
                </c:pt>
                <c:pt idx="333">
                  <c:v>154010</c:v>
                </c:pt>
                <c:pt idx="334">
                  <c:v>154472</c:v>
                </c:pt>
                <c:pt idx="335">
                  <c:v>154927</c:v>
                </c:pt>
                <c:pt idx="336">
                  <c:v>155368</c:v>
                </c:pt>
                <c:pt idx="337">
                  <c:v>155809</c:v>
                </c:pt>
                <c:pt idx="338">
                  <c:v>156245</c:v>
                </c:pt>
                <c:pt idx="339">
                  <c:v>156667</c:v>
                </c:pt>
                <c:pt idx="340">
                  <c:v>157089</c:v>
                </c:pt>
                <c:pt idx="341">
                  <c:v>157507</c:v>
                </c:pt>
                <c:pt idx="342">
                  <c:v>157917</c:v>
                </c:pt>
                <c:pt idx="343">
                  <c:v>158316</c:v>
                </c:pt>
                <c:pt idx="344">
                  <c:v>158705</c:v>
                </c:pt>
                <c:pt idx="345">
                  <c:v>159093</c:v>
                </c:pt>
                <c:pt idx="346">
                  <c:v>159467</c:v>
                </c:pt>
                <c:pt idx="347">
                  <c:v>159844</c:v>
                </c:pt>
                <c:pt idx="348">
                  <c:v>160212</c:v>
                </c:pt>
                <c:pt idx="349">
                  <c:v>160577</c:v>
                </c:pt>
                <c:pt idx="350">
                  <c:v>160937</c:v>
                </c:pt>
                <c:pt idx="351">
                  <c:v>161287</c:v>
                </c:pt>
                <c:pt idx="352">
                  <c:v>161630</c:v>
                </c:pt>
                <c:pt idx="353">
                  <c:v>161969</c:v>
                </c:pt>
                <c:pt idx="354">
                  <c:v>162305</c:v>
                </c:pt>
                <c:pt idx="355">
                  <c:v>162638</c:v>
                </c:pt>
                <c:pt idx="356">
                  <c:v>162960</c:v>
                </c:pt>
                <c:pt idx="357">
                  <c:v>163278</c:v>
                </c:pt>
                <c:pt idx="358">
                  <c:v>163597</c:v>
                </c:pt>
                <c:pt idx="359">
                  <c:v>163904</c:v>
                </c:pt>
                <c:pt idx="360">
                  <c:v>164208</c:v>
                </c:pt>
                <c:pt idx="361">
                  <c:v>164510</c:v>
                </c:pt>
                <c:pt idx="362">
                  <c:v>164805</c:v>
                </c:pt>
                <c:pt idx="363">
                  <c:v>165096</c:v>
                </c:pt>
                <c:pt idx="364">
                  <c:v>165382</c:v>
                </c:pt>
                <c:pt idx="365">
                  <c:v>165664</c:v>
                </c:pt>
                <c:pt idx="366">
                  <c:v>165940</c:v>
                </c:pt>
                <c:pt idx="367">
                  <c:v>166213</c:v>
                </c:pt>
                <c:pt idx="368">
                  <c:v>166478</c:v>
                </c:pt>
                <c:pt idx="369">
                  <c:v>166740</c:v>
                </c:pt>
                <c:pt idx="370">
                  <c:v>167003</c:v>
                </c:pt>
                <c:pt idx="371">
                  <c:v>167258</c:v>
                </c:pt>
                <c:pt idx="372">
                  <c:v>167509</c:v>
                </c:pt>
                <c:pt idx="373">
                  <c:v>167757</c:v>
                </c:pt>
                <c:pt idx="374">
                  <c:v>167996</c:v>
                </c:pt>
                <c:pt idx="375">
                  <c:v>168237</c:v>
                </c:pt>
                <c:pt idx="376">
                  <c:v>168471</c:v>
                </c:pt>
                <c:pt idx="377">
                  <c:v>168703</c:v>
                </c:pt>
                <c:pt idx="378">
                  <c:v>168931</c:v>
                </c:pt>
                <c:pt idx="379">
                  <c:v>169154</c:v>
                </c:pt>
                <c:pt idx="380">
                  <c:v>169378</c:v>
                </c:pt>
                <c:pt idx="381">
                  <c:v>169596</c:v>
                </c:pt>
                <c:pt idx="382">
                  <c:v>169813</c:v>
                </c:pt>
                <c:pt idx="383">
                  <c:v>170029</c:v>
                </c:pt>
                <c:pt idx="384">
                  <c:v>170245</c:v>
                </c:pt>
                <c:pt idx="385">
                  <c:v>170457</c:v>
                </c:pt>
                <c:pt idx="386">
                  <c:v>170668</c:v>
                </c:pt>
                <c:pt idx="387">
                  <c:v>170878</c:v>
                </c:pt>
                <c:pt idx="388">
                  <c:v>171086</c:v>
                </c:pt>
                <c:pt idx="389">
                  <c:v>171290</c:v>
                </c:pt>
                <c:pt idx="390">
                  <c:v>171497</c:v>
                </c:pt>
                <c:pt idx="391">
                  <c:v>171702</c:v>
                </c:pt>
                <c:pt idx="392">
                  <c:v>171907</c:v>
                </c:pt>
                <c:pt idx="393">
                  <c:v>172113</c:v>
                </c:pt>
                <c:pt idx="394">
                  <c:v>172320</c:v>
                </c:pt>
                <c:pt idx="395">
                  <c:v>172525</c:v>
                </c:pt>
                <c:pt idx="396">
                  <c:v>172735</c:v>
                </c:pt>
                <c:pt idx="397">
                  <c:v>172946</c:v>
                </c:pt>
                <c:pt idx="398">
                  <c:v>173162</c:v>
                </c:pt>
                <c:pt idx="399">
                  <c:v>173376</c:v>
                </c:pt>
                <c:pt idx="400">
                  <c:v>173591</c:v>
                </c:pt>
                <c:pt idx="401">
                  <c:v>173814</c:v>
                </c:pt>
                <c:pt idx="402">
                  <c:v>174034</c:v>
                </c:pt>
                <c:pt idx="403">
                  <c:v>174260</c:v>
                </c:pt>
                <c:pt idx="404">
                  <c:v>174485</c:v>
                </c:pt>
                <c:pt idx="405">
                  <c:v>174719</c:v>
                </c:pt>
                <c:pt idx="406">
                  <c:v>174959</c:v>
                </c:pt>
                <c:pt idx="407">
                  <c:v>175199</c:v>
                </c:pt>
                <c:pt idx="408">
                  <c:v>175446</c:v>
                </c:pt>
                <c:pt idx="409">
                  <c:v>175703</c:v>
                </c:pt>
                <c:pt idx="410">
                  <c:v>175966</c:v>
                </c:pt>
                <c:pt idx="411">
                  <c:v>176233</c:v>
                </c:pt>
                <c:pt idx="412">
                  <c:v>176506</c:v>
                </c:pt>
                <c:pt idx="413">
                  <c:v>176785</c:v>
                </c:pt>
                <c:pt idx="414">
                  <c:v>177073</c:v>
                </c:pt>
                <c:pt idx="415">
                  <c:v>177366</c:v>
                </c:pt>
                <c:pt idx="416">
                  <c:v>177662</c:v>
                </c:pt>
                <c:pt idx="417">
                  <c:v>177959</c:v>
                </c:pt>
                <c:pt idx="418">
                  <c:v>178274</c:v>
                </c:pt>
                <c:pt idx="419">
                  <c:v>178593</c:v>
                </c:pt>
                <c:pt idx="420">
                  <c:v>178917</c:v>
                </c:pt>
                <c:pt idx="421">
                  <c:v>179251</c:v>
                </c:pt>
                <c:pt idx="422">
                  <c:v>179590</c:v>
                </c:pt>
                <c:pt idx="423">
                  <c:v>179943</c:v>
                </c:pt>
                <c:pt idx="424">
                  <c:v>180304</c:v>
                </c:pt>
                <c:pt idx="425">
                  <c:v>180671</c:v>
                </c:pt>
                <c:pt idx="426">
                  <c:v>181048</c:v>
                </c:pt>
                <c:pt idx="427">
                  <c:v>181438</c:v>
                </c:pt>
                <c:pt idx="428">
                  <c:v>181835</c:v>
                </c:pt>
                <c:pt idx="429">
                  <c:v>182238</c:v>
                </c:pt>
                <c:pt idx="430">
                  <c:v>182656</c:v>
                </c:pt>
                <c:pt idx="431">
                  <c:v>183085</c:v>
                </c:pt>
                <c:pt idx="432">
                  <c:v>183512</c:v>
                </c:pt>
                <c:pt idx="433">
                  <c:v>183959</c:v>
                </c:pt>
                <c:pt idx="434">
                  <c:v>184418</c:v>
                </c:pt>
                <c:pt idx="435">
                  <c:v>184880</c:v>
                </c:pt>
                <c:pt idx="436">
                  <c:v>185354</c:v>
                </c:pt>
                <c:pt idx="437">
                  <c:v>185845</c:v>
                </c:pt>
                <c:pt idx="438">
                  <c:v>186343</c:v>
                </c:pt>
                <c:pt idx="439">
                  <c:v>186843</c:v>
                </c:pt>
                <c:pt idx="440">
                  <c:v>187364</c:v>
                </c:pt>
                <c:pt idx="441">
                  <c:v>187898</c:v>
                </c:pt>
                <c:pt idx="442">
                  <c:v>188438</c:v>
                </c:pt>
                <c:pt idx="443">
                  <c:v>188976</c:v>
                </c:pt>
                <c:pt idx="444">
                  <c:v>189535</c:v>
                </c:pt>
                <c:pt idx="445">
                  <c:v>190096</c:v>
                </c:pt>
                <c:pt idx="446">
                  <c:v>190661</c:v>
                </c:pt>
                <c:pt idx="447">
                  <c:v>191228</c:v>
                </c:pt>
                <c:pt idx="448">
                  <c:v>191804</c:v>
                </c:pt>
                <c:pt idx="449">
                  <c:v>192382</c:v>
                </c:pt>
                <c:pt idx="450">
                  <c:v>192948</c:v>
                </c:pt>
                <c:pt idx="451">
                  <c:v>193514</c:v>
                </c:pt>
                <c:pt idx="452">
                  <c:v>194097</c:v>
                </c:pt>
                <c:pt idx="453">
                  <c:v>194669</c:v>
                </c:pt>
                <c:pt idx="454">
                  <c:v>195234</c:v>
                </c:pt>
                <c:pt idx="455">
                  <c:v>195807</c:v>
                </c:pt>
                <c:pt idx="456">
                  <c:v>196373</c:v>
                </c:pt>
                <c:pt idx="457">
                  <c:v>196921</c:v>
                </c:pt>
                <c:pt idx="458">
                  <c:v>197465</c:v>
                </c:pt>
                <c:pt idx="459">
                  <c:v>197992</c:v>
                </c:pt>
                <c:pt idx="460">
                  <c:v>198501</c:v>
                </c:pt>
                <c:pt idx="461">
                  <c:v>198993</c:v>
                </c:pt>
                <c:pt idx="462">
                  <c:v>199484</c:v>
                </c:pt>
                <c:pt idx="463">
                  <c:v>199959</c:v>
                </c:pt>
                <c:pt idx="464">
                  <c:v>200422</c:v>
                </c:pt>
                <c:pt idx="465">
                  <c:v>200881</c:v>
                </c:pt>
                <c:pt idx="466">
                  <c:v>201320</c:v>
                </c:pt>
                <c:pt idx="467">
                  <c:v>201744</c:v>
                </c:pt>
                <c:pt idx="468">
                  <c:v>202159</c:v>
                </c:pt>
                <c:pt idx="469">
                  <c:v>202556</c:v>
                </c:pt>
                <c:pt idx="470">
                  <c:v>202935</c:v>
                </c:pt>
                <c:pt idx="471">
                  <c:v>203307</c:v>
                </c:pt>
                <c:pt idx="472">
                  <c:v>203669</c:v>
                </c:pt>
                <c:pt idx="473">
                  <c:v>204022</c:v>
                </c:pt>
                <c:pt idx="474">
                  <c:v>204348</c:v>
                </c:pt>
                <c:pt idx="475">
                  <c:v>204671</c:v>
                </c:pt>
                <c:pt idx="476">
                  <c:v>204981</c:v>
                </c:pt>
                <c:pt idx="477">
                  <c:v>205281</c:v>
                </c:pt>
                <c:pt idx="478">
                  <c:v>205571</c:v>
                </c:pt>
                <c:pt idx="479">
                  <c:v>205853</c:v>
                </c:pt>
                <c:pt idx="480">
                  <c:v>206132</c:v>
                </c:pt>
                <c:pt idx="481">
                  <c:v>206405</c:v>
                </c:pt>
                <c:pt idx="482">
                  <c:v>206658</c:v>
                </c:pt>
                <c:pt idx="483">
                  <c:v>206908</c:v>
                </c:pt>
                <c:pt idx="484">
                  <c:v>207156</c:v>
                </c:pt>
                <c:pt idx="485">
                  <c:v>207399</c:v>
                </c:pt>
                <c:pt idx="486">
                  <c:v>207634</c:v>
                </c:pt>
                <c:pt idx="487">
                  <c:v>207868</c:v>
                </c:pt>
                <c:pt idx="488">
                  <c:v>208101</c:v>
                </c:pt>
                <c:pt idx="489">
                  <c:v>208331</c:v>
                </c:pt>
                <c:pt idx="490">
                  <c:v>208554</c:v>
                </c:pt>
                <c:pt idx="491">
                  <c:v>208784</c:v>
                </c:pt>
                <c:pt idx="492">
                  <c:v>209006</c:v>
                </c:pt>
                <c:pt idx="493">
                  <c:v>209225</c:v>
                </c:pt>
                <c:pt idx="494">
                  <c:v>209450</c:v>
                </c:pt>
                <c:pt idx="495">
                  <c:v>209671</c:v>
                </c:pt>
                <c:pt idx="496">
                  <c:v>209896</c:v>
                </c:pt>
                <c:pt idx="497">
                  <c:v>210118</c:v>
                </c:pt>
                <c:pt idx="498">
                  <c:v>210344</c:v>
                </c:pt>
                <c:pt idx="499">
                  <c:v>210562</c:v>
                </c:pt>
                <c:pt idx="500">
                  <c:v>210790</c:v>
                </c:pt>
                <c:pt idx="501">
                  <c:v>211023</c:v>
                </c:pt>
                <c:pt idx="502">
                  <c:v>211262</c:v>
                </c:pt>
                <c:pt idx="503">
                  <c:v>211502</c:v>
                </c:pt>
                <c:pt idx="504">
                  <c:v>211743</c:v>
                </c:pt>
                <c:pt idx="505">
                  <c:v>211990</c:v>
                </c:pt>
                <c:pt idx="506">
                  <c:v>212236</c:v>
                </c:pt>
                <c:pt idx="507">
                  <c:v>212490</c:v>
                </c:pt>
                <c:pt idx="508">
                  <c:v>212750</c:v>
                </c:pt>
                <c:pt idx="509">
                  <c:v>213014</c:v>
                </c:pt>
                <c:pt idx="510">
                  <c:v>213278</c:v>
                </c:pt>
                <c:pt idx="511">
                  <c:v>213551</c:v>
                </c:pt>
                <c:pt idx="512">
                  <c:v>213825</c:v>
                </c:pt>
                <c:pt idx="513">
                  <c:v>214107</c:v>
                </c:pt>
                <c:pt idx="514">
                  <c:v>214396</c:v>
                </c:pt>
                <c:pt idx="515">
                  <c:v>214691</c:v>
                </c:pt>
                <c:pt idx="516">
                  <c:v>214991</c:v>
                </c:pt>
                <c:pt idx="517">
                  <c:v>215298</c:v>
                </c:pt>
                <c:pt idx="518">
                  <c:v>215610</c:v>
                </c:pt>
                <c:pt idx="519">
                  <c:v>215922</c:v>
                </c:pt>
                <c:pt idx="520">
                  <c:v>216245</c:v>
                </c:pt>
                <c:pt idx="521">
                  <c:v>216572</c:v>
                </c:pt>
                <c:pt idx="522">
                  <c:v>216905</c:v>
                </c:pt>
                <c:pt idx="523">
                  <c:v>217248</c:v>
                </c:pt>
                <c:pt idx="524">
                  <c:v>217594</c:v>
                </c:pt>
                <c:pt idx="525">
                  <c:v>217950</c:v>
                </c:pt>
                <c:pt idx="526">
                  <c:v>218309</c:v>
                </c:pt>
                <c:pt idx="527">
                  <c:v>218679</c:v>
                </c:pt>
                <c:pt idx="528">
                  <c:v>219053</c:v>
                </c:pt>
                <c:pt idx="529">
                  <c:v>219431</c:v>
                </c:pt>
                <c:pt idx="530">
                  <c:v>219819</c:v>
                </c:pt>
                <c:pt idx="531">
                  <c:v>220208</c:v>
                </c:pt>
                <c:pt idx="532">
                  <c:v>220608</c:v>
                </c:pt>
                <c:pt idx="533">
                  <c:v>221016</c:v>
                </c:pt>
                <c:pt idx="534">
                  <c:v>221431</c:v>
                </c:pt>
                <c:pt idx="535">
                  <c:v>221852</c:v>
                </c:pt>
                <c:pt idx="536">
                  <c:v>222286</c:v>
                </c:pt>
                <c:pt idx="537">
                  <c:v>222729</c:v>
                </c:pt>
                <c:pt idx="538">
                  <c:v>223166</c:v>
                </c:pt>
                <c:pt idx="539">
                  <c:v>223617</c:v>
                </c:pt>
                <c:pt idx="540">
                  <c:v>224077</c:v>
                </c:pt>
                <c:pt idx="541">
                  <c:v>224545</c:v>
                </c:pt>
                <c:pt idx="542">
                  <c:v>225013</c:v>
                </c:pt>
                <c:pt idx="543">
                  <c:v>225490</c:v>
                </c:pt>
                <c:pt idx="544">
                  <c:v>225972</c:v>
                </c:pt>
                <c:pt idx="545">
                  <c:v>226469</c:v>
                </c:pt>
                <c:pt idx="546">
                  <c:v>226966</c:v>
                </c:pt>
                <c:pt idx="547">
                  <c:v>227466</c:v>
                </c:pt>
                <c:pt idx="548">
                  <c:v>227975</c:v>
                </c:pt>
                <c:pt idx="549">
                  <c:v>228479</c:v>
                </c:pt>
                <c:pt idx="550">
                  <c:v>228985</c:v>
                </c:pt>
                <c:pt idx="551">
                  <c:v>229493</c:v>
                </c:pt>
                <c:pt idx="552">
                  <c:v>230012</c:v>
                </c:pt>
                <c:pt idx="553">
                  <c:v>230535</c:v>
                </c:pt>
                <c:pt idx="554">
                  <c:v>231052</c:v>
                </c:pt>
                <c:pt idx="555">
                  <c:v>231576</c:v>
                </c:pt>
                <c:pt idx="556">
                  <c:v>232108</c:v>
                </c:pt>
                <c:pt idx="557">
                  <c:v>232635</c:v>
                </c:pt>
                <c:pt idx="558">
                  <c:v>233168</c:v>
                </c:pt>
                <c:pt idx="559">
                  <c:v>233688</c:v>
                </c:pt>
                <c:pt idx="560">
                  <c:v>234210</c:v>
                </c:pt>
                <c:pt idx="561">
                  <c:v>234728</c:v>
                </c:pt>
                <c:pt idx="562">
                  <c:v>235232</c:v>
                </c:pt>
                <c:pt idx="563">
                  <c:v>235732</c:v>
                </c:pt>
                <c:pt idx="564">
                  <c:v>236234</c:v>
                </c:pt>
                <c:pt idx="565">
                  <c:v>236736</c:v>
                </c:pt>
                <c:pt idx="566">
                  <c:v>237226</c:v>
                </c:pt>
                <c:pt idx="567">
                  <c:v>237714</c:v>
                </c:pt>
                <c:pt idx="568">
                  <c:v>238202</c:v>
                </c:pt>
                <c:pt idx="569">
                  <c:v>238682</c:v>
                </c:pt>
                <c:pt idx="570">
                  <c:v>239154</c:v>
                </c:pt>
                <c:pt idx="571">
                  <c:v>239626</c:v>
                </c:pt>
                <c:pt idx="572">
                  <c:v>240088</c:v>
                </c:pt>
                <c:pt idx="573">
                  <c:v>240549</c:v>
                </c:pt>
                <c:pt idx="574">
                  <c:v>241010</c:v>
                </c:pt>
                <c:pt idx="575">
                  <c:v>241458</c:v>
                </c:pt>
                <c:pt idx="576">
                  <c:v>241896</c:v>
                </c:pt>
                <c:pt idx="577">
                  <c:v>242326</c:v>
                </c:pt>
                <c:pt idx="578">
                  <c:v>242753</c:v>
                </c:pt>
                <c:pt idx="579">
                  <c:v>243167</c:v>
                </c:pt>
                <c:pt idx="580">
                  <c:v>243573</c:v>
                </c:pt>
                <c:pt idx="581">
                  <c:v>243976</c:v>
                </c:pt>
                <c:pt idx="582">
                  <c:v>244368</c:v>
                </c:pt>
                <c:pt idx="583">
                  <c:v>244756</c:v>
                </c:pt>
                <c:pt idx="584">
                  <c:v>245128</c:v>
                </c:pt>
                <c:pt idx="585">
                  <c:v>245489</c:v>
                </c:pt>
                <c:pt idx="586">
                  <c:v>245848</c:v>
                </c:pt>
                <c:pt idx="587">
                  <c:v>246200</c:v>
                </c:pt>
                <c:pt idx="588">
                  <c:v>246545</c:v>
                </c:pt>
                <c:pt idx="589">
                  <c:v>246883</c:v>
                </c:pt>
                <c:pt idx="590">
                  <c:v>247214</c:v>
                </c:pt>
                <c:pt idx="591">
                  <c:v>247539</c:v>
                </c:pt>
                <c:pt idx="592">
                  <c:v>247848</c:v>
                </c:pt>
                <c:pt idx="593">
                  <c:v>248155</c:v>
                </c:pt>
                <c:pt idx="594">
                  <c:v>248449</c:v>
                </c:pt>
                <c:pt idx="595">
                  <c:v>248732</c:v>
                </c:pt>
                <c:pt idx="596">
                  <c:v>249019</c:v>
                </c:pt>
                <c:pt idx="597">
                  <c:v>249302</c:v>
                </c:pt>
                <c:pt idx="598">
                  <c:v>249575</c:v>
                </c:pt>
                <c:pt idx="599">
                  <c:v>249849</c:v>
                </c:pt>
                <c:pt idx="600">
                  <c:v>250121</c:v>
                </c:pt>
                <c:pt idx="601">
                  <c:v>250381</c:v>
                </c:pt>
                <c:pt idx="602">
                  <c:v>250644</c:v>
                </c:pt>
                <c:pt idx="603">
                  <c:v>250899</c:v>
                </c:pt>
                <c:pt idx="604">
                  <c:v>251151</c:v>
                </c:pt>
                <c:pt idx="605">
                  <c:v>251397</c:v>
                </c:pt>
                <c:pt idx="606">
                  <c:v>251650</c:v>
                </c:pt>
                <c:pt idx="607">
                  <c:v>251897</c:v>
                </c:pt>
                <c:pt idx="608">
                  <c:v>252138</c:v>
                </c:pt>
                <c:pt idx="609">
                  <c:v>252384</c:v>
                </c:pt>
                <c:pt idx="610">
                  <c:v>252629</c:v>
                </c:pt>
                <c:pt idx="611">
                  <c:v>252881</c:v>
                </c:pt>
                <c:pt idx="612">
                  <c:v>253128</c:v>
                </c:pt>
                <c:pt idx="613">
                  <c:v>253376</c:v>
                </c:pt>
                <c:pt idx="614">
                  <c:v>253621</c:v>
                </c:pt>
                <c:pt idx="615">
                  <c:v>253870</c:v>
                </c:pt>
                <c:pt idx="616">
                  <c:v>254121</c:v>
                </c:pt>
                <c:pt idx="617">
                  <c:v>254372</c:v>
                </c:pt>
                <c:pt idx="618">
                  <c:v>254631</c:v>
                </c:pt>
                <c:pt idx="619">
                  <c:v>254893</c:v>
                </c:pt>
                <c:pt idx="620">
                  <c:v>255155</c:v>
                </c:pt>
                <c:pt idx="621">
                  <c:v>255423</c:v>
                </c:pt>
                <c:pt idx="622">
                  <c:v>255688</c:v>
                </c:pt>
                <c:pt idx="623">
                  <c:v>255960</c:v>
                </c:pt>
                <c:pt idx="624">
                  <c:v>256240</c:v>
                </c:pt>
                <c:pt idx="625">
                  <c:v>256515</c:v>
                </c:pt>
                <c:pt idx="626">
                  <c:v>256797</c:v>
                </c:pt>
                <c:pt idx="627">
                  <c:v>257081</c:v>
                </c:pt>
                <c:pt idx="628">
                  <c:v>257369</c:v>
                </c:pt>
                <c:pt idx="629">
                  <c:v>257662</c:v>
                </c:pt>
                <c:pt idx="630">
                  <c:v>257960</c:v>
                </c:pt>
                <c:pt idx="631">
                  <c:v>258259</c:v>
                </c:pt>
                <c:pt idx="632">
                  <c:v>258564</c:v>
                </c:pt>
                <c:pt idx="633">
                  <c:v>258872</c:v>
                </c:pt>
                <c:pt idx="634">
                  <c:v>259186</c:v>
                </c:pt>
                <c:pt idx="635">
                  <c:v>259501</c:v>
                </c:pt>
                <c:pt idx="636">
                  <c:v>259824</c:v>
                </c:pt>
                <c:pt idx="637">
                  <c:v>260148</c:v>
                </c:pt>
                <c:pt idx="638">
                  <c:v>260483</c:v>
                </c:pt>
                <c:pt idx="639">
                  <c:v>260820</c:v>
                </c:pt>
                <c:pt idx="640">
                  <c:v>261159</c:v>
                </c:pt>
                <c:pt idx="641">
                  <c:v>261503</c:v>
                </c:pt>
                <c:pt idx="642">
                  <c:v>261850</c:v>
                </c:pt>
                <c:pt idx="643">
                  <c:v>262214</c:v>
                </c:pt>
                <c:pt idx="644">
                  <c:v>262575</c:v>
                </c:pt>
                <c:pt idx="645">
                  <c:v>262936</c:v>
                </c:pt>
                <c:pt idx="646">
                  <c:v>263297</c:v>
                </c:pt>
                <c:pt idx="647">
                  <c:v>263672</c:v>
                </c:pt>
                <c:pt idx="648">
                  <c:v>264049</c:v>
                </c:pt>
                <c:pt idx="649">
                  <c:v>264425</c:v>
                </c:pt>
                <c:pt idx="650">
                  <c:v>264806</c:v>
                </c:pt>
                <c:pt idx="651">
                  <c:v>265186</c:v>
                </c:pt>
                <c:pt idx="652">
                  <c:v>265574</c:v>
                </c:pt>
                <c:pt idx="653">
                  <c:v>265969</c:v>
                </c:pt>
                <c:pt idx="654">
                  <c:v>266362</c:v>
                </c:pt>
                <c:pt idx="655">
                  <c:v>266757</c:v>
                </c:pt>
                <c:pt idx="656">
                  <c:v>267162</c:v>
                </c:pt>
                <c:pt idx="657">
                  <c:v>267569</c:v>
                </c:pt>
                <c:pt idx="658">
                  <c:v>267968</c:v>
                </c:pt>
                <c:pt idx="659">
                  <c:v>268372</c:v>
                </c:pt>
                <c:pt idx="660">
                  <c:v>268786</c:v>
                </c:pt>
                <c:pt idx="661">
                  <c:v>269194</c:v>
                </c:pt>
                <c:pt idx="662">
                  <c:v>269595</c:v>
                </c:pt>
                <c:pt idx="663">
                  <c:v>270013</c:v>
                </c:pt>
                <c:pt idx="664">
                  <c:v>270432</c:v>
                </c:pt>
                <c:pt idx="665">
                  <c:v>270851</c:v>
                </c:pt>
                <c:pt idx="666">
                  <c:v>271270</c:v>
                </c:pt>
                <c:pt idx="667">
                  <c:v>271692</c:v>
                </c:pt>
                <c:pt idx="668">
                  <c:v>272120</c:v>
                </c:pt>
                <c:pt idx="669">
                  <c:v>272544</c:v>
                </c:pt>
                <c:pt idx="670">
                  <c:v>272973</c:v>
                </c:pt>
                <c:pt idx="671">
                  <c:v>273404</c:v>
                </c:pt>
                <c:pt idx="672">
                  <c:v>273839</c:v>
                </c:pt>
                <c:pt idx="673">
                  <c:v>274274</c:v>
                </c:pt>
                <c:pt idx="674">
                  <c:v>274707</c:v>
                </c:pt>
                <c:pt idx="675">
                  <c:v>275136</c:v>
                </c:pt>
                <c:pt idx="676">
                  <c:v>275566</c:v>
                </c:pt>
                <c:pt idx="677">
                  <c:v>276000</c:v>
                </c:pt>
                <c:pt idx="678">
                  <c:v>276430</c:v>
                </c:pt>
                <c:pt idx="679">
                  <c:v>276853</c:v>
                </c:pt>
                <c:pt idx="680">
                  <c:v>277276</c:v>
                </c:pt>
                <c:pt idx="681">
                  <c:v>277707</c:v>
                </c:pt>
                <c:pt idx="682">
                  <c:v>278141</c:v>
                </c:pt>
                <c:pt idx="683">
                  <c:v>278570</c:v>
                </c:pt>
                <c:pt idx="684">
                  <c:v>278999</c:v>
                </c:pt>
                <c:pt idx="685">
                  <c:v>279425</c:v>
                </c:pt>
                <c:pt idx="686">
                  <c:v>279846</c:v>
                </c:pt>
                <c:pt idx="687">
                  <c:v>280269</c:v>
                </c:pt>
                <c:pt idx="688">
                  <c:v>280697</c:v>
                </c:pt>
                <c:pt idx="689">
                  <c:v>281119</c:v>
                </c:pt>
                <c:pt idx="690">
                  <c:v>281539</c:v>
                </c:pt>
                <c:pt idx="691">
                  <c:v>281968</c:v>
                </c:pt>
                <c:pt idx="692">
                  <c:v>282393</c:v>
                </c:pt>
                <c:pt idx="693">
                  <c:v>282814</c:v>
                </c:pt>
                <c:pt idx="694">
                  <c:v>283223</c:v>
                </c:pt>
                <c:pt idx="695">
                  <c:v>283641</c:v>
                </c:pt>
                <c:pt idx="696">
                  <c:v>284054</c:v>
                </c:pt>
                <c:pt idx="697">
                  <c:v>284470</c:v>
                </c:pt>
                <c:pt idx="698">
                  <c:v>284880</c:v>
                </c:pt>
                <c:pt idx="699">
                  <c:v>285295</c:v>
                </c:pt>
                <c:pt idx="700">
                  <c:v>285694</c:v>
                </c:pt>
                <c:pt idx="701">
                  <c:v>286086</c:v>
                </c:pt>
                <c:pt idx="702">
                  <c:v>286478</c:v>
                </c:pt>
                <c:pt idx="703">
                  <c:v>286870</c:v>
                </c:pt>
                <c:pt idx="704">
                  <c:v>287257</c:v>
                </c:pt>
                <c:pt idx="705">
                  <c:v>287642</c:v>
                </c:pt>
                <c:pt idx="706">
                  <c:v>288025</c:v>
                </c:pt>
                <c:pt idx="707">
                  <c:v>288399</c:v>
                </c:pt>
                <c:pt idx="708">
                  <c:v>288778</c:v>
                </c:pt>
                <c:pt idx="709">
                  <c:v>289160</c:v>
                </c:pt>
                <c:pt idx="710">
                  <c:v>289532</c:v>
                </c:pt>
                <c:pt idx="711">
                  <c:v>289899</c:v>
                </c:pt>
                <c:pt idx="712">
                  <c:v>290272</c:v>
                </c:pt>
                <c:pt idx="713">
                  <c:v>290642</c:v>
                </c:pt>
                <c:pt idx="714">
                  <c:v>291011</c:v>
                </c:pt>
                <c:pt idx="715">
                  <c:v>291376</c:v>
                </c:pt>
                <c:pt idx="716">
                  <c:v>291742</c:v>
                </c:pt>
                <c:pt idx="717">
                  <c:v>292103</c:v>
                </c:pt>
                <c:pt idx="718">
                  <c:v>292465</c:v>
                </c:pt>
                <c:pt idx="719">
                  <c:v>292822</c:v>
                </c:pt>
                <c:pt idx="720">
                  <c:v>293174</c:v>
                </c:pt>
                <c:pt idx="721">
                  <c:v>293530</c:v>
                </c:pt>
                <c:pt idx="722">
                  <c:v>293890</c:v>
                </c:pt>
                <c:pt idx="723">
                  <c:v>294247</c:v>
                </c:pt>
                <c:pt idx="724">
                  <c:v>294603</c:v>
                </c:pt>
                <c:pt idx="725">
                  <c:v>294950</c:v>
                </c:pt>
                <c:pt idx="726">
                  <c:v>295299</c:v>
                </c:pt>
                <c:pt idx="727">
                  <c:v>295653</c:v>
                </c:pt>
                <c:pt idx="728">
                  <c:v>296009</c:v>
                </c:pt>
                <c:pt idx="729">
                  <c:v>296358</c:v>
                </c:pt>
                <c:pt idx="730">
                  <c:v>296710</c:v>
                </c:pt>
                <c:pt idx="731">
                  <c:v>297065</c:v>
                </c:pt>
                <c:pt idx="732">
                  <c:v>297420</c:v>
                </c:pt>
                <c:pt idx="733">
                  <c:v>297773</c:v>
                </c:pt>
                <c:pt idx="734">
                  <c:v>298131</c:v>
                </c:pt>
                <c:pt idx="735">
                  <c:v>298487</c:v>
                </c:pt>
                <c:pt idx="736">
                  <c:v>298844</c:v>
                </c:pt>
                <c:pt idx="737">
                  <c:v>299204</c:v>
                </c:pt>
                <c:pt idx="738">
                  <c:v>299568</c:v>
                </c:pt>
                <c:pt idx="739">
                  <c:v>299924</c:v>
                </c:pt>
                <c:pt idx="740">
                  <c:v>300279</c:v>
                </c:pt>
                <c:pt idx="741">
                  <c:v>300640</c:v>
                </c:pt>
                <c:pt idx="742">
                  <c:v>300999</c:v>
                </c:pt>
                <c:pt idx="743">
                  <c:v>301350</c:v>
                </c:pt>
                <c:pt idx="744">
                  <c:v>301701</c:v>
                </c:pt>
                <c:pt idx="745">
                  <c:v>302052</c:v>
                </c:pt>
                <c:pt idx="746">
                  <c:v>302400</c:v>
                </c:pt>
                <c:pt idx="747">
                  <c:v>302743</c:v>
                </c:pt>
                <c:pt idx="748">
                  <c:v>303086</c:v>
                </c:pt>
                <c:pt idx="749">
                  <c:v>303433</c:v>
                </c:pt>
                <c:pt idx="750">
                  <c:v>303770</c:v>
                </c:pt>
                <c:pt idx="751">
                  <c:v>304109</c:v>
                </c:pt>
                <c:pt idx="752">
                  <c:v>304453</c:v>
                </c:pt>
                <c:pt idx="753">
                  <c:v>304800</c:v>
                </c:pt>
                <c:pt idx="754">
                  <c:v>305142</c:v>
                </c:pt>
                <c:pt idx="755">
                  <c:v>305482</c:v>
                </c:pt>
                <c:pt idx="756">
                  <c:v>305822</c:v>
                </c:pt>
                <c:pt idx="757">
                  <c:v>306154</c:v>
                </c:pt>
                <c:pt idx="758">
                  <c:v>306488</c:v>
                </c:pt>
                <c:pt idx="759">
                  <c:v>306824</c:v>
                </c:pt>
                <c:pt idx="760">
                  <c:v>307157</c:v>
                </c:pt>
                <c:pt idx="761">
                  <c:v>307493</c:v>
                </c:pt>
                <c:pt idx="762">
                  <c:v>307828</c:v>
                </c:pt>
                <c:pt idx="763">
                  <c:v>308158</c:v>
                </c:pt>
                <c:pt idx="764">
                  <c:v>308492</c:v>
                </c:pt>
                <c:pt idx="765">
                  <c:v>308822</c:v>
                </c:pt>
                <c:pt idx="766">
                  <c:v>309166</c:v>
                </c:pt>
                <c:pt idx="767">
                  <c:v>309497</c:v>
                </c:pt>
                <c:pt idx="768">
                  <c:v>309824</c:v>
                </c:pt>
                <c:pt idx="769">
                  <c:v>310152</c:v>
                </c:pt>
                <c:pt idx="770">
                  <c:v>310474</c:v>
                </c:pt>
                <c:pt idx="771">
                  <c:v>310794</c:v>
                </c:pt>
                <c:pt idx="772">
                  <c:v>311115</c:v>
                </c:pt>
                <c:pt idx="773">
                  <c:v>311436</c:v>
                </c:pt>
                <c:pt idx="774">
                  <c:v>311756</c:v>
                </c:pt>
                <c:pt idx="775">
                  <c:v>312080</c:v>
                </c:pt>
                <c:pt idx="776">
                  <c:v>312391</c:v>
                </c:pt>
                <c:pt idx="777">
                  <c:v>312710</c:v>
                </c:pt>
                <c:pt idx="778">
                  <c:v>313030</c:v>
                </c:pt>
                <c:pt idx="779">
                  <c:v>313357</c:v>
                </c:pt>
                <c:pt idx="780">
                  <c:v>313675</c:v>
                </c:pt>
                <c:pt idx="781">
                  <c:v>313996</c:v>
                </c:pt>
                <c:pt idx="782">
                  <c:v>314315</c:v>
                </c:pt>
                <c:pt idx="783">
                  <c:v>314635</c:v>
                </c:pt>
                <c:pt idx="784">
                  <c:v>314959</c:v>
                </c:pt>
                <c:pt idx="785">
                  <c:v>315281</c:v>
                </c:pt>
                <c:pt idx="786">
                  <c:v>315608</c:v>
                </c:pt>
                <c:pt idx="787">
                  <c:v>315935</c:v>
                </c:pt>
                <c:pt idx="788">
                  <c:v>316260</c:v>
                </c:pt>
                <c:pt idx="789">
                  <c:v>316583</c:v>
                </c:pt>
                <c:pt idx="790">
                  <c:v>316908</c:v>
                </c:pt>
                <c:pt idx="791">
                  <c:v>317238</c:v>
                </c:pt>
                <c:pt idx="792">
                  <c:v>317567</c:v>
                </c:pt>
                <c:pt idx="793">
                  <c:v>317894</c:v>
                </c:pt>
                <c:pt idx="794">
                  <c:v>318223</c:v>
                </c:pt>
                <c:pt idx="795">
                  <c:v>318557</c:v>
                </c:pt>
                <c:pt idx="796">
                  <c:v>318885</c:v>
                </c:pt>
                <c:pt idx="797">
                  <c:v>319222</c:v>
                </c:pt>
                <c:pt idx="798">
                  <c:v>319560</c:v>
                </c:pt>
                <c:pt idx="799">
                  <c:v>319897</c:v>
                </c:pt>
                <c:pt idx="800">
                  <c:v>320241</c:v>
                </c:pt>
                <c:pt idx="801">
                  <c:v>320583</c:v>
                </c:pt>
                <c:pt idx="802">
                  <c:v>320925</c:v>
                </c:pt>
                <c:pt idx="803">
                  <c:v>321265</c:v>
                </c:pt>
                <c:pt idx="804">
                  <c:v>321608</c:v>
                </c:pt>
                <c:pt idx="805">
                  <c:v>321957</c:v>
                </c:pt>
                <c:pt idx="806">
                  <c:v>322300</c:v>
                </c:pt>
                <c:pt idx="807">
                  <c:v>322649</c:v>
                </c:pt>
                <c:pt idx="808">
                  <c:v>323004</c:v>
                </c:pt>
                <c:pt idx="809">
                  <c:v>323356</c:v>
                </c:pt>
                <c:pt idx="810">
                  <c:v>323714</c:v>
                </c:pt>
                <c:pt idx="811">
                  <c:v>324062</c:v>
                </c:pt>
                <c:pt idx="812">
                  <c:v>324419</c:v>
                </c:pt>
                <c:pt idx="813">
                  <c:v>324769</c:v>
                </c:pt>
                <c:pt idx="814">
                  <c:v>325122</c:v>
                </c:pt>
                <c:pt idx="815">
                  <c:v>325479</c:v>
                </c:pt>
                <c:pt idx="816">
                  <c:v>325835</c:v>
                </c:pt>
                <c:pt idx="817">
                  <c:v>326194</c:v>
                </c:pt>
                <c:pt idx="818">
                  <c:v>326546</c:v>
                </c:pt>
                <c:pt idx="819">
                  <c:v>326899</c:v>
                </c:pt>
                <c:pt idx="820">
                  <c:v>327252</c:v>
                </c:pt>
                <c:pt idx="821">
                  <c:v>327602</c:v>
                </c:pt>
                <c:pt idx="822">
                  <c:v>327950</c:v>
                </c:pt>
                <c:pt idx="823">
                  <c:v>328301</c:v>
                </c:pt>
                <c:pt idx="824">
                  <c:v>328658</c:v>
                </c:pt>
                <c:pt idx="825">
                  <c:v>329012</c:v>
                </c:pt>
                <c:pt idx="826">
                  <c:v>329358</c:v>
                </c:pt>
                <c:pt idx="827">
                  <c:v>329713</c:v>
                </c:pt>
                <c:pt idx="828">
                  <c:v>330060</c:v>
                </c:pt>
                <c:pt idx="829">
                  <c:v>330404</c:v>
                </c:pt>
                <c:pt idx="830">
                  <c:v>330749</c:v>
                </c:pt>
                <c:pt idx="831">
                  <c:v>331093</c:v>
                </c:pt>
                <c:pt idx="832">
                  <c:v>331429</c:v>
                </c:pt>
                <c:pt idx="833">
                  <c:v>331778</c:v>
                </c:pt>
                <c:pt idx="834">
                  <c:v>332118</c:v>
                </c:pt>
                <c:pt idx="835">
                  <c:v>332454</c:v>
                </c:pt>
                <c:pt idx="836">
                  <c:v>332797</c:v>
                </c:pt>
                <c:pt idx="837">
                  <c:v>333137</c:v>
                </c:pt>
                <c:pt idx="838">
                  <c:v>333477</c:v>
                </c:pt>
                <c:pt idx="839">
                  <c:v>333817</c:v>
                </c:pt>
                <c:pt idx="840">
                  <c:v>334157</c:v>
                </c:pt>
                <c:pt idx="841">
                  <c:v>334497</c:v>
                </c:pt>
                <c:pt idx="842">
                  <c:v>334836</c:v>
                </c:pt>
                <c:pt idx="843">
                  <c:v>335177</c:v>
                </c:pt>
                <c:pt idx="844">
                  <c:v>335520</c:v>
                </c:pt>
                <c:pt idx="845">
                  <c:v>335860</c:v>
                </c:pt>
                <c:pt idx="846">
                  <c:v>336199</c:v>
                </c:pt>
                <c:pt idx="847">
                  <c:v>336545</c:v>
                </c:pt>
                <c:pt idx="848">
                  <c:v>336887</c:v>
                </c:pt>
                <c:pt idx="849">
                  <c:v>337227</c:v>
                </c:pt>
                <c:pt idx="850">
                  <c:v>337569</c:v>
                </c:pt>
                <c:pt idx="851">
                  <c:v>337910</c:v>
                </c:pt>
                <c:pt idx="852">
                  <c:v>338251</c:v>
                </c:pt>
                <c:pt idx="853">
                  <c:v>338601</c:v>
                </c:pt>
                <c:pt idx="854">
                  <c:v>338947</c:v>
                </c:pt>
                <c:pt idx="855">
                  <c:v>339294</c:v>
                </c:pt>
                <c:pt idx="856">
                  <c:v>339643</c:v>
                </c:pt>
                <c:pt idx="857">
                  <c:v>339993</c:v>
                </c:pt>
                <c:pt idx="858">
                  <c:v>340346</c:v>
                </c:pt>
                <c:pt idx="859">
                  <c:v>340696</c:v>
                </c:pt>
                <c:pt idx="860">
                  <c:v>341044</c:v>
                </c:pt>
                <c:pt idx="861">
                  <c:v>341399</c:v>
                </c:pt>
                <c:pt idx="862">
                  <c:v>341749</c:v>
                </c:pt>
                <c:pt idx="863">
                  <c:v>342103</c:v>
                </c:pt>
                <c:pt idx="864">
                  <c:v>342457</c:v>
                </c:pt>
                <c:pt idx="865">
                  <c:v>342815</c:v>
                </c:pt>
                <c:pt idx="866">
                  <c:v>343166</c:v>
                </c:pt>
                <c:pt idx="867">
                  <c:v>343523</c:v>
                </c:pt>
                <c:pt idx="868">
                  <c:v>343881</c:v>
                </c:pt>
                <c:pt idx="869">
                  <c:v>344238</c:v>
                </c:pt>
                <c:pt idx="870">
                  <c:v>344593</c:v>
                </c:pt>
                <c:pt idx="871">
                  <c:v>344948</c:v>
                </c:pt>
                <c:pt idx="872">
                  <c:v>345315</c:v>
                </c:pt>
                <c:pt idx="873">
                  <c:v>345680</c:v>
                </c:pt>
                <c:pt idx="874">
                  <c:v>346043</c:v>
                </c:pt>
                <c:pt idx="875">
                  <c:v>346406</c:v>
                </c:pt>
                <c:pt idx="876">
                  <c:v>346765</c:v>
                </c:pt>
                <c:pt idx="877">
                  <c:v>347123</c:v>
                </c:pt>
                <c:pt idx="878">
                  <c:v>347488</c:v>
                </c:pt>
                <c:pt idx="879">
                  <c:v>347847</c:v>
                </c:pt>
                <c:pt idx="880">
                  <c:v>348210</c:v>
                </c:pt>
                <c:pt idx="881">
                  <c:v>348580</c:v>
                </c:pt>
                <c:pt idx="882">
                  <c:v>348950</c:v>
                </c:pt>
                <c:pt idx="883">
                  <c:v>349308</c:v>
                </c:pt>
                <c:pt idx="884">
                  <c:v>349670</c:v>
                </c:pt>
                <c:pt idx="885">
                  <c:v>350029</c:v>
                </c:pt>
                <c:pt idx="886">
                  <c:v>350397</c:v>
                </c:pt>
                <c:pt idx="887">
                  <c:v>350765</c:v>
                </c:pt>
                <c:pt idx="888">
                  <c:v>351129</c:v>
                </c:pt>
                <c:pt idx="889">
                  <c:v>351490</c:v>
                </c:pt>
                <c:pt idx="890">
                  <c:v>351853</c:v>
                </c:pt>
                <c:pt idx="891">
                  <c:v>352214</c:v>
                </c:pt>
                <c:pt idx="892">
                  <c:v>352573</c:v>
                </c:pt>
                <c:pt idx="893">
                  <c:v>352929</c:v>
                </c:pt>
                <c:pt idx="894">
                  <c:v>353282</c:v>
                </c:pt>
                <c:pt idx="895">
                  <c:v>353642</c:v>
                </c:pt>
                <c:pt idx="896">
                  <c:v>354001</c:v>
                </c:pt>
                <c:pt idx="897">
                  <c:v>354356</c:v>
                </c:pt>
                <c:pt idx="898">
                  <c:v>354710</c:v>
                </c:pt>
                <c:pt idx="899">
                  <c:v>355062</c:v>
                </c:pt>
                <c:pt idx="900">
                  <c:v>355414</c:v>
                </c:pt>
                <c:pt idx="901">
                  <c:v>355767</c:v>
                </c:pt>
                <c:pt idx="902">
                  <c:v>356116</c:v>
                </c:pt>
                <c:pt idx="903">
                  <c:v>356466</c:v>
                </c:pt>
                <c:pt idx="904">
                  <c:v>356813</c:v>
                </c:pt>
                <c:pt idx="905">
                  <c:v>357167</c:v>
                </c:pt>
                <c:pt idx="906">
                  <c:v>357520</c:v>
                </c:pt>
                <c:pt idx="907">
                  <c:v>357862</c:v>
                </c:pt>
                <c:pt idx="908">
                  <c:v>358211</c:v>
                </c:pt>
                <c:pt idx="909">
                  <c:v>358563</c:v>
                </c:pt>
                <c:pt idx="910">
                  <c:v>358906</c:v>
                </c:pt>
                <c:pt idx="911">
                  <c:v>359261</c:v>
                </c:pt>
                <c:pt idx="912">
                  <c:v>359609</c:v>
                </c:pt>
                <c:pt idx="913">
                  <c:v>359957</c:v>
                </c:pt>
                <c:pt idx="914">
                  <c:v>360302</c:v>
                </c:pt>
                <c:pt idx="915">
                  <c:v>360655</c:v>
                </c:pt>
                <c:pt idx="916">
                  <c:v>361005</c:v>
                </c:pt>
                <c:pt idx="917">
                  <c:v>361351</c:v>
                </c:pt>
                <c:pt idx="918">
                  <c:v>361705</c:v>
                </c:pt>
                <c:pt idx="919">
                  <c:v>362053</c:v>
                </c:pt>
                <c:pt idx="920">
                  <c:v>362401</c:v>
                </c:pt>
                <c:pt idx="921">
                  <c:v>362751</c:v>
                </c:pt>
                <c:pt idx="922">
                  <c:v>363099</c:v>
                </c:pt>
                <c:pt idx="923">
                  <c:v>363455</c:v>
                </c:pt>
                <c:pt idx="924">
                  <c:v>363807</c:v>
                </c:pt>
                <c:pt idx="925">
                  <c:v>364158</c:v>
                </c:pt>
                <c:pt idx="926">
                  <c:v>364506</c:v>
                </c:pt>
                <c:pt idx="927">
                  <c:v>364861</c:v>
                </c:pt>
                <c:pt idx="928">
                  <c:v>365207</c:v>
                </c:pt>
                <c:pt idx="929">
                  <c:v>365560</c:v>
                </c:pt>
                <c:pt idx="930">
                  <c:v>365905</c:v>
                </c:pt>
                <c:pt idx="931">
                  <c:v>366247</c:v>
                </c:pt>
                <c:pt idx="932">
                  <c:v>366590</c:v>
                </c:pt>
                <c:pt idx="933">
                  <c:v>366933</c:v>
                </c:pt>
                <c:pt idx="934">
                  <c:v>367274</c:v>
                </c:pt>
                <c:pt idx="935">
                  <c:v>367621</c:v>
                </c:pt>
                <c:pt idx="936">
                  <c:v>367964</c:v>
                </c:pt>
                <c:pt idx="937">
                  <c:v>368303</c:v>
                </c:pt>
                <c:pt idx="938">
                  <c:v>368640</c:v>
                </c:pt>
                <c:pt idx="939">
                  <c:v>368979</c:v>
                </c:pt>
                <c:pt idx="940">
                  <c:v>369318</c:v>
                </c:pt>
                <c:pt idx="941">
                  <c:v>369653</c:v>
                </c:pt>
                <c:pt idx="942">
                  <c:v>369990</c:v>
                </c:pt>
                <c:pt idx="943">
                  <c:v>370323</c:v>
                </c:pt>
                <c:pt idx="944">
                  <c:v>370657</c:v>
                </c:pt>
                <c:pt idx="945">
                  <c:v>370987</c:v>
                </c:pt>
                <c:pt idx="946">
                  <c:v>371315</c:v>
                </c:pt>
                <c:pt idx="947">
                  <c:v>371648</c:v>
                </c:pt>
                <c:pt idx="948">
                  <c:v>371982</c:v>
                </c:pt>
                <c:pt idx="949">
                  <c:v>372314</c:v>
                </c:pt>
                <c:pt idx="950">
                  <c:v>372643</c:v>
                </c:pt>
                <c:pt idx="951">
                  <c:v>372979</c:v>
                </c:pt>
                <c:pt idx="952">
                  <c:v>373307</c:v>
                </c:pt>
                <c:pt idx="953">
                  <c:v>373631</c:v>
                </c:pt>
                <c:pt idx="954">
                  <c:v>373952</c:v>
                </c:pt>
                <c:pt idx="955">
                  <c:v>374279</c:v>
                </c:pt>
                <c:pt idx="956">
                  <c:v>374604</c:v>
                </c:pt>
                <c:pt idx="957">
                  <c:v>374934</c:v>
                </c:pt>
                <c:pt idx="958">
                  <c:v>375259</c:v>
                </c:pt>
                <c:pt idx="959">
                  <c:v>375587</c:v>
                </c:pt>
                <c:pt idx="960">
                  <c:v>375912</c:v>
                </c:pt>
                <c:pt idx="961">
                  <c:v>376233</c:v>
                </c:pt>
                <c:pt idx="962">
                  <c:v>376560</c:v>
                </c:pt>
                <c:pt idx="963">
                  <c:v>376882</c:v>
                </c:pt>
                <c:pt idx="964">
                  <c:v>377205</c:v>
                </c:pt>
                <c:pt idx="965">
                  <c:v>377524</c:v>
                </c:pt>
                <c:pt idx="966">
                  <c:v>377839</c:v>
                </c:pt>
                <c:pt idx="967">
                  <c:v>378156</c:v>
                </c:pt>
                <c:pt idx="968">
                  <c:v>378477</c:v>
                </c:pt>
                <c:pt idx="969">
                  <c:v>378795</c:v>
                </c:pt>
                <c:pt idx="970">
                  <c:v>379112</c:v>
                </c:pt>
                <c:pt idx="971">
                  <c:v>379431</c:v>
                </c:pt>
                <c:pt idx="972">
                  <c:v>379744</c:v>
                </c:pt>
                <c:pt idx="973">
                  <c:v>380056</c:v>
                </c:pt>
                <c:pt idx="974">
                  <c:v>380364</c:v>
                </c:pt>
                <c:pt idx="975">
                  <c:v>380681</c:v>
                </c:pt>
                <c:pt idx="976">
                  <c:v>380993</c:v>
                </c:pt>
                <c:pt idx="977">
                  <c:v>381309</c:v>
                </c:pt>
                <c:pt idx="978">
                  <c:v>381621</c:v>
                </c:pt>
                <c:pt idx="979">
                  <c:v>381928</c:v>
                </c:pt>
                <c:pt idx="980">
                  <c:v>382236</c:v>
                </c:pt>
                <c:pt idx="981">
                  <c:v>382546</c:v>
                </c:pt>
                <c:pt idx="982">
                  <c:v>382858</c:v>
                </c:pt>
                <c:pt idx="983">
                  <c:v>383167</c:v>
                </c:pt>
                <c:pt idx="984">
                  <c:v>383475</c:v>
                </c:pt>
                <c:pt idx="985">
                  <c:v>383774</c:v>
                </c:pt>
                <c:pt idx="986">
                  <c:v>384082</c:v>
                </c:pt>
                <c:pt idx="987">
                  <c:v>384388</c:v>
                </c:pt>
                <c:pt idx="988">
                  <c:v>384696</c:v>
                </c:pt>
                <c:pt idx="989">
                  <c:v>384993</c:v>
                </c:pt>
                <c:pt idx="990">
                  <c:v>385294</c:v>
                </c:pt>
                <c:pt idx="991">
                  <c:v>385593</c:v>
                </c:pt>
                <c:pt idx="992">
                  <c:v>385893</c:v>
                </c:pt>
                <c:pt idx="993">
                  <c:v>386193</c:v>
                </c:pt>
                <c:pt idx="994">
                  <c:v>386495</c:v>
                </c:pt>
                <c:pt idx="995">
                  <c:v>386792</c:v>
                </c:pt>
                <c:pt idx="996">
                  <c:v>387088</c:v>
                </c:pt>
                <c:pt idx="997">
                  <c:v>387390</c:v>
                </c:pt>
                <c:pt idx="998">
                  <c:v>387690</c:v>
                </c:pt>
                <c:pt idx="999">
                  <c:v>387987</c:v>
                </c:pt>
              </c:numCache>
            </c:numRef>
          </c:val>
          <c:smooth val="0"/>
          <c:extLst>
            <c:ext xmlns:c16="http://schemas.microsoft.com/office/drawing/2014/chart" uri="{C3380CC4-5D6E-409C-BE32-E72D297353CC}">
              <c16:uniqueId val="{00000004-857A-49CD-AC7B-2B70D2367674}"/>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0%'!$C$1</c:f>
              <c:strCache>
                <c:ptCount val="1"/>
                <c:pt idx="0">
                  <c:v>90% Adherence</c:v>
                </c:pt>
              </c:strCache>
            </c:strRef>
          </c:tx>
          <c:spPr>
            <a:ln w="28575" cap="rnd">
              <a:solidFill>
                <a:schemeClr val="tx1"/>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5</c:v>
                </c:pt>
                <c:pt idx="314">
                  <c:v>427512</c:v>
                </c:pt>
                <c:pt idx="315">
                  <c:v>431619</c:v>
                </c:pt>
                <c:pt idx="316">
                  <c:v>435758</c:v>
                </c:pt>
                <c:pt idx="317">
                  <c:v>439952</c:v>
                </c:pt>
                <c:pt idx="318">
                  <c:v>444106</c:v>
                </c:pt>
                <c:pt idx="319">
                  <c:v>448202</c:v>
                </c:pt>
                <c:pt idx="320">
                  <c:v>452216</c:v>
                </c:pt>
                <c:pt idx="321">
                  <c:v>456163</c:v>
                </c:pt>
                <c:pt idx="322">
                  <c:v>459953</c:v>
                </c:pt>
                <c:pt idx="323">
                  <c:v>463648</c:v>
                </c:pt>
                <c:pt idx="324">
                  <c:v>467245</c:v>
                </c:pt>
                <c:pt idx="325">
                  <c:v>470663</c:v>
                </c:pt>
                <c:pt idx="326">
                  <c:v>473892</c:v>
                </c:pt>
                <c:pt idx="327">
                  <c:v>476940</c:v>
                </c:pt>
                <c:pt idx="328">
                  <c:v>479784</c:v>
                </c:pt>
                <c:pt idx="329">
                  <c:v>482444</c:v>
                </c:pt>
                <c:pt idx="330">
                  <c:v>484933</c:v>
                </c:pt>
                <c:pt idx="331">
                  <c:v>487342</c:v>
                </c:pt>
                <c:pt idx="332">
                  <c:v>489621</c:v>
                </c:pt>
                <c:pt idx="333">
                  <c:v>491747</c:v>
                </c:pt>
                <c:pt idx="334">
                  <c:v>493792</c:v>
                </c:pt>
                <c:pt idx="335">
                  <c:v>495724</c:v>
                </c:pt>
                <c:pt idx="336">
                  <c:v>497553</c:v>
                </c:pt>
                <c:pt idx="337">
                  <c:v>499255</c:v>
                </c:pt>
                <c:pt idx="338">
                  <c:v>500092</c:v>
                </c:pt>
                <c:pt idx="339">
                  <c:v>500883</c:v>
                </c:pt>
                <c:pt idx="340">
                  <c:v>501631</c:v>
                </c:pt>
                <c:pt idx="341">
                  <c:v>502325</c:v>
                </c:pt>
                <c:pt idx="342">
                  <c:v>502949</c:v>
                </c:pt>
                <c:pt idx="343">
                  <c:v>503519</c:v>
                </c:pt>
                <c:pt idx="344">
                  <c:v>503997</c:v>
                </c:pt>
                <c:pt idx="345">
                  <c:v>504395</c:v>
                </c:pt>
                <c:pt idx="346">
                  <c:v>504737</c:v>
                </c:pt>
                <c:pt idx="347">
                  <c:v>505033</c:v>
                </c:pt>
                <c:pt idx="348">
                  <c:v>505256</c:v>
                </c:pt>
                <c:pt idx="349">
                  <c:v>505476</c:v>
                </c:pt>
                <c:pt idx="350">
                  <c:v>505668</c:v>
                </c:pt>
                <c:pt idx="351">
                  <c:v>505849</c:v>
                </c:pt>
                <c:pt idx="352">
                  <c:v>506004</c:v>
                </c:pt>
                <c:pt idx="353">
                  <c:v>506137</c:v>
                </c:pt>
                <c:pt idx="354">
                  <c:v>506248</c:v>
                </c:pt>
                <c:pt idx="355">
                  <c:v>506352</c:v>
                </c:pt>
                <c:pt idx="356">
                  <c:v>506445</c:v>
                </c:pt>
                <c:pt idx="357">
                  <c:v>506526</c:v>
                </c:pt>
                <c:pt idx="358">
                  <c:v>506599</c:v>
                </c:pt>
                <c:pt idx="359">
                  <c:v>506660</c:v>
                </c:pt>
                <c:pt idx="360">
                  <c:v>506723</c:v>
                </c:pt>
                <c:pt idx="361">
                  <c:v>506775</c:v>
                </c:pt>
                <c:pt idx="362">
                  <c:v>506823</c:v>
                </c:pt>
                <c:pt idx="363">
                  <c:v>506869</c:v>
                </c:pt>
                <c:pt idx="364">
                  <c:v>506910</c:v>
                </c:pt>
                <c:pt idx="365">
                  <c:v>506953</c:v>
                </c:pt>
                <c:pt idx="366">
                  <c:v>506992</c:v>
                </c:pt>
                <c:pt idx="367">
                  <c:v>507025</c:v>
                </c:pt>
                <c:pt idx="368">
                  <c:v>507059</c:v>
                </c:pt>
                <c:pt idx="369">
                  <c:v>507093</c:v>
                </c:pt>
                <c:pt idx="370">
                  <c:v>507122</c:v>
                </c:pt>
                <c:pt idx="371">
                  <c:v>507152</c:v>
                </c:pt>
                <c:pt idx="372">
                  <c:v>507180</c:v>
                </c:pt>
                <c:pt idx="373">
                  <c:v>507204</c:v>
                </c:pt>
                <c:pt idx="374">
                  <c:v>507230</c:v>
                </c:pt>
                <c:pt idx="375">
                  <c:v>507256</c:v>
                </c:pt>
                <c:pt idx="376">
                  <c:v>507280</c:v>
                </c:pt>
                <c:pt idx="377">
                  <c:v>507303</c:v>
                </c:pt>
                <c:pt idx="378">
                  <c:v>507329</c:v>
                </c:pt>
                <c:pt idx="379">
                  <c:v>507352</c:v>
                </c:pt>
                <c:pt idx="380">
                  <c:v>507378</c:v>
                </c:pt>
                <c:pt idx="381">
                  <c:v>507403</c:v>
                </c:pt>
                <c:pt idx="382">
                  <c:v>507428</c:v>
                </c:pt>
                <c:pt idx="383">
                  <c:v>507452</c:v>
                </c:pt>
                <c:pt idx="384">
                  <c:v>507476</c:v>
                </c:pt>
                <c:pt idx="385">
                  <c:v>507501</c:v>
                </c:pt>
                <c:pt idx="386">
                  <c:v>507522</c:v>
                </c:pt>
                <c:pt idx="387">
                  <c:v>507546</c:v>
                </c:pt>
                <c:pt idx="388">
                  <c:v>507570</c:v>
                </c:pt>
                <c:pt idx="389">
                  <c:v>507594</c:v>
                </c:pt>
                <c:pt idx="390">
                  <c:v>507617</c:v>
                </c:pt>
                <c:pt idx="391">
                  <c:v>507636</c:v>
                </c:pt>
                <c:pt idx="392">
                  <c:v>507660</c:v>
                </c:pt>
                <c:pt idx="393">
                  <c:v>507683</c:v>
                </c:pt>
                <c:pt idx="394">
                  <c:v>507704</c:v>
                </c:pt>
                <c:pt idx="395">
                  <c:v>507728</c:v>
                </c:pt>
                <c:pt idx="396">
                  <c:v>507751</c:v>
                </c:pt>
                <c:pt idx="397">
                  <c:v>507775</c:v>
                </c:pt>
                <c:pt idx="398">
                  <c:v>507799</c:v>
                </c:pt>
                <c:pt idx="399">
                  <c:v>507822</c:v>
                </c:pt>
                <c:pt idx="400">
                  <c:v>507845</c:v>
                </c:pt>
                <c:pt idx="401">
                  <c:v>507869</c:v>
                </c:pt>
                <c:pt idx="402">
                  <c:v>507893</c:v>
                </c:pt>
                <c:pt idx="403">
                  <c:v>507917</c:v>
                </c:pt>
                <c:pt idx="404">
                  <c:v>507936</c:v>
                </c:pt>
                <c:pt idx="405">
                  <c:v>507958</c:v>
                </c:pt>
                <c:pt idx="406">
                  <c:v>507981</c:v>
                </c:pt>
                <c:pt idx="407">
                  <c:v>508005</c:v>
                </c:pt>
                <c:pt idx="408">
                  <c:v>508028</c:v>
                </c:pt>
                <c:pt idx="409">
                  <c:v>508047</c:v>
                </c:pt>
                <c:pt idx="410">
                  <c:v>508071</c:v>
                </c:pt>
                <c:pt idx="411">
                  <c:v>508095</c:v>
                </c:pt>
                <c:pt idx="412">
                  <c:v>508121</c:v>
                </c:pt>
                <c:pt idx="413">
                  <c:v>508143</c:v>
                </c:pt>
                <c:pt idx="414">
                  <c:v>508165</c:v>
                </c:pt>
                <c:pt idx="415">
                  <c:v>508190</c:v>
                </c:pt>
                <c:pt idx="416">
                  <c:v>508211</c:v>
                </c:pt>
                <c:pt idx="417">
                  <c:v>508234</c:v>
                </c:pt>
                <c:pt idx="418">
                  <c:v>508258</c:v>
                </c:pt>
                <c:pt idx="419">
                  <c:v>508283</c:v>
                </c:pt>
                <c:pt idx="420">
                  <c:v>508304</c:v>
                </c:pt>
                <c:pt idx="421">
                  <c:v>508324</c:v>
                </c:pt>
                <c:pt idx="422">
                  <c:v>508345</c:v>
                </c:pt>
                <c:pt idx="423">
                  <c:v>508370</c:v>
                </c:pt>
                <c:pt idx="424">
                  <c:v>508392</c:v>
                </c:pt>
                <c:pt idx="425">
                  <c:v>508413</c:v>
                </c:pt>
                <c:pt idx="426">
                  <c:v>508435</c:v>
                </c:pt>
                <c:pt idx="427">
                  <c:v>508455</c:v>
                </c:pt>
                <c:pt idx="428">
                  <c:v>508478</c:v>
                </c:pt>
                <c:pt idx="429">
                  <c:v>508500</c:v>
                </c:pt>
                <c:pt idx="430">
                  <c:v>508524</c:v>
                </c:pt>
                <c:pt idx="431">
                  <c:v>508546</c:v>
                </c:pt>
                <c:pt idx="432">
                  <c:v>508567</c:v>
                </c:pt>
                <c:pt idx="433">
                  <c:v>508589</c:v>
                </c:pt>
                <c:pt idx="434">
                  <c:v>508608</c:v>
                </c:pt>
                <c:pt idx="435">
                  <c:v>508633</c:v>
                </c:pt>
                <c:pt idx="436">
                  <c:v>508651</c:v>
                </c:pt>
                <c:pt idx="437">
                  <c:v>508677</c:v>
                </c:pt>
                <c:pt idx="438">
                  <c:v>508701</c:v>
                </c:pt>
                <c:pt idx="439">
                  <c:v>508722</c:v>
                </c:pt>
                <c:pt idx="440">
                  <c:v>508746</c:v>
                </c:pt>
                <c:pt idx="441">
                  <c:v>508767</c:v>
                </c:pt>
                <c:pt idx="442">
                  <c:v>508789</c:v>
                </c:pt>
                <c:pt idx="443">
                  <c:v>508808</c:v>
                </c:pt>
                <c:pt idx="444">
                  <c:v>508830</c:v>
                </c:pt>
                <c:pt idx="445">
                  <c:v>508852</c:v>
                </c:pt>
                <c:pt idx="446">
                  <c:v>508877</c:v>
                </c:pt>
                <c:pt idx="447">
                  <c:v>508898</c:v>
                </c:pt>
                <c:pt idx="448">
                  <c:v>508921</c:v>
                </c:pt>
                <c:pt idx="449">
                  <c:v>508945</c:v>
                </c:pt>
                <c:pt idx="450">
                  <c:v>508968</c:v>
                </c:pt>
                <c:pt idx="451">
                  <c:v>508990</c:v>
                </c:pt>
                <c:pt idx="452">
                  <c:v>509013</c:v>
                </c:pt>
                <c:pt idx="453">
                  <c:v>509035</c:v>
                </c:pt>
                <c:pt idx="454">
                  <c:v>509058</c:v>
                </c:pt>
                <c:pt idx="455">
                  <c:v>509081</c:v>
                </c:pt>
                <c:pt idx="456">
                  <c:v>509104</c:v>
                </c:pt>
                <c:pt idx="457">
                  <c:v>509129</c:v>
                </c:pt>
                <c:pt idx="458">
                  <c:v>509152</c:v>
                </c:pt>
                <c:pt idx="459">
                  <c:v>509175</c:v>
                </c:pt>
                <c:pt idx="460">
                  <c:v>509200</c:v>
                </c:pt>
                <c:pt idx="461">
                  <c:v>509222</c:v>
                </c:pt>
                <c:pt idx="462">
                  <c:v>509244</c:v>
                </c:pt>
                <c:pt idx="463">
                  <c:v>509267</c:v>
                </c:pt>
                <c:pt idx="464">
                  <c:v>509288</c:v>
                </c:pt>
                <c:pt idx="465">
                  <c:v>509312</c:v>
                </c:pt>
                <c:pt idx="466">
                  <c:v>509333</c:v>
                </c:pt>
                <c:pt idx="467">
                  <c:v>509358</c:v>
                </c:pt>
                <c:pt idx="468">
                  <c:v>509378</c:v>
                </c:pt>
                <c:pt idx="469">
                  <c:v>509402</c:v>
                </c:pt>
                <c:pt idx="470">
                  <c:v>509425</c:v>
                </c:pt>
                <c:pt idx="471">
                  <c:v>509449</c:v>
                </c:pt>
                <c:pt idx="472">
                  <c:v>509470</c:v>
                </c:pt>
                <c:pt idx="473">
                  <c:v>509492</c:v>
                </c:pt>
                <c:pt idx="474">
                  <c:v>509513</c:v>
                </c:pt>
                <c:pt idx="475">
                  <c:v>509533</c:v>
                </c:pt>
                <c:pt idx="476">
                  <c:v>509560</c:v>
                </c:pt>
                <c:pt idx="477">
                  <c:v>509584</c:v>
                </c:pt>
                <c:pt idx="478">
                  <c:v>509608</c:v>
                </c:pt>
                <c:pt idx="479">
                  <c:v>509632</c:v>
                </c:pt>
                <c:pt idx="480">
                  <c:v>509654</c:v>
                </c:pt>
                <c:pt idx="481">
                  <c:v>509677</c:v>
                </c:pt>
                <c:pt idx="482">
                  <c:v>509698</c:v>
                </c:pt>
                <c:pt idx="483">
                  <c:v>509721</c:v>
                </c:pt>
                <c:pt idx="484">
                  <c:v>509743</c:v>
                </c:pt>
                <c:pt idx="485">
                  <c:v>509764</c:v>
                </c:pt>
                <c:pt idx="486">
                  <c:v>509793</c:v>
                </c:pt>
                <c:pt idx="487">
                  <c:v>509816</c:v>
                </c:pt>
                <c:pt idx="488">
                  <c:v>509840</c:v>
                </c:pt>
                <c:pt idx="489">
                  <c:v>509859</c:v>
                </c:pt>
                <c:pt idx="490">
                  <c:v>509883</c:v>
                </c:pt>
                <c:pt idx="491">
                  <c:v>509904</c:v>
                </c:pt>
                <c:pt idx="492">
                  <c:v>509929</c:v>
                </c:pt>
                <c:pt idx="493">
                  <c:v>509952</c:v>
                </c:pt>
                <c:pt idx="494">
                  <c:v>509974</c:v>
                </c:pt>
                <c:pt idx="495">
                  <c:v>509999</c:v>
                </c:pt>
                <c:pt idx="496">
                  <c:v>510019</c:v>
                </c:pt>
                <c:pt idx="497">
                  <c:v>510042</c:v>
                </c:pt>
                <c:pt idx="498">
                  <c:v>510065</c:v>
                </c:pt>
                <c:pt idx="499">
                  <c:v>510087</c:v>
                </c:pt>
                <c:pt idx="500">
                  <c:v>510110</c:v>
                </c:pt>
                <c:pt idx="501">
                  <c:v>510134</c:v>
                </c:pt>
                <c:pt idx="502">
                  <c:v>510157</c:v>
                </c:pt>
                <c:pt idx="503">
                  <c:v>510179</c:v>
                </c:pt>
                <c:pt idx="504">
                  <c:v>510200</c:v>
                </c:pt>
                <c:pt idx="505">
                  <c:v>510223</c:v>
                </c:pt>
                <c:pt idx="506">
                  <c:v>510245</c:v>
                </c:pt>
                <c:pt idx="507">
                  <c:v>510269</c:v>
                </c:pt>
                <c:pt idx="508">
                  <c:v>510292</c:v>
                </c:pt>
                <c:pt idx="509">
                  <c:v>510314</c:v>
                </c:pt>
                <c:pt idx="510">
                  <c:v>510336</c:v>
                </c:pt>
                <c:pt idx="511">
                  <c:v>510359</c:v>
                </c:pt>
                <c:pt idx="512">
                  <c:v>510382</c:v>
                </c:pt>
                <c:pt idx="513">
                  <c:v>510407</c:v>
                </c:pt>
                <c:pt idx="514">
                  <c:v>510429</c:v>
                </c:pt>
                <c:pt idx="515">
                  <c:v>510453</c:v>
                </c:pt>
                <c:pt idx="516">
                  <c:v>510476</c:v>
                </c:pt>
                <c:pt idx="517">
                  <c:v>510498</c:v>
                </c:pt>
                <c:pt idx="518">
                  <c:v>510520</c:v>
                </c:pt>
                <c:pt idx="519">
                  <c:v>510542</c:v>
                </c:pt>
                <c:pt idx="520">
                  <c:v>510564</c:v>
                </c:pt>
                <c:pt idx="521">
                  <c:v>510587</c:v>
                </c:pt>
                <c:pt idx="522">
                  <c:v>510609</c:v>
                </c:pt>
                <c:pt idx="523">
                  <c:v>510632</c:v>
                </c:pt>
                <c:pt idx="524">
                  <c:v>510654</c:v>
                </c:pt>
                <c:pt idx="525">
                  <c:v>510678</c:v>
                </c:pt>
                <c:pt idx="526">
                  <c:v>510701</c:v>
                </c:pt>
                <c:pt idx="527">
                  <c:v>510724</c:v>
                </c:pt>
                <c:pt idx="528">
                  <c:v>510747</c:v>
                </c:pt>
                <c:pt idx="529">
                  <c:v>510770</c:v>
                </c:pt>
                <c:pt idx="530">
                  <c:v>510794</c:v>
                </c:pt>
                <c:pt idx="531">
                  <c:v>510816</c:v>
                </c:pt>
                <c:pt idx="532">
                  <c:v>510839</c:v>
                </c:pt>
                <c:pt idx="533">
                  <c:v>510862</c:v>
                </c:pt>
                <c:pt idx="534">
                  <c:v>510888</c:v>
                </c:pt>
                <c:pt idx="535">
                  <c:v>510915</c:v>
                </c:pt>
                <c:pt idx="536">
                  <c:v>510939</c:v>
                </c:pt>
                <c:pt idx="537">
                  <c:v>510962</c:v>
                </c:pt>
                <c:pt idx="538">
                  <c:v>510986</c:v>
                </c:pt>
                <c:pt idx="539">
                  <c:v>511008</c:v>
                </c:pt>
                <c:pt idx="540">
                  <c:v>511032</c:v>
                </c:pt>
                <c:pt idx="541">
                  <c:v>511052</c:v>
                </c:pt>
                <c:pt idx="542">
                  <c:v>511074</c:v>
                </c:pt>
                <c:pt idx="543">
                  <c:v>511099</c:v>
                </c:pt>
                <c:pt idx="544">
                  <c:v>511121</c:v>
                </c:pt>
                <c:pt idx="545">
                  <c:v>511144</c:v>
                </c:pt>
                <c:pt idx="546">
                  <c:v>511167</c:v>
                </c:pt>
                <c:pt idx="547">
                  <c:v>511189</c:v>
                </c:pt>
                <c:pt idx="548">
                  <c:v>511211</c:v>
                </c:pt>
                <c:pt idx="549">
                  <c:v>511232</c:v>
                </c:pt>
                <c:pt idx="550">
                  <c:v>511253</c:v>
                </c:pt>
                <c:pt idx="551">
                  <c:v>511278</c:v>
                </c:pt>
                <c:pt idx="552">
                  <c:v>511301</c:v>
                </c:pt>
                <c:pt idx="553">
                  <c:v>511322</c:v>
                </c:pt>
                <c:pt idx="554">
                  <c:v>511347</c:v>
                </c:pt>
                <c:pt idx="555">
                  <c:v>511370</c:v>
                </c:pt>
                <c:pt idx="556">
                  <c:v>511394</c:v>
                </c:pt>
                <c:pt idx="557">
                  <c:v>511418</c:v>
                </c:pt>
                <c:pt idx="558">
                  <c:v>511440</c:v>
                </c:pt>
                <c:pt idx="559">
                  <c:v>511466</c:v>
                </c:pt>
                <c:pt idx="560">
                  <c:v>511490</c:v>
                </c:pt>
                <c:pt idx="561">
                  <c:v>511514</c:v>
                </c:pt>
                <c:pt idx="562">
                  <c:v>511539</c:v>
                </c:pt>
                <c:pt idx="563">
                  <c:v>511562</c:v>
                </c:pt>
                <c:pt idx="564">
                  <c:v>511583</c:v>
                </c:pt>
                <c:pt idx="565">
                  <c:v>511607</c:v>
                </c:pt>
                <c:pt idx="566">
                  <c:v>511629</c:v>
                </c:pt>
                <c:pt idx="567">
                  <c:v>511654</c:v>
                </c:pt>
                <c:pt idx="568">
                  <c:v>511676</c:v>
                </c:pt>
                <c:pt idx="569">
                  <c:v>511701</c:v>
                </c:pt>
                <c:pt idx="570">
                  <c:v>511726</c:v>
                </c:pt>
                <c:pt idx="571">
                  <c:v>511747</c:v>
                </c:pt>
                <c:pt idx="572">
                  <c:v>511772</c:v>
                </c:pt>
                <c:pt idx="573">
                  <c:v>511798</c:v>
                </c:pt>
                <c:pt idx="574">
                  <c:v>511821</c:v>
                </c:pt>
                <c:pt idx="575">
                  <c:v>511844</c:v>
                </c:pt>
                <c:pt idx="576">
                  <c:v>511866</c:v>
                </c:pt>
                <c:pt idx="577">
                  <c:v>511889</c:v>
                </c:pt>
                <c:pt idx="578">
                  <c:v>511913</c:v>
                </c:pt>
                <c:pt idx="579">
                  <c:v>511939</c:v>
                </c:pt>
                <c:pt idx="580">
                  <c:v>511964</c:v>
                </c:pt>
                <c:pt idx="581">
                  <c:v>511990</c:v>
                </c:pt>
                <c:pt idx="582">
                  <c:v>512012</c:v>
                </c:pt>
                <c:pt idx="583">
                  <c:v>512035</c:v>
                </c:pt>
                <c:pt idx="584">
                  <c:v>512051</c:v>
                </c:pt>
                <c:pt idx="585">
                  <c:v>512071</c:v>
                </c:pt>
                <c:pt idx="586">
                  <c:v>512091</c:v>
                </c:pt>
                <c:pt idx="587">
                  <c:v>512113</c:v>
                </c:pt>
                <c:pt idx="588">
                  <c:v>512134</c:v>
                </c:pt>
                <c:pt idx="589">
                  <c:v>512158</c:v>
                </c:pt>
                <c:pt idx="590">
                  <c:v>512178</c:v>
                </c:pt>
                <c:pt idx="591">
                  <c:v>512202</c:v>
                </c:pt>
                <c:pt idx="592">
                  <c:v>512224</c:v>
                </c:pt>
                <c:pt idx="593">
                  <c:v>512245</c:v>
                </c:pt>
                <c:pt idx="594">
                  <c:v>512265</c:v>
                </c:pt>
                <c:pt idx="595">
                  <c:v>512290</c:v>
                </c:pt>
                <c:pt idx="596">
                  <c:v>512314</c:v>
                </c:pt>
                <c:pt idx="597">
                  <c:v>512336</c:v>
                </c:pt>
                <c:pt idx="598">
                  <c:v>512359</c:v>
                </c:pt>
                <c:pt idx="599">
                  <c:v>512382</c:v>
                </c:pt>
                <c:pt idx="600">
                  <c:v>512405</c:v>
                </c:pt>
                <c:pt idx="601">
                  <c:v>512424</c:v>
                </c:pt>
                <c:pt idx="602">
                  <c:v>512446</c:v>
                </c:pt>
                <c:pt idx="603">
                  <c:v>512468</c:v>
                </c:pt>
                <c:pt idx="604">
                  <c:v>512490</c:v>
                </c:pt>
                <c:pt idx="605">
                  <c:v>512512</c:v>
                </c:pt>
                <c:pt idx="606">
                  <c:v>512532</c:v>
                </c:pt>
                <c:pt idx="607">
                  <c:v>512556</c:v>
                </c:pt>
                <c:pt idx="608">
                  <c:v>512578</c:v>
                </c:pt>
                <c:pt idx="609">
                  <c:v>512597</c:v>
                </c:pt>
                <c:pt idx="610">
                  <c:v>512620</c:v>
                </c:pt>
                <c:pt idx="611">
                  <c:v>512646</c:v>
                </c:pt>
                <c:pt idx="612">
                  <c:v>512669</c:v>
                </c:pt>
                <c:pt idx="613">
                  <c:v>512693</c:v>
                </c:pt>
                <c:pt idx="614">
                  <c:v>512715</c:v>
                </c:pt>
                <c:pt idx="615">
                  <c:v>512735</c:v>
                </c:pt>
                <c:pt idx="616">
                  <c:v>512758</c:v>
                </c:pt>
                <c:pt idx="617">
                  <c:v>512783</c:v>
                </c:pt>
                <c:pt idx="618">
                  <c:v>512806</c:v>
                </c:pt>
                <c:pt idx="619">
                  <c:v>512827</c:v>
                </c:pt>
                <c:pt idx="620">
                  <c:v>512848</c:v>
                </c:pt>
                <c:pt idx="621">
                  <c:v>512870</c:v>
                </c:pt>
                <c:pt idx="622">
                  <c:v>512891</c:v>
                </c:pt>
                <c:pt idx="623">
                  <c:v>512913</c:v>
                </c:pt>
                <c:pt idx="624">
                  <c:v>512936</c:v>
                </c:pt>
                <c:pt idx="625">
                  <c:v>512959</c:v>
                </c:pt>
                <c:pt idx="626">
                  <c:v>512982</c:v>
                </c:pt>
                <c:pt idx="627">
                  <c:v>513004</c:v>
                </c:pt>
                <c:pt idx="628">
                  <c:v>513024</c:v>
                </c:pt>
                <c:pt idx="629">
                  <c:v>513047</c:v>
                </c:pt>
                <c:pt idx="630">
                  <c:v>513070</c:v>
                </c:pt>
                <c:pt idx="631">
                  <c:v>513094</c:v>
                </c:pt>
                <c:pt idx="632">
                  <c:v>513117</c:v>
                </c:pt>
                <c:pt idx="633">
                  <c:v>513138</c:v>
                </c:pt>
                <c:pt idx="634">
                  <c:v>513162</c:v>
                </c:pt>
                <c:pt idx="635">
                  <c:v>513183</c:v>
                </c:pt>
                <c:pt idx="636">
                  <c:v>513204</c:v>
                </c:pt>
                <c:pt idx="637">
                  <c:v>513226</c:v>
                </c:pt>
                <c:pt idx="638">
                  <c:v>513248</c:v>
                </c:pt>
                <c:pt idx="639">
                  <c:v>513269</c:v>
                </c:pt>
                <c:pt idx="640">
                  <c:v>513291</c:v>
                </c:pt>
                <c:pt idx="641">
                  <c:v>513314</c:v>
                </c:pt>
                <c:pt idx="642">
                  <c:v>513338</c:v>
                </c:pt>
                <c:pt idx="643">
                  <c:v>513361</c:v>
                </c:pt>
                <c:pt idx="644">
                  <c:v>513383</c:v>
                </c:pt>
                <c:pt idx="645">
                  <c:v>513405</c:v>
                </c:pt>
                <c:pt idx="646">
                  <c:v>513427</c:v>
                </c:pt>
                <c:pt idx="647">
                  <c:v>513452</c:v>
                </c:pt>
                <c:pt idx="648">
                  <c:v>513476</c:v>
                </c:pt>
                <c:pt idx="649">
                  <c:v>513497</c:v>
                </c:pt>
                <c:pt idx="650">
                  <c:v>513520</c:v>
                </c:pt>
                <c:pt idx="651">
                  <c:v>513540</c:v>
                </c:pt>
                <c:pt idx="652">
                  <c:v>513560</c:v>
                </c:pt>
                <c:pt idx="653">
                  <c:v>513579</c:v>
                </c:pt>
                <c:pt idx="654">
                  <c:v>513601</c:v>
                </c:pt>
                <c:pt idx="655">
                  <c:v>513620</c:v>
                </c:pt>
                <c:pt idx="656">
                  <c:v>513640</c:v>
                </c:pt>
                <c:pt idx="657">
                  <c:v>513664</c:v>
                </c:pt>
                <c:pt idx="658">
                  <c:v>513685</c:v>
                </c:pt>
                <c:pt idx="659">
                  <c:v>513709</c:v>
                </c:pt>
                <c:pt idx="660">
                  <c:v>513731</c:v>
                </c:pt>
                <c:pt idx="661">
                  <c:v>513757</c:v>
                </c:pt>
                <c:pt idx="662">
                  <c:v>513778</c:v>
                </c:pt>
                <c:pt idx="663">
                  <c:v>513800</c:v>
                </c:pt>
                <c:pt idx="664">
                  <c:v>513822</c:v>
                </c:pt>
                <c:pt idx="665">
                  <c:v>513844</c:v>
                </c:pt>
                <c:pt idx="666">
                  <c:v>513867</c:v>
                </c:pt>
                <c:pt idx="667">
                  <c:v>513890</c:v>
                </c:pt>
                <c:pt idx="668">
                  <c:v>513914</c:v>
                </c:pt>
                <c:pt idx="669">
                  <c:v>513937</c:v>
                </c:pt>
                <c:pt idx="670">
                  <c:v>513959</c:v>
                </c:pt>
                <c:pt idx="671">
                  <c:v>513981</c:v>
                </c:pt>
                <c:pt idx="672">
                  <c:v>514005</c:v>
                </c:pt>
                <c:pt idx="673">
                  <c:v>514026</c:v>
                </c:pt>
                <c:pt idx="674">
                  <c:v>514049</c:v>
                </c:pt>
                <c:pt idx="675">
                  <c:v>514071</c:v>
                </c:pt>
                <c:pt idx="676">
                  <c:v>514093</c:v>
                </c:pt>
                <c:pt idx="677">
                  <c:v>514117</c:v>
                </c:pt>
                <c:pt idx="678">
                  <c:v>514141</c:v>
                </c:pt>
                <c:pt idx="679">
                  <c:v>514163</c:v>
                </c:pt>
                <c:pt idx="680">
                  <c:v>514184</c:v>
                </c:pt>
                <c:pt idx="681">
                  <c:v>514209</c:v>
                </c:pt>
                <c:pt idx="682">
                  <c:v>514232</c:v>
                </c:pt>
                <c:pt idx="683">
                  <c:v>514257</c:v>
                </c:pt>
                <c:pt idx="684">
                  <c:v>514275</c:v>
                </c:pt>
                <c:pt idx="685">
                  <c:v>514296</c:v>
                </c:pt>
                <c:pt idx="686">
                  <c:v>514319</c:v>
                </c:pt>
                <c:pt idx="687">
                  <c:v>514342</c:v>
                </c:pt>
                <c:pt idx="688">
                  <c:v>514362</c:v>
                </c:pt>
                <c:pt idx="689">
                  <c:v>514385</c:v>
                </c:pt>
                <c:pt idx="690">
                  <c:v>514406</c:v>
                </c:pt>
                <c:pt idx="691">
                  <c:v>514430</c:v>
                </c:pt>
                <c:pt idx="692">
                  <c:v>514451</c:v>
                </c:pt>
                <c:pt idx="693">
                  <c:v>514475</c:v>
                </c:pt>
                <c:pt idx="694">
                  <c:v>514496</c:v>
                </c:pt>
                <c:pt idx="695">
                  <c:v>514518</c:v>
                </c:pt>
                <c:pt idx="696">
                  <c:v>514541</c:v>
                </c:pt>
                <c:pt idx="697">
                  <c:v>514564</c:v>
                </c:pt>
                <c:pt idx="698">
                  <c:v>514586</c:v>
                </c:pt>
                <c:pt idx="699">
                  <c:v>514610</c:v>
                </c:pt>
                <c:pt idx="700">
                  <c:v>514633</c:v>
                </c:pt>
                <c:pt idx="701">
                  <c:v>514655</c:v>
                </c:pt>
                <c:pt idx="702">
                  <c:v>514676</c:v>
                </c:pt>
                <c:pt idx="703">
                  <c:v>514696</c:v>
                </c:pt>
                <c:pt idx="704">
                  <c:v>514717</c:v>
                </c:pt>
                <c:pt idx="705">
                  <c:v>514737</c:v>
                </c:pt>
                <c:pt idx="706">
                  <c:v>514762</c:v>
                </c:pt>
                <c:pt idx="707">
                  <c:v>514783</c:v>
                </c:pt>
                <c:pt idx="708">
                  <c:v>514804</c:v>
                </c:pt>
                <c:pt idx="709">
                  <c:v>514825</c:v>
                </c:pt>
                <c:pt idx="710">
                  <c:v>514847</c:v>
                </c:pt>
                <c:pt idx="711">
                  <c:v>514868</c:v>
                </c:pt>
                <c:pt idx="712">
                  <c:v>514892</c:v>
                </c:pt>
                <c:pt idx="713">
                  <c:v>514915</c:v>
                </c:pt>
                <c:pt idx="714">
                  <c:v>514939</c:v>
                </c:pt>
                <c:pt idx="715">
                  <c:v>514966</c:v>
                </c:pt>
                <c:pt idx="716">
                  <c:v>514988</c:v>
                </c:pt>
                <c:pt idx="717">
                  <c:v>515009</c:v>
                </c:pt>
                <c:pt idx="718">
                  <c:v>515031</c:v>
                </c:pt>
                <c:pt idx="719">
                  <c:v>515054</c:v>
                </c:pt>
                <c:pt idx="720">
                  <c:v>515076</c:v>
                </c:pt>
                <c:pt idx="721">
                  <c:v>515097</c:v>
                </c:pt>
                <c:pt idx="722">
                  <c:v>515120</c:v>
                </c:pt>
                <c:pt idx="723">
                  <c:v>515141</c:v>
                </c:pt>
                <c:pt idx="724">
                  <c:v>515164</c:v>
                </c:pt>
                <c:pt idx="725">
                  <c:v>515185</c:v>
                </c:pt>
                <c:pt idx="726">
                  <c:v>515206</c:v>
                </c:pt>
                <c:pt idx="727">
                  <c:v>515228</c:v>
                </c:pt>
                <c:pt idx="728">
                  <c:v>515251</c:v>
                </c:pt>
                <c:pt idx="729">
                  <c:v>515272</c:v>
                </c:pt>
                <c:pt idx="730">
                  <c:v>515296</c:v>
                </c:pt>
                <c:pt idx="731">
                  <c:v>515318</c:v>
                </c:pt>
                <c:pt idx="732">
                  <c:v>515337</c:v>
                </c:pt>
                <c:pt idx="733">
                  <c:v>515358</c:v>
                </c:pt>
                <c:pt idx="734">
                  <c:v>515382</c:v>
                </c:pt>
                <c:pt idx="735">
                  <c:v>515405</c:v>
                </c:pt>
                <c:pt idx="736">
                  <c:v>515426</c:v>
                </c:pt>
                <c:pt idx="737">
                  <c:v>515447</c:v>
                </c:pt>
                <c:pt idx="738">
                  <c:v>515472</c:v>
                </c:pt>
                <c:pt idx="739">
                  <c:v>515493</c:v>
                </c:pt>
                <c:pt idx="740">
                  <c:v>515517</c:v>
                </c:pt>
                <c:pt idx="741">
                  <c:v>515540</c:v>
                </c:pt>
                <c:pt idx="742">
                  <c:v>515562</c:v>
                </c:pt>
                <c:pt idx="743">
                  <c:v>515588</c:v>
                </c:pt>
                <c:pt idx="744">
                  <c:v>515611</c:v>
                </c:pt>
                <c:pt idx="745">
                  <c:v>515633</c:v>
                </c:pt>
                <c:pt idx="746">
                  <c:v>515656</c:v>
                </c:pt>
                <c:pt idx="747">
                  <c:v>515679</c:v>
                </c:pt>
                <c:pt idx="748">
                  <c:v>515702</c:v>
                </c:pt>
                <c:pt idx="749">
                  <c:v>515724</c:v>
                </c:pt>
                <c:pt idx="750">
                  <c:v>515749</c:v>
                </c:pt>
                <c:pt idx="751">
                  <c:v>515774</c:v>
                </c:pt>
                <c:pt idx="752">
                  <c:v>515800</c:v>
                </c:pt>
                <c:pt idx="753">
                  <c:v>515822</c:v>
                </c:pt>
                <c:pt idx="754">
                  <c:v>515845</c:v>
                </c:pt>
                <c:pt idx="755">
                  <c:v>515868</c:v>
                </c:pt>
                <c:pt idx="756">
                  <c:v>515888</c:v>
                </c:pt>
                <c:pt idx="757">
                  <c:v>515907</c:v>
                </c:pt>
                <c:pt idx="758">
                  <c:v>515929</c:v>
                </c:pt>
                <c:pt idx="759">
                  <c:v>515950</c:v>
                </c:pt>
                <c:pt idx="760">
                  <c:v>515974</c:v>
                </c:pt>
                <c:pt idx="761">
                  <c:v>515995</c:v>
                </c:pt>
                <c:pt idx="762">
                  <c:v>516016</c:v>
                </c:pt>
                <c:pt idx="763">
                  <c:v>516037</c:v>
                </c:pt>
                <c:pt idx="764">
                  <c:v>516060</c:v>
                </c:pt>
                <c:pt idx="765">
                  <c:v>516083</c:v>
                </c:pt>
                <c:pt idx="766">
                  <c:v>516102</c:v>
                </c:pt>
                <c:pt idx="767">
                  <c:v>516125</c:v>
                </c:pt>
                <c:pt idx="768">
                  <c:v>516145</c:v>
                </c:pt>
                <c:pt idx="769">
                  <c:v>516168</c:v>
                </c:pt>
                <c:pt idx="770">
                  <c:v>516191</c:v>
                </c:pt>
                <c:pt idx="771">
                  <c:v>516214</c:v>
                </c:pt>
                <c:pt idx="772">
                  <c:v>516234</c:v>
                </c:pt>
                <c:pt idx="773">
                  <c:v>516258</c:v>
                </c:pt>
                <c:pt idx="774">
                  <c:v>516278</c:v>
                </c:pt>
                <c:pt idx="775">
                  <c:v>516302</c:v>
                </c:pt>
                <c:pt idx="776">
                  <c:v>516325</c:v>
                </c:pt>
                <c:pt idx="777">
                  <c:v>516348</c:v>
                </c:pt>
                <c:pt idx="778">
                  <c:v>516373</c:v>
                </c:pt>
                <c:pt idx="779">
                  <c:v>516394</c:v>
                </c:pt>
                <c:pt idx="780">
                  <c:v>516418</c:v>
                </c:pt>
                <c:pt idx="781">
                  <c:v>516442</c:v>
                </c:pt>
                <c:pt idx="782">
                  <c:v>516464</c:v>
                </c:pt>
                <c:pt idx="783">
                  <c:v>516487</c:v>
                </c:pt>
                <c:pt idx="784">
                  <c:v>516508</c:v>
                </c:pt>
                <c:pt idx="785">
                  <c:v>516530</c:v>
                </c:pt>
                <c:pt idx="786">
                  <c:v>516552</c:v>
                </c:pt>
                <c:pt idx="787">
                  <c:v>516573</c:v>
                </c:pt>
                <c:pt idx="788">
                  <c:v>516597</c:v>
                </c:pt>
                <c:pt idx="789">
                  <c:v>516618</c:v>
                </c:pt>
                <c:pt idx="790">
                  <c:v>516640</c:v>
                </c:pt>
                <c:pt idx="791">
                  <c:v>516660</c:v>
                </c:pt>
                <c:pt idx="792">
                  <c:v>516682</c:v>
                </c:pt>
                <c:pt idx="793">
                  <c:v>516702</c:v>
                </c:pt>
                <c:pt idx="794">
                  <c:v>516724</c:v>
                </c:pt>
                <c:pt idx="795">
                  <c:v>516746</c:v>
                </c:pt>
                <c:pt idx="796">
                  <c:v>516770</c:v>
                </c:pt>
                <c:pt idx="797">
                  <c:v>516792</c:v>
                </c:pt>
                <c:pt idx="798">
                  <c:v>516816</c:v>
                </c:pt>
                <c:pt idx="799">
                  <c:v>516840</c:v>
                </c:pt>
                <c:pt idx="800">
                  <c:v>516864</c:v>
                </c:pt>
                <c:pt idx="801">
                  <c:v>516886</c:v>
                </c:pt>
                <c:pt idx="802">
                  <c:v>516909</c:v>
                </c:pt>
                <c:pt idx="803">
                  <c:v>516933</c:v>
                </c:pt>
                <c:pt idx="804">
                  <c:v>516955</c:v>
                </c:pt>
                <c:pt idx="805">
                  <c:v>516977</c:v>
                </c:pt>
                <c:pt idx="806">
                  <c:v>517003</c:v>
                </c:pt>
                <c:pt idx="807">
                  <c:v>517028</c:v>
                </c:pt>
                <c:pt idx="808">
                  <c:v>517055</c:v>
                </c:pt>
                <c:pt idx="809">
                  <c:v>517081</c:v>
                </c:pt>
                <c:pt idx="810">
                  <c:v>517101</c:v>
                </c:pt>
                <c:pt idx="811">
                  <c:v>517123</c:v>
                </c:pt>
                <c:pt idx="812">
                  <c:v>517145</c:v>
                </c:pt>
                <c:pt idx="813">
                  <c:v>517165</c:v>
                </c:pt>
                <c:pt idx="814">
                  <c:v>517189</c:v>
                </c:pt>
                <c:pt idx="815">
                  <c:v>517213</c:v>
                </c:pt>
                <c:pt idx="816">
                  <c:v>517235</c:v>
                </c:pt>
                <c:pt idx="817">
                  <c:v>517260</c:v>
                </c:pt>
                <c:pt idx="818">
                  <c:v>517283</c:v>
                </c:pt>
                <c:pt idx="819">
                  <c:v>517304</c:v>
                </c:pt>
                <c:pt idx="820">
                  <c:v>517326</c:v>
                </c:pt>
                <c:pt idx="821">
                  <c:v>517349</c:v>
                </c:pt>
                <c:pt idx="822">
                  <c:v>517369</c:v>
                </c:pt>
                <c:pt idx="823">
                  <c:v>517393</c:v>
                </c:pt>
                <c:pt idx="824">
                  <c:v>517416</c:v>
                </c:pt>
                <c:pt idx="825">
                  <c:v>517437</c:v>
                </c:pt>
                <c:pt idx="826">
                  <c:v>517461</c:v>
                </c:pt>
                <c:pt idx="827">
                  <c:v>517486</c:v>
                </c:pt>
                <c:pt idx="828">
                  <c:v>517505</c:v>
                </c:pt>
                <c:pt idx="829">
                  <c:v>517530</c:v>
                </c:pt>
                <c:pt idx="830">
                  <c:v>517553</c:v>
                </c:pt>
                <c:pt idx="831">
                  <c:v>517576</c:v>
                </c:pt>
                <c:pt idx="832">
                  <c:v>517598</c:v>
                </c:pt>
                <c:pt idx="833">
                  <c:v>517623</c:v>
                </c:pt>
                <c:pt idx="834">
                  <c:v>517643</c:v>
                </c:pt>
                <c:pt idx="835">
                  <c:v>517664</c:v>
                </c:pt>
                <c:pt idx="836">
                  <c:v>517688</c:v>
                </c:pt>
                <c:pt idx="837">
                  <c:v>517712</c:v>
                </c:pt>
                <c:pt idx="838">
                  <c:v>517735</c:v>
                </c:pt>
                <c:pt idx="839">
                  <c:v>517755</c:v>
                </c:pt>
                <c:pt idx="840">
                  <c:v>517782</c:v>
                </c:pt>
                <c:pt idx="841">
                  <c:v>517804</c:v>
                </c:pt>
                <c:pt idx="842">
                  <c:v>517828</c:v>
                </c:pt>
                <c:pt idx="843">
                  <c:v>517852</c:v>
                </c:pt>
                <c:pt idx="844">
                  <c:v>517874</c:v>
                </c:pt>
                <c:pt idx="845">
                  <c:v>517897</c:v>
                </c:pt>
                <c:pt idx="846">
                  <c:v>517920</c:v>
                </c:pt>
                <c:pt idx="847">
                  <c:v>517945</c:v>
                </c:pt>
                <c:pt idx="848">
                  <c:v>517970</c:v>
                </c:pt>
                <c:pt idx="849">
                  <c:v>517991</c:v>
                </c:pt>
                <c:pt idx="850">
                  <c:v>518014</c:v>
                </c:pt>
                <c:pt idx="851">
                  <c:v>518037</c:v>
                </c:pt>
                <c:pt idx="852">
                  <c:v>518060</c:v>
                </c:pt>
                <c:pt idx="853">
                  <c:v>518081</c:v>
                </c:pt>
                <c:pt idx="854">
                  <c:v>518106</c:v>
                </c:pt>
                <c:pt idx="855">
                  <c:v>518129</c:v>
                </c:pt>
                <c:pt idx="856">
                  <c:v>518151</c:v>
                </c:pt>
                <c:pt idx="857">
                  <c:v>518177</c:v>
                </c:pt>
                <c:pt idx="858">
                  <c:v>518200</c:v>
                </c:pt>
                <c:pt idx="859">
                  <c:v>518220</c:v>
                </c:pt>
                <c:pt idx="860">
                  <c:v>518243</c:v>
                </c:pt>
                <c:pt idx="861">
                  <c:v>518267</c:v>
                </c:pt>
                <c:pt idx="862">
                  <c:v>518291</c:v>
                </c:pt>
                <c:pt idx="863">
                  <c:v>518317</c:v>
                </c:pt>
                <c:pt idx="864">
                  <c:v>518341</c:v>
                </c:pt>
                <c:pt idx="865">
                  <c:v>518364</c:v>
                </c:pt>
                <c:pt idx="866">
                  <c:v>518388</c:v>
                </c:pt>
                <c:pt idx="867">
                  <c:v>518409</c:v>
                </c:pt>
                <c:pt idx="868">
                  <c:v>518430</c:v>
                </c:pt>
                <c:pt idx="869">
                  <c:v>518452</c:v>
                </c:pt>
                <c:pt idx="870">
                  <c:v>518475</c:v>
                </c:pt>
                <c:pt idx="871">
                  <c:v>518498</c:v>
                </c:pt>
                <c:pt idx="872">
                  <c:v>518520</c:v>
                </c:pt>
                <c:pt idx="873">
                  <c:v>518544</c:v>
                </c:pt>
                <c:pt idx="874">
                  <c:v>518566</c:v>
                </c:pt>
                <c:pt idx="875">
                  <c:v>518590</c:v>
                </c:pt>
                <c:pt idx="876">
                  <c:v>518612</c:v>
                </c:pt>
                <c:pt idx="877">
                  <c:v>518634</c:v>
                </c:pt>
                <c:pt idx="878">
                  <c:v>518658</c:v>
                </c:pt>
                <c:pt idx="879">
                  <c:v>518681</c:v>
                </c:pt>
                <c:pt idx="880">
                  <c:v>518704</c:v>
                </c:pt>
                <c:pt idx="881">
                  <c:v>518724</c:v>
                </c:pt>
                <c:pt idx="882">
                  <c:v>518746</c:v>
                </c:pt>
                <c:pt idx="883">
                  <c:v>518767</c:v>
                </c:pt>
                <c:pt idx="884">
                  <c:v>518790</c:v>
                </c:pt>
                <c:pt idx="885">
                  <c:v>518811</c:v>
                </c:pt>
                <c:pt idx="886">
                  <c:v>518833</c:v>
                </c:pt>
                <c:pt idx="887">
                  <c:v>518855</c:v>
                </c:pt>
                <c:pt idx="888">
                  <c:v>518877</c:v>
                </c:pt>
                <c:pt idx="889">
                  <c:v>518900</c:v>
                </c:pt>
                <c:pt idx="890">
                  <c:v>518924</c:v>
                </c:pt>
                <c:pt idx="891">
                  <c:v>518948</c:v>
                </c:pt>
                <c:pt idx="892">
                  <c:v>518970</c:v>
                </c:pt>
                <c:pt idx="893">
                  <c:v>518993</c:v>
                </c:pt>
                <c:pt idx="894">
                  <c:v>519013</c:v>
                </c:pt>
                <c:pt idx="895">
                  <c:v>519037</c:v>
                </c:pt>
                <c:pt idx="896">
                  <c:v>519062</c:v>
                </c:pt>
                <c:pt idx="897">
                  <c:v>519086</c:v>
                </c:pt>
                <c:pt idx="898">
                  <c:v>519106</c:v>
                </c:pt>
                <c:pt idx="899">
                  <c:v>519129</c:v>
                </c:pt>
                <c:pt idx="900">
                  <c:v>519152</c:v>
                </c:pt>
                <c:pt idx="901">
                  <c:v>519174</c:v>
                </c:pt>
                <c:pt idx="902">
                  <c:v>519195</c:v>
                </c:pt>
                <c:pt idx="903">
                  <c:v>519218</c:v>
                </c:pt>
                <c:pt idx="904">
                  <c:v>519237</c:v>
                </c:pt>
                <c:pt idx="905">
                  <c:v>519261</c:v>
                </c:pt>
                <c:pt idx="906">
                  <c:v>519282</c:v>
                </c:pt>
                <c:pt idx="907">
                  <c:v>519306</c:v>
                </c:pt>
                <c:pt idx="908">
                  <c:v>519328</c:v>
                </c:pt>
                <c:pt idx="909">
                  <c:v>519352</c:v>
                </c:pt>
                <c:pt idx="910">
                  <c:v>519376</c:v>
                </c:pt>
                <c:pt idx="911">
                  <c:v>519399</c:v>
                </c:pt>
                <c:pt idx="912">
                  <c:v>519424</c:v>
                </c:pt>
                <c:pt idx="913">
                  <c:v>519445</c:v>
                </c:pt>
                <c:pt idx="914">
                  <c:v>519468</c:v>
                </c:pt>
                <c:pt idx="915">
                  <c:v>519488</c:v>
                </c:pt>
                <c:pt idx="916">
                  <c:v>519514</c:v>
                </c:pt>
                <c:pt idx="917">
                  <c:v>519537</c:v>
                </c:pt>
                <c:pt idx="918">
                  <c:v>519558</c:v>
                </c:pt>
                <c:pt idx="919">
                  <c:v>519582</c:v>
                </c:pt>
                <c:pt idx="920">
                  <c:v>519608</c:v>
                </c:pt>
                <c:pt idx="921">
                  <c:v>519632</c:v>
                </c:pt>
                <c:pt idx="922">
                  <c:v>519652</c:v>
                </c:pt>
                <c:pt idx="923">
                  <c:v>519673</c:v>
                </c:pt>
                <c:pt idx="924">
                  <c:v>519700</c:v>
                </c:pt>
                <c:pt idx="925">
                  <c:v>519719</c:v>
                </c:pt>
                <c:pt idx="926">
                  <c:v>519743</c:v>
                </c:pt>
                <c:pt idx="927">
                  <c:v>519764</c:v>
                </c:pt>
                <c:pt idx="928">
                  <c:v>519788</c:v>
                </c:pt>
                <c:pt idx="929">
                  <c:v>519811</c:v>
                </c:pt>
                <c:pt idx="930">
                  <c:v>519832</c:v>
                </c:pt>
                <c:pt idx="931">
                  <c:v>519855</c:v>
                </c:pt>
                <c:pt idx="932">
                  <c:v>519880</c:v>
                </c:pt>
                <c:pt idx="933">
                  <c:v>519904</c:v>
                </c:pt>
                <c:pt idx="934">
                  <c:v>519929</c:v>
                </c:pt>
                <c:pt idx="935">
                  <c:v>519951</c:v>
                </c:pt>
                <c:pt idx="936">
                  <c:v>519973</c:v>
                </c:pt>
                <c:pt idx="937">
                  <c:v>519996</c:v>
                </c:pt>
                <c:pt idx="938">
                  <c:v>520020</c:v>
                </c:pt>
                <c:pt idx="939">
                  <c:v>520043</c:v>
                </c:pt>
                <c:pt idx="940">
                  <c:v>520068</c:v>
                </c:pt>
                <c:pt idx="941">
                  <c:v>520090</c:v>
                </c:pt>
                <c:pt idx="942">
                  <c:v>520110</c:v>
                </c:pt>
                <c:pt idx="943">
                  <c:v>520136</c:v>
                </c:pt>
                <c:pt idx="944">
                  <c:v>520162</c:v>
                </c:pt>
                <c:pt idx="945">
                  <c:v>520186</c:v>
                </c:pt>
                <c:pt idx="946">
                  <c:v>520209</c:v>
                </c:pt>
                <c:pt idx="947">
                  <c:v>520232</c:v>
                </c:pt>
                <c:pt idx="948">
                  <c:v>520251</c:v>
                </c:pt>
                <c:pt idx="949">
                  <c:v>520275</c:v>
                </c:pt>
                <c:pt idx="950">
                  <c:v>520299</c:v>
                </c:pt>
                <c:pt idx="951">
                  <c:v>520320</c:v>
                </c:pt>
                <c:pt idx="952">
                  <c:v>520344</c:v>
                </c:pt>
                <c:pt idx="953">
                  <c:v>520370</c:v>
                </c:pt>
                <c:pt idx="954">
                  <c:v>520395</c:v>
                </c:pt>
                <c:pt idx="955">
                  <c:v>520417</c:v>
                </c:pt>
                <c:pt idx="956">
                  <c:v>520441</c:v>
                </c:pt>
                <c:pt idx="957">
                  <c:v>520467</c:v>
                </c:pt>
                <c:pt idx="958">
                  <c:v>520487</c:v>
                </c:pt>
                <c:pt idx="959">
                  <c:v>520511</c:v>
                </c:pt>
                <c:pt idx="960">
                  <c:v>520535</c:v>
                </c:pt>
                <c:pt idx="961">
                  <c:v>520559</c:v>
                </c:pt>
                <c:pt idx="962">
                  <c:v>520581</c:v>
                </c:pt>
                <c:pt idx="963">
                  <c:v>520605</c:v>
                </c:pt>
                <c:pt idx="964">
                  <c:v>520630</c:v>
                </c:pt>
                <c:pt idx="965">
                  <c:v>520651</c:v>
                </c:pt>
                <c:pt idx="966">
                  <c:v>520671</c:v>
                </c:pt>
                <c:pt idx="967">
                  <c:v>520692</c:v>
                </c:pt>
                <c:pt idx="968">
                  <c:v>520715</c:v>
                </c:pt>
                <c:pt idx="969">
                  <c:v>520737</c:v>
                </c:pt>
                <c:pt idx="970">
                  <c:v>520760</c:v>
                </c:pt>
                <c:pt idx="971">
                  <c:v>520783</c:v>
                </c:pt>
                <c:pt idx="972">
                  <c:v>520806</c:v>
                </c:pt>
                <c:pt idx="973">
                  <c:v>520828</c:v>
                </c:pt>
                <c:pt idx="974">
                  <c:v>520848</c:v>
                </c:pt>
                <c:pt idx="975">
                  <c:v>520874</c:v>
                </c:pt>
                <c:pt idx="976">
                  <c:v>520896</c:v>
                </c:pt>
                <c:pt idx="977">
                  <c:v>520915</c:v>
                </c:pt>
                <c:pt idx="978">
                  <c:v>520936</c:v>
                </c:pt>
                <c:pt idx="979">
                  <c:v>520960</c:v>
                </c:pt>
                <c:pt idx="980">
                  <c:v>520983</c:v>
                </c:pt>
                <c:pt idx="981">
                  <c:v>521006</c:v>
                </c:pt>
                <c:pt idx="982">
                  <c:v>521028</c:v>
                </c:pt>
                <c:pt idx="983">
                  <c:v>521052</c:v>
                </c:pt>
                <c:pt idx="984">
                  <c:v>521077</c:v>
                </c:pt>
                <c:pt idx="985">
                  <c:v>521098</c:v>
                </c:pt>
                <c:pt idx="986">
                  <c:v>521124</c:v>
                </c:pt>
                <c:pt idx="987">
                  <c:v>521147</c:v>
                </c:pt>
                <c:pt idx="988">
                  <c:v>521168</c:v>
                </c:pt>
                <c:pt idx="989">
                  <c:v>521189</c:v>
                </c:pt>
                <c:pt idx="990">
                  <c:v>521209</c:v>
                </c:pt>
                <c:pt idx="991">
                  <c:v>521234</c:v>
                </c:pt>
                <c:pt idx="992">
                  <c:v>521256</c:v>
                </c:pt>
                <c:pt idx="993">
                  <c:v>521278</c:v>
                </c:pt>
                <c:pt idx="994">
                  <c:v>521303</c:v>
                </c:pt>
                <c:pt idx="995">
                  <c:v>521328</c:v>
                </c:pt>
                <c:pt idx="996">
                  <c:v>521348</c:v>
                </c:pt>
                <c:pt idx="997">
                  <c:v>521372</c:v>
                </c:pt>
                <c:pt idx="998">
                  <c:v>521395</c:v>
                </c:pt>
                <c:pt idx="999">
                  <c:v>521417</c:v>
                </c:pt>
              </c:numCache>
            </c:numRef>
          </c:val>
          <c:smooth val="0"/>
          <c:extLst>
            <c:ext xmlns:c16="http://schemas.microsoft.com/office/drawing/2014/chart" uri="{C3380CC4-5D6E-409C-BE32-E72D297353CC}">
              <c16:uniqueId val="{00000000-C9E7-4E84-9F60-3B125DDC574B}"/>
            </c:ext>
          </c:extLst>
        </c:ser>
        <c:ser>
          <c:idx val="1"/>
          <c:order val="1"/>
          <c:tx>
            <c:strRef>
              <c:f>'50%'!$D$1</c:f>
              <c:strCache>
                <c:ptCount val="1"/>
                <c:pt idx="0">
                  <c:v>85%</c:v>
                </c:pt>
              </c:strCache>
            </c:strRef>
          </c:tx>
          <c:spPr>
            <a:ln w="28575" cap="rnd">
              <a:solidFill>
                <a:schemeClr val="accent2"/>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5</c:v>
                </c:pt>
                <c:pt idx="314">
                  <c:v>427512</c:v>
                </c:pt>
                <c:pt idx="315">
                  <c:v>431619</c:v>
                </c:pt>
                <c:pt idx="316">
                  <c:v>435758</c:v>
                </c:pt>
                <c:pt idx="317">
                  <c:v>439952</c:v>
                </c:pt>
                <c:pt idx="318">
                  <c:v>444106</c:v>
                </c:pt>
                <c:pt idx="319">
                  <c:v>448202</c:v>
                </c:pt>
                <c:pt idx="320">
                  <c:v>452216</c:v>
                </c:pt>
                <c:pt idx="321">
                  <c:v>456163</c:v>
                </c:pt>
                <c:pt idx="322">
                  <c:v>459953</c:v>
                </c:pt>
                <c:pt idx="323">
                  <c:v>463648</c:v>
                </c:pt>
                <c:pt idx="324">
                  <c:v>467245</c:v>
                </c:pt>
                <c:pt idx="325">
                  <c:v>470663</c:v>
                </c:pt>
                <c:pt idx="326">
                  <c:v>473892</c:v>
                </c:pt>
                <c:pt idx="327">
                  <c:v>476940</c:v>
                </c:pt>
                <c:pt idx="328">
                  <c:v>479784</c:v>
                </c:pt>
                <c:pt idx="329">
                  <c:v>482444</c:v>
                </c:pt>
                <c:pt idx="330">
                  <c:v>484933</c:v>
                </c:pt>
                <c:pt idx="331">
                  <c:v>487342</c:v>
                </c:pt>
                <c:pt idx="332">
                  <c:v>489621</c:v>
                </c:pt>
                <c:pt idx="333">
                  <c:v>491747</c:v>
                </c:pt>
                <c:pt idx="334">
                  <c:v>493792</c:v>
                </c:pt>
                <c:pt idx="335">
                  <c:v>495724</c:v>
                </c:pt>
                <c:pt idx="336">
                  <c:v>497553</c:v>
                </c:pt>
                <c:pt idx="337">
                  <c:v>499255</c:v>
                </c:pt>
                <c:pt idx="338">
                  <c:v>500478</c:v>
                </c:pt>
                <c:pt idx="339">
                  <c:v>501634</c:v>
                </c:pt>
                <c:pt idx="340">
                  <c:v>502749</c:v>
                </c:pt>
                <c:pt idx="341">
                  <c:v>503803</c:v>
                </c:pt>
                <c:pt idx="342">
                  <c:v>504737</c:v>
                </c:pt>
                <c:pt idx="343">
                  <c:v>505612</c:v>
                </c:pt>
                <c:pt idx="344">
                  <c:v>506417</c:v>
                </c:pt>
                <c:pt idx="345">
                  <c:v>507149</c:v>
                </c:pt>
                <c:pt idx="346">
                  <c:v>507781</c:v>
                </c:pt>
                <c:pt idx="347">
                  <c:v>508372</c:v>
                </c:pt>
                <c:pt idx="348">
                  <c:v>508875</c:v>
                </c:pt>
                <c:pt idx="349">
                  <c:v>509336</c:v>
                </c:pt>
                <c:pt idx="350">
                  <c:v>509779</c:v>
                </c:pt>
                <c:pt idx="351">
                  <c:v>510186</c:v>
                </c:pt>
                <c:pt idx="352">
                  <c:v>510564</c:v>
                </c:pt>
                <c:pt idx="353">
                  <c:v>510913</c:v>
                </c:pt>
                <c:pt idx="354">
                  <c:v>511231</c:v>
                </c:pt>
                <c:pt idx="355">
                  <c:v>511516</c:v>
                </c:pt>
                <c:pt idx="356">
                  <c:v>511771</c:v>
                </c:pt>
                <c:pt idx="357">
                  <c:v>512003</c:v>
                </c:pt>
                <c:pt idx="358">
                  <c:v>512213</c:v>
                </c:pt>
                <c:pt idx="359">
                  <c:v>512404</c:v>
                </c:pt>
                <c:pt idx="360">
                  <c:v>512582</c:v>
                </c:pt>
                <c:pt idx="361">
                  <c:v>512749</c:v>
                </c:pt>
                <c:pt idx="362">
                  <c:v>512907</c:v>
                </c:pt>
                <c:pt idx="363">
                  <c:v>513044</c:v>
                </c:pt>
                <c:pt idx="364">
                  <c:v>513174</c:v>
                </c:pt>
                <c:pt idx="365">
                  <c:v>513293</c:v>
                </c:pt>
                <c:pt idx="366">
                  <c:v>513410</c:v>
                </c:pt>
                <c:pt idx="367">
                  <c:v>513514</c:v>
                </c:pt>
                <c:pt idx="368">
                  <c:v>513613</c:v>
                </c:pt>
                <c:pt idx="369">
                  <c:v>513704</c:v>
                </c:pt>
                <c:pt idx="370">
                  <c:v>513791</c:v>
                </c:pt>
                <c:pt idx="371">
                  <c:v>513868</c:v>
                </c:pt>
                <c:pt idx="372">
                  <c:v>513948</c:v>
                </c:pt>
                <c:pt idx="373">
                  <c:v>514018</c:v>
                </c:pt>
                <c:pt idx="374">
                  <c:v>514087</c:v>
                </c:pt>
                <c:pt idx="375">
                  <c:v>514154</c:v>
                </c:pt>
                <c:pt idx="376">
                  <c:v>514216</c:v>
                </c:pt>
                <c:pt idx="377">
                  <c:v>514270</c:v>
                </c:pt>
                <c:pt idx="378">
                  <c:v>514325</c:v>
                </c:pt>
                <c:pt idx="379">
                  <c:v>514378</c:v>
                </c:pt>
                <c:pt idx="380">
                  <c:v>514429</c:v>
                </c:pt>
                <c:pt idx="381">
                  <c:v>514480</c:v>
                </c:pt>
                <c:pt idx="382">
                  <c:v>514528</c:v>
                </c:pt>
                <c:pt idx="383">
                  <c:v>514575</c:v>
                </c:pt>
                <c:pt idx="384">
                  <c:v>514620</c:v>
                </c:pt>
                <c:pt idx="385">
                  <c:v>514661</c:v>
                </c:pt>
                <c:pt idx="386">
                  <c:v>514703</c:v>
                </c:pt>
                <c:pt idx="387">
                  <c:v>514747</c:v>
                </c:pt>
                <c:pt idx="388">
                  <c:v>514784</c:v>
                </c:pt>
                <c:pt idx="389">
                  <c:v>514822</c:v>
                </c:pt>
                <c:pt idx="390">
                  <c:v>514859</c:v>
                </c:pt>
                <c:pt idx="391">
                  <c:v>514894</c:v>
                </c:pt>
                <c:pt idx="392">
                  <c:v>514930</c:v>
                </c:pt>
                <c:pt idx="393">
                  <c:v>514967</c:v>
                </c:pt>
                <c:pt idx="394">
                  <c:v>514999</c:v>
                </c:pt>
                <c:pt idx="395">
                  <c:v>515035</c:v>
                </c:pt>
                <c:pt idx="396">
                  <c:v>515067</c:v>
                </c:pt>
                <c:pt idx="397">
                  <c:v>515099</c:v>
                </c:pt>
                <c:pt idx="398">
                  <c:v>515130</c:v>
                </c:pt>
                <c:pt idx="399">
                  <c:v>515160</c:v>
                </c:pt>
                <c:pt idx="400">
                  <c:v>515193</c:v>
                </c:pt>
                <c:pt idx="401">
                  <c:v>515226</c:v>
                </c:pt>
                <c:pt idx="402">
                  <c:v>515258</c:v>
                </c:pt>
                <c:pt idx="403">
                  <c:v>515288</c:v>
                </c:pt>
                <c:pt idx="404">
                  <c:v>515319</c:v>
                </c:pt>
                <c:pt idx="405">
                  <c:v>515351</c:v>
                </c:pt>
                <c:pt idx="406">
                  <c:v>515384</c:v>
                </c:pt>
                <c:pt idx="407">
                  <c:v>515415</c:v>
                </c:pt>
                <c:pt idx="408">
                  <c:v>515444</c:v>
                </c:pt>
                <c:pt idx="409">
                  <c:v>515475</c:v>
                </c:pt>
                <c:pt idx="410">
                  <c:v>515504</c:v>
                </c:pt>
                <c:pt idx="411">
                  <c:v>515533</c:v>
                </c:pt>
                <c:pt idx="412">
                  <c:v>515566</c:v>
                </c:pt>
                <c:pt idx="413">
                  <c:v>515595</c:v>
                </c:pt>
                <c:pt idx="414">
                  <c:v>515626</c:v>
                </c:pt>
                <c:pt idx="415">
                  <c:v>515653</c:v>
                </c:pt>
                <c:pt idx="416">
                  <c:v>515685</c:v>
                </c:pt>
                <c:pt idx="417">
                  <c:v>515714</c:v>
                </c:pt>
                <c:pt idx="418">
                  <c:v>515745</c:v>
                </c:pt>
                <c:pt idx="419">
                  <c:v>515775</c:v>
                </c:pt>
                <c:pt idx="420">
                  <c:v>515804</c:v>
                </c:pt>
                <c:pt idx="421">
                  <c:v>515833</c:v>
                </c:pt>
                <c:pt idx="422">
                  <c:v>515862</c:v>
                </c:pt>
                <c:pt idx="423">
                  <c:v>515894</c:v>
                </c:pt>
                <c:pt idx="424">
                  <c:v>515922</c:v>
                </c:pt>
                <c:pt idx="425">
                  <c:v>515955</c:v>
                </c:pt>
                <c:pt idx="426">
                  <c:v>515984</c:v>
                </c:pt>
                <c:pt idx="427">
                  <c:v>516011</c:v>
                </c:pt>
                <c:pt idx="428">
                  <c:v>516041</c:v>
                </c:pt>
                <c:pt idx="429">
                  <c:v>516072</c:v>
                </c:pt>
                <c:pt idx="430">
                  <c:v>516103</c:v>
                </c:pt>
                <c:pt idx="431">
                  <c:v>516131</c:v>
                </c:pt>
                <c:pt idx="432">
                  <c:v>516160</c:v>
                </c:pt>
                <c:pt idx="433">
                  <c:v>516188</c:v>
                </c:pt>
                <c:pt idx="434">
                  <c:v>516221</c:v>
                </c:pt>
                <c:pt idx="435">
                  <c:v>516249</c:v>
                </c:pt>
                <c:pt idx="436">
                  <c:v>516277</c:v>
                </c:pt>
                <c:pt idx="437">
                  <c:v>516312</c:v>
                </c:pt>
                <c:pt idx="438">
                  <c:v>516339</c:v>
                </c:pt>
                <c:pt idx="439">
                  <c:v>516372</c:v>
                </c:pt>
                <c:pt idx="440">
                  <c:v>516402</c:v>
                </c:pt>
                <c:pt idx="441">
                  <c:v>516432</c:v>
                </c:pt>
                <c:pt idx="442">
                  <c:v>516463</c:v>
                </c:pt>
                <c:pt idx="443">
                  <c:v>516494</c:v>
                </c:pt>
                <c:pt idx="444">
                  <c:v>516524</c:v>
                </c:pt>
                <c:pt idx="445">
                  <c:v>516553</c:v>
                </c:pt>
                <c:pt idx="446">
                  <c:v>516583</c:v>
                </c:pt>
                <c:pt idx="447">
                  <c:v>516612</c:v>
                </c:pt>
                <c:pt idx="448">
                  <c:v>516644</c:v>
                </c:pt>
                <c:pt idx="449">
                  <c:v>516676</c:v>
                </c:pt>
                <c:pt idx="450">
                  <c:v>516705</c:v>
                </c:pt>
                <c:pt idx="451">
                  <c:v>516735</c:v>
                </c:pt>
                <c:pt idx="452">
                  <c:v>516766</c:v>
                </c:pt>
                <c:pt idx="453">
                  <c:v>516797</c:v>
                </c:pt>
                <c:pt idx="454">
                  <c:v>516826</c:v>
                </c:pt>
                <c:pt idx="455">
                  <c:v>516856</c:v>
                </c:pt>
                <c:pt idx="456">
                  <c:v>516883</c:v>
                </c:pt>
                <c:pt idx="457">
                  <c:v>516914</c:v>
                </c:pt>
                <c:pt idx="458">
                  <c:v>516946</c:v>
                </c:pt>
                <c:pt idx="459">
                  <c:v>516977</c:v>
                </c:pt>
                <c:pt idx="460">
                  <c:v>517003</c:v>
                </c:pt>
                <c:pt idx="461">
                  <c:v>517038</c:v>
                </c:pt>
                <c:pt idx="462">
                  <c:v>517065</c:v>
                </c:pt>
                <c:pt idx="463">
                  <c:v>517094</c:v>
                </c:pt>
                <c:pt idx="464">
                  <c:v>517123</c:v>
                </c:pt>
                <c:pt idx="465">
                  <c:v>517151</c:v>
                </c:pt>
                <c:pt idx="466">
                  <c:v>517182</c:v>
                </c:pt>
                <c:pt idx="467">
                  <c:v>517212</c:v>
                </c:pt>
                <c:pt idx="468">
                  <c:v>517244</c:v>
                </c:pt>
                <c:pt idx="469">
                  <c:v>517273</c:v>
                </c:pt>
                <c:pt idx="470">
                  <c:v>517306</c:v>
                </c:pt>
                <c:pt idx="471">
                  <c:v>517336</c:v>
                </c:pt>
                <c:pt idx="472">
                  <c:v>517368</c:v>
                </c:pt>
                <c:pt idx="473">
                  <c:v>517398</c:v>
                </c:pt>
                <c:pt idx="474">
                  <c:v>517430</c:v>
                </c:pt>
                <c:pt idx="475">
                  <c:v>517462</c:v>
                </c:pt>
                <c:pt idx="476">
                  <c:v>517499</c:v>
                </c:pt>
                <c:pt idx="477">
                  <c:v>517531</c:v>
                </c:pt>
                <c:pt idx="478">
                  <c:v>517562</c:v>
                </c:pt>
                <c:pt idx="479">
                  <c:v>517597</c:v>
                </c:pt>
                <c:pt idx="480">
                  <c:v>517627</c:v>
                </c:pt>
                <c:pt idx="481">
                  <c:v>517657</c:v>
                </c:pt>
                <c:pt idx="482">
                  <c:v>517685</c:v>
                </c:pt>
                <c:pt idx="483">
                  <c:v>517717</c:v>
                </c:pt>
                <c:pt idx="484">
                  <c:v>517749</c:v>
                </c:pt>
                <c:pt idx="485">
                  <c:v>517781</c:v>
                </c:pt>
                <c:pt idx="486">
                  <c:v>517818</c:v>
                </c:pt>
                <c:pt idx="487">
                  <c:v>517851</c:v>
                </c:pt>
                <c:pt idx="488">
                  <c:v>517881</c:v>
                </c:pt>
                <c:pt idx="489">
                  <c:v>517910</c:v>
                </c:pt>
                <c:pt idx="490">
                  <c:v>517940</c:v>
                </c:pt>
                <c:pt idx="491">
                  <c:v>517968</c:v>
                </c:pt>
                <c:pt idx="492">
                  <c:v>518000</c:v>
                </c:pt>
                <c:pt idx="493">
                  <c:v>518032</c:v>
                </c:pt>
                <c:pt idx="494">
                  <c:v>518061</c:v>
                </c:pt>
                <c:pt idx="495">
                  <c:v>518093</c:v>
                </c:pt>
                <c:pt idx="496">
                  <c:v>518123</c:v>
                </c:pt>
                <c:pt idx="497">
                  <c:v>518152</c:v>
                </c:pt>
                <c:pt idx="498">
                  <c:v>518182</c:v>
                </c:pt>
                <c:pt idx="499">
                  <c:v>518211</c:v>
                </c:pt>
                <c:pt idx="500">
                  <c:v>518240</c:v>
                </c:pt>
                <c:pt idx="501">
                  <c:v>518272</c:v>
                </c:pt>
                <c:pt idx="502">
                  <c:v>518304</c:v>
                </c:pt>
                <c:pt idx="503">
                  <c:v>518339</c:v>
                </c:pt>
                <c:pt idx="504">
                  <c:v>518371</c:v>
                </c:pt>
                <c:pt idx="505">
                  <c:v>518404</c:v>
                </c:pt>
                <c:pt idx="506">
                  <c:v>518435</c:v>
                </c:pt>
                <c:pt idx="507">
                  <c:v>518467</c:v>
                </c:pt>
                <c:pt idx="508">
                  <c:v>518494</c:v>
                </c:pt>
                <c:pt idx="509">
                  <c:v>518526</c:v>
                </c:pt>
                <c:pt idx="510">
                  <c:v>518557</c:v>
                </c:pt>
                <c:pt idx="511">
                  <c:v>518589</c:v>
                </c:pt>
                <c:pt idx="512">
                  <c:v>518619</c:v>
                </c:pt>
                <c:pt idx="513">
                  <c:v>518652</c:v>
                </c:pt>
                <c:pt idx="514">
                  <c:v>518681</c:v>
                </c:pt>
                <c:pt idx="515">
                  <c:v>518711</c:v>
                </c:pt>
                <c:pt idx="516">
                  <c:v>518745</c:v>
                </c:pt>
                <c:pt idx="517">
                  <c:v>518775</c:v>
                </c:pt>
                <c:pt idx="518">
                  <c:v>518804</c:v>
                </c:pt>
                <c:pt idx="519">
                  <c:v>518837</c:v>
                </c:pt>
                <c:pt idx="520">
                  <c:v>518866</c:v>
                </c:pt>
                <c:pt idx="521">
                  <c:v>518897</c:v>
                </c:pt>
                <c:pt idx="522">
                  <c:v>518927</c:v>
                </c:pt>
                <c:pt idx="523">
                  <c:v>518956</c:v>
                </c:pt>
                <c:pt idx="524">
                  <c:v>518987</c:v>
                </c:pt>
                <c:pt idx="525">
                  <c:v>519020</c:v>
                </c:pt>
                <c:pt idx="526">
                  <c:v>519051</c:v>
                </c:pt>
                <c:pt idx="527">
                  <c:v>519080</c:v>
                </c:pt>
                <c:pt idx="528">
                  <c:v>519113</c:v>
                </c:pt>
                <c:pt idx="529">
                  <c:v>519144</c:v>
                </c:pt>
                <c:pt idx="530">
                  <c:v>519171</c:v>
                </c:pt>
                <c:pt idx="531">
                  <c:v>519199</c:v>
                </c:pt>
                <c:pt idx="532">
                  <c:v>519231</c:v>
                </c:pt>
                <c:pt idx="533">
                  <c:v>519260</c:v>
                </c:pt>
                <c:pt idx="534">
                  <c:v>519292</c:v>
                </c:pt>
                <c:pt idx="535">
                  <c:v>519323</c:v>
                </c:pt>
                <c:pt idx="536">
                  <c:v>519352</c:v>
                </c:pt>
                <c:pt idx="537">
                  <c:v>519382</c:v>
                </c:pt>
                <c:pt idx="538">
                  <c:v>519408</c:v>
                </c:pt>
                <c:pt idx="539">
                  <c:v>519442</c:v>
                </c:pt>
                <c:pt idx="540">
                  <c:v>519472</c:v>
                </c:pt>
                <c:pt idx="541">
                  <c:v>519500</c:v>
                </c:pt>
                <c:pt idx="542">
                  <c:v>519528</c:v>
                </c:pt>
                <c:pt idx="543">
                  <c:v>519557</c:v>
                </c:pt>
                <c:pt idx="544">
                  <c:v>519588</c:v>
                </c:pt>
                <c:pt idx="545">
                  <c:v>519620</c:v>
                </c:pt>
                <c:pt idx="546">
                  <c:v>519649</c:v>
                </c:pt>
                <c:pt idx="547">
                  <c:v>519682</c:v>
                </c:pt>
                <c:pt idx="548">
                  <c:v>519709</c:v>
                </c:pt>
                <c:pt idx="549">
                  <c:v>519739</c:v>
                </c:pt>
                <c:pt idx="550">
                  <c:v>519770</c:v>
                </c:pt>
                <c:pt idx="551">
                  <c:v>519801</c:v>
                </c:pt>
                <c:pt idx="552">
                  <c:v>519835</c:v>
                </c:pt>
                <c:pt idx="553">
                  <c:v>519866</c:v>
                </c:pt>
                <c:pt idx="554">
                  <c:v>519899</c:v>
                </c:pt>
                <c:pt idx="555">
                  <c:v>519930</c:v>
                </c:pt>
                <c:pt idx="556">
                  <c:v>519962</c:v>
                </c:pt>
                <c:pt idx="557">
                  <c:v>519992</c:v>
                </c:pt>
                <c:pt idx="558">
                  <c:v>520021</c:v>
                </c:pt>
                <c:pt idx="559">
                  <c:v>520054</c:v>
                </c:pt>
                <c:pt idx="560">
                  <c:v>520086</c:v>
                </c:pt>
                <c:pt idx="561">
                  <c:v>520118</c:v>
                </c:pt>
                <c:pt idx="562">
                  <c:v>520151</c:v>
                </c:pt>
                <c:pt idx="563">
                  <c:v>520180</c:v>
                </c:pt>
                <c:pt idx="564">
                  <c:v>520212</c:v>
                </c:pt>
                <c:pt idx="565">
                  <c:v>520245</c:v>
                </c:pt>
                <c:pt idx="566">
                  <c:v>520273</c:v>
                </c:pt>
                <c:pt idx="567">
                  <c:v>520307</c:v>
                </c:pt>
                <c:pt idx="568">
                  <c:v>520336</c:v>
                </c:pt>
                <c:pt idx="569">
                  <c:v>520367</c:v>
                </c:pt>
                <c:pt idx="570">
                  <c:v>520397</c:v>
                </c:pt>
                <c:pt idx="571">
                  <c:v>520425</c:v>
                </c:pt>
                <c:pt idx="572">
                  <c:v>520459</c:v>
                </c:pt>
                <c:pt idx="573">
                  <c:v>520493</c:v>
                </c:pt>
                <c:pt idx="574">
                  <c:v>520523</c:v>
                </c:pt>
                <c:pt idx="575">
                  <c:v>520558</c:v>
                </c:pt>
                <c:pt idx="576">
                  <c:v>520587</c:v>
                </c:pt>
                <c:pt idx="577">
                  <c:v>520620</c:v>
                </c:pt>
                <c:pt idx="578">
                  <c:v>520652</c:v>
                </c:pt>
                <c:pt idx="579">
                  <c:v>520682</c:v>
                </c:pt>
                <c:pt idx="580">
                  <c:v>520716</c:v>
                </c:pt>
                <c:pt idx="581">
                  <c:v>520747</c:v>
                </c:pt>
                <c:pt idx="582">
                  <c:v>520775</c:v>
                </c:pt>
                <c:pt idx="583">
                  <c:v>520803</c:v>
                </c:pt>
                <c:pt idx="584">
                  <c:v>520829</c:v>
                </c:pt>
                <c:pt idx="585">
                  <c:v>520861</c:v>
                </c:pt>
                <c:pt idx="586">
                  <c:v>520890</c:v>
                </c:pt>
                <c:pt idx="587">
                  <c:v>520921</c:v>
                </c:pt>
                <c:pt idx="588">
                  <c:v>520952</c:v>
                </c:pt>
                <c:pt idx="589">
                  <c:v>520983</c:v>
                </c:pt>
                <c:pt idx="590">
                  <c:v>521009</c:v>
                </c:pt>
                <c:pt idx="591">
                  <c:v>521037</c:v>
                </c:pt>
                <c:pt idx="592">
                  <c:v>521068</c:v>
                </c:pt>
                <c:pt idx="593">
                  <c:v>521101</c:v>
                </c:pt>
                <c:pt idx="594">
                  <c:v>521131</c:v>
                </c:pt>
                <c:pt idx="595">
                  <c:v>521164</c:v>
                </c:pt>
                <c:pt idx="596">
                  <c:v>521193</c:v>
                </c:pt>
                <c:pt idx="597">
                  <c:v>521225</c:v>
                </c:pt>
                <c:pt idx="598">
                  <c:v>521256</c:v>
                </c:pt>
                <c:pt idx="599">
                  <c:v>521290</c:v>
                </c:pt>
                <c:pt idx="600">
                  <c:v>521320</c:v>
                </c:pt>
                <c:pt idx="601">
                  <c:v>521351</c:v>
                </c:pt>
                <c:pt idx="602">
                  <c:v>521382</c:v>
                </c:pt>
                <c:pt idx="603">
                  <c:v>521412</c:v>
                </c:pt>
                <c:pt idx="604">
                  <c:v>521443</c:v>
                </c:pt>
                <c:pt idx="605">
                  <c:v>521473</c:v>
                </c:pt>
                <c:pt idx="606">
                  <c:v>521503</c:v>
                </c:pt>
                <c:pt idx="607">
                  <c:v>521535</c:v>
                </c:pt>
                <c:pt idx="608">
                  <c:v>521561</c:v>
                </c:pt>
                <c:pt idx="609">
                  <c:v>521592</c:v>
                </c:pt>
                <c:pt idx="610">
                  <c:v>521621</c:v>
                </c:pt>
                <c:pt idx="611">
                  <c:v>521649</c:v>
                </c:pt>
                <c:pt idx="612">
                  <c:v>521681</c:v>
                </c:pt>
                <c:pt idx="613">
                  <c:v>521711</c:v>
                </c:pt>
                <c:pt idx="614">
                  <c:v>521741</c:v>
                </c:pt>
                <c:pt idx="615">
                  <c:v>521765</c:v>
                </c:pt>
                <c:pt idx="616">
                  <c:v>521795</c:v>
                </c:pt>
                <c:pt idx="617">
                  <c:v>521828</c:v>
                </c:pt>
                <c:pt idx="618">
                  <c:v>521856</c:v>
                </c:pt>
                <c:pt idx="619">
                  <c:v>521885</c:v>
                </c:pt>
                <c:pt idx="620">
                  <c:v>521915</c:v>
                </c:pt>
                <c:pt idx="621">
                  <c:v>521944</c:v>
                </c:pt>
                <c:pt idx="622">
                  <c:v>521972</c:v>
                </c:pt>
                <c:pt idx="623">
                  <c:v>522002</c:v>
                </c:pt>
                <c:pt idx="624">
                  <c:v>522030</c:v>
                </c:pt>
                <c:pt idx="625">
                  <c:v>522060</c:v>
                </c:pt>
                <c:pt idx="626">
                  <c:v>522092</c:v>
                </c:pt>
                <c:pt idx="627">
                  <c:v>522122</c:v>
                </c:pt>
                <c:pt idx="628">
                  <c:v>522150</c:v>
                </c:pt>
                <c:pt idx="629">
                  <c:v>522181</c:v>
                </c:pt>
                <c:pt idx="630">
                  <c:v>522212</c:v>
                </c:pt>
                <c:pt idx="631">
                  <c:v>522242</c:v>
                </c:pt>
                <c:pt idx="632">
                  <c:v>522274</c:v>
                </c:pt>
                <c:pt idx="633">
                  <c:v>522304</c:v>
                </c:pt>
                <c:pt idx="634">
                  <c:v>522333</c:v>
                </c:pt>
                <c:pt idx="635">
                  <c:v>522365</c:v>
                </c:pt>
                <c:pt idx="636">
                  <c:v>522394</c:v>
                </c:pt>
                <c:pt idx="637">
                  <c:v>522423</c:v>
                </c:pt>
                <c:pt idx="638">
                  <c:v>522456</c:v>
                </c:pt>
                <c:pt idx="639">
                  <c:v>522483</c:v>
                </c:pt>
                <c:pt idx="640">
                  <c:v>522514</c:v>
                </c:pt>
                <c:pt idx="641">
                  <c:v>522543</c:v>
                </c:pt>
                <c:pt idx="642">
                  <c:v>522575</c:v>
                </c:pt>
                <c:pt idx="643">
                  <c:v>522605</c:v>
                </c:pt>
                <c:pt idx="644">
                  <c:v>522635</c:v>
                </c:pt>
                <c:pt idx="645">
                  <c:v>522663</c:v>
                </c:pt>
                <c:pt idx="646">
                  <c:v>522689</c:v>
                </c:pt>
                <c:pt idx="647">
                  <c:v>522721</c:v>
                </c:pt>
                <c:pt idx="648">
                  <c:v>522754</c:v>
                </c:pt>
                <c:pt idx="649">
                  <c:v>522790</c:v>
                </c:pt>
                <c:pt idx="650">
                  <c:v>522820</c:v>
                </c:pt>
                <c:pt idx="651">
                  <c:v>522846</c:v>
                </c:pt>
                <c:pt idx="652">
                  <c:v>522875</c:v>
                </c:pt>
                <c:pt idx="653">
                  <c:v>522907</c:v>
                </c:pt>
                <c:pt idx="654">
                  <c:v>522938</c:v>
                </c:pt>
                <c:pt idx="655">
                  <c:v>522966</c:v>
                </c:pt>
                <c:pt idx="656">
                  <c:v>522993</c:v>
                </c:pt>
                <c:pt idx="657">
                  <c:v>523027</c:v>
                </c:pt>
                <c:pt idx="658">
                  <c:v>523056</c:v>
                </c:pt>
                <c:pt idx="659">
                  <c:v>523084</c:v>
                </c:pt>
                <c:pt idx="660">
                  <c:v>523113</c:v>
                </c:pt>
                <c:pt idx="661">
                  <c:v>523144</c:v>
                </c:pt>
                <c:pt idx="662">
                  <c:v>523172</c:v>
                </c:pt>
                <c:pt idx="663">
                  <c:v>523201</c:v>
                </c:pt>
                <c:pt idx="664">
                  <c:v>523233</c:v>
                </c:pt>
                <c:pt idx="665">
                  <c:v>523264</c:v>
                </c:pt>
                <c:pt idx="666">
                  <c:v>523298</c:v>
                </c:pt>
                <c:pt idx="667">
                  <c:v>523333</c:v>
                </c:pt>
                <c:pt idx="668">
                  <c:v>523362</c:v>
                </c:pt>
                <c:pt idx="669">
                  <c:v>523395</c:v>
                </c:pt>
                <c:pt idx="670">
                  <c:v>523424</c:v>
                </c:pt>
                <c:pt idx="671">
                  <c:v>523459</c:v>
                </c:pt>
                <c:pt idx="672">
                  <c:v>523490</c:v>
                </c:pt>
                <c:pt idx="673">
                  <c:v>523523</c:v>
                </c:pt>
                <c:pt idx="674">
                  <c:v>523551</c:v>
                </c:pt>
                <c:pt idx="675">
                  <c:v>523580</c:v>
                </c:pt>
                <c:pt idx="676">
                  <c:v>523614</c:v>
                </c:pt>
                <c:pt idx="677">
                  <c:v>523644</c:v>
                </c:pt>
                <c:pt idx="678">
                  <c:v>523675</c:v>
                </c:pt>
                <c:pt idx="679">
                  <c:v>523707</c:v>
                </c:pt>
                <c:pt idx="680">
                  <c:v>523736</c:v>
                </c:pt>
                <c:pt idx="681">
                  <c:v>523769</c:v>
                </c:pt>
                <c:pt idx="682">
                  <c:v>523802</c:v>
                </c:pt>
                <c:pt idx="683">
                  <c:v>523835</c:v>
                </c:pt>
                <c:pt idx="684">
                  <c:v>523862</c:v>
                </c:pt>
                <c:pt idx="685">
                  <c:v>523896</c:v>
                </c:pt>
                <c:pt idx="686">
                  <c:v>523928</c:v>
                </c:pt>
                <c:pt idx="687">
                  <c:v>523959</c:v>
                </c:pt>
                <c:pt idx="688">
                  <c:v>523991</c:v>
                </c:pt>
                <c:pt idx="689">
                  <c:v>524020</c:v>
                </c:pt>
                <c:pt idx="690">
                  <c:v>524049</c:v>
                </c:pt>
                <c:pt idx="691">
                  <c:v>524079</c:v>
                </c:pt>
                <c:pt idx="692">
                  <c:v>524108</c:v>
                </c:pt>
                <c:pt idx="693">
                  <c:v>524139</c:v>
                </c:pt>
                <c:pt idx="694">
                  <c:v>524170</c:v>
                </c:pt>
                <c:pt idx="695">
                  <c:v>524202</c:v>
                </c:pt>
                <c:pt idx="696">
                  <c:v>524234</c:v>
                </c:pt>
                <c:pt idx="697">
                  <c:v>524263</c:v>
                </c:pt>
                <c:pt idx="698">
                  <c:v>524296</c:v>
                </c:pt>
                <c:pt idx="699">
                  <c:v>524323</c:v>
                </c:pt>
                <c:pt idx="700">
                  <c:v>524351</c:v>
                </c:pt>
                <c:pt idx="701">
                  <c:v>524381</c:v>
                </c:pt>
                <c:pt idx="702">
                  <c:v>524411</c:v>
                </c:pt>
                <c:pt idx="703">
                  <c:v>524443</c:v>
                </c:pt>
                <c:pt idx="704">
                  <c:v>524471</c:v>
                </c:pt>
                <c:pt idx="705">
                  <c:v>524504</c:v>
                </c:pt>
                <c:pt idx="706">
                  <c:v>524532</c:v>
                </c:pt>
                <c:pt idx="707">
                  <c:v>524565</c:v>
                </c:pt>
                <c:pt idx="708">
                  <c:v>524598</c:v>
                </c:pt>
                <c:pt idx="709">
                  <c:v>524625</c:v>
                </c:pt>
                <c:pt idx="710">
                  <c:v>524656</c:v>
                </c:pt>
                <c:pt idx="711">
                  <c:v>524685</c:v>
                </c:pt>
                <c:pt idx="712">
                  <c:v>524715</c:v>
                </c:pt>
                <c:pt idx="713">
                  <c:v>524750</c:v>
                </c:pt>
                <c:pt idx="714">
                  <c:v>524780</c:v>
                </c:pt>
                <c:pt idx="715">
                  <c:v>524811</c:v>
                </c:pt>
                <c:pt idx="716">
                  <c:v>524839</c:v>
                </c:pt>
                <c:pt idx="717">
                  <c:v>524867</c:v>
                </c:pt>
                <c:pt idx="718">
                  <c:v>524899</c:v>
                </c:pt>
                <c:pt idx="719">
                  <c:v>524928</c:v>
                </c:pt>
                <c:pt idx="720">
                  <c:v>524960</c:v>
                </c:pt>
                <c:pt idx="721">
                  <c:v>524993</c:v>
                </c:pt>
                <c:pt idx="722">
                  <c:v>525026</c:v>
                </c:pt>
                <c:pt idx="723">
                  <c:v>525058</c:v>
                </c:pt>
                <c:pt idx="724">
                  <c:v>525087</c:v>
                </c:pt>
                <c:pt idx="725">
                  <c:v>525119</c:v>
                </c:pt>
                <c:pt idx="726">
                  <c:v>525147</c:v>
                </c:pt>
                <c:pt idx="727">
                  <c:v>525178</c:v>
                </c:pt>
                <c:pt idx="728">
                  <c:v>525207</c:v>
                </c:pt>
                <c:pt idx="729">
                  <c:v>525238</c:v>
                </c:pt>
                <c:pt idx="730">
                  <c:v>525267</c:v>
                </c:pt>
                <c:pt idx="731">
                  <c:v>525298</c:v>
                </c:pt>
                <c:pt idx="732">
                  <c:v>525327</c:v>
                </c:pt>
                <c:pt idx="733">
                  <c:v>525357</c:v>
                </c:pt>
                <c:pt idx="734">
                  <c:v>525387</c:v>
                </c:pt>
                <c:pt idx="735">
                  <c:v>525421</c:v>
                </c:pt>
                <c:pt idx="736">
                  <c:v>525451</c:v>
                </c:pt>
                <c:pt idx="737">
                  <c:v>525478</c:v>
                </c:pt>
                <c:pt idx="738">
                  <c:v>525511</c:v>
                </c:pt>
                <c:pt idx="739">
                  <c:v>525542</c:v>
                </c:pt>
                <c:pt idx="740">
                  <c:v>525574</c:v>
                </c:pt>
                <c:pt idx="741">
                  <c:v>525605</c:v>
                </c:pt>
                <c:pt idx="742">
                  <c:v>525633</c:v>
                </c:pt>
                <c:pt idx="743">
                  <c:v>525663</c:v>
                </c:pt>
                <c:pt idx="744">
                  <c:v>525695</c:v>
                </c:pt>
                <c:pt idx="745">
                  <c:v>525724</c:v>
                </c:pt>
                <c:pt idx="746">
                  <c:v>525754</c:v>
                </c:pt>
                <c:pt idx="747">
                  <c:v>525783</c:v>
                </c:pt>
                <c:pt idx="748">
                  <c:v>525813</c:v>
                </c:pt>
                <c:pt idx="749">
                  <c:v>525839</c:v>
                </c:pt>
                <c:pt idx="750">
                  <c:v>525868</c:v>
                </c:pt>
                <c:pt idx="751">
                  <c:v>525900</c:v>
                </c:pt>
                <c:pt idx="752">
                  <c:v>525934</c:v>
                </c:pt>
                <c:pt idx="753">
                  <c:v>525961</c:v>
                </c:pt>
                <c:pt idx="754">
                  <c:v>525988</c:v>
                </c:pt>
                <c:pt idx="755">
                  <c:v>526016</c:v>
                </c:pt>
                <c:pt idx="756">
                  <c:v>526047</c:v>
                </c:pt>
                <c:pt idx="757">
                  <c:v>526075</c:v>
                </c:pt>
                <c:pt idx="758">
                  <c:v>526102</c:v>
                </c:pt>
                <c:pt idx="759">
                  <c:v>526132</c:v>
                </c:pt>
                <c:pt idx="760">
                  <c:v>526162</c:v>
                </c:pt>
                <c:pt idx="761">
                  <c:v>526195</c:v>
                </c:pt>
                <c:pt idx="762">
                  <c:v>526221</c:v>
                </c:pt>
                <c:pt idx="763">
                  <c:v>526251</c:v>
                </c:pt>
                <c:pt idx="764">
                  <c:v>526284</c:v>
                </c:pt>
                <c:pt idx="765">
                  <c:v>526315</c:v>
                </c:pt>
                <c:pt idx="766">
                  <c:v>526349</c:v>
                </c:pt>
                <c:pt idx="767">
                  <c:v>526378</c:v>
                </c:pt>
                <c:pt idx="768">
                  <c:v>526408</c:v>
                </c:pt>
                <c:pt idx="769">
                  <c:v>526436</c:v>
                </c:pt>
                <c:pt idx="770">
                  <c:v>526468</c:v>
                </c:pt>
                <c:pt idx="771">
                  <c:v>526498</c:v>
                </c:pt>
                <c:pt idx="772">
                  <c:v>526529</c:v>
                </c:pt>
                <c:pt idx="773">
                  <c:v>526559</c:v>
                </c:pt>
                <c:pt idx="774">
                  <c:v>526593</c:v>
                </c:pt>
                <c:pt idx="775">
                  <c:v>526626</c:v>
                </c:pt>
                <c:pt idx="776">
                  <c:v>526657</c:v>
                </c:pt>
                <c:pt idx="777">
                  <c:v>526688</c:v>
                </c:pt>
                <c:pt idx="778">
                  <c:v>526719</c:v>
                </c:pt>
                <c:pt idx="779">
                  <c:v>526747</c:v>
                </c:pt>
                <c:pt idx="780">
                  <c:v>526777</c:v>
                </c:pt>
                <c:pt idx="781">
                  <c:v>526807</c:v>
                </c:pt>
                <c:pt idx="782">
                  <c:v>526840</c:v>
                </c:pt>
                <c:pt idx="783">
                  <c:v>526871</c:v>
                </c:pt>
                <c:pt idx="784">
                  <c:v>526901</c:v>
                </c:pt>
                <c:pt idx="785">
                  <c:v>526933</c:v>
                </c:pt>
                <c:pt idx="786">
                  <c:v>526961</c:v>
                </c:pt>
                <c:pt idx="787">
                  <c:v>526989</c:v>
                </c:pt>
                <c:pt idx="788">
                  <c:v>527018</c:v>
                </c:pt>
                <c:pt idx="789">
                  <c:v>527049</c:v>
                </c:pt>
                <c:pt idx="790">
                  <c:v>527078</c:v>
                </c:pt>
                <c:pt idx="791">
                  <c:v>527106</c:v>
                </c:pt>
                <c:pt idx="792">
                  <c:v>527134</c:v>
                </c:pt>
                <c:pt idx="793">
                  <c:v>527163</c:v>
                </c:pt>
                <c:pt idx="794">
                  <c:v>527194</c:v>
                </c:pt>
                <c:pt idx="795">
                  <c:v>527221</c:v>
                </c:pt>
                <c:pt idx="796">
                  <c:v>527253</c:v>
                </c:pt>
                <c:pt idx="797">
                  <c:v>527287</c:v>
                </c:pt>
                <c:pt idx="798">
                  <c:v>527315</c:v>
                </c:pt>
                <c:pt idx="799">
                  <c:v>527344</c:v>
                </c:pt>
                <c:pt idx="800">
                  <c:v>527376</c:v>
                </c:pt>
                <c:pt idx="801">
                  <c:v>527404</c:v>
                </c:pt>
                <c:pt idx="802">
                  <c:v>527436</c:v>
                </c:pt>
                <c:pt idx="803">
                  <c:v>527467</c:v>
                </c:pt>
                <c:pt idx="804">
                  <c:v>527497</c:v>
                </c:pt>
                <c:pt idx="805">
                  <c:v>527526</c:v>
                </c:pt>
                <c:pt idx="806">
                  <c:v>527554</c:v>
                </c:pt>
                <c:pt idx="807">
                  <c:v>527587</c:v>
                </c:pt>
                <c:pt idx="808">
                  <c:v>527616</c:v>
                </c:pt>
                <c:pt idx="809">
                  <c:v>527649</c:v>
                </c:pt>
                <c:pt idx="810">
                  <c:v>527678</c:v>
                </c:pt>
                <c:pt idx="811">
                  <c:v>527706</c:v>
                </c:pt>
                <c:pt idx="812">
                  <c:v>527736</c:v>
                </c:pt>
                <c:pt idx="813">
                  <c:v>527766</c:v>
                </c:pt>
                <c:pt idx="814">
                  <c:v>527795</c:v>
                </c:pt>
                <c:pt idx="815">
                  <c:v>527826</c:v>
                </c:pt>
                <c:pt idx="816">
                  <c:v>527851</c:v>
                </c:pt>
                <c:pt idx="817">
                  <c:v>527884</c:v>
                </c:pt>
                <c:pt idx="818">
                  <c:v>527915</c:v>
                </c:pt>
                <c:pt idx="819">
                  <c:v>527946</c:v>
                </c:pt>
                <c:pt idx="820">
                  <c:v>527973</c:v>
                </c:pt>
                <c:pt idx="821">
                  <c:v>528005</c:v>
                </c:pt>
                <c:pt idx="822">
                  <c:v>528033</c:v>
                </c:pt>
                <c:pt idx="823">
                  <c:v>528063</c:v>
                </c:pt>
                <c:pt idx="824">
                  <c:v>528093</c:v>
                </c:pt>
                <c:pt idx="825">
                  <c:v>528121</c:v>
                </c:pt>
                <c:pt idx="826">
                  <c:v>528151</c:v>
                </c:pt>
                <c:pt idx="827">
                  <c:v>528181</c:v>
                </c:pt>
                <c:pt idx="828">
                  <c:v>528211</c:v>
                </c:pt>
                <c:pt idx="829">
                  <c:v>528241</c:v>
                </c:pt>
                <c:pt idx="830">
                  <c:v>528271</c:v>
                </c:pt>
                <c:pt idx="831">
                  <c:v>528304</c:v>
                </c:pt>
                <c:pt idx="832">
                  <c:v>528332</c:v>
                </c:pt>
                <c:pt idx="833">
                  <c:v>528363</c:v>
                </c:pt>
                <c:pt idx="834">
                  <c:v>528391</c:v>
                </c:pt>
                <c:pt idx="835">
                  <c:v>528422</c:v>
                </c:pt>
                <c:pt idx="836">
                  <c:v>528455</c:v>
                </c:pt>
                <c:pt idx="837">
                  <c:v>528486</c:v>
                </c:pt>
                <c:pt idx="838">
                  <c:v>528514</c:v>
                </c:pt>
                <c:pt idx="839">
                  <c:v>528544</c:v>
                </c:pt>
                <c:pt idx="840">
                  <c:v>528577</c:v>
                </c:pt>
                <c:pt idx="841">
                  <c:v>528607</c:v>
                </c:pt>
                <c:pt idx="842">
                  <c:v>528642</c:v>
                </c:pt>
                <c:pt idx="843">
                  <c:v>528671</c:v>
                </c:pt>
                <c:pt idx="844">
                  <c:v>528700</c:v>
                </c:pt>
                <c:pt idx="845">
                  <c:v>528734</c:v>
                </c:pt>
                <c:pt idx="846">
                  <c:v>528766</c:v>
                </c:pt>
                <c:pt idx="847">
                  <c:v>528800</c:v>
                </c:pt>
                <c:pt idx="848">
                  <c:v>528833</c:v>
                </c:pt>
                <c:pt idx="849">
                  <c:v>528861</c:v>
                </c:pt>
                <c:pt idx="850">
                  <c:v>528893</c:v>
                </c:pt>
                <c:pt idx="851">
                  <c:v>528926</c:v>
                </c:pt>
                <c:pt idx="852">
                  <c:v>528955</c:v>
                </c:pt>
                <c:pt idx="853">
                  <c:v>528983</c:v>
                </c:pt>
                <c:pt idx="854">
                  <c:v>529015</c:v>
                </c:pt>
                <c:pt idx="855">
                  <c:v>529048</c:v>
                </c:pt>
                <c:pt idx="856">
                  <c:v>529078</c:v>
                </c:pt>
                <c:pt idx="857">
                  <c:v>529106</c:v>
                </c:pt>
                <c:pt idx="858">
                  <c:v>529137</c:v>
                </c:pt>
                <c:pt idx="859">
                  <c:v>529167</c:v>
                </c:pt>
                <c:pt idx="860">
                  <c:v>529197</c:v>
                </c:pt>
                <c:pt idx="861">
                  <c:v>529228</c:v>
                </c:pt>
                <c:pt idx="862">
                  <c:v>529260</c:v>
                </c:pt>
                <c:pt idx="863">
                  <c:v>529294</c:v>
                </c:pt>
                <c:pt idx="864">
                  <c:v>529326</c:v>
                </c:pt>
                <c:pt idx="865">
                  <c:v>529358</c:v>
                </c:pt>
                <c:pt idx="866">
                  <c:v>529388</c:v>
                </c:pt>
                <c:pt idx="867">
                  <c:v>529416</c:v>
                </c:pt>
                <c:pt idx="868">
                  <c:v>529446</c:v>
                </c:pt>
                <c:pt idx="869">
                  <c:v>529476</c:v>
                </c:pt>
                <c:pt idx="870">
                  <c:v>529509</c:v>
                </c:pt>
                <c:pt idx="871">
                  <c:v>529539</c:v>
                </c:pt>
                <c:pt idx="872">
                  <c:v>529569</c:v>
                </c:pt>
                <c:pt idx="873">
                  <c:v>529603</c:v>
                </c:pt>
                <c:pt idx="874">
                  <c:v>529632</c:v>
                </c:pt>
                <c:pt idx="875">
                  <c:v>529663</c:v>
                </c:pt>
                <c:pt idx="876">
                  <c:v>529693</c:v>
                </c:pt>
                <c:pt idx="877">
                  <c:v>529722</c:v>
                </c:pt>
                <c:pt idx="878">
                  <c:v>529753</c:v>
                </c:pt>
                <c:pt idx="879">
                  <c:v>529783</c:v>
                </c:pt>
                <c:pt idx="880">
                  <c:v>529814</c:v>
                </c:pt>
                <c:pt idx="881">
                  <c:v>529845</c:v>
                </c:pt>
                <c:pt idx="882">
                  <c:v>529876</c:v>
                </c:pt>
                <c:pt idx="883">
                  <c:v>529906</c:v>
                </c:pt>
                <c:pt idx="884">
                  <c:v>529937</c:v>
                </c:pt>
                <c:pt idx="885">
                  <c:v>529966</c:v>
                </c:pt>
                <c:pt idx="886">
                  <c:v>529995</c:v>
                </c:pt>
                <c:pt idx="887">
                  <c:v>530027</c:v>
                </c:pt>
                <c:pt idx="888">
                  <c:v>530056</c:v>
                </c:pt>
                <c:pt idx="889">
                  <c:v>530087</c:v>
                </c:pt>
                <c:pt idx="890">
                  <c:v>530120</c:v>
                </c:pt>
                <c:pt idx="891">
                  <c:v>530151</c:v>
                </c:pt>
                <c:pt idx="892">
                  <c:v>530179</c:v>
                </c:pt>
                <c:pt idx="893">
                  <c:v>530211</c:v>
                </c:pt>
                <c:pt idx="894">
                  <c:v>530240</c:v>
                </c:pt>
                <c:pt idx="895">
                  <c:v>530271</c:v>
                </c:pt>
                <c:pt idx="896">
                  <c:v>530304</c:v>
                </c:pt>
                <c:pt idx="897">
                  <c:v>530330</c:v>
                </c:pt>
                <c:pt idx="898">
                  <c:v>530360</c:v>
                </c:pt>
                <c:pt idx="899">
                  <c:v>530386</c:v>
                </c:pt>
                <c:pt idx="900">
                  <c:v>530416</c:v>
                </c:pt>
                <c:pt idx="901">
                  <c:v>530447</c:v>
                </c:pt>
                <c:pt idx="902">
                  <c:v>530475</c:v>
                </c:pt>
                <c:pt idx="903">
                  <c:v>530502</c:v>
                </c:pt>
                <c:pt idx="904">
                  <c:v>530530</c:v>
                </c:pt>
                <c:pt idx="905">
                  <c:v>530563</c:v>
                </c:pt>
                <c:pt idx="906">
                  <c:v>530595</c:v>
                </c:pt>
                <c:pt idx="907">
                  <c:v>530627</c:v>
                </c:pt>
                <c:pt idx="908">
                  <c:v>530659</c:v>
                </c:pt>
                <c:pt idx="909">
                  <c:v>530690</c:v>
                </c:pt>
                <c:pt idx="910">
                  <c:v>530717</c:v>
                </c:pt>
                <c:pt idx="911">
                  <c:v>530746</c:v>
                </c:pt>
                <c:pt idx="912">
                  <c:v>530778</c:v>
                </c:pt>
                <c:pt idx="913">
                  <c:v>530810</c:v>
                </c:pt>
                <c:pt idx="914">
                  <c:v>530840</c:v>
                </c:pt>
                <c:pt idx="915">
                  <c:v>530873</c:v>
                </c:pt>
                <c:pt idx="916">
                  <c:v>530904</c:v>
                </c:pt>
                <c:pt idx="917">
                  <c:v>530937</c:v>
                </c:pt>
                <c:pt idx="918">
                  <c:v>530968</c:v>
                </c:pt>
                <c:pt idx="919">
                  <c:v>531000</c:v>
                </c:pt>
                <c:pt idx="920">
                  <c:v>531036</c:v>
                </c:pt>
                <c:pt idx="921">
                  <c:v>531070</c:v>
                </c:pt>
                <c:pt idx="922">
                  <c:v>531100</c:v>
                </c:pt>
                <c:pt idx="923">
                  <c:v>531132</c:v>
                </c:pt>
                <c:pt idx="924">
                  <c:v>531165</c:v>
                </c:pt>
                <c:pt idx="925">
                  <c:v>531197</c:v>
                </c:pt>
                <c:pt idx="926">
                  <c:v>531230</c:v>
                </c:pt>
                <c:pt idx="927">
                  <c:v>531261</c:v>
                </c:pt>
                <c:pt idx="928">
                  <c:v>531291</c:v>
                </c:pt>
                <c:pt idx="929">
                  <c:v>531327</c:v>
                </c:pt>
                <c:pt idx="930">
                  <c:v>531357</c:v>
                </c:pt>
                <c:pt idx="931">
                  <c:v>531387</c:v>
                </c:pt>
                <c:pt idx="932">
                  <c:v>531417</c:v>
                </c:pt>
                <c:pt idx="933">
                  <c:v>531448</c:v>
                </c:pt>
                <c:pt idx="934">
                  <c:v>531477</c:v>
                </c:pt>
                <c:pt idx="935">
                  <c:v>531512</c:v>
                </c:pt>
                <c:pt idx="936">
                  <c:v>531542</c:v>
                </c:pt>
                <c:pt idx="937">
                  <c:v>531573</c:v>
                </c:pt>
                <c:pt idx="938">
                  <c:v>531604</c:v>
                </c:pt>
                <c:pt idx="939">
                  <c:v>531633</c:v>
                </c:pt>
                <c:pt idx="940">
                  <c:v>531664</c:v>
                </c:pt>
                <c:pt idx="941">
                  <c:v>531695</c:v>
                </c:pt>
                <c:pt idx="942">
                  <c:v>531720</c:v>
                </c:pt>
                <c:pt idx="943">
                  <c:v>531748</c:v>
                </c:pt>
                <c:pt idx="944">
                  <c:v>531779</c:v>
                </c:pt>
                <c:pt idx="945">
                  <c:v>531811</c:v>
                </c:pt>
                <c:pt idx="946">
                  <c:v>531843</c:v>
                </c:pt>
                <c:pt idx="947">
                  <c:v>531872</c:v>
                </c:pt>
                <c:pt idx="948">
                  <c:v>531903</c:v>
                </c:pt>
                <c:pt idx="949">
                  <c:v>531932</c:v>
                </c:pt>
                <c:pt idx="950">
                  <c:v>531962</c:v>
                </c:pt>
                <c:pt idx="951">
                  <c:v>531993</c:v>
                </c:pt>
                <c:pt idx="952">
                  <c:v>532025</c:v>
                </c:pt>
                <c:pt idx="953">
                  <c:v>532057</c:v>
                </c:pt>
                <c:pt idx="954">
                  <c:v>532088</c:v>
                </c:pt>
                <c:pt idx="955">
                  <c:v>532116</c:v>
                </c:pt>
                <c:pt idx="956">
                  <c:v>532149</c:v>
                </c:pt>
                <c:pt idx="957">
                  <c:v>532180</c:v>
                </c:pt>
                <c:pt idx="958">
                  <c:v>532208</c:v>
                </c:pt>
                <c:pt idx="959">
                  <c:v>532233</c:v>
                </c:pt>
                <c:pt idx="960">
                  <c:v>532263</c:v>
                </c:pt>
                <c:pt idx="961">
                  <c:v>532296</c:v>
                </c:pt>
                <c:pt idx="962">
                  <c:v>532327</c:v>
                </c:pt>
                <c:pt idx="963">
                  <c:v>532357</c:v>
                </c:pt>
                <c:pt idx="964">
                  <c:v>532386</c:v>
                </c:pt>
                <c:pt idx="965">
                  <c:v>532417</c:v>
                </c:pt>
                <c:pt idx="966">
                  <c:v>532446</c:v>
                </c:pt>
                <c:pt idx="967">
                  <c:v>532477</c:v>
                </c:pt>
                <c:pt idx="968">
                  <c:v>532508</c:v>
                </c:pt>
                <c:pt idx="969">
                  <c:v>532538</c:v>
                </c:pt>
                <c:pt idx="970">
                  <c:v>532566</c:v>
                </c:pt>
                <c:pt idx="971">
                  <c:v>532597</c:v>
                </c:pt>
                <c:pt idx="972">
                  <c:v>532626</c:v>
                </c:pt>
                <c:pt idx="973">
                  <c:v>532656</c:v>
                </c:pt>
                <c:pt idx="974">
                  <c:v>532685</c:v>
                </c:pt>
                <c:pt idx="975">
                  <c:v>532717</c:v>
                </c:pt>
                <c:pt idx="976">
                  <c:v>532748</c:v>
                </c:pt>
                <c:pt idx="977">
                  <c:v>532776</c:v>
                </c:pt>
                <c:pt idx="978">
                  <c:v>532804</c:v>
                </c:pt>
                <c:pt idx="979">
                  <c:v>532833</c:v>
                </c:pt>
                <c:pt idx="980">
                  <c:v>532861</c:v>
                </c:pt>
                <c:pt idx="981">
                  <c:v>532892</c:v>
                </c:pt>
                <c:pt idx="982">
                  <c:v>532921</c:v>
                </c:pt>
                <c:pt idx="983">
                  <c:v>532951</c:v>
                </c:pt>
                <c:pt idx="984">
                  <c:v>532981</c:v>
                </c:pt>
                <c:pt idx="985">
                  <c:v>533008</c:v>
                </c:pt>
                <c:pt idx="986">
                  <c:v>533039</c:v>
                </c:pt>
                <c:pt idx="987">
                  <c:v>533068</c:v>
                </c:pt>
                <c:pt idx="988">
                  <c:v>533100</c:v>
                </c:pt>
                <c:pt idx="989">
                  <c:v>533129</c:v>
                </c:pt>
                <c:pt idx="990">
                  <c:v>533162</c:v>
                </c:pt>
                <c:pt idx="991">
                  <c:v>533191</c:v>
                </c:pt>
                <c:pt idx="992">
                  <c:v>533222</c:v>
                </c:pt>
                <c:pt idx="993">
                  <c:v>533250</c:v>
                </c:pt>
                <c:pt idx="994">
                  <c:v>533281</c:v>
                </c:pt>
                <c:pt idx="995">
                  <c:v>533313</c:v>
                </c:pt>
                <c:pt idx="996">
                  <c:v>533340</c:v>
                </c:pt>
                <c:pt idx="997">
                  <c:v>533369</c:v>
                </c:pt>
                <c:pt idx="998">
                  <c:v>533402</c:v>
                </c:pt>
                <c:pt idx="999">
                  <c:v>533429</c:v>
                </c:pt>
              </c:numCache>
            </c:numRef>
          </c:val>
          <c:smooth val="0"/>
          <c:extLst>
            <c:ext xmlns:c16="http://schemas.microsoft.com/office/drawing/2014/chart" uri="{C3380CC4-5D6E-409C-BE32-E72D297353CC}">
              <c16:uniqueId val="{00000001-C9E7-4E84-9F60-3B125DDC574B}"/>
            </c:ext>
          </c:extLst>
        </c:ser>
        <c:ser>
          <c:idx val="2"/>
          <c:order val="2"/>
          <c:tx>
            <c:strRef>
              <c:f>'50%'!$E$1</c:f>
              <c:strCache>
                <c:ptCount val="1"/>
                <c:pt idx="0">
                  <c:v>80%</c:v>
                </c:pt>
              </c:strCache>
            </c:strRef>
          </c:tx>
          <c:spPr>
            <a:ln w="28575" cap="rnd">
              <a:solidFill>
                <a:schemeClr val="accent3"/>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5</c:v>
                </c:pt>
                <c:pt idx="314">
                  <c:v>427512</c:v>
                </c:pt>
                <c:pt idx="315">
                  <c:v>431619</c:v>
                </c:pt>
                <c:pt idx="316">
                  <c:v>435758</c:v>
                </c:pt>
                <c:pt idx="317">
                  <c:v>439952</c:v>
                </c:pt>
                <c:pt idx="318">
                  <c:v>444106</c:v>
                </c:pt>
                <c:pt idx="319">
                  <c:v>448202</c:v>
                </c:pt>
                <c:pt idx="320">
                  <c:v>452216</c:v>
                </c:pt>
                <c:pt idx="321">
                  <c:v>456163</c:v>
                </c:pt>
                <c:pt idx="322">
                  <c:v>459953</c:v>
                </c:pt>
                <c:pt idx="323">
                  <c:v>463648</c:v>
                </c:pt>
                <c:pt idx="324">
                  <c:v>467245</c:v>
                </c:pt>
                <c:pt idx="325">
                  <c:v>470663</c:v>
                </c:pt>
                <c:pt idx="326">
                  <c:v>473892</c:v>
                </c:pt>
                <c:pt idx="327">
                  <c:v>476940</c:v>
                </c:pt>
                <c:pt idx="328">
                  <c:v>479784</c:v>
                </c:pt>
                <c:pt idx="329">
                  <c:v>482444</c:v>
                </c:pt>
                <c:pt idx="330">
                  <c:v>484933</c:v>
                </c:pt>
                <c:pt idx="331">
                  <c:v>487342</c:v>
                </c:pt>
                <c:pt idx="332">
                  <c:v>489621</c:v>
                </c:pt>
                <c:pt idx="333">
                  <c:v>491747</c:v>
                </c:pt>
                <c:pt idx="334">
                  <c:v>493792</c:v>
                </c:pt>
                <c:pt idx="335">
                  <c:v>495724</c:v>
                </c:pt>
                <c:pt idx="336">
                  <c:v>497553</c:v>
                </c:pt>
                <c:pt idx="337">
                  <c:v>499255</c:v>
                </c:pt>
                <c:pt idx="338">
                  <c:v>500866</c:v>
                </c:pt>
                <c:pt idx="339">
                  <c:v>502407</c:v>
                </c:pt>
                <c:pt idx="340">
                  <c:v>503880</c:v>
                </c:pt>
                <c:pt idx="341">
                  <c:v>505247</c:v>
                </c:pt>
                <c:pt idx="342">
                  <c:v>506585</c:v>
                </c:pt>
                <c:pt idx="343">
                  <c:v>507814</c:v>
                </c:pt>
                <c:pt idx="344">
                  <c:v>508962</c:v>
                </c:pt>
                <c:pt idx="345">
                  <c:v>510061</c:v>
                </c:pt>
                <c:pt idx="346">
                  <c:v>511140</c:v>
                </c:pt>
                <c:pt idx="347">
                  <c:v>512125</c:v>
                </c:pt>
                <c:pt idx="348">
                  <c:v>513049</c:v>
                </c:pt>
                <c:pt idx="349">
                  <c:v>513949</c:v>
                </c:pt>
                <c:pt idx="350">
                  <c:v>514772</c:v>
                </c:pt>
                <c:pt idx="351">
                  <c:v>515582</c:v>
                </c:pt>
                <c:pt idx="352">
                  <c:v>516302</c:v>
                </c:pt>
                <c:pt idx="353">
                  <c:v>517009</c:v>
                </c:pt>
                <c:pt idx="354">
                  <c:v>517691</c:v>
                </c:pt>
                <c:pt idx="355">
                  <c:v>518323</c:v>
                </c:pt>
                <c:pt idx="356">
                  <c:v>518927</c:v>
                </c:pt>
                <c:pt idx="357">
                  <c:v>519499</c:v>
                </c:pt>
                <c:pt idx="358">
                  <c:v>520044</c:v>
                </c:pt>
                <c:pt idx="359">
                  <c:v>520559</c:v>
                </c:pt>
                <c:pt idx="360">
                  <c:v>521046</c:v>
                </c:pt>
                <c:pt idx="361">
                  <c:v>521495</c:v>
                </c:pt>
                <c:pt idx="362">
                  <c:v>521927</c:v>
                </c:pt>
                <c:pt idx="363">
                  <c:v>522342</c:v>
                </c:pt>
                <c:pt idx="364">
                  <c:v>522733</c:v>
                </c:pt>
                <c:pt idx="365">
                  <c:v>523109</c:v>
                </c:pt>
                <c:pt idx="366">
                  <c:v>523458</c:v>
                </c:pt>
                <c:pt idx="367">
                  <c:v>523806</c:v>
                </c:pt>
                <c:pt idx="368">
                  <c:v>524123</c:v>
                </c:pt>
                <c:pt idx="369">
                  <c:v>524433</c:v>
                </c:pt>
                <c:pt idx="370">
                  <c:v>524717</c:v>
                </c:pt>
                <c:pt idx="371">
                  <c:v>524999</c:v>
                </c:pt>
                <c:pt idx="372">
                  <c:v>525266</c:v>
                </c:pt>
                <c:pt idx="373">
                  <c:v>525511</c:v>
                </c:pt>
                <c:pt idx="374">
                  <c:v>525749</c:v>
                </c:pt>
                <c:pt idx="375">
                  <c:v>525987</c:v>
                </c:pt>
                <c:pt idx="376">
                  <c:v>526201</c:v>
                </c:pt>
                <c:pt idx="377">
                  <c:v>526407</c:v>
                </c:pt>
                <c:pt idx="378">
                  <c:v>526609</c:v>
                </c:pt>
                <c:pt idx="379">
                  <c:v>526801</c:v>
                </c:pt>
                <c:pt idx="380">
                  <c:v>526978</c:v>
                </c:pt>
                <c:pt idx="381">
                  <c:v>527155</c:v>
                </c:pt>
                <c:pt idx="382">
                  <c:v>527325</c:v>
                </c:pt>
                <c:pt idx="383">
                  <c:v>527489</c:v>
                </c:pt>
                <c:pt idx="384">
                  <c:v>527638</c:v>
                </c:pt>
                <c:pt idx="385">
                  <c:v>527789</c:v>
                </c:pt>
                <c:pt idx="386">
                  <c:v>527931</c:v>
                </c:pt>
                <c:pt idx="387">
                  <c:v>528066</c:v>
                </c:pt>
                <c:pt idx="388">
                  <c:v>528196</c:v>
                </c:pt>
                <c:pt idx="389">
                  <c:v>528318</c:v>
                </c:pt>
                <c:pt idx="390">
                  <c:v>528437</c:v>
                </c:pt>
                <c:pt idx="391">
                  <c:v>528548</c:v>
                </c:pt>
                <c:pt idx="392">
                  <c:v>528668</c:v>
                </c:pt>
                <c:pt idx="393">
                  <c:v>528775</c:v>
                </c:pt>
                <c:pt idx="394">
                  <c:v>528875</c:v>
                </c:pt>
                <c:pt idx="395">
                  <c:v>528977</c:v>
                </c:pt>
                <c:pt idx="396">
                  <c:v>529077</c:v>
                </c:pt>
                <c:pt idx="397">
                  <c:v>529174</c:v>
                </c:pt>
                <c:pt idx="398">
                  <c:v>529266</c:v>
                </c:pt>
                <c:pt idx="399">
                  <c:v>529351</c:v>
                </c:pt>
                <c:pt idx="400">
                  <c:v>529435</c:v>
                </c:pt>
                <c:pt idx="401">
                  <c:v>529524</c:v>
                </c:pt>
                <c:pt idx="402">
                  <c:v>529606</c:v>
                </c:pt>
                <c:pt idx="403">
                  <c:v>529682</c:v>
                </c:pt>
                <c:pt idx="404">
                  <c:v>529758</c:v>
                </c:pt>
                <c:pt idx="405">
                  <c:v>529838</c:v>
                </c:pt>
                <c:pt idx="406">
                  <c:v>529912</c:v>
                </c:pt>
                <c:pt idx="407">
                  <c:v>529988</c:v>
                </c:pt>
                <c:pt idx="408">
                  <c:v>530056</c:v>
                </c:pt>
                <c:pt idx="409">
                  <c:v>530121</c:v>
                </c:pt>
                <c:pt idx="410">
                  <c:v>530187</c:v>
                </c:pt>
                <c:pt idx="411">
                  <c:v>530256</c:v>
                </c:pt>
                <c:pt idx="412">
                  <c:v>530322</c:v>
                </c:pt>
                <c:pt idx="413">
                  <c:v>530383</c:v>
                </c:pt>
                <c:pt idx="414">
                  <c:v>530449</c:v>
                </c:pt>
                <c:pt idx="415">
                  <c:v>530514</c:v>
                </c:pt>
                <c:pt idx="416">
                  <c:v>530580</c:v>
                </c:pt>
                <c:pt idx="417">
                  <c:v>530639</c:v>
                </c:pt>
                <c:pt idx="418">
                  <c:v>530698</c:v>
                </c:pt>
                <c:pt idx="419">
                  <c:v>530761</c:v>
                </c:pt>
                <c:pt idx="420">
                  <c:v>530816</c:v>
                </c:pt>
                <c:pt idx="421">
                  <c:v>530878</c:v>
                </c:pt>
                <c:pt idx="422">
                  <c:v>530935</c:v>
                </c:pt>
                <c:pt idx="423">
                  <c:v>530992</c:v>
                </c:pt>
                <c:pt idx="424">
                  <c:v>531040</c:v>
                </c:pt>
                <c:pt idx="425">
                  <c:v>531103</c:v>
                </c:pt>
                <c:pt idx="426">
                  <c:v>531157</c:v>
                </c:pt>
                <c:pt idx="427">
                  <c:v>531206</c:v>
                </c:pt>
                <c:pt idx="428">
                  <c:v>531258</c:v>
                </c:pt>
                <c:pt idx="429">
                  <c:v>531312</c:v>
                </c:pt>
                <c:pt idx="430">
                  <c:v>531368</c:v>
                </c:pt>
                <c:pt idx="431">
                  <c:v>531419</c:v>
                </c:pt>
                <c:pt idx="432">
                  <c:v>531471</c:v>
                </c:pt>
                <c:pt idx="433">
                  <c:v>531520</c:v>
                </c:pt>
                <c:pt idx="434">
                  <c:v>531564</c:v>
                </c:pt>
                <c:pt idx="435">
                  <c:v>531619</c:v>
                </c:pt>
                <c:pt idx="436">
                  <c:v>531668</c:v>
                </c:pt>
                <c:pt idx="437">
                  <c:v>531720</c:v>
                </c:pt>
                <c:pt idx="438">
                  <c:v>531769</c:v>
                </c:pt>
                <c:pt idx="439">
                  <c:v>531816</c:v>
                </c:pt>
                <c:pt idx="440">
                  <c:v>531866</c:v>
                </c:pt>
                <c:pt idx="441">
                  <c:v>531914</c:v>
                </c:pt>
                <c:pt idx="442">
                  <c:v>531959</c:v>
                </c:pt>
                <c:pt idx="443">
                  <c:v>532005</c:v>
                </c:pt>
                <c:pt idx="444">
                  <c:v>532051</c:v>
                </c:pt>
                <c:pt idx="445">
                  <c:v>532100</c:v>
                </c:pt>
                <c:pt idx="446">
                  <c:v>532148</c:v>
                </c:pt>
                <c:pt idx="447">
                  <c:v>532194</c:v>
                </c:pt>
                <c:pt idx="448">
                  <c:v>532236</c:v>
                </c:pt>
                <c:pt idx="449">
                  <c:v>532287</c:v>
                </c:pt>
                <c:pt idx="450">
                  <c:v>532333</c:v>
                </c:pt>
                <c:pt idx="451">
                  <c:v>532378</c:v>
                </c:pt>
                <c:pt idx="452">
                  <c:v>532424</c:v>
                </c:pt>
                <c:pt idx="453">
                  <c:v>532468</c:v>
                </c:pt>
                <c:pt idx="454">
                  <c:v>532517</c:v>
                </c:pt>
                <c:pt idx="455">
                  <c:v>532566</c:v>
                </c:pt>
                <c:pt idx="456">
                  <c:v>532612</c:v>
                </c:pt>
                <c:pt idx="457">
                  <c:v>532655</c:v>
                </c:pt>
                <c:pt idx="458">
                  <c:v>532704</c:v>
                </c:pt>
                <c:pt idx="459">
                  <c:v>532751</c:v>
                </c:pt>
                <c:pt idx="460">
                  <c:v>532801</c:v>
                </c:pt>
                <c:pt idx="461">
                  <c:v>532848</c:v>
                </c:pt>
                <c:pt idx="462">
                  <c:v>532897</c:v>
                </c:pt>
                <c:pt idx="463">
                  <c:v>532941</c:v>
                </c:pt>
                <c:pt idx="464">
                  <c:v>532989</c:v>
                </c:pt>
                <c:pt idx="465">
                  <c:v>533034</c:v>
                </c:pt>
                <c:pt idx="466">
                  <c:v>533079</c:v>
                </c:pt>
                <c:pt idx="467">
                  <c:v>533126</c:v>
                </c:pt>
                <c:pt idx="468">
                  <c:v>533172</c:v>
                </c:pt>
                <c:pt idx="469">
                  <c:v>533223</c:v>
                </c:pt>
                <c:pt idx="470">
                  <c:v>533275</c:v>
                </c:pt>
                <c:pt idx="471">
                  <c:v>533319</c:v>
                </c:pt>
                <c:pt idx="472">
                  <c:v>533369</c:v>
                </c:pt>
                <c:pt idx="473">
                  <c:v>533419</c:v>
                </c:pt>
                <c:pt idx="474">
                  <c:v>533470</c:v>
                </c:pt>
                <c:pt idx="475">
                  <c:v>533518</c:v>
                </c:pt>
                <c:pt idx="476">
                  <c:v>533571</c:v>
                </c:pt>
                <c:pt idx="477">
                  <c:v>533620</c:v>
                </c:pt>
                <c:pt idx="478">
                  <c:v>533665</c:v>
                </c:pt>
                <c:pt idx="479">
                  <c:v>533713</c:v>
                </c:pt>
                <c:pt idx="480">
                  <c:v>533764</c:v>
                </c:pt>
                <c:pt idx="481">
                  <c:v>533810</c:v>
                </c:pt>
                <c:pt idx="482">
                  <c:v>533861</c:v>
                </c:pt>
                <c:pt idx="483">
                  <c:v>533910</c:v>
                </c:pt>
                <c:pt idx="484">
                  <c:v>533959</c:v>
                </c:pt>
                <c:pt idx="485">
                  <c:v>534006</c:v>
                </c:pt>
                <c:pt idx="486">
                  <c:v>534060</c:v>
                </c:pt>
                <c:pt idx="487">
                  <c:v>534112</c:v>
                </c:pt>
                <c:pt idx="488">
                  <c:v>534162</c:v>
                </c:pt>
                <c:pt idx="489">
                  <c:v>534209</c:v>
                </c:pt>
                <c:pt idx="490">
                  <c:v>534260</c:v>
                </c:pt>
                <c:pt idx="491">
                  <c:v>534305</c:v>
                </c:pt>
                <c:pt idx="492">
                  <c:v>534354</c:v>
                </c:pt>
                <c:pt idx="493">
                  <c:v>534400</c:v>
                </c:pt>
                <c:pt idx="494">
                  <c:v>534450</c:v>
                </c:pt>
                <c:pt idx="495">
                  <c:v>534499</c:v>
                </c:pt>
                <c:pt idx="496">
                  <c:v>534546</c:v>
                </c:pt>
                <c:pt idx="497">
                  <c:v>534596</c:v>
                </c:pt>
                <c:pt idx="498">
                  <c:v>534645</c:v>
                </c:pt>
                <c:pt idx="499">
                  <c:v>534694</c:v>
                </c:pt>
                <c:pt idx="500">
                  <c:v>534740</c:v>
                </c:pt>
                <c:pt idx="501">
                  <c:v>534790</c:v>
                </c:pt>
                <c:pt idx="502">
                  <c:v>534843</c:v>
                </c:pt>
                <c:pt idx="503">
                  <c:v>534892</c:v>
                </c:pt>
                <c:pt idx="504">
                  <c:v>534937</c:v>
                </c:pt>
                <c:pt idx="505">
                  <c:v>534985</c:v>
                </c:pt>
                <c:pt idx="506">
                  <c:v>535033</c:v>
                </c:pt>
                <c:pt idx="507">
                  <c:v>535082</c:v>
                </c:pt>
                <c:pt idx="508">
                  <c:v>535129</c:v>
                </c:pt>
                <c:pt idx="509">
                  <c:v>535174</c:v>
                </c:pt>
                <c:pt idx="510">
                  <c:v>535220</c:v>
                </c:pt>
                <c:pt idx="511">
                  <c:v>535265</c:v>
                </c:pt>
                <c:pt idx="512">
                  <c:v>535310</c:v>
                </c:pt>
                <c:pt idx="513">
                  <c:v>535361</c:v>
                </c:pt>
                <c:pt idx="514">
                  <c:v>535406</c:v>
                </c:pt>
                <c:pt idx="515">
                  <c:v>535450</c:v>
                </c:pt>
                <c:pt idx="516">
                  <c:v>535500</c:v>
                </c:pt>
                <c:pt idx="517">
                  <c:v>535548</c:v>
                </c:pt>
                <c:pt idx="518">
                  <c:v>535592</c:v>
                </c:pt>
                <c:pt idx="519">
                  <c:v>535640</c:v>
                </c:pt>
                <c:pt idx="520">
                  <c:v>535687</c:v>
                </c:pt>
                <c:pt idx="521">
                  <c:v>535734</c:v>
                </c:pt>
                <c:pt idx="522">
                  <c:v>535780</c:v>
                </c:pt>
                <c:pt idx="523">
                  <c:v>535829</c:v>
                </c:pt>
                <c:pt idx="524">
                  <c:v>535870</c:v>
                </c:pt>
                <c:pt idx="525">
                  <c:v>535922</c:v>
                </c:pt>
                <c:pt idx="526">
                  <c:v>535966</c:v>
                </c:pt>
                <c:pt idx="527">
                  <c:v>536017</c:v>
                </c:pt>
                <c:pt idx="528">
                  <c:v>536065</c:v>
                </c:pt>
                <c:pt idx="529">
                  <c:v>536109</c:v>
                </c:pt>
                <c:pt idx="530">
                  <c:v>536154</c:v>
                </c:pt>
                <c:pt idx="531">
                  <c:v>536199</c:v>
                </c:pt>
                <c:pt idx="532">
                  <c:v>536247</c:v>
                </c:pt>
                <c:pt idx="533">
                  <c:v>536295</c:v>
                </c:pt>
                <c:pt idx="534">
                  <c:v>536344</c:v>
                </c:pt>
                <c:pt idx="535">
                  <c:v>536395</c:v>
                </c:pt>
                <c:pt idx="536">
                  <c:v>536440</c:v>
                </c:pt>
                <c:pt idx="537">
                  <c:v>536490</c:v>
                </c:pt>
                <c:pt idx="538">
                  <c:v>536536</c:v>
                </c:pt>
                <c:pt idx="539">
                  <c:v>536583</c:v>
                </c:pt>
                <c:pt idx="540">
                  <c:v>536628</c:v>
                </c:pt>
                <c:pt idx="541">
                  <c:v>536672</c:v>
                </c:pt>
                <c:pt idx="542">
                  <c:v>536717</c:v>
                </c:pt>
                <c:pt idx="543">
                  <c:v>536765</c:v>
                </c:pt>
                <c:pt idx="544">
                  <c:v>536813</c:v>
                </c:pt>
                <c:pt idx="545">
                  <c:v>536860</c:v>
                </c:pt>
                <c:pt idx="546">
                  <c:v>536908</c:v>
                </c:pt>
                <c:pt idx="547">
                  <c:v>536952</c:v>
                </c:pt>
                <c:pt idx="548">
                  <c:v>536998</c:v>
                </c:pt>
                <c:pt idx="549">
                  <c:v>537046</c:v>
                </c:pt>
                <c:pt idx="550">
                  <c:v>537091</c:v>
                </c:pt>
                <c:pt idx="551">
                  <c:v>537140</c:v>
                </c:pt>
                <c:pt idx="552">
                  <c:v>537187</c:v>
                </c:pt>
                <c:pt idx="553">
                  <c:v>537231</c:v>
                </c:pt>
                <c:pt idx="554">
                  <c:v>537281</c:v>
                </c:pt>
                <c:pt idx="555">
                  <c:v>537328</c:v>
                </c:pt>
                <c:pt idx="556">
                  <c:v>537379</c:v>
                </c:pt>
                <c:pt idx="557">
                  <c:v>537430</c:v>
                </c:pt>
                <c:pt idx="558">
                  <c:v>537477</c:v>
                </c:pt>
                <c:pt idx="559">
                  <c:v>537530</c:v>
                </c:pt>
                <c:pt idx="560">
                  <c:v>537580</c:v>
                </c:pt>
                <c:pt idx="561">
                  <c:v>537628</c:v>
                </c:pt>
                <c:pt idx="562">
                  <c:v>537681</c:v>
                </c:pt>
                <c:pt idx="563">
                  <c:v>537730</c:v>
                </c:pt>
                <c:pt idx="564">
                  <c:v>537780</c:v>
                </c:pt>
                <c:pt idx="565">
                  <c:v>537834</c:v>
                </c:pt>
                <c:pt idx="566">
                  <c:v>537883</c:v>
                </c:pt>
                <c:pt idx="567">
                  <c:v>537932</c:v>
                </c:pt>
                <c:pt idx="568">
                  <c:v>537980</c:v>
                </c:pt>
                <c:pt idx="569">
                  <c:v>538030</c:v>
                </c:pt>
                <c:pt idx="570">
                  <c:v>538084</c:v>
                </c:pt>
                <c:pt idx="571">
                  <c:v>538137</c:v>
                </c:pt>
                <c:pt idx="572">
                  <c:v>538185</c:v>
                </c:pt>
                <c:pt idx="573">
                  <c:v>538234</c:v>
                </c:pt>
                <c:pt idx="574">
                  <c:v>538283</c:v>
                </c:pt>
                <c:pt idx="575">
                  <c:v>538332</c:v>
                </c:pt>
                <c:pt idx="576">
                  <c:v>538383</c:v>
                </c:pt>
                <c:pt idx="577">
                  <c:v>538434</c:v>
                </c:pt>
                <c:pt idx="578">
                  <c:v>538482</c:v>
                </c:pt>
                <c:pt idx="579">
                  <c:v>538532</c:v>
                </c:pt>
                <c:pt idx="580">
                  <c:v>538583</c:v>
                </c:pt>
                <c:pt idx="581">
                  <c:v>538632</c:v>
                </c:pt>
                <c:pt idx="582">
                  <c:v>538680</c:v>
                </c:pt>
                <c:pt idx="583">
                  <c:v>538731</c:v>
                </c:pt>
                <c:pt idx="584">
                  <c:v>538774</c:v>
                </c:pt>
                <c:pt idx="585">
                  <c:v>538824</c:v>
                </c:pt>
                <c:pt idx="586">
                  <c:v>538870</c:v>
                </c:pt>
                <c:pt idx="587">
                  <c:v>538919</c:v>
                </c:pt>
                <c:pt idx="588">
                  <c:v>538967</c:v>
                </c:pt>
                <c:pt idx="589">
                  <c:v>539019</c:v>
                </c:pt>
                <c:pt idx="590">
                  <c:v>539065</c:v>
                </c:pt>
                <c:pt idx="591">
                  <c:v>539117</c:v>
                </c:pt>
                <c:pt idx="592">
                  <c:v>539164</c:v>
                </c:pt>
                <c:pt idx="593">
                  <c:v>539212</c:v>
                </c:pt>
                <c:pt idx="594">
                  <c:v>539259</c:v>
                </c:pt>
                <c:pt idx="595">
                  <c:v>539306</c:v>
                </c:pt>
                <c:pt idx="596">
                  <c:v>539354</c:v>
                </c:pt>
                <c:pt idx="597">
                  <c:v>539404</c:v>
                </c:pt>
                <c:pt idx="598">
                  <c:v>539448</c:v>
                </c:pt>
                <c:pt idx="599">
                  <c:v>539492</c:v>
                </c:pt>
                <c:pt idx="600">
                  <c:v>539538</c:v>
                </c:pt>
                <c:pt idx="601">
                  <c:v>539587</c:v>
                </c:pt>
                <c:pt idx="602">
                  <c:v>539634</c:v>
                </c:pt>
                <c:pt idx="603">
                  <c:v>539679</c:v>
                </c:pt>
                <c:pt idx="604">
                  <c:v>539725</c:v>
                </c:pt>
                <c:pt idx="605">
                  <c:v>539765</c:v>
                </c:pt>
                <c:pt idx="606">
                  <c:v>539812</c:v>
                </c:pt>
                <c:pt idx="607">
                  <c:v>539860</c:v>
                </c:pt>
                <c:pt idx="608">
                  <c:v>539900</c:v>
                </c:pt>
                <c:pt idx="609">
                  <c:v>539943</c:v>
                </c:pt>
                <c:pt idx="610">
                  <c:v>539989</c:v>
                </c:pt>
                <c:pt idx="611">
                  <c:v>540035</c:v>
                </c:pt>
                <c:pt idx="612">
                  <c:v>540082</c:v>
                </c:pt>
                <c:pt idx="613">
                  <c:v>540128</c:v>
                </c:pt>
                <c:pt idx="614">
                  <c:v>540175</c:v>
                </c:pt>
                <c:pt idx="615">
                  <c:v>540220</c:v>
                </c:pt>
                <c:pt idx="616">
                  <c:v>540263</c:v>
                </c:pt>
                <c:pt idx="617">
                  <c:v>540308</c:v>
                </c:pt>
                <c:pt idx="618">
                  <c:v>540353</c:v>
                </c:pt>
                <c:pt idx="619">
                  <c:v>540401</c:v>
                </c:pt>
                <c:pt idx="620">
                  <c:v>540451</c:v>
                </c:pt>
                <c:pt idx="621">
                  <c:v>540497</c:v>
                </c:pt>
                <c:pt idx="622">
                  <c:v>540542</c:v>
                </c:pt>
                <c:pt idx="623">
                  <c:v>540592</c:v>
                </c:pt>
                <c:pt idx="624">
                  <c:v>540642</c:v>
                </c:pt>
                <c:pt idx="625">
                  <c:v>540687</c:v>
                </c:pt>
                <c:pt idx="626">
                  <c:v>540734</c:v>
                </c:pt>
                <c:pt idx="627">
                  <c:v>540779</c:v>
                </c:pt>
                <c:pt idx="628">
                  <c:v>540824</c:v>
                </c:pt>
                <c:pt idx="629">
                  <c:v>540872</c:v>
                </c:pt>
                <c:pt idx="630">
                  <c:v>540919</c:v>
                </c:pt>
                <c:pt idx="631">
                  <c:v>540967</c:v>
                </c:pt>
                <c:pt idx="632">
                  <c:v>541009</c:v>
                </c:pt>
                <c:pt idx="633">
                  <c:v>541058</c:v>
                </c:pt>
                <c:pt idx="634">
                  <c:v>541104</c:v>
                </c:pt>
                <c:pt idx="635">
                  <c:v>541149</c:v>
                </c:pt>
                <c:pt idx="636">
                  <c:v>541195</c:v>
                </c:pt>
                <c:pt idx="637">
                  <c:v>541244</c:v>
                </c:pt>
                <c:pt idx="638">
                  <c:v>541293</c:v>
                </c:pt>
                <c:pt idx="639">
                  <c:v>541332</c:v>
                </c:pt>
                <c:pt idx="640">
                  <c:v>541377</c:v>
                </c:pt>
                <c:pt idx="641">
                  <c:v>541424</c:v>
                </c:pt>
                <c:pt idx="642">
                  <c:v>541472</c:v>
                </c:pt>
                <c:pt idx="643">
                  <c:v>541518</c:v>
                </c:pt>
                <c:pt idx="644">
                  <c:v>541561</c:v>
                </c:pt>
                <c:pt idx="645">
                  <c:v>541606</c:v>
                </c:pt>
                <c:pt idx="646">
                  <c:v>541646</c:v>
                </c:pt>
                <c:pt idx="647">
                  <c:v>541695</c:v>
                </c:pt>
                <c:pt idx="648">
                  <c:v>541744</c:v>
                </c:pt>
                <c:pt idx="649">
                  <c:v>541791</c:v>
                </c:pt>
                <c:pt idx="650">
                  <c:v>541837</c:v>
                </c:pt>
                <c:pt idx="651">
                  <c:v>541886</c:v>
                </c:pt>
                <c:pt idx="652">
                  <c:v>541926</c:v>
                </c:pt>
                <c:pt idx="653">
                  <c:v>541971</c:v>
                </c:pt>
                <c:pt idx="654">
                  <c:v>542021</c:v>
                </c:pt>
                <c:pt idx="655">
                  <c:v>542064</c:v>
                </c:pt>
                <c:pt idx="656">
                  <c:v>542109</c:v>
                </c:pt>
                <c:pt idx="657">
                  <c:v>542158</c:v>
                </c:pt>
                <c:pt idx="658">
                  <c:v>542207</c:v>
                </c:pt>
                <c:pt idx="659">
                  <c:v>542254</c:v>
                </c:pt>
                <c:pt idx="660">
                  <c:v>542300</c:v>
                </c:pt>
                <c:pt idx="661">
                  <c:v>542349</c:v>
                </c:pt>
                <c:pt idx="662">
                  <c:v>542395</c:v>
                </c:pt>
                <c:pt idx="663">
                  <c:v>542442</c:v>
                </c:pt>
                <c:pt idx="664">
                  <c:v>542490</c:v>
                </c:pt>
                <c:pt idx="665">
                  <c:v>542535</c:v>
                </c:pt>
                <c:pt idx="666">
                  <c:v>542579</c:v>
                </c:pt>
                <c:pt idx="667">
                  <c:v>542626</c:v>
                </c:pt>
                <c:pt idx="668">
                  <c:v>542672</c:v>
                </c:pt>
                <c:pt idx="669">
                  <c:v>542718</c:v>
                </c:pt>
                <c:pt idx="670">
                  <c:v>542761</c:v>
                </c:pt>
                <c:pt idx="671">
                  <c:v>542805</c:v>
                </c:pt>
                <c:pt idx="672">
                  <c:v>542858</c:v>
                </c:pt>
                <c:pt idx="673">
                  <c:v>542902</c:v>
                </c:pt>
                <c:pt idx="674">
                  <c:v>542950</c:v>
                </c:pt>
                <c:pt idx="675">
                  <c:v>542996</c:v>
                </c:pt>
                <c:pt idx="676">
                  <c:v>543046</c:v>
                </c:pt>
                <c:pt idx="677">
                  <c:v>543092</c:v>
                </c:pt>
                <c:pt idx="678">
                  <c:v>543139</c:v>
                </c:pt>
                <c:pt idx="679">
                  <c:v>543186</c:v>
                </c:pt>
                <c:pt idx="680">
                  <c:v>543228</c:v>
                </c:pt>
                <c:pt idx="681">
                  <c:v>543276</c:v>
                </c:pt>
                <c:pt idx="682">
                  <c:v>543325</c:v>
                </c:pt>
                <c:pt idx="683">
                  <c:v>543372</c:v>
                </c:pt>
                <c:pt idx="684">
                  <c:v>543416</c:v>
                </c:pt>
                <c:pt idx="685">
                  <c:v>543464</c:v>
                </c:pt>
                <c:pt idx="686">
                  <c:v>543512</c:v>
                </c:pt>
                <c:pt idx="687">
                  <c:v>543559</c:v>
                </c:pt>
                <c:pt idx="688">
                  <c:v>543602</c:v>
                </c:pt>
                <c:pt idx="689">
                  <c:v>543644</c:v>
                </c:pt>
                <c:pt idx="690">
                  <c:v>543688</c:v>
                </c:pt>
                <c:pt idx="691">
                  <c:v>543737</c:v>
                </c:pt>
                <c:pt idx="692">
                  <c:v>543781</c:v>
                </c:pt>
                <c:pt idx="693">
                  <c:v>543828</c:v>
                </c:pt>
                <c:pt idx="694">
                  <c:v>543869</c:v>
                </c:pt>
                <c:pt idx="695">
                  <c:v>543915</c:v>
                </c:pt>
                <c:pt idx="696">
                  <c:v>543961</c:v>
                </c:pt>
                <c:pt idx="697">
                  <c:v>544005</c:v>
                </c:pt>
                <c:pt idx="698">
                  <c:v>544053</c:v>
                </c:pt>
                <c:pt idx="699">
                  <c:v>544099</c:v>
                </c:pt>
                <c:pt idx="700">
                  <c:v>544145</c:v>
                </c:pt>
                <c:pt idx="701">
                  <c:v>544194</c:v>
                </c:pt>
                <c:pt idx="702">
                  <c:v>544239</c:v>
                </c:pt>
                <c:pt idx="703">
                  <c:v>544280</c:v>
                </c:pt>
                <c:pt idx="704">
                  <c:v>544320</c:v>
                </c:pt>
                <c:pt idx="705">
                  <c:v>544363</c:v>
                </c:pt>
                <c:pt idx="706">
                  <c:v>544408</c:v>
                </c:pt>
                <c:pt idx="707">
                  <c:v>544453</c:v>
                </c:pt>
                <c:pt idx="708">
                  <c:v>544499</c:v>
                </c:pt>
                <c:pt idx="709">
                  <c:v>544545</c:v>
                </c:pt>
                <c:pt idx="710">
                  <c:v>544590</c:v>
                </c:pt>
                <c:pt idx="711">
                  <c:v>544634</c:v>
                </c:pt>
                <c:pt idx="712">
                  <c:v>544682</c:v>
                </c:pt>
                <c:pt idx="713">
                  <c:v>544729</c:v>
                </c:pt>
                <c:pt idx="714">
                  <c:v>544778</c:v>
                </c:pt>
                <c:pt idx="715">
                  <c:v>544826</c:v>
                </c:pt>
                <c:pt idx="716">
                  <c:v>544869</c:v>
                </c:pt>
                <c:pt idx="717">
                  <c:v>544911</c:v>
                </c:pt>
                <c:pt idx="718">
                  <c:v>544955</c:v>
                </c:pt>
                <c:pt idx="719">
                  <c:v>544998</c:v>
                </c:pt>
                <c:pt idx="720">
                  <c:v>545044</c:v>
                </c:pt>
                <c:pt idx="721">
                  <c:v>545086</c:v>
                </c:pt>
                <c:pt idx="722">
                  <c:v>545131</c:v>
                </c:pt>
                <c:pt idx="723">
                  <c:v>545181</c:v>
                </c:pt>
                <c:pt idx="724">
                  <c:v>545224</c:v>
                </c:pt>
                <c:pt idx="725">
                  <c:v>545270</c:v>
                </c:pt>
                <c:pt idx="726">
                  <c:v>545316</c:v>
                </c:pt>
                <c:pt idx="727">
                  <c:v>545362</c:v>
                </c:pt>
                <c:pt idx="728">
                  <c:v>545403</c:v>
                </c:pt>
                <c:pt idx="729">
                  <c:v>545447</c:v>
                </c:pt>
                <c:pt idx="730">
                  <c:v>545491</c:v>
                </c:pt>
                <c:pt idx="731">
                  <c:v>545536</c:v>
                </c:pt>
                <c:pt idx="732">
                  <c:v>545583</c:v>
                </c:pt>
                <c:pt idx="733">
                  <c:v>545626</c:v>
                </c:pt>
                <c:pt idx="734">
                  <c:v>545669</c:v>
                </c:pt>
                <c:pt idx="735">
                  <c:v>545716</c:v>
                </c:pt>
                <c:pt idx="736">
                  <c:v>545763</c:v>
                </c:pt>
                <c:pt idx="737">
                  <c:v>545806</c:v>
                </c:pt>
                <c:pt idx="738">
                  <c:v>545854</c:v>
                </c:pt>
                <c:pt idx="739">
                  <c:v>545905</c:v>
                </c:pt>
                <c:pt idx="740">
                  <c:v>545950</c:v>
                </c:pt>
                <c:pt idx="741">
                  <c:v>545995</c:v>
                </c:pt>
                <c:pt idx="742">
                  <c:v>546044</c:v>
                </c:pt>
                <c:pt idx="743">
                  <c:v>546092</c:v>
                </c:pt>
                <c:pt idx="744">
                  <c:v>546146</c:v>
                </c:pt>
                <c:pt idx="745">
                  <c:v>546192</c:v>
                </c:pt>
                <c:pt idx="746">
                  <c:v>546238</c:v>
                </c:pt>
                <c:pt idx="747">
                  <c:v>546283</c:v>
                </c:pt>
                <c:pt idx="748">
                  <c:v>546330</c:v>
                </c:pt>
                <c:pt idx="749">
                  <c:v>546378</c:v>
                </c:pt>
                <c:pt idx="750">
                  <c:v>546426</c:v>
                </c:pt>
                <c:pt idx="751">
                  <c:v>546476</c:v>
                </c:pt>
                <c:pt idx="752">
                  <c:v>546527</c:v>
                </c:pt>
                <c:pt idx="753">
                  <c:v>546574</c:v>
                </c:pt>
                <c:pt idx="754">
                  <c:v>546623</c:v>
                </c:pt>
                <c:pt idx="755">
                  <c:v>546671</c:v>
                </c:pt>
                <c:pt idx="756">
                  <c:v>546720</c:v>
                </c:pt>
                <c:pt idx="757">
                  <c:v>546767</c:v>
                </c:pt>
                <c:pt idx="758">
                  <c:v>546812</c:v>
                </c:pt>
                <c:pt idx="759">
                  <c:v>546858</c:v>
                </c:pt>
                <c:pt idx="760">
                  <c:v>546905</c:v>
                </c:pt>
                <c:pt idx="761">
                  <c:v>546955</c:v>
                </c:pt>
                <c:pt idx="762">
                  <c:v>546998</c:v>
                </c:pt>
                <c:pt idx="763">
                  <c:v>547046</c:v>
                </c:pt>
                <c:pt idx="764">
                  <c:v>547095</c:v>
                </c:pt>
                <c:pt idx="765">
                  <c:v>547140</c:v>
                </c:pt>
                <c:pt idx="766">
                  <c:v>547191</c:v>
                </c:pt>
                <c:pt idx="767">
                  <c:v>547238</c:v>
                </c:pt>
                <c:pt idx="768">
                  <c:v>547280</c:v>
                </c:pt>
                <c:pt idx="769">
                  <c:v>547326</c:v>
                </c:pt>
                <c:pt idx="770">
                  <c:v>547373</c:v>
                </c:pt>
                <c:pt idx="771">
                  <c:v>547423</c:v>
                </c:pt>
                <c:pt idx="772">
                  <c:v>547462</c:v>
                </c:pt>
                <c:pt idx="773">
                  <c:v>547506</c:v>
                </c:pt>
                <c:pt idx="774">
                  <c:v>547552</c:v>
                </c:pt>
                <c:pt idx="775">
                  <c:v>547597</c:v>
                </c:pt>
                <c:pt idx="776">
                  <c:v>547640</c:v>
                </c:pt>
                <c:pt idx="777">
                  <c:v>547685</c:v>
                </c:pt>
                <c:pt idx="778">
                  <c:v>547732</c:v>
                </c:pt>
                <c:pt idx="779">
                  <c:v>547775</c:v>
                </c:pt>
                <c:pt idx="780">
                  <c:v>547824</c:v>
                </c:pt>
                <c:pt idx="781">
                  <c:v>547870</c:v>
                </c:pt>
                <c:pt idx="782">
                  <c:v>547915</c:v>
                </c:pt>
                <c:pt idx="783">
                  <c:v>547960</c:v>
                </c:pt>
                <c:pt idx="784">
                  <c:v>548004</c:v>
                </c:pt>
                <c:pt idx="785">
                  <c:v>548051</c:v>
                </c:pt>
                <c:pt idx="786">
                  <c:v>548096</c:v>
                </c:pt>
                <c:pt idx="787">
                  <c:v>548142</c:v>
                </c:pt>
                <c:pt idx="788">
                  <c:v>548192</c:v>
                </c:pt>
                <c:pt idx="789">
                  <c:v>548237</c:v>
                </c:pt>
                <c:pt idx="790">
                  <c:v>548288</c:v>
                </c:pt>
                <c:pt idx="791">
                  <c:v>548330</c:v>
                </c:pt>
                <c:pt idx="792">
                  <c:v>548372</c:v>
                </c:pt>
                <c:pt idx="793">
                  <c:v>548422</c:v>
                </c:pt>
                <c:pt idx="794">
                  <c:v>548464</c:v>
                </c:pt>
                <c:pt idx="795">
                  <c:v>548507</c:v>
                </c:pt>
                <c:pt idx="796">
                  <c:v>548554</c:v>
                </c:pt>
                <c:pt idx="797">
                  <c:v>548600</c:v>
                </c:pt>
                <c:pt idx="798">
                  <c:v>548648</c:v>
                </c:pt>
                <c:pt idx="799">
                  <c:v>548693</c:v>
                </c:pt>
                <c:pt idx="800">
                  <c:v>548739</c:v>
                </c:pt>
                <c:pt idx="801">
                  <c:v>548781</c:v>
                </c:pt>
                <c:pt idx="802">
                  <c:v>548826</c:v>
                </c:pt>
                <c:pt idx="803">
                  <c:v>548868</c:v>
                </c:pt>
                <c:pt idx="804">
                  <c:v>548909</c:v>
                </c:pt>
                <c:pt idx="805">
                  <c:v>548957</c:v>
                </c:pt>
                <c:pt idx="806">
                  <c:v>549004</c:v>
                </c:pt>
                <c:pt idx="807">
                  <c:v>549052</c:v>
                </c:pt>
                <c:pt idx="808">
                  <c:v>549096</c:v>
                </c:pt>
                <c:pt idx="809">
                  <c:v>549144</c:v>
                </c:pt>
                <c:pt idx="810">
                  <c:v>549188</c:v>
                </c:pt>
                <c:pt idx="811">
                  <c:v>549227</c:v>
                </c:pt>
                <c:pt idx="812">
                  <c:v>549275</c:v>
                </c:pt>
                <c:pt idx="813">
                  <c:v>549316</c:v>
                </c:pt>
                <c:pt idx="814">
                  <c:v>549360</c:v>
                </c:pt>
                <c:pt idx="815">
                  <c:v>549404</c:v>
                </c:pt>
                <c:pt idx="816">
                  <c:v>549450</c:v>
                </c:pt>
                <c:pt idx="817">
                  <c:v>549496</c:v>
                </c:pt>
                <c:pt idx="818">
                  <c:v>549535</c:v>
                </c:pt>
                <c:pt idx="819">
                  <c:v>549577</c:v>
                </c:pt>
                <c:pt idx="820">
                  <c:v>549620</c:v>
                </c:pt>
                <c:pt idx="821">
                  <c:v>549668</c:v>
                </c:pt>
                <c:pt idx="822">
                  <c:v>549710</c:v>
                </c:pt>
                <c:pt idx="823">
                  <c:v>549754</c:v>
                </c:pt>
                <c:pt idx="824">
                  <c:v>549801</c:v>
                </c:pt>
                <c:pt idx="825">
                  <c:v>549841</c:v>
                </c:pt>
                <c:pt idx="826">
                  <c:v>549885</c:v>
                </c:pt>
                <c:pt idx="827">
                  <c:v>549932</c:v>
                </c:pt>
                <c:pt idx="828">
                  <c:v>549977</c:v>
                </c:pt>
                <c:pt idx="829">
                  <c:v>550023</c:v>
                </c:pt>
                <c:pt idx="830">
                  <c:v>550067</c:v>
                </c:pt>
                <c:pt idx="831">
                  <c:v>550115</c:v>
                </c:pt>
                <c:pt idx="832">
                  <c:v>550158</c:v>
                </c:pt>
                <c:pt idx="833">
                  <c:v>550207</c:v>
                </c:pt>
                <c:pt idx="834">
                  <c:v>550248</c:v>
                </c:pt>
                <c:pt idx="835">
                  <c:v>550290</c:v>
                </c:pt>
                <c:pt idx="836">
                  <c:v>550340</c:v>
                </c:pt>
                <c:pt idx="837">
                  <c:v>550384</c:v>
                </c:pt>
                <c:pt idx="838">
                  <c:v>550430</c:v>
                </c:pt>
                <c:pt idx="839">
                  <c:v>550472</c:v>
                </c:pt>
                <c:pt idx="840">
                  <c:v>550518</c:v>
                </c:pt>
                <c:pt idx="841">
                  <c:v>550567</c:v>
                </c:pt>
                <c:pt idx="842">
                  <c:v>550614</c:v>
                </c:pt>
                <c:pt idx="843">
                  <c:v>550660</c:v>
                </c:pt>
                <c:pt idx="844">
                  <c:v>550708</c:v>
                </c:pt>
                <c:pt idx="845">
                  <c:v>550753</c:v>
                </c:pt>
                <c:pt idx="846">
                  <c:v>550805</c:v>
                </c:pt>
                <c:pt idx="847">
                  <c:v>550854</c:v>
                </c:pt>
                <c:pt idx="848">
                  <c:v>550898</c:v>
                </c:pt>
                <c:pt idx="849">
                  <c:v>550948</c:v>
                </c:pt>
                <c:pt idx="850">
                  <c:v>550999</c:v>
                </c:pt>
                <c:pt idx="851">
                  <c:v>551043</c:v>
                </c:pt>
                <c:pt idx="852">
                  <c:v>551092</c:v>
                </c:pt>
                <c:pt idx="853">
                  <c:v>551140</c:v>
                </c:pt>
                <c:pt idx="854">
                  <c:v>551183</c:v>
                </c:pt>
                <c:pt idx="855">
                  <c:v>551232</c:v>
                </c:pt>
                <c:pt idx="856">
                  <c:v>551280</c:v>
                </c:pt>
                <c:pt idx="857">
                  <c:v>551329</c:v>
                </c:pt>
                <c:pt idx="858">
                  <c:v>551373</c:v>
                </c:pt>
                <c:pt idx="859">
                  <c:v>551422</c:v>
                </c:pt>
                <c:pt idx="860">
                  <c:v>551469</c:v>
                </c:pt>
                <c:pt idx="861">
                  <c:v>551518</c:v>
                </c:pt>
                <c:pt idx="862">
                  <c:v>551563</c:v>
                </c:pt>
                <c:pt idx="863">
                  <c:v>551611</c:v>
                </c:pt>
                <c:pt idx="864">
                  <c:v>551658</c:v>
                </c:pt>
                <c:pt idx="865">
                  <c:v>551704</c:v>
                </c:pt>
                <c:pt idx="866">
                  <c:v>551750</c:v>
                </c:pt>
                <c:pt idx="867">
                  <c:v>551798</c:v>
                </c:pt>
                <c:pt idx="868">
                  <c:v>551843</c:v>
                </c:pt>
                <c:pt idx="869">
                  <c:v>551892</c:v>
                </c:pt>
                <c:pt idx="870">
                  <c:v>551937</c:v>
                </c:pt>
                <c:pt idx="871">
                  <c:v>551981</c:v>
                </c:pt>
                <c:pt idx="872">
                  <c:v>552026</c:v>
                </c:pt>
                <c:pt idx="873">
                  <c:v>552072</c:v>
                </c:pt>
                <c:pt idx="874">
                  <c:v>552118</c:v>
                </c:pt>
                <c:pt idx="875">
                  <c:v>552163</c:v>
                </c:pt>
                <c:pt idx="876">
                  <c:v>552210</c:v>
                </c:pt>
                <c:pt idx="877">
                  <c:v>552259</c:v>
                </c:pt>
                <c:pt idx="878">
                  <c:v>552308</c:v>
                </c:pt>
                <c:pt idx="879">
                  <c:v>552355</c:v>
                </c:pt>
                <c:pt idx="880">
                  <c:v>552407</c:v>
                </c:pt>
                <c:pt idx="881">
                  <c:v>552454</c:v>
                </c:pt>
                <c:pt idx="882">
                  <c:v>552502</c:v>
                </c:pt>
                <c:pt idx="883">
                  <c:v>552549</c:v>
                </c:pt>
                <c:pt idx="884">
                  <c:v>552595</c:v>
                </c:pt>
                <c:pt idx="885">
                  <c:v>552643</c:v>
                </c:pt>
                <c:pt idx="886">
                  <c:v>552690</c:v>
                </c:pt>
                <c:pt idx="887">
                  <c:v>552741</c:v>
                </c:pt>
                <c:pt idx="888">
                  <c:v>552787</c:v>
                </c:pt>
                <c:pt idx="889">
                  <c:v>552829</c:v>
                </c:pt>
                <c:pt idx="890">
                  <c:v>552878</c:v>
                </c:pt>
                <c:pt idx="891">
                  <c:v>552924</c:v>
                </c:pt>
                <c:pt idx="892">
                  <c:v>552968</c:v>
                </c:pt>
                <c:pt idx="893">
                  <c:v>553014</c:v>
                </c:pt>
                <c:pt idx="894">
                  <c:v>553061</c:v>
                </c:pt>
                <c:pt idx="895">
                  <c:v>553104</c:v>
                </c:pt>
                <c:pt idx="896">
                  <c:v>553154</c:v>
                </c:pt>
                <c:pt idx="897">
                  <c:v>553193</c:v>
                </c:pt>
                <c:pt idx="898">
                  <c:v>553238</c:v>
                </c:pt>
                <c:pt idx="899">
                  <c:v>553282</c:v>
                </c:pt>
                <c:pt idx="900">
                  <c:v>553328</c:v>
                </c:pt>
                <c:pt idx="901">
                  <c:v>553374</c:v>
                </c:pt>
                <c:pt idx="902">
                  <c:v>553425</c:v>
                </c:pt>
                <c:pt idx="903">
                  <c:v>553469</c:v>
                </c:pt>
                <c:pt idx="904">
                  <c:v>553513</c:v>
                </c:pt>
                <c:pt idx="905">
                  <c:v>553561</c:v>
                </c:pt>
                <c:pt idx="906">
                  <c:v>553609</c:v>
                </c:pt>
                <c:pt idx="907">
                  <c:v>553657</c:v>
                </c:pt>
                <c:pt idx="908">
                  <c:v>553704</c:v>
                </c:pt>
                <c:pt idx="909">
                  <c:v>553749</c:v>
                </c:pt>
                <c:pt idx="910">
                  <c:v>553794</c:v>
                </c:pt>
                <c:pt idx="911">
                  <c:v>553838</c:v>
                </c:pt>
                <c:pt idx="912">
                  <c:v>553885</c:v>
                </c:pt>
                <c:pt idx="913">
                  <c:v>553933</c:v>
                </c:pt>
                <c:pt idx="914">
                  <c:v>553981</c:v>
                </c:pt>
                <c:pt idx="915">
                  <c:v>554023</c:v>
                </c:pt>
                <c:pt idx="916">
                  <c:v>554074</c:v>
                </c:pt>
                <c:pt idx="917">
                  <c:v>554119</c:v>
                </c:pt>
                <c:pt idx="918">
                  <c:v>554168</c:v>
                </c:pt>
                <c:pt idx="919">
                  <c:v>554213</c:v>
                </c:pt>
                <c:pt idx="920">
                  <c:v>554263</c:v>
                </c:pt>
                <c:pt idx="921">
                  <c:v>554310</c:v>
                </c:pt>
                <c:pt idx="922">
                  <c:v>554356</c:v>
                </c:pt>
                <c:pt idx="923">
                  <c:v>554401</c:v>
                </c:pt>
                <c:pt idx="924">
                  <c:v>554449</c:v>
                </c:pt>
                <c:pt idx="925">
                  <c:v>554494</c:v>
                </c:pt>
                <c:pt idx="926">
                  <c:v>554548</c:v>
                </c:pt>
                <c:pt idx="927">
                  <c:v>554598</c:v>
                </c:pt>
                <c:pt idx="928">
                  <c:v>554646</c:v>
                </c:pt>
                <c:pt idx="929">
                  <c:v>554693</c:v>
                </c:pt>
                <c:pt idx="930">
                  <c:v>554736</c:v>
                </c:pt>
                <c:pt idx="931">
                  <c:v>554780</c:v>
                </c:pt>
                <c:pt idx="932">
                  <c:v>554829</c:v>
                </c:pt>
                <c:pt idx="933">
                  <c:v>554876</c:v>
                </c:pt>
                <c:pt idx="934">
                  <c:v>554923</c:v>
                </c:pt>
                <c:pt idx="935">
                  <c:v>554971</c:v>
                </c:pt>
                <c:pt idx="936">
                  <c:v>555015</c:v>
                </c:pt>
                <c:pt idx="937">
                  <c:v>555062</c:v>
                </c:pt>
                <c:pt idx="938">
                  <c:v>555112</c:v>
                </c:pt>
                <c:pt idx="939">
                  <c:v>555154</c:v>
                </c:pt>
                <c:pt idx="940">
                  <c:v>555202</c:v>
                </c:pt>
                <c:pt idx="941">
                  <c:v>555248</c:v>
                </c:pt>
                <c:pt idx="942">
                  <c:v>555290</c:v>
                </c:pt>
                <c:pt idx="943">
                  <c:v>555340</c:v>
                </c:pt>
                <c:pt idx="944">
                  <c:v>555389</c:v>
                </c:pt>
                <c:pt idx="945">
                  <c:v>555432</c:v>
                </c:pt>
                <c:pt idx="946">
                  <c:v>555478</c:v>
                </c:pt>
                <c:pt idx="947">
                  <c:v>555522</c:v>
                </c:pt>
                <c:pt idx="948">
                  <c:v>555568</c:v>
                </c:pt>
                <c:pt idx="949">
                  <c:v>555614</c:v>
                </c:pt>
                <c:pt idx="950">
                  <c:v>555659</c:v>
                </c:pt>
                <c:pt idx="951">
                  <c:v>555706</c:v>
                </c:pt>
                <c:pt idx="952">
                  <c:v>555753</c:v>
                </c:pt>
                <c:pt idx="953">
                  <c:v>555796</c:v>
                </c:pt>
                <c:pt idx="954">
                  <c:v>555847</c:v>
                </c:pt>
                <c:pt idx="955">
                  <c:v>555895</c:v>
                </c:pt>
                <c:pt idx="956">
                  <c:v>555943</c:v>
                </c:pt>
                <c:pt idx="957">
                  <c:v>555995</c:v>
                </c:pt>
                <c:pt idx="958">
                  <c:v>556042</c:v>
                </c:pt>
                <c:pt idx="959">
                  <c:v>556091</c:v>
                </c:pt>
                <c:pt idx="960">
                  <c:v>556140</c:v>
                </c:pt>
                <c:pt idx="961">
                  <c:v>556191</c:v>
                </c:pt>
                <c:pt idx="962">
                  <c:v>556234</c:v>
                </c:pt>
                <c:pt idx="963">
                  <c:v>556281</c:v>
                </c:pt>
                <c:pt idx="964">
                  <c:v>556327</c:v>
                </c:pt>
                <c:pt idx="965">
                  <c:v>556374</c:v>
                </c:pt>
                <c:pt idx="966">
                  <c:v>556420</c:v>
                </c:pt>
                <c:pt idx="967">
                  <c:v>556468</c:v>
                </c:pt>
                <c:pt idx="968">
                  <c:v>556517</c:v>
                </c:pt>
                <c:pt idx="969">
                  <c:v>556566</c:v>
                </c:pt>
                <c:pt idx="970">
                  <c:v>556609</c:v>
                </c:pt>
                <c:pt idx="971">
                  <c:v>556654</c:v>
                </c:pt>
                <c:pt idx="972">
                  <c:v>556701</c:v>
                </c:pt>
                <c:pt idx="973">
                  <c:v>556745</c:v>
                </c:pt>
                <c:pt idx="974">
                  <c:v>556791</c:v>
                </c:pt>
                <c:pt idx="975">
                  <c:v>556839</c:v>
                </c:pt>
                <c:pt idx="976">
                  <c:v>556892</c:v>
                </c:pt>
                <c:pt idx="977">
                  <c:v>556939</c:v>
                </c:pt>
                <c:pt idx="978">
                  <c:v>556985</c:v>
                </c:pt>
                <c:pt idx="979">
                  <c:v>557028</c:v>
                </c:pt>
                <c:pt idx="980">
                  <c:v>557078</c:v>
                </c:pt>
                <c:pt idx="981">
                  <c:v>557124</c:v>
                </c:pt>
                <c:pt idx="982">
                  <c:v>557174</c:v>
                </c:pt>
                <c:pt idx="983">
                  <c:v>557220</c:v>
                </c:pt>
                <c:pt idx="984">
                  <c:v>557266</c:v>
                </c:pt>
                <c:pt idx="985">
                  <c:v>557317</c:v>
                </c:pt>
                <c:pt idx="986">
                  <c:v>557365</c:v>
                </c:pt>
                <c:pt idx="987">
                  <c:v>557411</c:v>
                </c:pt>
                <c:pt idx="988">
                  <c:v>557455</c:v>
                </c:pt>
                <c:pt idx="989">
                  <c:v>557505</c:v>
                </c:pt>
                <c:pt idx="990">
                  <c:v>557558</c:v>
                </c:pt>
                <c:pt idx="991">
                  <c:v>557604</c:v>
                </c:pt>
                <c:pt idx="992">
                  <c:v>557649</c:v>
                </c:pt>
                <c:pt idx="993">
                  <c:v>557699</c:v>
                </c:pt>
                <c:pt idx="994">
                  <c:v>557750</c:v>
                </c:pt>
                <c:pt idx="995">
                  <c:v>557797</c:v>
                </c:pt>
                <c:pt idx="996">
                  <c:v>557841</c:v>
                </c:pt>
                <c:pt idx="997">
                  <c:v>557889</c:v>
                </c:pt>
                <c:pt idx="998">
                  <c:v>557939</c:v>
                </c:pt>
                <c:pt idx="999">
                  <c:v>557984</c:v>
                </c:pt>
              </c:numCache>
            </c:numRef>
          </c:val>
          <c:smooth val="0"/>
          <c:extLst>
            <c:ext xmlns:c16="http://schemas.microsoft.com/office/drawing/2014/chart" uri="{C3380CC4-5D6E-409C-BE32-E72D297353CC}">
              <c16:uniqueId val="{00000002-C9E7-4E84-9F60-3B125DDC574B}"/>
            </c:ext>
          </c:extLst>
        </c:ser>
        <c:ser>
          <c:idx val="3"/>
          <c:order val="3"/>
          <c:tx>
            <c:strRef>
              <c:f>'50%'!$F$1</c:f>
              <c:strCache>
                <c:ptCount val="1"/>
                <c:pt idx="0">
                  <c:v>75%</c:v>
                </c:pt>
              </c:strCache>
            </c:strRef>
          </c:tx>
          <c:spPr>
            <a:ln w="28575" cap="rnd">
              <a:solidFill>
                <a:schemeClr val="accent4"/>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5</c:v>
                </c:pt>
                <c:pt idx="314">
                  <c:v>427512</c:v>
                </c:pt>
                <c:pt idx="315">
                  <c:v>431619</c:v>
                </c:pt>
                <c:pt idx="316">
                  <c:v>435758</c:v>
                </c:pt>
                <c:pt idx="317">
                  <c:v>439952</c:v>
                </c:pt>
                <c:pt idx="318">
                  <c:v>444106</c:v>
                </c:pt>
                <c:pt idx="319">
                  <c:v>448202</c:v>
                </c:pt>
                <c:pt idx="320">
                  <c:v>452216</c:v>
                </c:pt>
                <c:pt idx="321">
                  <c:v>456163</c:v>
                </c:pt>
                <c:pt idx="322">
                  <c:v>459953</c:v>
                </c:pt>
                <c:pt idx="323">
                  <c:v>463648</c:v>
                </c:pt>
                <c:pt idx="324">
                  <c:v>467245</c:v>
                </c:pt>
                <c:pt idx="325">
                  <c:v>470663</c:v>
                </c:pt>
                <c:pt idx="326">
                  <c:v>473892</c:v>
                </c:pt>
                <c:pt idx="327">
                  <c:v>476940</c:v>
                </c:pt>
                <c:pt idx="328">
                  <c:v>479784</c:v>
                </c:pt>
                <c:pt idx="329">
                  <c:v>482444</c:v>
                </c:pt>
                <c:pt idx="330">
                  <c:v>484933</c:v>
                </c:pt>
                <c:pt idx="331">
                  <c:v>487342</c:v>
                </c:pt>
                <c:pt idx="332">
                  <c:v>489621</c:v>
                </c:pt>
                <c:pt idx="333">
                  <c:v>491747</c:v>
                </c:pt>
                <c:pt idx="334">
                  <c:v>493792</c:v>
                </c:pt>
                <c:pt idx="335">
                  <c:v>495724</c:v>
                </c:pt>
                <c:pt idx="336">
                  <c:v>497553</c:v>
                </c:pt>
                <c:pt idx="337">
                  <c:v>499255</c:v>
                </c:pt>
                <c:pt idx="338">
                  <c:v>501253</c:v>
                </c:pt>
                <c:pt idx="339">
                  <c:v>503180</c:v>
                </c:pt>
                <c:pt idx="340">
                  <c:v>504971</c:v>
                </c:pt>
                <c:pt idx="341">
                  <c:v>506759</c:v>
                </c:pt>
                <c:pt idx="342">
                  <c:v>508441</c:v>
                </c:pt>
                <c:pt idx="343">
                  <c:v>510068</c:v>
                </c:pt>
                <c:pt idx="344">
                  <c:v>511713</c:v>
                </c:pt>
                <c:pt idx="345">
                  <c:v>513281</c:v>
                </c:pt>
                <c:pt idx="346">
                  <c:v>514811</c:v>
                </c:pt>
                <c:pt idx="347">
                  <c:v>516313</c:v>
                </c:pt>
                <c:pt idx="348">
                  <c:v>517837</c:v>
                </c:pt>
                <c:pt idx="349">
                  <c:v>519288</c:v>
                </c:pt>
                <c:pt idx="350">
                  <c:v>520673</c:v>
                </c:pt>
                <c:pt idx="351">
                  <c:v>522054</c:v>
                </c:pt>
                <c:pt idx="352">
                  <c:v>523365</c:v>
                </c:pt>
                <c:pt idx="353">
                  <c:v>524683</c:v>
                </c:pt>
                <c:pt idx="354">
                  <c:v>525996</c:v>
                </c:pt>
                <c:pt idx="355">
                  <c:v>527232</c:v>
                </c:pt>
                <c:pt idx="356">
                  <c:v>528466</c:v>
                </c:pt>
                <c:pt idx="357">
                  <c:v>529654</c:v>
                </c:pt>
                <c:pt idx="358">
                  <c:v>530808</c:v>
                </c:pt>
                <c:pt idx="359">
                  <c:v>531972</c:v>
                </c:pt>
                <c:pt idx="360">
                  <c:v>533084</c:v>
                </c:pt>
                <c:pt idx="361">
                  <c:v>534173</c:v>
                </c:pt>
                <c:pt idx="362">
                  <c:v>535237</c:v>
                </c:pt>
                <c:pt idx="363">
                  <c:v>536298</c:v>
                </c:pt>
                <c:pt idx="364">
                  <c:v>537320</c:v>
                </c:pt>
                <c:pt idx="365">
                  <c:v>538294</c:v>
                </c:pt>
                <c:pt idx="366">
                  <c:v>539258</c:v>
                </c:pt>
                <c:pt idx="367">
                  <c:v>540208</c:v>
                </c:pt>
                <c:pt idx="368">
                  <c:v>541157</c:v>
                </c:pt>
                <c:pt idx="369">
                  <c:v>542045</c:v>
                </c:pt>
                <c:pt idx="370">
                  <c:v>542928</c:v>
                </c:pt>
                <c:pt idx="371">
                  <c:v>543806</c:v>
                </c:pt>
                <c:pt idx="372">
                  <c:v>544647</c:v>
                </c:pt>
                <c:pt idx="373">
                  <c:v>545490</c:v>
                </c:pt>
                <c:pt idx="374">
                  <c:v>546314</c:v>
                </c:pt>
                <c:pt idx="375">
                  <c:v>547105</c:v>
                </c:pt>
                <c:pt idx="376">
                  <c:v>547894</c:v>
                </c:pt>
                <c:pt idx="377">
                  <c:v>548644</c:v>
                </c:pt>
                <c:pt idx="378">
                  <c:v>549408</c:v>
                </c:pt>
                <c:pt idx="379">
                  <c:v>550140</c:v>
                </c:pt>
                <c:pt idx="380">
                  <c:v>550847</c:v>
                </c:pt>
                <c:pt idx="381">
                  <c:v>551544</c:v>
                </c:pt>
                <c:pt idx="382">
                  <c:v>552234</c:v>
                </c:pt>
                <c:pt idx="383">
                  <c:v>552912</c:v>
                </c:pt>
                <c:pt idx="384">
                  <c:v>553579</c:v>
                </c:pt>
                <c:pt idx="385">
                  <c:v>554218</c:v>
                </c:pt>
                <c:pt idx="386">
                  <c:v>554837</c:v>
                </c:pt>
                <c:pt idx="387">
                  <c:v>555458</c:v>
                </c:pt>
                <c:pt idx="388">
                  <c:v>556060</c:v>
                </c:pt>
                <c:pt idx="389">
                  <c:v>556641</c:v>
                </c:pt>
                <c:pt idx="390">
                  <c:v>557214</c:v>
                </c:pt>
                <c:pt idx="391">
                  <c:v>557760</c:v>
                </c:pt>
                <c:pt idx="392">
                  <c:v>558311</c:v>
                </c:pt>
                <c:pt idx="393">
                  <c:v>558839</c:v>
                </c:pt>
                <c:pt idx="394">
                  <c:v>559365</c:v>
                </c:pt>
                <c:pt idx="395">
                  <c:v>559879</c:v>
                </c:pt>
                <c:pt idx="396">
                  <c:v>560379</c:v>
                </c:pt>
                <c:pt idx="397">
                  <c:v>560851</c:v>
                </c:pt>
                <c:pt idx="398">
                  <c:v>561327</c:v>
                </c:pt>
                <c:pt idx="399">
                  <c:v>561804</c:v>
                </c:pt>
                <c:pt idx="400">
                  <c:v>562260</c:v>
                </c:pt>
                <c:pt idx="401">
                  <c:v>562715</c:v>
                </c:pt>
                <c:pt idx="402">
                  <c:v>563166</c:v>
                </c:pt>
                <c:pt idx="403">
                  <c:v>563595</c:v>
                </c:pt>
                <c:pt idx="404">
                  <c:v>564021</c:v>
                </c:pt>
                <c:pt idx="405">
                  <c:v>564442</c:v>
                </c:pt>
                <c:pt idx="406">
                  <c:v>564843</c:v>
                </c:pt>
                <c:pt idx="407">
                  <c:v>565243</c:v>
                </c:pt>
                <c:pt idx="408">
                  <c:v>565646</c:v>
                </c:pt>
                <c:pt idx="409">
                  <c:v>566029</c:v>
                </c:pt>
                <c:pt idx="410">
                  <c:v>566389</c:v>
                </c:pt>
                <c:pt idx="411">
                  <c:v>566757</c:v>
                </c:pt>
                <c:pt idx="412">
                  <c:v>567132</c:v>
                </c:pt>
                <c:pt idx="413">
                  <c:v>567477</c:v>
                </c:pt>
                <c:pt idx="414">
                  <c:v>567812</c:v>
                </c:pt>
                <c:pt idx="415">
                  <c:v>568157</c:v>
                </c:pt>
                <c:pt idx="416">
                  <c:v>568491</c:v>
                </c:pt>
                <c:pt idx="417">
                  <c:v>568826</c:v>
                </c:pt>
                <c:pt idx="418">
                  <c:v>569155</c:v>
                </c:pt>
                <c:pt idx="419">
                  <c:v>569473</c:v>
                </c:pt>
                <c:pt idx="420">
                  <c:v>569781</c:v>
                </c:pt>
                <c:pt idx="421">
                  <c:v>570088</c:v>
                </c:pt>
                <c:pt idx="422">
                  <c:v>570380</c:v>
                </c:pt>
                <c:pt idx="423">
                  <c:v>570676</c:v>
                </c:pt>
                <c:pt idx="424">
                  <c:v>570963</c:v>
                </c:pt>
                <c:pt idx="425">
                  <c:v>571245</c:v>
                </c:pt>
                <c:pt idx="426">
                  <c:v>571527</c:v>
                </c:pt>
                <c:pt idx="427">
                  <c:v>571804</c:v>
                </c:pt>
                <c:pt idx="428">
                  <c:v>572077</c:v>
                </c:pt>
                <c:pt idx="429">
                  <c:v>572334</c:v>
                </c:pt>
                <c:pt idx="430">
                  <c:v>572592</c:v>
                </c:pt>
                <c:pt idx="431">
                  <c:v>572856</c:v>
                </c:pt>
                <c:pt idx="432">
                  <c:v>573109</c:v>
                </c:pt>
                <c:pt idx="433">
                  <c:v>573349</c:v>
                </c:pt>
                <c:pt idx="434">
                  <c:v>573599</c:v>
                </c:pt>
                <c:pt idx="435">
                  <c:v>573840</c:v>
                </c:pt>
                <c:pt idx="436">
                  <c:v>574066</c:v>
                </c:pt>
                <c:pt idx="437">
                  <c:v>574303</c:v>
                </c:pt>
                <c:pt idx="438">
                  <c:v>574534</c:v>
                </c:pt>
                <c:pt idx="439">
                  <c:v>574752</c:v>
                </c:pt>
                <c:pt idx="440">
                  <c:v>574973</c:v>
                </c:pt>
                <c:pt idx="441">
                  <c:v>575193</c:v>
                </c:pt>
                <c:pt idx="442">
                  <c:v>575404</c:v>
                </c:pt>
                <c:pt idx="443">
                  <c:v>575612</c:v>
                </c:pt>
                <c:pt idx="444">
                  <c:v>575816</c:v>
                </c:pt>
                <c:pt idx="445">
                  <c:v>576016</c:v>
                </c:pt>
                <c:pt idx="446">
                  <c:v>576216</c:v>
                </c:pt>
                <c:pt idx="447">
                  <c:v>576414</c:v>
                </c:pt>
                <c:pt idx="448">
                  <c:v>576611</c:v>
                </c:pt>
                <c:pt idx="449">
                  <c:v>576801</c:v>
                </c:pt>
                <c:pt idx="450">
                  <c:v>576992</c:v>
                </c:pt>
                <c:pt idx="451">
                  <c:v>577178</c:v>
                </c:pt>
                <c:pt idx="452">
                  <c:v>577360</c:v>
                </c:pt>
                <c:pt idx="453">
                  <c:v>577541</c:v>
                </c:pt>
                <c:pt idx="454">
                  <c:v>577717</c:v>
                </c:pt>
                <c:pt idx="455">
                  <c:v>577891</c:v>
                </c:pt>
                <c:pt idx="456">
                  <c:v>578070</c:v>
                </c:pt>
                <c:pt idx="457">
                  <c:v>578245</c:v>
                </c:pt>
                <c:pt idx="458">
                  <c:v>578414</c:v>
                </c:pt>
                <c:pt idx="459">
                  <c:v>578581</c:v>
                </c:pt>
                <c:pt idx="460">
                  <c:v>578746</c:v>
                </c:pt>
                <c:pt idx="461">
                  <c:v>578910</c:v>
                </c:pt>
                <c:pt idx="462">
                  <c:v>579064</c:v>
                </c:pt>
                <c:pt idx="463">
                  <c:v>579223</c:v>
                </c:pt>
                <c:pt idx="464">
                  <c:v>579376</c:v>
                </c:pt>
                <c:pt idx="465">
                  <c:v>579531</c:v>
                </c:pt>
                <c:pt idx="466">
                  <c:v>579681</c:v>
                </c:pt>
                <c:pt idx="467">
                  <c:v>579835</c:v>
                </c:pt>
                <c:pt idx="468">
                  <c:v>579985</c:v>
                </c:pt>
                <c:pt idx="469">
                  <c:v>580134</c:v>
                </c:pt>
                <c:pt idx="470">
                  <c:v>580285</c:v>
                </c:pt>
                <c:pt idx="471">
                  <c:v>580428</c:v>
                </c:pt>
                <c:pt idx="472">
                  <c:v>580575</c:v>
                </c:pt>
                <c:pt idx="473">
                  <c:v>580727</c:v>
                </c:pt>
                <c:pt idx="474">
                  <c:v>580874</c:v>
                </c:pt>
                <c:pt idx="475">
                  <c:v>581010</c:v>
                </c:pt>
                <c:pt idx="476">
                  <c:v>581148</c:v>
                </c:pt>
                <c:pt idx="477">
                  <c:v>581289</c:v>
                </c:pt>
                <c:pt idx="478">
                  <c:v>581423</c:v>
                </c:pt>
                <c:pt idx="479">
                  <c:v>581557</c:v>
                </c:pt>
                <c:pt idx="480">
                  <c:v>581684</c:v>
                </c:pt>
                <c:pt idx="481">
                  <c:v>581816</c:v>
                </c:pt>
                <c:pt idx="482">
                  <c:v>581944</c:v>
                </c:pt>
                <c:pt idx="483">
                  <c:v>582068</c:v>
                </c:pt>
                <c:pt idx="484">
                  <c:v>582194</c:v>
                </c:pt>
                <c:pt idx="485">
                  <c:v>582322</c:v>
                </c:pt>
                <c:pt idx="486">
                  <c:v>582444</c:v>
                </c:pt>
                <c:pt idx="487">
                  <c:v>582568</c:v>
                </c:pt>
                <c:pt idx="488">
                  <c:v>582691</c:v>
                </c:pt>
                <c:pt idx="489">
                  <c:v>582806</c:v>
                </c:pt>
                <c:pt idx="490">
                  <c:v>582929</c:v>
                </c:pt>
                <c:pt idx="491">
                  <c:v>583052</c:v>
                </c:pt>
                <c:pt idx="492">
                  <c:v>583175</c:v>
                </c:pt>
                <c:pt idx="493">
                  <c:v>583289</c:v>
                </c:pt>
                <c:pt idx="494">
                  <c:v>583412</c:v>
                </c:pt>
                <c:pt idx="495">
                  <c:v>583522</c:v>
                </c:pt>
                <c:pt idx="496">
                  <c:v>583638</c:v>
                </c:pt>
                <c:pt idx="497">
                  <c:v>583760</c:v>
                </c:pt>
                <c:pt idx="498">
                  <c:v>583876</c:v>
                </c:pt>
                <c:pt idx="499">
                  <c:v>583985</c:v>
                </c:pt>
                <c:pt idx="500">
                  <c:v>584097</c:v>
                </c:pt>
                <c:pt idx="501">
                  <c:v>584211</c:v>
                </c:pt>
                <c:pt idx="502">
                  <c:v>584320</c:v>
                </c:pt>
                <c:pt idx="503">
                  <c:v>584438</c:v>
                </c:pt>
                <c:pt idx="504">
                  <c:v>584550</c:v>
                </c:pt>
                <c:pt idx="505">
                  <c:v>584661</c:v>
                </c:pt>
                <c:pt idx="506">
                  <c:v>584771</c:v>
                </c:pt>
                <c:pt idx="507">
                  <c:v>584885</c:v>
                </c:pt>
                <c:pt idx="508">
                  <c:v>584992</c:v>
                </c:pt>
                <c:pt idx="509">
                  <c:v>585099</c:v>
                </c:pt>
                <c:pt idx="510">
                  <c:v>585203</c:v>
                </c:pt>
                <c:pt idx="511">
                  <c:v>585301</c:v>
                </c:pt>
                <c:pt idx="512">
                  <c:v>585405</c:v>
                </c:pt>
                <c:pt idx="513">
                  <c:v>585515</c:v>
                </c:pt>
                <c:pt idx="514">
                  <c:v>585620</c:v>
                </c:pt>
                <c:pt idx="515">
                  <c:v>585722</c:v>
                </c:pt>
                <c:pt idx="516">
                  <c:v>585836</c:v>
                </c:pt>
                <c:pt idx="517">
                  <c:v>585933</c:v>
                </c:pt>
                <c:pt idx="518">
                  <c:v>586031</c:v>
                </c:pt>
                <c:pt idx="519">
                  <c:v>586135</c:v>
                </c:pt>
                <c:pt idx="520">
                  <c:v>586233</c:v>
                </c:pt>
                <c:pt idx="521">
                  <c:v>586331</c:v>
                </c:pt>
                <c:pt idx="522">
                  <c:v>586436</c:v>
                </c:pt>
                <c:pt idx="523">
                  <c:v>586540</c:v>
                </c:pt>
                <c:pt idx="524">
                  <c:v>586642</c:v>
                </c:pt>
                <c:pt idx="525">
                  <c:v>586750</c:v>
                </c:pt>
                <c:pt idx="526">
                  <c:v>586857</c:v>
                </c:pt>
                <c:pt idx="527">
                  <c:v>586957</c:v>
                </c:pt>
                <c:pt idx="528">
                  <c:v>587061</c:v>
                </c:pt>
                <c:pt idx="529">
                  <c:v>587164</c:v>
                </c:pt>
                <c:pt idx="530">
                  <c:v>587264</c:v>
                </c:pt>
                <c:pt idx="531">
                  <c:v>587355</c:v>
                </c:pt>
                <c:pt idx="532">
                  <c:v>587458</c:v>
                </c:pt>
                <c:pt idx="533">
                  <c:v>587557</c:v>
                </c:pt>
                <c:pt idx="534">
                  <c:v>587656</c:v>
                </c:pt>
                <c:pt idx="535">
                  <c:v>587751</c:v>
                </c:pt>
                <c:pt idx="536">
                  <c:v>587857</c:v>
                </c:pt>
                <c:pt idx="537">
                  <c:v>587952</c:v>
                </c:pt>
                <c:pt idx="538">
                  <c:v>588050</c:v>
                </c:pt>
                <c:pt idx="539">
                  <c:v>588149</c:v>
                </c:pt>
                <c:pt idx="540">
                  <c:v>588245</c:v>
                </c:pt>
                <c:pt idx="541">
                  <c:v>588344</c:v>
                </c:pt>
                <c:pt idx="542">
                  <c:v>588442</c:v>
                </c:pt>
                <c:pt idx="543">
                  <c:v>588536</c:v>
                </c:pt>
                <c:pt idx="544">
                  <c:v>588630</c:v>
                </c:pt>
                <c:pt idx="545">
                  <c:v>588730</c:v>
                </c:pt>
                <c:pt idx="546">
                  <c:v>588824</c:v>
                </c:pt>
                <c:pt idx="547">
                  <c:v>588914</c:v>
                </c:pt>
                <c:pt idx="548">
                  <c:v>589012</c:v>
                </c:pt>
                <c:pt idx="549">
                  <c:v>589103</c:v>
                </c:pt>
                <c:pt idx="550">
                  <c:v>589197</c:v>
                </c:pt>
                <c:pt idx="551">
                  <c:v>589288</c:v>
                </c:pt>
                <c:pt idx="552">
                  <c:v>589376</c:v>
                </c:pt>
                <c:pt idx="553">
                  <c:v>589466</c:v>
                </c:pt>
                <c:pt idx="554">
                  <c:v>589562</c:v>
                </c:pt>
                <c:pt idx="555">
                  <c:v>589654</c:v>
                </c:pt>
                <c:pt idx="556">
                  <c:v>589748</c:v>
                </c:pt>
                <c:pt idx="557">
                  <c:v>589842</c:v>
                </c:pt>
                <c:pt idx="558">
                  <c:v>589932</c:v>
                </c:pt>
                <c:pt idx="559">
                  <c:v>590026</c:v>
                </c:pt>
                <c:pt idx="560">
                  <c:v>590127</c:v>
                </c:pt>
                <c:pt idx="561">
                  <c:v>590227</c:v>
                </c:pt>
                <c:pt idx="562">
                  <c:v>590319</c:v>
                </c:pt>
                <c:pt idx="563">
                  <c:v>590418</c:v>
                </c:pt>
                <c:pt idx="564">
                  <c:v>590512</c:v>
                </c:pt>
                <c:pt idx="565">
                  <c:v>590608</c:v>
                </c:pt>
                <c:pt idx="566">
                  <c:v>590702</c:v>
                </c:pt>
                <c:pt idx="567">
                  <c:v>590791</c:v>
                </c:pt>
                <c:pt idx="568">
                  <c:v>590887</c:v>
                </c:pt>
                <c:pt idx="569">
                  <c:v>590985</c:v>
                </c:pt>
                <c:pt idx="570">
                  <c:v>591085</c:v>
                </c:pt>
                <c:pt idx="571">
                  <c:v>591178</c:v>
                </c:pt>
                <c:pt idx="572">
                  <c:v>591275</c:v>
                </c:pt>
                <c:pt idx="573">
                  <c:v>591365</c:v>
                </c:pt>
                <c:pt idx="574">
                  <c:v>591462</c:v>
                </c:pt>
                <c:pt idx="575">
                  <c:v>591561</c:v>
                </c:pt>
                <c:pt idx="576">
                  <c:v>591656</c:v>
                </c:pt>
                <c:pt idx="577">
                  <c:v>591753</c:v>
                </c:pt>
                <c:pt idx="578">
                  <c:v>591841</c:v>
                </c:pt>
                <c:pt idx="579">
                  <c:v>591940</c:v>
                </c:pt>
                <c:pt idx="580">
                  <c:v>592032</c:v>
                </c:pt>
                <c:pt idx="581">
                  <c:v>592133</c:v>
                </c:pt>
                <c:pt idx="582">
                  <c:v>592227</c:v>
                </c:pt>
                <c:pt idx="583">
                  <c:v>592322</c:v>
                </c:pt>
                <c:pt idx="584">
                  <c:v>592408</c:v>
                </c:pt>
                <c:pt idx="585">
                  <c:v>592500</c:v>
                </c:pt>
                <c:pt idx="586">
                  <c:v>592597</c:v>
                </c:pt>
                <c:pt idx="587">
                  <c:v>592686</c:v>
                </c:pt>
                <c:pt idx="588">
                  <c:v>592780</c:v>
                </c:pt>
                <c:pt idx="589">
                  <c:v>592878</c:v>
                </c:pt>
                <c:pt idx="590">
                  <c:v>592969</c:v>
                </c:pt>
                <c:pt idx="591">
                  <c:v>593063</c:v>
                </c:pt>
                <c:pt idx="592">
                  <c:v>593157</c:v>
                </c:pt>
                <c:pt idx="593">
                  <c:v>593250</c:v>
                </c:pt>
                <c:pt idx="594">
                  <c:v>593336</c:v>
                </c:pt>
                <c:pt idx="595">
                  <c:v>593432</c:v>
                </c:pt>
                <c:pt idx="596">
                  <c:v>593526</c:v>
                </c:pt>
                <c:pt idx="597">
                  <c:v>593616</c:v>
                </c:pt>
                <c:pt idx="598">
                  <c:v>593705</c:v>
                </c:pt>
                <c:pt idx="599">
                  <c:v>593795</c:v>
                </c:pt>
                <c:pt idx="600">
                  <c:v>593891</c:v>
                </c:pt>
                <c:pt idx="601">
                  <c:v>593984</c:v>
                </c:pt>
                <c:pt idx="602">
                  <c:v>594074</c:v>
                </c:pt>
                <c:pt idx="603">
                  <c:v>594165</c:v>
                </c:pt>
                <c:pt idx="604">
                  <c:v>594259</c:v>
                </c:pt>
                <c:pt idx="605">
                  <c:v>594347</c:v>
                </c:pt>
                <c:pt idx="606">
                  <c:v>594434</c:v>
                </c:pt>
                <c:pt idx="607">
                  <c:v>594524</c:v>
                </c:pt>
                <c:pt idx="608">
                  <c:v>594608</c:v>
                </c:pt>
                <c:pt idx="609">
                  <c:v>594703</c:v>
                </c:pt>
                <c:pt idx="610">
                  <c:v>594791</c:v>
                </c:pt>
                <c:pt idx="611">
                  <c:v>594880</c:v>
                </c:pt>
                <c:pt idx="612">
                  <c:v>594965</c:v>
                </c:pt>
                <c:pt idx="613">
                  <c:v>595053</c:v>
                </c:pt>
                <c:pt idx="614">
                  <c:v>595140</c:v>
                </c:pt>
                <c:pt idx="615">
                  <c:v>595227</c:v>
                </c:pt>
                <c:pt idx="616">
                  <c:v>595310</c:v>
                </c:pt>
                <c:pt idx="617">
                  <c:v>595395</c:v>
                </c:pt>
                <c:pt idx="618">
                  <c:v>595485</c:v>
                </c:pt>
                <c:pt idx="619">
                  <c:v>595570</c:v>
                </c:pt>
                <c:pt idx="620">
                  <c:v>595658</c:v>
                </c:pt>
                <c:pt idx="621">
                  <c:v>595745</c:v>
                </c:pt>
                <c:pt idx="622">
                  <c:v>595832</c:v>
                </c:pt>
                <c:pt idx="623">
                  <c:v>595919</c:v>
                </c:pt>
                <c:pt idx="624">
                  <c:v>596005</c:v>
                </c:pt>
                <c:pt idx="625">
                  <c:v>596092</c:v>
                </c:pt>
                <c:pt idx="626">
                  <c:v>596175</c:v>
                </c:pt>
                <c:pt idx="627">
                  <c:v>596262</c:v>
                </c:pt>
                <c:pt idx="628">
                  <c:v>596345</c:v>
                </c:pt>
                <c:pt idx="629">
                  <c:v>596425</c:v>
                </c:pt>
                <c:pt idx="630">
                  <c:v>596514</c:v>
                </c:pt>
                <c:pt idx="631">
                  <c:v>596599</c:v>
                </c:pt>
                <c:pt idx="632">
                  <c:v>596681</c:v>
                </c:pt>
                <c:pt idx="633">
                  <c:v>596769</c:v>
                </c:pt>
                <c:pt idx="634">
                  <c:v>596854</c:v>
                </c:pt>
                <c:pt idx="635">
                  <c:v>596946</c:v>
                </c:pt>
                <c:pt idx="636">
                  <c:v>597041</c:v>
                </c:pt>
                <c:pt idx="637">
                  <c:v>597132</c:v>
                </c:pt>
                <c:pt idx="638">
                  <c:v>597220</c:v>
                </c:pt>
                <c:pt idx="639">
                  <c:v>597304</c:v>
                </c:pt>
                <c:pt idx="640">
                  <c:v>597396</c:v>
                </c:pt>
                <c:pt idx="641">
                  <c:v>597482</c:v>
                </c:pt>
                <c:pt idx="642">
                  <c:v>597565</c:v>
                </c:pt>
                <c:pt idx="643">
                  <c:v>597650</c:v>
                </c:pt>
                <c:pt idx="644">
                  <c:v>597739</c:v>
                </c:pt>
                <c:pt idx="645">
                  <c:v>597824</c:v>
                </c:pt>
                <c:pt idx="646">
                  <c:v>597915</c:v>
                </c:pt>
                <c:pt idx="647">
                  <c:v>597997</c:v>
                </c:pt>
                <c:pt idx="648">
                  <c:v>598089</c:v>
                </c:pt>
                <c:pt idx="649">
                  <c:v>598174</c:v>
                </c:pt>
                <c:pt idx="650">
                  <c:v>598261</c:v>
                </c:pt>
                <c:pt idx="651">
                  <c:v>598341</c:v>
                </c:pt>
                <c:pt idx="652">
                  <c:v>598426</c:v>
                </c:pt>
                <c:pt idx="653">
                  <c:v>598510</c:v>
                </c:pt>
                <c:pt idx="654">
                  <c:v>598598</c:v>
                </c:pt>
                <c:pt idx="655">
                  <c:v>598687</c:v>
                </c:pt>
                <c:pt idx="656">
                  <c:v>598773</c:v>
                </c:pt>
                <c:pt idx="657">
                  <c:v>598859</c:v>
                </c:pt>
                <c:pt idx="658">
                  <c:v>598944</c:v>
                </c:pt>
                <c:pt idx="659">
                  <c:v>599026</c:v>
                </c:pt>
                <c:pt idx="660">
                  <c:v>599115</c:v>
                </c:pt>
                <c:pt idx="661">
                  <c:v>599199</c:v>
                </c:pt>
                <c:pt idx="662">
                  <c:v>599285</c:v>
                </c:pt>
                <c:pt idx="663">
                  <c:v>599381</c:v>
                </c:pt>
                <c:pt idx="664">
                  <c:v>599465</c:v>
                </c:pt>
                <c:pt idx="665">
                  <c:v>599555</c:v>
                </c:pt>
                <c:pt idx="666">
                  <c:v>599639</c:v>
                </c:pt>
                <c:pt idx="667">
                  <c:v>599724</c:v>
                </c:pt>
                <c:pt idx="668">
                  <c:v>599812</c:v>
                </c:pt>
                <c:pt idx="669">
                  <c:v>599892</c:v>
                </c:pt>
                <c:pt idx="670">
                  <c:v>599981</c:v>
                </c:pt>
                <c:pt idx="671">
                  <c:v>600069</c:v>
                </c:pt>
                <c:pt idx="672">
                  <c:v>600158</c:v>
                </c:pt>
                <c:pt idx="673">
                  <c:v>600247</c:v>
                </c:pt>
                <c:pt idx="674">
                  <c:v>600329</c:v>
                </c:pt>
                <c:pt idx="675">
                  <c:v>600416</c:v>
                </c:pt>
                <c:pt idx="676">
                  <c:v>600499</c:v>
                </c:pt>
                <c:pt idx="677">
                  <c:v>600583</c:v>
                </c:pt>
                <c:pt idx="678">
                  <c:v>600671</c:v>
                </c:pt>
                <c:pt idx="679">
                  <c:v>600756</c:v>
                </c:pt>
                <c:pt idx="680">
                  <c:v>600843</c:v>
                </c:pt>
                <c:pt idx="681">
                  <c:v>600930</c:v>
                </c:pt>
                <c:pt idx="682">
                  <c:v>601016</c:v>
                </c:pt>
                <c:pt idx="683">
                  <c:v>601097</c:v>
                </c:pt>
                <c:pt idx="684">
                  <c:v>601176</c:v>
                </c:pt>
                <c:pt idx="685">
                  <c:v>601263</c:v>
                </c:pt>
                <c:pt idx="686">
                  <c:v>601344</c:v>
                </c:pt>
                <c:pt idx="687">
                  <c:v>601432</c:v>
                </c:pt>
                <c:pt idx="688">
                  <c:v>601515</c:v>
                </c:pt>
                <c:pt idx="689">
                  <c:v>601602</c:v>
                </c:pt>
                <c:pt idx="690">
                  <c:v>601688</c:v>
                </c:pt>
                <c:pt idx="691">
                  <c:v>601773</c:v>
                </c:pt>
                <c:pt idx="692">
                  <c:v>601857</c:v>
                </c:pt>
                <c:pt idx="693">
                  <c:v>601945</c:v>
                </c:pt>
                <c:pt idx="694">
                  <c:v>602029</c:v>
                </c:pt>
                <c:pt idx="695">
                  <c:v>602114</c:v>
                </c:pt>
                <c:pt idx="696">
                  <c:v>602199</c:v>
                </c:pt>
                <c:pt idx="697">
                  <c:v>602282</c:v>
                </c:pt>
                <c:pt idx="698">
                  <c:v>602367</c:v>
                </c:pt>
                <c:pt idx="699">
                  <c:v>602449</c:v>
                </c:pt>
                <c:pt idx="700">
                  <c:v>602541</c:v>
                </c:pt>
                <c:pt idx="701">
                  <c:v>602631</c:v>
                </c:pt>
                <c:pt idx="702">
                  <c:v>602717</c:v>
                </c:pt>
                <c:pt idx="703">
                  <c:v>602797</c:v>
                </c:pt>
                <c:pt idx="704">
                  <c:v>602876</c:v>
                </c:pt>
                <c:pt idx="705">
                  <c:v>602960</c:v>
                </c:pt>
                <c:pt idx="706">
                  <c:v>603045</c:v>
                </c:pt>
                <c:pt idx="707">
                  <c:v>603131</c:v>
                </c:pt>
                <c:pt idx="708">
                  <c:v>603220</c:v>
                </c:pt>
                <c:pt idx="709">
                  <c:v>603303</c:v>
                </c:pt>
                <c:pt idx="710">
                  <c:v>603394</c:v>
                </c:pt>
                <c:pt idx="711">
                  <c:v>603475</c:v>
                </c:pt>
                <c:pt idx="712">
                  <c:v>603555</c:v>
                </c:pt>
                <c:pt idx="713">
                  <c:v>603644</c:v>
                </c:pt>
                <c:pt idx="714">
                  <c:v>603728</c:v>
                </c:pt>
                <c:pt idx="715">
                  <c:v>603808</c:v>
                </c:pt>
                <c:pt idx="716">
                  <c:v>603887</c:v>
                </c:pt>
                <c:pt idx="717">
                  <c:v>603975</c:v>
                </c:pt>
                <c:pt idx="718">
                  <c:v>604062</c:v>
                </c:pt>
                <c:pt idx="719">
                  <c:v>604140</c:v>
                </c:pt>
                <c:pt idx="720">
                  <c:v>604223</c:v>
                </c:pt>
                <c:pt idx="721">
                  <c:v>604308</c:v>
                </c:pt>
                <c:pt idx="722">
                  <c:v>604389</c:v>
                </c:pt>
                <c:pt idx="723">
                  <c:v>604478</c:v>
                </c:pt>
                <c:pt idx="724">
                  <c:v>604558</c:v>
                </c:pt>
                <c:pt idx="725">
                  <c:v>604635</c:v>
                </c:pt>
                <c:pt idx="726">
                  <c:v>604722</c:v>
                </c:pt>
                <c:pt idx="727">
                  <c:v>604807</c:v>
                </c:pt>
                <c:pt idx="728">
                  <c:v>604888</c:v>
                </c:pt>
                <c:pt idx="729">
                  <c:v>604981</c:v>
                </c:pt>
                <c:pt idx="730">
                  <c:v>605064</c:v>
                </c:pt>
                <c:pt idx="731">
                  <c:v>605146</c:v>
                </c:pt>
                <c:pt idx="732">
                  <c:v>605230</c:v>
                </c:pt>
                <c:pt idx="733">
                  <c:v>605317</c:v>
                </c:pt>
                <c:pt idx="734">
                  <c:v>605401</c:v>
                </c:pt>
                <c:pt idx="735">
                  <c:v>605486</c:v>
                </c:pt>
                <c:pt idx="736">
                  <c:v>605569</c:v>
                </c:pt>
                <c:pt idx="737">
                  <c:v>605654</c:v>
                </c:pt>
                <c:pt idx="738">
                  <c:v>605739</c:v>
                </c:pt>
                <c:pt idx="739">
                  <c:v>605826</c:v>
                </c:pt>
                <c:pt idx="740">
                  <c:v>605913</c:v>
                </c:pt>
                <c:pt idx="741">
                  <c:v>606007</c:v>
                </c:pt>
                <c:pt idx="742">
                  <c:v>606092</c:v>
                </c:pt>
                <c:pt idx="743">
                  <c:v>606175</c:v>
                </c:pt>
                <c:pt idx="744">
                  <c:v>606263</c:v>
                </c:pt>
                <c:pt idx="745">
                  <c:v>606350</c:v>
                </c:pt>
                <c:pt idx="746">
                  <c:v>606436</c:v>
                </c:pt>
                <c:pt idx="747">
                  <c:v>606522</c:v>
                </c:pt>
                <c:pt idx="748">
                  <c:v>606614</c:v>
                </c:pt>
                <c:pt idx="749">
                  <c:v>606700</c:v>
                </c:pt>
                <c:pt idx="750">
                  <c:v>606786</c:v>
                </c:pt>
                <c:pt idx="751">
                  <c:v>606873</c:v>
                </c:pt>
                <c:pt idx="752">
                  <c:v>606962</c:v>
                </c:pt>
                <c:pt idx="753">
                  <c:v>607049</c:v>
                </c:pt>
                <c:pt idx="754">
                  <c:v>607139</c:v>
                </c:pt>
                <c:pt idx="755">
                  <c:v>607225</c:v>
                </c:pt>
                <c:pt idx="756">
                  <c:v>607313</c:v>
                </c:pt>
                <c:pt idx="757">
                  <c:v>607395</c:v>
                </c:pt>
                <c:pt idx="758">
                  <c:v>607481</c:v>
                </c:pt>
                <c:pt idx="759">
                  <c:v>607567</c:v>
                </c:pt>
                <c:pt idx="760">
                  <c:v>607660</c:v>
                </c:pt>
                <c:pt idx="761">
                  <c:v>607742</c:v>
                </c:pt>
                <c:pt idx="762">
                  <c:v>607828</c:v>
                </c:pt>
                <c:pt idx="763">
                  <c:v>607910</c:v>
                </c:pt>
                <c:pt idx="764">
                  <c:v>607999</c:v>
                </c:pt>
                <c:pt idx="765">
                  <c:v>608082</c:v>
                </c:pt>
                <c:pt idx="766">
                  <c:v>608166</c:v>
                </c:pt>
                <c:pt idx="767">
                  <c:v>608250</c:v>
                </c:pt>
                <c:pt idx="768">
                  <c:v>608330</c:v>
                </c:pt>
                <c:pt idx="769">
                  <c:v>608422</c:v>
                </c:pt>
                <c:pt idx="770">
                  <c:v>608506</c:v>
                </c:pt>
                <c:pt idx="771">
                  <c:v>608589</c:v>
                </c:pt>
                <c:pt idx="772">
                  <c:v>608675</c:v>
                </c:pt>
                <c:pt idx="773">
                  <c:v>608760</c:v>
                </c:pt>
                <c:pt idx="774">
                  <c:v>608848</c:v>
                </c:pt>
                <c:pt idx="775">
                  <c:v>608933</c:v>
                </c:pt>
                <c:pt idx="776">
                  <c:v>609017</c:v>
                </c:pt>
                <c:pt idx="777">
                  <c:v>609096</c:v>
                </c:pt>
                <c:pt idx="778">
                  <c:v>609183</c:v>
                </c:pt>
                <c:pt idx="779">
                  <c:v>609269</c:v>
                </c:pt>
                <c:pt idx="780">
                  <c:v>609354</c:v>
                </c:pt>
                <c:pt idx="781">
                  <c:v>609444</c:v>
                </c:pt>
                <c:pt idx="782">
                  <c:v>609531</c:v>
                </c:pt>
                <c:pt idx="783">
                  <c:v>609616</c:v>
                </c:pt>
                <c:pt idx="784">
                  <c:v>609703</c:v>
                </c:pt>
                <c:pt idx="785">
                  <c:v>609789</c:v>
                </c:pt>
                <c:pt idx="786">
                  <c:v>609879</c:v>
                </c:pt>
                <c:pt idx="787">
                  <c:v>609967</c:v>
                </c:pt>
                <c:pt idx="788">
                  <c:v>610053</c:v>
                </c:pt>
                <c:pt idx="789">
                  <c:v>610139</c:v>
                </c:pt>
                <c:pt idx="790">
                  <c:v>610229</c:v>
                </c:pt>
                <c:pt idx="791">
                  <c:v>610308</c:v>
                </c:pt>
                <c:pt idx="792">
                  <c:v>610390</c:v>
                </c:pt>
                <c:pt idx="793">
                  <c:v>610476</c:v>
                </c:pt>
                <c:pt idx="794">
                  <c:v>610558</c:v>
                </c:pt>
                <c:pt idx="795">
                  <c:v>610644</c:v>
                </c:pt>
                <c:pt idx="796">
                  <c:v>610732</c:v>
                </c:pt>
                <c:pt idx="797">
                  <c:v>610820</c:v>
                </c:pt>
                <c:pt idx="798">
                  <c:v>610905</c:v>
                </c:pt>
                <c:pt idx="799">
                  <c:v>610992</c:v>
                </c:pt>
                <c:pt idx="800">
                  <c:v>611072</c:v>
                </c:pt>
                <c:pt idx="801">
                  <c:v>611152</c:v>
                </c:pt>
                <c:pt idx="802">
                  <c:v>611236</c:v>
                </c:pt>
                <c:pt idx="803">
                  <c:v>611325</c:v>
                </c:pt>
                <c:pt idx="804">
                  <c:v>611410</c:v>
                </c:pt>
                <c:pt idx="805">
                  <c:v>611495</c:v>
                </c:pt>
                <c:pt idx="806">
                  <c:v>611581</c:v>
                </c:pt>
                <c:pt idx="807">
                  <c:v>611670</c:v>
                </c:pt>
                <c:pt idx="808">
                  <c:v>611759</c:v>
                </c:pt>
                <c:pt idx="809">
                  <c:v>611838</c:v>
                </c:pt>
                <c:pt idx="810">
                  <c:v>611913</c:v>
                </c:pt>
                <c:pt idx="811">
                  <c:v>611994</c:v>
                </c:pt>
                <c:pt idx="812">
                  <c:v>612081</c:v>
                </c:pt>
                <c:pt idx="813">
                  <c:v>612165</c:v>
                </c:pt>
                <c:pt idx="814">
                  <c:v>612249</c:v>
                </c:pt>
                <c:pt idx="815">
                  <c:v>612335</c:v>
                </c:pt>
                <c:pt idx="816">
                  <c:v>612418</c:v>
                </c:pt>
                <c:pt idx="817">
                  <c:v>612498</c:v>
                </c:pt>
                <c:pt idx="818">
                  <c:v>612581</c:v>
                </c:pt>
                <c:pt idx="819">
                  <c:v>612663</c:v>
                </c:pt>
                <c:pt idx="820">
                  <c:v>612742</c:v>
                </c:pt>
                <c:pt idx="821">
                  <c:v>612826</c:v>
                </c:pt>
                <c:pt idx="822">
                  <c:v>612911</c:v>
                </c:pt>
                <c:pt idx="823">
                  <c:v>612991</c:v>
                </c:pt>
                <c:pt idx="824">
                  <c:v>613075</c:v>
                </c:pt>
                <c:pt idx="825">
                  <c:v>613159</c:v>
                </c:pt>
                <c:pt idx="826">
                  <c:v>613242</c:v>
                </c:pt>
                <c:pt idx="827">
                  <c:v>613323</c:v>
                </c:pt>
                <c:pt idx="828">
                  <c:v>613405</c:v>
                </c:pt>
                <c:pt idx="829">
                  <c:v>613487</c:v>
                </c:pt>
                <c:pt idx="830">
                  <c:v>613572</c:v>
                </c:pt>
                <c:pt idx="831">
                  <c:v>613651</c:v>
                </c:pt>
                <c:pt idx="832">
                  <c:v>613738</c:v>
                </c:pt>
                <c:pt idx="833">
                  <c:v>613825</c:v>
                </c:pt>
                <c:pt idx="834">
                  <c:v>613908</c:v>
                </c:pt>
                <c:pt idx="835">
                  <c:v>613989</c:v>
                </c:pt>
                <c:pt idx="836">
                  <c:v>614069</c:v>
                </c:pt>
                <c:pt idx="837">
                  <c:v>614155</c:v>
                </c:pt>
                <c:pt idx="838">
                  <c:v>614239</c:v>
                </c:pt>
                <c:pt idx="839">
                  <c:v>614318</c:v>
                </c:pt>
                <c:pt idx="840">
                  <c:v>614403</c:v>
                </c:pt>
                <c:pt idx="841">
                  <c:v>614484</c:v>
                </c:pt>
                <c:pt idx="842">
                  <c:v>614571</c:v>
                </c:pt>
                <c:pt idx="843">
                  <c:v>614661</c:v>
                </c:pt>
                <c:pt idx="844">
                  <c:v>614744</c:v>
                </c:pt>
                <c:pt idx="845">
                  <c:v>614825</c:v>
                </c:pt>
                <c:pt idx="846">
                  <c:v>614909</c:v>
                </c:pt>
                <c:pt idx="847">
                  <c:v>614993</c:v>
                </c:pt>
                <c:pt idx="848">
                  <c:v>615083</c:v>
                </c:pt>
                <c:pt idx="849">
                  <c:v>615167</c:v>
                </c:pt>
                <c:pt idx="850">
                  <c:v>615249</c:v>
                </c:pt>
                <c:pt idx="851">
                  <c:v>615337</c:v>
                </c:pt>
                <c:pt idx="852">
                  <c:v>615423</c:v>
                </c:pt>
                <c:pt idx="853">
                  <c:v>615513</c:v>
                </c:pt>
                <c:pt idx="854">
                  <c:v>615599</c:v>
                </c:pt>
                <c:pt idx="855">
                  <c:v>615684</c:v>
                </c:pt>
                <c:pt idx="856">
                  <c:v>615764</c:v>
                </c:pt>
                <c:pt idx="857">
                  <c:v>615848</c:v>
                </c:pt>
                <c:pt idx="858">
                  <c:v>615939</c:v>
                </c:pt>
                <c:pt idx="859">
                  <c:v>616023</c:v>
                </c:pt>
                <c:pt idx="860">
                  <c:v>616109</c:v>
                </c:pt>
                <c:pt idx="861">
                  <c:v>616197</c:v>
                </c:pt>
                <c:pt idx="862">
                  <c:v>616283</c:v>
                </c:pt>
                <c:pt idx="863">
                  <c:v>616367</c:v>
                </c:pt>
                <c:pt idx="864">
                  <c:v>616455</c:v>
                </c:pt>
                <c:pt idx="865">
                  <c:v>616540</c:v>
                </c:pt>
                <c:pt idx="866">
                  <c:v>616624</c:v>
                </c:pt>
                <c:pt idx="867">
                  <c:v>616715</c:v>
                </c:pt>
                <c:pt idx="868">
                  <c:v>616798</c:v>
                </c:pt>
                <c:pt idx="869">
                  <c:v>616880</c:v>
                </c:pt>
                <c:pt idx="870">
                  <c:v>616967</c:v>
                </c:pt>
                <c:pt idx="871">
                  <c:v>617055</c:v>
                </c:pt>
                <c:pt idx="872">
                  <c:v>617147</c:v>
                </c:pt>
                <c:pt idx="873">
                  <c:v>617229</c:v>
                </c:pt>
                <c:pt idx="874">
                  <c:v>617313</c:v>
                </c:pt>
                <c:pt idx="875">
                  <c:v>617396</c:v>
                </c:pt>
                <c:pt idx="876">
                  <c:v>617482</c:v>
                </c:pt>
                <c:pt idx="877">
                  <c:v>617563</c:v>
                </c:pt>
                <c:pt idx="878">
                  <c:v>617654</c:v>
                </c:pt>
                <c:pt idx="879">
                  <c:v>617735</c:v>
                </c:pt>
                <c:pt idx="880">
                  <c:v>617816</c:v>
                </c:pt>
                <c:pt idx="881">
                  <c:v>617901</c:v>
                </c:pt>
                <c:pt idx="882">
                  <c:v>617984</c:v>
                </c:pt>
                <c:pt idx="883">
                  <c:v>618065</c:v>
                </c:pt>
                <c:pt idx="884">
                  <c:v>618144</c:v>
                </c:pt>
                <c:pt idx="885">
                  <c:v>618228</c:v>
                </c:pt>
                <c:pt idx="886">
                  <c:v>618305</c:v>
                </c:pt>
                <c:pt idx="887">
                  <c:v>618393</c:v>
                </c:pt>
                <c:pt idx="888">
                  <c:v>618482</c:v>
                </c:pt>
                <c:pt idx="889">
                  <c:v>618571</c:v>
                </c:pt>
                <c:pt idx="890">
                  <c:v>618654</c:v>
                </c:pt>
                <c:pt idx="891">
                  <c:v>618743</c:v>
                </c:pt>
                <c:pt idx="892">
                  <c:v>618827</c:v>
                </c:pt>
                <c:pt idx="893">
                  <c:v>618911</c:v>
                </c:pt>
                <c:pt idx="894">
                  <c:v>618994</c:v>
                </c:pt>
                <c:pt idx="895">
                  <c:v>619076</c:v>
                </c:pt>
                <c:pt idx="896">
                  <c:v>619163</c:v>
                </c:pt>
                <c:pt idx="897">
                  <c:v>619245</c:v>
                </c:pt>
                <c:pt idx="898">
                  <c:v>619337</c:v>
                </c:pt>
                <c:pt idx="899">
                  <c:v>619419</c:v>
                </c:pt>
                <c:pt idx="900">
                  <c:v>619509</c:v>
                </c:pt>
                <c:pt idx="901">
                  <c:v>619589</c:v>
                </c:pt>
                <c:pt idx="902">
                  <c:v>619675</c:v>
                </c:pt>
                <c:pt idx="903">
                  <c:v>619752</c:v>
                </c:pt>
                <c:pt idx="904">
                  <c:v>619838</c:v>
                </c:pt>
                <c:pt idx="905">
                  <c:v>619928</c:v>
                </c:pt>
                <c:pt idx="906">
                  <c:v>620014</c:v>
                </c:pt>
                <c:pt idx="907">
                  <c:v>620103</c:v>
                </c:pt>
                <c:pt idx="908">
                  <c:v>620185</c:v>
                </c:pt>
                <c:pt idx="909">
                  <c:v>620268</c:v>
                </c:pt>
                <c:pt idx="910">
                  <c:v>620348</c:v>
                </c:pt>
                <c:pt idx="911">
                  <c:v>620433</c:v>
                </c:pt>
                <c:pt idx="912">
                  <c:v>620520</c:v>
                </c:pt>
                <c:pt idx="913">
                  <c:v>620602</c:v>
                </c:pt>
                <c:pt idx="914">
                  <c:v>620688</c:v>
                </c:pt>
                <c:pt idx="915">
                  <c:v>620766</c:v>
                </c:pt>
                <c:pt idx="916">
                  <c:v>620849</c:v>
                </c:pt>
                <c:pt idx="917">
                  <c:v>620933</c:v>
                </c:pt>
                <c:pt idx="918">
                  <c:v>621017</c:v>
                </c:pt>
                <c:pt idx="919">
                  <c:v>621099</c:v>
                </c:pt>
                <c:pt idx="920">
                  <c:v>621186</c:v>
                </c:pt>
                <c:pt idx="921">
                  <c:v>621275</c:v>
                </c:pt>
                <c:pt idx="922">
                  <c:v>621363</c:v>
                </c:pt>
                <c:pt idx="923">
                  <c:v>621448</c:v>
                </c:pt>
                <c:pt idx="924">
                  <c:v>621539</c:v>
                </c:pt>
                <c:pt idx="925">
                  <c:v>621620</c:v>
                </c:pt>
                <c:pt idx="926">
                  <c:v>621707</c:v>
                </c:pt>
                <c:pt idx="927">
                  <c:v>621792</c:v>
                </c:pt>
                <c:pt idx="928">
                  <c:v>621876</c:v>
                </c:pt>
                <c:pt idx="929">
                  <c:v>621961</c:v>
                </c:pt>
                <c:pt idx="930">
                  <c:v>622051</c:v>
                </c:pt>
                <c:pt idx="931">
                  <c:v>622134</c:v>
                </c:pt>
                <c:pt idx="932">
                  <c:v>622217</c:v>
                </c:pt>
                <c:pt idx="933">
                  <c:v>622303</c:v>
                </c:pt>
                <c:pt idx="934">
                  <c:v>622387</c:v>
                </c:pt>
                <c:pt idx="935">
                  <c:v>622468</c:v>
                </c:pt>
                <c:pt idx="936">
                  <c:v>622555</c:v>
                </c:pt>
                <c:pt idx="937">
                  <c:v>622636</c:v>
                </c:pt>
                <c:pt idx="938">
                  <c:v>622724</c:v>
                </c:pt>
                <c:pt idx="939">
                  <c:v>622806</c:v>
                </c:pt>
                <c:pt idx="940">
                  <c:v>622887</c:v>
                </c:pt>
                <c:pt idx="941">
                  <c:v>622974</c:v>
                </c:pt>
                <c:pt idx="942">
                  <c:v>623051</c:v>
                </c:pt>
                <c:pt idx="943">
                  <c:v>623136</c:v>
                </c:pt>
                <c:pt idx="944">
                  <c:v>623215</c:v>
                </c:pt>
                <c:pt idx="945">
                  <c:v>623287</c:v>
                </c:pt>
                <c:pt idx="946">
                  <c:v>623364</c:v>
                </c:pt>
                <c:pt idx="947">
                  <c:v>623443</c:v>
                </c:pt>
                <c:pt idx="948">
                  <c:v>623521</c:v>
                </c:pt>
                <c:pt idx="949">
                  <c:v>623610</c:v>
                </c:pt>
                <c:pt idx="950">
                  <c:v>623693</c:v>
                </c:pt>
                <c:pt idx="951">
                  <c:v>623776</c:v>
                </c:pt>
                <c:pt idx="952">
                  <c:v>623859</c:v>
                </c:pt>
                <c:pt idx="953">
                  <c:v>623936</c:v>
                </c:pt>
                <c:pt idx="954">
                  <c:v>624019</c:v>
                </c:pt>
                <c:pt idx="955">
                  <c:v>624105</c:v>
                </c:pt>
                <c:pt idx="956">
                  <c:v>624190</c:v>
                </c:pt>
                <c:pt idx="957">
                  <c:v>624272</c:v>
                </c:pt>
                <c:pt idx="958">
                  <c:v>624359</c:v>
                </c:pt>
                <c:pt idx="959">
                  <c:v>624445</c:v>
                </c:pt>
                <c:pt idx="960">
                  <c:v>624533</c:v>
                </c:pt>
                <c:pt idx="961">
                  <c:v>624619</c:v>
                </c:pt>
                <c:pt idx="962">
                  <c:v>624699</c:v>
                </c:pt>
                <c:pt idx="963">
                  <c:v>624791</c:v>
                </c:pt>
                <c:pt idx="964">
                  <c:v>624880</c:v>
                </c:pt>
                <c:pt idx="965">
                  <c:v>624964</c:v>
                </c:pt>
                <c:pt idx="966">
                  <c:v>625056</c:v>
                </c:pt>
                <c:pt idx="967">
                  <c:v>625146</c:v>
                </c:pt>
                <c:pt idx="968">
                  <c:v>625231</c:v>
                </c:pt>
                <c:pt idx="969">
                  <c:v>625320</c:v>
                </c:pt>
                <c:pt idx="970">
                  <c:v>625411</c:v>
                </c:pt>
                <c:pt idx="971">
                  <c:v>625495</c:v>
                </c:pt>
                <c:pt idx="972">
                  <c:v>625585</c:v>
                </c:pt>
                <c:pt idx="973">
                  <c:v>625668</c:v>
                </c:pt>
                <c:pt idx="974">
                  <c:v>625757</c:v>
                </c:pt>
                <c:pt idx="975">
                  <c:v>625852</c:v>
                </c:pt>
                <c:pt idx="976">
                  <c:v>625936</c:v>
                </c:pt>
                <c:pt idx="977">
                  <c:v>626023</c:v>
                </c:pt>
                <c:pt idx="978">
                  <c:v>626107</c:v>
                </c:pt>
                <c:pt idx="979">
                  <c:v>626186</c:v>
                </c:pt>
                <c:pt idx="980">
                  <c:v>626275</c:v>
                </c:pt>
                <c:pt idx="981">
                  <c:v>626356</c:v>
                </c:pt>
                <c:pt idx="982">
                  <c:v>626444</c:v>
                </c:pt>
                <c:pt idx="983">
                  <c:v>626530</c:v>
                </c:pt>
                <c:pt idx="984">
                  <c:v>626620</c:v>
                </c:pt>
                <c:pt idx="985">
                  <c:v>626707</c:v>
                </c:pt>
                <c:pt idx="986">
                  <c:v>626796</c:v>
                </c:pt>
                <c:pt idx="987">
                  <c:v>626884</c:v>
                </c:pt>
                <c:pt idx="988">
                  <c:v>626968</c:v>
                </c:pt>
                <c:pt idx="989">
                  <c:v>627053</c:v>
                </c:pt>
                <c:pt idx="990">
                  <c:v>627140</c:v>
                </c:pt>
                <c:pt idx="991">
                  <c:v>627225</c:v>
                </c:pt>
                <c:pt idx="992">
                  <c:v>627308</c:v>
                </c:pt>
                <c:pt idx="993">
                  <c:v>627391</c:v>
                </c:pt>
                <c:pt idx="994">
                  <c:v>627476</c:v>
                </c:pt>
                <c:pt idx="995">
                  <c:v>627560</c:v>
                </c:pt>
                <c:pt idx="996">
                  <c:v>627648</c:v>
                </c:pt>
                <c:pt idx="997">
                  <c:v>627739</c:v>
                </c:pt>
                <c:pt idx="998">
                  <c:v>627832</c:v>
                </c:pt>
                <c:pt idx="999">
                  <c:v>627921</c:v>
                </c:pt>
              </c:numCache>
            </c:numRef>
          </c:val>
          <c:smooth val="0"/>
          <c:extLst>
            <c:ext xmlns:c16="http://schemas.microsoft.com/office/drawing/2014/chart" uri="{C3380CC4-5D6E-409C-BE32-E72D297353CC}">
              <c16:uniqueId val="{00000003-C9E7-4E84-9F60-3B125DDC574B}"/>
            </c:ext>
          </c:extLst>
        </c:ser>
        <c:ser>
          <c:idx val="5"/>
          <c:order val="4"/>
          <c:tx>
            <c:strRef>
              <c:f>'50%'!$H$1</c:f>
              <c:strCache>
                <c:ptCount val="1"/>
                <c:pt idx="0">
                  <c:v>Dynamic Adherence</c:v>
                </c:pt>
              </c:strCache>
            </c:strRef>
          </c:tx>
          <c:spPr>
            <a:ln w="28575" cap="rnd">
              <a:solidFill>
                <a:schemeClr val="accent6"/>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5</c:v>
                </c:pt>
                <c:pt idx="314">
                  <c:v>427512</c:v>
                </c:pt>
                <c:pt idx="315">
                  <c:v>431619</c:v>
                </c:pt>
                <c:pt idx="316">
                  <c:v>435758</c:v>
                </c:pt>
                <c:pt idx="317">
                  <c:v>439952</c:v>
                </c:pt>
                <c:pt idx="318">
                  <c:v>444106</c:v>
                </c:pt>
                <c:pt idx="319">
                  <c:v>448202</c:v>
                </c:pt>
                <c:pt idx="320">
                  <c:v>452216</c:v>
                </c:pt>
                <c:pt idx="321">
                  <c:v>456163</c:v>
                </c:pt>
                <c:pt idx="322">
                  <c:v>459953</c:v>
                </c:pt>
                <c:pt idx="323">
                  <c:v>463648</c:v>
                </c:pt>
                <c:pt idx="324">
                  <c:v>467245</c:v>
                </c:pt>
                <c:pt idx="325">
                  <c:v>470663</c:v>
                </c:pt>
                <c:pt idx="326">
                  <c:v>473892</c:v>
                </c:pt>
                <c:pt idx="327">
                  <c:v>476940</c:v>
                </c:pt>
                <c:pt idx="328">
                  <c:v>479784</c:v>
                </c:pt>
                <c:pt idx="329">
                  <c:v>482444</c:v>
                </c:pt>
                <c:pt idx="330">
                  <c:v>484933</c:v>
                </c:pt>
                <c:pt idx="331">
                  <c:v>487342</c:v>
                </c:pt>
                <c:pt idx="332">
                  <c:v>489621</c:v>
                </c:pt>
                <c:pt idx="333">
                  <c:v>491747</c:v>
                </c:pt>
                <c:pt idx="334">
                  <c:v>493792</c:v>
                </c:pt>
                <c:pt idx="335">
                  <c:v>495724</c:v>
                </c:pt>
                <c:pt idx="336">
                  <c:v>497553</c:v>
                </c:pt>
                <c:pt idx="337">
                  <c:v>499255</c:v>
                </c:pt>
                <c:pt idx="338">
                  <c:v>500478</c:v>
                </c:pt>
                <c:pt idx="339">
                  <c:v>501634</c:v>
                </c:pt>
                <c:pt idx="340">
                  <c:v>502749</c:v>
                </c:pt>
                <c:pt idx="341">
                  <c:v>503803</c:v>
                </c:pt>
                <c:pt idx="342">
                  <c:v>504737</c:v>
                </c:pt>
                <c:pt idx="343">
                  <c:v>505638</c:v>
                </c:pt>
                <c:pt idx="344">
                  <c:v>506485</c:v>
                </c:pt>
                <c:pt idx="345">
                  <c:v>507287</c:v>
                </c:pt>
                <c:pt idx="346">
                  <c:v>508008</c:v>
                </c:pt>
                <c:pt idx="347">
                  <c:v>508701</c:v>
                </c:pt>
                <c:pt idx="348">
                  <c:v>509347</c:v>
                </c:pt>
                <c:pt idx="349">
                  <c:v>510014</c:v>
                </c:pt>
                <c:pt idx="350">
                  <c:v>510672</c:v>
                </c:pt>
                <c:pt idx="351">
                  <c:v>511351</c:v>
                </c:pt>
                <c:pt idx="352">
                  <c:v>512029</c:v>
                </c:pt>
                <c:pt idx="353">
                  <c:v>512674</c:v>
                </c:pt>
                <c:pt idx="354">
                  <c:v>513294</c:v>
                </c:pt>
                <c:pt idx="355">
                  <c:v>513898</c:v>
                </c:pt>
                <c:pt idx="356">
                  <c:v>514475</c:v>
                </c:pt>
                <c:pt idx="357">
                  <c:v>515051</c:v>
                </c:pt>
                <c:pt idx="358">
                  <c:v>515603</c:v>
                </c:pt>
                <c:pt idx="359">
                  <c:v>516170</c:v>
                </c:pt>
                <c:pt idx="360">
                  <c:v>516707</c:v>
                </c:pt>
                <c:pt idx="361">
                  <c:v>517241</c:v>
                </c:pt>
                <c:pt idx="362">
                  <c:v>517763</c:v>
                </c:pt>
                <c:pt idx="363">
                  <c:v>518275</c:v>
                </c:pt>
                <c:pt idx="364">
                  <c:v>518793</c:v>
                </c:pt>
                <c:pt idx="365">
                  <c:v>519262</c:v>
                </c:pt>
                <c:pt idx="366">
                  <c:v>519731</c:v>
                </c:pt>
                <c:pt idx="367">
                  <c:v>520217</c:v>
                </c:pt>
                <c:pt idx="368">
                  <c:v>520677</c:v>
                </c:pt>
                <c:pt idx="369">
                  <c:v>521130</c:v>
                </c:pt>
                <c:pt idx="370">
                  <c:v>521588</c:v>
                </c:pt>
                <c:pt idx="371">
                  <c:v>522027</c:v>
                </c:pt>
                <c:pt idx="372">
                  <c:v>522448</c:v>
                </c:pt>
                <c:pt idx="373">
                  <c:v>522867</c:v>
                </c:pt>
                <c:pt idx="374">
                  <c:v>523272</c:v>
                </c:pt>
                <c:pt idx="375">
                  <c:v>523666</c:v>
                </c:pt>
                <c:pt idx="376">
                  <c:v>524076</c:v>
                </c:pt>
                <c:pt idx="377">
                  <c:v>524456</c:v>
                </c:pt>
                <c:pt idx="378">
                  <c:v>524824</c:v>
                </c:pt>
                <c:pt idx="379">
                  <c:v>525184</c:v>
                </c:pt>
                <c:pt idx="380">
                  <c:v>525545</c:v>
                </c:pt>
                <c:pt idx="381">
                  <c:v>525899</c:v>
                </c:pt>
                <c:pt idx="382">
                  <c:v>526257</c:v>
                </c:pt>
                <c:pt idx="383">
                  <c:v>526602</c:v>
                </c:pt>
                <c:pt idx="384">
                  <c:v>526948</c:v>
                </c:pt>
                <c:pt idx="385">
                  <c:v>527264</c:v>
                </c:pt>
                <c:pt idx="386">
                  <c:v>527591</c:v>
                </c:pt>
                <c:pt idx="387">
                  <c:v>527923</c:v>
                </c:pt>
                <c:pt idx="388">
                  <c:v>528233</c:v>
                </c:pt>
                <c:pt idx="389">
                  <c:v>528541</c:v>
                </c:pt>
                <c:pt idx="390">
                  <c:v>528846</c:v>
                </c:pt>
                <c:pt idx="391">
                  <c:v>529155</c:v>
                </c:pt>
                <c:pt idx="392">
                  <c:v>529456</c:v>
                </c:pt>
                <c:pt idx="393">
                  <c:v>529744</c:v>
                </c:pt>
                <c:pt idx="394">
                  <c:v>530035</c:v>
                </c:pt>
                <c:pt idx="395">
                  <c:v>530319</c:v>
                </c:pt>
                <c:pt idx="396">
                  <c:v>530601</c:v>
                </c:pt>
                <c:pt idx="397">
                  <c:v>530885</c:v>
                </c:pt>
                <c:pt idx="398">
                  <c:v>531153</c:v>
                </c:pt>
                <c:pt idx="399">
                  <c:v>531414</c:v>
                </c:pt>
                <c:pt idx="400">
                  <c:v>531672</c:v>
                </c:pt>
                <c:pt idx="401">
                  <c:v>531932</c:v>
                </c:pt>
                <c:pt idx="402">
                  <c:v>532182</c:v>
                </c:pt>
                <c:pt idx="403">
                  <c:v>532435</c:v>
                </c:pt>
                <c:pt idx="404">
                  <c:v>532681</c:v>
                </c:pt>
                <c:pt idx="405">
                  <c:v>532915</c:v>
                </c:pt>
                <c:pt idx="406">
                  <c:v>533144</c:v>
                </c:pt>
                <c:pt idx="407">
                  <c:v>533387</c:v>
                </c:pt>
                <c:pt idx="408">
                  <c:v>533608</c:v>
                </c:pt>
                <c:pt idx="409">
                  <c:v>533845</c:v>
                </c:pt>
                <c:pt idx="410">
                  <c:v>534064</c:v>
                </c:pt>
                <c:pt idx="411">
                  <c:v>534289</c:v>
                </c:pt>
                <c:pt idx="412">
                  <c:v>534512</c:v>
                </c:pt>
                <c:pt idx="413">
                  <c:v>534729</c:v>
                </c:pt>
                <c:pt idx="414">
                  <c:v>534942</c:v>
                </c:pt>
                <c:pt idx="415">
                  <c:v>535147</c:v>
                </c:pt>
                <c:pt idx="416">
                  <c:v>535350</c:v>
                </c:pt>
                <c:pt idx="417">
                  <c:v>535555</c:v>
                </c:pt>
                <c:pt idx="418">
                  <c:v>535757</c:v>
                </c:pt>
                <c:pt idx="419">
                  <c:v>535953</c:v>
                </c:pt>
                <c:pt idx="420">
                  <c:v>536144</c:v>
                </c:pt>
                <c:pt idx="421">
                  <c:v>536333</c:v>
                </c:pt>
                <c:pt idx="422">
                  <c:v>536518</c:v>
                </c:pt>
                <c:pt idx="423">
                  <c:v>536714</c:v>
                </c:pt>
                <c:pt idx="424">
                  <c:v>536891</c:v>
                </c:pt>
                <c:pt idx="425">
                  <c:v>537078</c:v>
                </c:pt>
                <c:pt idx="426">
                  <c:v>537263</c:v>
                </c:pt>
                <c:pt idx="427">
                  <c:v>537432</c:v>
                </c:pt>
                <c:pt idx="428">
                  <c:v>537609</c:v>
                </c:pt>
                <c:pt idx="429">
                  <c:v>537794</c:v>
                </c:pt>
                <c:pt idx="430">
                  <c:v>537969</c:v>
                </c:pt>
                <c:pt idx="431">
                  <c:v>538150</c:v>
                </c:pt>
                <c:pt idx="432">
                  <c:v>538312</c:v>
                </c:pt>
                <c:pt idx="433">
                  <c:v>538497</c:v>
                </c:pt>
                <c:pt idx="434">
                  <c:v>538671</c:v>
                </c:pt>
                <c:pt idx="435">
                  <c:v>538841</c:v>
                </c:pt>
                <c:pt idx="436">
                  <c:v>538998</c:v>
                </c:pt>
                <c:pt idx="437">
                  <c:v>539164</c:v>
                </c:pt>
                <c:pt idx="438">
                  <c:v>539328</c:v>
                </c:pt>
                <c:pt idx="439">
                  <c:v>539490</c:v>
                </c:pt>
                <c:pt idx="440">
                  <c:v>539652</c:v>
                </c:pt>
                <c:pt idx="441">
                  <c:v>539812</c:v>
                </c:pt>
                <c:pt idx="442">
                  <c:v>539965</c:v>
                </c:pt>
                <c:pt idx="443">
                  <c:v>540121</c:v>
                </c:pt>
                <c:pt idx="444">
                  <c:v>540272</c:v>
                </c:pt>
                <c:pt idx="445">
                  <c:v>540422</c:v>
                </c:pt>
                <c:pt idx="446">
                  <c:v>540569</c:v>
                </c:pt>
                <c:pt idx="447">
                  <c:v>540718</c:v>
                </c:pt>
                <c:pt idx="448">
                  <c:v>540871</c:v>
                </c:pt>
                <c:pt idx="449">
                  <c:v>541020</c:v>
                </c:pt>
                <c:pt idx="450">
                  <c:v>541166</c:v>
                </c:pt>
                <c:pt idx="451">
                  <c:v>541313</c:v>
                </c:pt>
                <c:pt idx="452">
                  <c:v>541459</c:v>
                </c:pt>
                <c:pt idx="453">
                  <c:v>541601</c:v>
                </c:pt>
                <c:pt idx="454">
                  <c:v>541741</c:v>
                </c:pt>
                <c:pt idx="455">
                  <c:v>541891</c:v>
                </c:pt>
                <c:pt idx="456">
                  <c:v>542030</c:v>
                </c:pt>
                <c:pt idx="457">
                  <c:v>542175</c:v>
                </c:pt>
                <c:pt idx="458">
                  <c:v>542324</c:v>
                </c:pt>
                <c:pt idx="459">
                  <c:v>542454</c:v>
                </c:pt>
                <c:pt idx="460">
                  <c:v>542587</c:v>
                </c:pt>
                <c:pt idx="461">
                  <c:v>542716</c:v>
                </c:pt>
                <c:pt idx="462">
                  <c:v>542856</c:v>
                </c:pt>
                <c:pt idx="463">
                  <c:v>542992</c:v>
                </c:pt>
                <c:pt idx="464">
                  <c:v>543117</c:v>
                </c:pt>
                <c:pt idx="465">
                  <c:v>543248</c:v>
                </c:pt>
                <c:pt idx="466">
                  <c:v>543377</c:v>
                </c:pt>
                <c:pt idx="467">
                  <c:v>543511</c:v>
                </c:pt>
                <c:pt idx="468">
                  <c:v>543641</c:v>
                </c:pt>
                <c:pt idx="469">
                  <c:v>543767</c:v>
                </c:pt>
                <c:pt idx="470">
                  <c:v>543893</c:v>
                </c:pt>
                <c:pt idx="471">
                  <c:v>544021</c:v>
                </c:pt>
                <c:pt idx="472">
                  <c:v>544153</c:v>
                </c:pt>
                <c:pt idx="473">
                  <c:v>544279</c:v>
                </c:pt>
                <c:pt idx="474">
                  <c:v>544405</c:v>
                </c:pt>
                <c:pt idx="475">
                  <c:v>544534</c:v>
                </c:pt>
                <c:pt idx="476">
                  <c:v>544659</c:v>
                </c:pt>
                <c:pt idx="477">
                  <c:v>544780</c:v>
                </c:pt>
                <c:pt idx="478">
                  <c:v>544908</c:v>
                </c:pt>
                <c:pt idx="479">
                  <c:v>545030</c:v>
                </c:pt>
                <c:pt idx="480">
                  <c:v>545150</c:v>
                </c:pt>
                <c:pt idx="481">
                  <c:v>545274</c:v>
                </c:pt>
                <c:pt idx="482">
                  <c:v>545399</c:v>
                </c:pt>
                <c:pt idx="483">
                  <c:v>545517</c:v>
                </c:pt>
                <c:pt idx="484">
                  <c:v>545637</c:v>
                </c:pt>
                <c:pt idx="485">
                  <c:v>545757</c:v>
                </c:pt>
                <c:pt idx="486">
                  <c:v>545885</c:v>
                </c:pt>
                <c:pt idx="487">
                  <c:v>546008</c:v>
                </c:pt>
                <c:pt idx="488">
                  <c:v>546132</c:v>
                </c:pt>
                <c:pt idx="489">
                  <c:v>546247</c:v>
                </c:pt>
                <c:pt idx="490">
                  <c:v>546363</c:v>
                </c:pt>
                <c:pt idx="491">
                  <c:v>546477</c:v>
                </c:pt>
                <c:pt idx="492">
                  <c:v>546597</c:v>
                </c:pt>
                <c:pt idx="493">
                  <c:v>546712</c:v>
                </c:pt>
                <c:pt idx="494">
                  <c:v>546834</c:v>
                </c:pt>
                <c:pt idx="495">
                  <c:v>546951</c:v>
                </c:pt>
                <c:pt idx="496">
                  <c:v>547064</c:v>
                </c:pt>
                <c:pt idx="497">
                  <c:v>547174</c:v>
                </c:pt>
                <c:pt idx="498">
                  <c:v>547288</c:v>
                </c:pt>
                <c:pt idx="499">
                  <c:v>547397</c:v>
                </c:pt>
                <c:pt idx="500">
                  <c:v>547514</c:v>
                </c:pt>
                <c:pt idx="501">
                  <c:v>547625</c:v>
                </c:pt>
                <c:pt idx="502">
                  <c:v>547736</c:v>
                </c:pt>
                <c:pt idx="503">
                  <c:v>547853</c:v>
                </c:pt>
                <c:pt idx="504">
                  <c:v>547965</c:v>
                </c:pt>
                <c:pt idx="505">
                  <c:v>548076</c:v>
                </c:pt>
                <c:pt idx="506">
                  <c:v>548190</c:v>
                </c:pt>
                <c:pt idx="507">
                  <c:v>548302</c:v>
                </c:pt>
                <c:pt idx="508">
                  <c:v>548413</c:v>
                </c:pt>
                <c:pt idx="509">
                  <c:v>548521</c:v>
                </c:pt>
                <c:pt idx="510">
                  <c:v>548625</c:v>
                </c:pt>
                <c:pt idx="511">
                  <c:v>548732</c:v>
                </c:pt>
                <c:pt idx="512">
                  <c:v>548842</c:v>
                </c:pt>
                <c:pt idx="513">
                  <c:v>548954</c:v>
                </c:pt>
                <c:pt idx="514">
                  <c:v>549067</c:v>
                </c:pt>
                <c:pt idx="515">
                  <c:v>549169</c:v>
                </c:pt>
                <c:pt idx="516">
                  <c:v>549274</c:v>
                </c:pt>
                <c:pt idx="517">
                  <c:v>549384</c:v>
                </c:pt>
                <c:pt idx="518">
                  <c:v>549492</c:v>
                </c:pt>
                <c:pt idx="519">
                  <c:v>549596</c:v>
                </c:pt>
                <c:pt idx="520">
                  <c:v>549701</c:v>
                </c:pt>
                <c:pt idx="521">
                  <c:v>549805</c:v>
                </c:pt>
                <c:pt idx="522">
                  <c:v>549912</c:v>
                </c:pt>
                <c:pt idx="523">
                  <c:v>550014</c:v>
                </c:pt>
                <c:pt idx="524">
                  <c:v>550121</c:v>
                </c:pt>
                <c:pt idx="525">
                  <c:v>550224</c:v>
                </c:pt>
                <c:pt idx="526">
                  <c:v>550327</c:v>
                </c:pt>
                <c:pt idx="527">
                  <c:v>550433</c:v>
                </c:pt>
                <c:pt idx="528">
                  <c:v>550538</c:v>
                </c:pt>
                <c:pt idx="529">
                  <c:v>550643</c:v>
                </c:pt>
                <c:pt idx="530">
                  <c:v>550742</c:v>
                </c:pt>
                <c:pt idx="531">
                  <c:v>550832</c:v>
                </c:pt>
                <c:pt idx="532">
                  <c:v>550936</c:v>
                </c:pt>
                <c:pt idx="533">
                  <c:v>551037</c:v>
                </c:pt>
                <c:pt idx="534">
                  <c:v>551140</c:v>
                </c:pt>
                <c:pt idx="535">
                  <c:v>551239</c:v>
                </c:pt>
                <c:pt idx="536">
                  <c:v>551345</c:v>
                </c:pt>
                <c:pt idx="537">
                  <c:v>551442</c:v>
                </c:pt>
                <c:pt idx="538">
                  <c:v>551543</c:v>
                </c:pt>
                <c:pt idx="539">
                  <c:v>551642</c:v>
                </c:pt>
                <c:pt idx="540">
                  <c:v>551741</c:v>
                </c:pt>
                <c:pt idx="541">
                  <c:v>551843</c:v>
                </c:pt>
                <c:pt idx="542">
                  <c:v>551942</c:v>
                </c:pt>
                <c:pt idx="543">
                  <c:v>552045</c:v>
                </c:pt>
                <c:pt idx="544">
                  <c:v>552149</c:v>
                </c:pt>
                <c:pt idx="545">
                  <c:v>552252</c:v>
                </c:pt>
                <c:pt idx="546">
                  <c:v>552355</c:v>
                </c:pt>
                <c:pt idx="547">
                  <c:v>552451</c:v>
                </c:pt>
                <c:pt idx="548">
                  <c:v>552558</c:v>
                </c:pt>
                <c:pt idx="549">
                  <c:v>552653</c:v>
                </c:pt>
                <c:pt idx="550">
                  <c:v>552751</c:v>
                </c:pt>
                <c:pt idx="551">
                  <c:v>552849</c:v>
                </c:pt>
                <c:pt idx="552">
                  <c:v>552956</c:v>
                </c:pt>
                <c:pt idx="553">
                  <c:v>553063</c:v>
                </c:pt>
                <c:pt idx="554">
                  <c:v>553169</c:v>
                </c:pt>
                <c:pt idx="555">
                  <c:v>553271</c:v>
                </c:pt>
                <c:pt idx="556">
                  <c:v>553378</c:v>
                </c:pt>
                <c:pt idx="557">
                  <c:v>553481</c:v>
                </c:pt>
                <c:pt idx="558">
                  <c:v>553575</c:v>
                </c:pt>
                <c:pt idx="559">
                  <c:v>553675</c:v>
                </c:pt>
                <c:pt idx="560">
                  <c:v>553779</c:v>
                </c:pt>
                <c:pt idx="561">
                  <c:v>553883</c:v>
                </c:pt>
                <c:pt idx="562">
                  <c:v>553995</c:v>
                </c:pt>
                <c:pt idx="563">
                  <c:v>554106</c:v>
                </c:pt>
                <c:pt idx="564">
                  <c:v>554210</c:v>
                </c:pt>
                <c:pt idx="565">
                  <c:v>554304</c:v>
                </c:pt>
                <c:pt idx="566">
                  <c:v>554411</c:v>
                </c:pt>
                <c:pt idx="567">
                  <c:v>554514</c:v>
                </c:pt>
                <c:pt idx="568">
                  <c:v>554615</c:v>
                </c:pt>
                <c:pt idx="569">
                  <c:v>554717</c:v>
                </c:pt>
                <c:pt idx="570">
                  <c:v>554823</c:v>
                </c:pt>
                <c:pt idx="571">
                  <c:v>554927</c:v>
                </c:pt>
                <c:pt idx="572">
                  <c:v>555031</c:v>
                </c:pt>
                <c:pt idx="573">
                  <c:v>555139</c:v>
                </c:pt>
                <c:pt idx="574">
                  <c:v>555240</c:v>
                </c:pt>
                <c:pt idx="575">
                  <c:v>555345</c:v>
                </c:pt>
                <c:pt idx="576">
                  <c:v>555448</c:v>
                </c:pt>
                <c:pt idx="577">
                  <c:v>555551</c:v>
                </c:pt>
                <c:pt idx="578">
                  <c:v>555658</c:v>
                </c:pt>
                <c:pt idx="579">
                  <c:v>555765</c:v>
                </c:pt>
                <c:pt idx="580">
                  <c:v>555868</c:v>
                </c:pt>
                <c:pt idx="581">
                  <c:v>555974</c:v>
                </c:pt>
                <c:pt idx="582">
                  <c:v>556077</c:v>
                </c:pt>
                <c:pt idx="583">
                  <c:v>556173</c:v>
                </c:pt>
                <c:pt idx="584">
                  <c:v>556276</c:v>
                </c:pt>
                <c:pt idx="585">
                  <c:v>556374</c:v>
                </c:pt>
                <c:pt idx="586">
                  <c:v>556466</c:v>
                </c:pt>
                <c:pt idx="587">
                  <c:v>556569</c:v>
                </c:pt>
                <c:pt idx="588">
                  <c:v>556671</c:v>
                </c:pt>
                <c:pt idx="589">
                  <c:v>556772</c:v>
                </c:pt>
                <c:pt idx="590">
                  <c:v>556871</c:v>
                </c:pt>
                <c:pt idx="591">
                  <c:v>556968</c:v>
                </c:pt>
                <c:pt idx="592">
                  <c:v>557071</c:v>
                </c:pt>
                <c:pt idx="593">
                  <c:v>557164</c:v>
                </c:pt>
                <c:pt idx="594">
                  <c:v>557264</c:v>
                </c:pt>
                <c:pt idx="595">
                  <c:v>557360</c:v>
                </c:pt>
                <c:pt idx="596">
                  <c:v>557461</c:v>
                </c:pt>
                <c:pt idx="597">
                  <c:v>557574</c:v>
                </c:pt>
                <c:pt idx="598">
                  <c:v>557673</c:v>
                </c:pt>
                <c:pt idx="599">
                  <c:v>557769</c:v>
                </c:pt>
                <c:pt idx="600">
                  <c:v>557864</c:v>
                </c:pt>
                <c:pt idx="601">
                  <c:v>557957</c:v>
                </c:pt>
                <c:pt idx="602">
                  <c:v>558058</c:v>
                </c:pt>
                <c:pt idx="603">
                  <c:v>558152</c:v>
                </c:pt>
                <c:pt idx="604">
                  <c:v>558254</c:v>
                </c:pt>
                <c:pt idx="605">
                  <c:v>558350</c:v>
                </c:pt>
                <c:pt idx="606">
                  <c:v>558452</c:v>
                </c:pt>
                <c:pt idx="607">
                  <c:v>558549</c:v>
                </c:pt>
                <c:pt idx="608">
                  <c:v>558644</c:v>
                </c:pt>
                <c:pt idx="609">
                  <c:v>558741</c:v>
                </c:pt>
                <c:pt idx="610">
                  <c:v>558836</c:v>
                </c:pt>
                <c:pt idx="611">
                  <c:v>558926</c:v>
                </c:pt>
                <c:pt idx="612">
                  <c:v>559022</c:v>
                </c:pt>
                <c:pt idx="613">
                  <c:v>559115</c:v>
                </c:pt>
                <c:pt idx="614">
                  <c:v>559214</c:v>
                </c:pt>
                <c:pt idx="615">
                  <c:v>559310</c:v>
                </c:pt>
                <c:pt idx="616">
                  <c:v>559405</c:v>
                </c:pt>
                <c:pt idx="617">
                  <c:v>559504</c:v>
                </c:pt>
                <c:pt idx="618">
                  <c:v>559598</c:v>
                </c:pt>
                <c:pt idx="619">
                  <c:v>559691</c:v>
                </c:pt>
                <c:pt idx="620">
                  <c:v>559792</c:v>
                </c:pt>
                <c:pt idx="621">
                  <c:v>559888</c:v>
                </c:pt>
                <c:pt idx="622">
                  <c:v>559989</c:v>
                </c:pt>
                <c:pt idx="623">
                  <c:v>560086</c:v>
                </c:pt>
                <c:pt idx="624">
                  <c:v>560183</c:v>
                </c:pt>
                <c:pt idx="625">
                  <c:v>560274</c:v>
                </c:pt>
                <c:pt idx="626">
                  <c:v>560372</c:v>
                </c:pt>
                <c:pt idx="627">
                  <c:v>560465</c:v>
                </c:pt>
                <c:pt idx="628">
                  <c:v>560563</c:v>
                </c:pt>
                <c:pt idx="629">
                  <c:v>560656</c:v>
                </c:pt>
                <c:pt idx="630">
                  <c:v>560752</c:v>
                </c:pt>
                <c:pt idx="631">
                  <c:v>560852</c:v>
                </c:pt>
                <c:pt idx="632">
                  <c:v>560948</c:v>
                </c:pt>
                <c:pt idx="633">
                  <c:v>561043</c:v>
                </c:pt>
                <c:pt idx="634">
                  <c:v>561138</c:v>
                </c:pt>
                <c:pt idx="635">
                  <c:v>561233</c:v>
                </c:pt>
                <c:pt idx="636">
                  <c:v>561332</c:v>
                </c:pt>
                <c:pt idx="637">
                  <c:v>561424</c:v>
                </c:pt>
                <c:pt idx="638">
                  <c:v>561519</c:v>
                </c:pt>
                <c:pt idx="639">
                  <c:v>561608</c:v>
                </c:pt>
                <c:pt idx="640">
                  <c:v>561704</c:v>
                </c:pt>
                <c:pt idx="641">
                  <c:v>561796</c:v>
                </c:pt>
                <c:pt idx="642">
                  <c:v>561887</c:v>
                </c:pt>
                <c:pt idx="643">
                  <c:v>561976</c:v>
                </c:pt>
                <c:pt idx="644">
                  <c:v>562073</c:v>
                </c:pt>
                <c:pt idx="645">
                  <c:v>562170</c:v>
                </c:pt>
                <c:pt idx="646">
                  <c:v>562261</c:v>
                </c:pt>
                <c:pt idx="647">
                  <c:v>562357</c:v>
                </c:pt>
                <c:pt idx="648">
                  <c:v>562449</c:v>
                </c:pt>
                <c:pt idx="649">
                  <c:v>562547</c:v>
                </c:pt>
                <c:pt idx="650">
                  <c:v>562643</c:v>
                </c:pt>
                <c:pt idx="651">
                  <c:v>562738</c:v>
                </c:pt>
                <c:pt idx="652">
                  <c:v>562829</c:v>
                </c:pt>
                <c:pt idx="653">
                  <c:v>562928</c:v>
                </c:pt>
                <c:pt idx="654">
                  <c:v>563021</c:v>
                </c:pt>
                <c:pt idx="655">
                  <c:v>563119</c:v>
                </c:pt>
                <c:pt idx="656">
                  <c:v>563209</c:v>
                </c:pt>
                <c:pt idx="657">
                  <c:v>563304</c:v>
                </c:pt>
                <c:pt idx="658">
                  <c:v>563400</c:v>
                </c:pt>
                <c:pt idx="659">
                  <c:v>563493</c:v>
                </c:pt>
                <c:pt idx="660">
                  <c:v>563583</c:v>
                </c:pt>
                <c:pt idx="661">
                  <c:v>563681</c:v>
                </c:pt>
                <c:pt idx="662">
                  <c:v>563779</c:v>
                </c:pt>
                <c:pt idx="663">
                  <c:v>563868</c:v>
                </c:pt>
                <c:pt idx="664">
                  <c:v>563959</c:v>
                </c:pt>
                <c:pt idx="665">
                  <c:v>564048</c:v>
                </c:pt>
                <c:pt idx="666">
                  <c:v>564148</c:v>
                </c:pt>
                <c:pt idx="667">
                  <c:v>564244</c:v>
                </c:pt>
                <c:pt idx="668">
                  <c:v>564330</c:v>
                </c:pt>
                <c:pt idx="669">
                  <c:v>564417</c:v>
                </c:pt>
                <c:pt idx="670">
                  <c:v>564513</c:v>
                </c:pt>
                <c:pt idx="671">
                  <c:v>564614</c:v>
                </c:pt>
                <c:pt idx="672">
                  <c:v>564703</c:v>
                </c:pt>
                <c:pt idx="673">
                  <c:v>564790</c:v>
                </c:pt>
                <c:pt idx="674">
                  <c:v>564886</c:v>
                </c:pt>
                <c:pt idx="675">
                  <c:v>564980</c:v>
                </c:pt>
                <c:pt idx="676">
                  <c:v>565067</c:v>
                </c:pt>
                <c:pt idx="677">
                  <c:v>565158</c:v>
                </c:pt>
                <c:pt idx="678">
                  <c:v>565249</c:v>
                </c:pt>
                <c:pt idx="679">
                  <c:v>565343</c:v>
                </c:pt>
                <c:pt idx="680">
                  <c:v>565433</c:v>
                </c:pt>
                <c:pt idx="681">
                  <c:v>565518</c:v>
                </c:pt>
                <c:pt idx="682">
                  <c:v>565612</c:v>
                </c:pt>
                <c:pt idx="683">
                  <c:v>565702</c:v>
                </c:pt>
                <c:pt idx="684">
                  <c:v>565789</c:v>
                </c:pt>
                <c:pt idx="685">
                  <c:v>565879</c:v>
                </c:pt>
                <c:pt idx="686">
                  <c:v>565970</c:v>
                </c:pt>
                <c:pt idx="687">
                  <c:v>566060</c:v>
                </c:pt>
                <c:pt idx="688">
                  <c:v>566152</c:v>
                </c:pt>
                <c:pt idx="689">
                  <c:v>566246</c:v>
                </c:pt>
                <c:pt idx="690">
                  <c:v>566333</c:v>
                </c:pt>
                <c:pt idx="691">
                  <c:v>566417</c:v>
                </c:pt>
                <c:pt idx="692">
                  <c:v>566501</c:v>
                </c:pt>
                <c:pt idx="693">
                  <c:v>566591</c:v>
                </c:pt>
                <c:pt idx="694">
                  <c:v>566675</c:v>
                </c:pt>
                <c:pt idx="695">
                  <c:v>566769</c:v>
                </c:pt>
                <c:pt idx="696">
                  <c:v>566858</c:v>
                </c:pt>
                <c:pt idx="697">
                  <c:v>566948</c:v>
                </c:pt>
                <c:pt idx="698">
                  <c:v>567040</c:v>
                </c:pt>
                <c:pt idx="699">
                  <c:v>567127</c:v>
                </c:pt>
                <c:pt idx="700">
                  <c:v>567216</c:v>
                </c:pt>
                <c:pt idx="701">
                  <c:v>567304</c:v>
                </c:pt>
                <c:pt idx="702">
                  <c:v>567390</c:v>
                </c:pt>
                <c:pt idx="703">
                  <c:v>567477</c:v>
                </c:pt>
                <c:pt idx="704">
                  <c:v>567561</c:v>
                </c:pt>
                <c:pt idx="705">
                  <c:v>567646</c:v>
                </c:pt>
                <c:pt idx="706">
                  <c:v>567736</c:v>
                </c:pt>
                <c:pt idx="707">
                  <c:v>567833</c:v>
                </c:pt>
                <c:pt idx="708">
                  <c:v>567925</c:v>
                </c:pt>
                <c:pt idx="709">
                  <c:v>568017</c:v>
                </c:pt>
                <c:pt idx="710">
                  <c:v>568109</c:v>
                </c:pt>
                <c:pt idx="711">
                  <c:v>568197</c:v>
                </c:pt>
                <c:pt idx="712">
                  <c:v>568294</c:v>
                </c:pt>
                <c:pt idx="713">
                  <c:v>568385</c:v>
                </c:pt>
                <c:pt idx="714">
                  <c:v>568474</c:v>
                </c:pt>
                <c:pt idx="715">
                  <c:v>568561</c:v>
                </c:pt>
                <c:pt idx="716">
                  <c:v>568646</c:v>
                </c:pt>
                <c:pt idx="717">
                  <c:v>568731</c:v>
                </c:pt>
                <c:pt idx="718">
                  <c:v>568823</c:v>
                </c:pt>
                <c:pt idx="719">
                  <c:v>568908</c:v>
                </c:pt>
                <c:pt idx="720">
                  <c:v>569001</c:v>
                </c:pt>
                <c:pt idx="721">
                  <c:v>569095</c:v>
                </c:pt>
                <c:pt idx="722">
                  <c:v>569181</c:v>
                </c:pt>
                <c:pt idx="723">
                  <c:v>569272</c:v>
                </c:pt>
                <c:pt idx="724">
                  <c:v>569364</c:v>
                </c:pt>
                <c:pt idx="725">
                  <c:v>569454</c:v>
                </c:pt>
                <c:pt idx="726">
                  <c:v>569538</c:v>
                </c:pt>
                <c:pt idx="727">
                  <c:v>569628</c:v>
                </c:pt>
                <c:pt idx="728">
                  <c:v>569720</c:v>
                </c:pt>
                <c:pt idx="729">
                  <c:v>569810</c:v>
                </c:pt>
                <c:pt idx="730">
                  <c:v>569902</c:v>
                </c:pt>
                <c:pt idx="731">
                  <c:v>569991</c:v>
                </c:pt>
                <c:pt idx="732">
                  <c:v>570081</c:v>
                </c:pt>
                <c:pt idx="733">
                  <c:v>570170</c:v>
                </c:pt>
                <c:pt idx="734">
                  <c:v>570261</c:v>
                </c:pt>
                <c:pt idx="735">
                  <c:v>570351</c:v>
                </c:pt>
                <c:pt idx="736">
                  <c:v>570446</c:v>
                </c:pt>
                <c:pt idx="737">
                  <c:v>570537</c:v>
                </c:pt>
                <c:pt idx="738">
                  <c:v>570627</c:v>
                </c:pt>
                <c:pt idx="739">
                  <c:v>570721</c:v>
                </c:pt>
                <c:pt idx="740">
                  <c:v>570819</c:v>
                </c:pt>
                <c:pt idx="741">
                  <c:v>570905</c:v>
                </c:pt>
                <c:pt idx="742">
                  <c:v>570999</c:v>
                </c:pt>
                <c:pt idx="743">
                  <c:v>571092</c:v>
                </c:pt>
                <c:pt idx="744">
                  <c:v>571188</c:v>
                </c:pt>
                <c:pt idx="745">
                  <c:v>571282</c:v>
                </c:pt>
                <c:pt idx="746">
                  <c:v>571375</c:v>
                </c:pt>
                <c:pt idx="747">
                  <c:v>571470</c:v>
                </c:pt>
                <c:pt idx="748">
                  <c:v>571561</c:v>
                </c:pt>
                <c:pt idx="749">
                  <c:v>571658</c:v>
                </c:pt>
                <c:pt idx="750">
                  <c:v>571758</c:v>
                </c:pt>
                <c:pt idx="751">
                  <c:v>571849</c:v>
                </c:pt>
                <c:pt idx="752">
                  <c:v>571945</c:v>
                </c:pt>
                <c:pt idx="753">
                  <c:v>572038</c:v>
                </c:pt>
                <c:pt idx="754">
                  <c:v>572134</c:v>
                </c:pt>
                <c:pt idx="755">
                  <c:v>572228</c:v>
                </c:pt>
                <c:pt idx="756">
                  <c:v>572320</c:v>
                </c:pt>
                <c:pt idx="757">
                  <c:v>572418</c:v>
                </c:pt>
                <c:pt idx="758">
                  <c:v>572511</c:v>
                </c:pt>
                <c:pt idx="759">
                  <c:v>572601</c:v>
                </c:pt>
                <c:pt idx="760">
                  <c:v>572698</c:v>
                </c:pt>
                <c:pt idx="761">
                  <c:v>572795</c:v>
                </c:pt>
                <c:pt idx="762">
                  <c:v>572891</c:v>
                </c:pt>
                <c:pt idx="763">
                  <c:v>572980</c:v>
                </c:pt>
                <c:pt idx="764">
                  <c:v>573076</c:v>
                </c:pt>
                <c:pt idx="765">
                  <c:v>573170</c:v>
                </c:pt>
                <c:pt idx="766">
                  <c:v>573258</c:v>
                </c:pt>
                <c:pt idx="767">
                  <c:v>573353</c:v>
                </c:pt>
                <c:pt idx="768">
                  <c:v>573449</c:v>
                </c:pt>
                <c:pt idx="769">
                  <c:v>573547</c:v>
                </c:pt>
                <c:pt idx="770">
                  <c:v>573644</c:v>
                </c:pt>
                <c:pt idx="771">
                  <c:v>573734</c:v>
                </c:pt>
                <c:pt idx="772">
                  <c:v>573824</c:v>
                </c:pt>
                <c:pt idx="773">
                  <c:v>573921</c:v>
                </c:pt>
                <c:pt idx="774">
                  <c:v>574019</c:v>
                </c:pt>
                <c:pt idx="775">
                  <c:v>574109</c:v>
                </c:pt>
                <c:pt idx="776">
                  <c:v>574201</c:v>
                </c:pt>
                <c:pt idx="777">
                  <c:v>574297</c:v>
                </c:pt>
                <c:pt idx="778">
                  <c:v>574388</c:v>
                </c:pt>
                <c:pt idx="779">
                  <c:v>574479</c:v>
                </c:pt>
                <c:pt idx="780">
                  <c:v>574578</c:v>
                </c:pt>
                <c:pt idx="781">
                  <c:v>574673</c:v>
                </c:pt>
                <c:pt idx="782">
                  <c:v>574772</c:v>
                </c:pt>
                <c:pt idx="783">
                  <c:v>574866</c:v>
                </c:pt>
                <c:pt idx="784">
                  <c:v>574957</c:v>
                </c:pt>
                <c:pt idx="785">
                  <c:v>575050</c:v>
                </c:pt>
                <c:pt idx="786">
                  <c:v>575142</c:v>
                </c:pt>
                <c:pt idx="787">
                  <c:v>575236</c:v>
                </c:pt>
                <c:pt idx="788">
                  <c:v>575329</c:v>
                </c:pt>
                <c:pt idx="789">
                  <c:v>575419</c:v>
                </c:pt>
                <c:pt idx="790">
                  <c:v>575516</c:v>
                </c:pt>
                <c:pt idx="791">
                  <c:v>575608</c:v>
                </c:pt>
                <c:pt idx="792">
                  <c:v>575697</c:v>
                </c:pt>
                <c:pt idx="793">
                  <c:v>575797</c:v>
                </c:pt>
                <c:pt idx="794">
                  <c:v>575891</c:v>
                </c:pt>
                <c:pt idx="795">
                  <c:v>575987</c:v>
                </c:pt>
                <c:pt idx="796">
                  <c:v>576077</c:v>
                </c:pt>
                <c:pt idx="797">
                  <c:v>576175</c:v>
                </c:pt>
                <c:pt idx="798">
                  <c:v>576270</c:v>
                </c:pt>
                <c:pt idx="799">
                  <c:v>576362</c:v>
                </c:pt>
                <c:pt idx="800">
                  <c:v>576457</c:v>
                </c:pt>
                <c:pt idx="801">
                  <c:v>576552</c:v>
                </c:pt>
                <c:pt idx="802">
                  <c:v>576650</c:v>
                </c:pt>
                <c:pt idx="803">
                  <c:v>576743</c:v>
                </c:pt>
                <c:pt idx="804">
                  <c:v>576833</c:v>
                </c:pt>
                <c:pt idx="805">
                  <c:v>576927</c:v>
                </c:pt>
                <c:pt idx="806">
                  <c:v>577028</c:v>
                </c:pt>
                <c:pt idx="807">
                  <c:v>577125</c:v>
                </c:pt>
                <c:pt idx="808">
                  <c:v>577221</c:v>
                </c:pt>
                <c:pt idx="809">
                  <c:v>577314</c:v>
                </c:pt>
                <c:pt idx="810">
                  <c:v>577407</c:v>
                </c:pt>
                <c:pt idx="811">
                  <c:v>577498</c:v>
                </c:pt>
                <c:pt idx="812">
                  <c:v>577595</c:v>
                </c:pt>
                <c:pt idx="813">
                  <c:v>577687</c:v>
                </c:pt>
                <c:pt idx="814">
                  <c:v>577782</c:v>
                </c:pt>
                <c:pt idx="815">
                  <c:v>577879</c:v>
                </c:pt>
                <c:pt idx="816">
                  <c:v>577974</c:v>
                </c:pt>
                <c:pt idx="817">
                  <c:v>578067</c:v>
                </c:pt>
                <c:pt idx="818">
                  <c:v>578153</c:v>
                </c:pt>
                <c:pt idx="819">
                  <c:v>578251</c:v>
                </c:pt>
                <c:pt idx="820">
                  <c:v>578352</c:v>
                </c:pt>
                <c:pt idx="821">
                  <c:v>578449</c:v>
                </c:pt>
                <c:pt idx="822">
                  <c:v>578538</c:v>
                </c:pt>
                <c:pt idx="823">
                  <c:v>578630</c:v>
                </c:pt>
                <c:pt idx="824">
                  <c:v>578727</c:v>
                </c:pt>
                <c:pt idx="825">
                  <c:v>578824</c:v>
                </c:pt>
                <c:pt idx="826">
                  <c:v>578918</c:v>
                </c:pt>
                <c:pt idx="827">
                  <c:v>579007</c:v>
                </c:pt>
                <c:pt idx="828">
                  <c:v>579097</c:v>
                </c:pt>
                <c:pt idx="829">
                  <c:v>579191</c:v>
                </c:pt>
                <c:pt idx="830">
                  <c:v>579293</c:v>
                </c:pt>
                <c:pt idx="831">
                  <c:v>579383</c:v>
                </c:pt>
                <c:pt idx="832">
                  <c:v>579477</c:v>
                </c:pt>
                <c:pt idx="833">
                  <c:v>579570</c:v>
                </c:pt>
                <c:pt idx="834">
                  <c:v>579659</c:v>
                </c:pt>
                <c:pt idx="835">
                  <c:v>579757</c:v>
                </c:pt>
                <c:pt idx="836">
                  <c:v>579851</c:v>
                </c:pt>
                <c:pt idx="837">
                  <c:v>579943</c:v>
                </c:pt>
                <c:pt idx="838">
                  <c:v>580033</c:v>
                </c:pt>
                <c:pt idx="839">
                  <c:v>580133</c:v>
                </c:pt>
                <c:pt idx="840">
                  <c:v>580232</c:v>
                </c:pt>
                <c:pt idx="841">
                  <c:v>580323</c:v>
                </c:pt>
                <c:pt idx="842">
                  <c:v>580417</c:v>
                </c:pt>
                <c:pt idx="843">
                  <c:v>580520</c:v>
                </c:pt>
                <c:pt idx="844">
                  <c:v>580609</c:v>
                </c:pt>
                <c:pt idx="845">
                  <c:v>580704</c:v>
                </c:pt>
                <c:pt idx="846">
                  <c:v>580801</c:v>
                </c:pt>
                <c:pt idx="847">
                  <c:v>580896</c:v>
                </c:pt>
                <c:pt idx="848">
                  <c:v>580992</c:v>
                </c:pt>
                <c:pt idx="849">
                  <c:v>581087</c:v>
                </c:pt>
                <c:pt idx="850">
                  <c:v>581184</c:v>
                </c:pt>
                <c:pt idx="851">
                  <c:v>581278</c:v>
                </c:pt>
                <c:pt idx="852">
                  <c:v>581376</c:v>
                </c:pt>
                <c:pt idx="853">
                  <c:v>581466</c:v>
                </c:pt>
                <c:pt idx="854">
                  <c:v>581564</c:v>
                </c:pt>
                <c:pt idx="855">
                  <c:v>581652</c:v>
                </c:pt>
                <c:pt idx="856">
                  <c:v>581751</c:v>
                </c:pt>
                <c:pt idx="857">
                  <c:v>581846</c:v>
                </c:pt>
                <c:pt idx="858">
                  <c:v>581941</c:v>
                </c:pt>
                <c:pt idx="859">
                  <c:v>582038</c:v>
                </c:pt>
                <c:pt idx="860">
                  <c:v>582134</c:v>
                </c:pt>
                <c:pt idx="861">
                  <c:v>582223</c:v>
                </c:pt>
                <c:pt idx="862">
                  <c:v>582314</c:v>
                </c:pt>
                <c:pt idx="863">
                  <c:v>582408</c:v>
                </c:pt>
                <c:pt idx="864">
                  <c:v>582502</c:v>
                </c:pt>
                <c:pt idx="865">
                  <c:v>582591</c:v>
                </c:pt>
                <c:pt idx="866">
                  <c:v>582689</c:v>
                </c:pt>
                <c:pt idx="867">
                  <c:v>582788</c:v>
                </c:pt>
                <c:pt idx="868">
                  <c:v>582876</c:v>
                </c:pt>
                <c:pt idx="869">
                  <c:v>582969</c:v>
                </c:pt>
                <c:pt idx="870">
                  <c:v>583061</c:v>
                </c:pt>
                <c:pt idx="871">
                  <c:v>583150</c:v>
                </c:pt>
                <c:pt idx="872">
                  <c:v>583243</c:v>
                </c:pt>
                <c:pt idx="873">
                  <c:v>583325</c:v>
                </c:pt>
                <c:pt idx="874">
                  <c:v>583414</c:v>
                </c:pt>
                <c:pt idx="875">
                  <c:v>583501</c:v>
                </c:pt>
                <c:pt idx="876">
                  <c:v>583590</c:v>
                </c:pt>
                <c:pt idx="877">
                  <c:v>583671</c:v>
                </c:pt>
                <c:pt idx="878">
                  <c:v>583769</c:v>
                </c:pt>
                <c:pt idx="879">
                  <c:v>583855</c:v>
                </c:pt>
                <c:pt idx="880">
                  <c:v>583945</c:v>
                </c:pt>
                <c:pt idx="881">
                  <c:v>584031</c:v>
                </c:pt>
                <c:pt idx="882">
                  <c:v>584121</c:v>
                </c:pt>
                <c:pt idx="883">
                  <c:v>584212</c:v>
                </c:pt>
                <c:pt idx="884">
                  <c:v>584297</c:v>
                </c:pt>
                <c:pt idx="885">
                  <c:v>584385</c:v>
                </c:pt>
                <c:pt idx="886">
                  <c:v>584471</c:v>
                </c:pt>
                <c:pt idx="887">
                  <c:v>584561</c:v>
                </c:pt>
                <c:pt idx="888">
                  <c:v>584654</c:v>
                </c:pt>
                <c:pt idx="889">
                  <c:v>584741</c:v>
                </c:pt>
                <c:pt idx="890">
                  <c:v>584834</c:v>
                </c:pt>
                <c:pt idx="891">
                  <c:v>584921</c:v>
                </c:pt>
                <c:pt idx="892">
                  <c:v>585010</c:v>
                </c:pt>
                <c:pt idx="893">
                  <c:v>585103</c:v>
                </c:pt>
                <c:pt idx="894">
                  <c:v>585188</c:v>
                </c:pt>
                <c:pt idx="895">
                  <c:v>585278</c:v>
                </c:pt>
                <c:pt idx="896">
                  <c:v>585370</c:v>
                </c:pt>
                <c:pt idx="897">
                  <c:v>585453</c:v>
                </c:pt>
                <c:pt idx="898">
                  <c:v>585541</c:v>
                </c:pt>
                <c:pt idx="899">
                  <c:v>585623</c:v>
                </c:pt>
                <c:pt idx="900">
                  <c:v>585708</c:v>
                </c:pt>
                <c:pt idx="901">
                  <c:v>585794</c:v>
                </c:pt>
                <c:pt idx="902">
                  <c:v>585885</c:v>
                </c:pt>
                <c:pt idx="903">
                  <c:v>585975</c:v>
                </c:pt>
                <c:pt idx="904">
                  <c:v>586063</c:v>
                </c:pt>
                <c:pt idx="905">
                  <c:v>586150</c:v>
                </c:pt>
                <c:pt idx="906">
                  <c:v>586235</c:v>
                </c:pt>
                <c:pt idx="907">
                  <c:v>586321</c:v>
                </c:pt>
                <c:pt idx="908">
                  <c:v>586410</c:v>
                </c:pt>
                <c:pt idx="909">
                  <c:v>586496</c:v>
                </c:pt>
                <c:pt idx="910">
                  <c:v>586584</c:v>
                </c:pt>
                <c:pt idx="911">
                  <c:v>586675</c:v>
                </c:pt>
                <c:pt idx="912">
                  <c:v>586765</c:v>
                </c:pt>
                <c:pt idx="913">
                  <c:v>586845</c:v>
                </c:pt>
                <c:pt idx="914">
                  <c:v>586933</c:v>
                </c:pt>
                <c:pt idx="915">
                  <c:v>587021</c:v>
                </c:pt>
                <c:pt idx="916">
                  <c:v>587105</c:v>
                </c:pt>
                <c:pt idx="917">
                  <c:v>587195</c:v>
                </c:pt>
                <c:pt idx="918">
                  <c:v>587284</c:v>
                </c:pt>
                <c:pt idx="919">
                  <c:v>587372</c:v>
                </c:pt>
                <c:pt idx="920">
                  <c:v>587462</c:v>
                </c:pt>
                <c:pt idx="921">
                  <c:v>587546</c:v>
                </c:pt>
                <c:pt idx="922">
                  <c:v>587636</c:v>
                </c:pt>
                <c:pt idx="923">
                  <c:v>587724</c:v>
                </c:pt>
                <c:pt idx="924">
                  <c:v>587814</c:v>
                </c:pt>
                <c:pt idx="925">
                  <c:v>587898</c:v>
                </c:pt>
                <c:pt idx="926">
                  <c:v>587994</c:v>
                </c:pt>
                <c:pt idx="927">
                  <c:v>588083</c:v>
                </c:pt>
                <c:pt idx="928">
                  <c:v>588173</c:v>
                </c:pt>
                <c:pt idx="929">
                  <c:v>588262</c:v>
                </c:pt>
                <c:pt idx="930">
                  <c:v>588355</c:v>
                </c:pt>
                <c:pt idx="931">
                  <c:v>588447</c:v>
                </c:pt>
                <c:pt idx="932">
                  <c:v>588541</c:v>
                </c:pt>
                <c:pt idx="933">
                  <c:v>588623</c:v>
                </c:pt>
                <c:pt idx="934">
                  <c:v>588708</c:v>
                </c:pt>
                <c:pt idx="935">
                  <c:v>588802</c:v>
                </c:pt>
                <c:pt idx="936">
                  <c:v>588897</c:v>
                </c:pt>
                <c:pt idx="937">
                  <c:v>588984</c:v>
                </c:pt>
                <c:pt idx="938">
                  <c:v>589076</c:v>
                </c:pt>
                <c:pt idx="939">
                  <c:v>589168</c:v>
                </c:pt>
                <c:pt idx="940">
                  <c:v>589258</c:v>
                </c:pt>
                <c:pt idx="941">
                  <c:v>589346</c:v>
                </c:pt>
                <c:pt idx="942">
                  <c:v>589431</c:v>
                </c:pt>
                <c:pt idx="943">
                  <c:v>589525</c:v>
                </c:pt>
                <c:pt idx="944">
                  <c:v>589612</c:v>
                </c:pt>
                <c:pt idx="945">
                  <c:v>589704</c:v>
                </c:pt>
                <c:pt idx="946">
                  <c:v>589800</c:v>
                </c:pt>
                <c:pt idx="947">
                  <c:v>589892</c:v>
                </c:pt>
                <c:pt idx="948">
                  <c:v>589978</c:v>
                </c:pt>
                <c:pt idx="949">
                  <c:v>590070</c:v>
                </c:pt>
                <c:pt idx="950">
                  <c:v>590159</c:v>
                </c:pt>
                <c:pt idx="951">
                  <c:v>590253</c:v>
                </c:pt>
                <c:pt idx="952">
                  <c:v>590344</c:v>
                </c:pt>
                <c:pt idx="953">
                  <c:v>590433</c:v>
                </c:pt>
                <c:pt idx="954">
                  <c:v>590528</c:v>
                </c:pt>
                <c:pt idx="955">
                  <c:v>590620</c:v>
                </c:pt>
                <c:pt idx="956">
                  <c:v>590706</c:v>
                </c:pt>
                <c:pt idx="957">
                  <c:v>590798</c:v>
                </c:pt>
                <c:pt idx="958">
                  <c:v>590889</c:v>
                </c:pt>
                <c:pt idx="959">
                  <c:v>590977</c:v>
                </c:pt>
                <c:pt idx="960">
                  <c:v>591065</c:v>
                </c:pt>
                <c:pt idx="961">
                  <c:v>591158</c:v>
                </c:pt>
                <c:pt idx="962">
                  <c:v>591243</c:v>
                </c:pt>
                <c:pt idx="963">
                  <c:v>591333</c:v>
                </c:pt>
                <c:pt idx="964">
                  <c:v>591426</c:v>
                </c:pt>
                <c:pt idx="965">
                  <c:v>591513</c:v>
                </c:pt>
                <c:pt idx="966">
                  <c:v>591603</c:v>
                </c:pt>
                <c:pt idx="967">
                  <c:v>591692</c:v>
                </c:pt>
                <c:pt idx="968">
                  <c:v>591780</c:v>
                </c:pt>
                <c:pt idx="969">
                  <c:v>591874</c:v>
                </c:pt>
                <c:pt idx="970">
                  <c:v>591964</c:v>
                </c:pt>
                <c:pt idx="971">
                  <c:v>592057</c:v>
                </c:pt>
                <c:pt idx="972">
                  <c:v>592146</c:v>
                </c:pt>
                <c:pt idx="973">
                  <c:v>592236</c:v>
                </c:pt>
                <c:pt idx="974">
                  <c:v>592327</c:v>
                </c:pt>
                <c:pt idx="975">
                  <c:v>592419</c:v>
                </c:pt>
                <c:pt idx="976">
                  <c:v>592507</c:v>
                </c:pt>
                <c:pt idx="977">
                  <c:v>592595</c:v>
                </c:pt>
                <c:pt idx="978">
                  <c:v>592687</c:v>
                </c:pt>
                <c:pt idx="979">
                  <c:v>592780</c:v>
                </c:pt>
                <c:pt idx="980">
                  <c:v>592872</c:v>
                </c:pt>
                <c:pt idx="981">
                  <c:v>592963</c:v>
                </c:pt>
                <c:pt idx="982">
                  <c:v>593051</c:v>
                </c:pt>
                <c:pt idx="983">
                  <c:v>593147</c:v>
                </c:pt>
                <c:pt idx="984">
                  <c:v>593237</c:v>
                </c:pt>
                <c:pt idx="985">
                  <c:v>593332</c:v>
                </c:pt>
                <c:pt idx="986">
                  <c:v>593424</c:v>
                </c:pt>
                <c:pt idx="987">
                  <c:v>593515</c:v>
                </c:pt>
                <c:pt idx="988">
                  <c:v>593608</c:v>
                </c:pt>
                <c:pt idx="989">
                  <c:v>593704</c:v>
                </c:pt>
                <c:pt idx="990">
                  <c:v>593796</c:v>
                </c:pt>
                <c:pt idx="991">
                  <c:v>593882</c:v>
                </c:pt>
                <c:pt idx="992">
                  <c:v>593973</c:v>
                </c:pt>
                <c:pt idx="993">
                  <c:v>594070</c:v>
                </c:pt>
                <c:pt idx="994">
                  <c:v>594166</c:v>
                </c:pt>
                <c:pt idx="995">
                  <c:v>594259</c:v>
                </c:pt>
                <c:pt idx="996">
                  <c:v>594348</c:v>
                </c:pt>
                <c:pt idx="997">
                  <c:v>594438</c:v>
                </c:pt>
                <c:pt idx="998">
                  <c:v>594531</c:v>
                </c:pt>
                <c:pt idx="999">
                  <c:v>594620</c:v>
                </c:pt>
              </c:numCache>
            </c:numRef>
          </c:val>
          <c:smooth val="0"/>
          <c:extLst>
            <c:ext xmlns:c16="http://schemas.microsoft.com/office/drawing/2014/chart" uri="{C3380CC4-5D6E-409C-BE32-E72D297353CC}">
              <c16:uniqueId val="{00000004-C9E7-4E84-9F60-3B125DDC574B}"/>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oVac!$C$1</c:f>
              <c:strCache>
                <c:ptCount val="1"/>
                <c:pt idx="0">
                  <c:v>90% Adherence</c:v>
                </c:pt>
              </c:strCache>
            </c:strRef>
          </c:tx>
          <c:spPr>
            <a:ln w="28575" cap="rnd">
              <a:solidFill>
                <a:schemeClr val="tx1"/>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1638</c:v>
                </c:pt>
                <c:pt idx="339">
                  <c:v>596934</c:v>
                </c:pt>
                <c:pt idx="340">
                  <c:v>602402</c:v>
                </c:pt>
                <c:pt idx="341">
                  <c:v>607688</c:v>
                </c:pt>
                <c:pt idx="342">
                  <c:v>612759</c:v>
                </c:pt>
                <c:pt idx="343">
                  <c:v>617591</c:v>
                </c:pt>
                <c:pt idx="344">
                  <c:v>622129</c:v>
                </c:pt>
                <c:pt idx="345">
                  <c:v>626275</c:v>
                </c:pt>
                <c:pt idx="346">
                  <c:v>630119</c:v>
                </c:pt>
                <c:pt idx="347">
                  <c:v>633582</c:v>
                </c:pt>
                <c:pt idx="348">
                  <c:v>636658</c:v>
                </c:pt>
                <c:pt idx="349">
                  <c:v>639632</c:v>
                </c:pt>
                <c:pt idx="350">
                  <c:v>642467</c:v>
                </c:pt>
                <c:pt idx="351">
                  <c:v>645084</c:v>
                </c:pt>
                <c:pt idx="352">
                  <c:v>647542</c:v>
                </c:pt>
                <c:pt idx="353">
                  <c:v>649807</c:v>
                </c:pt>
                <c:pt idx="354">
                  <c:v>651913</c:v>
                </c:pt>
                <c:pt idx="355">
                  <c:v>653893</c:v>
                </c:pt>
                <c:pt idx="356">
                  <c:v>655717</c:v>
                </c:pt>
                <c:pt idx="357">
                  <c:v>657396</c:v>
                </c:pt>
                <c:pt idx="358">
                  <c:v>658947</c:v>
                </c:pt>
                <c:pt idx="359">
                  <c:v>660416</c:v>
                </c:pt>
                <c:pt idx="360">
                  <c:v>661829</c:v>
                </c:pt>
                <c:pt idx="361">
                  <c:v>663088</c:v>
                </c:pt>
                <c:pt idx="362">
                  <c:v>664285</c:v>
                </c:pt>
                <c:pt idx="363">
                  <c:v>665384</c:v>
                </c:pt>
                <c:pt idx="364">
                  <c:v>666421</c:v>
                </c:pt>
                <c:pt idx="365">
                  <c:v>667395</c:v>
                </c:pt>
                <c:pt idx="366">
                  <c:v>668294</c:v>
                </c:pt>
                <c:pt idx="367">
                  <c:v>669130</c:v>
                </c:pt>
                <c:pt idx="368">
                  <c:v>669935</c:v>
                </c:pt>
                <c:pt idx="369">
                  <c:v>670685</c:v>
                </c:pt>
                <c:pt idx="370">
                  <c:v>671370</c:v>
                </c:pt>
                <c:pt idx="371">
                  <c:v>672011</c:v>
                </c:pt>
                <c:pt idx="372">
                  <c:v>672602</c:v>
                </c:pt>
                <c:pt idx="373">
                  <c:v>673160</c:v>
                </c:pt>
                <c:pt idx="374">
                  <c:v>673675</c:v>
                </c:pt>
                <c:pt idx="375">
                  <c:v>674181</c:v>
                </c:pt>
                <c:pt idx="376">
                  <c:v>674649</c:v>
                </c:pt>
                <c:pt idx="377">
                  <c:v>675086</c:v>
                </c:pt>
                <c:pt idx="378">
                  <c:v>675491</c:v>
                </c:pt>
                <c:pt idx="379">
                  <c:v>675879</c:v>
                </c:pt>
                <c:pt idx="380">
                  <c:v>676228</c:v>
                </c:pt>
                <c:pt idx="381">
                  <c:v>676573</c:v>
                </c:pt>
                <c:pt idx="382">
                  <c:v>676896</c:v>
                </c:pt>
                <c:pt idx="383">
                  <c:v>677193</c:v>
                </c:pt>
                <c:pt idx="384">
                  <c:v>677473</c:v>
                </c:pt>
                <c:pt idx="385">
                  <c:v>677742</c:v>
                </c:pt>
                <c:pt idx="386">
                  <c:v>677998</c:v>
                </c:pt>
                <c:pt idx="387">
                  <c:v>678233</c:v>
                </c:pt>
                <c:pt idx="388">
                  <c:v>678454</c:v>
                </c:pt>
                <c:pt idx="389">
                  <c:v>678678</c:v>
                </c:pt>
                <c:pt idx="390">
                  <c:v>678888</c:v>
                </c:pt>
                <c:pt idx="391">
                  <c:v>679075</c:v>
                </c:pt>
                <c:pt idx="392">
                  <c:v>679250</c:v>
                </c:pt>
                <c:pt idx="393">
                  <c:v>679424</c:v>
                </c:pt>
                <c:pt idx="394">
                  <c:v>679591</c:v>
                </c:pt>
                <c:pt idx="395">
                  <c:v>679760</c:v>
                </c:pt>
                <c:pt idx="396">
                  <c:v>679909</c:v>
                </c:pt>
                <c:pt idx="397">
                  <c:v>680052</c:v>
                </c:pt>
                <c:pt idx="398">
                  <c:v>680196</c:v>
                </c:pt>
                <c:pt idx="399">
                  <c:v>680337</c:v>
                </c:pt>
                <c:pt idx="400">
                  <c:v>680476</c:v>
                </c:pt>
                <c:pt idx="401">
                  <c:v>680594</c:v>
                </c:pt>
                <c:pt idx="402">
                  <c:v>680714</c:v>
                </c:pt>
                <c:pt idx="403">
                  <c:v>680837</c:v>
                </c:pt>
                <c:pt idx="404">
                  <c:v>680952</c:v>
                </c:pt>
                <c:pt idx="405">
                  <c:v>681058</c:v>
                </c:pt>
                <c:pt idx="406">
                  <c:v>681168</c:v>
                </c:pt>
                <c:pt idx="407">
                  <c:v>681273</c:v>
                </c:pt>
                <c:pt idx="408">
                  <c:v>681377</c:v>
                </c:pt>
                <c:pt idx="409">
                  <c:v>681478</c:v>
                </c:pt>
                <c:pt idx="410">
                  <c:v>681581</c:v>
                </c:pt>
                <c:pt idx="411">
                  <c:v>681676</c:v>
                </c:pt>
                <c:pt idx="412">
                  <c:v>681776</c:v>
                </c:pt>
                <c:pt idx="413">
                  <c:v>681869</c:v>
                </c:pt>
                <c:pt idx="414">
                  <c:v>681960</c:v>
                </c:pt>
                <c:pt idx="415">
                  <c:v>682049</c:v>
                </c:pt>
                <c:pt idx="416">
                  <c:v>682136</c:v>
                </c:pt>
                <c:pt idx="417">
                  <c:v>682219</c:v>
                </c:pt>
                <c:pt idx="418">
                  <c:v>682300</c:v>
                </c:pt>
                <c:pt idx="419">
                  <c:v>682385</c:v>
                </c:pt>
                <c:pt idx="420">
                  <c:v>682468</c:v>
                </c:pt>
                <c:pt idx="421">
                  <c:v>682550</c:v>
                </c:pt>
                <c:pt idx="422">
                  <c:v>682630</c:v>
                </c:pt>
                <c:pt idx="423">
                  <c:v>682715</c:v>
                </c:pt>
                <c:pt idx="424">
                  <c:v>682793</c:v>
                </c:pt>
                <c:pt idx="425">
                  <c:v>682874</c:v>
                </c:pt>
                <c:pt idx="426">
                  <c:v>682950</c:v>
                </c:pt>
                <c:pt idx="427">
                  <c:v>683024</c:v>
                </c:pt>
                <c:pt idx="428">
                  <c:v>683105</c:v>
                </c:pt>
                <c:pt idx="429">
                  <c:v>683179</c:v>
                </c:pt>
                <c:pt idx="430">
                  <c:v>683256</c:v>
                </c:pt>
                <c:pt idx="431">
                  <c:v>683330</c:v>
                </c:pt>
                <c:pt idx="432">
                  <c:v>683408</c:v>
                </c:pt>
                <c:pt idx="433">
                  <c:v>683483</c:v>
                </c:pt>
                <c:pt idx="434">
                  <c:v>683561</c:v>
                </c:pt>
                <c:pt idx="435">
                  <c:v>683637</c:v>
                </c:pt>
                <c:pt idx="436">
                  <c:v>683712</c:v>
                </c:pt>
                <c:pt idx="437">
                  <c:v>683785</c:v>
                </c:pt>
                <c:pt idx="438">
                  <c:v>683858</c:v>
                </c:pt>
                <c:pt idx="439">
                  <c:v>683929</c:v>
                </c:pt>
                <c:pt idx="440">
                  <c:v>684003</c:v>
                </c:pt>
                <c:pt idx="441">
                  <c:v>684077</c:v>
                </c:pt>
                <c:pt idx="442">
                  <c:v>684150</c:v>
                </c:pt>
                <c:pt idx="443">
                  <c:v>684228</c:v>
                </c:pt>
                <c:pt idx="444">
                  <c:v>684300</c:v>
                </c:pt>
                <c:pt idx="445">
                  <c:v>684367</c:v>
                </c:pt>
                <c:pt idx="446">
                  <c:v>684446</c:v>
                </c:pt>
                <c:pt idx="447">
                  <c:v>684517</c:v>
                </c:pt>
                <c:pt idx="448">
                  <c:v>684588</c:v>
                </c:pt>
                <c:pt idx="449">
                  <c:v>684658</c:v>
                </c:pt>
                <c:pt idx="450">
                  <c:v>684728</c:v>
                </c:pt>
                <c:pt idx="451">
                  <c:v>684799</c:v>
                </c:pt>
                <c:pt idx="452">
                  <c:v>684872</c:v>
                </c:pt>
                <c:pt idx="453">
                  <c:v>684943</c:v>
                </c:pt>
                <c:pt idx="454">
                  <c:v>685013</c:v>
                </c:pt>
                <c:pt idx="455">
                  <c:v>685083</c:v>
                </c:pt>
                <c:pt idx="456">
                  <c:v>685154</c:v>
                </c:pt>
                <c:pt idx="457">
                  <c:v>685221</c:v>
                </c:pt>
                <c:pt idx="458">
                  <c:v>685283</c:v>
                </c:pt>
                <c:pt idx="459">
                  <c:v>685349</c:v>
                </c:pt>
                <c:pt idx="460">
                  <c:v>685421</c:v>
                </c:pt>
                <c:pt idx="461">
                  <c:v>685487</c:v>
                </c:pt>
                <c:pt idx="462">
                  <c:v>685550</c:v>
                </c:pt>
                <c:pt idx="463">
                  <c:v>685617</c:v>
                </c:pt>
                <c:pt idx="464">
                  <c:v>685686</c:v>
                </c:pt>
                <c:pt idx="465">
                  <c:v>685750</c:v>
                </c:pt>
                <c:pt idx="466">
                  <c:v>685815</c:v>
                </c:pt>
                <c:pt idx="467">
                  <c:v>685877</c:v>
                </c:pt>
                <c:pt idx="468">
                  <c:v>685944</c:v>
                </c:pt>
                <c:pt idx="469">
                  <c:v>686010</c:v>
                </c:pt>
                <c:pt idx="470">
                  <c:v>686081</c:v>
                </c:pt>
                <c:pt idx="471">
                  <c:v>686147</c:v>
                </c:pt>
                <c:pt idx="472">
                  <c:v>686213</c:v>
                </c:pt>
                <c:pt idx="473">
                  <c:v>686283</c:v>
                </c:pt>
                <c:pt idx="474">
                  <c:v>686349</c:v>
                </c:pt>
                <c:pt idx="475">
                  <c:v>686420</c:v>
                </c:pt>
                <c:pt idx="476">
                  <c:v>686488</c:v>
                </c:pt>
                <c:pt idx="477">
                  <c:v>686554</c:v>
                </c:pt>
                <c:pt idx="478">
                  <c:v>686623</c:v>
                </c:pt>
                <c:pt idx="479">
                  <c:v>686691</c:v>
                </c:pt>
                <c:pt idx="480">
                  <c:v>686761</c:v>
                </c:pt>
                <c:pt idx="481">
                  <c:v>686831</c:v>
                </c:pt>
                <c:pt idx="482">
                  <c:v>686897</c:v>
                </c:pt>
                <c:pt idx="483">
                  <c:v>686970</c:v>
                </c:pt>
                <c:pt idx="484">
                  <c:v>687044</c:v>
                </c:pt>
                <c:pt idx="485">
                  <c:v>687110</c:v>
                </c:pt>
                <c:pt idx="486">
                  <c:v>687173</c:v>
                </c:pt>
                <c:pt idx="487">
                  <c:v>687238</c:v>
                </c:pt>
                <c:pt idx="488">
                  <c:v>687309</c:v>
                </c:pt>
                <c:pt idx="489">
                  <c:v>687381</c:v>
                </c:pt>
                <c:pt idx="490">
                  <c:v>687452</c:v>
                </c:pt>
                <c:pt idx="491">
                  <c:v>687519</c:v>
                </c:pt>
                <c:pt idx="492">
                  <c:v>687589</c:v>
                </c:pt>
                <c:pt idx="493">
                  <c:v>687652</c:v>
                </c:pt>
                <c:pt idx="494">
                  <c:v>687719</c:v>
                </c:pt>
                <c:pt idx="495">
                  <c:v>687786</c:v>
                </c:pt>
                <c:pt idx="496">
                  <c:v>687851</c:v>
                </c:pt>
                <c:pt idx="497">
                  <c:v>687919</c:v>
                </c:pt>
                <c:pt idx="498">
                  <c:v>687986</c:v>
                </c:pt>
                <c:pt idx="499">
                  <c:v>688048</c:v>
                </c:pt>
                <c:pt idx="500">
                  <c:v>688116</c:v>
                </c:pt>
                <c:pt idx="501">
                  <c:v>688181</c:v>
                </c:pt>
                <c:pt idx="502">
                  <c:v>688248</c:v>
                </c:pt>
                <c:pt idx="503">
                  <c:v>688316</c:v>
                </c:pt>
                <c:pt idx="504">
                  <c:v>688384</c:v>
                </c:pt>
                <c:pt idx="505">
                  <c:v>688453</c:v>
                </c:pt>
                <c:pt idx="506">
                  <c:v>688516</c:v>
                </c:pt>
                <c:pt idx="507">
                  <c:v>688584</c:v>
                </c:pt>
                <c:pt idx="508">
                  <c:v>688649</c:v>
                </c:pt>
                <c:pt idx="509">
                  <c:v>688717</c:v>
                </c:pt>
                <c:pt idx="510">
                  <c:v>688784</c:v>
                </c:pt>
                <c:pt idx="511">
                  <c:v>688850</c:v>
                </c:pt>
                <c:pt idx="512">
                  <c:v>688914</c:v>
                </c:pt>
                <c:pt idx="513">
                  <c:v>688980</c:v>
                </c:pt>
                <c:pt idx="514">
                  <c:v>689048</c:v>
                </c:pt>
                <c:pt idx="515">
                  <c:v>689113</c:v>
                </c:pt>
                <c:pt idx="516">
                  <c:v>689179</c:v>
                </c:pt>
                <c:pt idx="517">
                  <c:v>689247</c:v>
                </c:pt>
                <c:pt idx="518">
                  <c:v>689312</c:v>
                </c:pt>
                <c:pt idx="519">
                  <c:v>689382</c:v>
                </c:pt>
                <c:pt idx="520">
                  <c:v>689448</c:v>
                </c:pt>
                <c:pt idx="521">
                  <c:v>689518</c:v>
                </c:pt>
                <c:pt idx="522">
                  <c:v>689590</c:v>
                </c:pt>
                <c:pt idx="523">
                  <c:v>689657</c:v>
                </c:pt>
                <c:pt idx="524">
                  <c:v>689720</c:v>
                </c:pt>
                <c:pt idx="525">
                  <c:v>689786</c:v>
                </c:pt>
                <c:pt idx="526">
                  <c:v>689854</c:v>
                </c:pt>
                <c:pt idx="527">
                  <c:v>689923</c:v>
                </c:pt>
                <c:pt idx="528">
                  <c:v>689990</c:v>
                </c:pt>
                <c:pt idx="529">
                  <c:v>690059</c:v>
                </c:pt>
                <c:pt idx="530">
                  <c:v>690126</c:v>
                </c:pt>
                <c:pt idx="531">
                  <c:v>690197</c:v>
                </c:pt>
                <c:pt idx="532">
                  <c:v>690261</c:v>
                </c:pt>
                <c:pt idx="533">
                  <c:v>690325</c:v>
                </c:pt>
                <c:pt idx="534">
                  <c:v>690397</c:v>
                </c:pt>
                <c:pt idx="535">
                  <c:v>690466</c:v>
                </c:pt>
                <c:pt idx="536">
                  <c:v>690531</c:v>
                </c:pt>
                <c:pt idx="537">
                  <c:v>690600</c:v>
                </c:pt>
                <c:pt idx="538">
                  <c:v>690672</c:v>
                </c:pt>
                <c:pt idx="539">
                  <c:v>690739</c:v>
                </c:pt>
                <c:pt idx="540">
                  <c:v>690811</c:v>
                </c:pt>
                <c:pt idx="541">
                  <c:v>690880</c:v>
                </c:pt>
                <c:pt idx="542">
                  <c:v>690949</c:v>
                </c:pt>
                <c:pt idx="543">
                  <c:v>691017</c:v>
                </c:pt>
                <c:pt idx="544">
                  <c:v>691088</c:v>
                </c:pt>
                <c:pt idx="545">
                  <c:v>691156</c:v>
                </c:pt>
                <c:pt idx="546">
                  <c:v>691221</c:v>
                </c:pt>
                <c:pt idx="547">
                  <c:v>691285</c:v>
                </c:pt>
                <c:pt idx="548">
                  <c:v>691353</c:v>
                </c:pt>
                <c:pt idx="549">
                  <c:v>691428</c:v>
                </c:pt>
                <c:pt idx="550">
                  <c:v>691495</c:v>
                </c:pt>
                <c:pt idx="551">
                  <c:v>691561</c:v>
                </c:pt>
                <c:pt idx="552">
                  <c:v>691627</c:v>
                </c:pt>
                <c:pt idx="553">
                  <c:v>691690</c:v>
                </c:pt>
                <c:pt idx="554">
                  <c:v>691761</c:v>
                </c:pt>
                <c:pt idx="555">
                  <c:v>691829</c:v>
                </c:pt>
                <c:pt idx="556">
                  <c:v>691902</c:v>
                </c:pt>
                <c:pt idx="557">
                  <c:v>691968</c:v>
                </c:pt>
                <c:pt idx="558">
                  <c:v>692038</c:v>
                </c:pt>
                <c:pt idx="559">
                  <c:v>692103</c:v>
                </c:pt>
                <c:pt idx="560">
                  <c:v>692172</c:v>
                </c:pt>
                <c:pt idx="561">
                  <c:v>692242</c:v>
                </c:pt>
                <c:pt idx="562">
                  <c:v>692312</c:v>
                </c:pt>
                <c:pt idx="563">
                  <c:v>692379</c:v>
                </c:pt>
                <c:pt idx="564">
                  <c:v>692448</c:v>
                </c:pt>
                <c:pt idx="565">
                  <c:v>692515</c:v>
                </c:pt>
                <c:pt idx="566">
                  <c:v>692583</c:v>
                </c:pt>
                <c:pt idx="567">
                  <c:v>692651</c:v>
                </c:pt>
                <c:pt idx="568">
                  <c:v>692719</c:v>
                </c:pt>
                <c:pt idx="569">
                  <c:v>692788</c:v>
                </c:pt>
                <c:pt idx="570">
                  <c:v>692858</c:v>
                </c:pt>
                <c:pt idx="571">
                  <c:v>692924</c:v>
                </c:pt>
                <c:pt idx="572">
                  <c:v>692995</c:v>
                </c:pt>
                <c:pt idx="573">
                  <c:v>693062</c:v>
                </c:pt>
                <c:pt idx="574">
                  <c:v>693127</c:v>
                </c:pt>
                <c:pt idx="575">
                  <c:v>693195</c:v>
                </c:pt>
                <c:pt idx="576">
                  <c:v>693268</c:v>
                </c:pt>
                <c:pt idx="577">
                  <c:v>693334</c:v>
                </c:pt>
                <c:pt idx="578">
                  <c:v>693403</c:v>
                </c:pt>
                <c:pt idx="579">
                  <c:v>693471</c:v>
                </c:pt>
                <c:pt idx="580">
                  <c:v>693539</c:v>
                </c:pt>
                <c:pt idx="581">
                  <c:v>693607</c:v>
                </c:pt>
                <c:pt idx="582">
                  <c:v>693677</c:v>
                </c:pt>
                <c:pt idx="583">
                  <c:v>693746</c:v>
                </c:pt>
                <c:pt idx="584">
                  <c:v>693801</c:v>
                </c:pt>
                <c:pt idx="585">
                  <c:v>693869</c:v>
                </c:pt>
                <c:pt idx="586">
                  <c:v>693935</c:v>
                </c:pt>
                <c:pt idx="587">
                  <c:v>693999</c:v>
                </c:pt>
                <c:pt idx="588">
                  <c:v>694067</c:v>
                </c:pt>
                <c:pt idx="589">
                  <c:v>694134</c:v>
                </c:pt>
                <c:pt idx="590">
                  <c:v>694198</c:v>
                </c:pt>
                <c:pt idx="591">
                  <c:v>694264</c:v>
                </c:pt>
                <c:pt idx="592">
                  <c:v>694333</c:v>
                </c:pt>
                <c:pt idx="593">
                  <c:v>694395</c:v>
                </c:pt>
                <c:pt idx="594">
                  <c:v>694456</c:v>
                </c:pt>
                <c:pt idx="595">
                  <c:v>694521</c:v>
                </c:pt>
                <c:pt idx="596">
                  <c:v>694586</c:v>
                </c:pt>
                <c:pt idx="597">
                  <c:v>694655</c:v>
                </c:pt>
                <c:pt idx="598">
                  <c:v>694722</c:v>
                </c:pt>
                <c:pt idx="599">
                  <c:v>694787</c:v>
                </c:pt>
                <c:pt idx="600">
                  <c:v>694856</c:v>
                </c:pt>
                <c:pt idx="601">
                  <c:v>694919</c:v>
                </c:pt>
                <c:pt idx="602">
                  <c:v>694988</c:v>
                </c:pt>
                <c:pt idx="603">
                  <c:v>695052</c:v>
                </c:pt>
                <c:pt idx="604">
                  <c:v>695118</c:v>
                </c:pt>
                <c:pt idx="605">
                  <c:v>695179</c:v>
                </c:pt>
                <c:pt idx="606">
                  <c:v>695244</c:v>
                </c:pt>
                <c:pt idx="607">
                  <c:v>695308</c:v>
                </c:pt>
                <c:pt idx="608">
                  <c:v>695376</c:v>
                </c:pt>
                <c:pt idx="609">
                  <c:v>695444</c:v>
                </c:pt>
                <c:pt idx="610">
                  <c:v>695513</c:v>
                </c:pt>
                <c:pt idx="611">
                  <c:v>695577</c:v>
                </c:pt>
                <c:pt idx="612">
                  <c:v>695643</c:v>
                </c:pt>
                <c:pt idx="613">
                  <c:v>695716</c:v>
                </c:pt>
                <c:pt idx="614">
                  <c:v>695779</c:v>
                </c:pt>
                <c:pt idx="615">
                  <c:v>695846</c:v>
                </c:pt>
                <c:pt idx="616">
                  <c:v>695911</c:v>
                </c:pt>
                <c:pt idx="617">
                  <c:v>695978</c:v>
                </c:pt>
                <c:pt idx="618">
                  <c:v>696043</c:v>
                </c:pt>
                <c:pt idx="619">
                  <c:v>696114</c:v>
                </c:pt>
                <c:pt idx="620">
                  <c:v>696178</c:v>
                </c:pt>
                <c:pt idx="621">
                  <c:v>696245</c:v>
                </c:pt>
                <c:pt idx="622">
                  <c:v>696312</c:v>
                </c:pt>
                <c:pt idx="623">
                  <c:v>696376</c:v>
                </c:pt>
                <c:pt idx="624">
                  <c:v>696441</c:v>
                </c:pt>
                <c:pt idx="625">
                  <c:v>696510</c:v>
                </c:pt>
                <c:pt idx="626">
                  <c:v>696577</c:v>
                </c:pt>
                <c:pt idx="627">
                  <c:v>696645</c:v>
                </c:pt>
                <c:pt idx="628">
                  <c:v>696708</c:v>
                </c:pt>
                <c:pt idx="629">
                  <c:v>696768</c:v>
                </c:pt>
                <c:pt idx="630">
                  <c:v>696836</c:v>
                </c:pt>
                <c:pt idx="631">
                  <c:v>696905</c:v>
                </c:pt>
                <c:pt idx="632">
                  <c:v>696972</c:v>
                </c:pt>
                <c:pt idx="633">
                  <c:v>697039</c:v>
                </c:pt>
                <c:pt idx="634">
                  <c:v>697110</c:v>
                </c:pt>
                <c:pt idx="635">
                  <c:v>697178</c:v>
                </c:pt>
                <c:pt idx="636">
                  <c:v>697247</c:v>
                </c:pt>
                <c:pt idx="637">
                  <c:v>697321</c:v>
                </c:pt>
                <c:pt idx="638">
                  <c:v>697385</c:v>
                </c:pt>
                <c:pt idx="639">
                  <c:v>697453</c:v>
                </c:pt>
                <c:pt idx="640">
                  <c:v>697521</c:v>
                </c:pt>
                <c:pt idx="641">
                  <c:v>697586</c:v>
                </c:pt>
                <c:pt idx="642">
                  <c:v>697654</c:v>
                </c:pt>
                <c:pt idx="643">
                  <c:v>697721</c:v>
                </c:pt>
                <c:pt idx="644">
                  <c:v>697789</c:v>
                </c:pt>
                <c:pt idx="645">
                  <c:v>697855</c:v>
                </c:pt>
                <c:pt idx="646">
                  <c:v>697924</c:v>
                </c:pt>
                <c:pt idx="647">
                  <c:v>697991</c:v>
                </c:pt>
                <c:pt idx="648">
                  <c:v>698058</c:v>
                </c:pt>
                <c:pt idx="649">
                  <c:v>698123</c:v>
                </c:pt>
                <c:pt idx="650">
                  <c:v>698192</c:v>
                </c:pt>
                <c:pt idx="651">
                  <c:v>698257</c:v>
                </c:pt>
                <c:pt idx="652">
                  <c:v>698321</c:v>
                </c:pt>
                <c:pt idx="653">
                  <c:v>698391</c:v>
                </c:pt>
                <c:pt idx="654">
                  <c:v>698456</c:v>
                </c:pt>
                <c:pt idx="655">
                  <c:v>698524</c:v>
                </c:pt>
                <c:pt idx="656">
                  <c:v>698590</c:v>
                </c:pt>
                <c:pt idx="657">
                  <c:v>698659</c:v>
                </c:pt>
                <c:pt idx="658">
                  <c:v>698727</c:v>
                </c:pt>
                <c:pt idx="659">
                  <c:v>698800</c:v>
                </c:pt>
                <c:pt idx="660">
                  <c:v>698869</c:v>
                </c:pt>
                <c:pt idx="661">
                  <c:v>698940</c:v>
                </c:pt>
                <c:pt idx="662">
                  <c:v>699005</c:v>
                </c:pt>
                <c:pt idx="663">
                  <c:v>699075</c:v>
                </c:pt>
                <c:pt idx="664">
                  <c:v>699140</c:v>
                </c:pt>
                <c:pt idx="665">
                  <c:v>699213</c:v>
                </c:pt>
                <c:pt idx="666">
                  <c:v>699284</c:v>
                </c:pt>
                <c:pt idx="667">
                  <c:v>699352</c:v>
                </c:pt>
                <c:pt idx="668">
                  <c:v>699419</c:v>
                </c:pt>
                <c:pt idx="669">
                  <c:v>699491</c:v>
                </c:pt>
                <c:pt idx="670">
                  <c:v>699558</c:v>
                </c:pt>
                <c:pt idx="671">
                  <c:v>699625</c:v>
                </c:pt>
                <c:pt idx="672">
                  <c:v>699693</c:v>
                </c:pt>
                <c:pt idx="673">
                  <c:v>699762</c:v>
                </c:pt>
                <c:pt idx="674">
                  <c:v>699826</c:v>
                </c:pt>
                <c:pt idx="675">
                  <c:v>699896</c:v>
                </c:pt>
                <c:pt idx="676">
                  <c:v>699964</c:v>
                </c:pt>
                <c:pt idx="677">
                  <c:v>700034</c:v>
                </c:pt>
                <c:pt idx="678">
                  <c:v>700105</c:v>
                </c:pt>
                <c:pt idx="679">
                  <c:v>700176</c:v>
                </c:pt>
                <c:pt idx="680">
                  <c:v>700246</c:v>
                </c:pt>
                <c:pt idx="681">
                  <c:v>700318</c:v>
                </c:pt>
                <c:pt idx="682">
                  <c:v>700387</c:v>
                </c:pt>
                <c:pt idx="683">
                  <c:v>700451</c:v>
                </c:pt>
                <c:pt idx="684">
                  <c:v>700514</c:v>
                </c:pt>
                <c:pt idx="685">
                  <c:v>700582</c:v>
                </c:pt>
                <c:pt idx="686">
                  <c:v>700651</c:v>
                </c:pt>
                <c:pt idx="687">
                  <c:v>700713</c:v>
                </c:pt>
                <c:pt idx="688">
                  <c:v>700778</c:v>
                </c:pt>
                <c:pt idx="689">
                  <c:v>700844</c:v>
                </c:pt>
                <c:pt idx="690">
                  <c:v>700910</c:v>
                </c:pt>
                <c:pt idx="691">
                  <c:v>700976</c:v>
                </c:pt>
                <c:pt idx="692">
                  <c:v>701038</c:v>
                </c:pt>
                <c:pt idx="693">
                  <c:v>701105</c:v>
                </c:pt>
                <c:pt idx="694">
                  <c:v>701173</c:v>
                </c:pt>
                <c:pt idx="695">
                  <c:v>701237</c:v>
                </c:pt>
                <c:pt idx="696">
                  <c:v>701301</c:v>
                </c:pt>
                <c:pt idx="697">
                  <c:v>701367</c:v>
                </c:pt>
                <c:pt idx="698">
                  <c:v>701437</c:v>
                </c:pt>
                <c:pt idx="699">
                  <c:v>701503</c:v>
                </c:pt>
                <c:pt idx="700">
                  <c:v>701571</c:v>
                </c:pt>
                <c:pt idx="701">
                  <c:v>701635</c:v>
                </c:pt>
                <c:pt idx="702">
                  <c:v>701706</c:v>
                </c:pt>
                <c:pt idx="703">
                  <c:v>701776</c:v>
                </c:pt>
                <c:pt idx="704">
                  <c:v>701844</c:v>
                </c:pt>
                <c:pt idx="705">
                  <c:v>701909</c:v>
                </c:pt>
                <c:pt idx="706">
                  <c:v>701978</c:v>
                </c:pt>
                <c:pt idx="707">
                  <c:v>702044</c:v>
                </c:pt>
                <c:pt idx="708">
                  <c:v>702114</c:v>
                </c:pt>
                <c:pt idx="709">
                  <c:v>702181</c:v>
                </c:pt>
                <c:pt idx="710">
                  <c:v>702244</c:v>
                </c:pt>
                <c:pt idx="711">
                  <c:v>702315</c:v>
                </c:pt>
                <c:pt idx="712">
                  <c:v>702387</c:v>
                </c:pt>
                <c:pt idx="713">
                  <c:v>702458</c:v>
                </c:pt>
                <c:pt idx="714">
                  <c:v>702522</c:v>
                </c:pt>
                <c:pt idx="715">
                  <c:v>702590</c:v>
                </c:pt>
                <c:pt idx="716">
                  <c:v>702660</c:v>
                </c:pt>
                <c:pt idx="717">
                  <c:v>702728</c:v>
                </c:pt>
                <c:pt idx="718">
                  <c:v>702801</c:v>
                </c:pt>
                <c:pt idx="719">
                  <c:v>702874</c:v>
                </c:pt>
                <c:pt idx="720">
                  <c:v>702941</c:v>
                </c:pt>
                <c:pt idx="721">
                  <c:v>703006</c:v>
                </c:pt>
                <c:pt idx="722">
                  <c:v>703077</c:v>
                </c:pt>
                <c:pt idx="723">
                  <c:v>703144</c:v>
                </c:pt>
                <c:pt idx="724">
                  <c:v>703214</c:v>
                </c:pt>
                <c:pt idx="725">
                  <c:v>703285</c:v>
                </c:pt>
                <c:pt idx="726">
                  <c:v>703354</c:v>
                </c:pt>
                <c:pt idx="727">
                  <c:v>703421</c:v>
                </c:pt>
                <c:pt idx="728">
                  <c:v>703487</c:v>
                </c:pt>
                <c:pt idx="729">
                  <c:v>703554</c:v>
                </c:pt>
                <c:pt idx="730">
                  <c:v>703623</c:v>
                </c:pt>
                <c:pt idx="731">
                  <c:v>703696</c:v>
                </c:pt>
                <c:pt idx="732">
                  <c:v>703762</c:v>
                </c:pt>
                <c:pt idx="733">
                  <c:v>703826</c:v>
                </c:pt>
                <c:pt idx="734">
                  <c:v>703892</c:v>
                </c:pt>
                <c:pt idx="735">
                  <c:v>703960</c:v>
                </c:pt>
                <c:pt idx="736">
                  <c:v>704026</c:v>
                </c:pt>
                <c:pt idx="737">
                  <c:v>704091</c:v>
                </c:pt>
                <c:pt idx="738">
                  <c:v>704164</c:v>
                </c:pt>
                <c:pt idx="739">
                  <c:v>704231</c:v>
                </c:pt>
                <c:pt idx="740">
                  <c:v>704304</c:v>
                </c:pt>
                <c:pt idx="741">
                  <c:v>704374</c:v>
                </c:pt>
                <c:pt idx="742">
                  <c:v>704442</c:v>
                </c:pt>
                <c:pt idx="743">
                  <c:v>704513</c:v>
                </c:pt>
                <c:pt idx="744">
                  <c:v>704583</c:v>
                </c:pt>
                <c:pt idx="745">
                  <c:v>704651</c:v>
                </c:pt>
                <c:pt idx="746">
                  <c:v>704717</c:v>
                </c:pt>
                <c:pt idx="747">
                  <c:v>704783</c:v>
                </c:pt>
                <c:pt idx="748">
                  <c:v>704852</c:v>
                </c:pt>
                <c:pt idx="749">
                  <c:v>704924</c:v>
                </c:pt>
                <c:pt idx="750">
                  <c:v>704993</c:v>
                </c:pt>
                <c:pt idx="751">
                  <c:v>705062</c:v>
                </c:pt>
                <c:pt idx="752">
                  <c:v>705134</c:v>
                </c:pt>
                <c:pt idx="753">
                  <c:v>705204</c:v>
                </c:pt>
                <c:pt idx="754">
                  <c:v>705269</c:v>
                </c:pt>
                <c:pt idx="755">
                  <c:v>705333</c:v>
                </c:pt>
                <c:pt idx="756">
                  <c:v>705402</c:v>
                </c:pt>
                <c:pt idx="757">
                  <c:v>705475</c:v>
                </c:pt>
                <c:pt idx="758">
                  <c:v>705545</c:v>
                </c:pt>
                <c:pt idx="759">
                  <c:v>705614</c:v>
                </c:pt>
                <c:pt idx="760">
                  <c:v>705685</c:v>
                </c:pt>
                <c:pt idx="761">
                  <c:v>705755</c:v>
                </c:pt>
                <c:pt idx="762">
                  <c:v>705827</c:v>
                </c:pt>
                <c:pt idx="763">
                  <c:v>705894</c:v>
                </c:pt>
                <c:pt idx="764">
                  <c:v>705968</c:v>
                </c:pt>
                <c:pt idx="765">
                  <c:v>706041</c:v>
                </c:pt>
                <c:pt idx="766">
                  <c:v>706108</c:v>
                </c:pt>
                <c:pt idx="767">
                  <c:v>706178</c:v>
                </c:pt>
                <c:pt idx="768">
                  <c:v>706246</c:v>
                </c:pt>
                <c:pt idx="769">
                  <c:v>706312</c:v>
                </c:pt>
                <c:pt idx="770">
                  <c:v>706380</c:v>
                </c:pt>
                <c:pt idx="771">
                  <c:v>706449</c:v>
                </c:pt>
                <c:pt idx="772">
                  <c:v>706515</c:v>
                </c:pt>
                <c:pt idx="773">
                  <c:v>706585</c:v>
                </c:pt>
                <c:pt idx="774">
                  <c:v>706656</c:v>
                </c:pt>
                <c:pt idx="775">
                  <c:v>706732</c:v>
                </c:pt>
                <c:pt idx="776">
                  <c:v>706799</c:v>
                </c:pt>
                <c:pt idx="777">
                  <c:v>706870</c:v>
                </c:pt>
                <c:pt idx="778">
                  <c:v>706942</c:v>
                </c:pt>
                <c:pt idx="779">
                  <c:v>707018</c:v>
                </c:pt>
                <c:pt idx="780">
                  <c:v>707085</c:v>
                </c:pt>
                <c:pt idx="781">
                  <c:v>707153</c:v>
                </c:pt>
                <c:pt idx="782">
                  <c:v>707218</c:v>
                </c:pt>
                <c:pt idx="783">
                  <c:v>707284</c:v>
                </c:pt>
                <c:pt idx="784">
                  <c:v>707353</c:v>
                </c:pt>
                <c:pt idx="785">
                  <c:v>707422</c:v>
                </c:pt>
                <c:pt idx="786">
                  <c:v>707490</c:v>
                </c:pt>
                <c:pt idx="787">
                  <c:v>707560</c:v>
                </c:pt>
                <c:pt idx="788">
                  <c:v>707624</c:v>
                </c:pt>
                <c:pt idx="789">
                  <c:v>707689</c:v>
                </c:pt>
                <c:pt idx="790">
                  <c:v>707758</c:v>
                </c:pt>
                <c:pt idx="791">
                  <c:v>707822</c:v>
                </c:pt>
                <c:pt idx="792">
                  <c:v>707892</c:v>
                </c:pt>
                <c:pt idx="793">
                  <c:v>707961</c:v>
                </c:pt>
                <c:pt idx="794">
                  <c:v>708028</c:v>
                </c:pt>
                <c:pt idx="795">
                  <c:v>708094</c:v>
                </c:pt>
                <c:pt idx="796">
                  <c:v>708162</c:v>
                </c:pt>
                <c:pt idx="797">
                  <c:v>708235</c:v>
                </c:pt>
                <c:pt idx="798">
                  <c:v>708307</c:v>
                </c:pt>
                <c:pt idx="799">
                  <c:v>708376</c:v>
                </c:pt>
                <c:pt idx="800">
                  <c:v>708443</c:v>
                </c:pt>
                <c:pt idx="801">
                  <c:v>708513</c:v>
                </c:pt>
                <c:pt idx="802">
                  <c:v>708573</c:v>
                </c:pt>
                <c:pt idx="803">
                  <c:v>708644</c:v>
                </c:pt>
                <c:pt idx="804">
                  <c:v>708716</c:v>
                </c:pt>
                <c:pt idx="805">
                  <c:v>708788</c:v>
                </c:pt>
                <c:pt idx="806">
                  <c:v>708856</c:v>
                </c:pt>
                <c:pt idx="807">
                  <c:v>708924</c:v>
                </c:pt>
                <c:pt idx="808">
                  <c:v>708993</c:v>
                </c:pt>
                <c:pt idx="809">
                  <c:v>709055</c:v>
                </c:pt>
                <c:pt idx="810">
                  <c:v>709119</c:v>
                </c:pt>
                <c:pt idx="811">
                  <c:v>709189</c:v>
                </c:pt>
                <c:pt idx="812">
                  <c:v>709256</c:v>
                </c:pt>
                <c:pt idx="813">
                  <c:v>709319</c:v>
                </c:pt>
                <c:pt idx="814">
                  <c:v>709389</c:v>
                </c:pt>
                <c:pt idx="815">
                  <c:v>709451</c:v>
                </c:pt>
                <c:pt idx="816">
                  <c:v>709516</c:v>
                </c:pt>
                <c:pt idx="817">
                  <c:v>709583</c:v>
                </c:pt>
                <c:pt idx="818">
                  <c:v>709650</c:v>
                </c:pt>
                <c:pt idx="819">
                  <c:v>709717</c:v>
                </c:pt>
                <c:pt idx="820">
                  <c:v>709782</c:v>
                </c:pt>
                <c:pt idx="821">
                  <c:v>709848</c:v>
                </c:pt>
                <c:pt idx="822">
                  <c:v>709916</c:v>
                </c:pt>
                <c:pt idx="823">
                  <c:v>709976</c:v>
                </c:pt>
                <c:pt idx="824">
                  <c:v>710039</c:v>
                </c:pt>
                <c:pt idx="825">
                  <c:v>710106</c:v>
                </c:pt>
                <c:pt idx="826">
                  <c:v>710172</c:v>
                </c:pt>
                <c:pt idx="827">
                  <c:v>710239</c:v>
                </c:pt>
                <c:pt idx="828">
                  <c:v>710307</c:v>
                </c:pt>
                <c:pt idx="829">
                  <c:v>710374</c:v>
                </c:pt>
                <c:pt idx="830">
                  <c:v>710440</c:v>
                </c:pt>
                <c:pt idx="831">
                  <c:v>710506</c:v>
                </c:pt>
                <c:pt idx="832">
                  <c:v>710570</c:v>
                </c:pt>
                <c:pt idx="833">
                  <c:v>710641</c:v>
                </c:pt>
                <c:pt idx="834">
                  <c:v>710711</c:v>
                </c:pt>
                <c:pt idx="835">
                  <c:v>710779</c:v>
                </c:pt>
                <c:pt idx="836">
                  <c:v>710851</c:v>
                </c:pt>
                <c:pt idx="837">
                  <c:v>710921</c:v>
                </c:pt>
                <c:pt idx="838">
                  <c:v>710986</c:v>
                </c:pt>
                <c:pt idx="839">
                  <c:v>711051</c:v>
                </c:pt>
                <c:pt idx="840">
                  <c:v>711120</c:v>
                </c:pt>
                <c:pt idx="841">
                  <c:v>711187</c:v>
                </c:pt>
                <c:pt idx="842">
                  <c:v>711255</c:v>
                </c:pt>
                <c:pt idx="843">
                  <c:v>711325</c:v>
                </c:pt>
                <c:pt idx="844">
                  <c:v>711392</c:v>
                </c:pt>
                <c:pt idx="845">
                  <c:v>711461</c:v>
                </c:pt>
                <c:pt idx="846">
                  <c:v>711532</c:v>
                </c:pt>
                <c:pt idx="847">
                  <c:v>711596</c:v>
                </c:pt>
                <c:pt idx="848">
                  <c:v>711669</c:v>
                </c:pt>
                <c:pt idx="849">
                  <c:v>711734</c:v>
                </c:pt>
                <c:pt idx="850">
                  <c:v>711806</c:v>
                </c:pt>
                <c:pt idx="851">
                  <c:v>711868</c:v>
                </c:pt>
                <c:pt idx="852">
                  <c:v>711936</c:v>
                </c:pt>
                <c:pt idx="853">
                  <c:v>712003</c:v>
                </c:pt>
                <c:pt idx="854">
                  <c:v>712078</c:v>
                </c:pt>
                <c:pt idx="855">
                  <c:v>712143</c:v>
                </c:pt>
                <c:pt idx="856">
                  <c:v>712214</c:v>
                </c:pt>
                <c:pt idx="857">
                  <c:v>712280</c:v>
                </c:pt>
                <c:pt idx="858">
                  <c:v>712346</c:v>
                </c:pt>
                <c:pt idx="859">
                  <c:v>712412</c:v>
                </c:pt>
                <c:pt idx="860">
                  <c:v>712480</c:v>
                </c:pt>
                <c:pt idx="861">
                  <c:v>712548</c:v>
                </c:pt>
                <c:pt idx="862">
                  <c:v>712617</c:v>
                </c:pt>
                <c:pt idx="863">
                  <c:v>712682</c:v>
                </c:pt>
                <c:pt idx="864">
                  <c:v>712744</c:v>
                </c:pt>
                <c:pt idx="865">
                  <c:v>712812</c:v>
                </c:pt>
                <c:pt idx="866">
                  <c:v>712881</c:v>
                </c:pt>
                <c:pt idx="867">
                  <c:v>712947</c:v>
                </c:pt>
                <c:pt idx="868">
                  <c:v>713017</c:v>
                </c:pt>
                <c:pt idx="869">
                  <c:v>713082</c:v>
                </c:pt>
                <c:pt idx="870">
                  <c:v>713148</c:v>
                </c:pt>
                <c:pt idx="871">
                  <c:v>713215</c:v>
                </c:pt>
                <c:pt idx="872">
                  <c:v>713280</c:v>
                </c:pt>
                <c:pt idx="873">
                  <c:v>713345</c:v>
                </c:pt>
                <c:pt idx="874">
                  <c:v>713411</c:v>
                </c:pt>
                <c:pt idx="875">
                  <c:v>713476</c:v>
                </c:pt>
                <c:pt idx="876">
                  <c:v>713540</c:v>
                </c:pt>
                <c:pt idx="877">
                  <c:v>713608</c:v>
                </c:pt>
                <c:pt idx="878">
                  <c:v>713677</c:v>
                </c:pt>
                <c:pt idx="879">
                  <c:v>713742</c:v>
                </c:pt>
                <c:pt idx="880">
                  <c:v>713803</c:v>
                </c:pt>
                <c:pt idx="881">
                  <c:v>713864</c:v>
                </c:pt>
                <c:pt idx="882">
                  <c:v>713930</c:v>
                </c:pt>
                <c:pt idx="883">
                  <c:v>713996</c:v>
                </c:pt>
                <c:pt idx="884">
                  <c:v>714062</c:v>
                </c:pt>
                <c:pt idx="885">
                  <c:v>714125</c:v>
                </c:pt>
                <c:pt idx="886">
                  <c:v>714190</c:v>
                </c:pt>
                <c:pt idx="887">
                  <c:v>714255</c:v>
                </c:pt>
                <c:pt idx="888">
                  <c:v>714327</c:v>
                </c:pt>
                <c:pt idx="889">
                  <c:v>714396</c:v>
                </c:pt>
                <c:pt idx="890">
                  <c:v>714459</c:v>
                </c:pt>
                <c:pt idx="891">
                  <c:v>714521</c:v>
                </c:pt>
                <c:pt idx="892">
                  <c:v>714587</c:v>
                </c:pt>
                <c:pt idx="893">
                  <c:v>714655</c:v>
                </c:pt>
                <c:pt idx="894">
                  <c:v>714720</c:v>
                </c:pt>
                <c:pt idx="895">
                  <c:v>714785</c:v>
                </c:pt>
                <c:pt idx="896">
                  <c:v>714851</c:v>
                </c:pt>
                <c:pt idx="897">
                  <c:v>714916</c:v>
                </c:pt>
                <c:pt idx="898">
                  <c:v>714984</c:v>
                </c:pt>
                <c:pt idx="899">
                  <c:v>715050</c:v>
                </c:pt>
                <c:pt idx="900">
                  <c:v>715116</c:v>
                </c:pt>
                <c:pt idx="901">
                  <c:v>715180</c:v>
                </c:pt>
                <c:pt idx="902">
                  <c:v>715242</c:v>
                </c:pt>
                <c:pt idx="903">
                  <c:v>715307</c:v>
                </c:pt>
                <c:pt idx="904">
                  <c:v>715371</c:v>
                </c:pt>
                <c:pt idx="905">
                  <c:v>715435</c:v>
                </c:pt>
                <c:pt idx="906">
                  <c:v>715505</c:v>
                </c:pt>
                <c:pt idx="907">
                  <c:v>715570</c:v>
                </c:pt>
                <c:pt idx="908">
                  <c:v>715637</c:v>
                </c:pt>
                <c:pt idx="909">
                  <c:v>715706</c:v>
                </c:pt>
                <c:pt idx="910">
                  <c:v>715778</c:v>
                </c:pt>
                <c:pt idx="911">
                  <c:v>715844</c:v>
                </c:pt>
                <c:pt idx="912">
                  <c:v>715912</c:v>
                </c:pt>
                <c:pt idx="913">
                  <c:v>715981</c:v>
                </c:pt>
                <c:pt idx="914">
                  <c:v>716042</c:v>
                </c:pt>
                <c:pt idx="915">
                  <c:v>716112</c:v>
                </c:pt>
                <c:pt idx="916">
                  <c:v>716182</c:v>
                </c:pt>
                <c:pt idx="917">
                  <c:v>716252</c:v>
                </c:pt>
                <c:pt idx="918">
                  <c:v>716321</c:v>
                </c:pt>
                <c:pt idx="919">
                  <c:v>716386</c:v>
                </c:pt>
                <c:pt idx="920">
                  <c:v>716454</c:v>
                </c:pt>
                <c:pt idx="921">
                  <c:v>716521</c:v>
                </c:pt>
                <c:pt idx="922">
                  <c:v>716591</c:v>
                </c:pt>
                <c:pt idx="923">
                  <c:v>716660</c:v>
                </c:pt>
                <c:pt idx="924">
                  <c:v>716724</c:v>
                </c:pt>
                <c:pt idx="925">
                  <c:v>716793</c:v>
                </c:pt>
                <c:pt idx="926">
                  <c:v>716860</c:v>
                </c:pt>
                <c:pt idx="927">
                  <c:v>716925</c:v>
                </c:pt>
                <c:pt idx="928">
                  <c:v>716991</c:v>
                </c:pt>
                <c:pt idx="929">
                  <c:v>717059</c:v>
                </c:pt>
                <c:pt idx="930">
                  <c:v>717127</c:v>
                </c:pt>
                <c:pt idx="931">
                  <c:v>717192</c:v>
                </c:pt>
                <c:pt idx="932">
                  <c:v>717259</c:v>
                </c:pt>
                <c:pt idx="933">
                  <c:v>717326</c:v>
                </c:pt>
                <c:pt idx="934">
                  <c:v>717393</c:v>
                </c:pt>
                <c:pt idx="935">
                  <c:v>717457</c:v>
                </c:pt>
                <c:pt idx="936">
                  <c:v>717525</c:v>
                </c:pt>
                <c:pt idx="937">
                  <c:v>717590</c:v>
                </c:pt>
                <c:pt idx="938">
                  <c:v>717656</c:v>
                </c:pt>
                <c:pt idx="939">
                  <c:v>717718</c:v>
                </c:pt>
                <c:pt idx="940">
                  <c:v>717788</c:v>
                </c:pt>
                <c:pt idx="941">
                  <c:v>717856</c:v>
                </c:pt>
                <c:pt idx="942">
                  <c:v>717921</c:v>
                </c:pt>
                <c:pt idx="943">
                  <c:v>717988</c:v>
                </c:pt>
                <c:pt idx="944">
                  <c:v>718053</c:v>
                </c:pt>
                <c:pt idx="945">
                  <c:v>718123</c:v>
                </c:pt>
                <c:pt idx="946">
                  <c:v>718192</c:v>
                </c:pt>
                <c:pt idx="947">
                  <c:v>718261</c:v>
                </c:pt>
                <c:pt idx="948">
                  <c:v>718327</c:v>
                </c:pt>
                <c:pt idx="949">
                  <c:v>718391</c:v>
                </c:pt>
                <c:pt idx="950">
                  <c:v>718456</c:v>
                </c:pt>
                <c:pt idx="951">
                  <c:v>718522</c:v>
                </c:pt>
                <c:pt idx="952">
                  <c:v>718587</c:v>
                </c:pt>
                <c:pt idx="953">
                  <c:v>718653</c:v>
                </c:pt>
                <c:pt idx="954">
                  <c:v>718719</c:v>
                </c:pt>
                <c:pt idx="955">
                  <c:v>718789</c:v>
                </c:pt>
                <c:pt idx="956">
                  <c:v>718852</c:v>
                </c:pt>
                <c:pt idx="957">
                  <c:v>718919</c:v>
                </c:pt>
                <c:pt idx="958">
                  <c:v>718987</c:v>
                </c:pt>
                <c:pt idx="959">
                  <c:v>719049</c:v>
                </c:pt>
                <c:pt idx="960">
                  <c:v>719117</c:v>
                </c:pt>
                <c:pt idx="961">
                  <c:v>719184</c:v>
                </c:pt>
                <c:pt idx="962">
                  <c:v>719250</c:v>
                </c:pt>
                <c:pt idx="963">
                  <c:v>719316</c:v>
                </c:pt>
                <c:pt idx="964">
                  <c:v>719383</c:v>
                </c:pt>
                <c:pt idx="965">
                  <c:v>719447</c:v>
                </c:pt>
                <c:pt idx="966">
                  <c:v>719515</c:v>
                </c:pt>
                <c:pt idx="967">
                  <c:v>719583</c:v>
                </c:pt>
                <c:pt idx="968">
                  <c:v>719651</c:v>
                </c:pt>
                <c:pt idx="969">
                  <c:v>719721</c:v>
                </c:pt>
                <c:pt idx="970">
                  <c:v>719785</c:v>
                </c:pt>
                <c:pt idx="971">
                  <c:v>719853</c:v>
                </c:pt>
                <c:pt idx="972">
                  <c:v>719919</c:v>
                </c:pt>
                <c:pt idx="973">
                  <c:v>719991</c:v>
                </c:pt>
                <c:pt idx="974">
                  <c:v>720056</c:v>
                </c:pt>
                <c:pt idx="975">
                  <c:v>720121</c:v>
                </c:pt>
                <c:pt idx="976">
                  <c:v>720188</c:v>
                </c:pt>
                <c:pt idx="977">
                  <c:v>720255</c:v>
                </c:pt>
                <c:pt idx="978">
                  <c:v>720323</c:v>
                </c:pt>
                <c:pt idx="979">
                  <c:v>720386</c:v>
                </c:pt>
                <c:pt idx="980">
                  <c:v>720451</c:v>
                </c:pt>
                <c:pt idx="981">
                  <c:v>720518</c:v>
                </c:pt>
                <c:pt idx="982">
                  <c:v>720584</c:v>
                </c:pt>
                <c:pt idx="983">
                  <c:v>720652</c:v>
                </c:pt>
                <c:pt idx="984">
                  <c:v>720721</c:v>
                </c:pt>
                <c:pt idx="985">
                  <c:v>720789</c:v>
                </c:pt>
                <c:pt idx="986">
                  <c:v>720865</c:v>
                </c:pt>
                <c:pt idx="987">
                  <c:v>720935</c:v>
                </c:pt>
                <c:pt idx="988">
                  <c:v>721000</c:v>
                </c:pt>
                <c:pt idx="989">
                  <c:v>721066</c:v>
                </c:pt>
                <c:pt idx="990">
                  <c:v>721134</c:v>
                </c:pt>
                <c:pt idx="991">
                  <c:v>721202</c:v>
                </c:pt>
                <c:pt idx="992">
                  <c:v>721271</c:v>
                </c:pt>
                <c:pt idx="993">
                  <c:v>721338</c:v>
                </c:pt>
                <c:pt idx="994">
                  <c:v>721405</c:v>
                </c:pt>
                <c:pt idx="995">
                  <c:v>721474</c:v>
                </c:pt>
                <c:pt idx="996">
                  <c:v>721543</c:v>
                </c:pt>
                <c:pt idx="997">
                  <c:v>721613</c:v>
                </c:pt>
                <c:pt idx="998">
                  <c:v>721683</c:v>
                </c:pt>
                <c:pt idx="999">
                  <c:v>721748</c:v>
                </c:pt>
              </c:numCache>
            </c:numRef>
          </c:val>
          <c:smooth val="0"/>
          <c:extLst>
            <c:ext xmlns:c16="http://schemas.microsoft.com/office/drawing/2014/chart" uri="{C3380CC4-5D6E-409C-BE32-E72D297353CC}">
              <c16:uniqueId val="{00000000-10CE-42E6-AC42-68B586185D5A}"/>
            </c:ext>
          </c:extLst>
        </c:ser>
        <c:ser>
          <c:idx val="1"/>
          <c:order val="1"/>
          <c:tx>
            <c:strRef>
              <c:f>NoVac!$D$1</c:f>
              <c:strCache>
                <c:ptCount val="1"/>
                <c:pt idx="0">
                  <c:v>85%</c:v>
                </c:pt>
              </c:strCache>
            </c:strRef>
          </c:tx>
          <c:spPr>
            <a:ln w="28575" cap="rnd">
              <a:solidFill>
                <a:schemeClr val="accent2"/>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601938</c:v>
                </c:pt>
                <c:pt idx="340">
                  <c:v>610054</c:v>
                </c:pt>
                <c:pt idx="341">
                  <c:v>618122</c:v>
                </c:pt>
                <c:pt idx="342">
                  <c:v>626159</c:v>
                </c:pt>
                <c:pt idx="343">
                  <c:v>634130</c:v>
                </c:pt>
                <c:pt idx="344">
                  <c:v>642039</c:v>
                </c:pt>
                <c:pt idx="345">
                  <c:v>649773</c:v>
                </c:pt>
                <c:pt idx="346">
                  <c:v>657400</c:v>
                </c:pt>
                <c:pt idx="347">
                  <c:v>664824</c:v>
                </c:pt>
                <c:pt idx="348">
                  <c:v>672073</c:v>
                </c:pt>
                <c:pt idx="349">
                  <c:v>679226</c:v>
                </c:pt>
                <c:pt idx="350">
                  <c:v>686363</c:v>
                </c:pt>
                <c:pt idx="351">
                  <c:v>693427</c:v>
                </c:pt>
                <c:pt idx="352">
                  <c:v>700384</c:v>
                </c:pt>
                <c:pt idx="353">
                  <c:v>707226</c:v>
                </c:pt>
                <c:pt idx="354">
                  <c:v>713999</c:v>
                </c:pt>
                <c:pt idx="355">
                  <c:v>720617</c:v>
                </c:pt>
                <c:pt idx="356">
                  <c:v>727120</c:v>
                </c:pt>
                <c:pt idx="357">
                  <c:v>733506</c:v>
                </c:pt>
                <c:pt idx="358">
                  <c:v>739800</c:v>
                </c:pt>
                <c:pt idx="359">
                  <c:v>746010</c:v>
                </c:pt>
                <c:pt idx="360">
                  <c:v>752138</c:v>
                </c:pt>
                <c:pt idx="361">
                  <c:v>758132</c:v>
                </c:pt>
                <c:pt idx="362">
                  <c:v>764085</c:v>
                </c:pt>
                <c:pt idx="363">
                  <c:v>769915</c:v>
                </c:pt>
                <c:pt idx="364">
                  <c:v>775612</c:v>
                </c:pt>
                <c:pt idx="365">
                  <c:v>781255</c:v>
                </c:pt>
                <c:pt idx="366">
                  <c:v>786785</c:v>
                </c:pt>
                <c:pt idx="367">
                  <c:v>792210</c:v>
                </c:pt>
                <c:pt idx="368">
                  <c:v>797611</c:v>
                </c:pt>
                <c:pt idx="369">
                  <c:v>802924</c:v>
                </c:pt>
                <c:pt idx="370">
                  <c:v>808143</c:v>
                </c:pt>
                <c:pt idx="371">
                  <c:v>813248</c:v>
                </c:pt>
                <c:pt idx="372">
                  <c:v>818240</c:v>
                </c:pt>
                <c:pt idx="373">
                  <c:v>823160</c:v>
                </c:pt>
                <c:pt idx="374">
                  <c:v>828027</c:v>
                </c:pt>
                <c:pt idx="375">
                  <c:v>832797</c:v>
                </c:pt>
                <c:pt idx="376">
                  <c:v>837489</c:v>
                </c:pt>
                <c:pt idx="377">
                  <c:v>842104</c:v>
                </c:pt>
                <c:pt idx="378">
                  <c:v>846691</c:v>
                </c:pt>
                <c:pt idx="379">
                  <c:v>851122</c:v>
                </c:pt>
                <c:pt idx="380">
                  <c:v>855509</c:v>
                </c:pt>
                <c:pt idx="381">
                  <c:v>859790</c:v>
                </c:pt>
                <c:pt idx="382">
                  <c:v>864012</c:v>
                </c:pt>
                <c:pt idx="383">
                  <c:v>868125</c:v>
                </c:pt>
                <c:pt idx="384">
                  <c:v>872222</c:v>
                </c:pt>
                <c:pt idx="385">
                  <c:v>876235</c:v>
                </c:pt>
                <c:pt idx="386">
                  <c:v>880155</c:v>
                </c:pt>
                <c:pt idx="387">
                  <c:v>883999</c:v>
                </c:pt>
                <c:pt idx="388">
                  <c:v>887800</c:v>
                </c:pt>
                <c:pt idx="389">
                  <c:v>891478</c:v>
                </c:pt>
                <c:pt idx="390">
                  <c:v>895135</c:v>
                </c:pt>
                <c:pt idx="391">
                  <c:v>898700</c:v>
                </c:pt>
                <c:pt idx="392">
                  <c:v>902182</c:v>
                </c:pt>
                <c:pt idx="393">
                  <c:v>905591</c:v>
                </c:pt>
                <c:pt idx="394">
                  <c:v>908975</c:v>
                </c:pt>
                <c:pt idx="395">
                  <c:v>912311</c:v>
                </c:pt>
                <c:pt idx="396">
                  <c:v>915549</c:v>
                </c:pt>
                <c:pt idx="397">
                  <c:v>918753</c:v>
                </c:pt>
                <c:pt idx="398">
                  <c:v>921921</c:v>
                </c:pt>
                <c:pt idx="399">
                  <c:v>924981</c:v>
                </c:pt>
                <c:pt idx="400">
                  <c:v>928010</c:v>
                </c:pt>
                <c:pt idx="401">
                  <c:v>930954</c:v>
                </c:pt>
                <c:pt idx="402">
                  <c:v>933859</c:v>
                </c:pt>
                <c:pt idx="403">
                  <c:v>936740</c:v>
                </c:pt>
                <c:pt idx="404">
                  <c:v>939540</c:v>
                </c:pt>
                <c:pt idx="405">
                  <c:v>942311</c:v>
                </c:pt>
                <c:pt idx="406">
                  <c:v>945007</c:v>
                </c:pt>
                <c:pt idx="407">
                  <c:v>947657</c:v>
                </c:pt>
                <c:pt idx="408">
                  <c:v>950264</c:v>
                </c:pt>
                <c:pt idx="409">
                  <c:v>952855</c:v>
                </c:pt>
                <c:pt idx="410">
                  <c:v>955359</c:v>
                </c:pt>
                <c:pt idx="411">
                  <c:v>957806</c:v>
                </c:pt>
                <c:pt idx="412">
                  <c:v>960237</c:v>
                </c:pt>
                <c:pt idx="413">
                  <c:v>962562</c:v>
                </c:pt>
                <c:pt idx="414">
                  <c:v>964888</c:v>
                </c:pt>
                <c:pt idx="415">
                  <c:v>967152</c:v>
                </c:pt>
                <c:pt idx="416">
                  <c:v>969390</c:v>
                </c:pt>
                <c:pt idx="417">
                  <c:v>971594</c:v>
                </c:pt>
                <c:pt idx="418">
                  <c:v>973776</c:v>
                </c:pt>
                <c:pt idx="419">
                  <c:v>975888</c:v>
                </c:pt>
                <c:pt idx="420">
                  <c:v>977966</c:v>
                </c:pt>
                <c:pt idx="421">
                  <c:v>979983</c:v>
                </c:pt>
                <c:pt idx="422">
                  <c:v>982005</c:v>
                </c:pt>
                <c:pt idx="423">
                  <c:v>983964</c:v>
                </c:pt>
                <c:pt idx="424">
                  <c:v>985902</c:v>
                </c:pt>
                <c:pt idx="425">
                  <c:v>987816</c:v>
                </c:pt>
                <c:pt idx="426">
                  <c:v>989661</c:v>
                </c:pt>
                <c:pt idx="427">
                  <c:v>991483</c:v>
                </c:pt>
                <c:pt idx="428">
                  <c:v>993286</c:v>
                </c:pt>
                <c:pt idx="429">
                  <c:v>995064</c:v>
                </c:pt>
                <c:pt idx="430">
                  <c:v>996808</c:v>
                </c:pt>
                <c:pt idx="431">
                  <c:v>998501</c:v>
                </c:pt>
                <c:pt idx="432">
                  <c:v>1000190</c:v>
                </c:pt>
                <c:pt idx="433">
                  <c:v>1001830</c:v>
                </c:pt>
                <c:pt idx="434">
                  <c:v>1003450</c:v>
                </c:pt>
                <c:pt idx="435">
                  <c:v>1005040</c:v>
                </c:pt>
                <c:pt idx="436">
                  <c:v>1006590</c:v>
                </c:pt>
                <c:pt idx="437">
                  <c:v>1008140</c:v>
                </c:pt>
                <c:pt idx="438">
                  <c:v>1009620</c:v>
                </c:pt>
                <c:pt idx="439">
                  <c:v>1011080</c:v>
                </c:pt>
                <c:pt idx="440">
                  <c:v>1012540</c:v>
                </c:pt>
                <c:pt idx="441">
                  <c:v>1013960</c:v>
                </c:pt>
                <c:pt idx="442">
                  <c:v>1015310</c:v>
                </c:pt>
                <c:pt idx="443">
                  <c:v>1016670</c:v>
                </c:pt>
                <c:pt idx="444">
                  <c:v>1018000</c:v>
                </c:pt>
                <c:pt idx="445">
                  <c:v>1019320</c:v>
                </c:pt>
                <c:pt idx="446">
                  <c:v>1020590</c:v>
                </c:pt>
                <c:pt idx="447">
                  <c:v>1021860</c:v>
                </c:pt>
                <c:pt idx="448">
                  <c:v>1023060</c:v>
                </c:pt>
                <c:pt idx="449">
                  <c:v>1024250</c:v>
                </c:pt>
                <c:pt idx="450">
                  <c:v>1025460</c:v>
                </c:pt>
                <c:pt idx="451">
                  <c:v>1026640</c:v>
                </c:pt>
                <c:pt idx="452">
                  <c:v>1027780</c:v>
                </c:pt>
                <c:pt idx="453">
                  <c:v>1028920</c:v>
                </c:pt>
                <c:pt idx="454">
                  <c:v>1030030</c:v>
                </c:pt>
                <c:pt idx="455">
                  <c:v>1031120</c:v>
                </c:pt>
                <c:pt idx="456">
                  <c:v>1032190</c:v>
                </c:pt>
                <c:pt idx="457">
                  <c:v>1033230</c:v>
                </c:pt>
                <c:pt idx="458">
                  <c:v>1034270</c:v>
                </c:pt>
                <c:pt idx="459">
                  <c:v>1035270</c:v>
                </c:pt>
                <c:pt idx="460">
                  <c:v>1036250</c:v>
                </c:pt>
                <c:pt idx="461">
                  <c:v>1037220</c:v>
                </c:pt>
                <c:pt idx="462">
                  <c:v>1038190</c:v>
                </c:pt>
                <c:pt idx="463">
                  <c:v>1039120</c:v>
                </c:pt>
                <c:pt idx="464">
                  <c:v>1040050</c:v>
                </c:pt>
                <c:pt idx="465">
                  <c:v>1040950</c:v>
                </c:pt>
                <c:pt idx="466">
                  <c:v>1041830</c:v>
                </c:pt>
                <c:pt idx="467">
                  <c:v>1042710</c:v>
                </c:pt>
                <c:pt idx="468">
                  <c:v>1043580</c:v>
                </c:pt>
                <c:pt idx="469">
                  <c:v>1044430</c:v>
                </c:pt>
                <c:pt idx="470">
                  <c:v>1045270</c:v>
                </c:pt>
                <c:pt idx="471">
                  <c:v>1046070</c:v>
                </c:pt>
                <c:pt idx="472">
                  <c:v>1046880</c:v>
                </c:pt>
                <c:pt idx="473">
                  <c:v>1047640</c:v>
                </c:pt>
                <c:pt idx="474">
                  <c:v>1048430</c:v>
                </c:pt>
                <c:pt idx="475">
                  <c:v>1049210</c:v>
                </c:pt>
                <c:pt idx="476">
                  <c:v>1049970</c:v>
                </c:pt>
                <c:pt idx="477">
                  <c:v>1050690</c:v>
                </c:pt>
                <c:pt idx="478">
                  <c:v>1051410</c:v>
                </c:pt>
                <c:pt idx="479">
                  <c:v>1052120</c:v>
                </c:pt>
                <c:pt idx="480">
                  <c:v>1052830</c:v>
                </c:pt>
                <c:pt idx="481">
                  <c:v>1053500</c:v>
                </c:pt>
                <c:pt idx="482">
                  <c:v>1054200</c:v>
                </c:pt>
                <c:pt idx="483">
                  <c:v>1054880</c:v>
                </c:pt>
                <c:pt idx="484">
                  <c:v>1055530</c:v>
                </c:pt>
                <c:pt idx="485">
                  <c:v>1056190</c:v>
                </c:pt>
                <c:pt idx="486">
                  <c:v>1056820</c:v>
                </c:pt>
                <c:pt idx="487">
                  <c:v>1057470</c:v>
                </c:pt>
                <c:pt idx="488">
                  <c:v>1058070</c:v>
                </c:pt>
                <c:pt idx="489">
                  <c:v>1058710</c:v>
                </c:pt>
                <c:pt idx="490">
                  <c:v>1059290</c:v>
                </c:pt>
                <c:pt idx="491">
                  <c:v>1059890</c:v>
                </c:pt>
                <c:pt idx="492">
                  <c:v>1060470</c:v>
                </c:pt>
                <c:pt idx="493">
                  <c:v>1061040</c:v>
                </c:pt>
                <c:pt idx="494">
                  <c:v>1061620</c:v>
                </c:pt>
                <c:pt idx="495">
                  <c:v>1062190</c:v>
                </c:pt>
                <c:pt idx="496">
                  <c:v>1062750</c:v>
                </c:pt>
                <c:pt idx="497">
                  <c:v>1063320</c:v>
                </c:pt>
                <c:pt idx="498">
                  <c:v>1063850</c:v>
                </c:pt>
                <c:pt idx="499">
                  <c:v>1064380</c:v>
                </c:pt>
                <c:pt idx="500">
                  <c:v>1064900</c:v>
                </c:pt>
                <c:pt idx="501">
                  <c:v>1065430</c:v>
                </c:pt>
                <c:pt idx="502">
                  <c:v>1065950</c:v>
                </c:pt>
                <c:pt idx="503">
                  <c:v>1066450</c:v>
                </c:pt>
                <c:pt idx="504">
                  <c:v>1066960</c:v>
                </c:pt>
                <c:pt idx="505">
                  <c:v>1067450</c:v>
                </c:pt>
                <c:pt idx="506">
                  <c:v>1067940</c:v>
                </c:pt>
                <c:pt idx="507">
                  <c:v>1068420</c:v>
                </c:pt>
                <c:pt idx="508">
                  <c:v>1068880</c:v>
                </c:pt>
                <c:pt idx="509">
                  <c:v>1069330</c:v>
                </c:pt>
                <c:pt idx="510">
                  <c:v>1069800</c:v>
                </c:pt>
                <c:pt idx="511">
                  <c:v>1070260</c:v>
                </c:pt>
                <c:pt idx="512">
                  <c:v>1070700</c:v>
                </c:pt>
                <c:pt idx="513">
                  <c:v>1071150</c:v>
                </c:pt>
                <c:pt idx="514">
                  <c:v>1071580</c:v>
                </c:pt>
                <c:pt idx="515">
                  <c:v>1072020</c:v>
                </c:pt>
                <c:pt idx="516">
                  <c:v>1072460</c:v>
                </c:pt>
                <c:pt idx="517">
                  <c:v>1072880</c:v>
                </c:pt>
                <c:pt idx="518">
                  <c:v>1073290</c:v>
                </c:pt>
                <c:pt idx="519">
                  <c:v>1073700</c:v>
                </c:pt>
                <c:pt idx="520">
                  <c:v>1074110</c:v>
                </c:pt>
                <c:pt idx="521">
                  <c:v>1074490</c:v>
                </c:pt>
                <c:pt idx="522">
                  <c:v>1074900</c:v>
                </c:pt>
                <c:pt idx="523">
                  <c:v>1075300</c:v>
                </c:pt>
                <c:pt idx="524">
                  <c:v>1075690</c:v>
                </c:pt>
                <c:pt idx="525">
                  <c:v>1076080</c:v>
                </c:pt>
                <c:pt idx="526">
                  <c:v>1076450</c:v>
                </c:pt>
                <c:pt idx="527">
                  <c:v>1076810</c:v>
                </c:pt>
                <c:pt idx="528">
                  <c:v>1077180</c:v>
                </c:pt>
                <c:pt idx="529">
                  <c:v>1077550</c:v>
                </c:pt>
                <c:pt idx="530">
                  <c:v>1077900</c:v>
                </c:pt>
                <c:pt idx="531">
                  <c:v>1078260</c:v>
                </c:pt>
                <c:pt idx="532">
                  <c:v>1078610</c:v>
                </c:pt>
                <c:pt idx="533">
                  <c:v>1078970</c:v>
                </c:pt>
                <c:pt idx="534">
                  <c:v>1079300</c:v>
                </c:pt>
                <c:pt idx="535">
                  <c:v>1079650</c:v>
                </c:pt>
                <c:pt idx="536">
                  <c:v>1079990</c:v>
                </c:pt>
                <c:pt idx="537">
                  <c:v>1080320</c:v>
                </c:pt>
                <c:pt idx="538">
                  <c:v>1080640</c:v>
                </c:pt>
                <c:pt idx="539">
                  <c:v>1080970</c:v>
                </c:pt>
                <c:pt idx="540">
                  <c:v>1081300</c:v>
                </c:pt>
                <c:pt idx="541">
                  <c:v>1081610</c:v>
                </c:pt>
                <c:pt idx="542">
                  <c:v>1081920</c:v>
                </c:pt>
                <c:pt idx="543">
                  <c:v>1082220</c:v>
                </c:pt>
                <c:pt idx="544">
                  <c:v>1082530</c:v>
                </c:pt>
                <c:pt idx="545">
                  <c:v>1082840</c:v>
                </c:pt>
                <c:pt idx="546">
                  <c:v>1083150</c:v>
                </c:pt>
                <c:pt idx="547">
                  <c:v>1083460</c:v>
                </c:pt>
                <c:pt idx="548">
                  <c:v>1083770</c:v>
                </c:pt>
                <c:pt idx="549">
                  <c:v>1084060</c:v>
                </c:pt>
                <c:pt idx="550">
                  <c:v>1084350</c:v>
                </c:pt>
                <c:pt idx="551">
                  <c:v>1084640</c:v>
                </c:pt>
                <c:pt idx="552">
                  <c:v>1084920</c:v>
                </c:pt>
                <c:pt idx="553">
                  <c:v>1085220</c:v>
                </c:pt>
                <c:pt idx="554">
                  <c:v>1085510</c:v>
                </c:pt>
                <c:pt idx="555">
                  <c:v>1085800</c:v>
                </c:pt>
                <c:pt idx="556">
                  <c:v>1086080</c:v>
                </c:pt>
                <c:pt idx="557">
                  <c:v>1086360</c:v>
                </c:pt>
                <c:pt idx="558">
                  <c:v>1086640</c:v>
                </c:pt>
                <c:pt idx="559">
                  <c:v>1086910</c:v>
                </c:pt>
                <c:pt idx="560">
                  <c:v>1087180</c:v>
                </c:pt>
                <c:pt idx="561">
                  <c:v>1087460</c:v>
                </c:pt>
                <c:pt idx="562">
                  <c:v>1087740</c:v>
                </c:pt>
                <c:pt idx="563">
                  <c:v>1088010</c:v>
                </c:pt>
                <c:pt idx="564">
                  <c:v>1088290</c:v>
                </c:pt>
                <c:pt idx="565">
                  <c:v>1088550</c:v>
                </c:pt>
                <c:pt idx="566">
                  <c:v>1088810</c:v>
                </c:pt>
                <c:pt idx="567">
                  <c:v>1089070</c:v>
                </c:pt>
                <c:pt idx="568">
                  <c:v>1089330</c:v>
                </c:pt>
                <c:pt idx="569">
                  <c:v>1089590</c:v>
                </c:pt>
                <c:pt idx="570">
                  <c:v>1089840</c:v>
                </c:pt>
                <c:pt idx="571">
                  <c:v>1090100</c:v>
                </c:pt>
                <c:pt idx="572">
                  <c:v>1090350</c:v>
                </c:pt>
                <c:pt idx="573">
                  <c:v>1090600</c:v>
                </c:pt>
                <c:pt idx="574">
                  <c:v>1090850</c:v>
                </c:pt>
                <c:pt idx="575">
                  <c:v>1091100</c:v>
                </c:pt>
                <c:pt idx="576">
                  <c:v>1091350</c:v>
                </c:pt>
                <c:pt idx="577">
                  <c:v>1091580</c:v>
                </c:pt>
                <c:pt idx="578">
                  <c:v>1091830</c:v>
                </c:pt>
                <c:pt idx="579">
                  <c:v>1092060</c:v>
                </c:pt>
                <c:pt idx="580">
                  <c:v>1092300</c:v>
                </c:pt>
                <c:pt idx="581">
                  <c:v>1092540</c:v>
                </c:pt>
                <c:pt idx="582">
                  <c:v>1092770</c:v>
                </c:pt>
                <c:pt idx="583">
                  <c:v>1093010</c:v>
                </c:pt>
                <c:pt idx="584">
                  <c:v>1093240</c:v>
                </c:pt>
                <c:pt idx="585">
                  <c:v>1093470</c:v>
                </c:pt>
                <c:pt idx="586">
                  <c:v>1093680</c:v>
                </c:pt>
                <c:pt idx="587">
                  <c:v>1093910</c:v>
                </c:pt>
                <c:pt idx="588">
                  <c:v>1094140</c:v>
                </c:pt>
                <c:pt idx="589">
                  <c:v>1094380</c:v>
                </c:pt>
                <c:pt idx="590">
                  <c:v>1094600</c:v>
                </c:pt>
                <c:pt idx="591">
                  <c:v>1094820</c:v>
                </c:pt>
                <c:pt idx="592">
                  <c:v>1095050</c:v>
                </c:pt>
                <c:pt idx="593">
                  <c:v>1095270</c:v>
                </c:pt>
                <c:pt idx="594">
                  <c:v>1095500</c:v>
                </c:pt>
                <c:pt idx="595">
                  <c:v>1095730</c:v>
                </c:pt>
                <c:pt idx="596">
                  <c:v>1095950</c:v>
                </c:pt>
                <c:pt idx="597">
                  <c:v>1096180</c:v>
                </c:pt>
                <c:pt idx="598">
                  <c:v>1096390</c:v>
                </c:pt>
                <c:pt idx="599">
                  <c:v>1096610</c:v>
                </c:pt>
                <c:pt idx="600">
                  <c:v>1096830</c:v>
                </c:pt>
                <c:pt idx="601">
                  <c:v>1097040</c:v>
                </c:pt>
                <c:pt idx="602">
                  <c:v>1097260</c:v>
                </c:pt>
                <c:pt idx="603">
                  <c:v>1097470</c:v>
                </c:pt>
                <c:pt idx="604">
                  <c:v>1097690</c:v>
                </c:pt>
                <c:pt idx="605">
                  <c:v>1097900</c:v>
                </c:pt>
                <c:pt idx="606">
                  <c:v>1098100</c:v>
                </c:pt>
                <c:pt idx="607">
                  <c:v>1098320</c:v>
                </c:pt>
                <c:pt idx="608">
                  <c:v>1098520</c:v>
                </c:pt>
                <c:pt idx="609">
                  <c:v>1098740</c:v>
                </c:pt>
                <c:pt idx="610">
                  <c:v>1098950</c:v>
                </c:pt>
                <c:pt idx="611">
                  <c:v>1099150</c:v>
                </c:pt>
                <c:pt idx="612">
                  <c:v>1099360</c:v>
                </c:pt>
                <c:pt idx="613">
                  <c:v>1099560</c:v>
                </c:pt>
                <c:pt idx="614">
                  <c:v>1099760</c:v>
                </c:pt>
                <c:pt idx="615">
                  <c:v>1099970</c:v>
                </c:pt>
                <c:pt idx="616">
                  <c:v>1100170</c:v>
                </c:pt>
                <c:pt idx="617">
                  <c:v>1100370</c:v>
                </c:pt>
                <c:pt idx="618">
                  <c:v>1100570</c:v>
                </c:pt>
                <c:pt idx="619">
                  <c:v>1100770</c:v>
                </c:pt>
                <c:pt idx="620">
                  <c:v>1100970</c:v>
                </c:pt>
                <c:pt idx="621">
                  <c:v>1101180</c:v>
                </c:pt>
                <c:pt idx="622">
                  <c:v>1101380</c:v>
                </c:pt>
                <c:pt idx="623">
                  <c:v>1101580</c:v>
                </c:pt>
                <c:pt idx="624">
                  <c:v>1101780</c:v>
                </c:pt>
                <c:pt idx="625">
                  <c:v>1101980</c:v>
                </c:pt>
                <c:pt idx="626">
                  <c:v>1102180</c:v>
                </c:pt>
                <c:pt idx="627">
                  <c:v>1102380</c:v>
                </c:pt>
                <c:pt idx="628">
                  <c:v>1102580</c:v>
                </c:pt>
                <c:pt idx="629">
                  <c:v>1102780</c:v>
                </c:pt>
                <c:pt idx="630">
                  <c:v>1102980</c:v>
                </c:pt>
                <c:pt idx="631">
                  <c:v>1103180</c:v>
                </c:pt>
                <c:pt idx="632">
                  <c:v>1103390</c:v>
                </c:pt>
                <c:pt idx="633">
                  <c:v>1103580</c:v>
                </c:pt>
                <c:pt idx="634">
                  <c:v>1103780</c:v>
                </c:pt>
                <c:pt idx="635">
                  <c:v>1103970</c:v>
                </c:pt>
                <c:pt idx="636">
                  <c:v>1104170</c:v>
                </c:pt>
                <c:pt idx="637">
                  <c:v>1104370</c:v>
                </c:pt>
                <c:pt idx="638">
                  <c:v>1104560</c:v>
                </c:pt>
                <c:pt idx="639">
                  <c:v>1104750</c:v>
                </c:pt>
                <c:pt idx="640">
                  <c:v>1104950</c:v>
                </c:pt>
                <c:pt idx="641">
                  <c:v>1105150</c:v>
                </c:pt>
                <c:pt idx="642">
                  <c:v>1105350</c:v>
                </c:pt>
                <c:pt idx="643">
                  <c:v>1105540</c:v>
                </c:pt>
                <c:pt idx="644">
                  <c:v>1105730</c:v>
                </c:pt>
                <c:pt idx="645">
                  <c:v>1105930</c:v>
                </c:pt>
                <c:pt idx="646">
                  <c:v>1106110</c:v>
                </c:pt>
                <c:pt idx="647">
                  <c:v>1106310</c:v>
                </c:pt>
                <c:pt idx="648">
                  <c:v>1106500</c:v>
                </c:pt>
                <c:pt idx="649">
                  <c:v>1106690</c:v>
                </c:pt>
                <c:pt idx="650">
                  <c:v>1106870</c:v>
                </c:pt>
                <c:pt idx="651">
                  <c:v>1107060</c:v>
                </c:pt>
                <c:pt idx="652">
                  <c:v>1107250</c:v>
                </c:pt>
                <c:pt idx="653">
                  <c:v>1107440</c:v>
                </c:pt>
                <c:pt idx="654">
                  <c:v>1107630</c:v>
                </c:pt>
                <c:pt idx="655">
                  <c:v>1107830</c:v>
                </c:pt>
                <c:pt idx="656">
                  <c:v>1108020</c:v>
                </c:pt>
                <c:pt idx="657">
                  <c:v>1108200</c:v>
                </c:pt>
                <c:pt idx="658">
                  <c:v>1108390</c:v>
                </c:pt>
                <c:pt idx="659">
                  <c:v>1108570</c:v>
                </c:pt>
                <c:pt idx="660">
                  <c:v>1108760</c:v>
                </c:pt>
                <c:pt idx="661">
                  <c:v>1108950</c:v>
                </c:pt>
                <c:pt idx="662">
                  <c:v>1109140</c:v>
                </c:pt>
                <c:pt idx="663">
                  <c:v>1109330</c:v>
                </c:pt>
                <c:pt idx="664">
                  <c:v>1109510</c:v>
                </c:pt>
                <c:pt idx="665">
                  <c:v>1109700</c:v>
                </c:pt>
                <c:pt idx="666">
                  <c:v>1109890</c:v>
                </c:pt>
                <c:pt idx="667">
                  <c:v>1110070</c:v>
                </c:pt>
                <c:pt idx="668">
                  <c:v>1110260</c:v>
                </c:pt>
                <c:pt idx="669">
                  <c:v>1110450</c:v>
                </c:pt>
                <c:pt idx="670">
                  <c:v>1110630</c:v>
                </c:pt>
                <c:pt idx="671">
                  <c:v>1110820</c:v>
                </c:pt>
                <c:pt idx="672">
                  <c:v>1111010</c:v>
                </c:pt>
                <c:pt idx="673">
                  <c:v>1111190</c:v>
                </c:pt>
                <c:pt idx="674">
                  <c:v>1111380</c:v>
                </c:pt>
                <c:pt idx="675">
                  <c:v>1111560</c:v>
                </c:pt>
                <c:pt idx="676">
                  <c:v>1111740</c:v>
                </c:pt>
                <c:pt idx="677">
                  <c:v>1111930</c:v>
                </c:pt>
                <c:pt idx="678">
                  <c:v>1112120</c:v>
                </c:pt>
                <c:pt idx="679">
                  <c:v>1112300</c:v>
                </c:pt>
                <c:pt idx="680">
                  <c:v>1112490</c:v>
                </c:pt>
                <c:pt idx="681">
                  <c:v>1112680</c:v>
                </c:pt>
                <c:pt idx="682">
                  <c:v>1112870</c:v>
                </c:pt>
                <c:pt idx="683">
                  <c:v>1113040</c:v>
                </c:pt>
                <c:pt idx="684">
                  <c:v>1113230</c:v>
                </c:pt>
                <c:pt idx="685">
                  <c:v>1113410</c:v>
                </c:pt>
                <c:pt idx="686">
                  <c:v>1113600</c:v>
                </c:pt>
                <c:pt idx="687">
                  <c:v>1113780</c:v>
                </c:pt>
                <c:pt idx="688">
                  <c:v>1113970</c:v>
                </c:pt>
                <c:pt idx="689">
                  <c:v>1114160</c:v>
                </c:pt>
                <c:pt idx="690">
                  <c:v>1114340</c:v>
                </c:pt>
                <c:pt idx="691">
                  <c:v>1114520</c:v>
                </c:pt>
                <c:pt idx="692">
                  <c:v>1114700</c:v>
                </c:pt>
                <c:pt idx="693">
                  <c:v>1114880</c:v>
                </c:pt>
                <c:pt idx="694">
                  <c:v>1115070</c:v>
                </c:pt>
                <c:pt idx="695">
                  <c:v>1115250</c:v>
                </c:pt>
                <c:pt idx="696">
                  <c:v>1115440</c:v>
                </c:pt>
                <c:pt idx="697">
                  <c:v>1115610</c:v>
                </c:pt>
                <c:pt idx="698">
                  <c:v>1115800</c:v>
                </c:pt>
                <c:pt idx="699">
                  <c:v>1115980</c:v>
                </c:pt>
                <c:pt idx="700">
                  <c:v>1116170</c:v>
                </c:pt>
                <c:pt idx="701">
                  <c:v>1116350</c:v>
                </c:pt>
                <c:pt idx="702">
                  <c:v>1116530</c:v>
                </c:pt>
                <c:pt idx="703">
                  <c:v>1116720</c:v>
                </c:pt>
                <c:pt idx="704">
                  <c:v>1116900</c:v>
                </c:pt>
                <c:pt idx="705">
                  <c:v>1117070</c:v>
                </c:pt>
                <c:pt idx="706">
                  <c:v>1117250</c:v>
                </c:pt>
                <c:pt idx="707">
                  <c:v>1117440</c:v>
                </c:pt>
                <c:pt idx="708">
                  <c:v>1117620</c:v>
                </c:pt>
                <c:pt idx="709">
                  <c:v>1117790</c:v>
                </c:pt>
                <c:pt idx="710">
                  <c:v>1117970</c:v>
                </c:pt>
                <c:pt idx="711">
                  <c:v>1118140</c:v>
                </c:pt>
                <c:pt idx="712">
                  <c:v>1118320</c:v>
                </c:pt>
                <c:pt idx="713">
                  <c:v>1118500</c:v>
                </c:pt>
                <c:pt idx="714">
                  <c:v>1118690</c:v>
                </c:pt>
                <c:pt idx="715">
                  <c:v>1118870</c:v>
                </c:pt>
                <c:pt idx="716">
                  <c:v>1119050</c:v>
                </c:pt>
                <c:pt idx="717">
                  <c:v>1119230</c:v>
                </c:pt>
                <c:pt idx="718">
                  <c:v>1119400</c:v>
                </c:pt>
                <c:pt idx="719">
                  <c:v>1119570</c:v>
                </c:pt>
                <c:pt idx="720">
                  <c:v>1119750</c:v>
                </c:pt>
                <c:pt idx="721">
                  <c:v>1119920</c:v>
                </c:pt>
                <c:pt idx="722">
                  <c:v>1120100</c:v>
                </c:pt>
                <c:pt idx="723">
                  <c:v>1120280</c:v>
                </c:pt>
                <c:pt idx="724">
                  <c:v>1120450</c:v>
                </c:pt>
                <c:pt idx="725">
                  <c:v>1120630</c:v>
                </c:pt>
                <c:pt idx="726">
                  <c:v>1120810</c:v>
                </c:pt>
                <c:pt idx="727">
                  <c:v>1120980</c:v>
                </c:pt>
                <c:pt idx="728">
                  <c:v>1121160</c:v>
                </c:pt>
                <c:pt idx="729">
                  <c:v>1121340</c:v>
                </c:pt>
                <c:pt idx="730">
                  <c:v>1121510</c:v>
                </c:pt>
                <c:pt idx="731">
                  <c:v>1121690</c:v>
                </c:pt>
                <c:pt idx="732">
                  <c:v>1121870</c:v>
                </c:pt>
                <c:pt idx="733">
                  <c:v>1122040</c:v>
                </c:pt>
                <c:pt idx="734">
                  <c:v>1122220</c:v>
                </c:pt>
                <c:pt idx="735">
                  <c:v>1122400</c:v>
                </c:pt>
                <c:pt idx="736">
                  <c:v>1122580</c:v>
                </c:pt>
                <c:pt idx="737">
                  <c:v>1122750</c:v>
                </c:pt>
                <c:pt idx="738">
                  <c:v>1122930</c:v>
                </c:pt>
                <c:pt idx="739">
                  <c:v>1123110</c:v>
                </c:pt>
                <c:pt idx="740">
                  <c:v>1123280</c:v>
                </c:pt>
                <c:pt idx="741">
                  <c:v>1123460</c:v>
                </c:pt>
                <c:pt idx="742">
                  <c:v>1123630</c:v>
                </c:pt>
                <c:pt idx="743">
                  <c:v>1123810</c:v>
                </c:pt>
                <c:pt idx="744">
                  <c:v>1123980</c:v>
                </c:pt>
                <c:pt idx="745">
                  <c:v>1124160</c:v>
                </c:pt>
                <c:pt idx="746">
                  <c:v>1124340</c:v>
                </c:pt>
                <c:pt idx="747">
                  <c:v>1124500</c:v>
                </c:pt>
                <c:pt idx="748">
                  <c:v>1124680</c:v>
                </c:pt>
                <c:pt idx="749">
                  <c:v>1124850</c:v>
                </c:pt>
                <c:pt idx="750">
                  <c:v>1125030</c:v>
                </c:pt>
                <c:pt idx="751">
                  <c:v>1125210</c:v>
                </c:pt>
                <c:pt idx="752">
                  <c:v>1125390</c:v>
                </c:pt>
                <c:pt idx="753">
                  <c:v>1125550</c:v>
                </c:pt>
                <c:pt idx="754">
                  <c:v>1125740</c:v>
                </c:pt>
                <c:pt idx="755">
                  <c:v>1125910</c:v>
                </c:pt>
                <c:pt idx="756">
                  <c:v>1126080</c:v>
                </c:pt>
                <c:pt idx="757">
                  <c:v>1126260</c:v>
                </c:pt>
                <c:pt idx="758">
                  <c:v>1126430</c:v>
                </c:pt>
                <c:pt idx="759">
                  <c:v>1126620</c:v>
                </c:pt>
                <c:pt idx="760">
                  <c:v>1126790</c:v>
                </c:pt>
                <c:pt idx="761">
                  <c:v>1126960</c:v>
                </c:pt>
                <c:pt idx="762">
                  <c:v>1127140</c:v>
                </c:pt>
                <c:pt idx="763">
                  <c:v>1127320</c:v>
                </c:pt>
                <c:pt idx="764">
                  <c:v>1127490</c:v>
                </c:pt>
                <c:pt idx="765">
                  <c:v>1127660</c:v>
                </c:pt>
                <c:pt idx="766">
                  <c:v>1127840</c:v>
                </c:pt>
                <c:pt idx="767">
                  <c:v>1128010</c:v>
                </c:pt>
                <c:pt idx="768">
                  <c:v>1128190</c:v>
                </c:pt>
                <c:pt idx="769">
                  <c:v>1128350</c:v>
                </c:pt>
                <c:pt idx="770">
                  <c:v>1128520</c:v>
                </c:pt>
                <c:pt idx="771">
                  <c:v>1128700</c:v>
                </c:pt>
                <c:pt idx="772">
                  <c:v>1128870</c:v>
                </c:pt>
                <c:pt idx="773">
                  <c:v>1129040</c:v>
                </c:pt>
                <c:pt idx="774">
                  <c:v>1129220</c:v>
                </c:pt>
                <c:pt idx="775">
                  <c:v>1129390</c:v>
                </c:pt>
                <c:pt idx="776">
                  <c:v>1129560</c:v>
                </c:pt>
                <c:pt idx="777">
                  <c:v>1129740</c:v>
                </c:pt>
                <c:pt idx="778">
                  <c:v>1129900</c:v>
                </c:pt>
                <c:pt idx="779">
                  <c:v>1130070</c:v>
                </c:pt>
                <c:pt idx="780">
                  <c:v>1130250</c:v>
                </c:pt>
                <c:pt idx="781">
                  <c:v>1130410</c:v>
                </c:pt>
                <c:pt idx="782">
                  <c:v>1130580</c:v>
                </c:pt>
                <c:pt idx="783">
                  <c:v>1130760</c:v>
                </c:pt>
                <c:pt idx="784">
                  <c:v>1130930</c:v>
                </c:pt>
                <c:pt idx="785">
                  <c:v>1131110</c:v>
                </c:pt>
                <c:pt idx="786">
                  <c:v>1131270</c:v>
                </c:pt>
                <c:pt idx="787">
                  <c:v>1131440</c:v>
                </c:pt>
                <c:pt idx="788">
                  <c:v>1131610</c:v>
                </c:pt>
                <c:pt idx="789">
                  <c:v>1131780</c:v>
                </c:pt>
                <c:pt idx="790">
                  <c:v>1131950</c:v>
                </c:pt>
                <c:pt idx="791">
                  <c:v>1132130</c:v>
                </c:pt>
                <c:pt idx="792">
                  <c:v>1132300</c:v>
                </c:pt>
                <c:pt idx="793">
                  <c:v>1132480</c:v>
                </c:pt>
                <c:pt idx="794">
                  <c:v>1132650</c:v>
                </c:pt>
                <c:pt idx="795">
                  <c:v>1132810</c:v>
                </c:pt>
                <c:pt idx="796">
                  <c:v>1132990</c:v>
                </c:pt>
                <c:pt idx="797">
                  <c:v>1133160</c:v>
                </c:pt>
                <c:pt idx="798">
                  <c:v>1133330</c:v>
                </c:pt>
                <c:pt idx="799">
                  <c:v>1133490</c:v>
                </c:pt>
                <c:pt idx="800">
                  <c:v>1133660</c:v>
                </c:pt>
                <c:pt idx="801">
                  <c:v>1133830</c:v>
                </c:pt>
                <c:pt idx="802">
                  <c:v>1134000</c:v>
                </c:pt>
                <c:pt idx="803">
                  <c:v>1134170</c:v>
                </c:pt>
                <c:pt idx="804">
                  <c:v>1134330</c:v>
                </c:pt>
                <c:pt idx="805">
                  <c:v>1134500</c:v>
                </c:pt>
                <c:pt idx="806">
                  <c:v>1134670</c:v>
                </c:pt>
                <c:pt idx="807">
                  <c:v>1134840</c:v>
                </c:pt>
                <c:pt idx="808">
                  <c:v>1135010</c:v>
                </c:pt>
                <c:pt idx="809">
                  <c:v>1135170</c:v>
                </c:pt>
                <c:pt idx="810">
                  <c:v>1135330</c:v>
                </c:pt>
                <c:pt idx="811">
                  <c:v>1135500</c:v>
                </c:pt>
                <c:pt idx="812">
                  <c:v>1135670</c:v>
                </c:pt>
                <c:pt idx="813">
                  <c:v>1135840</c:v>
                </c:pt>
                <c:pt idx="814">
                  <c:v>1136000</c:v>
                </c:pt>
                <c:pt idx="815">
                  <c:v>1136170</c:v>
                </c:pt>
                <c:pt idx="816">
                  <c:v>1136340</c:v>
                </c:pt>
                <c:pt idx="817">
                  <c:v>1136500</c:v>
                </c:pt>
                <c:pt idx="818">
                  <c:v>1136670</c:v>
                </c:pt>
                <c:pt idx="819">
                  <c:v>1136830</c:v>
                </c:pt>
                <c:pt idx="820">
                  <c:v>1137000</c:v>
                </c:pt>
                <c:pt idx="821">
                  <c:v>1137180</c:v>
                </c:pt>
                <c:pt idx="822">
                  <c:v>1137340</c:v>
                </c:pt>
                <c:pt idx="823">
                  <c:v>1137500</c:v>
                </c:pt>
                <c:pt idx="824">
                  <c:v>1137670</c:v>
                </c:pt>
                <c:pt idx="825">
                  <c:v>1137850</c:v>
                </c:pt>
                <c:pt idx="826">
                  <c:v>1138010</c:v>
                </c:pt>
                <c:pt idx="827">
                  <c:v>1138180</c:v>
                </c:pt>
                <c:pt idx="828">
                  <c:v>1138350</c:v>
                </c:pt>
                <c:pt idx="829">
                  <c:v>1138510</c:v>
                </c:pt>
                <c:pt idx="830">
                  <c:v>1138680</c:v>
                </c:pt>
                <c:pt idx="831">
                  <c:v>1138850</c:v>
                </c:pt>
                <c:pt idx="832">
                  <c:v>1139020</c:v>
                </c:pt>
                <c:pt idx="833">
                  <c:v>1139180</c:v>
                </c:pt>
                <c:pt idx="834">
                  <c:v>1139360</c:v>
                </c:pt>
                <c:pt idx="835">
                  <c:v>1139520</c:v>
                </c:pt>
                <c:pt idx="836">
                  <c:v>1139700</c:v>
                </c:pt>
                <c:pt idx="837">
                  <c:v>1139860</c:v>
                </c:pt>
                <c:pt idx="838">
                  <c:v>1140030</c:v>
                </c:pt>
                <c:pt idx="839">
                  <c:v>1140190</c:v>
                </c:pt>
                <c:pt idx="840">
                  <c:v>1140360</c:v>
                </c:pt>
                <c:pt idx="841">
                  <c:v>1140520</c:v>
                </c:pt>
                <c:pt idx="842">
                  <c:v>1140680</c:v>
                </c:pt>
                <c:pt idx="843">
                  <c:v>1140840</c:v>
                </c:pt>
                <c:pt idx="844">
                  <c:v>1141010</c:v>
                </c:pt>
                <c:pt idx="845">
                  <c:v>1141160</c:v>
                </c:pt>
                <c:pt idx="846">
                  <c:v>1141330</c:v>
                </c:pt>
                <c:pt idx="847">
                  <c:v>1141500</c:v>
                </c:pt>
                <c:pt idx="848">
                  <c:v>1141660</c:v>
                </c:pt>
                <c:pt idx="849">
                  <c:v>1141830</c:v>
                </c:pt>
                <c:pt idx="850">
                  <c:v>1142000</c:v>
                </c:pt>
                <c:pt idx="851">
                  <c:v>1142160</c:v>
                </c:pt>
                <c:pt idx="852">
                  <c:v>1142330</c:v>
                </c:pt>
                <c:pt idx="853">
                  <c:v>1142490</c:v>
                </c:pt>
                <c:pt idx="854">
                  <c:v>1142660</c:v>
                </c:pt>
                <c:pt idx="855">
                  <c:v>1142830</c:v>
                </c:pt>
                <c:pt idx="856">
                  <c:v>1143010</c:v>
                </c:pt>
                <c:pt idx="857">
                  <c:v>1143170</c:v>
                </c:pt>
                <c:pt idx="858">
                  <c:v>1143340</c:v>
                </c:pt>
                <c:pt idx="859">
                  <c:v>1143510</c:v>
                </c:pt>
                <c:pt idx="860">
                  <c:v>1143660</c:v>
                </c:pt>
                <c:pt idx="861">
                  <c:v>1143830</c:v>
                </c:pt>
                <c:pt idx="862">
                  <c:v>1144000</c:v>
                </c:pt>
                <c:pt idx="863">
                  <c:v>1144170</c:v>
                </c:pt>
                <c:pt idx="864">
                  <c:v>1144340</c:v>
                </c:pt>
                <c:pt idx="865">
                  <c:v>1144520</c:v>
                </c:pt>
                <c:pt idx="866">
                  <c:v>1144680</c:v>
                </c:pt>
                <c:pt idx="867">
                  <c:v>1144840</c:v>
                </c:pt>
                <c:pt idx="868">
                  <c:v>1145020</c:v>
                </c:pt>
                <c:pt idx="869">
                  <c:v>1145180</c:v>
                </c:pt>
                <c:pt idx="870">
                  <c:v>1145350</c:v>
                </c:pt>
                <c:pt idx="871">
                  <c:v>1145530</c:v>
                </c:pt>
                <c:pt idx="872">
                  <c:v>1145710</c:v>
                </c:pt>
                <c:pt idx="873">
                  <c:v>1145870</c:v>
                </c:pt>
                <c:pt idx="874">
                  <c:v>1146050</c:v>
                </c:pt>
                <c:pt idx="875">
                  <c:v>1146220</c:v>
                </c:pt>
                <c:pt idx="876">
                  <c:v>1146390</c:v>
                </c:pt>
                <c:pt idx="877">
                  <c:v>1146560</c:v>
                </c:pt>
                <c:pt idx="878">
                  <c:v>1146740</c:v>
                </c:pt>
                <c:pt idx="879">
                  <c:v>1146900</c:v>
                </c:pt>
                <c:pt idx="880">
                  <c:v>1147080</c:v>
                </c:pt>
                <c:pt idx="881">
                  <c:v>1147260</c:v>
                </c:pt>
                <c:pt idx="882">
                  <c:v>1147430</c:v>
                </c:pt>
                <c:pt idx="883">
                  <c:v>1147610</c:v>
                </c:pt>
                <c:pt idx="884">
                  <c:v>1147780</c:v>
                </c:pt>
                <c:pt idx="885">
                  <c:v>1147940</c:v>
                </c:pt>
                <c:pt idx="886">
                  <c:v>1148110</c:v>
                </c:pt>
                <c:pt idx="887">
                  <c:v>1148280</c:v>
                </c:pt>
                <c:pt idx="888">
                  <c:v>1148450</c:v>
                </c:pt>
                <c:pt idx="889">
                  <c:v>1148620</c:v>
                </c:pt>
                <c:pt idx="890">
                  <c:v>1148790</c:v>
                </c:pt>
                <c:pt idx="891">
                  <c:v>1148960</c:v>
                </c:pt>
                <c:pt idx="892">
                  <c:v>1149140</c:v>
                </c:pt>
                <c:pt idx="893">
                  <c:v>1149310</c:v>
                </c:pt>
                <c:pt idx="894">
                  <c:v>1149480</c:v>
                </c:pt>
                <c:pt idx="895">
                  <c:v>1149660</c:v>
                </c:pt>
                <c:pt idx="896">
                  <c:v>1149820</c:v>
                </c:pt>
                <c:pt idx="897">
                  <c:v>1149990</c:v>
                </c:pt>
                <c:pt idx="898">
                  <c:v>1150160</c:v>
                </c:pt>
                <c:pt idx="899">
                  <c:v>1150320</c:v>
                </c:pt>
                <c:pt idx="900">
                  <c:v>1150500</c:v>
                </c:pt>
                <c:pt idx="901">
                  <c:v>1150660</c:v>
                </c:pt>
                <c:pt idx="902">
                  <c:v>1150830</c:v>
                </c:pt>
                <c:pt idx="903">
                  <c:v>1151010</c:v>
                </c:pt>
                <c:pt idx="904">
                  <c:v>1151180</c:v>
                </c:pt>
                <c:pt idx="905">
                  <c:v>1151340</c:v>
                </c:pt>
                <c:pt idx="906">
                  <c:v>1151510</c:v>
                </c:pt>
                <c:pt idx="907">
                  <c:v>1151670</c:v>
                </c:pt>
                <c:pt idx="908">
                  <c:v>1151830</c:v>
                </c:pt>
                <c:pt idx="909">
                  <c:v>1152000</c:v>
                </c:pt>
                <c:pt idx="910">
                  <c:v>1152170</c:v>
                </c:pt>
                <c:pt idx="911">
                  <c:v>1152330</c:v>
                </c:pt>
                <c:pt idx="912">
                  <c:v>1152490</c:v>
                </c:pt>
                <c:pt idx="913">
                  <c:v>1152660</c:v>
                </c:pt>
                <c:pt idx="914">
                  <c:v>1152840</c:v>
                </c:pt>
                <c:pt idx="915">
                  <c:v>1153000</c:v>
                </c:pt>
                <c:pt idx="916">
                  <c:v>1153160</c:v>
                </c:pt>
                <c:pt idx="917">
                  <c:v>1153320</c:v>
                </c:pt>
                <c:pt idx="918">
                  <c:v>1153490</c:v>
                </c:pt>
                <c:pt idx="919">
                  <c:v>1153650</c:v>
                </c:pt>
                <c:pt idx="920">
                  <c:v>1153820</c:v>
                </c:pt>
                <c:pt idx="921">
                  <c:v>1153990</c:v>
                </c:pt>
                <c:pt idx="922">
                  <c:v>1154160</c:v>
                </c:pt>
                <c:pt idx="923">
                  <c:v>1154330</c:v>
                </c:pt>
                <c:pt idx="924">
                  <c:v>1154500</c:v>
                </c:pt>
                <c:pt idx="925">
                  <c:v>1154660</c:v>
                </c:pt>
                <c:pt idx="926">
                  <c:v>1154820</c:v>
                </c:pt>
                <c:pt idx="927">
                  <c:v>1154990</c:v>
                </c:pt>
                <c:pt idx="928">
                  <c:v>1155160</c:v>
                </c:pt>
                <c:pt idx="929">
                  <c:v>1155330</c:v>
                </c:pt>
                <c:pt idx="930">
                  <c:v>1155500</c:v>
                </c:pt>
                <c:pt idx="931">
                  <c:v>1155660</c:v>
                </c:pt>
                <c:pt idx="932">
                  <c:v>1155830</c:v>
                </c:pt>
                <c:pt idx="933">
                  <c:v>1156000</c:v>
                </c:pt>
                <c:pt idx="934">
                  <c:v>1156170</c:v>
                </c:pt>
                <c:pt idx="935">
                  <c:v>1156330</c:v>
                </c:pt>
                <c:pt idx="936">
                  <c:v>1156500</c:v>
                </c:pt>
                <c:pt idx="937">
                  <c:v>1156670</c:v>
                </c:pt>
                <c:pt idx="938">
                  <c:v>1156830</c:v>
                </c:pt>
                <c:pt idx="939">
                  <c:v>1157000</c:v>
                </c:pt>
                <c:pt idx="940">
                  <c:v>1157170</c:v>
                </c:pt>
                <c:pt idx="941">
                  <c:v>1157330</c:v>
                </c:pt>
                <c:pt idx="942">
                  <c:v>1157500</c:v>
                </c:pt>
                <c:pt idx="943">
                  <c:v>1157660</c:v>
                </c:pt>
                <c:pt idx="944">
                  <c:v>1157830</c:v>
                </c:pt>
                <c:pt idx="945">
                  <c:v>1157990</c:v>
                </c:pt>
                <c:pt idx="946">
                  <c:v>1158160</c:v>
                </c:pt>
                <c:pt idx="947">
                  <c:v>1158310</c:v>
                </c:pt>
                <c:pt idx="948">
                  <c:v>1158480</c:v>
                </c:pt>
                <c:pt idx="949">
                  <c:v>1158650</c:v>
                </c:pt>
                <c:pt idx="950">
                  <c:v>1158810</c:v>
                </c:pt>
                <c:pt idx="951">
                  <c:v>1158970</c:v>
                </c:pt>
                <c:pt idx="952">
                  <c:v>1159140</c:v>
                </c:pt>
                <c:pt idx="953">
                  <c:v>1159310</c:v>
                </c:pt>
                <c:pt idx="954">
                  <c:v>1159470</c:v>
                </c:pt>
                <c:pt idx="955">
                  <c:v>1159640</c:v>
                </c:pt>
                <c:pt idx="956">
                  <c:v>1159790</c:v>
                </c:pt>
                <c:pt idx="957">
                  <c:v>1159960</c:v>
                </c:pt>
                <c:pt idx="958">
                  <c:v>1160120</c:v>
                </c:pt>
                <c:pt idx="959">
                  <c:v>1160280</c:v>
                </c:pt>
                <c:pt idx="960">
                  <c:v>1160460</c:v>
                </c:pt>
                <c:pt idx="961">
                  <c:v>1160620</c:v>
                </c:pt>
                <c:pt idx="962">
                  <c:v>1160790</c:v>
                </c:pt>
                <c:pt idx="963">
                  <c:v>1160950</c:v>
                </c:pt>
                <c:pt idx="964">
                  <c:v>1161110</c:v>
                </c:pt>
                <c:pt idx="965">
                  <c:v>1161290</c:v>
                </c:pt>
                <c:pt idx="966">
                  <c:v>1161450</c:v>
                </c:pt>
                <c:pt idx="967">
                  <c:v>1161620</c:v>
                </c:pt>
                <c:pt idx="968">
                  <c:v>1161780</c:v>
                </c:pt>
                <c:pt idx="969">
                  <c:v>1161940</c:v>
                </c:pt>
                <c:pt idx="970">
                  <c:v>1162110</c:v>
                </c:pt>
                <c:pt idx="971">
                  <c:v>1162270</c:v>
                </c:pt>
                <c:pt idx="972">
                  <c:v>1162450</c:v>
                </c:pt>
                <c:pt idx="973">
                  <c:v>1162620</c:v>
                </c:pt>
                <c:pt idx="974">
                  <c:v>1162780</c:v>
                </c:pt>
                <c:pt idx="975">
                  <c:v>1162960</c:v>
                </c:pt>
                <c:pt idx="976">
                  <c:v>1163120</c:v>
                </c:pt>
                <c:pt idx="977">
                  <c:v>1163290</c:v>
                </c:pt>
                <c:pt idx="978">
                  <c:v>1163460</c:v>
                </c:pt>
                <c:pt idx="979">
                  <c:v>1163630</c:v>
                </c:pt>
                <c:pt idx="980">
                  <c:v>1163800</c:v>
                </c:pt>
                <c:pt idx="981">
                  <c:v>1163970</c:v>
                </c:pt>
                <c:pt idx="982">
                  <c:v>1164140</c:v>
                </c:pt>
                <c:pt idx="983">
                  <c:v>1164300</c:v>
                </c:pt>
                <c:pt idx="984">
                  <c:v>1164480</c:v>
                </c:pt>
                <c:pt idx="985">
                  <c:v>1164660</c:v>
                </c:pt>
                <c:pt idx="986">
                  <c:v>1164840</c:v>
                </c:pt>
                <c:pt idx="987">
                  <c:v>1165020</c:v>
                </c:pt>
                <c:pt idx="988">
                  <c:v>1165190</c:v>
                </c:pt>
                <c:pt idx="989">
                  <c:v>1165360</c:v>
                </c:pt>
                <c:pt idx="990">
                  <c:v>1165530</c:v>
                </c:pt>
                <c:pt idx="991">
                  <c:v>1165710</c:v>
                </c:pt>
                <c:pt idx="992">
                  <c:v>1165880</c:v>
                </c:pt>
                <c:pt idx="993">
                  <c:v>1166060</c:v>
                </c:pt>
                <c:pt idx="994">
                  <c:v>1166230</c:v>
                </c:pt>
                <c:pt idx="995">
                  <c:v>1166390</c:v>
                </c:pt>
                <c:pt idx="996">
                  <c:v>1166570</c:v>
                </c:pt>
                <c:pt idx="997">
                  <c:v>1166740</c:v>
                </c:pt>
                <c:pt idx="998">
                  <c:v>1166900</c:v>
                </c:pt>
                <c:pt idx="999">
                  <c:v>1167080</c:v>
                </c:pt>
              </c:numCache>
            </c:numRef>
          </c:val>
          <c:smooth val="0"/>
          <c:extLst>
            <c:ext xmlns:c16="http://schemas.microsoft.com/office/drawing/2014/chart" uri="{C3380CC4-5D6E-409C-BE32-E72D297353CC}">
              <c16:uniqueId val="{00000001-10CE-42E6-AC42-68B586185D5A}"/>
            </c:ext>
          </c:extLst>
        </c:ser>
        <c:ser>
          <c:idx val="2"/>
          <c:order val="2"/>
          <c:tx>
            <c:strRef>
              <c:f>NoVac!$E$1</c:f>
              <c:strCache>
                <c:ptCount val="1"/>
                <c:pt idx="0">
                  <c:v>80%</c:v>
                </c:pt>
              </c:strCache>
            </c:strRef>
          </c:tx>
          <c:spPr>
            <a:ln w="28575" cap="rnd">
              <a:solidFill>
                <a:schemeClr val="accent3"/>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6560</c:v>
                </c:pt>
                <c:pt idx="339">
                  <c:v>606957</c:v>
                </c:pt>
                <c:pt idx="340">
                  <c:v>617677</c:v>
                </c:pt>
                <c:pt idx="341">
                  <c:v>628739</c:v>
                </c:pt>
                <c:pt idx="342">
                  <c:v>640116</c:v>
                </c:pt>
                <c:pt idx="343">
                  <c:v>651787</c:v>
                </c:pt>
                <c:pt idx="344">
                  <c:v>663812</c:v>
                </c:pt>
                <c:pt idx="345">
                  <c:v>676216</c:v>
                </c:pt>
                <c:pt idx="346">
                  <c:v>688985</c:v>
                </c:pt>
                <c:pt idx="347">
                  <c:v>702099</c:v>
                </c:pt>
                <c:pt idx="348">
                  <c:v>715680</c:v>
                </c:pt>
                <c:pt idx="349">
                  <c:v>729553</c:v>
                </c:pt>
                <c:pt idx="350">
                  <c:v>743828</c:v>
                </c:pt>
                <c:pt idx="351">
                  <c:v>758526</c:v>
                </c:pt>
                <c:pt idx="352">
                  <c:v>773598</c:v>
                </c:pt>
                <c:pt idx="353">
                  <c:v>789079</c:v>
                </c:pt>
                <c:pt idx="354">
                  <c:v>805023</c:v>
                </c:pt>
                <c:pt idx="355">
                  <c:v>821359</c:v>
                </c:pt>
                <c:pt idx="356">
                  <c:v>838159</c:v>
                </c:pt>
                <c:pt idx="357">
                  <c:v>855386</c:v>
                </c:pt>
                <c:pt idx="358">
                  <c:v>872983</c:v>
                </c:pt>
                <c:pt idx="359">
                  <c:v>890994</c:v>
                </c:pt>
                <c:pt idx="360">
                  <c:v>909467</c:v>
                </c:pt>
                <c:pt idx="361">
                  <c:v>928381</c:v>
                </c:pt>
                <c:pt idx="362">
                  <c:v>947746</c:v>
                </c:pt>
                <c:pt idx="363">
                  <c:v>967512</c:v>
                </c:pt>
                <c:pt idx="364">
                  <c:v>987792</c:v>
                </c:pt>
                <c:pt idx="365">
                  <c:v>1008540</c:v>
                </c:pt>
                <c:pt idx="366">
                  <c:v>1029560</c:v>
                </c:pt>
                <c:pt idx="367">
                  <c:v>1051120</c:v>
                </c:pt>
                <c:pt idx="368">
                  <c:v>1073100</c:v>
                </c:pt>
                <c:pt idx="369">
                  <c:v>1095530</c:v>
                </c:pt>
                <c:pt idx="370">
                  <c:v>1118290</c:v>
                </c:pt>
                <c:pt idx="371">
                  <c:v>1141540</c:v>
                </c:pt>
                <c:pt idx="372">
                  <c:v>1165080</c:v>
                </c:pt>
                <c:pt idx="373">
                  <c:v>1189130</c:v>
                </c:pt>
                <c:pt idx="374">
                  <c:v>1213560</c:v>
                </c:pt>
                <c:pt idx="375">
                  <c:v>1238410</c:v>
                </c:pt>
                <c:pt idx="376">
                  <c:v>1263570</c:v>
                </c:pt>
                <c:pt idx="377">
                  <c:v>1289050</c:v>
                </c:pt>
                <c:pt idx="378">
                  <c:v>1314900</c:v>
                </c:pt>
                <c:pt idx="379">
                  <c:v>1341070</c:v>
                </c:pt>
                <c:pt idx="380">
                  <c:v>1367600</c:v>
                </c:pt>
                <c:pt idx="381">
                  <c:v>1394420</c:v>
                </c:pt>
                <c:pt idx="382">
                  <c:v>1421470</c:v>
                </c:pt>
                <c:pt idx="383">
                  <c:v>1448890</c:v>
                </c:pt>
                <c:pt idx="384">
                  <c:v>1476500</c:v>
                </c:pt>
                <c:pt idx="385">
                  <c:v>1504450</c:v>
                </c:pt>
                <c:pt idx="386">
                  <c:v>1532710</c:v>
                </c:pt>
                <c:pt idx="387">
                  <c:v>1561020</c:v>
                </c:pt>
                <c:pt idx="388">
                  <c:v>1589580</c:v>
                </c:pt>
                <c:pt idx="389">
                  <c:v>1618290</c:v>
                </c:pt>
                <c:pt idx="390">
                  <c:v>1647090</c:v>
                </c:pt>
                <c:pt idx="391">
                  <c:v>1676080</c:v>
                </c:pt>
                <c:pt idx="392">
                  <c:v>1705090</c:v>
                </c:pt>
                <c:pt idx="393">
                  <c:v>1734150</c:v>
                </c:pt>
                <c:pt idx="394">
                  <c:v>1763360</c:v>
                </c:pt>
                <c:pt idx="395">
                  <c:v>1792650</c:v>
                </c:pt>
                <c:pt idx="396">
                  <c:v>1822030</c:v>
                </c:pt>
                <c:pt idx="397">
                  <c:v>1851320</c:v>
                </c:pt>
                <c:pt idx="398">
                  <c:v>1880670</c:v>
                </c:pt>
                <c:pt idx="399">
                  <c:v>1909890</c:v>
                </c:pt>
                <c:pt idx="400">
                  <c:v>1939020</c:v>
                </c:pt>
                <c:pt idx="401">
                  <c:v>1968130</c:v>
                </c:pt>
                <c:pt idx="402">
                  <c:v>1997090</c:v>
                </c:pt>
                <c:pt idx="403">
                  <c:v>2026020</c:v>
                </c:pt>
                <c:pt idx="404">
                  <c:v>2054750</c:v>
                </c:pt>
                <c:pt idx="405">
                  <c:v>2083190</c:v>
                </c:pt>
                <c:pt idx="406">
                  <c:v>2111540</c:v>
                </c:pt>
                <c:pt idx="407">
                  <c:v>2139720</c:v>
                </c:pt>
                <c:pt idx="408">
                  <c:v>2167500</c:v>
                </c:pt>
                <c:pt idx="409">
                  <c:v>2195090</c:v>
                </c:pt>
                <c:pt idx="410">
                  <c:v>2222400</c:v>
                </c:pt>
                <c:pt idx="411">
                  <c:v>2249440</c:v>
                </c:pt>
                <c:pt idx="412">
                  <c:v>2276340</c:v>
                </c:pt>
                <c:pt idx="413">
                  <c:v>2302730</c:v>
                </c:pt>
                <c:pt idx="414">
                  <c:v>2328760</c:v>
                </c:pt>
                <c:pt idx="415">
                  <c:v>2354610</c:v>
                </c:pt>
                <c:pt idx="416">
                  <c:v>2380000</c:v>
                </c:pt>
                <c:pt idx="417">
                  <c:v>2405020</c:v>
                </c:pt>
                <c:pt idx="418">
                  <c:v>2429660</c:v>
                </c:pt>
                <c:pt idx="419">
                  <c:v>2453970</c:v>
                </c:pt>
                <c:pt idx="420">
                  <c:v>2477860</c:v>
                </c:pt>
                <c:pt idx="421">
                  <c:v>2501280</c:v>
                </c:pt>
                <c:pt idx="422">
                  <c:v>2524350</c:v>
                </c:pt>
                <c:pt idx="423">
                  <c:v>2546860</c:v>
                </c:pt>
                <c:pt idx="424">
                  <c:v>2569000</c:v>
                </c:pt>
                <c:pt idx="425">
                  <c:v>2590760</c:v>
                </c:pt>
                <c:pt idx="426">
                  <c:v>2612160</c:v>
                </c:pt>
                <c:pt idx="427">
                  <c:v>2633040</c:v>
                </c:pt>
                <c:pt idx="428">
                  <c:v>2653460</c:v>
                </c:pt>
                <c:pt idx="429">
                  <c:v>2673380</c:v>
                </c:pt>
                <c:pt idx="430">
                  <c:v>2692940</c:v>
                </c:pt>
                <c:pt idx="431">
                  <c:v>2712060</c:v>
                </c:pt>
                <c:pt idx="432">
                  <c:v>2730680</c:v>
                </c:pt>
                <c:pt idx="433">
                  <c:v>2748750</c:v>
                </c:pt>
                <c:pt idx="434">
                  <c:v>2766400</c:v>
                </c:pt>
                <c:pt idx="435">
                  <c:v>2783770</c:v>
                </c:pt>
                <c:pt idx="436">
                  <c:v>2800550</c:v>
                </c:pt>
                <c:pt idx="437">
                  <c:v>2816950</c:v>
                </c:pt>
                <c:pt idx="438">
                  <c:v>2832910</c:v>
                </c:pt>
                <c:pt idx="439">
                  <c:v>2848420</c:v>
                </c:pt>
                <c:pt idx="440">
                  <c:v>2863480</c:v>
                </c:pt>
                <c:pt idx="441">
                  <c:v>2878230</c:v>
                </c:pt>
                <c:pt idx="442">
                  <c:v>2892450</c:v>
                </c:pt>
                <c:pt idx="443">
                  <c:v>2906260</c:v>
                </c:pt>
                <c:pt idx="444">
                  <c:v>2919670</c:v>
                </c:pt>
                <c:pt idx="445">
                  <c:v>2932680</c:v>
                </c:pt>
                <c:pt idx="446">
                  <c:v>2945360</c:v>
                </c:pt>
                <c:pt idx="447">
                  <c:v>2957620</c:v>
                </c:pt>
                <c:pt idx="448">
                  <c:v>2969520</c:v>
                </c:pt>
                <c:pt idx="449">
                  <c:v>2981020</c:v>
                </c:pt>
                <c:pt idx="450">
                  <c:v>2992170</c:v>
                </c:pt>
                <c:pt idx="451">
                  <c:v>3003010</c:v>
                </c:pt>
                <c:pt idx="452">
                  <c:v>3013560</c:v>
                </c:pt>
                <c:pt idx="453">
                  <c:v>3023690</c:v>
                </c:pt>
                <c:pt idx="454">
                  <c:v>3033480</c:v>
                </c:pt>
                <c:pt idx="455">
                  <c:v>3043010</c:v>
                </c:pt>
                <c:pt idx="456">
                  <c:v>3052190</c:v>
                </c:pt>
                <c:pt idx="457">
                  <c:v>3061050</c:v>
                </c:pt>
                <c:pt idx="458">
                  <c:v>3069640</c:v>
                </c:pt>
                <c:pt idx="459">
                  <c:v>3077870</c:v>
                </c:pt>
                <c:pt idx="460">
                  <c:v>3085930</c:v>
                </c:pt>
                <c:pt idx="461">
                  <c:v>3093700</c:v>
                </c:pt>
                <c:pt idx="462">
                  <c:v>3101220</c:v>
                </c:pt>
                <c:pt idx="463">
                  <c:v>3108440</c:v>
                </c:pt>
                <c:pt idx="464">
                  <c:v>3115390</c:v>
                </c:pt>
                <c:pt idx="465">
                  <c:v>3122150</c:v>
                </c:pt>
                <c:pt idx="466">
                  <c:v>3128660</c:v>
                </c:pt>
                <c:pt idx="467">
                  <c:v>3134900</c:v>
                </c:pt>
                <c:pt idx="468">
                  <c:v>3140960</c:v>
                </c:pt>
                <c:pt idx="469">
                  <c:v>3146760</c:v>
                </c:pt>
                <c:pt idx="470">
                  <c:v>3152420</c:v>
                </c:pt>
                <c:pt idx="471">
                  <c:v>3157810</c:v>
                </c:pt>
                <c:pt idx="472">
                  <c:v>3163070</c:v>
                </c:pt>
                <c:pt idx="473">
                  <c:v>3168130</c:v>
                </c:pt>
                <c:pt idx="474">
                  <c:v>3173020</c:v>
                </c:pt>
                <c:pt idx="475">
                  <c:v>3177680</c:v>
                </c:pt>
                <c:pt idx="476">
                  <c:v>3182190</c:v>
                </c:pt>
                <c:pt idx="477">
                  <c:v>3186510</c:v>
                </c:pt>
                <c:pt idx="478">
                  <c:v>3190740</c:v>
                </c:pt>
                <c:pt idx="479">
                  <c:v>3194770</c:v>
                </c:pt>
                <c:pt idx="480">
                  <c:v>3198670</c:v>
                </c:pt>
                <c:pt idx="481">
                  <c:v>3202450</c:v>
                </c:pt>
                <c:pt idx="482">
                  <c:v>3206090</c:v>
                </c:pt>
                <c:pt idx="483">
                  <c:v>3209580</c:v>
                </c:pt>
                <c:pt idx="484">
                  <c:v>3212940</c:v>
                </c:pt>
                <c:pt idx="485">
                  <c:v>3216140</c:v>
                </c:pt>
                <c:pt idx="486">
                  <c:v>3219260</c:v>
                </c:pt>
                <c:pt idx="487">
                  <c:v>3222290</c:v>
                </c:pt>
                <c:pt idx="488">
                  <c:v>3225180</c:v>
                </c:pt>
                <c:pt idx="489">
                  <c:v>3227950</c:v>
                </c:pt>
                <c:pt idx="490">
                  <c:v>3230640</c:v>
                </c:pt>
                <c:pt idx="491">
                  <c:v>3233240</c:v>
                </c:pt>
                <c:pt idx="492">
                  <c:v>3235680</c:v>
                </c:pt>
                <c:pt idx="493">
                  <c:v>3238070</c:v>
                </c:pt>
                <c:pt idx="494">
                  <c:v>3240380</c:v>
                </c:pt>
                <c:pt idx="495">
                  <c:v>3242630</c:v>
                </c:pt>
                <c:pt idx="496">
                  <c:v>3244760</c:v>
                </c:pt>
                <c:pt idx="497">
                  <c:v>3246800</c:v>
                </c:pt>
                <c:pt idx="498">
                  <c:v>3248780</c:v>
                </c:pt>
                <c:pt idx="499">
                  <c:v>3250680</c:v>
                </c:pt>
                <c:pt idx="500">
                  <c:v>3252510</c:v>
                </c:pt>
                <c:pt idx="501">
                  <c:v>3254300</c:v>
                </c:pt>
                <c:pt idx="502">
                  <c:v>3255980</c:v>
                </c:pt>
                <c:pt idx="503">
                  <c:v>3257630</c:v>
                </c:pt>
                <c:pt idx="504">
                  <c:v>3259200</c:v>
                </c:pt>
                <c:pt idx="505">
                  <c:v>3260730</c:v>
                </c:pt>
                <c:pt idx="506">
                  <c:v>3262210</c:v>
                </c:pt>
                <c:pt idx="507">
                  <c:v>3263640</c:v>
                </c:pt>
                <c:pt idx="508">
                  <c:v>3264970</c:v>
                </c:pt>
                <c:pt idx="509">
                  <c:v>3266270</c:v>
                </c:pt>
                <c:pt idx="510">
                  <c:v>3267530</c:v>
                </c:pt>
                <c:pt idx="511">
                  <c:v>3268720</c:v>
                </c:pt>
                <c:pt idx="512">
                  <c:v>3269880</c:v>
                </c:pt>
                <c:pt idx="513">
                  <c:v>3270990</c:v>
                </c:pt>
                <c:pt idx="514">
                  <c:v>3272050</c:v>
                </c:pt>
                <c:pt idx="515">
                  <c:v>3273100</c:v>
                </c:pt>
                <c:pt idx="516">
                  <c:v>3274100</c:v>
                </c:pt>
                <c:pt idx="517">
                  <c:v>3275040</c:v>
                </c:pt>
                <c:pt idx="518">
                  <c:v>3275980</c:v>
                </c:pt>
                <c:pt idx="519">
                  <c:v>3276870</c:v>
                </c:pt>
                <c:pt idx="520">
                  <c:v>3277740</c:v>
                </c:pt>
                <c:pt idx="521">
                  <c:v>3278550</c:v>
                </c:pt>
                <c:pt idx="522">
                  <c:v>3279340</c:v>
                </c:pt>
                <c:pt idx="523">
                  <c:v>3280110</c:v>
                </c:pt>
                <c:pt idx="524">
                  <c:v>3280850</c:v>
                </c:pt>
                <c:pt idx="525">
                  <c:v>3281540</c:v>
                </c:pt>
                <c:pt idx="526">
                  <c:v>3282220</c:v>
                </c:pt>
                <c:pt idx="527">
                  <c:v>3282880</c:v>
                </c:pt>
                <c:pt idx="528">
                  <c:v>3283530</c:v>
                </c:pt>
                <c:pt idx="529">
                  <c:v>3284150</c:v>
                </c:pt>
                <c:pt idx="530">
                  <c:v>3284740</c:v>
                </c:pt>
                <c:pt idx="531">
                  <c:v>3285330</c:v>
                </c:pt>
                <c:pt idx="532">
                  <c:v>3285890</c:v>
                </c:pt>
                <c:pt idx="533">
                  <c:v>3286440</c:v>
                </c:pt>
                <c:pt idx="534">
                  <c:v>3286950</c:v>
                </c:pt>
                <c:pt idx="535">
                  <c:v>3287450</c:v>
                </c:pt>
                <c:pt idx="536">
                  <c:v>3287940</c:v>
                </c:pt>
                <c:pt idx="537">
                  <c:v>3288430</c:v>
                </c:pt>
                <c:pt idx="538">
                  <c:v>3288880</c:v>
                </c:pt>
                <c:pt idx="539">
                  <c:v>3289320</c:v>
                </c:pt>
                <c:pt idx="540">
                  <c:v>3289740</c:v>
                </c:pt>
                <c:pt idx="541">
                  <c:v>3290160</c:v>
                </c:pt>
                <c:pt idx="542">
                  <c:v>3290550</c:v>
                </c:pt>
                <c:pt idx="543">
                  <c:v>3290930</c:v>
                </c:pt>
                <c:pt idx="544">
                  <c:v>3291310</c:v>
                </c:pt>
                <c:pt idx="545">
                  <c:v>3291660</c:v>
                </c:pt>
                <c:pt idx="546">
                  <c:v>3292000</c:v>
                </c:pt>
                <c:pt idx="547">
                  <c:v>3292340</c:v>
                </c:pt>
                <c:pt idx="548">
                  <c:v>3292670</c:v>
                </c:pt>
                <c:pt idx="549">
                  <c:v>3292990</c:v>
                </c:pt>
                <c:pt idx="550">
                  <c:v>3293290</c:v>
                </c:pt>
                <c:pt idx="551">
                  <c:v>3293590</c:v>
                </c:pt>
                <c:pt idx="552">
                  <c:v>3293870</c:v>
                </c:pt>
                <c:pt idx="553">
                  <c:v>3294160</c:v>
                </c:pt>
                <c:pt idx="554">
                  <c:v>3294420</c:v>
                </c:pt>
                <c:pt idx="555">
                  <c:v>3294680</c:v>
                </c:pt>
                <c:pt idx="556">
                  <c:v>3294940</c:v>
                </c:pt>
                <c:pt idx="557">
                  <c:v>3295190</c:v>
                </c:pt>
                <c:pt idx="558">
                  <c:v>3295430</c:v>
                </c:pt>
                <c:pt idx="559">
                  <c:v>3295660</c:v>
                </c:pt>
                <c:pt idx="560">
                  <c:v>3295890</c:v>
                </c:pt>
                <c:pt idx="561">
                  <c:v>3296110</c:v>
                </c:pt>
                <c:pt idx="562">
                  <c:v>3296320</c:v>
                </c:pt>
                <c:pt idx="563">
                  <c:v>3296520</c:v>
                </c:pt>
                <c:pt idx="564">
                  <c:v>3296720</c:v>
                </c:pt>
                <c:pt idx="565">
                  <c:v>3296920</c:v>
                </c:pt>
                <c:pt idx="566">
                  <c:v>3297110</c:v>
                </c:pt>
                <c:pt idx="567">
                  <c:v>3297280</c:v>
                </c:pt>
                <c:pt idx="568">
                  <c:v>3297460</c:v>
                </c:pt>
                <c:pt idx="569">
                  <c:v>3297630</c:v>
                </c:pt>
                <c:pt idx="570">
                  <c:v>3297810</c:v>
                </c:pt>
                <c:pt idx="571">
                  <c:v>3297970</c:v>
                </c:pt>
                <c:pt idx="572">
                  <c:v>3298130</c:v>
                </c:pt>
                <c:pt idx="573">
                  <c:v>3298290</c:v>
                </c:pt>
                <c:pt idx="574">
                  <c:v>3298460</c:v>
                </c:pt>
                <c:pt idx="575">
                  <c:v>3298610</c:v>
                </c:pt>
                <c:pt idx="576">
                  <c:v>3298750</c:v>
                </c:pt>
                <c:pt idx="577">
                  <c:v>3298900</c:v>
                </c:pt>
                <c:pt idx="578">
                  <c:v>3299040</c:v>
                </c:pt>
                <c:pt idx="579">
                  <c:v>3299190</c:v>
                </c:pt>
                <c:pt idx="580">
                  <c:v>3299330</c:v>
                </c:pt>
                <c:pt idx="581">
                  <c:v>3299460</c:v>
                </c:pt>
                <c:pt idx="582">
                  <c:v>3299590</c:v>
                </c:pt>
                <c:pt idx="583">
                  <c:v>3299720</c:v>
                </c:pt>
                <c:pt idx="584">
                  <c:v>3299840</c:v>
                </c:pt>
                <c:pt idx="585">
                  <c:v>3299960</c:v>
                </c:pt>
                <c:pt idx="586">
                  <c:v>3300090</c:v>
                </c:pt>
                <c:pt idx="587">
                  <c:v>3300210</c:v>
                </c:pt>
                <c:pt idx="588">
                  <c:v>3300340</c:v>
                </c:pt>
                <c:pt idx="589">
                  <c:v>3300460</c:v>
                </c:pt>
                <c:pt idx="590">
                  <c:v>3300580</c:v>
                </c:pt>
                <c:pt idx="591">
                  <c:v>3300690</c:v>
                </c:pt>
                <c:pt idx="592">
                  <c:v>3300810</c:v>
                </c:pt>
                <c:pt idx="593">
                  <c:v>3300920</c:v>
                </c:pt>
                <c:pt idx="594">
                  <c:v>3301030</c:v>
                </c:pt>
                <c:pt idx="595">
                  <c:v>3301140</c:v>
                </c:pt>
                <c:pt idx="596">
                  <c:v>3301240</c:v>
                </c:pt>
                <c:pt idx="597">
                  <c:v>3301350</c:v>
                </c:pt>
                <c:pt idx="598">
                  <c:v>3301460</c:v>
                </c:pt>
                <c:pt idx="599">
                  <c:v>3301560</c:v>
                </c:pt>
                <c:pt idx="600">
                  <c:v>3301660</c:v>
                </c:pt>
                <c:pt idx="601">
                  <c:v>3301760</c:v>
                </c:pt>
                <c:pt idx="602">
                  <c:v>3301860</c:v>
                </c:pt>
                <c:pt idx="603">
                  <c:v>3301950</c:v>
                </c:pt>
                <c:pt idx="604">
                  <c:v>3302060</c:v>
                </c:pt>
                <c:pt idx="605">
                  <c:v>3302150</c:v>
                </c:pt>
                <c:pt idx="606">
                  <c:v>3302250</c:v>
                </c:pt>
                <c:pt idx="607">
                  <c:v>3302340</c:v>
                </c:pt>
                <c:pt idx="608">
                  <c:v>3302440</c:v>
                </c:pt>
                <c:pt idx="609">
                  <c:v>3302530</c:v>
                </c:pt>
                <c:pt idx="610">
                  <c:v>3302620</c:v>
                </c:pt>
                <c:pt idx="611">
                  <c:v>3302700</c:v>
                </c:pt>
                <c:pt idx="612">
                  <c:v>3302790</c:v>
                </c:pt>
                <c:pt idx="613">
                  <c:v>3302880</c:v>
                </c:pt>
                <c:pt idx="614">
                  <c:v>3302970</c:v>
                </c:pt>
                <c:pt idx="615">
                  <c:v>3303060</c:v>
                </c:pt>
                <c:pt idx="616">
                  <c:v>3303140</c:v>
                </c:pt>
                <c:pt idx="617">
                  <c:v>3303220</c:v>
                </c:pt>
                <c:pt idx="618">
                  <c:v>3303310</c:v>
                </c:pt>
                <c:pt idx="619">
                  <c:v>3303390</c:v>
                </c:pt>
                <c:pt idx="620">
                  <c:v>3303470</c:v>
                </c:pt>
                <c:pt idx="621">
                  <c:v>3303560</c:v>
                </c:pt>
                <c:pt idx="622">
                  <c:v>3303640</c:v>
                </c:pt>
                <c:pt idx="623">
                  <c:v>3303730</c:v>
                </c:pt>
                <c:pt idx="624">
                  <c:v>3303810</c:v>
                </c:pt>
                <c:pt idx="625">
                  <c:v>3303880</c:v>
                </c:pt>
                <c:pt idx="626">
                  <c:v>3303970</c:v>
                </c:pt>
                <c:pt idx="627">
                  <c:v>3304050</c:v>
                </c:pt>
                <c:pt idx="628">
                  <c:v>3304120</c:v>
                </c:pt>
                <c:pt idx="629">
                  <c:v>3304210</c:v>
                </c:pt>
                <c:pt idx="630">
                  <c:v>3304290</c:v>
                </c:pt>
                <c:pt idx="631">
                  <c:v>3304370</c:v>
                </c:pt>
                <c:pt idx="632">
                  <c:v>3304450</c:v>
                </c:pt>
                <c:pt idx="633">
                  <c:v>3304530</c:v>
                </c:pt>
                <c:pt idx="634">
                  <c:v>3304610</c:v>
                </c:pt>
                <c:pt idx="635">
                  <c:v>3304680</c:v>
                </c:pt>
                <c:pt idx="636">
                  <c:v>3304760</c:v>
                </c:pt>
                <c:pt idx="637">
                  <c:v>3304840</c:v>
                </c:pt>
                <c:pt idx="638">
                  <c:v>3304910</c:v>
                </c:pt>
                <c:pt idx="639">
                  <c:v>3304980</c:v>
                </c:pt>
                <c:pt idx="640">
                  <c:v>3305060</c:v>
                </c:pt>
                <c:pt idx="641">
                  <c:v>3305140</c:v>
                </c:pt>
                <c:pt idx="642">
                  <c:v>3305210</c:v>
                </c:pt>
                <c:pt idx="643">
                  <c:v>3305290</c:v>
                </c:pt>
                <c:pt idx="644">
                  <c:v>3305370</c:v>
                </c:pt>
                <c:pt idx="645">
                  <c:v>3305440</c:v>
                </c:pt>
                <c:pt idx="646">
                  <c:v>3305520</c:v>
                </c:pt>
                <c:pt idx="647">
                  <c:v>3305590</c:v>
                </c:pt>
                <c:pt idx="648">
                  <c:v>3305660</c:v>
                </c:pt>
                <c:pt idx="649">
                  <c:v>3305740</c:v>
                </c:pt>
                <c:pt idx="650">
                  <c:v>3305820</c:v>
                </c:pt>
                <c:pt idx="651">
                  <c:v>3305890</c:v>
                </c:pt>
                <c:pt idx="652">
                  <c:v>3305960</c:v>
                </c:pt>
                <c:pt idx="653">
                  <c:v>3306040</c:v>
                </c:pt>
                <c:pt idx="654">
                  <c:v>3306110</c:v>
                </c:pt>
                <c:pt idx="655">
                  <c:v>3306190</c:v>
                </c:pt>
                <c:pt idx="656">
                  <c:v>3306270</c:v>
                </c:pt>
                <c:pt idx="657">
                  <c:v>3306350</c:v>
                </c:pt>
                <c:pt idx="658">
                  <c:v>3306420</c:v>
                </c:pt>
                <c:pt idx="659">
                  <c:v>3306500</c:v>
                </c:pt>
                <c:pt idx="660">
                  <c:v>3306570</c:v>
                </c:pt>
                <c:pt idx="661">
                  <c:v>3306640</c:v>
                </c:pt>
                <c:pt idx="662">
                  <c:v>3306720</c:v>
                </c:pt>
                <c:pt idx="663">
                  <c:v>3306790</c:v>
                </c:pt>
                <c:pt idx="664">
                  <c:v>3306870</c:v>
                </c:pt>
                <c:pt idx="665">
                  <c:v>3306950</c:v>
                </c:pt>
                <c:pt idx="666">
                  <c:v>3307020</c:v>
                </c:pt>
                <c:pt idx="667">
                  <c:v>3307090</c:v>
                </c:pt>
                <c:pt idx="668">
                  <c:v>3307170</c:v>
                </c:pt>
                <c:pt idx="669">
                  <c:v>3307240</c:v>
                </c:pt>
                <c:pt idx="670">
                  <c:v>3307320</c:v>
                </c:pt>
                <c:pt idx="671">
                  <c:v>3307390</c:v>
                </c:pt>
                <c:pt idx="672">
                  <c:v>3307460</c:v>
                </c:pt>
                <c:pt idx="673">
                  <c:v>3307540</c:v>
                </c:pt>
                <c:pt idx="674">
                  <c:v>3307600</c:v>
                </c:pt>
                <c:pt idx="675">
                  <c:v>3307670</c:v>
                </c:pt>
                <c:pt idx="676">
                  <c:v>3307740</c:v>
                </c:pt>
                <c:pt idx="677">
                  <c:v>3307810</c:v>
                </c:pt>
                <c:pt idx="678">
                  <c:v>3307880</c:v>
                </c:pt>
                <c:pt idx="679">
                  <c:v>3307960</c:v>
                </c:pt>
                <c:pt idx="680">
                  <c:v>3308030</c:v>
                </c:pt>
                <c:pt idx="681">
                  <c:v>3308100</c:v>
                </c:pt>
                <c:pt idx="682">
                  <c:v>3308180</c:v>
                </c:pt>
                <c:pt idx="683">
                  <c:v>3308240</c:v>
                </c:pt>
                <c:pt idx="684">
                  <c:v>3308310</c:v>
                </c:pt>
                <c:pt idx="685">
                  <c:v>3308380</c:v>
                </c:pt>
                <c:pt idx="686">
                  <c:v>3308450</c:v>
                </c:pt>
                <c:pt idx="687">
                  <c:v>3308510</c:v>
                </c:pt>
                <c:pt idx="688">
                  <c:v>3308590</c:v>
                </c:pt>
                <c:pt idx="689">
                  <c:v>3308650</c:v>
                </c:pt>
                <c:pt idx="690">
                  <c:v>3308730</c:v>
                </c:pt>
                <c:pt idx="691">
                  <c:v>3308800</c:v>
                </c:pt>
                <c:pt idx="692">
                  <c:v>3308870</c:v>
                </c:pt>
                <c:pt idx="693">
                  <c:v>3308940</c:v>
                </c:pt>
                <c:pt idx="694">
                  <c:v>3309000</c:v>
                </c:pt>
                <c:pt idx="695">
                  <c:v>3309070</c:v>
                </c:pt>
                <c:pt idx="696">
                  <c:v>3309140</c:v>
                </c:pt>
                <c:pt idx="697">
                  <c:v>3309220</c:v>
                </c:pt>
                <c:pt idx="698">
                  <c:v>3309290</c:v>
                </c:pt>
                <c:pt idx="699">
                  <c:v>3309360</c:v>
                </c:pt>
                <c:pt idx="700">
                  <c:v>3309430</c:v>
                </c:pt>
                <c:pt idx="701">
                  <c:v>3309500</c:v>
                </c:pt>
                <c:pt idx="702">
                  <c:v>3309570</c:v>
                </c:pt>
                <c:pt idx="703">
                  <c:v>3309630</c:v>
                </c:pt>
                <c:pt idx="704">
                  <c:v>3309710</c:v>
                </c:pt>
                <c:pt idx="705">
                  <c:v>3309780</c:v>
                </c:pt>
                <c:pt idx="706">
                  <c:v>3309840</c:v>
                </c:pt>
                <c:pt idx="707">
                  <c:v>3309910</c:v>
                </c:pt>
                <c:pt idx="708">
                  <c:v>3309980</c:v>
                </c:pt>
                <c:pt idx="709">
                  <c:v>3310050</c:v>
                </c:pt>
                <c:pt idx="710">
                  <c:v>3310130</c:v>
                </c:pt>
                <c:pt idx="711">
                  <c:v>3310200</c:v>
                </c:pt>
                <c:pt idx="712">
                  <c:v>3310270</c:v>
                </c:pt>
                <c:pt idx="713">
                  <c:v>3310350</c:v>
                </c:pt>
                <c:pt idx="714">
                  <c:v>3310420</c:v>
                </c:pt>
                <c:pt idx="715">
                  <c:v>3310490</c:v>
                </c:pt>
                <c:pt idx="716">
                  <c:v>3310550</c:v>
                </c:pt>
                <c:pt idx="717">
                  <c:v>3310620</c:v>
                </c:pt>
                <c:pt idx="718">
                  <c:v>3310700</c:v>
                </c:pt>
                <c:pt idx="719">
                  <c:v>3310760</c:v>
                </c:pt>
                <c:pt idx="720">
                  <c:v>3310840</c:v>
                </c:pt>
                <c:pt idx="721">
                  <c:v>3310910</c:v>
                </c:pt>
                <c:pt idx="722">
                  <c:v>3310970</c:v>
                </c:pt>
                <c:pt idx="723">
                  <c:v>3311040</c:v>
                </c:pt>
                <c:pt idx="724">
                  <c:v>3311120</c:v>
                </c:pt>
                <c:pt idx="725">
                  <c:v>3311180</c:v>
                </c:pt>
                <c:pt idx="726">
                  <c:v>3311250</c:v>
                </c:pt>
                <c:pt idx="727">
                  <c:v>3311320</c:v>
                </c:pt>
                <c:pt idx="728">
                  <c:v>3311390</c:v>
                </c:pt>
                <c:pt idx="729">
                  <c:v>3311450</c:v>
                </c:pt>
                <c:pt idx="730">
                  <c:v>3311520</c:v>
                </c:pt>
                <c:pt idx="731">
                  <c:v>3311590</c:v>
                </c:pt>
                <c:pt idx="732">
                  <c:v>3311660</c:v>
                </c:pt>
                <c:pt idx="733">
                  <c:v>3311730</c:v>
                </c:pt>
                <c:pt idx="734">
                  <c:v>3311790</c:v>
                </c:pt>
                <c:pt idx="735">
                  <c:v>3311870</c:v>
                </c:pt>
                <c:pt idx="736">
                  <c:v>3311940</c:v>
                </c:pt>
                <c:pt idx="737">
                  <c:v>3312010</c:v>
                </c:pt>
                <c:pt idx="738">
                  <c:v>3312080</c:v>
                </c:pt>
                <c:pt idx="739">
                  <c:v>3312150</c:v>
                </c:pt>
                <c:pt idx="740">
                  <c:v>3312220</c:v>
                </c:pt>
                <c:pt idx="741">
                  <c:v>3312290</c:v>
                </c:pt>
                <c:pt idx="742">
                  <c:v>3312360</c:v>
                </c:pt>
                <c:pt idx="743">
                  <c:v>3312430</c:v>
                </c:pt>
                <c:pt idx="744">
                  <c:v>3312490</c:v>
                </c:pt>
                <c:pt idx="745">
                  <c:v>3312560</c:v>
                </c:pt>
                <c:pt idx="746">
                  <c:v>3312630</c:v>
                </c:pt>
                <c:pt idx="747">
                  <c:v>3312700</c:v>
                </c:pt>
                <c:pt idx="748">
                  <c:v>3312770</c:v>
                </c:pt>
                <c:pt idx="749">
                  <c:v>3312830</c:v>
                </c:pt>
                <c:pt idx="750">
                  <c:v>3312910</c:v>
                </c:pt>
                <c:pt idx="751">
                  <c:v>3312990</c:v>
                </c:pt>
                <c:pt idx="752">
                  <c:v>3313050</c:v>
                </c:pt>
                <c:pt idx="753">
                  <c:v>3313120</c:v>
                </c:pt>
                <c:pt idx="754">
                  <c:v>3313190</c:v>
                </c:pt>
                <c:pt idx="755">
                  <c:v>3313260</c:v>
                </c:pt>
                <c:pt idx="756">
                  <c:v>3313330</c:v>
                </c:pt>
                <c:pt idx="757">
                  <c:v>3313390</c:v>
                </c:pt>
                <c:pt idx="758">
                  <c:v>3313460</c:v>
                </c:pt>
                <c:pt idx="759">
                  <c:v>3313530</c:v>
                </c:pt>
                <c:pt idx="760">
                  <c:v>3313610</c:v>
                </c:pt>
                <c:pt idx="761">
                  <c:v>3313680</c:v>
                </c:pt>
                <c:pt idx="762">
                  <c:v>3313750</c:v>
                </c:pt>
                <c:pt idx="763">
                  <c:v>3313810</c:v>
                </c:pt>
                <c:pt idx="764">
                  <c:v>3313890</c:v>
                </c:pt>
                <c:pt idx="765">
                  <c:v>3313960</c:v>
                </c:pt>
                <c:pt idx="766">
                  <c:v>3314020</c:v>
                </c:pt>
                <c:pt idx="767">
                  <c:v>3314090</c:v>
                </c:pt>
                <c:pt idx="768">
                  <c:v>3314150</c:v>
                </c:pt>
                <c:pt idx="769">
                  <c:v>3314220</c:v>
                </c:pt>
                <c:pt idx="770">
                  <c:v>3314290</c:v>
                </c:pt>
                <c:pt idx="771">
                  <c:v>3314360</c:v>
                </c:pt>
                <c:pt idx="772">
                  <c:v>3314430</c:v>
                </c:pt>
                <c:pt idx="773">
                  <c:v>3314510</c:v>
                </c:pt>
                <c:pt idx="774">
                  <c:v>3314580</c:v>
                </c:pt>
                <c:pt idx="775">
                  <c:v>3314640</c:v>
                </c:pt>
                <c:pt idx="776">
                  <c:v>3314710</c:v>
                </c:pt>
                <c:pt idx="777">
                  <c:v>3314780</c:v>
                </c:pt>
                <c:pt idx="778">
                  <c:v>3314840</c:v>
                </c:pt>
                <c:pt idx="779">
                  <c:v>3314910</c:v>
                </c:pt>
                <c:pt idx="780">
                  <c:v>3314980</c:v>
                </c:pt>
                <c:pt idx="781">
                  <c:v>3315050</c:v>
                </c:pt>
                <c:pt idx="782">
                  <c:v>3315120</c:v>
                </c:pt>
                <c:pt idx="783">
                  <c:v>3315180</c:v>
                </c:pt>
                <c:pt idx="784">
                  <c:v>3315250</c:v>
                </c:pt>
                <c:pt idx="785">
                  <c:v>3315320</c:v>
                </c:pt>
                <c:pt idx="786">
                  <c:v>3315390</c:v>
                </c:pt>
                <c:pt idx="787">
                  <c:v>3315460</c:v>
                </c:pt>
                <c:pt idx="788">
                  <c:v>3315530</c:v>
                </c:pt>
                <c:pt idx="789">
                  <c:v>3315590</c:v>
                </c:pt>
                <c:pt idx="790">
                  <c:v>3315660</c:v>
                </c:pt>
                <c:pt idx="791">
                  <c:v>3315720</c:v>
                </c:pt>
                <c:pt idx="792">
                  <c:v>3315790</c:v>
                </c:pt>
                <c:pt idx="793">
                  <c:v>3315860</c:v>
                </c:pt>
                <c:pt idx="794">
                  <c:v>3315930</c:v>
                </c:pt>
                <c:pt idx="795">
                  <c:v>3315990</c:v>
                </c:pt>
                <c:pt idx="796">
                  <c:v>3316060</c:v>
                </c:pt>
                <c:pt idx="797">
                  <c:v>3316130</c:v>
                </c:pt>
                <c:pt idx="798">
                  <c:v>3316200</c:v>
                </c:pt>
                <c:pt idx="799">
                  <c:v>3316270</c:v>
                </c:pt>
                <c:pt idx="800">
                  <c:v>3316340</c:v>
                </c:pt>
                <c:pt idx="801">
                  <c:v>3316410</c:v>
                </c:pt>
                <c:pt idx="802">
                  <c:v>3316480</c:v>
                </c:pt>
                <c:pt idx="803">
                  <c:v>3316550</c:v>
                </c:pt>
                <c:pt idx="804">
                  <c:v>3316620</c:v>
                </c:pt>
                <c:pt idx="805">
                  <c:v>3316690</c:v>
                </c:pt>
                <c:pt idx="806">
                  <c:v>3316760</c:v>
                </c:pt>
                <c:pt idx="807">
                  <c:v>3316830</c:v>
                </c:pt>
                <c:pt idx="808">
                  <c:v>3316900</c:v>
                </c:pt>
                <c:pt idx="809">
                  <c:v>3316970</c:v>
                </c:pt>
                <c:pt idx="810">
                  <c:v>3317030</c:v>
                </c:pt>
                <c:pt idx="811">
                  <c:v>3317100</c:v>
                </c:pt>
                <c:pt idx="812">
                  <c:v>3317170</c:v>
                </c:pt>
                <c:pt idx="813">
                  <c:v>3317230</c:v>
                </c:pt>
                <c:pt idx="814">
                  <c:v>3317300</c:v>
                </c:pt>
                <c:pt idx="815">
                  <c:v>3317370</c:v>
                </c:pt>
                <c:pt idx="816">
                  <c:v>3317440</c:v>
                </c:pt>
                <c:pt idx="817">
                  <c:v>3317510</c:v>
                </c:pt>
                <c:pt idx="818">
                  <c:v>3317580</c:v>
                </c:pt>
                <c:pt idx="819">
                  <c:v>3317640</c:v>
                </c:pt>
                <c:pt idx="820">
                  <c:v>3317720</c:v>
                </c:pt>
                <c:pt idx="821">
                  <c:v>3317780</c:v>
                </c:pt>
                <c:pt idx="822">
                  <c:v>3317850</c:v>
                </c:pt>
                <c:pt idx="823">
                  <c:v>3317920</c:v>
                </c:pt>
                <c:pt idx="824">
                  <c:v>3317980</c:v>
                </c:pt>
                <c:pt idx="825">
                  <c:v>3318050</c:v>
                </c:pt>
                <c:pt idx="826">
                  <c:v>3318110</c:v>
                </c:pt>
                <c:pt idx="827">
                  <c:v>3318180</c:v>
                </c:pt>
                <c:pt idx="828">
                  <c:v>3318250</c:v>
                </c:pt>
                <c:pt idx="829">
                  <c:v>3318320</c:v>
                </c:pt>
                <c:pt idx="830">
                  <c:v>3318380</c:v>
                </c:pt>
                <c:pt idx="831">
                  <c:v>3318450</c:v>
                </c:pt>
                <c:pt idx="832">
                  <c:v>3318520</c:v>
                </c:pt>
                <c:pt idx="833">
                  <c:v>3318590</c:v>
                </c:pt>
                <c:pt idx="834">
                  <c:v>3318660</c:v>
                </c:pt>
                <c:pt idx="835">
                  <c:v>3318730</c:v>
                </c:pt>
                <c:pt idx="836">
                  <c:v>3318800</c:v>
                </c:pt>
                <c:pt idx="837">
                  <c:v>3318870</c:v>
                </c:pt>
                <c:pt idx="838">
                  <c:v>3318930</c:v>
                </c:pt>
                <c:pt idx="839">
                  <c:v>3319000</c:v>
                </c:pt>
                <c:pt idx="840">
                  <c:v>3319080</c:v>
                </c:pt>
                <c:pt idx="841">
                  <c:v>3319140</c:v>
                </c:pt>
                <c:pt idx="842">
                  <c:v>3319220</c:v>
                </c:pt>
                <c:pt idx="843">
                  <c:v>3319290</c:v>
                </c:pt>
                <c:pt idx="844">
                  <c:v>3319350</c:v>
                </c:pt>
                <c:pt idx="845">
                  <c:v>3319420</c:v>
                </c:pt>
                <c:pt idx="846">
                  <c:v>3319490</c:v>
                </c:pt>
                <c:pt idx="847">
                  <c:v>3319560</c:v>
                </c:pt>
                <c:pt idx="848">
                  <c:v>3319630</c:v>
                </c:pt>
                <c:pt idx="849">
                  <c:v>3319700</c:v>
                </c:pt>
                <c:pt idx="850">
                  <c:v>3319780</c:v>
                </c:pt>
                <c:pt idx="851">
                  <c:v>3319850</c:v>
                </c:pt>
                <c:pt idx="852">
                  <c:v>3319920</c:v>
                </c:pt>
                <c:pt idx="853">
                  <c:v>3319990</c:v>
                </c:pt>
                <c:pt idx="854">
                  <c:v>3320050</c:v>
                </c:pt>
                <c:pt idx="855">
                  <c:v>3320120</c:v>
                </c:pt>
                <c:pt idx="856">
                  <c:v>3320190</c:v>
                </c:pt>
                <c:pt idx="857">
                  <c:v>3320260</c:v>
                </c:pt>
                <c:pt idx="858">
                  <c:v>3320330</c:v>
                </c:pt>
                <c:pt idx="859">
                  <c:v>3320400</c:v>
                </c:pt>
                <c:pt idx="860">
                  <c:v>3320470</c:v>
                </c:pt>
                <c:pt idx="861">
                  <c:v>3320540</c:v>
                </c:pt>
                <c:pt idx="862">
                  <c:v>3320610</c:v>
                </c:pt>
                <c:pt idx="863">
                  <c:v>3320690</c:v>
                </c:pt>
                <c:pt idx="864">
                  <c:v>3320760</c:v>
                </c:pt>
                <c:pt idx="865">
                  <c:v>3320830</c:v>
                </c:pt>
                <c:pt idx="866">
                  <c:v>3320900</c:v>
                </c:pt>
                <c:pt idx="867">
                  <c:v>3320970</c:v>
                </c:pt>
                <c:pt idx="868">
                  <c:v>3321040</c:v>
                </c:pt>
                <c:pt idx="869">
                  <c:v>3321110</c:v>
                </c:pt>
                <c:pt idx="870">
                  <c:v>3321180</c:v>
                </c:pt>
                <c:pt idx="871">
                  <c:v>3321250</c:v>
                </c:pt>
                <c:pt idx="872">
                  <c:v>3321330</c:v>
                </c:pt>
                <c:pt idx="873">
                  <c:v>3321400</c:v>
                </c:pt>
                <c:pt idx="874">
                  <c:v>3321470</c:v>
                </c:pt>
                <c:pt idx="875">
                  <c:v>3321550</c:v>
                </c:pt>
                <c:pt idx="876">
                  <c:v>3321610</c:v>
                </c:pt>
                <c:pt idx="877">
                  <c:v>3321690</c:v>
                </c:pt>
                <c:pt idx="878">
                  <c:v>3321750</c:v>
                </c:pt>
                <c:pt idx="879">
                  <c:v>3321820</c:v>
                </c:pt>
                <c:pt idx="880">
                  <c:v>3321890</c:v>
                </c:pt>
                <c:pt idx="881">
                  <c:v>3321970</c:v>
                </c:pt>
                <c:pt idx="882">
                  <c:v>3322040</c:v>
                </c:pt>
                <c:pt idx="883">
                  <c:v>3322110</c:v>
                </c:pt>
                <c:pt idx="884">
                  <c:v>3322190</c:v>
                </c:pt>
                <c:pt idx="885">
                  <c:v>3322260</c:v>
                </c:pt>
                <c:pt idx="886">
                  <c:v>3322330</c:v>
                </c:pt>
                <c:pt idx="887">
                  <c:v>3322400</c:v>
                </c:pt>
                <c:pt idx="888">
                  <c:v>3322470</c:v>
                </c:pt>
                <c:pt idx="889">
                  <c:v>3322540</c:v>
                </c:pt>
                <c:pt idx="890">
                  <c:v>3322610</c:v>
                </c:pt>
                <c:pt idx="891">
                  <c:v>3322690</c:v>
                </c:pt>
                <c:pt idx="892">
                  <c:v>3322750</c:v>
                </c:pt>
                <c:pt idx="893">
                  <c:v>3322820</c:v>
                </c:pt>
                <c:pt idx="894">
                  <c:v>3322890</c:v>
                </c:pt>
                <c:pt idx="895">
                  <c:v>3322970</c:v>
                </c:pt>
                <c:pt idx="896">
                  <c:v>3323040</c:v>
                </c:pt>
                <c:pt idx="897">
                  <c:v>3323110</c:v>
                </c:pt>
                <c:pt idx="898">
                  <c:v>3323190</c:v>
                </c:pt>
                <c:pt idx="899">
                  <c:v>3323260</c:v>
                </c:pt>
                <c:pt idx="900">
                  <c:v>3323330</c:v>
                </c:pt>
                <c:pt idx="901">
                  <c:v>3323410</c:v>
                </c:pt>
                <c:pt idx="902">
                  <c:v>3323480</c:v>
                </c:pt>
                <c:pt idx="903">
                  <c:v>3323550</c:v>
                </c:pt>
                <c:pt idx="904">
                  <c:v>3323620</c:v>
                </c:pt>
                <c:pt idx="905">
                  <c:v>3323690</c:v>
                </c:pt>
                <c:pt idx="906">
                  <c:v>3323750</c:v>
                </c:pt>
                <c:pt idx="907">
                  <c:v>3323820</c:v>
                </c:pt>
                <c:pt idx="908">
                  <c:v>3323900</c:v>
                </c:pt>
                <c:pt idx="909">
                  <c:v>3323960</c:v>
                </c:pt>
                <c:pt idx="910">
                  <c:v>3324030</c:v>
                </c:pt>
                <c:pt idx="911">
                  <c:v>3324100</c:v>
                </c:pt>
                <c:pt idx="912">
                  <c:v>3324160</c:v>
                </c:pt>
                <c:pt idx="913">
                  <c:v>3324220</c:v>
                </c:pt>
                <c:pt idx="914">
                  <c:v>3324290</c:v>
                </c:pt>
                <c:pt idx="915">
                  <c:v>3324370</c:v>
                </c:pt>
                <c:pt idx="916">
                  <c:v>3324430</c:v>
                </c:pt>
                <c:pt idx="917">
                  <c:v>3324500</c:v>
                </c:pt>
                <c:pt idx="918">
                  <c:v>3324570</c:v>
                </c:pt>
                <c:pt idx="919">
                  <c:v>3324640</c:v>
                </c:pt>
                <c:pt idx="920">
                  <c:v>3324710</c:v>
                </c:pt>
                <c:pt idx="921">
                  <c:v>3324780</c:v>
                </c:pt>
                <c:pt idx="922">
                  <c:v>3324840</c:v>
                </c:pt>
                <c:pt idx="923">
                  <c:v>3324900</c:v>
                </c:pt>
                <c:pt idx="924">
                  <c:v>3324980</c:v>
                </c:pt>
                <c:pt idx="925">
                  <c:v>3325050</c:v>
                </c:pt>
                <c:pt idx="926">
                  <c:v>3325120</c:v>
                </c:pt>
                <c:pt idx="927">
                  <c:v>3325190</c:v>
                </c:pt>
                <c:pt idx="928">
                  <c:v>3325260</c:v>
                </c:pt>
                <c:pt idx="929">
                  <c:v>3325330</c:v>
                </c:pt>
                <c:pt idx="930">
                  <c:v>3325400</c:v>
                </c:pt>
                <c:pt idx="931">
                  <c:v>3325460</c:v>
                </c:pt>
                <c:pt idx="932">
                  <c:v>3325530</c:v>
                </c:pt>
                <c:pt idx="933">
                  <c:v>3325600</c:v>
                </c:pt>
                <c:pt idx="934">
                  <c:v>3325670</c:v>
                </c:pt>
                <c:pt idx="935">
                  <c:v>3325730</c:v>
                </c:pt>
                <c:pt idx="936">
                  <c:v>3325800</c:v>
                </c:pt>
                <c:pt idx="937">
                  <c:v>3325860</c:v>
                </c:pt>
                <c:pt idx="938">
                  <c:v>3325930</c:v>
                </c:pt>
                <c:pt idx="939">
                  <c:v>3325990</c:v>
                </c:pt>
                <c:pt idx="940">
                  <c:v>3326060</c:v>
                </c:pt>
                <c:pt idx="941">
                  <c:v>3326120</c:v>
                </c:pt>
                <c:pt idx="942">
                  <c:v>3326190</c:v>
                </c:pt>
                <c:pt idx="943">
                  <c:v>3326260</c:v>
                </c:pt>
                <c:pt idx="944">
                  <c:v>3326320</c:v>
                </c:pt>
                <c:pt idx="945">
                  <c:v>3326380</c:v>
                </c:pt>
                <c:pt idx="946">
                  <c:v>3326450</c:v>
                </c:pt>
                <c:pt idx="947">
                  <c:v>3326510</c:v>
                </c:pt>
                <c:pt idx="948">
                  <c:v>3326570</c:v>
                </c:pt>
                <c:pt idx="949">
                  <c:v>3326640</c:v>
                </c:pt>
                <c:pt idx="950">
                  <c:v>3326710</c:v>
                </c:pt>
                <c:pt idx="951">
                  <c:v>3326770</c:v>
                </c:pt>
                <c:pt idx="952">
                  <c:v>3326840</c:v>
                </c:pt>
                <c:pt idx="953">
                  <c:v>3326900</c:v>
                </c:pt>
                <c:pt idx="954">
                  <c:v>3326970</c:v>
                </c:pt>
                <c:pt idx="955">
                  <c:v>3327030</c:v>
                </c:pt>
                <c:pt idx="956">
                  <c:v>3327090</c:v>
                </c:pt>
                <c:pt idx="957">
                  <c:v>3327160</c:v>
                </c:pt>
                <c:pt idx="958">
                  <c:v>3327220</c:v>
                </c:pt>
                <c:pt idx="959">
                  <c:v>3327290</c:v>
                </c:pt>
                <c:pt idx="960">
                  <c:v>3327360</c:v>
                </c:pt>
                <c:pt idx="961">
                  <c:v>3327420</c:v>
                </c:pt>
                <c:pt idx="962">
                  <c:v>3327490</c:v>
                </c:pt>
                <c:pt idx="963">
                  <c:v>3327550</c:v>
                </c:pt>
                <c:pt idx="964">
                  <c:v>3327620</c:v>
                </c:pt>
                <c:pt idx="965">
                  <c:v>3327680</c:v>
                </c:pt>
                <c:pt idx="966">
                  <c:v>3327740</c:v>
                </c:pt>
                <c:pt idx="967">
                  <c:v>3327810</c:v>
                </c:pt>
                <c:pt idx="968">
                  <c:v>3327880</c:v>
                </c:pt>
                <c:pt idx="969">
                  <c:v>3327950</c:v>
                </c:pt>
                <c:pt idx="970">
                  <c:v>3328020</c:v>
                </c:pt>
                <c:pt idx="971">
                  <c:v>3328090</c:v>
                </c:pt>
                <c:pt idx="972">
                  <c:v>3328150</c:v>
                </c:pt>
                <c:pt idx="973">
                  <c:v>3328220</c:v>
                </c:pt>
                <c:pt idx="974">
                  <c:v>3328290</c:v>
                </c:pt>
                <c:pt idx="975">
                  <c:v>3328360</c:v>
                </c:pt>
                <c:pt idx="976">
                  <c:v>3328420</c:v>
                </c:pt>
                <c:pt idx="977">
                  <c:v>3328490</c:v>
                </c:pt>
                <c:pt idx="978">
                  <c:v>3328560</c:v>
                </c:pt>
                <c:pt idx="979">
                  <c:v>3328620</c:v>
                </c:pt>
                <c:pt idx="980">
                  <c:v>3328690</c:v>
                </c:pt>
                <c:pt idx="981">
                  <c:v>3328760</c:v>
                </c:pt>
                <c:pt idx="982">
                  <c:v>3328820</c:v>
                </c:pt>
                <c:pt idx="983">
                  <c:v>3328880</c:v>
                </c:pt>
                <c:pt idx="984">
                  <c:v>3328950</c:v>
                </c:pt>
                <c:pt idx="985">
                  <c:v>3329020</c:v>
                </c:pt>
                <c:pt idx="986">
                  <c:v>3329080</c:v>
                </c:pt>
                <c:pt idx="987">
                  <c:v>3329150</c:v>
                </c:pt>
                <c:pt idx="988">
                  <c:v>3329220</c:v>
                </c:pt>
                <c:pt idx="989">
                  <c:v>3329290</c:v>
                </c:pt>
                <c:pt idx="990">
                  <c:v>3329360</c:v>
                </c:pt>
                <c:pt idx="991">
                  <c:v>3329430</c:v>
                </c:pt>
                <c:pt idx="992">
                  <c:v>3329490</c:v>
                </c:pt>
                <c:pt idx="993">
                  <c:v>3329570</c:v>
                </c:pt>
                <c:pt idx="994">
                  <c:v>3329640</c:v>
                </c:pt>
                <c:pt idx="995">
                  <c:v>3329710</c:v>
                </c:pt>
                <c:pt idx="996">
                  <c:v>3329780</c:v>
                </c:pt>
                <c:pt idx="997">
                  <c:v>3329850</c:v>
                </c:pt>
                <c:pt idx="998">
                  <c:v>3329920</c:v>
                </c:pt>
                <c:pt idx="999">
                  <c:v>3329990</c:v>
                </c:pt>
              </c:numCache>
            </c:numRef>
          </c:val>
          <c:smooth val="0"/>
          <c:extLst>
            <c:ext xmlns:c16="http://schemas.microsoft.com/office/drawing/2014/chart" uri="{C3380CC4-5D6E-409C-BE32-E72D297353CC}">
              <c16:uniqueId val="{00000002-10CE-42E6-AC42-68B586185D5A}"/>
            </c:ext>
          </c:extLst>
        </c:ser>
        <c:ser>
          <c:idx val="3"/>
          <c:order val="3"/>
          <c:tx>
            <c:strRef>
              <c:f>NoVac!$F$1</c:f>
              <c:strCache>
                <c:ptCount val="1"/>
                <c:pt idx="0">
                  <c:v>75%</c:v>
                </c:pt>
              </c:strCache>
            </c:strRef>
          </c:tx>
          <c:spPr>
            <a:ln w="28575" cap="rnd">
              <a:solidFill>
                <a:schemeClr val="accent4"/>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9021</c:v>
                </c:pt>
                <c:pt idx="339">
                  <c:v>611966</c:v>
                </c:pt>
                <c:pt idx="340">
                  <c:v>625311</c:v>
                </c:pt>
                <c:pt idx="341">
                  <c:v>639505</c:v>
                </c:pt>
                <c:pt idx="342">
                  <c:v>654556</c:v>
                </c:pt>
                <c:pt idx="343">
                  <c:v>670521</c:v>
                </c:pt>
                <c:pt idx="344">
                  <c:v>687521</c:v>
                </c:pt>
                <c:pt idx="345">
                  <c:v>705658</c:v>
                </c:pt>
                <c:pt idx="346">
                  <c:v>725072</c:v>
                </c:pt>
                <c:pt idx="347">
                  <c:v>745749</c:v>
                </c:pt>
                <c:pt idx="348">
                  <c:v>768040</c:v>
                </c:pt>
                <c:pt idx="349">
                  <c:v>791535</c:v>
                </c:pt>
                <c:pt idx="350">
                  <c:v>816448</c:v>
                </c:pt>
                <c:pt idx="351">
                  <c:v>842951</c:v>
                </c:pt>
                <c:pt idx="352">
                  <c:v>871038</c:v>
                </c:pt>
                <c:pt idx="353">
                  <c:v>900791</c:v>
                </c:pt>
                <c:pt idx="354">
                  <c:v>932312</c:v>
                </c:pt>
                <c:pt idx="355">
                  <c:v>965772</c:v>
                </c:pt>
                <c:pt idx="356">
                  <c:v>1001270</c:v>
                </c:pt>
                <c:pt idx="357">
                  <c:v>1038580</c:v>
                </c:pt>
                <c:pt idx="358">
                  <c:v>1078010</c:v>
                </c:pt>
                <c:pt idx="359">
                  <c:v>1119500</c:v>
                </c:pt>
                <c:pt idx="360">
                  <c:v>1163170</c:v>
                </c:pt>
                <c:pt idx="361">
                  <c:v>1209120</c:v>
                </c:pt>
                <c:pt idx="362">
                  <c:v>1257340</c:v>
                </c:pt>
                <c:pt idx="363">
                  <c:v>1307780</c:v>
                </c:pt>
                <c:pt idx="364">
                  <c:v>1360660</c:v>
                </c:pt>
                <c:pt idx="365">
                  <c:v>1415860</c:v>
                </c:pt>
                <c:pt idx="366">
                  <c:v>1473410</c:v>
                </c:pt>
                <c:pt idx="367">
                  <c:v>1533390</c:v>
                </c:pt>
                <c:pt idx="368">
                  <c:v>1595960</c:v>
                </c:pt>
                <c:pt idx="369">
                  <c:v>1660800</c:v>
                </c:pt>
                <c:pt idx="370">
                  <c:v>1727600</c:v>
                </c:pt>
                <c:pt idx="371">
                  <c:v>1796890</c:v>
                </c:pt>
                <c:pt idx="372">
                  <c:v>1868310</c:v>
                </c:pt>
                <c:pt idx="373">
                  <c:v>1942030</c:v>
                </c:pt>
                <c:pt idx="374">
                  <c:v>2017330</c:v>
                </c:pt>
                <c:pt idx="375">
                  <c:v>2094530</c:v>
                </c:pt>
                <c:pt idx="376">
                  <c:v>2173490</c:v>
                </c:pt>
                <c:pt idx="377">
                  <c:v>2253910</c:v>
                </c:pt>
                <c:pt idx="378">
                  <c:v>2335760</c:v>
                </c:pt>
                <c:pt idx="379">
                  <c:v>2418440</c:v>
                </c:pt>
                <c:pt idx="380">
                  <c:v>2502170</c:v>
                </c:pt>
                <c:pt idx="381">
                  <c:v>2586730</c:v>
                </c:pt>
                <c:pt idx="382">
                  <c:v>2671760</c:v>
                </c:pt>
                <c:pt idx="383">
                  <c:v>2757110</c:v>
                </c:pt>
                <c:pt idx="384">
                  <c:v>2842460</c:v>
                </c:pt>
                <c:pt idx="385">
                  <c:v>2927590</c:v>
                </c:pt>
                <c:pt idx="386">
                  <c:v>3012100</c:v>
                </c:pt>
                <c:pt idx="387">
                  <c:v>3096230</c:v>
                </c:pt>
                <c:pt idx="388">
                  <c:v>3179310</c:v>
                </c:pt>
                <c:pt idx="389">
                  <c:v>3261300</c:v>
                </c:pt>
                <c:pt idx="390">
                  <c:v>3341880</c:v>
                </c:pt>
                <c:pt idx="391">
                  <c:v>3421040</c:v>
                </c:pt>
                <c:pt idx="392">
                  <c:v>3498390</c:v>
                </c:pt>
                <c:pt idx="393">
                  <c:v>3574080</c:v>
                </c:pt>
                <c:pt idx="394">
                  <c:v>3647710</c:v>
                </c:pt>
                <c:pt idx="395">
                  <c:v>3719180</c:v>
                </c:pt>
                <c:pt idx="396">
                  <c:v>3788290</c:v>
                </c:pt>
                <c:pt idx="397">
                  <c:v>3855180</c:v>
                </c:pt>
                <c:pt idx="398">
                  <c:v>3919600</c:v>
                </c:pt>
                <c:pt idx="399">
                  <c:v>3981710</c:v>
                </c:pt>
                <c:pt idx="400">
                  <c:v>4041180</c:v>
                </c:pt>
                <c:pt idx="401">
                  <c:v>4098200</c:v>
                </c:pt>
                <c:pt idx="402">
                  <c:v>4152610</c:v>
                </c:pt>
                <c:pt idx="403">
                  <c:v>4204480</c:v>
                </c:pt>
                <c:pt idx="404">
                  <c:v>4254160</c:v>
                </c:pt>
                <c:pt idx="405">
                  <c:v>4301110</c:v>
                </c:pt>
                <c:pt idx="406">
                  <c:v>4345750</c:v>
                </c:pt>
                <c:pt idx="407">
                  <c:v>4388030</c:v>
                </c:pt>
                <c:pt idx="408">
                  <c:v>4427990</c:v>
                </c:pt>
                <c:pt idx="409">
                  <c:v>4465760</c:v>
                </c:pt>
                <c:pt idx="410">
                  <c:v>4501260</c:v>
                </c:pt>
                <c:pt idx="411">
                  <c:v>4534720</c:v>
                </c:pt>
                <c:pt idx="412">
                  <c:v>4566220</c:v>
                </c:pt>
                <c:pt idx="413">
                  <c:v>4595740</c:v>
                </c:pt>
                <c:pt idx="414">
                  <c:v>4623430</c:v>
                </c:pt>
                <c:pt idx="415">
                  <c:v>4649360</c:v>
                </c:pt>
                <c:pt idx="416">
                  <c:v>4673710</c:v>
                </c:pt>
                <c:pt idx="417">
                  <c:v>4696300</c:v>
                </c:pt>
                <c:pt idx="418">
                  <c:v>4717550</c:v>
                </c:pt>
                <c:pt idx="419">
                  <c:v>4737350</c:v>
                </c:pt>
                <c:pt idx="420">
                  <c:v>4755930</c:v>
                </c:pt>
                <c:pt idx="421">
                  <c:v>4773270</c:v>
                </c:pt>
                <c:pt idx="422">
                  <c:v>4789340</c:v>
                </c:pt>
                <c:pt idx="423">
                  <c:v>4804320</c:v>
                </c:pt>
                <c:pt idx="424">
                  <c:v>4818230</c:v>
                </c:pt>
                <c:pt idx="425">
                  <c:v>4831190</c:v>
                </c:pt>
                <c:pt idx="426">
                  <c:v>4843230</c:v>
                </c:pt>
                <c:pt idx="427">
                  <c:v>4854390</c:v>
                </c:pt>
                <c:pt idx="428">
                  <c:v>4864740</c:v>
                </c:pt>
                <c:pt idx="429">
                  <c:v>4874310</c:v>
                </c:pt>
                <c:pt idx="430">
                  <c:v>4883230</c:v>
                </c:pt>
                <c:pt idx="431">
                  <c:v>4891500</c:v>
                </c:pt>
                <c:pt idx="432">
                  <c:v>4899110</c:v>
                </c:pt>
                <c:pt idx="433">
                  <c:v>4906230</c:v>
                </c:pt>
                <c:pt idx="434">
                  <c:v>4912780</c:v>
                </c:pt>
                <c:pt idx="435">
                  <c:v>4918910</c:v>
                </c:pt>
                <c:pt idx="436">
                  <c:v>4924580</c:v>
                </c:pt>
                <c:pt idx="437">
                  <c:v>4929830</c:v>
                </c:pt>
                <c:pt idx="438">
                  <c:v>4934690</c:v>
                </c:pt>
                <c:pt idx="439">
                  <c:v>4939160</c:v>
                </c:pt>
                <c:pt idx="440">
                  <c:v>4943320</c:v>
                </c:pt>
                <c:pt idx="441">
                  <c:v>4947160</c:v>
                </c:pt>
                <c:pt idx="442">
                  <c:v>4950730</c:v>
                </c:pt>
                <c:pt idx="443">
                  <c:v>4953980</c:v>
                </c:pt>
                <c:pt idx="444">
                  <c:v>4957030</c:v>
                </c:pt>
                <c:pt idx="445">
                  <c:v>4959850</c:v>
                </c:pt>
                <c:pt idx="446">
                  <c:v>4962430</c:v>
                </c:pt>
                <c:pt idx="447">
                  <c:v>4964860</c:v>
                </c:pt>
                <c:pt idx="448">
                  <c:v>4967100</c:v>
                </c:pt>
                <c:pt idx="449">
                  <c:v>4969150</c:v>
                </c:pt>
                <c:pt idx="450">
                  <c:v>4971050</c:v>
                </c:pt>
                <c:pt idx="451">
                  <c:v>4972830</c:v>
                </c:pt>
                <c:pt idx="452">
                  <c:v>4974460</c:v>
                </c:pt>
                <c:pt idx="453">
                  <c:v>4975950</c:v>
                </c:pt>
                <c:pt idx="454">
                  <c:v>4977340</c:v>
                </c:pt>
                <c:pt idx="455">
                  <c:v>4978610</c:v>
                </c:pt>
                <c:pt idx="456">
                  <c:v>4979820</c:v>
                </c:pt>
                <c:pt idx="457">
                  <c:v>4980900</c:v>
                </c:pt>
                <c:pt idx="458">
                  <c:v>4981930</c:v>
                </c:pt>
                <c:pt idx="459">
                  <c:v>4982860</c:v>
                </c:pt>
                <c:pt idx="460">
                  <c:v>4983710</c:v>
                </c:pt>
                <c:pt idx="461">
                  <c:v>4984490</c:v>
                </c:pt>
                <c:pt idx="462">
                  <c:v>4985230</c:v>
                </c:pt>
                <c:pt idx="463">
                  <c:v>4985930</c:v>
                </c:pt>
                <c:pt idx="464">
                  <c:v>4986580</c:v>
                </c:pt>
                <c:pt idx="465">
                  <c:v>4987150</c:v>
                </c:pt>
                <c:pt idx="466">
                  <c:v>4987700</c:v>
                </c:pt>
                <c:pt idx="467">
                  <c:v>4988200</c:v>
                </c:pt>
                <c:pt idx="468">
                  <c:v>4988660</c:v>
                </c:pt>
                <c:pt idx="469">
                  <c:v>4989110</c:v>
                </c:pt>
                <c:pt idx="470">
                  <c:v>4989500</c:v>
                </c:pt>
                <c:pt idx="471">
                  <c:v>4989880</c:v>
                </c:pt>
                <c:pt idx="472">
                  <c:v>4990220</c:v>
                </c:pt>
                <c:pt idx="473">
                  <c:v>4990550</c:v>
                </c:pt>
                <c:pt idx="474">
                  <c:v>4990850</c:v>
                </c:pt>
                <c:pt idx="475">
                  <c:v>4991130</c:v>
                </c:pt>
                <c:pt idx="476">
                  <c:v>4991400</c:v>
                </c:pt>
                <c:pt idx="477">
                  <c:v>4991650</c:v>
                </c:pt>
                <c:pt idx="478">
                  <c:v>4991880</c:v>
                </c:pt>
                <c:pt idx="479">
                  <c:v>4992090</c:v>
                </c:pt>
                <c:pt idx="480">
                  <c:v>4992300</c:v>
                </c:pt>
                <c:pt idx="481">
                  <c:v>4992480</c:v>
                </c:pt>
                <c:pt idx="482">
                  <c:v>4992640</c:v>
                </c:pt>
                <c:pt idx="483">
                  <c:v>4992810</c:v>
                </c:pt>
                <c:pt idx="484">
                  <c:v>4992960</c:v>
                </c:pt>
                <c:pt idx="485">
                  <c:v>4993110</c:v>
                </c:pt>
                <c:pt idx="486">
                  <c:v>4993240</c:v>
                </c:pt>
                <c:pt idx="487">
                  <c:v>4993360</c:v>
                </c:pt>
                <c:pt idx="488">
                  <c:v>4993480</c:v>
                </c:pt>
                <c:pt idx="489">
                  <c:v>4993600</c:v>
                </c:pt>
                <c:pt idx="490">
                  <c:v>4993710</c:v>
                </c:pt>
                <c:pt idx="491">
                  <c:v>4993810</c:v>
                </c:pt>
                <c:pt idx="492">
                  <c:v>4993900</c:v>
                </c:pt>
                <c:pt idx="493">
                  <c:v>4993990</c:v>
                </c:pt>
                <c:pt idx="494">
                  <c:v>4994070</c:v>
                </c:pt>
                <c:pt idx="495">
                  <c:v>4994150</c:v>
                </c:pt>
                <c:pt idx="496">
                  <c:v>4994230</c:v>
                </c:pt>
                <c:pt idx="497">
                  <c:v>4994310</c:v>
                </c:pt>
                <c:pt idx="498">
                  <c:v>4994380</c:v>
                </c:pt>
                <c:pt idx="499">
                  <c:v>4994450</c:v>
                </c:pt>
                <c:pt idx="500">
                  <c:v>4994510</c:v>
                </c:pt>
                <c:pt idx="501">
                  <c:v>4994570</c:v>
                </c:pt>
                <c:pt idx="502">
                  <c:v>4994630</c:v>
                </c:pt>
                <c:pt idx="503">
                  <c:v>4994690</c:v>
                </c:pt>
                <c:pt idx="504">
                  <c:v>4994730</c:v>
                </c:pt>
                <c:pt idx="505">
                  <c:v>4994790</c:v>
                </c:pt>
                <c:pt idx="506">
                  <c:v>4994830</c:v>
                </c:pt>
                <c:pt idx="507">
                  <c:v>4994880</c:v>
                </c:pt>
                <c:pt idx="508">
                  <c:v>4994920</c:v>
                </c:pt>
                <c:pt idx="509">
                  <c:v>4994970</c:v>
                </c:pt>
                <c:pt idx="510">
                  <c:v>4995010</c:v>
                </c:pt>
                <c:pt idx="511">
                  <c:v>4995050</c:v>
                </c:pt>
                <c:pt idx="512">
                  <c:v>4995090</c:v>
                </c:pt>
                <c:pt idx="513">
                  <c:v>4995130</c:v>
                </c:pt>
                <c:pt idx="514">
                  <c:v>4995170</c:v>
                </c:pt>
                <c:pt idx="515">
                  <c:v>4995200</c:v>
                </c:pt>
                <c:pt idx="516">
                  <c:v>4995230</c:v>
                </c:pt>
                <c:pt idx="517">
                  <c:v>4995270</c:v>
                </c:pt>
                <c:pt idx="518">
                  <c:v>4995300</c:v>
                </c:pt>
                <c:pt idx="519">
                  <c:v>4995340</c:v>
                </c:pt>
                <c:pt idx="520">
                  <c:v>4995370</c:v>
                </c:pt>
                <c:pt idx="521">
                  <c:v>4995400</c:v>
                </c:pt>
                <c:pt idx="522">
                  <c:v>4995430</c:v>
                </c:pt>
                <c:pt idx="523">
                  <c:v>4995460</c:v>
                </c:pt>
                <c:pt idx="524">
                  <c:v>4995490</c:v>
                </c:pt>
                <c:pt idx="525">
                  <c:v>4995520</c:v>
                </c:pt>
                <c:pt idx="526">
                  <c:v>4995550</c:v>
                </c:pt>
                <c:pt idx="527">
                  <c:v>4995580</c:v>
                </c:pt>
                <c:pt idx="528">
                  <c:v>4995610</c:v>
                </c:pt>
                <c:pt idx="529">
                  <c:v>4995640</c:v>
                </c:pt>
                <c:pt idx="530">
                  <c:v>4995670</c:v>
                </c:pt>
                <c:pt idx="531">
                  <c:v>4995690</c:v>
                </c:pt>
                <c:pt idx="532">
                  <c:v>4995720</c:v>
                </c:pt>
                <c:pt idx="533">
                  <c:v>4995750</c:v>
                </c:pt>
                <c:pt idx="534">
                  <c:v>4995780</c:v>
                </c:pt>
                <c:pt idx="535">
                  <c:v>4995810</c:v>
                </c:pt>
                <c:pt idx="536">
                  <c:v>4995830</c:v>
                </c:pt>
                <c:pt idx="537">
                  <c:v>4995860</c:v>
                </c:pt>
                <c:pt idx="538">
                  <c:v>4995890</c:v>
                </c:pt>
                <c:pt idx="539">
                  <c:v>4995910</c:v>
                </c:pt>
                <c:pt idx="540">
                  <c:v>4995940</c:v>
                </c:pt>
                <c:pt idx="541">
                  <c:v>4995960</c:v>
                </c:pt>
                <c:pt idx="542">
                  <c:v>4995990</c:v>
                </c:pt>
                <c:pt idx="543">
                  <c:v>4996020</c:v>
                </c:pt>
                <c:pt idx="544">
                  <c:v>4996050</c:v>
                </c:pt>
                <c:pt idx="545">
                  <c:v>4996070</c:v>
                </c:pt>
                <c:pt idx="546">
                  <c:v>4996100</c:v>
                </c:pt>
                <c:pt idx="547">
                  <c:v>4996130</c:v>
                </c:pt>
                <c:pt idx="548">
                  <c:v>4996150</c:v>
                </c:pt>
                <c:pt idx="549">
                  <c:v>4996180</c:v>
                </c:pt>
                <c:pt idx="550">
                  <c:v>4996200</c:v>
                </c:pt>
                <c:pt idx="551">
                  <c:v>4996230</c:v>
                </c:pt>
                <c:pt idx="552">
                  <c:v>4996250</c:v>
                </c:pt>
                <c:pt idx="553">
                  <c:v>4996280</c:v>
                </c:pt>
                <c:pt idx="554">
                  <c:v>4996300</c:v>
                </c:pt>
                <c:pt idx="555">
                  <c:v>4996330</c:v>
                </c:pt>
                <c:pt idx="556">
                  <c:v>4996350</c:v>
                </c:pt>
                <c:pt idx="557">
                  <c:v>4996380</c:v>
                </c:pt>
                <c:pt idx="558">
                  <c:v>4996400</c:v>
                </c:pt>
                <c:pt idx="559">
                  <c:v>4996430</c:v>
                </c:pt>
                <c:pt idx="560">
                  <c:v>4996450</c:v>
                </c:pt>
                <c:pt idx="561">
                  <c:v>4996480</c:v>
                </c:pt>
                <c:pt idx="562">
                  <c:v>4996500</c:v>
                </c:pt>
                <c:pt idx="563">
                  <c:v>4996530</c:v>
                </c:pt>
                <c:pt idx="564">
                  <c:v>4996550</c:v>
                </c:pt>
                <c:pt idx="565">
                  <c:v>4996580</c:v>
                </c:pt>
                <c:pt idx="566">
                  <c:v>4996600</c:v>
                </c:pt>
                <c:pt idx="567">
                  <c:v>4996630</c:v>
                </c:pt>
                <c:pt idx="568">
                  <c:v>4996660</c:v>
                </c:pt>
                <c:pt idx="569">
                  <c:v>4996690</c:v>
                </c:pt>
                <c:pt idx="570">
                  <c:v>4996710</c:v>
                </c:pt>
                <c:pt idx="571">
                  <c:v>4996740</c:v>
                </c:pt>
                <c:pt idx="572">
                  <c:v>4996760</c:v>
                </c:pt>
                <c:pt idx="573">
                  <c:v>4996790</c:v>
                </c:pt>
                <c:pt idx="574">
                  <c:v>4996810</c:v>
                </c:pt>
                <c:pt idx="575">
                  <c:v>4996840</c:v>
                </c:pt>
                <c:pt idx="576">
                  <c:v>4996860</c:v>
                </c:pt>
                <c:pt idx="577">
                  <c:v>4996890</c:v>
                </c:pt>
                <c:pt idx="578">
                  <c:v>4996910</c:v>
                </c:pt>
                <c:pt idx="579">
                  <c:v>4996940</c:v>
                </c:pt>
                <c:pt idx="580">
                  <c:v>4996970</c:v>
                </c:pt>
                <c:pt idx="581">
                  <c:v>4996990</c:v>
                </c:pt>
                <c:pt idx="582">
                  <c:v>4997010</c:v>
                </c:pt>
                <c:pt idx="583">
                  <c:v>4997030</c:v>
                </c:pt>
                <c:pt idx="584">
                  <c:v>4997060</c:v>
                </c:pt>
                <c:pt idx="585">
                  <c:v>4997080</c:v>
                </c:pt>
                <c:pt idx="586">
                  <c:v>4997110</c:v>
                </c:pt>
                <c:pt idx="587">
                  <c:v>4997130</c:v>
                </c:pt>
                <c:pt idx="588">
                  <c:v>4997150</c:v>
                </c:pt>
                <c:pt idx="589">
                  <c:v>4997170</c:v>
                </c:pt>
                <c:pt idx="590">
                  <c:v>4997200</c:v>
                </c:pt>
                <c:pt idx="591">
                  <c:v>4997230</c:v>
                </c:pt>
                <c:pt idx="592">
                  <c:v>4997250</c:v>
                </c:pt>
                <c:pt idx="593">
                  <c:v>4997270</c:v>
                </c:pt>
                <c:pt idx="594">
                  <c:v>4997300</c:v>
                </c:pt>
                <c:pt idx="595">
                  <c:v>4997320</c:v>
                </c:pt>
                <c:pt idx="596">
                  <c:v>4997350</c:v>
                </c:pt>
                <c:pt idx="597">
                  <c:v>4997370</c:v>
                </c:pt>
                <c:pt idx="598">
                  <c:v>4997400</c:v>
                </c:pt>
                <c:pt idx="599">
                  <c:v>4997430</c:v>
                </c:pt>
                <c:pt idx="600">
                  <c:v>4997450</c:v>
                </c:pt>
                <c:pt idx="601">
                  <c:v>4997480</c:v>
                </c:pt>
                <c:pt idx="602">
                  <c:v>4997500</c:v>
                </c:pt>
                <c:pt idx="603">
                  <c:v>4997530</c:v>
                </c:pt>
                <c:pt idx="604">
                  <c:v>4997550</c:v>
                </c:pt>
                <c:pt idx="605">
                  <c:v>4997590</c:v>
                </c:pt>
                <c:pt idx="606">
                  <c:v>4997610</c:v>
                </c:pt>
                <c:pt idx="607">
                  <c:v>4997640</c:v>
                </c:pt>
                <c:pt idx="608">
                  <c:v>4997670</c:v>
                </c:pt>
                <c:pt idx="609">
                  <c:v>4997690</c:v>
                </c:pt>
                <c:pt idx="610">
                  <c:v>4997720</c:v>
                </c:pt>
                <c:pt idx="611">
                  <c:v>4997740</c:v>
                </c:pt>
                <c:pt idx="612">
                  <c:v>4997770</c:v>
                </c:pt>
                <c:pt idx="613">
                  <c:v>4997790</c:v>
                </c:pt>
                <c:pt idx="614">
                  <c:v>4997820</c:v>
                </c:pt>
                <c:pt idx="615">
                  <c:v>4997850</c:v>
                </c:pt>
                <c:pt idx="616">
                  <c:v>4997870</c:v>
                </c:pt>
                <c:pt idx="617">
                  <c:v>4997900</c:v>
                </c:pt>
                <c:pt idx="618">
                  <c:v>4997920</c:v>
                </c:pt>
                <c:pt idx="619">
                  <c:v>4997950</c:v>
                </c:pt>
                <c:pt idx="620">
                  <c:v>4997970</c:v>
                </c:pt>
                <c:pt idx="621">
                  <c:v>4998000</c:v>
                </c:pt>
                <c:pt idx="622">
                  <c:v>4998020</c:v>
                </c:pt>
                <c:pt idx="623">
                  <c:v>4998040</c:v>
                </c:pt>
                <c:pt idx="624">
                  <c:v>4998070</c:v>
                </c:pt>
                <c:pt idx="625">
                  <c:v>4998090</c:v>
                </c:pt>
                <c:pt idx="626">
                  <c:v>4998110</c:v>
                </c:pt>
                <c:pt idx="627">
                  <c:v>4998140</c:v>
                </c:pt>
                <c:pt idx="628">
                  <c:v>4998160</c:v>
                </c:pt>
                <c:pt idx="629">
                  <c:v>4998190</c:v>
                </c:pt>
                <c:pt idx="630">
                  <c:v>4998210</c:v>
                </c:pt>
                <c:pt idx="631">
                  <c:v>4998230</c:v>
                </c:pt>
                <c:pt idx="632">
                  <c:v>4998250</c:v>
                </c:pt>
                <c:pt idx="633">
                  <c:v>4998280</c:v>
                </c:pt>
                <c:pt idx="634">
                  <c:v>4998300</c:v>
                </c:pt>
                <c:pt idx="635">
                  <c:v>4998320</c:v>
                </c:pt>
                <c:pt idx="636">
                  <c:v>4998350</c:v>
                </c:pt>
                <c:pt idx="637">
                  <c:v>4998370</c:v>
                </c:pt>
                <c:pt idx="638">
                  <c:v>4998400</c:v>
                </c:pt>
                <c:pt idx="639">
                  <c:v>4998420</c:v>
                </c:pt>
                <c:pt idx="640">
                  <c:v>4998450</c:v>
                </c:pt>
                <c:pt idx="641">
                  <c:v>4998470</c:v>
                </c:pt>
                <c:pt idx="642">
                  <c:v>4998500</c:v>
                </c:pt>
                <c:pt idx="643">
                  <c:v>4998520</c:v>
                </c:pt>
                <c:pt idx="644">
                  <c:v>4998550</c:v>
                </c:pt>
                <c:pt idx="645">
                  <c:v>4998570</c:v>
                </c:pt>
                <c:pt idx="646">
                  <c:v>4998600</c:v>
                </c:pt>
                <c:pt idx="647">
                  <c:v>4998620</c:v>
                </c:pt>
                <c:pt idx="648">
                  <c:v>4998650</c:v>
                </c:pt>
                <c:pt idx="649">
                  <c:v>4998670</c:v>
                </c:pt>
                <c:pt idx="650">
                  <c:v>4998700</c:v>
                </c:pt>
                <c:pt idx="651">
                  <c:v>4998720</c:v>
                </c:pt>
                <c:pt idx="652">
                  <c:v>4998750</c:v>
                </c:pt>
                <c:pt idx="653">
                  <c:v>4998770</c:v>
                </c:pt>
                <c:pt idx="654">
                  <c:v>4998790</c:v>
                </c:pt>
                <c:pt idx="655">
                  <c:v>4998820</c:v>
                </c:pt>
                <c:pt idx="656">
                  <c:v>4998840</c:v>
                </c:pt>
                <c:pt idx="657">
                  <c:v>4998860</c:v>
                </c:pt>
                <c:pt idx="658">
                  <c:v>4998890</c:v>
                </c:pt>
                <c:pt idx="659">
                  <c:v>4998910</c:v>
                </c:pt>
                <c:pt idx="660">
                  <c:v>4998930</c:v>
                </c:pt>
                <c:pt idx="661">
                  <c:v>4998960</c:v>
                </c:pt>
                <c:pt idx="662">
                  <c:v>4998980</c:v>
                </c:pt>
                <c:pt idx="663">
                  <c:v>4999010</c:v>
                </c:pt>
                <c:pt idx="664">
                  <c:v>4999030</c:v>
                </c:pt>
                <c:pt idx="665">
                  <c:v>4999050</c:v>
                </c:pt>
                <c:pt idx="666">
                  <c:v>4999080</c:v>
                </c:pt>
                <c:pt idx="667">
                  <c:v>4999100</c:v>
                </c:pt>
                <c:pt idx="668">
                  <c:v>4999120</c:v>
                </c:pt>
                <c:pt idx="669">
                  <c:v>4999140</c:v>
                </c:pt>
                <c:pt idx="670">
                  <c:v>4999170</c:v>
                </c:pt>
                <c:pt idx="671">
                  <c:v>4999200</c:v>
                </c:pt>
                <c:pt idx="672">
                  <c:v>4999220</c:v>
                </c:pt>
                <c:pt idx="673">
                  <c:v>4999240</c:v>
                </c:pt>
                <c:pt idx="674">
                  <c:v>4999270</c:v>
                </c:pt>
                <c:pt idx="675">
                  <c:v>4999290</c:v>
                </c:pt>
                <c:pt idx="676">
                  <c:v>4999320</c:v>
                </c:pt>
                <c:pt idx="677">
                  <c:v>4999340</c:v>
                </c:pt>
                <c:pt idx="678">
                  <c:v>4999360</c:v>
                </c:pt>
                <c:pt idx="679">
                  <c:v>4999390</c:v>
                </c:pt>
                <c:pt idx="680">
                  <c:v>4999420</c:v>
                </c:pt>
                <c:pt idx="681">
                  <c:v>4999440</c:v>
                </c:pt>
                <c:pt idx="682">
                  <c:v>4999470</c:v>
                </c:pt>
                <c:pt idx="683">
                  <c:v>4999490</c:v>
                </c:pt>
                <c:pt idx="684">
                  <c:v>4999520</c:v>
                </c:pt>
                <c:pt idx="685">
                  <c:v>4999540</c:v>
                </c:pt>
                <c:pt idx="686">
                  <c:v>4999560</c:v>
                </c:pt>
                <c:pt idx="687">
                  <c:v>4999590</c:v>
                </c:pt>
                <c:pt idx="688">
                  <c:v>4999620</c:v>
                </c:pt>
                <c:pt idx="689">
                  <c:v>4999640</c:v>
                </c:pt>
                <c:pt idx="690">
                  <c:v>4999670</c:v>
                </c:pt>
                <c:pt idx="691">
                  <c:v>4999690</c:v>
                </c:pt>
                <c:pt idx="692">
                  <c:v>4999720</c:v>
                </c:pt>
                <c:pt idx="693">
                  <c:v>4999750</c:v>
                </c:pt>
                <c:pt idx="694">
                  <c:v>4999770</c:v>
                </c:pt>
                <c:pt idx="695">
                  <c:v>4999800</c:v>
                </c:pt>
                <c:pt idx="696">
                  <c:v>4999820</c:v>
                </c:pt>
                <c:pt idx="697">
                  <c:v>4999850</c:v>
                </c:pt>
                <c:pt idx="698">
                  <c:v>4999870</c:v>
                </c:pt>
                <c:pt idx="699">
                  <c:v>4999900</c:v>
                </c:pt>
                <c:pt idx="700">
                  <c:v>4999920</c:v>
                </c:pt>
                <c:pt idx="701">
                  <c:v>4999950</c:v>
                </c:pt>
                <c:pt idx="702">
                  <c:v>4999960</c:v>
                </c:pt>
                <c:pt idx="703">
                  <c:v>4999990</c:v>
                </c:pt>
                <c:pt idx="704">
                  <c:v>5000020</c:v>
                </c:pt>
                <c:pt idx="705">
                  <c:v>5000040</c:v>
                </c:pt>
                <c:pt idx="706">
                  <c:v>5000060</c:v>
                </c:pt>
                <c:pt idx="707">
                  <c:v>5000090</c:v>
                </c:pt>
                <c:pt idx="708">
                  <c:v>5000110</c:v>
                </c:pt>
                <c:pt idx="709">
                  <c:v>5000140</c:v>
                </c:pt>
                <c:pt idx="710">
                  <c:v>5000160</c:v>
                </c:pt>
                <c:pt idx="711">
                  <c:v>5000190</c:v>
                </c:pt>
                <c:pt idx="712">
                  <c:v>5000210</c:v>
                </c:pt>
                <c:pt idx="713">
                  <c:v>5000240</c:v>
                </c:pt>
                <c:pt idx="714">
                  <c:v>5000260</c:v>
                </c:pt>
                <c:pt idx="715">
                  <c:v>5000280</c:v>
                </c:pt>
                <c:pt idx="716">
                  <c:v>5000310</c:v>
                </c:pt>
                <c:pt idx="717">
                  <c:v>5000340</c:v>
                </c:pt>
                <c:pt idx="718">
                  <c:v>5000360</c:v>
                </c:pt>
                <c:pt idx="719">
                  <c:v>5000390</c:v>
                </c:pt>
                <c:pt idx="720">
                  <c:v>5000410</c:v>
                </c:pt>
                <c:pt idx="721">
                  <c:v>5000440</c:v>
                </c:pt>
                <c:pt idx="722">
                  <c:v>5000460</c:v>
                </c:pt>
                <c:pt idx="723">
                  <c:v>5000490</c:v>
                </c:pt>
                <c:pt idx="724">
                  <c:v>5000510</c:v>
                </c:pt>
                <c:pt idx="725">
                  <c:v>5000530</c:v>
                </c:pt>
                <c:pt idx="726">
                  <c:v>5000560</c:v>
                </c:pt>
                <c:pt idx="727">
                  <c:v>5000580</c:v>
                </c:pt>
                <c:pt idx="728">
                  <c:v>5000600</c:v>
                </c:pt>
                <c:pt idx="729">
                  <c:v>5000630</c:v>
                </c:pt>
                <c:pt idx="730">
                  <c:v>5000650</c:v>
                </c:pt>
                <c:pt idx="731">
                  <c:v>5000680</c:v>
                </c:pt>
                <c:pt idx="732">
                  <c:v>5000700</c:v>
                </c:pt>
                <c:pt idx="733">
                  <c:v>5000730</c:v>
                </c:pt>
                <c:pt idx="734">
                  <c:v>5000760</c:v>
                </c:pt>
                <c:pt idx="735">
                  <c:v>5000780</c:v>
                </c:pt>
                <c:pt idx="736">
                  <c:v>5000800</c:v>
                </c:pt>
                <c:pt idx="737">
                  <c:v>5000830</c:v>
                </c:pt>
                <c:pt idx="738">
                  <c:v>5000850</c:v>
                </c:pt>
                <c:pt idx="739">
                  <c:v>5000880</c:v>
                </c:pt>
                <c:pt idx="740">
                  <c:v>5000900</c:v>
                </c:pt>
                <c:pt idx="741">
                  <c:v>5000930</c:v>
                </c:pt>
                <c:pt idx="742">
                  <c:v>5000960</c:v>
                </c:pt>
                <c:pt idx="743">
                  <c:v>5000980</c:v>
                </c:pt>
                <c:pt idx="744">
                  <c:v>5001010</c:v>
                </c:pt>
                <c:pt idx="745">
                  <c:v>5001030</c:v>
                </c:pt>
                <c:pt idx="746">
                  <c:v>5001060</c:v>
                </c:pt>
                <c:pt idx="747">
                  <c:v>5001080</c:v>
                </c:pt>
                <c:pt idx="748">
                  <c:v>5001110</c:v>
                </c:pt>
                <c:pt idx="749">
                  <c:v>5001130</c:v>
                </c:pt>
                <c:pt idx="750">
                  <c:v>5001160</c:v>
                </c:pt>
                <c:pt idx="751">
                  <c:v>5001190</c:v>
                </c:pt>
                <c:pt idx="752">
                  <c:v>5001210</c:v>
                </c:pt>
                <c:pt idx="753">
                  <c:v>5001240</c:v>
                </c:pt>
                <c:pt idx="754">
                  <c:v>5001260</c:v>
                </c:pt>
                <c:pt idx="755">
                  <c:v>5001280</c:v>
                </c:pt>
                <c:pt idx="756">
                  <c:v>5001310</c:v>
                </c:pt>
                <c:pt idx="757">
                  <c:v>5001330</c:v>
                </c:pt>
                <c:pt idx="758">
                  <c:v>5001360</c:v>
                </c:pt>
                <c:pt idx="759">
                  <c:v>5001390</c:v>
                </c:pt>
                <c:pt idx="760">
                  <c:v>5001410</c:v>
                </c:pt>
                <c:pt idx="761">
                  <c:v>5001440</c:v>
                </c:pt>
                <c:pt idx="762">
                  <c:v>5001460</c:v>
                </c:pt>
                <c:pt idx="763">
                  <c:v>5001480</c:v>
                </c:pt>
                <c:pt idx="764">
                  <c:v>5001510</c:v>
                </c:pt>
                <c:pt idx="765">
                  <c:v>5001530</c:v>
                </c:pt>
                <c:pt idx="766">
                  <c:v>5001560</c:v>
                </c:pt>
                <c:pt idx="767">
                  <c:v>5001580</c:v>
                </c:pt>
                <c:pt idx="768">
                  <c:v>5001610</c:v>
                </c:pt>
                <c:pt idx="769">
                  <c:v>5001630</c:v>
                </c:pt>
                <c:pt idx="770">
                  <c:v>5001650</c:v>
                </c:pt>
                <c:pt idx="771">
                  <c:v>5001680</c:v>
                </c:pt>
                <c:pt idx="772">
                  <c:v>5001700</c:v>
                </c:pt>
                <c:pt idx="773">
                  <c:v>5001730</c:v>
                </c:pt>
                <c:pt idx="774">
                  <c:v>5001750</c:v>
                </c:pt>
                <c:pt idx="775">
                  <c:v>5001780</c:v>
                </c:pt>
                <c:pt idx="776">
                  <c:v>5001800</c:v>
                </c:pt>
                <c:pt idx="777">
                  <c:v>5001830</c:v>
                </c:pt>
                <c:pt idx="778">
                  <c:v>5001850</c:v>
                </c:pt>
                <c:pt idx="779">
                  <c:v>5001870</c:v>
                </c:pt>
                <c:pt idx="780">
                  <c:v>5001890</c:v>
                </c:pt>
                <c:pt idx="781">
                  <c:v>5001920</c:v>
                </c:pt>
                <c:pt idx="782">
                  <c:v>5001940</c:v>
                </c:pt>
                <c:pt idx="783">
                  <c:v>5001960</c:v>
                </c:pt>
                <c:pt idx="784">
                  <c:v>5001990</c:v>
                </c:pt>
                <c:pt idx="785">
                  <c:v>5002010</c:v>
                </c:pt>
                <c:pt idx="786">
                  <c:v>5002030</c:v>
                </c:pt>
                <c:pt idx="787">
                  <c:v>5002060</c:v>
                </c:pt>
                <c:pt idx="788">
                  <c:v>5002080</c:v>
                </c:pt>
                <c:pt idx="789">
                  <c:v>5002110</c:v>
                </c:pt>
                <c:pt idx="790">
                  <c:v>5002130</c:v>
                </c:pt>
                <c:pt idx="791">
                  <c:v>5002160</c:v>
                </c:pt>
                <c:pt idx="792">
                  <c:v>5002180</c:v>
                </c:pt>
                <c:pt idx="793">
                  <c:v>5002210</c:v>
                </c:pt>
                <c:pt idx="794">
                  <c:v>5002230</c:v>
                </c:pt>
                <c:pt idx="795">
                  <c:v>5002260</c:v>
                </c:pt>
                <c:pt idx="796">
                  <c:v>5002280</c:v>
                </c:pt>
                <c:pt idx="797">
                  <c:v>5002300</c:v>
                </c:pt>
                <c:pt idx="798">
                  <c:v>5002330</c:v>
                </c:pt>
                <c:pt idx="799">
                  <c:v>5002350</c:v>
                </c:pt>
                <c:pt idx="800">
                  <c:v>5002380</c:v>
                </c:pt>
                <c:pt idx="801">
                  <c:v>5002410</c:v>
                </c:pt>
                <c:pt idx="802">
                  <c:v>5002430</c:v>
                </c:pt>
                <c:pt idx="803">
                  <c:v>5002450</c:v>
                </c:pt>
                <c:pt idx="804">
                  <c:v>5002480</c:v>
                </c:pt>
                <c:pt idx="805">
                  <c:v>5002510</c:v>
                </c:pt>
                <c:pt idx="806">
                  <c:v>5002530</c:v>
                </c:pt>
                <c:pt idx="807">
                  <c:v>5002560</c:v>
                </c:pt>
                <c:pt idx="808">
                  <c:v>5002590</c:v>
                </c:pt>
                <c:pt idx="809">
                  <c:v>5002610</c:v>
                </c:pt>
                <c:pt idx="810">
                  <c:v>5002640</c:v>
                </c:pt>
                <c:pt idx="811">
                  <c:v>5002660</c:v>
                </c:pt>
                <c:pt idx="812">
                  <c:v>5002680</c:v>
                </c:pt>
                <c:pt idx="813">
                  <c:v>5002710</c:v>
                </c:pt>
                <c:pt idx="814">
                  <c:v>5002730</c:v>
                </c:pt>
                <c:pt idx="815">
                  <c:v>5002750</c:v>
                </c:pt>
                <c:pt idx="816">
                  <c:v>5002780</c:v>
                </c:pt>
                <c:pt idx="817">
                  <c:v>5002810</c:v>
                </c:pt>
                <c:pt idx="818">
                  <c:v>5002830</c:v>
                </c:pt>
                <c:pt idx="819">
                  <c:v>5002850</c:v>
                </c:pt>
                <c:pt idx="820">
                  <c:v>5002880</c:v>
                </c:pt>
                <c:pt idx="821">
                  <c:v>5002900</c:v>
                </c:pt>
                <c:pt idx="822">
                  <c:v>5002920</c:v>
                </c:pt>
                <c:pt idx="823">
                  <c:v>5002950</c:v>
                </c:pt>
                <c:pt idx="824">
                  <c:v>5002970</c:v>
                </c:pt>
                <c:pt idx="825">
                  <c:v>5003000</c:v>
                </c:pt>
                <c:pt idx="826">
                  <c:v>5003020</c:v>
                </c:pt>
                <c:pt idx="827">
                  <c:v>5003050</c:v>
                </c:pt>
                <c:pt idx="828">
                  <c:v>5003070</c:v>
                </c:pt>
                <c:pt idx="829">
                  <c:v>5003100</c:v>
                </c:pt>
                <c:pt idx="830">
                  <c:v>5003120</c:v>
                </c:pt>
                <c:pt idx="831">
                  <c:v>5003150</c:v>
                </c:pt>
                <c:pt idx="832">
                  <c:v>5003170</c:v>
                </c:pt>
                <c:pt idx="833">
                  <c:v>5003200</c:v>
                </c:pt>
                <c:pt idx="834">
                  <c:v>5003230</c:v>
                </c:pt>
                <c:pt idx="835">
                  <c:v>5003250</c:v>
                </c:pt>
                <c:pt idx="836">
                  <c:v>5003270</c:v>
                </c:pt>
                <c:pt idx="837">
                  <c:v>5003300</c:v>
                </c:pt>
                <c:pt idx="838">
                  <c:v>5003320</c:v>
                </c:pt>
                <c:pt idx="839">
                  <c:v>5003340</c:v>
                </c:pt>
                <c:pt idx="840">
                  <c:v>5003370</c:v>
                </c:pt>
                <c:pt idx="841">
                  <c:v>5003390</c:v>
                </c:pt>
                <c:pt idx="842">
                  <c:v>5003420</c:v>
                </c:pt>
                <c:pt idx="843">
                  <c:v>5003440</c:v>
                </c:pt>
                <c:pt idx="844">
                  <c:v>5003470</c:v>
                </c:pt>
                <c:pt idx="845">
                  <c:v>5003490</c:v>
                </c:pt>
                <c:pt idx="846">
                  <c:v>5003510</c:v>
                </c:pt>
                <c:pt idx="847">
                  <c:v>5003540</c:v>
                </c:pt>
                <c:pt idx="848">
                  <c:v>5003560</c:v>
                </c:pt>
                <c:pt idx="849">
                  <c:v>5003590</c:v>
                </c:pt>
                <c:pt idx="850">
                  <c:v>5003610</c:v>
                </c:pt>
                <c:pt idx="851">
                  <c:v>5003630</c:v>
                </c:pt>
                <c:pt idx="852">
                  <c:v>5003660</c:v>
                </c:pt>
                <c:pt idx="853">
                  <c:v>5003680</c:v>
                </c:pt>
                <c:pt idx="854">
                  <c:v>5003700</c:v>
                </c:pt>
                <c:pt idx="855">
                  <c:v>5003730</c:v>
                </c:pt>
                <c:pt idx="856">
                  <c:v>5003750</c:v>
                </c:pt>
                <c:pt idx="857">
                  <c:v>5003780</c:v>
                </c:pt>
                <c:pt idx="858">
                  <c:v>5003800</c:v>
                </c:pt>
                <c:pt idx="859">
                  <c:v>5003830</c:v>
                </c:pt>
                <c:pt idx="860">
                  <c:v>5003850</c:v>
                </c:pt>
                <c:pt idx="861">
                  <c:v>5003880</c:v>
                </c:pt>
                <c:pt idx="862">
                  <c:v>5003900</c:v>
                </c:pt>
                <c:pt idx="863">
                  <c:v>5003930</c:v>
                </c:pt>
                <c:pt idx="864">
                  <c:v>5003950</c:v>
                </c:pt>
                <c:pt idx="865">
                  <c:v>5003980</c:v>
                </c:pt>
                <c:pt idx="866">
                  <c:v>5004000</c:v>
                </c:pt>
                <c:pt idx="867">
                  <c:v>5004030</c:v>
                </c:pt>
                <c:pt idx="868">
                  <c:v>5004050</c:v>
                </c:pt>
                <c:pt idx="869">
                  <c:v>5004080</c:v>
                </c:pt>
                <c:pt idx="870">
                  <c:v>5004100</c:v>
                </c:pt>
                <c:pt idx="871">
                  <c:v>5004130</c:v>
                </c:pt>
                <c:pt idx="872">
                  <c:v>5004150</c:v>
                </c:pt>
                <c:pt idx="873">
                  <c:v>5004180</c:v>
                </c:pt>
                <c:pt idx="874">
                  <c:v>5004200</c:v>
                </c:pt>
                <c:pt idx="875">
                  <c:v>5004230</c:v>
                </c:pt>
                <c:pt idx="876">
                  <c:v>5004260</c:v>
                </c:pt>
                <c:pt idx="877">
                  <c:v>5004290</c:v>
                </c:pt>
                <c:pt idx="878">
                  <c:v>5004320</c:v>
                </c:pt>
                <c:pt idx="879">
                  <c:v>5004340</c:v>
                </c:pt>
                <c:pt idx="880">
                  <c:v>5004370</c:v>
                </c:pt>
                <c:pt idx="881">
                  <c:v>5004390</c:v>
                </c:pt>
                <c:pt idx="882">
                  <c:v>5004420</c:v>
                </c:pt>
                <c:pt idx="883">
                  <c:v>5004440</c:v>
                </c:pt>
                <c:pt idx="884">
                  <c:v>5004470</c:v>
                </c:pt>
                <c:pt idx="885">
                  <c:v>5004490</c:v>
                </c:pt>
                <c:pt idx="886">
                  <c:v>5004510</c:v>
                </c:pt>
                <c:pt idx="887">
                  <c:v>5004540</c:v>
                </c:pt>
                <c:pt idx="888">
                  <c:v>5004570</c:v>
                </c:pt>
                <c:pt idx="889">
                  <c:v>5004590</c:v>
                </c:pt>
                <c:pt idx="890">
                  <c:v>5004610</c:v>
                </c:pt>
                <c:pt idx="891">
                  <c:v>5004640</c:v>
                </c:pt>
                <c:pt idx="892">
                  <c:v>5004660</c:v>
                </c:pt>
                <c:pt idx="893">
                  <c:v>5004690</c:v>
                </c:pt>
                <c:pt idx="894">
                  <c:v>5004710</c:v>
                </c:pt>
                <c:pt idx="895">
                  <c:v>5004740</c:v>
                </c:pt>
                <c:pt idx="896">
                  <c:v>5004760</c:v>
                </c:pt>
                <c:pt idx="897">
                  <c:v>5004790</c:v>
                </c:pt>
                <c:pt idx="898">
                  <c:v>5004810</c:v>
                </c:pt>
                <c:pt idx="899">
                  <c:v>5004830</c:v>
                </c:pt>
                <c:pt idx="900">
                  <c:v>5004860</c:v>
                </c:pt>
                <c:pt idx="901">
                  <c:v>5004880</c:v>
                </c:pt>
                <c:pt idx="902">
                  <c:v>5004900</c:v>
                </c:pt>
                <c:pt idx="903">
                  <c:v>5004930</c:v>
                </c:pt>
                <c:pt idx="904">
                  <c:v>5004950</c:v>
                </c:pt>
                <c:pt idx="905">
                  <c:v>5004970</c:v>
                </c:pt>
                <c:pt idx="906">
                  <c:v>5005000</c:v>
                </c:pt>
                <c:pt idx="907">
                  <c:v>5005020</c:v>
                </c:pt>
                <c:pt idx="908">
                  <c:v>5005040</c:v>
                </c:pt>
                <c:pt idx="909">
                  <c:v>5005060</c:v>
                </c:pt>
                <c:pt idx="910">
                  <c:v>5005090</c:v>
                </c:pt>
                <c:pt idx="911">
                  <c:v>5005110</c:v>
                </c:pt>
                <c:pt idx="912">
                  <c:v>5005130</c:v>
                </c:pt>
                <c:pt idx="913">
                  <c:v>5005160</c:v>
                </c:pt>
                <c:pt idx="914">
                  <c:v>5005180</c:v>
                </c:pt>
                <c:pt idx="915">
                  <c:v>5005210</c:v>
                </c:pt>
                <c:pt idx="916">
                  <c:v>5005230</c:v>
                </c:pt>
                <c:pt idx="917">
                  <c:v>5005260</c:v>
                </c:pt>
                <c:pt idx="918">
                  <c:v>5005280</c:v>
                </c:pt>
                <c:pt idx="919">
                  <c:v>5005300</c:v>
                </c:pt>
                <c:pt idx="920">
                  <c:v>5005320</c:v>
                </c:pt>
                <c:pt idx="921">
                  <c:v>5005350</c:v>
                </c:pt>
                <c:pt idx="922">
                  <c:v>5005370</c:v>
                </c:pt>
                <c:pt idx="923">
                  <c:v>5005390</c:v>
                </c:pt>
                <c:pt idx="924">
                  <c:v>5005420</c:v>
                </c:pt>
                <c:pt idx="925">
                  <c:v>5005440</c:v>
                </c:pt>
                <c:pt idx="926">
                  <c:v>5005460</c:v>
                </c:pt>
                <c:pt idx="927">
                  <c:v>5005490</c:v>
                </c:pt>
                <c:pt idx="928">
                  <c:v>5005510</c:v>
                </c:pt>
                <c:pt idx="929">
                  <c:v>5005530</c:v>
                </c:pt>
                <c:pt idx="930">
                  <c:v>5005560</c:v>
                </c:pt>
                <c:pt idx="931">
                  <c:v>5005580</c:v>
                </c:pt>
                <c:pt idx="932">
                  <c:v>5005600</c:v>
                </c:pt>
                <c:pt idx="933">
                  <c:v>5005630</c:v>
                </c:pt>
                <c:pt idx="934">
                  <c:v>5005650</c:v>
                </c:pt>
                <c:pt idx="935">
                  <c:v>5005680</c:v>
                </c:pt>
                <c:pt idx="936">
                  <c:v>5005700</c:v>
                </c:pt>
                <c:pt idx="937">
                  <c:v>5005720</c:v>
                </c:pt>
                <c:pt idx="938">
                  <c:v>5005750</c:v>
                </c:pt>
                <c:pt idx="939">
                  <c:v>5005770</c:v>
                </c:pt>
                <c:pt idx="940">
                  <c:v>5005790</c:v>
                </c:pt>
                <c:pt idx="941">
                  <c:v>5005820</c:v>
                </c:pt>
                <c:pt idx="942">
                  <c:v>5005840</c:v>
                </c:pt>
                <c:pt idx="943">
                  <c:v>5005870</c:v>
                </c:pt>
                <c:pt idx="944">
                  <c:v>5005890</c:v>
                </c:pt>
                <c:pt idx="945">
                  <c:v>5005920</c:v>
                </c:pt>
                <c:pt idx="946">
                  <c:v>5005940</c:v>
                </c:pt>
                <c:pt idx="947">
                  <c:v>5005960</c:v>
                </c:pt>
                <c:pt idx="948">
                  <c:v>5005990</c:v>
                </c:pt>
                <c:pt idx="949">
                  <c:v>5006010</c:v>
                </c:pt>
                <c:pt idx="950">
                  <c:v>5006040</c:v>
                </c:pt>
                <c:pt idx="951">
                  <c:v>5006060</c:v>
                </c:pt>
                <c:pt idx="952">
                  <c:v>5006080</c:v>
                </c:pt>
                <c:pt idx="953">
                  <c:v>5006110</c:v>
                </c:pt>
                <c:pt idx="954">
                  <c:v>5006130</c:v>
                </c:pt>
                <c:pt idx="955">
                  <c:v>5006150</c:v>
                </c:pt>
                <c:pt idx="956">
                  <c:v>5006170</c:v>
                </c:pt>
                <c:pt idx="957">
                  <c:v>5006200</c:v>
                </c:pt>
                <c:pt idx="958">
                  <c:v>5006220</c:v>
                </c:pt>
                <c:pt idx="959">
                  <c:v>5006250</c:v>
                </c:pt>
                <c:pt idx="960">
                  <c:v>5006270</c:v>
                </c:pt>
                <c:pt idx="961">
                  <c:v>5006290</c:v>
                </c:pt>
                <c:pt idx="962">
                  <c:v>5006310</c:v>
                </c:pt>
                <c:pt idx="963">
                  <c:v>5006340</c:v>
                </c:pt>
                <c:pt idx="964">
                  <c:v>5006360</c:v>
                </c:pt>
                <c:pt idx="965">
                  <c:v>5006380</c:v>
                </c:pt>
                <c:pt idx="966">
                  <c:v>5006400</c:v>
                </c:pt>
                <c:pt idx="967">
                  <c:v>5006420</c:v>
                </c:pt>
                <c:pt idx="968">
                  <c:v>5006450</c:v>
                </c:pt>
                <c:pt idx="969">
                  <c:v>5006470</c:v>
                </c:pt>
                <c:pt idx="970">
                  <c:v>5006500</c:v>
                </c:pt>
                <c:pt idx="971">
                  <c:v>5006520</c:v>
                </c:pt>
                <c:pt idx="972">
                  <c:v>5006550</c:v>
                </c:pt>
                <c:pt idx="973">
                  <c:v>5006570</c:v>
                </c:pt>
                <c:pt idx="974">
                  <c:v>5006590</c:v>
                </c:pt>
                <c:pt idx="975">
                  <c:v>5006620</c:v>
                </c:pt>
                <c:pt idx="976">
                  <c:v>5006640</c:v>
                </c:pt>
                <c:pt idx="977">
                  <c:v>5006670</c:v>
                </c:pt>
                <c:pt idx="978">
                  <c:v>5006690</c:v>
                </c:pt>
                <c:pt idx="979">
                  <c:v>5006710</c:v>
                </c:pt>
                <c:pt idx="980">
                  <c:v>5006740</c:v>
                </c:pt>
                <c:pt idx="981">
                  <c:v>5006760</c:v>
                </c:pt>
                <c:pt idx="982">
                  <c:v>5006780</c:v>
                </c:pt>
                <c:pt idx="983">
                  <c:v>5006810</c:v>
                </c:pt>
                <c:pt idx="984">
                  <c:v>5006840</c:v>
                </c:pt>
                <c:pt idx="985">
                  <c:v>5006860</c:v>
                </c:pt>
                <c:pt idx="986">
                  <c:v>5006880</c:v>
                </c:pt>
                <c:pt idx="987">
                  <c:v>5006910</c:v>
                </c:pt>
                <c:pt idx="988">
                  <c:v>5006940</c:v>
                </c:pt>
                <c:pt idx="989">
                  <c:v>5006960</c:v>
                </c:pt>
                <c:pt idx="990">
                  <c:v>5006980</c:v>
                </c:pt>
                <c:pt idx="991">
                  <c:v>5007000</c:v>
                </c:pt>
                <c:pt idx="992">
                  <c:v>5007030</c:v>
                </c:pt>
                <c:pt idx="993">
                  <c:v>5007050</c:v>
                </c:pt>
                <c:pt idx="994">
                  <c:v>5007080</c:v>
                </c:pt>
                <c:pt idx="995">
                  <c:v>5007100</c:v>
                </c:pt>
                <c:pt idx="996">
                  <c:v>5007130</c:v>
                </c:pt>
                <c:pt idx="997">
                  <c:v>5007150</c:v>
                </c:pt>
                <c:pt idx="998">
                  <c:v>5007180</c:v>
                </c:pt>
                <c:pt idx="999">
                  <c:v>5007200</c:v>
                </c:pt>
              </c:numCache>
            </c:numRef>
          </c:val>
          <c:smooth val="0"/>
          <c:extLst>
            <c:ext xmlns:c16="http://schemas.microsoft.com/office/drawing/2014/chart" uri="{C3380CC4-5D6E-409C-BE32-E72D297353CC}">
              <c16:uniqueId val="{00000003-10CE-42E6-AC42-68B586185D5A}"/>
            </c:ext>
          </c:extLst>
        </c:ser>
        <c:ser>
          <c:idx val="5"/>
          <c:order val="4"/>
          <c:tx>
            <c:strRef>
              <c:f>NoVac!$H$1</c:f>
              <c:strCache>
                <c:ptCount val="1"/>
                <c:pt idx="0">
                  <c:v>Dynamic Adherence</c:v>
                </c:pt>
              </c:strCache>
            </c:strRef>
          </c:tx>
          <c:spPr>
            <a:ln w="28575" cap="rnd">
              <a:solidFill>
                <a:schemeClr val="accent6"/>
              </a:solidFill>
              <a:round/>
            </a:ln>
            <a:effectLst/>
          </c:spPr>
          <c:marker>
            <c:symbol val="none"/>
          </c:marker>
          <c:cat>
            <c:numRef>
              <c:f>NoVa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Vac!$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599394</c:v>
                </c:pt>
                <c:pt idx="340">
                  <c:v>604881</c:v>
                </c:pt>
                <c:pt idx="341">
                  <c:v>610341</c:v>
                </c:pt>
                <c:pt idx="342">
                  <c:v>615594</c:v>
                </c:pt>
                <c:pt idx="343">
                  <c:v>620630</c:v>
                </c:pt>
                <c:pt idx="344">
                  <c:v>625361</c:v>
                </c:pt>
                <c:pt idx="345">
                  <c:v>629763</c:v>
                </c:pt>
                <c:pt idx="346">
                  <c:v>633819</c:v>
                </c:pt>
                <c:pt idx="347">
                  <c:v>637570</c:v>
                </c:pt>
                <c:pt idx="348">
                  <c:v>640912</c:v>
                </c:pt>
                <c:pt idx="349">
                  <c:v>643953</c:v>
                </c:pt>
                <c:pt idx="350">
                  <c:v>646882</c:v>
                </c:pt>
                <c:pt idx="351">
                  <c:v>649630</c:v>
                </c:pt>
                <c:pt idx="352">
                  <c:v>652211</c:v>
                </c:pt>
                <c:pt idx="353">
                  <c:v>654629</c:v>
                </c:pt>
                <c:pt idx="354">
                  <c:v>656858</c:v>
                </c:pt>
                <c:pt idx="355">
                  <c:v>658913</c:v>
                </c:pt>
                <c:pt idx="356">
                  <c:v>660839</c:v>
                </c:pt>
                <c:pt idx="357">
                  <c:v>662614</c:v>
                </c:pt>
                <c:pt idx="358">
                  <c:v>664262</c:v>
                </c:pt>
                <c:pt idx="359">
                  <c:v>665791</c:v>
                </c:pt>
                <c:pt idx="360">
                  <c:v>667247</c:v>
                </c:pt>
                <c:pt idx="361">
                  <c:v>668591</c:v>
                </c:pt>
                <c:pt idx="362">
                  <c:v>669876</c:v>
                </c:pt>
                <c:pt idx="363">
                  <c:v>671040</c:v>
                </c:pt>
                <c:pt idx="364">
                  <c:v>672114</c:v>
                </c:pt>
                <c:pt idx="365">
                  <c:v>673119</c:v>
                </c:pt>
                <c:pt idx="366">
                  <c:v>674066</c:v>
                </c:pt>
                <c:pt idx="367">
                  <c:v>674962</c:v>
                </c:pt>
                <c:pt idx="368">
                  <c:v>675832</c:v>
                </c:pt>
                <c:pt idx="369">
                  <c:v>676729</c:v>
                </c:pt>
                <c:pt idx="370">
                  <c:v>677683</c:v>
                </c:pt>
                <c:pt idx="371">
                  <c:v>678682</c:v>
                </c:pt>
                <c:pt idx="372">
                  <c:v>679751</c:v>
                </c:pt>
                <c:pt idx="373">
                  <c:v>680883</c:v>
                </c:pt>
                <c:pt idx="374">
                  <c:v>682105</c:v>
                </c:pt>
                <c:pt idx="375">
                  <c:v>683459</c:v>
                </c:pt>
                <c:pt idx="376">
                  <c:v>684910</c:v>
                </c:pt>
                <c:pt idx="377">
                  <c:v>686444</c:v>
                </c:pt>
                <c:pt idx="378">
                  <c:v>688041</c:v>
                </c:pt>
                <c:pt idx="379">
                  <c:v>689757</c:v>
                </c:pt>
                <c:pt idx="380">
                  <c:v>691635</c:v>
                </c:pt>
                <c:pt idx="381">
                  <c:v>693625</c:v>
                </c:pt>
                <c:pt idx="382">
                  <c:v>695749</c:v>
                </c:pt>
                <c:pt idx="383">
                  <c:v>698041</c:v>
                </c:pt>
                <c:pt idx="384">
                  <c:v>700492</c:v>
                </c:pt>
                <c:pt idx="385">
                  <c:v>703063</c:v>
                </c:pt>
                <c:pt idx="386">
                  <c:v>705867</c:v>
                </c:pt>
                <c:pt idx="387">
                  <c:v>708866</c:v>
                </c:pt>
                <c:pt idx="388">
                  <c:v>712042</c:v>
                </c:pt>
                <c:pt idx="389">
                  <c:v>715343</c:v>
                </c:pt>
                <c:pt idx="390">
                  <c:v>718761</c:v>
                </c:pt>
                <c:pt idx="391">
                  <c:v>722348</c:v>
                </c:pt>
                <c:pt idx="392">
                  <c:v>726006</c:v>
                </c:pt>
                <c:pt idx="393">
                  <c:v>729669</c:v>
                </c:pt>
                <c:pt idx="394">
                  <c:v>733405</c:v>
                </c:pt>
                <c:pt idx="395">
                  <c:v>737094</c:v>
                </c:pt>
                <c:pt idx="396">
                  <c:v>740628</c:v>
                </c:pt>
                <c:pt idx="397">
                  <c:v>744077</c:v>
                </c:pt>
                <c:pt idx="398">
                  <c:v>747400</c:v>
                </c:pt>
                <c:pt idx="399">
                  <c:v>750538</c:v>
                </c:pt>
                <c:pt idx="400">
                  <c:v>753524</c:v>
                </c:pt>
                <c:pt idx="401">
                  <c:v>756296</c:v>
                </c:pt>
                <c:pt idx="402">
                  <c:v>758765</c:v>
                </c:pt>
                <c:pt idx="403">
                  <c:v>761053</c:v>
                </c:pt>
                <c:pt idx="404">
                  <c:v>763232</c:v>
                </c:pt>
                <c:pt idx="405">
                  <c:v>765210</c:v>
                </c:pt>
                <c:pt idx="406">
                  <c:v>767071</c:v>
                </c:pt>
                <c:pt idx="407">
                  <c:v>768788</c:v>
                </c:pt>
                <c:pt idx="408">
                  <c:v>770411</c:v>
                </c:pt>
                <c:pt idx="409">
                  <c:v>771900</c:v>
                </c:pt>
                <c:pt idx="410">
                  <c:v>773276</c:v>
                </c:pt>
                <c:pt idx="411">
                  <c:v>774572</c:v>
                </c:pt>
                <c:pt idx="412">
                  <c:v>775763</c:v>
                </c:pt>
                <c:pt idx="413">
                  <c:v>776902</c:v>
                </c:pt>
                <c:pt idx="414">
                  <c:v>777999</c:v>
                </c:pt>
                <c:pt idx="415">
                  <c:v>779060</c:v>
                </c:pt>
                <c:pt idx="416">
                  <c:v>780072</c:v>
                </c:pt>
                <c:pt idx="417">
                  <c:v>781102</c:v>
                </c:pt>
                <c:pt idx="418">
                  <c:v>782136</c:v>
                </c:pt>
                <c:pt idx="419">
                  <c:v>783103</c:v>
                </c:pt>
                <c:pt idx="420">
                  <c:v>784159</c:v>
                </c:pt>
                <c:pt idx="421">
                  <c:v>785265</c:v>
                </c:pt>
                <c:pt idx="422">
                  <c:v>786412</c:v>
                </c:pt>
                <c:pt idx="423">
                  <c:v>787636</c:v>
                </c:pt>
                <c:pt idx="424">
                  <c:v>788958</c:v>
                </c:pt>
                <c:pt idx="425">
                  <c:v>790329</c:v>
                </c:pt>
                <c:pt idx="426">
                  <c:v>791808</c:v>
                </c:pt>
                <c:pt idx="427">
                  <c:v>793392</c:v>
                </c:pt>
                <c:pt idx="428">
                  <c:v>795059</c:v>
                </c:pt>
                <c:pt idx="429">
                  <c:v>796871</c:v>
                </c:pt>
                <c:pt idx="430">
                  <c:v>798762</c:v>
                </c:pt>
                <c:pt idx="431">
                  <c:v>800801</c:v>
                </c:pt>
                <c:pt idx="432">
                  <c:v>803004</c:v>
                </c:pt>
                <c:pt idx="433">
                  <c:v>805323</c:v>
                </c:pt>
                <c:pt idx="434">
                  <c:v>807777</c:v>
                </c:pt>
                <c:pt idx="435">
                  <c:v>810366</c:v>
                </c:pt>
                <c:pt idx="436">
                  <c:v>813137</c:v>
                </c:pt>
                <c:pt idx="437">
                  <c:v>816063</c:v>
                </c:pt>
                <c:pt idx="438">
                  <c:v>819157</c:v>
                </c:pt>
                <c:pt idx="439">
                  <c:v>822313</c:v>
                </c:pt>
                <c:pt idx="440">
                  <c:v>825573</c:v>
                </c:pt>
                <c:pt idx="441">
                  <c:v>828846</c:v>
                </c:pt>
                <c:pt idx="442">
                  <c:v>832170</c:v>
                </c:pt>
                <c:pt idx="443">
                  <c:v>835459</c:v>
                </c:pt>
                <c:pt idx="444">
                  <c:v>838832</c:v>
                </c:pt>
                <c:pt idx="445">
                  <c:v>842036</c:v>
                </c:pt>
                <c:pt idx="446">
                  <c:v>845269</c:v>
                </c:pt>
                <c:pt idx="447">
                  <c:v>848583</c:v>
                </c:pt>
                <c:pt idx="448">
                  <c:v>851754</c:v>
                </c:pt>
                <c:pt idx="449">
                  <c:v>854843</c:v>
                </c:pt>
                <c:pt idx="450">
                  <c:v>857665</c:v>
                </c:pt>
                <c:pt idx="451">
                  <c:v>860400</c:v>
                </c:pt>
                <c:pt idx="452">
                  <c:v>862892</c:v>
                </c:pt>
                <c:pt idx="453">
                  <c:v>865268</c:v>
                </c:pt>
                <c:pt idx="454">
                  <c:v>867451</c:v>
                </c:pt>
                <c:pt idx="455">
                  <c:v>869495</c:v>
                </c:pt>
                <c:pt idx="456">
                  <c:v>871464</c:v>
                </c:pt>
                <c:pt idx="457">
                  <c:v>873286</c:v>
                </c:pt>
                <c:pt idx="458">
                  <c:v>874990</c:v>
                </c:pt>
                <c:pt idx="459">
                  <c:v>876470</c:v>
                </c:pt>
                <c:pt idx="460">
                  <c:v>877902</c:v>
                </c:pt>
                <c:pt idx="461">
                  <c:v>879261</c:v>
                </c:pt>
                <c:pt idx="462">
                  <c:v>880563</c:v>
                </c:pt>
                <c:pt idx="463">
                  <c:v>881810</c:v>
                </c:pt>
                <c:pt idx="464">
                  <c:v>883038</c:v>
                </c:pt>
                <c:pt idx="465">
                  <c:v>884199</c:v>
                </c:pt>
                <c:pt idx="466">
                  <c:v>885349</c:v>
                </c:pt>
                <c:pt idx="467">
                  <c:v>886496</c:v>
                </c:pt>
                <c:pt idx="468">
                  <c:v>887667</c:v>
                </c:pt>
                <c:pt idx="469">
                  <c:v>888840</c:v>
                </c:pt>
                <c:pt idx="470">
                  <c:v>890067</c:v>
                </c:pt>
                <c:pt idx="471">
                  <c:v>891286</c:v>
                </c:pt>
                <c:pt idx="472">
                  <c:v>892548</c:v>
                </c:pt>
                <c:pt idx="473">
                  <c:v>893909</c:v>
                </c:pt>
                <c:pt idx="474">
                  <c:v>895312</c:v>
                </c:pt>
                <c:pt idx="475">
                  <c:v>896845</c:v>
                </c:pt>
                <c:pt idx="476">
                  <c:v>898462</c:v>
                </c:pt>
                <c:pt idx="477">
                  <c:v>900158</c:v>
                </c:pt>
                <c:pt idx="478">
                  <c:v>901947</c:v>
                </c:pt>
                <c:pt idx="479">
                  <c:v>903891</c:v>
                </c:pt>
                <c:pt idx="480">
                  <c:v>905935</c:v>
                </c:pt>
                <c:pt idx="481">
                  <c:v>908129</c:v>
                </c:pt>
                <c:pt idx="482">
                  <c:v>910478</c:v>
                </c:pt>
                <c:pt idx="483">
                  <c:v>912885</c:v>
                </c:pt>
                <c:pt idx="484">
                  <c:v>915372</c:v>
                </c:pt>
                <c:pt idx="485">
                  <c:v>918003</c:v>
                </c:pt>
                <c:pt idx="486">
                  <c:v>920760</c:v>
                </c:pt>
                <c:pt idx="487">
                  <c:v>923597</c:v>
                </c:pt>
                <c:pt idx="488">
                  <c:v>926479</c:v>
                </c:pt>
                <c:pt idx="489">
                  <c:v>929381</c:v>
                </c:pt>
                <c:pt idx="490">
                  <c:v>932335</c:v>
                </c:pt>
                <c:pt idx="491">
                  <c:v>935404</c:v>
                </c:pt>
                <c:pt idx="492">
                  <c:v>938560</c:v>
                </c:pt>
                <c:pt idx="493">
                  <c:v>941769</c:v>
                </c:pt>
                <c:pt idx="494">
                  <c:v>944882</c:v>
                </c:pt>
                <c:pt idx="495">
                  <c:v>948135</c:v>
                </c:pt>
                <c:pt idx="496">
                  <c:v>951253</c:v>
                </c:pt>
                <c:pt idx="497">
                  <c:v>954278</c:v>
                </c:pt>
                <c:pt idx="498">
                  <c:v>957257</c:v>
                </c:pt>
                <c:pt idx="499">
                  <c:v>960230</c:v>
                </c:pt>
                <c:pt idx="500">
                  <c:v>963049</c:v>
                </c:pt>
                <c:pt idx="501">
                  <c:v>965674</c:v>
                </c:pt>
                <c:pt idx="502">
                  <c:v>968302</c:v>
                </c:pt>
                <c:pt idx="503">
                  <c:v>970819</c:v>
                </c:pt>
                <c:pt idx="504">
                  <c:v>973091</c:v>
                </c:pt>
                <c:pt idx="505">
                  <c:v>975209</c:v>
                </c:pt>
                <c:pt idx="506">
                  <c:v>977205</c:v>
                </c:pt>
                <c:pt idx="507">
                  <c:v>979023</c:v>
                </c:pt>
                <c:pt idx="508">
                  <c:v>980786</c:v>
                </c:pt>
                <c:pt idx="509">
                  <c:v>982457</c:v>
                </c:pt>
                <c:pt idx="510">
                  <c:v>983954</c:v>
                </c:pt>
                <c:pt idx="511">
                  <c:v>985395</c:v>
                </c:pt>
                <c:pt idx="512">
                  <c:v>986778</c:v>
                </c:pt>
                <c:pt idx="513">
                  <c:v>988086</c:v>
                </c:pt>
                <c:pt idx="514">
                  <c:v>989340</c:v>
                </c:pt>
                <c:pt idx="515">
                  <c:v>990561</c:v>
                </c:pt>
                <c:pt idx="516">
                  <c:v>991752</c:v>
                </c:pt>
                <c:pt idx="517">
                  <c:v>992970</c:v>
                </c:pt>
                <c:pt idx="518">
                  <c:v>994188</c:v>
                </c:pt>
                <c:pt idx="519">
                  <c:v>995444</c:v>
                </c:pt>
                <c:pt idx="520">
                  <c:v>996675</c:v>
                </c:pt>
                <c:pt idx="521">
                  <c:v>997995</c:v>
                </c:pt>
                <c:pt idx="522">
                  <c:v>999378</c:v>
                </c:pt>
                <c:pt idx="523">
                  <c:v>1000770</c:v>
                </c:pt>
                <c:pt idx="524">
                  <c:v>1002220</c:v>
                </c:pt>
                <c:pt idx="525">
                  <c:v>1003780</c:v>
                </c:pt>
                <c:pt idx="526">
                  <c:v>1005400</c:v>
                </c:pt>
                <c:pt idx="527">
                  <c:v>1007120</c:v>
                </c:pt>
                <c:pt idx="528">
                  <c:v>1008940</c:v>
                </c:pt>
                <c:pt idx="529">
                  <c:v>1010860</c:v>
                </c:pt>
                <c:pt idx="530">
                  <c:v>1012840</c:v>
                </c:pt>
                <c:pt idx="531">
                  <c:v>1014920</c:v>
                </c:pt>
                <c:pt idx="532">
                  <c:v>1017160</c:v>
                </c:pt>
                <c:pt idx="533">
                  <c:v>1019490</c:v>
                </c:pt>
                <c:pt idx="534">
                  <c:v>1021880</c:v>
                </c:pt>
                <c:pt idx="535">
                  <c:v>1024340</c:v>
                </c:pt>
                <c:pt idx="536">
                  <c:v>1026820</c:v>
                </c:pt>
                <c:pt idx="537">
                  <c:v>1029410</c:v>
                </c:pt>
                <c:pt idx="538">
                  <c:v>1032130</c:v>
                </c:pt>
                <c:pt idx="539">
                  <c:v>1034950</c:v>
                </c:pt>
                <c:pt idx="540">
                  <c:v>1037880</c:v>
                </c:pt>
                <c:pt idx="541">
                  <c:v>1040900</c:v>
                </c:pt>
                <c:pt idx="542">
                  <c:v>1043870</c:v>
                </c:pt>
                <c:pt idx="543">
                  <c:v>1046710</c:v>
                </c:pt>
                <c:pt idx="544">
                  <c:v>1049650</c:v>
                </c:pt>
                <c:pt idx="545">
                  <c:v>1052570</c:v>
                </c:pt>
                <c:pt idx="546">
                  <c:v>1055590</c:v>
                </c:pt>
                <c:pt idx="547">
                  <c:v>1058570</c:v>
                </c:pt>
                <c:pt idx="548">
                  <c:v>1061440</c:v>
                </c:pt>
                <c:pt idx="549">
                  <c:v>1064240</c:v>
                </c:pt>
                <c:pt idx="550">
                  <c:v>1067010</c:v>
                </c:pt>
                <c:pt idx="551">
                  <c:v>1069640</c:v>
                </c:pt>
                <c:pt idx="552">
                  <c:v>1072290</c:v>
                </c:pt>
                <c:pt idx="553">
                  <c:v>1074860</c:v>
                </c:pt>
                <c:pt idx="554">
                  <c:v>1077220</c:v>
                </c:pt>
                <c:pt idx="555">
                  <c:v>1079440</c:v>
                </c:pt>
                <c:pt idx="556">
                  <c:v>1081580</c:v>
                </c:pt>
                <c:pt idx="557">
                  <c:v>1083630</c:v>
                </c:pt>
                <c:pt idx="558">
                  <c:v>1085640</c:v>
                </c:pt>
                <c:pt idx="559">
                  <c:v>1087530</c:v>
                </c:pt>
                <c:pt idx="560">
                  <c:v>1089340</c:v>
                </c:pt>
                <c:pt idx="561">
                  <c:v>1091110</c:v>
                </c:pt>
                <c:pt idx="562">
                  <c:v>1092680</c:v>
                </c:pt>
                <c:pt idx="563">
                  <c:v>1094160</c:v>
                </c:pt>
                <c:pt idx="564">
                  <c:v>1095610</c:v>
                </c:pt>
                <c:pt idx="565">
                  <c:v>1097030</c:v>
                </c:pt>
                <c:pt idx="566">
                  <c:v>1098460</c:v>
                </c:pt>
                <c:pt idx="567">
                  <c:v>1099840</c:v>
                </c:pt>
                <c:pt idx="568">
                  <c:v>1101170</c:v>
                </c:pt>
                <c:pt idx="569">
                  <c:v>1102520</c:v>
                </c:pt>
                <c:pt idx="570">
                  <c:v>1103880</c:v>
                </c:pt>
                <c:pt idx="571">
                  <c:v>1105280</c:v>
                </c:pt>
                <c:pt idx="572">
                  <c:v>1106700</c:v>
                </c:pt>
                <c:pt idx="573">
                  <c:v>1108140</c:v>
                </c:pt>
                <c:pt idx="574">
                  <c:v>1109620</c:v>
                </c:pt>
                <c:pt idx="575">
                  <c:v>1111180</c:v>
                </c:pt>
                <c:pt idx="576">
                  <c:v>1112790</c:v>
                </c:pt>
                <c:pt idx="577">
                  <c:v>1114430</c:v>
                </c:pt>
                <c:pt idx="578">
                  <c:v>1116140</c:v>
                </c:pt>
                <c:pt idx="579">
                  <c:v>1117920</c:v>
                </c:pt>
                <c:pt idx="580">
                  <c:v>1119760</c:v>
                </c:pt>
                <c:pt idx="581">
                  <c:v>1121680</c:v>
                </c:pt>
                <c:pt idx="582">
                  <c:v>1123670</c:v>
                </c:pt>
                <c:pt idx="583">
                  <c:v>1125790</c:v>
                </c:pt>
                <c:pt idx="584">
                  <c:v>1127970</c:v>
                </c:pt>
                <c:pt idx="585">
                  <c:v>1130240</c:v>
                </c:pt>
                <c:pt idx="586">
                  <c:v>1132600</c:v>
                </c:pt>
                <c:pt idx="587">
                  <c:v>1135050</c:v>
                </c:pt>
                <c:pt idx="588">
                  <c:v>1137480</c:v>
                </c:pt>
                <c:pt idx="589">
                  <c:v>1140040</c:v>
                </c:pt>
                <c:pt idx="590">
                  <c:v>1142670</c:v>
                </c:pt>
                <c:pt idx="591">
                  <c:v>1145320</c:v>
                </c:pt>
                <c:pt idx="592">
                  <c:v>1148020</c:v>
                </c:pt>
                <c:pt idx="593">
                  <c:v>1150830</c:v>
                </c:pt>
                <c:pt idx="594">
                  <c:v>1153470</c:v>
                </c:pt>
                <c:pt idx="595">
                  <c:v>1156160</c:v>
                </c:pt>
                <c:pt idx="596">
                  <c:v>1158960</c:v>
                </c:pt>
                <c:pt idx="597">
                  <c:v>1161740</c:v>
                </c:pt>
                <c:pt idx="598">
                  <c:v>1164510</c:v>
                </c:pt>
                <c:pt idx="599">
                  <c:v>1167190</c:v>
                </c:pt>
                <c:pt idx="600">
                  <c:v>1169870</c:v>
                </c:pt>
                <c:pt idx="601">
                  <c:v>1172490</c:v>
                </c:pt>
                <c:pt idx="602">
                  <c:v>1175030</c:v>
                </c:pt>
                <c:pt idx="603">
                  <c:v>1177520</c:v>
                </c:pt>
                <c:pt idx="604">
                  <c:v>1179910</c:v>
                </c:pt>
                <c:pt idx="605">
                  <c:v>1182290</c:v>
                </c:pt>
                <c:pt idx="606">
                  <c:v>1184590</c:v>
                </c:pt>
                <c:pt idx="607">
                  <c:v>1186740</c:v>
                </c:pt>
                <c:pt idx="608">
                  <c:v>1188850</c:v>
                </c:pt>
                <c:pt idx="609">
                  <c:v>1190870</c:v>
                </c:pt>
                <c:pt idx="610">
                  <c:v>1192770</c:v>
                </c:pt>
                <c:pt idx="611">
                  <c:v>1194630</c:v>
                </c:pt>
                <c:pt idx="612">
                  <c:v>1196420</c:v>
                </c:pt>
                <c:pt idx="613">
                  <c:v>1198140</c:v>
                </c:pt>
                <c:pt idx="614">
                  <c:v>1199820</c:v>
                </c:pt>
                <c:pt idx="615">
                  <c:v>1201410</c:v>
                </c:pt>
                <c:pt idx="616">
                  <c:v>1202930</c:v>
                </c:pt>
                <c:pt idx="617">
                  <c:v>1204460</c:v>
                </c:pt>
                <c:pt idx="618">
                  <c:v>1205880</c:v>
                </c:pt>
                <c:pt idx="619">
                  <c:v>1207300</c:v>
                </c:pt>
                <c:pt idx="620">
                  <c:v>1208750</c:v>
                </c:pt>
                <c:pt idx="621">
                  <c:v>1210200</c:v>
                </c:pt>
                <c:pt idx="622">
                  <c:v>1211630</c:v>
                </c:pt>
                <c:pt idx="623">
                  <c:v>1213090</c:v>
                </c:pt>
                <c:pt idx="624">
                  <c:v>1214540</c:v>
                </c:pt>
                <c:pt idx="625">
                  <c:v>1215960</c:v>
                </c:pt>
                <c:pt idx="626">
                  <c:v>1217480</c:v>
                </c:pt>
                <c:pt idx="627">
                  <c:v>1219030</c:v>
                </c:pt>
                <c:pt idx="628">
                  <c:v>1220630</c:v>
                </c:pt>
                <c:pt idx="629">
                  <c:v>1222290</c:v>
                </c:pt>
                <c:pt idx="630">
                  <c:v>1224030</c:v>
                </c:pt>
                <c:pt idx="631">
                  <c:v>1225850</c:v>
                </c:pt>
                <c:pt idx="632">
                  <c:v>1227730</c:v>
                </c:pt>
                <c:pt idx="633">
                  <c:v>1229690</c:v>
                </c:pt>
                <c:pt idx="634">
                  <c:v>1231630</c:v>
                </c:pt>
                <c:pt idx="635">
                  <c:v>1233670</c:v>
                </c:pt>
                <c:pt idx="636">
                  <c:v>1235820</c:v>
                </c:pt>
                <c:pt idx="637">
                  <c:v>1238000</c:v>
                </c:pt>
                <c:pt idx="638">
                  <c:v>1240260</c:v>
                </c:pt>
                <c:pt idx="639">
                  <c:v>1242610</c:v>
                </c:pt>
                <c:pt idx="640">
                  <c:v>1245020</c:v>
                </c:pt>
                <c:pt idx="641">
                  <c:v>1247500</c:v>
                </c:pt>
                <c:pt idx="642">
                  <c:v>1249960</c:v>
                </c:pt>
                <c:pt idx="643">
                  <c:v>1252410</c:v>
                </c:pt>
                <c:pt idx="644">
                  <c:v>1254920</c:v>
                </c:pt>
                <c:pt idx="645">
                  <c:v>1257420</c:v>
                </c:pt>
                <c:pt idx="646">
                  <c:v>1259990</c:v>
                </c:pt>
                <c:pt idx="647">
                  <c:v>1262710</c:v>
                </c:pt>
                <c:pt idx="648">
                  <c:v>1265290</c:v>
                </c:pt>
                <c:pt idx="649">
                  <c:v>1267930</c:v>
                </c:pt>
                <c:pt idx="650">
                  <c:v>1270570</c:v>
                </c:pt>
                <c:pt idx="651">
                  <c:v>1273210</c:v>
                </c:pt>
                <c:pt idx="652">
                  <c:v>1275900</c:v>
                </c:pt>
                <c:pt idx="653">
                  <c:v>1278530</c:v>
                </c:pt>
                <c:pt idx="654">
                  <c:v>1281030</c:v>
                </c:pt>
                <c:pt idx="655">
                  <c:v>1283540</c:v>
                </c:pt>
                <c:pt idx="656">
                  <c:v>1286000</c:v>
                </c:pt>
                <c:pt idx="657">
                  <c:v>1288420</c:v>
                </c:pt>
                <c:pt idx="658">
                  <c:v>1290830</c:v>
                </c:pt>
                <c:pt idx="659">
                  <c:v>1293250</c:v>
                </c:pt>
                <c:pt idx="660">
                  <c:v>1295500</c:v>
                </c:pt>
                <c:pt idx="661">
                  <c:v>1297730</c:v>
                </c:pt>
                <c:pt idx="662">
                  <c:v>1299800</c:v>
                </c:pt>
                <c:pt idx="663">
                  <c:v>1301730</c:v>
                </c:pt>
                <c:pt idx="664">
                  <c:v>1303610</c:v>
                </c:pt>
                <c:pt idx="665">
                  <c:v>1305450</c:v>
                </c:pt>
                <c:pt idx="666">
                  <c:v>1307210</c:v>
                </c:pt>
                <c:pt idx="667">
                  <c:v>1308990</c:v>
                </c:pt>
                <c:pt idx="668">
                  <c:v>1310750</c:v>
                </c:pt>
                <c:pt idx="669">
                  <c:v>1312500</c:v>
                </c:pt>
                <c:pt idx="670">
                  <c:v>1314240</c:v>
                </c:pt>
                <c:pt idx="671">
                  <c:v>1315870</c:v>
                </c:pt>
                <c:pt idx="672">
                  <c:v>1317460</c:v>
                </c:pt>
                <c:pt idx="673">
                  <c:v>1318920</c:v>
                </c:pt>
                <c:pt idx="674">
                  <c:v>1320430</c:v>
                </c:pt>
                <c:pt idx="675">
                  <c:v>1322000</c:v>
                </c:pt>
                <c:pt idx="676">
                  <c:v>1323520</c:v>
                </c:pt>
                <c:pt idx="677">
                  <c:v>1325080</c:v>
                </c:pt>
                <c:pt idx="678">
                  <c:v>1326620</c:v>
                </c:pt>
                <c:pt idx="679">
                  <c:v>1328180</c:v>
                </c:pt>
                <c:pt idx="680">
                  <c:v>1329770</c:v>
                </c:pt>
                <c:pt idx="681">
                  <c:v>1331460</c:v>
                </c:pt>
                <c:pt idx="682">
                  <c:v>1333160</c:v>
                </c:pt>
                <c:pt idx="683">
                  <c:v>1334890</c:v>
                </c:pt>
                <c:pt idx="684">
                  <c:v>1336700</c:v>
                </c:pt>
                <c:pt idx="685">
                  <c:v>1338580</c:v>
                </c:pt>
                <c:pt idx="686">
                  <c:v>1340540</c:v>
                </c:pt>
                <c:pt idx="687">
                  <c:v>1342540</c:v>
                </c:pt>
                <c:pt idx="688">
                  <c:v>1344540</c:v>
                </c:pt>
                <c:pt idx="689">
                  <c:v>1346530</c:v>
                </c:pt>
                <c:pt idx="690">
                  <c:v>1348620</c:v>
                </c:pt>
                <c:pt idx="691">
                  <c:v>1350810</c:v>
                </c:pt>
                <c:pt idx="692">
                  <c:v>1353010</c:v>
                </c:pt>
                <c:pt idx="693">
                  <c:v>1355300</c:v>
                </c:pt>
                <c:pt idx="694">
                  <c:v>1357540</c:v>
                </c:pt>
                <c:pt idx="695">
                  <c:v>1359890</c:v>
                </c:pt>
                <c:pt idx="696">
                  <c:v>1362290</c:v>
                </c:pt>
                <c:pt idx="697">
                  <c:v>1364700</c:v>
                </c:pt>
                <c:pt idx="698">
                  <c:v>1367130</c:v>
                </c:pt>
                <c:pt idx="699">
                  <c:v>1369630</c:v>
                </c:pt>
                <c:pt idx="700">
                  <c:v>1372040</c:v>
                </c:pt>
                <c:pt idx="701">
                  <c:v>1374580</c:v>
                </c:pt>
                <c:pt idx="702">
                  <c:v>1377080</c:v>
                </c:pt>
                <c:pt idx="703">
                  <c:v>1379580</c:v>
                </c:pt>
                <c:pt idx="704">
                  <c:v>1382130</c:v>
                </c:pt>
                <c:pt idx="705">
                  <c:v>1384710</c:v>
                </c:pt>
                <c:pt idx="706">
                  <c:v>1387280</c:v>
                </c:pt>
                <c:pt idx="707">
                  <c:v>1389850</c:v>
                </c:pt>
                <c:pt idx="708">
                  <c:v>1392400</c:v>
                </c:pt>
                <c:pt idx="709">
                  <c:v>1394930</c:v>
                </c:pt>
                <c:pt idx="710">
                  <c:v>1397440</c:v>
                </c:pt>
                <c:pt idx="711">
                  <c:v>1399950</c:v>
                </c:pt>
                <c:pt idx="712">
                  <c:v>1402320</c:v>
                </c:pt>
                <c:pt idx="713">
                  <c:v>1404600</c:v>
                </c:pt>
                <c:pt idx="714">
                  <c:v>1406910</c:v>
                </c:pt>
                <c:pt idx="715">
                  <c:v>1409080</c:v>
                </c:pt>
                <c:pt idx="716">
                  <c:v>1411280</c:v>
                </c:pt>
                <c:pt idx="717">
                  <c:v>1413340</c:v>
                </c:pt>
                <c:pt idx="718">
                  <c:v>1415260</c:v>
                </c:pt>
                <c:pt idx="719">
                  <c:v>1417150</c:v>
                </c:pt>
                <c:pt idx="720">
                  <c:v>1419010</c:v>
                </c:pt>
                <c:pt idx="721">
                  <c:v>1420820</c:v>
                </c:pt>
                <c:pt idx="722">
                  <c:v>1422620</c:v>
                </c:pt>
                <c:pt idx="723">
                  <c:v>1424320</c:v>
                </c:pt>
                <c:pt idx="724">
                  <c:v>1426020</c:v>
                </c:pt>
                <c:pt idx="725">
                  <c:v>1427670</c:v>
                </c:pt>
                <c:pt idx="726">
                  <c:v>1429310</c:v>
                </c:pt>
                <c:pt idx="727">
                  <c:v>1430950</c:v>
                </c:pt>
                <c:pt idx="728">
                  <c:v>1432580</c:v>
                </c:pt>
                <c:pt idx="729">
                  <c:v>1434140</c:v>
                </c:pt>
                <c:pt idx="730">
                  <c:v>1435710</c:v>
                </c:pt>
                <c:pt idx="731">
                  <c:v>1437270</c:v>
                </c:pt>
                <c:pt idx="732">
                  <c:v>1438880</c:v>
                </c:pt>
                <c:pt idx="733">
                  <c:v>1440550</c:v>
                </c:pt>
                <c:pt idx="734">
                  <c:v>1442240</c:v>
                </c:pt>
                <c:pt idx="735">
                  <c:v>1443950</c:v>
                </c:pt>
                <c:pt idx="736">
                  <c:v>1445690</c:v>
                </c:pt>
                <c:pt idx="737">
                  <c:v>1447460</c:v>
                </c:pt>
                <c:pt idx="738">
                  <c:v>1449290</c:v>
                </c:pt>
                <c:pt idx="739">
                  <c:v>1451130</c:v>
                </c:pt>
                <c:pt idx="740">
                  <c:v>1453020</c:v>
                </c:pt>
                <c:pt idx="741">
                  <c:v>1454950</c:v>
                </c:pt>
                <c:pt idx="742">
                  <c:v>1456930</c:v>
                </c:pt>
                <c:pt idx="743">
                  <c:v>1458960</c:v>
                </c:pt>
                <c:pt idx="744">
                  <c:v>1461030</c:v>
                </c:pt>
                <c:pt idx="745">
                  <c:v>1463170</c:v>
                </c:pt>
                <c:pt idx="746">
                  <c:v>1465410</c:v>
                </c:pt>
                <c:pt idx="747">
                  <c:v>1467700</c:v>
                </c:pt>
                <c:pt idx="748">
                  <c:v>1469960</c:v>
                </c:pt>
                <c:pt idx="749">
                  <c:v>1472280</c:v>
                </c:pt>
                <c:pt idx="750">
                  <c:v>1474640</c:v>
                </c:pt>
                <c:pt idx="751">
                  <c:v>1477100</c:v>
                </c:pt>
                <c:pt idx="752">
                  <c:v>1479540</c:v>
                </c:pt>
                <c:pt idx="753">
                  <c:v>1482050</c:v>
                </c:pt>
                <c:pt idx="754">
                  <c:v>1484520</c:v>
                </c:pt>
                <c:pt idx="755">
                  <c:v>1487000</c:v>
                </c:pt>
                <c:pt idx="756">
                  <c:v>1489490</c:v>
                </c:pt>
                <c:pt idx="757">
                  <c:v>1491950</c:v>
                </c:pt>
                <c:pt idx="758">
                  <c:v>1494470</c:v>
                </c:pt>
                <c:pt idx="759">
                  <c:v>1497000</c:v>
                </c:pt>
                <c:pt idx="760">
                  <c:v>1499530</c:v>
                </c:pt>
                <c:pt idx="761">
                  <c:v>1501980</c:v>
                </c:pt>
                <c:pt idx="762">
                  <c:v>1504410</c:v>
                </c:pt>
                <c:pt idx="763">
                  <c:v>1506860</c:v>
                </c:pt>
                <c:pt idx="764">
                  <c:v>1509190</c:v>
                </c:pt>
                <c:pt idx="765">
                  <c:v>1511470</c:v>
                </c:pt>
                <c:pt idx="766">
                  <c:v>1513770</c:v>
                </c:pt>
                <c:pt idx="767">
                  <c:v>1516030</c:v>
                </c:pt>
                <c:pt idx="768">
                  <c:v>1518210</c:v>
                </c:pt>
                <c:pt idx="769">
                  <c:v>1520360</c:v>
                </c:pt>
                <c:pt idx="770">
                  <c:v>1522380</c:v>
                </c:pt>
                <c:pt idx="771">
                  <c:v>1524400</c:v>
                </c:pt>
                <c:pt idx="772">
                  <c:v>1526490</c:v>
                </c:pt>
                <c:pt idx="773">
                  <c:v>1528540</c:v>
                </c:pt>
                <c:pt idx="774">
                  <c:v>1530420</c:v>
                </c:pt>
                <c:pt idx="775">
                  <c:v>1532250</c:v>
                </c:pt>
                <c:pt idx="776">
                  <c:v>1534030</c:v>
                </c:pt>
                <c:pt idx="777">
                  <c:v>1535800</c:v>
                </c:pt>
                <c:pt idx="778">
                  <c:v>1537510</c:v>
                </c:pt>
                <c:pt idx="779">
                  <c:v>1539230</c:v>
                </c:pt>
                <c:pt idx="780">
                  <c:v>1540890</c:v>
                </c:pt>
                <c:pt idx="781">
                  <c:v>1542570</c:v>
                </c:pt>
                <c:pt idx="782">
                  <c:v>1544180</c:v>
                </c:pt>
                <c:pt idx="783">
                  <c:v>1545800</c:v>
                </c:pt>
                <c:pt idx="784">
                  <c:v>1547420</c:v>
                </c:pt>
                <c:pt idx="785">
                  <c:v>1549040</c:v>
                </c:pt>
                <c:pt idx="786">
                  <c:v>1550640</c:v>
                </c:pt>
                <c:pt idx="787">
                  <c:v>1552290</c:v>
                </c:pt>
                <c:pt idx="788">
                  <c:v>1553980</c:v>
                </c:pt>
                <c:pt idx="789">
                  <c:v>1555690</c:v>
                </c:pt>
                <c:pt idx="790">
                  <c:v>1557430</c:v>
                </c:pt>
                <c:pt idx="791">
                  <c:v>1559240</c:v>
                </c:pt>
                <c:pt idx="792">
                  <c:v>1561010</c:v>
                </c:pt>
                <c:pt idx="793">
                  <c:v>1562810</c:v>
                </c:pt>
                <c:pt idx="794">
                  <c:v>1564630</c:v>
                </c:pt>
                <c:pt idx="795">
                  <c:v>1566430</c:v>
                </c:pt>
                <c:pt idx="796">
                  <c:v>1568340</c:v>
                </c:pt>
                <c:pt idx="797">
                  <c:v>1570310</c:v>
                </c:pt>
                <c:pt idx="798">
                  <c:v>1572350</c:v>
                </c:pt>
                <c:pt idx="799">
                  <c:v>1574460</c:v>
                </c:pt>
                <c:pt idx="800">
                  <c:v>1576580</c:v>
                </c:pt>
                <c:pt idx="801">
                  <c:v>1578780</c:v>
                </c:pt>
                <c:pt idx="802">
                  <c:v>1581070</c:v>
                </c:pt>
                <c:pt idx="803">
                  <c:v>1583380</c:v>
                </c:pt>
                <c:pt idx="804">
                  <c:v>1585720</c:v>
                </c:pt>
                <c:pt idx="805">
                  <c:v>1588150</c:v>
                </c:pt>
                <c:pt idx="806">
                  <c:v>1590640</c:v>
                </c:pt>
                <c:pt idx="807">
                  <c:v>1593020</c:v>
                </c:pt>
                <c:pt idx="808">
                  <c:v>1595500</c:v>
                </c:pt>
                <c:pt idx="809">
                  <c:v>1597980</c:v>
                </c:pt>
                <c:pt idx="810">
                  <c:v>1600440</c:v>
                </c:pt>
                <c:pt idx="811">
                  <c:v>1602940</c:v>
                </c:pt>
                <c:pt idx="812">
                  <c:v>1605370</c:v>
                </c:pt>
                <c:pt idx="813">
                  <c:v>1607760</c:v>
                </c:pt>
                <c:pt idx="814">
                  <c:v>1610140</c:v>
                </c:pt>
                <c:pt idx="815">
                  <c:v>1612520</c:v>
                </c:pt>
                <c:pt idx="816">
                  <c:v>1614920</c:v>
                </c:pt>
                <c:pt idx="817">
                  <c:v>1617280</c:v>
                </c:pt>
                <c:pt idx="818">
                  <c:v>1619670</c:v>
                </c:pt>
                <c:pt idx="819">
                  <c:v>1621970</c:v>
                </c:pt>
                <c:pt idx="820">
                  <c:v>1624220</c:v>
                </c:pt>
                <c:pt idx="821">
                  <c:v>1626340</c:v>
                </c:pt>
                <c:pt idx="822">
                  <c:v>1628490</c:v>
                </c:pt>
                <c:pt idx="823">
                  <c:v>1630610</c:v>
                </c:pt>
                <c:pt idx="824">
                  <c:v>1632680</c:v>
                </c:pt>
                <c:pt idx="825">
                  <c:v>1634780</c:v>
                </c:pt>
                <c:pt idx="826">
                  <c:v>1636890</c:v>
                </c:pt>
                <c:pt idx="827">
                  <c:v>1638850</c:v>
                </c:pt>
                <c:pt idx="828">
                  <c:v>1640780</c:v>
                </c:pt>
                <c:pt idx="829">
                  <c:v>1642600</c:v>
                </c:pt>
                <c:pt idx="830">
                  <c:v>1644430</c:v>
                </c:pt>
                <c:pt idx="831">
                  <c:v>1646250</c:v>
                </c:pt>
                <c:pt idx="832">
                  <c:v>1648040</c:v>
                </c:pt>
                <c:pt idx="833">
                  <c:v>1649820</c:v>
                </c:pt>
                <c:pt idx="834">
                  <c:v>1651630</c:v>
                </c:pt>
                <c:pt idx="835">
                  <c:v>1653340</c:v>
                </c:pt>
                <c:pt idx="836">
                  <c:v>1655000</c:v>
                </c:pt>
                <c:pt idx="837">
                  <c:v>1656710</c:v>
                </c:pt>
                <c:pt idx="838">
                  <c:v>1658400</c:v>
                </c:pt>
                <c:pt idx="839">
                  <c:v>1660120</c:v>
                </c:pt>
                <c:pt idx="840">
                  <c:v>1661810</c:v>
                </c:pt>
                <c:pt idx="841">
                  <c:v>1663450</c:v>
                </c:pt>
                <c:pt idx="842">
                  <c:v>1665120</c:v>
                </c:pt>
                <c:pt idx="843">
                  <c:v>1666820</c:v>
                </c:pt>
                <c:pt idx="844">
                  <c:v>1668580</c:v>
                </c:pt>
                <c:pt idx="845">
                  <c:v>1670330</c:v>
                </c:pt>
                <c:pt idx="846">
                  <c:v>1672100</c:v>
                </c:pt>
                <c:pt idx="847">
                  <c:v>1673900</c:v>
                </c:pt>
                <c:pt idx="848">
                  <c:v>1675760</c:v>
                </c:pt>
                <c:pt idx="849">
                  <c:v>1677600</c:v>
                </c:pt>
                <c:pt idx="850">
                  <c:v>1679460</c:v>
                </c:pt>
                <c:pt idx="851">
                  <c:v>1681380</c:v>
                </c:pt>
                <c:pt idx="852">
                  <c:v>1683350</c:v>
                </c:pt>
                <c:pt idx="853">
                  <c:v>1685360</c:v>
                </c:pt>
                <c:pt idx="854">
                  <c:v>1687360</c:v>
                </c:pt>
                <c:pt idx="855">
                  <c:v>1689460</c:v>
                </c:pt>
                <c:pt idx="856">
                  <c:v>1691600</c:v>
                </c:pt>
                <c:pt idx="857">
                  <c:v>1693760</c:v>
                </c:pt>
                <c:pt idx="858">
                  <c:v>1696010</c:v>
                </c:pt>
                <c:pt idx="859">
                  <c:v>1698340</c:v>
                </c:pt>
                <c:pt idx="860">
                  <c:v>1700690</c:v>
                </c:pt>
                <c:pt idx="861">
                  <c:v>1703030</c:v>
                </c:pt>
                <c:pt idx="862">
                  <c:v>1705400</c:v>
                </c:pt>
                <c:pt idx="863">
                  <c:v>1707770</c:v>
                </c:pt>
                <c:pt idx="864">
                  <c:v>1710150</c:v>
                </c:pt>
                <c:pt idx="865">
                  <c:v>1712640</c:v>
                </c:pt>
                <c:pt idx="866">
                  <c:v>1715090</c:v>
                </c:pt>
                <c:pt idx="867">
                  <c:v>1717510</c:v>
                </c:pt>
                <c:pt idx="868">
                  <c:v>1719860</c:v>
                </c:pt>
                <c:pt idx="869">
                  <c:v>1722210</c:v>
                </c:pt>
                <c:pt idx="870">
                  <c:v>1724490</c:v>
                </c:pt>
                <c:pt idx="871">
                  <c:v>1726780</c:v>
                </c:pt>
                <c:pt idx="872">
                  <c:v>1729040</c:v>
                </c:pt>
                <c:pt idx="873">
                  <c:v>1731280</c:v>
                </c:pt>
                <c:pt idx="874">
                  <c:v>1733500</c:v>
                </c:pt>
                <c:pt idx="875">
                  <c:v>1735610</c:v>
                </c:pt>
                <c:pt idx="876">
                  <c:v>1737760</c:v>
                </c:pt>
                <c:pt idx="877">
                  <c:v>1739790</c:v>
                </c:pt>
                <c:pt idx="878">
                  <c:v>1741870</c:v>
                </c:pt>
                <c:pt idx="879">
                  <c:v>1743930</c:v>
                </c:pt>
                <c:pt idx="880">
                  <c:v>1745880</c:v>
                </c:pt>
                <c:pt idx="881">
                  <c:v>1747880</c:v>
                </c:pt>
                <c:pt idx="882">
                  <c:v>1749800</c:v>
                </c:pt>
                <c:pt idx="883">
                  <c:v>1751700</c:v>
                </c:pt>
                <c:pt idx="884">
                  <c:v>1753640</c:v>
                </c:pt>
                <c:pt idx="885">
                  <c:v>1755530</c:v>
                </c:pt>
                <c:pt idx="886">
                  <c:v>1757390</c:v>
                </c:pt>
                <c:pt idx="887">
                  <c:v>1759250</c:v>
                </c:pt>
                <c:pt idx="888">
                  <c:v>1761150</c:v>
                </c:pt>
                <c:pt idx="889">
                  <c:v>1763090</c:v>
                </c:pt>
                <c:pt idx="890">
                  <c:v>1764980</c:v>
                </c:pt>
                <c:pt idx="891">
                  <c:v>1766850</c:v>
                </c:pt>
                <c:pt idx="892">
                  <c:v>1768690</c:v>
                </c:pt>
                <c:pt idx="893">
                  <c:v>1770490</c:v>
                </c:pt>
                <c:pt idx="894">
                  <c:v>1772290</c:v>
                </c:pt>
                <c:pt idx="895">
                  <c:v>1774060</c:v>
                </c:pt>
                <c:pt idx="896">
                  <c:v>1775860</c:v>
                </c:pt>
                <c:pt idx="897">
                  <c:v>1777670</c:v>
                </c:pt>
                <c:pt idx="898">
                  <c:v>1779490</c:v>
                </c:pt>
                <c:pt idx="899">
                  <c:v>1781300</c:v>
                </c:pt>
                <c:pt idx="900">
                  <c:v>1783180</c:v>
                </c:pt>
                <c:pt idx="901">
                  <c:v>1785010</c:v>
                </c:pt>
                <c:pt idx="902">
                  <c:v>1786850</c:v>
                </c:pt>
                <c:pt idx="903">
                  <c:v>1788750</c:v>
                </c:pt>
                <c:pt idx="904">
                  <c:v>1790640</c:v>
                </c:pt>
                <c:pt idx="905">
                  <c:v>1792580</c:v>
                </c:pt>
                <c:pt idx="906">
                  <c:v>1794530</c:v>
                </c:pt>
                <c:pt idx="907">
                  <c:v>1796480</c:v>
                </c:pt>
                <c:pt idx="908">
                  <c:v>1798450</c:v>
                </c:pt>
                <c:pt idx="909">
                  <c:v>1800440</c:v>
                </c:pt>
                <c:pt idx="910">
                  <c:v>1802440</c:v>
                </c:pt>
                <c:pt idx="911">
                  <c:v>1804460</c:v>
                </c:pt>
                <c:pt idx="912">
                  <c:v>1806540</c:v>
                </c:pt>
                <c:pt idx="913">
                  <c:v>1808680</c:v>
                </c:pt>
                <c:pt idx="914">
                  <c:v>1810810</c:v>
                </c:pt>
                <c:pt idx="915">
                  <c:v>1813010</c:v>
                </c:pt>
                <c:pt idx="916">
                  <c:v>1815280</c:v>
                </c:pt>
                <c:pt idx="917">
                  <c:v>1817570</c:v>
                </c:pt>
                <c:pt idx="918">
                  <c:v>1819920</c:v>
                </c:pt>
                <c:pt idx="919">
                  <c:v>1822370</c:v>
                </c:pt>
                <c:pt idx="920">
                  <c:v>1824720</c:v>
                </c:pt>
                <c:pt idx="921">
                  <c:v>1827100</c:v>
                </c:pt>
                <c:pt idx="922">
                  <c:v>1829460</c:v>
                </c:pt>
                <c:pt idx="923">
                  <c:v>1831800</c:v>
                </c:pt>
                <c:pt idx="924">
                  <c:v>1834140</c:v>
                </c:pt>
                <c:pt idx="925">
                  <c:v>1836510</c:v>
                </c:pt>
                <c:pt idx="926">
                  <c:v>1838930</c:v>
                </c:pt>
                <c:pt idx="927">
                  <c:v>1841310</c:v>
                </c:pt>
                <c:pt idx="928">
                  <c:v>1843630</c:v>
                </c:pt>
                <c:pt idx="929">
                  <c:v>1845870</c:v>
                </c:pt>
                <c:pt idx="930">
                  <c:v>1848110</c:v>
                </c:pt>
                <c:pt idx="931">
                  <c:v>1850350</c:v>
                </c:pt>
                <c:pt idx="932">
                  <c:v>1852460</c:v>
                </c:pt>
                <c:pt idx="933">
                  <c:v>1854590</c:v>
                </c:pt>
                <c:pt idx="934">
                  <c:v>1856760</c:v>
                </c:pt>
                <c:pt idx="935">
                  <c:v>1858860</c:v>
                </c:pt>
                <c:pt idx="936">
                  <c:v>1860940</c:v>
                </c:pt>
                <c:pt idx="937">
                  <c:v>1862950</c:v>
                </c:pt>
                <c:pt idx="938">
                  <c:v>1864950</c:v>
                </c:pt>
                <c:pt idx="939">
                  <c:v>1866910</c:v>
                </c:pt>
                <c:pt idx="940">
                  <c:v>1868850</c:v>
                </c:pt>
                <c:pt idx="941">
                  <c:v>1870790</c:v>
                </c:pt>
                <c:pt idx="942">
                  <c:v>1872640</c:v>
                </c:pt>
                <c:pt idx="943">
                  <c:v>1874490</c:v>
                </c:pt>
                <c:pt idx="944">
                  <c:v>1876330</c:v>
                </c:pt>
                <c:pt idx="945">
                  <c:v>1878170</c:v>
                </c:pt>
                <c:pt idx="946">
                  <c:v>1879970</c:v>
                </c:pt>
                <c:pt idx="947">
                  <c:v>1881740</c:v>
                </c:pt>
                <c:pt idx="948">
                  <c:v>1883560</c:v>
                </c:pt>
                <c:pt idx="949">
                  <c:v>1885360</c:v>
                </c:pt>
                <c:pt idx="950">
                  <c:v>1887200</c:v>
                </c:pt>
                <c:pt idx="951">
                  <c:v>1888990</c:v>
                </c:pt>
                <c:pt idx="952">
                  <c:v>1890830</c:v>
                </c:pt>
                <c:pt idx="953">
                  <c:v>1892570</c:v>
                </c:pt>
                <c:pt idx="954">
                  <c:v>1894330</c:v>
                </c:pt>
                <c:pt idx="955">
                  <c:v>1896110</c:v>
                </c:pt>
                <c:pt idx="956">
                  <c:v>1897920</c:v>
                </c:pt>
                <c:pt idx="957">
                  <c:v>1899770</c:v>
                </c:pt>
                <c:pt idx="958">
                  <c:v>1901590</c:v>
                </c:pt>
                <c:pt idx="959">
                  <c:v>1903400</c:v>
                </c:pt>
                <c:pt idx="960">
                  <c:v>1905250</c:v>
                </c:pt>
                <c:pt idx="961">
                  <c:v>1907120</c:v>
                </c:pt>
                <c:pt idx="962">
                  <c:v>1909020</c:v>
                </c:pt>
                <c:pt idx="963">
                  <c:v>1910880</c:v>
                </c:pt>
                <c:pt idx="964">
                  <c:v>1912790</c:v>
                </c:pt>
                <c:pt idx="965">
                  <c:v>1914730</c:v>
                </c:pt>
                <c:pt idx="966">
                  <c:v>1916690</c:v>
                </c:pt>
                <c:pt idx="967">
                  <c:v>1918670</c:v>
                </c:pt>
                <c:pt idx="968">
                  <c:v>1920690</c:v>
                </c:pt>
                <c:pt idx="969">
                  <c:v>1922750</c:v>
                </c:pt>
                <c:pt idx="970">
                  <c:v>1924820</c:v>
                </c:pt>
                <c:pt idx="971">
                  <c:v>1926980</c:v>
                </c:pt>
                <c:pt idx="972">
                  <c:v>1929180</c:v>
                </c:pt>
                <c:pt idx="973">
                  <c:v>1931400</c:v>
                </c:pt>
                <c:pt idx="974">
                  <c:v>1933590</c:v>
                </c:pt>
                <c:pt idx="975">
                  <c:v>1935840</c:v>
                </c:pt>
                <c:pt idx="976">
                  <c:v>1938150</c:v>
                </c:pt>
                <c:pt idx="977">
                  <c:v>1940430</c:v>
                </c:pt>
                <c:pt idx="978">
                  <c:v>1942690</c:v>
                </c:pt>
                <c:pt idx="979">
                  <c:v>1944940</c:v>
                </c:pt>
                <c:pt idx="980">
                  <c:v>1947170</c:v>
                </c:pt>
                <c:pt idx="981">
                  <c:v>1949400</c:v>
                </c:pt>
                <c:pt idx="982">
                  <c:v>1951590</c:v>
                </c:pt>
                <c:pt idx="983">
                  <c:v>1953830</c:v>
                </c:pt>
                <c:pt idx="984">
                  <c:v>1956050</c:v>
                </c:pt>
                <c:pt idx="985">
                  <c:v>1958310</c:v>
                </c:pt>
                <c:pt idx="986">
                  <c:v>1960490</c:v>
                </c:pt>
                <c:pt idx="987">
                  <c:v>1962710</c:v>
                </c:pt>
                <c:pt idx="988">
                  <c:v>1964930</c:v>
                </c:pt>
                <c:pt idx="989">
                  <c:v>1967180</c:v>
                </c:pt>
                <c:pt idx="990">
                  <c:v>1969320</c:v>
                </c:pt>
                <c:pt idx="991">
                  <c:v>1971490</c:v>
                </c:pt>
                <c:pt idx="992">
                  <c:v>1973550</c:v>
                </c:pt>
                <c:pt idx="993">
                  <c:v>1975620</c:v>
                </c:pt>
                <c:pt idx="994">
                  <c:v>1977720</c:v>
                </c:pt>
                <c:pt idx="995">
                  <c:v>1979760</c:v>
                </c:pt>
                <c:pt idx="996">
                  <c:v>1981790</c:v>
                </c:pt>
                <c:pt idx="997">
                  <c:v>1983880</c:v>
                </c:pt>
                <c:pt idx="998">
                  <c:v>1985890</c:v>
                </c:pt>
                <c:pt idx="999">
                  <c:v>1987940</c:v>
                </c:pt>
              </c:numCache>
            </c:numRef>
          </c:val>
          <c:smooth val="0"/>
          <c:extLst>
            <c:ext xmlns:c16="http://schemas.microsoft.com/office/drawing/2014/chart" uri="{C3380CC4-5D6E-409C-BE32-E72D297353CC}">
              <c16:uniqueId val="{00000004-10CE-42E6-AC42-68B586185D5A}"/>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7907030489117"/>
          <c:y val="4.3613147896630206E-2"/>
          <c:w val="0.83633602403473151"/>
          <c:h val="0.81848340797298291"/>
        </c:manualLayout>
      </c:layout>
      <c:scatterChart>
        <c:scatterStyle val="lineMarker"/>
        <c:varyColors val="0"/>
        <c:ser>
          <c:idx val="0"/>
          <c:order val="0"/>
          <c:tx>
            <c:strRef>
              <c:f>'NYC data'!$A$1</c:f>
              <c:strCache>
                <c:ptCount val="1"/>
                <c:pt idx="0">
                  <c:v>NYC- actual confirmed cases</c:v>
                </c:pt>
              </c:strCache>
            </c:strRef>
          </c:tx>
          <c:spPr>
            <a:ln w="19050" cap="rnd">
              <a:noFill/>
              <a:round/>
            </a:ln>
            <a:effectLst/>
          </c:spPr>
          <c:marker>
            <c:symbol val="circle"/>
            <c:size val="5"/>
            <c:spPr>
              <a:solidFill>
                <a:srgbClr val="FF0000"/>
              </a:solidFill>
              <a:ln w="9525">
                <a:solidFill>
                  <a:schemeClr val="accent1"/>
                </a:solidFill>
              </a:ln>
              <a:effectLst/>
            </c:spPr>
          </c:marker>
          <c:xVal>
            <c:numRef>
              <c:f>'NYC data'!$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pt idx="372">
                  <c:v>44275</c:v>
                </c:pt>
                <c:pt idx="373">
                  <c:v>44276</c:v>
                </c:pt>
                <c:pt idx="374">
                  <c:v>44277</c:v>
                </c:pt>
                <c:pt idx="375">
                  <c:v>44278</c:v>
                </c:pt>
                <c:pt idx="376">
                  <c:v>44279</c:v>
                </c:pt>
                <c:pt idx="377">
                  <c:v>44280</c:v>
                </c:pt>
                <c:pt idx="378">
                  <c:v>44281</c:v>
                </c:pt>
                <c:pt idx="379">
                  <c:v>44282</c:v>
                </c:pt>
                <c:pt idx="380">
                  <c:v>44283</c:v>
                </c:pt>
                <c:pt idx="381">
                  <c:v>44284</c:v>
                </c:pt>
                <c:pt idx="382">
                  <c:v>44285</c:v>
                </c:pt>
                <c:pt idx="383">
                  <c:v>44286</c:v>
                </c:pt>
                <c:pt idx="384">
                  <c:v>44287</c:v>
                </c:pt>
                <c:pt idx="385">
                  <c:v>44288</c:v>
                </c:pt>
                <c:pt idx="386">
                  <c:v>44289</c:v>
                </c:pt>
                <c:pt idx="387">
                  <c:v>44290</c:v>
                </c:pt>
                <c:pt idx="388">
                  <c:v>44291</c:v>
                </c:pt>
                <c:pt idx="389">
                  <c:v>44292</c:v>
                </c:pt>
                <c:pt idx="390">
                  <c:v>44293</c:v>
                </c:pt>
                <c:pt idx="391">
                  <c:v>44294</c:v>
                </c:pt>
                <c:pt idx="392">
                  <c:v>44295</c:v>
                </c:pt>
                <c:pt idx="393">
                  <c:v>44296</c:v>
                </c:pt>
                <c:pt idx="394">
                  <c:v>44297</c:v>
                </c:pt>
                <c:pt idx="395">
                  <c:v>44298</c:v>
                </c:pt>
                <c:pt idx="396">
                  <c:v>44299</c:v>
                </c:pt>
                <c:pt idx="397">
                  <c:v>44300</c:v>
                </c:pt>
                <c:pt idx="398">
                  <c:v>44301</c:v>
                </c:pt>
                <c:pt idx="399">
                  <c:v>44302</c:v>
                </c:pt>
                <c:pt idx="400">
                  <c:v>44303</c:v>
                </c:pt>
                <c:pt idx="401">
                  <c:v>44304</c:v>
                </c:pt>
                <c:pt idx="402">
                  <c:v>44305</c:v>
                </c:pt>
                <c:pt idx="403">
                  <c:v>44306</c:v>
                </c:pt>
                <c:pt idx="404">
                  <c:v>44307</c:v>
                </c:pt>
                <c:pt idx="405">
                  <c:v>44308</c:v>
                </c:pt>
                <c:pt idx="406">
                  <c:v>44309</c:v>
                </c:pt>
                <c:pt idx="407">
                  <c:v>44310</c:v>
                </c:pt>
                <c:pt idx="408">
                  <c:v>44311</c:v>
                </c:pt>
                <c:pt idx="409">
                  <c:v>44312</c:v>
                </c:pt>
                <c:pt idx="410">
                  <c:v>44313</c:v>
                </c:pt>
                <c:pt idx="411">
                  <c:v>44314</c:v>
                </c:pt>
                <c:pt idx="412">
                  <c:v>44315</c:v>
                </c:pt>
                <c:pt idx="413">
                  <c:v>44316</c:v>
                </c:pt>
                <c:pt idx="414">
                  <c:v>44317</c:v>
                </c:pt>
                <c:pt idx="415">
                  <c:v>44318</c:v>
                </c:pt>
                <c:pt idx="416">
                  <c:v>44319</c:v>
                </c:pt>
                <c:pt idx="417">
                  <c:v>44320</c:v>
                </c:pt>
                <c:pt idx="418">
                  <c:v>44321</c:v>
                </c:pt>
                <c:pt idx="419">
                  <c:v>44322</c:v>
                </c:pt>
                <c:pt idx="420">
                  <c:v>44323</c:v>
                </c:pt>
                <c:pt idx="421">
                  <c:v>44324</c:v>
                </c:pt>
                <c:pt idx="422">
                  <c:v>44325</c:v>
                </c:pt>
                <c:pt idx="423">
                  <c:v>44326</c:v>
                </c:pt>
                <c:pt idx="424">
                  <c:v>44327</c:v>
                </c:pt>
                <c:pt idx="425">
                  <c:v>44328</c:v>
                </c:pt>
                <c:pt idx="426">
                  <c:v>44329</c:v>
                </c:pt>
                <c:pt idx="427">
                  <c:v>44330</c:v>
                </c:pt>
                <c:pt idx="428">
                  <c:v>44331</c:v>
                </c:pt>
                <c:pt idx="429">
                  <c:v>44332</c:v>
                </c:pt>
                <c:pt idx="430">
                  <c:v>44333</c:v>
                </c:pt>
                <c:pt idx="431">
                  <c:v>44334</c:v>
                </c:pt>
                <c:pt idx="432">
                  <c:v>44335</c:v>
                </c:pt>
                <c:pt idx="433">
                  <c:v>44336</c:v>
                </c:pt>
                <c:pt idx="434">
                  <c:v>44337</c:v>
                </c:pt>
                <c:pt idx="435">
                  <c:v>44338</c:v>
                </c:pt>
                <c:pt idx="436">
                  <c:v>44339</c:v>
                </c:pt>
                <c:pt idx="437">
                  <c:v>44340</c:v>
                </c:pt>
                <c:pt idx="438">
                  <c:v>44341</c:v>
                </c:pt>
                <c:pt idx="439">
                  <c:v>44342</c:v>
                </c:pt>
                <c:pt idx="440">
                  <c:v>44343</c:v>
                </c:pt>
                <c:pt idx="441">
                  <c:v>44344</c:v>
                </c:pt>
                <c:pt idx="442">
                  <c:v>44345</c:v>
                </c:pt>
                <c:pt idx="443">
                  <c:v>44346</c:v>
                </c:pt>
                <c:pt idx="444">
                  <c:v>44347</c:v>
                </c:pt>
                <c:pt idx="445">
                  <c:v>44348</c:v>
                </c:pt>
                <c:pt idx="446">
                  <c:v>44349</c:v>
                </c:pt>
                <c:pt idx="447">
                  <c:v>44350</c:v>
                </c:pt>
                <c:pt idx="448">
                  <c:v>44351</c:v>
                </c:pt>
                <c:pt idx="449">
                  <c:v>44352</c:v>
                </c:pt>
                <c:pt idx="450">
                  <c:v>44353</c:v>
                </c:pt>
                <c:pt idx="451">
                  <c:v>44354</c:v>
                </c:pt>
                <c:pt idx="452">
                  <c:v>44355</c:v>
                </c:pt>
                <c:pt idx="453">
                  <c:v>44356</c:v>
                </c:pt>
                <c:pt idx="454">
                  <c:v>44357</c:v>
                </c:pt>
                <c:pt idx="455">
                  <c:v>44358</c:v>
                </c:pt>
                <c:pt idx="456">
                  <c:v>44359</c:v>
                </c:pt>
                <c:pt idx="457">
                  <c:v>44360</c:v>
                </c:pt>
                <c:pt idx="458">
                  <c:v>44361</c:v>
                </c:pt>
                <c:pt idx="459">
                  <c:v>44362</c:v>
                </c:pt>
                <c:pt idx="460">
                  <c:v>44363</c:v>
                </c:pt>
                <c:pt idx="461">
                  <c:v>44364</c:v>
                </c:pt>
                <c:pt idx="462">
                  <c:v>44365</c:v>
                </c:pt>
                <c:pt idx="463">
                  <c:v>44366</c:v>
                </c:pt>
                <c:pt idx="464">
                  <c:v>44367</c:v>
                </c:pt>
                <c:pt idx="465">
                  <c:v>44368</c:v>
                </c:pt>
                <c:pt idx="466">
                  <c:v>44369</c:v>
                </c:pt>
                <c:pt idx="467">
                  <c:v>44370</c:v>
                </c:pt>
                <c:pt idx="468">
                  <c:v>44371</c:v>
                </c:pt>
                <c:pt idx="469">
                  <c:v>44372</c:v>
                </c:pt>
                <c:pt idx="470">
                  <c:v>44373</c:v>
                </c:pt>
                <c:pt idx="471">
                  <c:v>44374</c:v>
                </c:pt>
                <c:pt idx="472">
                  <c:v>44375</c:v>
                </c:pt>
                <c:pt idx="473">
                  <c:v>44376</c:v>
                </c:pt>
                <c:pt idx="474">
                  <c:v>44377</c:v>
                </c:pt>
                <c:pt idx="475">
                  <c:v>44378</c:v>
                </c:pt>
                <c:pt idx="476">
                  <c:v>44379</c:v>
                </c:pt>
                <c:pt idx="477">
                  <c:v>44380</c:v>
                </c:pt>
                <c:pt idx="478">
                  <c:v>44381</c:v>
                </c:pt>
                <c:pt idx="479">
                  <c:v>44382</c:v>
                </c:pt>
                <c:pt idx="480">
                  <c:v>44383</c:v>
                </c:pt>
                <c:pt idx="481">
                  <c:v>44384</c:v>
                </c:pt>
                <c:pt idx="482">
                  <c:v>44385</c:v>
                </c:pt>
                <c:pt idx="483">
                  <c:v>44386</c:v>
                </c:pt>
                <c:pt idx="484">
                  <c:v>44387</c:v>
                </c:pt>
                <c:pt idx="485">
                  <c:v>44388</c:v>
                </c:pt>
                <c:pt idx="486">
                  <c:v>44389</c:v>
                </c:pt>
                <c:pt idx="487">
                  <c:v>44390</c:v>
                </c:pt>
                <c:pt idx="488">
                  <c:v>44391</c:v>
                </c:pt>
                <c:pt idx="489">
                  <c:v>44392</c:v>
                </c:pt>
                <c:pt idx="490">
                  <c:v>44393</c:v>
                </c:pt>
                <c:pt idx="491">
                  <c:v>44394</c:v>
                </c:pt>
                <c:pt idx="492">
                  <c:v>44395</c:v>
                </c:pt>
                <c:pt idx="493">
                  <c:v>44396</c:v>
                </c:pt>
                <c:pt idx="494">
                  <c:v>44397</c:v>
                </c:pt>
                <c:pt idx="495">
                  <c:v>44398</c:v>
                </c:pt>
                <c:pt idx="496">
                  <c:v>44399</c:v>
                </c:pt>
                <c:pt idx="497">
                  <c:v>44400</c:v>
                </c:pt>
                <c:pt idx="498">
                  <c:v>44401</c:v>
                </c:pt>
                <c:pt idx="499">
                  <c:v>44402</c:v>
                </c:pt>
                <c:pt idx="500">
                  <c:v>44403</c:v>
                </c:pt>
                <c:pt idx="501">
                  <c:v>44404</c:v>
                </c:pt>
                <c:pt idx="502">
                  <c:v>44405</c:v>
                </c:pt>
                <c:pt idx="503">
                  <c:v>44406</c:v>
                </c:pt>
                <c:pt idx="504">
                  <c:v>44407</c:v>
                </c:pt>
                <c:pt idx="505">
                  <c:v>44408</c:v>
                </c:pt>
                <c:pt idx="506">
                  <c:v>44409</c:v>
                </c:pt>
                <c:pt idx="507">
                  <c:v>44410</c:v>
                </c:pt>
                <c:pt idx="508">
                  <c:v>44411</c:v>
                </c:pt>
                <c:pt idx="509">
                  <c:v>44412</c:v>
                </c:pt>
                <c:pt idx="510">
                  <c:v>44413</c:v>
                </c:pt>
                <c:pt idx="511">
                  <c:v>44414</c:v>
                </c:pt>
                <c:pt idx="512">
                  <c:v>44415</c:v>
                </c:pt>
                <c:pt idx="513">
                  <c:v>44416</c:v>
                </c:pt>
                <c:pt idx="514">
                  <c:v>44417</c:v>
                </c:pt>
                <c:pt idx="515">
                  <c:v>44418</c:v>
                </c:pt>
                <c:pt idx="516">
                  <c:v>44419</c:v>
                </c:pt>
                <c:pt idx="517">
                  <c:v>44420</c:v>
                </c:pt>
                <c:pt idx="518">
                  <c:v>44421</c:v>
                </c:pt>
                <c:pt idx="519">
                  <c:v>44422</c:v>
                </c:pt>
                <c:pt idx="520">
                  <c:v>44423</c:v>
                </c:pt>
                <c:pt idx="521">
                  <c:v>44424</c:v>
                </c:pt>
                <c:pt idx="522">
                  <c:v>44425</c:v>
                </c:pt>
                <c:pt idx="523">
                  <c:v>44426</c:v>
                </c:pt>
                <c:pt idx="524">
                  <c:v>44427</c:v>
                </c:pt>
                <c:pt idx="525">
                  <c:v>44428</c:v>
                </c:pt>
                <c:pt idx="526">
                  <c:v>44429</c:v>
                </c:pt>
                <c:pt idx="527">
                  <c:v>44430</c:v>
                </c:pt>
                <c:pt idx="528">
                  <c:v>44431</c:v>
                </c:pt>
                <c:pt idx="529">
                  <c:v>44432</c:v>
                </c:pt>
                <c:pt idx="530">
                  <c:v>44433</c:v>
                </c:pt>
                <c:pt idx="531">
                  <c:v>44434</c:v>
                </c:pt>
                <c:pt idx="532">
                  <c:v>44435</c:v>
                </c:pt>
                <c:pt idx="533">
                  <c:v>44436</c:v>
                </c:pt>
                <c:pt idx="534">
                  <c:v>44437</c:v>
                </c:pt>
                <c:pt idx="535">
                  <c:v>44438</c:v>
                </c:pt>
                <c:pt idx="536">
                  <c:v>44439</c:v>
                </c:pt>
                <c:pt idx="537">
                  <c:v>44440</c:v>
                </c:pt>
                <c:pt idx="538">
                  <c:v>44441</c:v>
                </c:pt>
                <c:pt idx="539">
                  <c:v>44442</c:v>
                </c:pt>
                <c:pt idx="540">
                  <c:v>44443</c:v>
                </c:pt>
                <c:pt idx="541">
                  <c:v>44444</c:v>
                </c:pt>
                <c:pt idx="542">
                  <c:v>44445</c:v>
                </c:pt>
                <c:pt idx="543">
                  <c:v>44446</c:v>
                </c:pt>
                <c:pt idx="544">
                  <c:v>44447</c:v>
                </c:pt>
                <c:pt idx="545">
                  <c:v>44448</c:v>
                </c:pt>
                <c:pt idx="546">
                  <c:v>44449</c:v>
                </c:pt>
                <c:pt idx="547">
                  <c:v>44450</c:v>
                </c:pt>
                <c:pt idx="548">
                  <c:v>44451</c:v>
                </c:pt>
                <c:pt idx="549">
                  <c:v>44452</c:v>
                </c:pt>
                <c:pt idx="550">
                  <c:v>44453</c:v>
                </c:pt>
                <c:pt idx="551">
                  <c:v>44454</c:v>
                </c:pt>
                <c:pt idx="552">
                  <c:v>44455</c:v>
                </c:pt>
                <c:pt idx="553">
                  <c:v>44456</c:v>
                </c:pt>
                <c:pt idx="554">
                  <c:v>44457</c:v>
                </c:pt>
                <c:pt idx="555">
                  <c:v>44458</c:v>
                </c:pt>
                <c:pt idx="556">
                  <c:v>44459</c:v>
                </c:pt>
                <c:pt idx="557">
                  <c:v>44460</c:v>
                </c:pt>
                <c:pt idx="558">
                  <c:v>44461</c:v>
                </c:pt>
                <c:pt idx="559">
                  <c:v>44462</c:v>
                </c:pt>
                <c:pt idx="560">
                  <c:v>44463</c:v>
                </c:pt>
                <c:pt idx="561">
                  <c:v>44464</c:v>
                </c:pt>
                <c:pt idx="562">
                  <c:v>44465</c:v>
                </c:pt>
                <c:pt idx="563">
                  <c:v>44466</c:v>
                </c:pt>
                <c:pt idx="564">
                  <c:v>44467</c:v>
                </c:pt>
                <c:pt idx="565">
                  <c:v>44468</c:v>
                </c:pt>
                <c:pt idx="566">
                  <c:v>44469</c:v>
                </c:pt>
                <c:pt idx="567">
                  <c:v>44470</c:v>
                </c:pt>
                <c:pt idx="568">
                  <c:v>44471</c:v>
                </c:pt>
                <c:pt idx="569">
                  <c:v>44472</c:v>
                </c:pt>
                <c:pt idx="570">
                  <c:v>44473</c:v>
                </c:pt>
                <c:pt idx="571">
                  <c:v>44474</c:v>
                </c:pt>
              </c:numCache>
            </c:numRef>
          </c:xVal>
          <c:yVal>
            <c:numRef>
              <c:f>'NYC data'!$A$2:$A$1000</c:f>
              <c:numCache>
                <c:formatCode>General</c:formatCode>
                <c:ptCount val="999"/>
                <c:pt idx="0">
                  <c:v>137</c:v>
                </c:pt>
                <c:pt idx="1">
                  <c:v>185</c:v>
                </c:pt>
                <c:pt idx="2">
                  <c:v>269</c:v>
                </c:pt>
                <c:pt idx="3">
                  <c:v>464</c:v>
                </c:pt>
                <c:pt idx="4">
                  <c:v>923</c:v>
                </c:pt>
                <c:pt idx="5">
                  <c:v>2009</c:v>
                </c:pt>
                <c:pt idx="6">
                  <c:v>3954</c:v>
                </c:pt>
                <c:pt idx="7">
                  <c:v>5683</c:v>
                </c:pt>
                <c:pt idx="8">
                  <c:v>8115</c:v>
                </c:pt>
                <c:pt idx="9">
                  <c:v>10764</c:v>
                </c:pt>
                <c:pt idx="10">
                  <c:v>13119</c:v>
                </c:pt>
                <c:pt idx="11">
                  <c:v>15597</c:v>
                </c:pt>
                <c:pt idx="12">
                  <c:v>17856</c:v>
                </c:pt>
                <c:pt idx="13">
                  <c:v>23112</c:v>
                </c:pt>
                <c:pt idx="14">
                  <c:v>26697</c:v>
                </c:pt>
                <c:pt idx="15">
                  <c:v>30765</c:v>
                </c:pt>
                <c:pt idx="16">
                  <c:v>33474</c:v>
                </c:pt>
                <c:pt idx="17">
                  <c:v>38087</c:v>
                </c:pt>
                <c:pt idx="18">
                  <c:v>41771</c:v>
                </c:pt>
                <c:pt idx="19">
                  <c:v>47439</c:v>
                </c:pt>
                <c:pt idx="20">
                  <c:v>49707</c:v>
                </c:pt>
                <c:pt idx="21">
                  <c:v>57160</c:v>
                </c:pt>
                <c:pt idx="22">
                  <c:v>60850</c:v>
                </c:pt>
                <c:pt idx="23">
                  <c:v>64955</c:v>
                </c:pt>
                <c:pt idx="24">
                  <c:v>68776</c:v>
                </c:pt>
                <c:pt idx="25">
                  <c:v>74601</c:v>
                </c:pt>
                <c:pt idx="26">
                  <c:v>80204</c:v>
                </c:pt>
                <c:pt idx="27">
                  <c:v>87725</c:v>
                </c:pt>
                <c:pt idx="28">
                  <c:v>94409</c:v>
                </c:pt>
                <c:pt idx="29">
                  <c:v>98715</c:v>
                </c:pt>
                <c:pt idx="30">
                  <c:v>104410</c:v>
                </c:pt>
                <c:pt idx="31">
                  <c:v>107263</c:v>
                </c:pt>
                <c:pt idx="32">
                  <c:v>111424</c:v>
                </c:pt>
                <c:pt idx="33">
                  <c:v>117565</c:v>
                </c:pt>
                <c:pt idx="34">
                  <c:v>122148</c:v>
                </c:pt>
                <c:pt idx="35">
                  <c:v>126368</c:v>
                </c:pt>
                <c:pt idx="36">
                  <c:v>129788</c:v>
                </c:pt>
                <c:pt idx="37">
                  <c:v>132467</c:v>
                </c:pt>
                <c:pt idx="38">
                  <c:v>134874</c:v>
                </c:pt>
                <c:pt idx="39">
                  <c:v>138435</c:v>
                </c:pt>
                <c:pt idx="40">
                  <c:v>141754</c:v>
                </c:pt>
                <c:pt idx="41">
                  <c:v>146139</c:v>
                </c:pt>
                <c:pt idx="42">
                  <c:v>150576</c:v>
                </c:pt>
                <c:pt idx="43">
                  <c:v>153204</c:v>
                </c:pt>
                <c:pt idx="44">
                  <c:v>156100</c:v>
                </c:pt>
                <c:pt idx="45">
                  <c:v>157713</c:v>
                </c:pt>
                <c:pt idx="46">
                  <c:v>159865</c:v>
                </c:pt>
                <c:pt idx="47">
                  <c:v>162212</c:v>
                </c:pt>
                <c:pt idx="48">
                  <c:v>164505</c:v>
                </c:pt>
                <c:pt idx="49">
                  <c:v>166883</c:v>
                </c:pt>
                <c:pt idx="50">
                  <c:v>168845</c:v>
                </c:pt>
                <c:pt idx="51">
                  <c:v>170534</c:v>
                </c:pt>
                <c:pt idx="52">
                  <c:v>171723</c:v>
                </c:pt>
                <c:pt idx="53">
                  <c:v>173288</c:v>
                </c:pt>
                <c:pt idx="54">
                  <c:v>174709</c:v>
                </c:pt>
                <c:pt idx="55">
                  <c:v>176086</c:v>
                </c:pt>
                <c:pt idx="56" formatCode="0">
                  <c:v>177481</c:v>
                </c:pt>
                <c:pt idx="57" formatCode="0">
                  <c:v>178766</c:v>
                </c:pt>
                <c:pt idx="58" formatCode="0">
                  <c:v>183662</c:v>
                </c:pt>
                <c:pt idx="59" formatCode="0">
                  <c:v>184319</c:v>
                </c:pt>
                <c:pt idx="60" formatCode="0">
                  <c:v>185206</c:v>
                </c:pt>
                <c:pt idx="61" formatCode="0">
                  <c:v>186293</c:v>
                </c:pt>
                <c:pt idx="62" formatCode="0">
                  <c:v>187848</c:v>
                </c:pt>
                <c:pt idx="63" formatCode="0">
                  <c:v>189031</c:v>
                </c:pt>
                <c:pt idx="64" formatCode="0">
                  <c:v>190408</c:v>
                </c:pt>
                <c:pt idx="65" formatCode="0">
                  <c:v>191073</c:v>
                </c:pt>
                <c:pt idx="66" formatCode="0">
                  <c:v>191650</c:v>
                </c:pt>
                <c:pt idx="67" formatCode="0">
                  <c:v>192374</c:v>
                </c:pt>
                <c:pt idx="68" formatCode="0">
                  <c:v>192840</c:v>
                </c:pt>
                <c:pt idx="69" formatCode="0">
                  <c:v>193951</c:v>
                </c:pt>
                <c:pt idx="70" formatCode="0">
                  <c:v>194667</c:v>
                </c:pt>
                <c:pt idx="71" formatCode="0">
                  <c:v>195452</c:v>
                </c:pt>
                <c:pt idx="72" formatCode="0">
                  <c:v>196098</c:v>
                </c:pt>
                <c:pt idx="73" formatCode="0">
                  <c:v>196623</c:v>
                </c:pt>
                <c:pt idx="74" formatCode="0">
                  <c:v>197351</c:v>
                </c:pt>
                <c:pt idx="75" formatCode="0">
                  <c:v>198255</c:v>
                </c:pt>
                <c:pt idx="76" formatCode="0">
                  <c:v>199038</c:v>
                </c:pt>
                <c:pt idx="77" formatCode="0">
                  <c:v>199893</c:v>
                </c:pt>
                <c:pt idx="78" formatCode="0">
                  <c:v>200547</c:v>
                </c:pt>
                <c:pt idx="79" formatCode="0">
                  <c:v>200830</c:v>
                </c:pt>
                <c:pt idx="80" formatCode="0">
                  <c:v>201123</c:v>
                </c:pt>
                <c:pt idx="81" formatCode="0">
                  <c:v>201806</c:v>
                </c:pt>
                <c:pt idx="82" formatCode="0">
                  <c:v>202319</c:v>
                </c:pt>
                <c:pt idx="83" formatCode="0">
                  <c:v>202829</c:v>
                </c:pt>
                <c:pt idx="84" formatCode="0">
                  <c:v>203430</c:v>
                </c:pt>
                <c:pt idx="85" formatCode="0">
                  <c:v>203819</c:v>
                </c:pt>
                <c:pt idx="86" formatCode="0">
                  <c:v>204253</c:v>
                </c:pt>
                <c:pt idx="87" formatCode="0">
                  <c:v>204576</c:v>
                </c:pt>
                <c:pt idx="88" formatCode="0">
                  <c:v>205011</c:v>
                </c:pt>
                <c:pt idx="89" formatCode="0">
                  <c:v>205405</c:v>
                </c:pt>
                <c:pt idx="90" formatCode="0">
                  <c:v>205846</c:v>
                </c:pt>
                <c:pt idx="91" formatCode="0">
                  <c:v>206322</c:v>
                </c:pt>
                <c:pt idx="92" formatCode="0">
                  <c:v>206606</c:v>
                </c:pt>
                <c:pt idx="93" formatCode="0">
                  <c:v>207049</c:v>
                </c:pt>
                <c:pt idx="94" formatCode="0">
                  <c:v>207373</c:v>
                </c:pt>
                <c:pt idx="95" formatCode="0">
                  <c:v>207821</c:v>
                </c:pt>
                <c:pt idx="96" formatCode="0">
                  <c:v>208097</c:v>
                </c:pt>
                <c:pt idx="97" formatCode="0">
                  <c:v>208455</c:v>
                </c:pt>
                <c:pt idx="98" formatCode="0">
                  <c:v>208763</c:v>
                </c:pt>
                <c:pt idx="99" formatCode="0">
                  <c:v>209313</c:v>
                </c:pt>
                <c:pt idx="100" formatCode="0">
                  <c:v>209562</c:v>
                </c:pt>
                <c:pt idx="101" formatCode="0">
                  <c:v>209893</c:v>
                </c:pt>
                <c:pt idx="102" formatCode="0">
                  <c:v>210185</c:v>
                </c:pt>
                <c:pt idx="103" formatCode="0">
                  <c:v>210523</c:v>
                </c:pt>
                <c:pt idx="104" formatCode="0">
                  <c:v>210908</c:v>
                </c:pt>
                <c:pt idx="105" formatCode="0">
                  <c:v>211229</c:v>
                </c:pt>
                <c:pt idx="106" formatCode="0">
                  <c:v>211569</c:v>
                </c:pt>
                <c:pt idx="107" formatCode="0">
                  <c:v>211893</c:v>
                </c:pt>
                <c:pt idx="108" formatCode="0">
                  <c:v>212072</c:v>
                </c:pt>
                <c:pt idx="109" formatCode="0">
                  <c:v>212412</c:v>
                </c:pt>
                <c:pt idx="110" formatCode="0">
                  <c:v>212774</c:v>
                </c:pt>
                <c:pt idx="111" formatCode="0">
                  <c:v>213212</c:v>
                </c:pt>
                <c:pt idx="112" formatCode="0">
                  <c:v>213561</c:v>
                </c:pt>
                <c:pt idx="113" formatCode="0">
                  <c:v>213852</c:v>
                </c:pt>
                <c:pt idx="114" formatCode="0">
                  <c:v>214061</c:v>
                </c:pt>
                <c:pt idx="115" formatCode="0">
                  <c:v>214371</c:v>
                </c:pt>
                <c:pt idx="116" formatCode="0">
                  <c:v>214570</c:v>
                </c:pt>
                <c:pt idx="117" formatCode="0">
                  <c:v>214952</c:v>
                </c:pt>
                <c:pt idx="118" formatCode="0">
                  <c:v>215265</c:v>
                </c:pt>
                <c:pt idx="119" formatCode="0">
                  <c:v>215598</c:v>
                </c:pt>
                <c:pt idx="120" formatCode="0">
                  <c:v>215924</c:v>
                </c:pt>
                <c:pt idx="121" formatCode="0">
                  <c:v>216199</c:v>
                </c:pt>
                <c:pt idx="122" formatCode="0">
                  <c:v>216468</c:v>
                </c:pt>
                <c:pt idx="123" formatCode="0">
                  <c:v>216834</c:v>
                </c:pt>
                <c:pt idx="124" formatCode="0">
                  <c:v>217230</c:v>
                </c:pt>
                <c:pt idx="125" formatCode="0">
                  <c:v>217562</c:v>
                </c:pt>
                <c:pt idx="126" formatCode="0">
                  <c:v>217895</c:v>
                </c:pt>
                <c:pt idx="127" formatCode="0">
                  <c:v>218159</c:v>
                </c:pt>
                <c:pt idx="128" formatCode="0">
                  <c:v>218478</c:v>
                </c:pt>
                <c:pt idx="129" formatCode="0">
                  <c:v>219030</c:v>
                </c:pt>
                <c:pt idx="130" formatCode="0">
                  <c:v>219128</c:v>
                </c:pt>
                <c:pt idx="131" formatCode="0">
                  <c:v>219489</c:v>
                </c:pt>
                <c:pt idx="132" formatCode="0">
                  <c:v>219641</c:v>
                </c:pt>
                <c:pt idx="133" formatCode="0">
                  <c:v>220172</c:v>
                </c:pt>
                <c:pt idx="134" formatCode="0">
                  <c:v>220266</c:v>
                </c:pt>
                <c:pt idx="135">
                  <c:v>220483</c:v>
                </c:pt>
                <c:pt idx="136">
                  <c:v>220907</c:v>
                </c:pt>
                <c:pt idx="137">
                  <c:v>221220</c:v>
                </c:pt>
                <c:pt idx="138">
                  <c:v>221534</c:v>
                </c:pt>
                <c:pt idx="139">
                  <c:v>221822</c:v>
                </c:pt>
                <c:pt idx="140">
                  <c:v>222131</c:v>
                </c:pt>
                <c:pt idx="141">
                  <c:v>222330</c:v>
                </c:pt>
                <c:pt idx="142">
                  <c:v>222522</c:v>
                </c:pt>
                <c:pt idx="143">
                  <c:v>222840</c:v>
                </c:pt>
                <c:pt idx="144">
                  <c:v>223186</c:v>
                </c:pt>
                <c:pt idx="145">
                  <c:v>223473</c:v>
                </c:pt>
                <c:pt idx="146">
                  <c:v>223876</c:v>
                </c:pt>
                <c:pt idx="147">
                  <c:v>224117</c:v>
                </c:pt>
                <c:pt idx="148">
                  <c:v>224438</c:v>
                </c:pt>
                <c:pt idx="149">
                  <c:v>224684</c:v>
                </c:pt>
                <c:pt idx="150">
                  <c:v>224920</c:v>
                </c:pt>
                <c:pt idx="151">
                  <c:v>225284</c:v>
                </c:pt>
                <c:pt idx="152">
                  <c:v>225713</c:v>
                </c:pt>
                <c:pt idx="153">
                  <c:v>226043</c:v>
                </c:pt>
                <c:pt idx="154">
                  <c:v>226367</c:v>
                </c:pt>
                <c:pt idx="155">
                  <c:v>226756</c:v>
                </c:pt>
                <c:pt idx="156">
                  <c:v>226977</c:v>
                </c:pt>
                <c:pt idx="157">
                  <c:v>227158</c:v>
                </c:pt>
                <c:pt idx="158">
                  <c:v>227419</c:v>
                </c:pt>
                <c:pt idx="159">
                  <c:v>227724</c:v>
                </c:pt>
                <c:pt idx="160">
                  <c:v>227927</c:v>
                </c:pt>
                <c:pt idx="161">
                  <c:v>228144</c:v>
                </c:pt>
                <c:pt idx="162">
                  <c:v>228428</c:v>
                </c:pt>
                <c:pt idx="163">
                  <c:v>228617</c:v>
                </c:pt>
                <c:pt idx="164">
                  <c:v>228788</c:v>
                </c:pt>
                <c:pt idx="165">
                  <c:v>228971</c:v>
                </c:pt>
                <c:pt idx="166">
                  <c:v>229207</c:v>
                </c:pt>
                <c:pt idx="167">
                  <c:v>229518</c:v>
                </c:pt>
                <c:pt idx="168">
                  <c:v>229751</c:v>
                </c:pt>
                <c:pt idx="169">
                  <c:v>229980</c:v>
                </c:pt>
                <c:pt idx="170">
                  <c:v>230205</c:v>
                </c:pt>
                <c:pt idx="171">
                  <c:v>230496</c:v>
                </c:pt>
                <c:pt idx="172">
                  <c:v>230744</c:v>
                </c:pt>
                <c:pt idx="173">
                  <c:v>231068</c:v>
                </c:pt>
                <c:pt idx="174">
                  <c:v>231290</c:v>
                </c:pt>
                <c:pt idx="175">
                  <c:v>231594</c:v>
                </c:pt>
                <c:pt idx="177">
                  <c:v>231824</c:v>
                </c:pt>
                <c:pt idx="178">
                  <c:v>231594</c:v>
                </c:pt>
                <c:pt idx="179">
                  <c:v>232232</c:v>
                </c:pt>
                <c:pt idx="180">
                  <c:v>232710</c:v>
                </c:pt>
                <c:pt idx="181">
                  <c:v>232926</c:v>
                </c:pt>
                <c:pt idx="182">
                  <c:v>233216</c:v>
                </c:pt>
                <c:pt idx="184">
                  <c:v>233636</c:v>
                </c:pt>
                <c:pt idx="185">
                  <c:v>233972</c:v>
                </c:pt>
                <c:pt idx="186">
                  <c:v>234225</c:v>
                </c:pt>
                <c:pt idx="187">
                  <c:v>234500</c:v>
                </c:pt>
                <c:pt idx="188">
                  <c:v>234827</c:v>
                </c:pt>
                <c:pt idx="189">
                  <c:v>235461</c:v>
                </c:pt>
                <c:pt idx="190">
                  <c:v>235649</c:v>
                </c:pt>
                <c:pt idx="191">
                  <c:v>235969</c:v>
                </c:pt>
                <c:pt idx="192">
                  <c:v>236253</c:v>
                </c:pt>
                <c:pt idx="193">
                  <c:v>236462</c:v>
                </c:pt>
                <c:pt idx="194">
                  <c:v>236841</c:v>
                </c:pt>
                <c:pt idx="195">
                  <c:v>237227</c:v>
                </c:pt>
                <c:pt idx="196">
                  <c:v>237628</c:v>
                </c:pt>
                <c:pt idx="197">
                  <c:v>237971</c:v>
                </c:pt>
                <c:pt idx="198">
                  <c:v>238338</c:v>
                </c:pt>
                <c:pt idx="199">
                  <c:v>238733</c:v>
                </c:pt>
                <c:pt idx="200">
                  <c:v>239219</c:v>
                </c:pt>
                <c:pt idx="201">
                  <c:v>239685</c:v>
                </c:pt>
                <c:pt idx="202">
                  <c:v>240264</c:v>
                </c:pt>
                <c:pt idx="203">
                  <c:v>240873</c:v>
                </c:pt>
                <c:pt idx="204">
                  <c:v>241403</c:v>
                </c:pt>
                <c:pt idx="205">
                  <c:v>241842</c:v>
                </c:pt>
                <c:pt idx="206">
                  <c:v>242315</c:v>
                </c:pt>
                <c:pt idx="207">
                  <c:v>242902</c:v>
                </c:pt>
                <c:pt idx="208">
                  <c:v>243323</c:v>
                </c:pt>
                <c:pt idx="209">
                  <c:v>243975</c:v>
                </c:pt>
                <c:pt idx="210">
                  <c:v>244655</c:v>
                </c:pt>
                <c:pt idx="211">
                  <c:v>245128</c:v>
                </c:pt>
                <c:pt idx="212">
                  <c:v>245480</c:v>
                </c:pt>
                <c:pt idx="213">
                  <c:v>245896</c:v>
                </c:pt>
                <c:pt idx="214">
                  <c:v>246398</c:v>
                </c:pt>
                <c:pt idx="215">
                  <c:v>246836</c:v>
                </c:pt>
                <c:pt idx="216">
                  <c:v>247391</c:v>
                </c:pt>
                <c:pt idx="217">
                  <c:v>247936</c:v>
                </c:pt>
                <c:pt idx="218">
                  <c:v>248422</c:v>
                </c:pt>
                <c:pt idx="219">
                  <c:v>248422</c:v>
                </c:pt>
                <c:pt idx="220">
                  <c:v>249335</c:v>
                </c:pt>
                <c:pt idx="221">
                  <c:v>250053</c:v>
                </c:pt>
                <c:pt idx="222">
                  <c:v>250489</c:v>
                </c:pt>
                <c:pt idx="223">
                  <c:v>250970</c:v>
                </c:pt>
                <c:pt idx="224">
                  <c:v>251938</c:v>
                </c:pt>
                <c:pt idx="225">
                  <c:v>252281</c:v>
                </c:pt>
                <c:pt idx="226">
                  <c:v>252648</c:v>
                </c:pt>
                <c:pt idx="227">
                  <c:v>253216</c:v>
                </c:pt>
                <c:pt idx="228">
                  <c:v>253777</c:v>
                </c:pt>
                <c:pt idx="229">
                  <c:v>254091</c:v>
                </c:pt>
                <c:pt idx="230">
                  <c:v>255208</c:v>
                </c:pt>
                <c:pt idx="231">
                  <c:v>255849</c:v>
                </c:pt>
                <c:pt idx="232">
                  <c:v>256434</c:v>
                </c:pt>
                <c:pt idx="233">
                  <c:v>256881</c:v>
                </c:pt>
                <c:pt idx="234">
                  <c:v>257613</c:v>
                </c:pt>
                <c:pt idx="235">
                  <c:v>258205</c:v>
                </c:pt>
                <c:pt idx="236">
                  <c:v>259005</c:v>
                </c:pt>
                <c:pt idx="237">
                  <c:v>260092</c:v>
                </c:pt>
                <c:pt idx="238">
                  <c:v>261243</c:v>
                </c:pt>
                <c:pt idx="239">
                  <c:v>261941</c:v>
                </c:pt>
                <c:pt idx="240">
                  <c:v>262445</c:v>
                </c:pt>
                <c:pt idx="241">
                  <c:v>263330</c:v>
                </c:pt>
                <c:pt idx="242">
                  <c:v>264293</c:v>
                </c:pt>
                <c:pt idx="243">
                  <c:v>265420</c:v>
                </c:pt>
                <c:pt idx="244">
                  <c:v>266574</c:v>
                </c:pt>
                <c:pt idx="245">
                  <c:v>267802</c:v>
                </c:pt>
                <c:pt idx="246">
                  <c:v>269291</c:v>
                </c:pt>
                <c:pt idx="247">
                  <c:v>270264</c:v>
                </c:pt>
                <c:pt idx="248">
                  <c:v>271816</c:v>
                </c:pt>
                <c:pt idx="249">
                  <c:v>273080</c:v>
                </c:pt>
                <c:pt idx="250">
                  <c:v>274566</c:v>
                </c:pt>
                <c:pt idx="251">
                  <c:v>275986</c:v>
                </c:pt>
                <c:pt idx="252">
                  <c:v>277558</c:v>
                </c:pt>
                <c:pt idx="253">
                  <c:v>278956</c:v>
                </c:pt>
                <c:pt idx="254">
                  <c:v>280598</c:v>
                </c:pt>
                <c:pt idx="255">
                  <c:v>281948</c:v>
                </c:pt>
                <c:pt idx="256">
                  <c:v>283260</c:v>
                </c:pt>
                <c:pt idx="257">
                  <c:v>285219</c:v>
                </c:pt>
                <c:pt idx="258">
                  <c:v>287108</c:v>
                </c:pt>
                <c:pt idx="259">
                  <c:v>289013</c:v>
                </c:pt>
                <c:pt idx="260">
                  <c:v>290295</c:v>
                </c:pt>
                <c:pt idx="261">
                  <c:v>292395</c:v>
                </c:pt>
                <c:pt idx="262">
                  <c:v>294613</c:v>
                </c:pt>
                <c:pt idx="263">
                  <c:v>296997</c:v>
                </c:pt>
                <c:pt idx="264">
                  <c:v>299509</c:v>
                </c:pt>
                <c:pt idx="265">
                  <c:v>302364</c:v>
                </c:pt>
                <c:pt idx="266">
                  <c:v>304862</c:v>
                </c:pt>
                <c:pt idx="267">
                  <c:v>307268</c:v>
                </c:pt>
                <c:pt idx="268">
                  <c:v>309566</c:v>
                </c:pt>
                <c:pt idx="269">
                  <c:v>312281</c:v>
                </c:pt>
                <c:pt idx="270">
                  <c:v>314842</c:v>
                </c:pt>
                <c:pt idx="271">
                  <c:v>317424</c:v>
                </c:pt>
                <c:pt idx="272">
                  <c:v>320067</c:v>
                </c:pt>
                <c:pt idx="273">
                  <c:v>323235</c:v>
                </c:pt>
                <c:pt idx="274">
                  <c:v>325865</c:v>
                </c:pt>
                <c:pt idx="275">
                  <c:v>328232</c:v>
                </c:pt>
                <c:pt idx="276">
                  <c:v>331497</c:v>
                </c:pt>
                <c:pt idx="277">
                  <c:v>334028</c:v>
                </c:pt>
                <c:pt idx="278">
                  <c:v>336567</c:v>
                </c:pt>
                <c:pt idx="279">
                  <c:v>340441</c:v>
                </c:pt>
                <c:pt idx="280">
                  <c:v>343074</c:v>
                </c:pt>
                <c:pt idx="281">
                  <c:v>345330</c:v>
                </c:pt>
                <c:pt idx="282">
                  <c:v>348091</c:v>
                </c:pt>
                <c:pt idx="283">
                  <c:v>350784</c:v>
                </c:pt>
                <c:pt idx="284">
                  <c:v>353983</c:v>
                </c:pt>
                <c:pt idx="285">
                  <c:v>357749</c:v>
                </c:pt>
                <c:pt idx="286">
                  <c:v>361201</c:v>
                </c:pt>
                <c:pt idx="287">
                  <c:v>364423</c:v>
                </c:pt>
                <c:pt idx="288">
                  <c:v>367076</c:v>
                </c:pt>
                <c:pt idx="289">
                  <c:v>369588</c:v>
                </c:pt>
                <c:pt idx="290">
                  <c:v>373617</c:v>
                </c:pt>
                <c:pt idx="291">
                  <c:v>376983</c:v>
                </c:pt>
                <c:pt idx="292">
                  <c:v>380834</c:v>
                </c:pt>
                <c:pt idx="293">
                  <c:v>385634</c:v>
                </c:pt>
                <c:pt idx="294">
                  <c:v>390675</c:v>
                </c:pt>
                <c:pt idx="295">
                  <c:v>393612</c:v>
                </c:pt>
                <c:pt idx="296">
                  <c:v>396504</c:v>
                </c:pt>
                <c:pt idx="297">
                  <c:v>400460</c:v>
                </c:pt>
                <c:pt idx="298">
                  <c:v>404429</c:v>
                </c:pt>
                <c:pt idx="299">
                  <c:v>409506</c:v>
                </c:pt>
                <c:pt idx="300">
                  <c:v>414747</c:v>
                </c:pt>
                <c:pt idx="301">
                  <c:v>419517</c:v>
                </c:pt>
                <c:pt idx="302">
                  <c:v>424562</c:v>
                </c:pt>
                <c:pt idx="303">
                  <c:v>428868</c:v>
                </c:pt>
                <c:pt idx="304">
                  <c:v>434036</c:v>
                </c:pt>
                <c:pt idx="305">
                  <c:v>438544</c:v>
                </c:pt>
                <c:pt idx="306">
                  <c:v>443290</c:v>
                </c:pt>
                <c:pt idx="307">
                  <c:v>449512</c:v>
                </c:pt>
                <c:pt idx="308">
                  <c:v>454530</c:v>
                </c:pt>
                <c:pt idx="309">
                  <c:v>459518</c:v>
                </c:pt>
                <c:pt idx="310">
                  <c:v>464038</c:v>
                </c:pt>
                <c:pt idx="311">
                  <c:v>468547</c:v>
                </c:pt>
                <c:pt idx="312">
                  <c:v>472118</c:v>
                </c:pt>
                <c:pt idx="313">
                  <c:v>476401</c:v>
                </c:pt>
                <c:pt idx="314">
                  <c:v>481528</c:v>
                </c:pt>
                <c:pt idx="315">
                  <c:v>486372</c:v>
                </c:pt>
                <c:pt idx="316">
                  <c:v>491502</c:v>
                </c:pt>
                <c:pt idx="317">
                  <c:v>495588</c:v>
                </c:pt>
                <c:pt idx="318">
                  <c:v>499570</c:v>
                </c:pt>
                <c:pt idx="319">
                  <c:v>502583</c:v>
                </c:pt>
                <c:pt idx="320">
                  <c:v>507547</c:v>
                </c:pt>
                <c:pt idx="321">
                  <c:v>512321</c:v>
                </c:pt>
                <c:pt idx="322">
                  <c:v>517550</c:v>
                </c:pt>
                <c:pt idx="323">
                  <c:v>522083</c:v>
                </c:pt>
              </c:numCache>
            </c:numRef>
          </c:yVal>
          <c:smooth val="0"/>
          <c:extLst>
            <c:ext xmlns:c16="http://schemas.microsoft.com/office/drawing/2014/chart" uri="{C3380CC4-5D6E-409C-BE32-E72D297353CC}">
              <c16:uniqueId val="{00000000-6FBB-42A3-98FE-7998BED142CD}"/>
            </c:ext>
          </c:extLst>
        </c:ser>
        <c:ser>
          <c:idx val="1"/>
          <c:order val="1"/>
          <c:tx>
            <c:v>Alagoz model results</c:v>
          </c:tx>
          <c:spPr>
            <a:ln w="25400" cap="rnd">
              <a:solidFill>
                <a:schemeClr val="tx1"/>
              </a:solidFill>
              <a:round/>
            </a:ln>
            <a:effectLst/>
          </c:spPr>
          <c:marker>
            <c:symbol val="circle"/>
            <c:size val="5"/>
            <c:spPr>
              <a:solidFill>
                <a:schemeClr val="tx1"/>
              </a:solidFill>
              <a:ln w="9525">
                <a:solidFill>
                  <a:schemeClr val="tx1"/>
                </a:solidFill>
              </a:ln>
              <a:effectLst/>
            </c:spPr>
          </c:marker>
          <c:dPt>
            <c:idx val="11"/>
            <c:marker>
              <c:symbol val="circle"/>
              <c:size val="5"/>
              <c:spPr>
                <a:solidFill>
                  <a:schemeClr val="tx1"/>
                </a:solidFill>
                <a:ln w="9525">
                  <a:solidFill>
                    <a:schemeClr val="tx1"/>
                  </a:solidFill>
                </a:ln>
                <a:effectLst/>
              </c:spPr>
            </c:marker>
            <c:bubble3D val="0"/>
            <c:extLst>
              <c:ext xmlns:c16="http://schemas.microsoft.com/office/drawing/2014/chart" uri="{C3380CC4-5D6E-409C-BE32-E72D297353CC}">
                <c16:uniqueId val="{00000001-6FBB-42A3-98FE-7998BED142CD}"/>
              </c:ext>
            </c:extLst>
          </c:dPt>
          <c:dPt>
            <c:idx val="59"/>
            <c:marker>
              <c:symbol val="circle"/>
              <c:size val="5"/>
              <c:spPr>
                <a:solidFill>
                  <a:schemeClr val="tx1"/>
                </a:solidFill>
                <a:ln w="9525">
                  <a:solidFill>
                    <a:schemeClr val="tx1"/>
                  </a:solidFill>
                </a:ln>
                <a:effectLst/>
              </c:spPr>
            </c:marker>
            <c:bubble3D val="0"/>
            <c:spPr>
              <a:ln w="12700" cap="rnd">
                <a:solidFill>
                  <a:schemeClr val="tx1"/>
                </a:solidFill>
                <a:round/>
              </a:ln>
              <a:effectLst/>
            </c:spPr>
            <c:extLst>
              <c:ext xmlns:c16="http://schemas.microsoft.com/office/drawing/2014/chart" uri="{C3380CC4-5D6E-409C-BE32-E72D297353CC}">
                <c16:uniqueId val="{00000003-6FBB-42A3-98FE-7998BED142CD}"/>
              </c:ext>
            </c:extLst>
          </c:dPt>
          <c:errBars>
            <c:errDir val="y"/>
            <c:errBarType val="both"/>
            <c:errValType val="cust"/>
            <c:noEndCap val="0"/>
            <c:plus>
              <c:numRef>
                <c:f>Output_summary!$S$2:$S$365</c:f>
                <c:numCache>
                  <c:formatCode>General</c:formatCode>
                  <c:ptCount val="364"/>
                  <c:pt idx="0">
                    <c:v>0</c:v>
                  </c:pt>
                  <c:pt idx="1">
                    <c:v>0</c:v>
                  </c:pt>
                  <c:pt idx="2">
                    <c:v>0</c:v>
                  </c:pt>
                  <c:pt idx="3">
                    <c:v>0</c:v>
                  </c:pt>
                  <c:pt idx="4">
                    <c:v>0</c:v>
                  </c:pt>
                  <c:pt idx="5">
                    <c:v>5</c:v>
                  </c:pt>
                  <c:pt idx="6">
                    <c:v>6</c:v>
                  </c:pt>
                  <c:pt idx="7">
                    <c:v>8</c:v>
                  </c:pt>
                  <c:pt idx="8">
                    <c:v>11</c:v>
                  </c:pt>
                  <c:pt idx="9">
                    <c:v>16</c:v>
                  </c:pt>
                  <c:pt idx="10">
                    <c:v>22</c:v>
                  </c:pt>
                  <c:pt idx="11">
                    <c:v>32</c:v>
                  </c:pt>
                  <c:pt idx="12">
                    <c:v>44</c:v>
                  </c:pt>
                  <c:pt idx="13">
                    <c:v>64</c:v>
                  </c:pt>
                  <c:pt idx="14">
                    <c:v>90</c:v>
                  </c:pt>
                  <c:pt idx="15">
                    <c:v>123</c:v>
                  </c:pt>
                  <c:pt idx="16">
                    <c:v>164</c:v>
                  </c:pt>
                  <c:pt idx="17">
                    <c:v>213</c:v>
                  </c:pt>
                  <c:pt idx="18">
                    <c:v>275</c:v>
                  </c:pt>
                  <c:pt idx="19">
                    <c:v>357</c:v>
                  </c:pt>
                  <c:pt idx="20">
                    <c:v>446</c:v>
                  </c:pt>
                  <c:pt idx="21">
                    <c:v>543</c:v>
                  </c:pt>
                  <c:pt idx="22">
                    <c:v>662</c:v>
                  </c:pt>
                  <c:pt idx="23">
                    <c:v>779</c:v>
                  </c:pt>
                  <c:pt idx="24">
                    <c:v>892</c:v>
                  </c:pt>
                  <c:pt idx="25">
                    <c:v>1001</c:v>
                  </c:pt>
                  <c:pt idx="26">
                    <c:v>1095</c:v>
                  </c:pt>
                  <c:pt idx="27">
                    <c:v>1201</c:v>
                  </c:pt>
                  <c:pt idx="28">
                    <c:v>1310</c:v>
                  </c:pt>
                  <c:pt idx="29">
                    <c:v>1422</c:v>
                  </c:pt>
                  <c:pt idx="30">
                    <c:v>1527</c:v>
                  </c:pt>
                  <c:pt idx="31">
                    <c:v>1636</c:v>
                  </c:pt>
                  <c:pt idx="32">
                    <c:v>1741</c:v>
                  </c:pt>
                  <c:pt idx="33">
                    <c:v>1855</c:v>
                  </c:pt>
                  <c:pt idx="34">
                    <c:v>1963</c:v>
                  </c:pt>
                  <c:pt idx="35">
                    <c:v>2067</c:v>
                  </c:pt>
                  <c:pt idx="36">
                    <c:v>2169</c:v>
                  </c:pt>
                  <c:pt idx="37">
                    <c:v>2283</c:v>
                  </c:pt>
                  <c:pt idx="38">
                    <c:v>2391</c:v>
                  </c:pt>
                  <c:pt idx="39">
                    <c:v>2494</c:v>
                  </c:pt>
                  <c:pt idx="40">
                    <c:v>2599</c:v>
                  </c:pt>
                  <c:pt idx="41">
                    <c:v>2716</c:v>
                  </c:pt>
                  <c:pt idx="42">
                    <c:v>2836</c:v>
                  </c:pt>
                  <c:pt idx="43">
                    <c:v>2949</c:v>
                  </c:pt>
                  <c:pt idx="44">
                    <c:v>3056</c:v>
                  </c:pt>
                  <c:pt idx="45">
                    <c:v>3175</c:v>
                  </c:pt>
                  <c:pt idx="46">
                    <c:v>3278</c:v>
                  </c:pt>
                  <c:pt idx="47">
                    <c:v>3386</c:v>
                  </c:pt>
                  <c:pt idx="48">
                    <c:v>3489</c:v>
                  </c:pt>
                  <c:pt idx="49">
                    <c:v>3571</c:v>
                  </c:pt>
                  <c:pt idx="50">
                    <c:v>3654</c:v>
                  </c:pt>
                  <c:pt idx="51">
                    <c:v>3722</c:v>
                  </c:pt>
                  <c:pt idx="52">
                    <c:v>3795</c:v>
                  </c:pt>
                  <c:pt idx="53">
                    <c:v>3861</c:v>
                  </c:pt>
                  <c:pt idx="54">
                    <c:v>3931</c:v>
                  </c:pt>
                  <c:pt idx="55">
                    <c:v>3986</c:v>
                  </c:pt>
                  <c:pt idx="56">
                    <c:v>4044</c:v>
                  </c:pt>
                  <c:pt idx="57">
                    <c:v>4093</c:v>
                  </c:pt>
                  <c:pt idx="58">
                    <c:v>4139</c:v>
                  </c:pt>
                  <c:pt idx="59">
                    <c:v>4182</c:v>
                  </c:pt>
                  <c:pt idx="60">
                    <c:v>4218</c:v>
                  </c:pt>
                  <c:pt idx="61">
                    <c:v>4263</c:v>
                  </c:pt>
                  <c:pt idx="62">
                    <c:v>4297</c:v>
                  </c:pt>
                  <c:pt idx="63">
                    <c:v>4323</c:v>
                  </c:pt>
                  <c:pt idx="64">
                    <c:v>4359</c:v>
                  </c:pt>
                  <c:pt idx="65">
                    <c:v>4390</c:v>
                  </c:pt>
                  <c:pt idx="66">
                    <c:v>4418</c:v>
                  </c:pt>
                  <c:pt idx="67">
                    <c:v>4447</c:v>
                  </c:pt>
                  <c:pt idx="68">
                    <c:v>4472</c:v>
                  </c:pt>
                  <c:pt idx="69">
                    <c:v>4498</c:v>
                  </c:pt>
                  <c:pt idx="70">
                    <c:v>4522</c:v>
                  </c:pt>
                  <c:pt idx="71">
                    <c:v>4545</c:v>
                  </c:pt>
                  <c:pt idx="72">
                    <c:v>4560</c:v>
                  </c:pt>
                  <c:pt idx="73">
                    <c:v>4578</c:v>
                  </c:pt>
                  <c:pt idx="74">
                    <c:v>4595</c:v>
                  </c:pt>
                  <c:pt idx="75">
                    <c:v>4611</c:v>
                  </c:pt>
                  <c:pt idx="76">
                    <c:v>4624</c:v>
                  </c:pt>
                  <c:pt idx="77">
                    <c:v>4634</c:v>
                  </c:pt>
                  <c:pt idx="78">
                    <c:v>4645</c:v>
                  </c:pt>
                  <c:pt idx="79">
                    <c:v>4655</c:v>
                  </c:pt>
                  <c:pt idx="80">
                    <c:v>4664</c:v>
                  </c:pt>
                  <c:pt idx="81">
                    <c:v>4673</c:v>
                  </c:pt>
                  <c:pt idx="82">
                    <c:v>4685</c:v>
                  </c:pt>
                  <c:pt idx="83">
                    <c:v>4690</c:v>
                  </c:pt>
                  <c:pt idx="84">
                    <c:v>4701</c:v>
                  </c:pt>
                  <c:pt idx="85">
                    <c:v>4710</c:v>
                  </c:pt>
                  <c:pt idx="86">
                    <c:v>4719</c:v>
                  </c:pt>
                  <c:pt idx="87">
                    <c:v>4724</c:v>
                  </c:pt>
                  <c:pt idx="88">
                    <c:v>4730</c:v>
                  </c:pt>
                  <c:pt idx="89">
                    <c:v>4734</c:v>
                  </c:pt>
                  <c:pt idx="90">
                    <c:v>4737</c:v>
                  </c:pt>
                  <c:pt idx="91">
                    <c:v>4738</c:v>
                  </c:pt>
                  <c:pt idx="92">
                    <c:v>4744</c:v>
                  </c:pt>
                  <c:pt idx="93">
                    <c:v>4748</c:v>
                  </c:pt>
                  <c:pt idx="94">
                    <c:v>4752</c:v>
                  </c:pt>
                  <c:pt idx="95">
                    <c:v>4754</c:v>
                  </c:pt>
                  <c:pt idx="96">
                    <c:v>4759</c:v>
                  </c:pt>
                  <c:pt idx="97">
                    <c:v>4760</c:v>
                  </c:pt>
                  <c:pt idx="98">
                    <c:v>4762</c:v>
                  </c:pt>
                  <c:pt idx="99">
                    <c:v>4765</c:v>
                  </c:pt>
                  <c:pt idx="100">
                    <c:v>4764</c:v>
                  </c:pt>
                  <c:pt idx="101">
                    <c:v>4767</c:v>
                  </c:pt>
                  <c:pt idx="102">
                    <c:v>4771</c:v>
                  </c:pt>
                  <c:pt idx="103">
                    <c:v>4774</c:v>
                  </c:pt>
                  <c:pt idx="104">
                    <c:v>4777</c:v>
                  </c:pt>
                  <c:pt idx="105">
                    <c:v>4778</c:v>
                  </c:pt>
                  <c:pt idx="106">
                    <c:v>4778</c:v>
                  </c:pt>
                  <c:pt idx="107">
                    <c:v>4779</c:v>
                  </c:pt>
                  <c:pt idx="108">
                    <c:v>4780</c:v>
                  </c:pt>
                  <c:pt idx="109">
                    <c:v>4782</c:v>
                  </c:pt>
                  <c:pt idx="110">
                    <c:v>4784</c:v>
                  </c:pt>
                  <c:pt idx="111">
                    <c:v>4787</c:v>
                  </c:pt>
                  <c:pt idx="112">
                    <c:v>4788</c:v>
                  </c:pt>
                  <c:pt idx="113">
                    <c:v>4788</c:v>
                  </c:pt>
                  <c:pt idx="114">
                    <c:v>4786</c:v>
                  </c:pt>
                  <c:pt idx="115">
                    <c:v>4787</c:v>
                  </c:pt>
                  <c:pt idx="116">
                    <c:v>4789</c:v>
                  </c:pt>
                  <c:pt idx="117">
                    <c:v>4787</c:v>
                  </c:pt>
                  <c:pt idx="118">
                    <c:v>4789</c:v>
                  </c:pt>
                  <c:pt idx="119">
                    <c:v>4791</c:v>
                  </c:pt>
                  <c:pt idx="120">
                    <c:v>4791</c:v>
                  </c:pt>
                  <c:pt idx="121">
                    <c:v>4790</c:v>
                  </c:pt>
                  <c:pt idx="122">
                    <c:v>4790</c:v>
                  </c:pt>
                  <c:pt idx="123">
                    <c:v>4790</c:v>
                  </c:pt>
                  <c:pt idx="124">
                    <c:v>4788</c:v>
                  </c:pt>
                  <c:pt idx="125">
                    <c:v>4788</c:v>
                  </c:pt>
                  <c:pt idx="126">
                    <c:v>4790</c:v>
                  </c:pt>
                  <c:pt idx="127">
                    <c:v>4789</c:v>
                  </c:pt>
                  <c:pt idx="128">
                    <c:v>4789</c:v>
                  </c:pt>
                  <c:pt idx="129">
                    <c:v>4788</c:v>
                  </c:pt>
                  <c:pt idx="130">
                    <c:v>4787</c:v>
                  </c:pt>
                  <c:pt idx="131">
                    <c:v>4787</c:v>
                  </c:pt>
                  <c:pt idx="132">
                    <c:v>4787</c:v>
                  </c:pt>
                  <c:pt idx="133">
                    <c:v>4786</c:v>
                  </c:pt>
                  <c:pt idx="134">
                    <c:v>4786</c:v>
                  </c:pt>
                  <c:pt idx="135">
                    <c:v>4786</c:v>
                  </c:pt>
                  <c:pt idx="136">
                    <c:v>4785</c:v>
                  </c:pt>
                  <c:pt idx="137">
                    <c:v>4785</c:v>
                  </c:pt>
                  <c:pt idx="138">
                    <c:v>4786</c:v>
                  </c:pt>
                  <c:pt idx="139">
                    <c:v>4785</c:v>
                  </c:pt>
                  <c:pt idx="140">
                    <c:v>4784</c:v>
                  </c:pt>
                  <c:pt idx="141">
                    <c:v>4785</c:v>
                  </c:pt>
                  <c:pt idx="142">
                    <c:v>4784</c:v>
                  </c:pt>
                  <c:pt idx="143">
                    <c:v>4782</c:v>
                  </c:pt>
                  <c:pt idx="144">
                    <c:v>4781</c:v>
                  </c:pt>
                  <c:pt idx="145">
                    <c:v>4781</c:v>
                  </c:pt>
                  <c:pt idx="146">
                    <c:v>4781</c:v>
                  </c:pt>
                  <c:pt idx="147">
                    <c:v>4779</c:v>
                  </c:pt>
                  <c:pt idx="148">
                    <c:v>4779</c:v>
                  </c:pt>
                  <c:pt idx="149">
                    <c:v>4780</c:v>
                  </c:pt>
                  <c:pt idx="150">
                    <c:v>4780</c:v>
                  </c:pt>
                  <c:pt idx="151">
                    <c:v>4781</c:v>
                  </c:pt>
                  <c:pt idx="152">
                    <c:v>4780</c:v>
                  </c:pt>
                  <c:pt idx="153">
                    <c:v>4780</c:v>
                  </c:pt>
                  <c:pt idx="154">
                    <c:v>4780</c:v>
                  </c:pt>
                  <c:pt idx="155">
                    <c:v>4781</c:v>
                  </c:pt>
                  <c:pt idx="156">
                    <c:v>4781</c:v>
                  </c:pt>
                  <c:pt idx="157">
                    <c:v>4781</c:v>
                  </c:pt>
                  <c:pt idx="158">
                    <c:v>4780</c:v>
                  </c:pt>
                  <c:pt idx="159">
                    <c:v>4779</c:v>
                  </c:pt>
                  <c:pt idx="160">
                    <c:v>4779</c:v>
                  </c:pt>
                  <c:pt idx="161">
                    <c:v>4780</c:v>
                  </c:pt>
                  <c:pt idx="162">
                    <c:v>4779</c:v>
                  </c:pt>
                  <c:pt idx="163">
                    <c:v>4778</c:v>
                  </c:pt>
                  <c:pt idx="164">
                    <c:v>4778</c:v>
                  </c:pt>
                  <c:pt idx="165">
                    <c:v>4777</c:v>
                  </c:pt>
                  <c:pt idx="166">
                    <c:v>4779</c:v>
                  </c:pt>
                  <c:pt idx="167">
                    <c:v>4778</c:v>
                  </c:pt>
                  <c:pt idx="168">
                    <c:v>4778</c:v>
                  </c:pt>
                  <c:pt idx="169">
                    <c:v>4777</c:v>
                  </c:pt>
                  <c:pt idx="170">
                    <c:v>4776</c:v>
                  </c:pt>
                  <c:pt idx="171">
                    <c:v>4775</c:v>
                  </c:pt>
                  <c:pt idx="172">
                    <c:v>4774</c:v>
                  </c:pt>
                  <c:pt idx="173">
                    <c:v>4773</c:v>
                  </c:pt>
                  <c:pt idx="174">
                    <c:v>4772</c:v>
                  </c:pt>
                  <c:pt idx="175">
                    <c:v>4771</c:v>
                  </c:pt>
                  <c:pt idx="176">
                    <c:v>4768</c:v>
                  </c:pt>
                  <c:pt idx="177">
                    <c:v>4768</c:v>
                  </c:pt>
                  <c:pt idx="178">
                    <c:v>4769</c:v>
                  </c:pt>
                  <c:pt idx="179">
                    <c:v>4767</c:v>
                  </c:pt>
                  <c:pt idx="180">
                    <c:v>4767</c:v>
                  </c:pt>
                  <c:pt idx="181">
                    <c:v>4765</c:v>
                  </c:pt>
                  <c:pt idx="182">
                    <c:v>4763</c:v>
                  </c:pt>
                  <c:pt idx="183">
                    <c:v>4761</c:v>
                  </c:pt>
                  <c:pt idx="184">
                    <c:v>4758</c:v>
                  </c:pt>
                  <c:pt idx="185">
                    <c:v>4758</c:v>
                  </c:pt>
                  <c:pt idx="186">
                    <c:v>4757</c:v>
                  </c:pt>
                  <c:pt idx="187">
                    <c:v>4752</c:v>
                  </c:pt>
                  <c:pt idx="188">
                    <c:v>4747</c:v>
                  </c:pt>
                  <c:pt idx="189">
                    <c:v>4745</c:v>
                  </c:pt>
                  <c:pt idx="190">
                    <c:v>4742</c:v>
                  </c:pt>
                  <c:pt idx="191">
                    <c:v>4741</c:v>
                  </c:pt>
                  <c:pt idx="192">
                    <c:v>4738</c:v>
                  </c:pt>
                  <c:pt idx="193">
                    <c:v>4734</c:v>
                  </c:pt>
                  <c:pt idx="194">
                    <c:v>4734</c:v>
                  </c:pt>
                  <c:pt idx="195">
                    <c:v>4730</c:v>
                  </c:pt>
                  <c:pt idx="196">
                    <c:v>4730</c:v>
                  </c:pt>
                  <c:pt idx="197">
                    <c:v>4727</c:v>
                  </c:pt>
                  <c:pt idx="198">
                    <c:v>4725</c:v>
                  </c:pt>
                  <c:pt idx="199">
                    <c:v>4721</c:v>
                  </c:pt>
                  <c:pt idx="200">
                    <c:v>4719</c:v>
                  </c:pt>
                  <c:pt idx="201">
                    <c:v>4716</c:v>
                  </c:pt>
                  <c:pt idx="202">
                    <c:v>4712</c:v>
                  </c:pt>
                  <c:pt idx="203">
                    <c:v>4710</c:v>
                  </c:pt>
                  <c:pt idx="204">
                    <c:v>4707</c:v>
                  </c:pt>
                  <c:pt idx="205">
                    <c:v>4705</c:v>
                  </c:pt>
                  <c:pt idx="206">
                    <c:v>4702</c:v>
                  </c:pt>
                  <c:pt idx="207">
                    <c:v>4700</c:v>
                  </c:pt>
                  <c:pt idx="208">
                    <c:v>4699</c:v>
                  </c:pt>
                  <c:pt idx="209">
                    <c:v>4698</c:v>
                  </c:pt>
                  <c:pt idx="210">
                    <c:v>4697</c:v>
                  </c:pt>
                  <c:pt idx="211">
                    <c:v>4694</c:v>
                  </c:pt>
                  <c:pt idx="212">
                    <c:v>4692</c:v>
                  </c:pt>
                  <c:pt idx="213">
                    <c:v>4691</c:v>
                  </c:pt>
                  <c:pt idx="214">
                    <c:v>4692</c:v>
                  </c:pt>
                  <c:pt idx="215">
                    <c:v>4695</c:v>
                  </c:pt>
                  <c:pt idx="216">
                    <c:v>4692</c:v>
                  </c:pt>
                  <c:pt idx="217">
                    <c:v>4689</c:v>
                  </c:pt>
                  <c:pt idx="218">
                    <c:v>4687</c:v>
                  </c:pt>
                  <c:pt idx="219">
                    <c:v>4683</c:v>
                  </c:pt>
                  <c:pt idx="220">
                    <c:v>4677</c:v>
                  </c:pt>
                  <c:pt idx="221">
                    <c:v>4678</c:v>
                  </c:pt>
                  <c:pt idx="222">
                    <c:v>4674</c:v>
                  </c:pt>
                  <c:pt idx="223">
                    <c:v>4676</c:v>
                  </c:pt>
                  <c:pt idx="224">
                    <c:v>4673</c:v>
                  </c:pt>
                  <c:pt idx="225">
                    <c:v>4672</c:v>
                  </c:pt>
                  <c:pt idx="226">
                    <c:v>4670</c:v>
                  </c:pt>
                  <c:pt idx="227">
                    <c:v>4666</c:v>
                  </c:pt>
                  <c:pt idx="228">
                    <c:v>4666</c:v>
                  </c:pt>
                  <c:pt idx="229">
                    <c:v>4665</c:v>
                  </c:pt>
                  <c:pt idx="230">
                    <c:v>4663</c:v>
                  </c:pt>
                  <c:pt idx="231">
                    <c:v>4659</c:v>
                  </c:pt>
                  <c:pt idx="232">
                    <c:v>4656</c:v>
                  </c:pt>
                  <c:pt idx="233">
                    <c:v>4655</c:v>
                  </c:pt>
                  <c:pt idx="234">
                    <c:v>4657</c:v>
                  </c:pt>
                  <c:pt idx="235">
                    <c:v>4656</c:v>
                  </c:pt>
                  <c:pt idx="236">
                    <c:v>4656</c:v>
                  </c:pt>
                  <c:pt idx="237">
                    <c:v>4656</c:v>
                  </c:pt>
                  <c:pt idx="238">
                    <c:v>4653</c:v>
                  </c:pt>
                  <c:pt idx="239">
                    <c:v>4654</c:v>
                  </c:pt>
                  <c:pt idx="240">
                    <c:v>4651</c:v>
                  </c:pt>
                  <c:pt idx="241">
                    <c:v>4650</c:v>
                  </c:pt>
                  <c:pt idx="242">
                    <c:v>4648</c:v>
                  </c:pt>
                  <c:pt idx="243">
                    <c:v>4645</c:v>
                  </c:pt>
                  <c:pt idx="244">
                    <c:v>4645</c:v>
                  </c:pt>
                  <c:pt idx="245">
                    <c:v>4641</c:v>
                  </c:pt>
                  <c:pt idx="246">
                    <c:v>4638</c:v>
                  </c:pt>
                  <c:pt idx="247">
                    <c:v>4636</c:v>
                  </c:pt>
                  <c:pt idx="248">
                    <c:v>4635</c:v>
                  </c:pt>
                  <c:pt idx="249">
                    <c:v>4634</c:v>
                  </c:pt>
                  <c:pt idx="250">
                    <c:v>4634</c:v>
                  </c:pt>
                  <c:pt idx="251">
                    <c:v>4633</c:v>
                  </c:pt>
                  <c:pt idx="252">
                    <c:v>4631</c:v>
                  </c:pt>
                  <c:pt idx="253">
                    <c:v>4628</c:v>
                  </c:pt>
                  <c:pt idx="254">
                    <c:v>4626</c:v>
                  </c:pt>
                  <c:pt idx="255">
                    <c:v>4623</c:v>
                  </c:pt>
                  <c:pt idx="256">
                    <c:v>4625</c:v>
                  </c:pt>
                  <c:pt idx="257">
                    <c:v>4623</c:v>
                  </c:pt>
                  <c:pt idx="258">
                    <c:v>4621</c:v>
                  </c:pt>
                  <c:pt idx="259">
                    <c:v>4618</c:v>
                  </c:pt>
                  <c:pt idx="260">
                    <c:v>4617</c:v>
                  </c:pt>
                  <c:pt idx="261">
                    <c:v>4616</c:v>
                  </c:pt>
                  <c:pt idx="262">
                    <c:v>4617</c:v>
                  </c:pt>
                  <c:pt idx="263">
                    <c:v>4618</c:v>
                  </c:pt>
                  <c:pt idx="264">
                    <c:v>4619</c:v>
                  </c:pt>
                  <c:pt idx="265">
                    <c:v>4619</c:v>
                  </c:pt>
                  <c:pt idx="266">
                    <c:v>4619</c:v>
                  </c:pt>
                  <c:pt idx="267">
                    <c:v>4620</c:v>
                  </c:pt>
                  <c:pt idx="268">
                    <c:v>4621</c:v>
                  </c:pt>
                  <c:pt idx="269">
                    <c:v>4617</c:v>
                  </c:pt>
                  <c:pt idx="270">
                    <c:v>4622</c:v>
                  </c:pt>
                  <c:pt idx="271">
                    <c:v>4629</c:v>
                  </c:pt>
                  <c:pt idx="272">
                    <c:v>4632</c:v>
                  </c:pt>
                  <c:pt idx="273">
                    <c:v>4644</c:v>
                  </c:pt>
                  <c:pt idx="274">
                    <c:v>4653</c:v>
                  </c:pt>
                  <c:pt idx="275">
                    <c:v>4667</c:v>
                  </c:pt>
                  <c:pt idx="276">
                    <c:v>4685</c:v>
                  </c:pt>
                  <c:pt idx="277">
                    <c:v>4713</c:v>
                  </c:pt>
                  <c:pt idx="278">
                    <c:v>4761</c:v>
                  </c:pt>
                  <c:pt idx="279">
                    <c:v>4817</c:v>
                  </c:pt>
                  <c:pt idx="280">
                    <c:v>4885</c:v>
                  </c:pt>
                  <c:pt idx="281">
                    <c:v>4933</c:v>
                  </c:pt>
                  <c:pt idx="282">
                    <c:v>4990</c:v>
                  </c:pt>
                  <c:pt idx="283">
                    <c:v>5056</c:v>
                  </c:pt>
                  <c:pt idx="284">
                    <c:v>5122</c:v>
                  </c:pt>
                  <c:pt idx="285">
                    <c:v>5202</c:v>
                  </c:pt>
                  <c:pt idx="286">
                    <c:v>5283</c:v>
                  </c:pt>
                  <c:pt idx="287">
                    <c:v>5370</c:v>
                  </c:pt>
                  <c:pt idx="288">
                    <c:v>5459</c:v>
                  </c:pt>
                  <c:pt idx="289">
                    <c:v>5548</c:v>
                  </c:pt>
                  <c:pt idx="290">
                    <c:v>5638</c:v>
                  </c:pt>
                  <c:pt idx="291">
                    <c:v>5726</c:v>
                  </c:pt>
                  <c:pt idx="292">
                    <c:v>5819</c:v>
                  </c:pt>
                  <c:pt idx="293">
                    <c:v>5913</c:v>
                  </c:pt>
                  <c:pt idx="294">
                    <c:v>6016</c:v>
                  </c:pt>
                  <c:pt idx="295">
                    <c:v>6117</c:v>
                  </c:pt>
                  <c:pt idx="296">
                    <c:v>6214</c:v>
                  </c:pt>
                  <c:pt idx="297">
                    <c:v>6311</c:v>
                  </c:pt>
                  <c:pt idx="298">
                    <c:v>6412</c:v>
                  </c:pt>
                  <c:pt idx="299">
                    <c:v>6512</c:v>
                  </c:pt>
                  <c:pt idx="300">
                    <c:v>6611</c:v>
                  </c:pt>
                  <c:pt idx="301">
                    <c:v>6705</c:v>
                  </c:pt>
                  <c:pt idx="302">
                    <c:v>6811</c:v>
                  </c:pt>
                  <c:pt idx="303">
                    <c:v>6905</c:v>
                  </c:pt>
                  <c:pt idx="304">
                    <c:v>6992</c:v>
                  </c:pt>
                  <c:pt idx="305">
                    <c:v>7094</c:v>
                  </c:pt>
                  <c:pt idx="306">
                    <c:v>7195</c:v>
                  </c:pt>
                  <c:pt idx="307">
                    <c:v>7324</c:v>
                  </c:pt>
                  <c:pt idx="308">
                    <c:v>7446</c:v>
                  </c:pt>
                  <c:pt idx="309">
                    <c:v>7577</c:v>
                  </c:pt>
                  <c:pt idx="310">
                    <c:v>7704</c:v>
                  </c:pt>
                  <c:pt idx="311">
                    <c:v>7831</c:v>
                  </c:pt>
                  <c:pt idx="312">
                    <c:v>7975</c:v>
                  </c:pt>
                  <c:pt idx="313">
                    <c:v>8131</c:v>
                  </c:pt>
                  <c:pt idx="314">
                    <c:v>8277</c:v>
                  </c:pt>
                  <c:pt idx="315">
                    <c:v>8433</c:v>
                  </c:pt>
                  <c:pt idx="316">
                    <c:v>8595</c:v>
                  </c:pt>
                  <c:pt idx="317">
                    <c:v>8761</c:v>
                  </c:pt>
                  <c:pt idx="318">
                    <c:v>8937</c:v>
                  </c:pt>
                  <c:pt idx="319">
                    <c:v>9111</c:v>
                  </c:pt>
                  <c:pt idx="320">
                    <c:v>9294</c:v>
                  </c:pt>
                  <c:pt idx="321">
                    <c:v>9480</c:v>
                  </c:pt>
                  <c:pt idx="322">
                    <c:v>9667</c:v>
                  </c:pt>
                  <c:pt idx="323">
                    <c:v>9870</c:v>
                  </c:pt>
                  <c:pt idx="324">
                    <c:v>10063</c:v>
                  </c:pt>
                  <c:pt idx="325">
                    <c:v>10264</c:v>
                  </c:pt>
                  <c:pt idx="326">
                    <c:v>10480</c:v>
                  </c:pt>
                  <c:pt idx="327">
                    <c:v>10707</c:v>
                  </c:pt>
                  <c:pt idx="328">
                    <c:v>10927</c:v>
                  </c:pt>
                  <c:pt idx="329">
                    <c:v>11171</c:v>
                  </c:pt>
                  <c:pt idx="330">
                    <c:v>11400</c:v>
                  </c:pt>
                  <c:pt idx="331">
                    <c:v>11653</c:v>
                  </c:pt>
                  <c:pt idx="332">
                    <c:v>11900</c:v>
                  </c:pt>
                  <c:pt idx="333">
                    <c:v>12154</c:v>
                  </c:pt>
                  <c:pt idx="334">
                    <c:v>12410</c:v>
                  </c:pt>
                  <c:pt idx="335">
                    <c:v>12673</c:v>
                  </c:pt>
                  <c:pt idx="336">
                    <c:v>12942</c:v>
                  </c:pt>
                  <c:pt idx="337">
                    <c:v>13212</c:v>
                  </c:pt>
                  <c:pt idx="338">
                    <c:v>13429</c:v>
                  </c:pt>
                  <c:pt idx="339">
                    <c:v>13644</c:v>
                  </c:pt>
                  <c:pt idx="340">
                    <c:v>13866</c:v>
                  </c:pt>
                  <c:pt idx="341">
                    <c:v>14075</c:v>
                  </c:pt>
                  <c:pt idx="342">
                    <c:v>14287</c:v>
                  </c:pt>
                  <c:pt idx="343">
                    <c:v>14489</c:v>
                  </c:pt>
                  <c:pt idx="344">
                    <c:v>14679</c:v>
                  </c:pt>
                  <c:pt idx="345">
                    <c:v>14868</c:v>
                  </c:pt>
                  <c:pt idx="346">
                    <c:v>15059</c:v>
                  </c:pt>
                  <c:pt idx="347">
                    <c:v>15228</c:v>
                  </c:pt>
                  <c:pt idx="348">
                    <c:v>15400</c:v>
                  </c:pt>
                  <c:pt idx="349">
                    <c:v>15561</c:v>
                  </c:pt>
                  <c:pt idx="350">
                    <c:v>15732</c:v>
                  </c:pt>
                  <c:pt idx="351">
                    <c:v>15889</c:v>
                  </c:pt>
                  <c:pt idx="352">
                    <c:v>16039</c:v>
                  </c:pt>
                  <c:pt idx="353">
                    <c:v>16169</c:v>
                  </c:pt>
                  <c:pt idx="354">
                    <c:v>16305</c:v>
                  </c:pt>
                  <c:pt idx="355">
                    <c:v>16434</c:v>
                  </c:pt>
                  <c:pt idx="356">
                    <c:v>16557</c:v>
                  </c:pt>
                  <c:pt idx="357">
                    <c:v>16686</c:v>
                  </c:pt>
                  <c:pt idx="358">
                    <c:v>16801</c:v>
                  </c:pt>
                  <c:pt idx="359">
                    <c:v>16915</c:v>
                  </c:pt>
                  <c:pt idx="360">
                    <c:v>17017</c:v>
                  </c:pt>
                  <c:pt idx="361">
                    <c:v>17112</c:v>
                  </c:pt>
                  <c:pt idx="362">
                    <c:v>17211</c:v>
                  </c:pt>
                  <c:pt idx="363">
                    <c:v>17298</c:v>
                  </c:pt>
                </c:numCache>
              </c:numRef>
            </c:plus>
            <c:minus>
              <c:numRef>
                <c:f>Output_summary!$R$2:$R$365</c:f>
                <c:numCache>
                  <c:formatCode>General</c:formatCode>
                  <c:ptCount val="364"/>
                  <c:pt idx="0">
                    <c:v>0</c:v>
                  </c:pt>
                  <c:pt idx="1">
                    <c:v>0</c:v>
                  </c:pt>
                  <c:pt idx="2">
                    <c:v>0</c:v>
                  </c:pt>
                  <c:pt idx="3">
                    <c:v>0</c:v>
                  </c:pt>
                  <c:pt idx="4">
                    <c:v>0</c:v>
                  </c:pt>
                  <c:pt idx="5">
                    <c:v>4</c:v>
                  </c:pt>
                  <c:pt idx="6">
                    <c:v>6</c:v>
                  </c:pt>
                  <c:pt idx="7">
                    <c:v>8</c:v>
                  </c:pt>
                  <c:pt idx="8">
                    <c:v>10</c:v>
                  </c:pt>
                  <c:pt idx="9">
                    <c:v>16</c:v>
                  </c:pt>
                  <c:pt idx="10">
                    <c:v>22</c:v>
                  </c:pt>
                  <c:pt idx="11">
                    <c:v>32</c:v>
                  </c:pt>
                  <c:pt idx="12">
                    <c:v>44</c:v>
                  </c:pt>
                  <c:pt idx="13">
                    <c:v>64</c:v>
                  </c:pt>
                  <c:pt idx="14">
                    <c:v>90</c:v>
                  </c:pt>
                  <c:pt idx="15">
                    <c:v>123</c:v>
                  </c:pt>
                  <c:pt idx="16">
                    <c:v>164</c:v>
                  </c:pt>
                  <c:pt idx="17">
                    <c:v>214</c:v>
                  </c:pt>
                  <c:pt idx="18">
                    <c:v>274</c:v>
                  </c:pt>
                  <c:pt idx="19">
                    <c:v>356</c:v>
                  </c:pt>
                  <c:pt idx="20">
                    <c:v>446</c:v>
                  </c:pt>
                  <c:pt idx="21">
                    <c:v>543</c:v>
                  </c:pt>
                  <c:pt idx="22">
                    <c:v>661</c:v>
                  </c:pt>
                  <c:pt idx="23">
                    <c:v>779</c:v>
                  </c:pt>
                  <c:pt idx="24">
                    <c:v>893</c:v>
                  </c:pt>
                  <c:pt idx="25">
                    <c:v>1002</c:v>
                  </c:pt>
                  <c:pt idx="26">
                    <c:v>1095</c:v>
                  </c:pt>
                  <c:pt idx="27">
                    <c:v>1201</c:v>
                  </c:pt>
                  <c:pt idx="28">
                    <c:v>1310</c:v>
                  </c:pt>
                  <c:pt idx="29">
                    <c:v>1421</c:v>
                  </c:pt>
                  <c:pt idx="30">
                    <c:v>1526</c:v>
                  </c:pt>
                  <c:pt idx="31">
                    <c:v>1636</c:v>
                  </c:pt>
                  <c:pt idx="32">
                    <c:v>1740</c:v>
                  </c:pt>
                  <c:pt idx="33">
                    <c:v>1854</c:v>
                  </c:pt>
                  <c:pt idx="34">
                    <c:v>1963</c:v>
                  </c:pt>
                  <c:pt idx="35">
                    <c:v>2066</c:v>
                  </c:pt>
                  <c:pt idx="36">
                    <c:v>2170</c:v>
                  </c:pt>
                  <c:pt idx="37">
                    <c:v>2283</c:v>
                  </c:pt>
                  <c:pt idx="38">
                    <c:v>2391</c:v>
                  </c:pt>
                  <c:pt idx="39">
                    <c:v>2494</c:v>
                  </c:pt>
                  <c:pt idx="40">
                    <c:v>2599</c:v>
                  </c:pt>
                  <c:pt idx="41">
                    <c:v>2716</c:v>
                  </c:pt>
                  <c:pt idx="42">
                    <c:v>2836</c:v>
                  </c:pt>
                  <c:pt idx="43">
                    <c:v>2950</c:v>
                  </c:pt>
                  <c:pt idx="44">
                    <c:v>3056</c:v>
                  </c:pt>
                  <c:pt idx="45">
                    <c:v>3175</c:v>
                  </c:pt>
                  <c:pt idx="46">
                    <c:v>3278</c:v>
                  </c:pt>
                  <c:pt idx="47">
                    <c:v>3387</c:v>
                  </c:pt>
                  <c:pt idx="48">
                    <c:v>3490</c:v>
                  </c:pt>
                  <c:pt idx="49">
                    <c:v>3572</c:v>
                  </c:pt>
                  <c:pt idx="50">
                    <c:v>3655</c:v>
                  </c:pt>
                  <c:pt idx="51">
                    <c:v>3721</c:v>
                  </c:pt>
                  <c:pt idx="52">
                    <c:v>3795</c:v>
                  </c:pt>
                  <c:pt idx="53">
                    <c:v>3861</c:v>
                  </c:pt>
                  <c:pt idx="54">
                    <c:v>3930</c:v>
                  </c:pt>
                  <c:pt idx="55">
                    <c:v>3986</c:v>
                  </c:pt>
                  <c:pt idx="56">
                    <c:v>4044</c:v>
                  </c:pt>
                  <c:pt idx="57">
                    <c:v>4092</c:v>
                  </c:pt>
                  <c:pt idx="58">
                    <c:v>4139</c:v>
                  </c:pt>
                  <c:pt idx="59">
                    <c:v>4181</c:v>
                  </c:pt>
                  <c:pt idx="60">
                    <c:v>4219</c:v>
                  </c:pt>
                  <c:pt idx="61">
                    <c:v>4263</c:v>
                  </c:pt>
                  <c:pt idx="62">
                    <c:v>4297</c:v>
                  </c:pt>
                  <c:pt idx="63">
                    <c:v>4323</c:v>
                  </c:pt>
                  <c:pt idx="64">
                    <c:v>4359</c:v>
                  </c:pt>
                  <c:pt idx="65">
                    <c:v>4389</c:v>
                  </c:pt>
                  <c:pt idx="66">
                    <c:v>4418</c:v>
                  </c:pt>
                  <c:pt idx="67">
                    <c:v>4447</c:v>
                  </c:pt>
                  <c:pt idx="68">
                    <c:v>4472</c:v>
                  </c:pt>
                  <c:pt idx="69">
                    <c:v>4497</c:v>
                  </c:pt>
                  <c:pt idx="70">
                    <c:v>4521</c:v>
                  </c:pt>
                  <c:pt idx="71">
                    <c:v>4546</c:v>
                  </c:pt>
                  <c:pt idx="72">
                    <c:v>4560</c:v>
                  </c:pt>
                  <c:pt idx="73">
                    <c:v>4579</c:v>
                  </c:pt>
                  <c:pt idx="74">
                    <c:v>4596</c:v>
                  </c:pt>
                  <c:pt idx="75">
                    <c:v>4611</c:v>
                  </c:pt>
                  <c:pt idx="76">
                    <c:v>4624</c:v>
                  </c:pt>
                  <c:pt idx="77">
                    <c:v>4633</c:v>
                  </c:pt>
                  <c:pt idx="78">
                    <c:v>4644</c:v>
                  </c:pt>
                  <c:pt idx="79">
                    <c:v>4654</c:v>
                  </c:pt>
                  <c:pt idx="80">
                    <c:v>4663</c:v>
                  </c:pt>
                  <c:pt idx="81">
                    <c:v>4673</c:v>
                  </c:pt>
                  <c:pt idx="82">
                    <c:v>4684</c:v>
                  </c:pt>
                  <c:pt idx="83">
                    <c:v>4690</c:v>
                  </c:pt>
                  <c:pt idx="84">
                    <c:v>4701</c:v>
                  </c:pt>
                  <c:pt idx="85">
                    <c:v>4711</c:v>
                  </c:pt>
                  <c:pt idx="86">
                    <c:v>4720</c:v>
                  </c:pt>
                  <c:pt idx="87">
                    <c:v>4724</c:v>
                  </c:pt>
                  <c:pt idx="88">
                    <c:v>4730</c:v>
                  </c:pt>
                  <c:pt idx="89">
                    <c:v>4735</c:v>
                  </c:pt>
                  <c:pt idx="90">
                    <c:v>4737</c:v>
                  </c:pt>
                  <c:pt idx="91">
                    <c:v>4739</c:v>
                  </c:pt>
                  <c:pt idx="92">
                    <c:v>4743</c:v>
                  </c:pt>
                  <c:pt idx="93">
                    <c:v>4748</c:v>
                  </c:pt>
                  <c:pt idx="94">
                    <c:v>4753</c:v>
                  </c:pt>
                  <c:pt idx="95">
                    <c:v>4753</c:v>
                  </c:pt>
                  <c:pt idx="96">
                    <c:v>4758</c:v>
                  </c:pt>
                  <c:pt idx="97">
                    <c:v>4760</c:v>
                  </c:pt>
                  <c:pt idx="98">
                    <c:v>4763</c:v>
                  </c:pt>
                  <c:pt idx="99">
                    <c:v>4764</c:v>
                  </c:pt>
                  <c:pt idx="100">
                    <c:v>4764</c:v>
                  </c:pt>
                  <c:pt idx="101">
                    <c:v>4767</c:v>
                  </c:pt>
                  <c:pt idx="102">
                    <c:v>4770</c:v>
                  </c:pt>
                  <c:pt idx="103">
                    <c:v>4774</c:v>
                  </c:pt>
                  <c:pt idx="104">
                    <c:v>4777</c:v>
                  </c:pt>
                  <c:pt idx="105">
                    <c:v>4778</c:v>
                  </c:pt>
                  <c:pt idx="106">
                    <c:v>4778</c:v>
                  </c:pt>
                  <c:pt idx="107">
                    <c:v>4779</c:v>
                  </c:pt>
                  <c:pt idx="108">
                    <c:v>4781</c:v>
                  </c:pt>
                  <c:pt idx="109">
                    <c:v>4782</c:v>
                  </c:pt>
                  <c:pt idx="110">
                    <c:v>4783</c:v>
                  </c:pt>
                  <c:pt idx="111">
                    <c:v>4786</c:v>
                  </c:pt>
                  <c:pt idx="112">
                    <c:v>4788</c:v>
                  </c:pt>
                  <c:pt idx="113">
                    <c:v>4788</c:v>
                  </c:pt>
                  <c:pt idx="114">
                    <c:v>4787</c:v>
                  </c:pt>
                  <c:pt idx="115">
                    <c:v>4787</c:v>
                  </c:pt>
                  <c:pt idx="116">
                    <c:v>4788</c:v>
                  </c:pt>
                  <c:pt idx="117">
                    <c:v>4788</c:v>
                  </c:pt>
                  <c:pt idx="118">
                    <c:v>4789</c:v>
                  </c:pt>
                  <c:pt idx="119">
                    <c:v>4791</c:v>
                  </c:pt>
                  <c:pt idx="120">
                    <c:v>4790</c:v>
                  </c:pt>
                  <c:pt idx="121">
                    <c:v>4790</c:v>
                  </c:pt>
                  <c:pt idx="122">
                    <c:v>4790</c:v>
                  </c:pt>
                  <c:pt idx="123">
                    <c:v>4789</c:v>
                  </c:pt>
                  <c:pt idx="124">
                    <c:v>4788</c:v>
                  </c:pt>
                  <c:pt idx="125">
                    <c:v>4787</c:v>
                  </c:pt>
                  <c:pt idx="126">
                    <c:v>4790</c:v>
                  </c:pt>
                  <c:pt idx="127">
                    <c:v>4789</c:v>
                  </c:pt>
                  <c:pt idx="128">
                    <c:v>4789</c:v>
                  </c:pt>
                  <c:pt idx="129">
                    <c:v>4788</c:v>
                  </c:pt>
                  <c:pt idx="130">
                    <c:v>4787</c:v>
                  </c:pt>
                  <c:pt idx="131">
                    <c:v>4787</c:v>
                  </c:pt>
                  <c:pt idx="132">
                    <c:v>4787</c:v>
                  </c:pt>
                  <c:pt idx="133">
                    <c:v>4785</c:v>
                  </c:pt>
                  <c:pt idx="134">
                    <c:v>4785</c:v>
                  </c:pt>
                  <c:pt idx="135">
                    <c:v>4786</c:v>
                  </c:pt>
                  <c:pt idx="136">
                    <c:v>4786</c:v>
                  </c:pt>
                  <c:pt idx="137">
                    <c:v>4785</c:v>
                  </c:pt>
                  <c:pt idx="138">
                    <c:v>4785</c:v>
                  </c:pt>
                  <c:pt idx="139">
                    <c:v>4785</c:v>
                  </c:pt>
                  <c:pt idx="140">
                    <c:v>4783</c:v>
                  </c:pt>
                  <c:pt idx="141">
                    <c:v>4785</c:v>
                  </c:pt>
                  <c:pt idx="142">
                    <c:v>4784</c:v>
                  </c:pt>
                  <c:pt idx="143">
                    <c:v>4783</c:v>
                  </c:pt>
                  <c:pt idx="144">
                    <c:v>4781</c:v>
                  </c:pt>
                  <c:pt idx="145">
                    <c:v>4781</c:v>
                  </c:pt>
                  <c:pt idx="146">
                    <c:v>4780</c:v>
                  </c:pt>
                  <c:pt idx="147">
                    <c:v>4780</c:v>
                  </c:pt>
                  <c:pt idx="148">
                    <c:v>4780</c:v>
                  </c:pt>
                  <c:pt idx="149">
                    <c:v>4780</c:v>
                  </c:pt>
                  <c:pt idx="150">
                    <c:v>4781</c:v>
                  </c:pt>
                  <c:pt idx="151">
                    <c:v>4781</c:v>
                  </c:pt>
                  <c:pt idx="152">
                    <c:v>4781</c:v>
                  </c:pt>
                  <c:pt idx="153">
                    <c:v>4781</c:v>
                  </c:pt>
                  <c:pt idx="154">
                    <c:v>4781</c:v>
                  </c:pt>
                  <c:pt idx="155">
                    <c:v>4780</c:v>
                  </c:pt>
                  <c:pt idx="156">
                    <c:v>4780</c:v>
                  </c:pt>
                  <c:pt idx="157">
                    <c:v>4780</c:v>
                  </c:pt>
                  <c:pt idx="158">
                    <c:v>4780</c:v>
                  </c:pt>
                  <c:pt idx="159">
                    <c:v>4780</c:v>
                  </c:pt>
                  <c:pt idx="160">
                    <c:v>4779</c:v>
                  </c:pt>
                  <c:pt idx="161">
                    <c:v>4779</c:v>
                  </c:pt>
                  <c:pt idx="162">
                    <c:v>4779</c:v>
                  </c:pt>
                  <c:pt idx="163">
                    <c:v>4778</c:v>
                  </c:pt>
                  <c:pt idx="164">
                    <c:v>4778</c:v>
                  </c:pt>
                  <c:pt idx="165">
                    <c:v>4777</c:v>
                  </c:pt>
                  <c:pt idx="166">
                    <c:v>4778</c:v>
                  </c:pt>
                  <c:pt idx="167">
                    <c:v>4778</c:v>
                  </c:pt>
                  <c:pt idx="168">
                    <c:v>4777</c:v>
                  </c:pt>
                  <c:pt idx="169">
                    <c:v>4776</c:v>
                  </c:pt>
                  <c:pt idx="170">
                    <c:v>4775</c:v>
                  </c:pt>
                  <c:pt idx="171">
                    <c:v>4774</c:v>
                  </c:pt>
                  <c:pt idx="172">
                    <c:v>4773</c:v>
                  </c:pt>
                  <c:pt idx="173">
                    <c:v>4773</c:v>
                  </c:pt>
                  <c:pt idx="174">
                    <c:v>4771</c:v>
                  </c:pt>
                  <c:pt idx="175">
                    <c:v>4770</c:v>
                  </c:pt>
                  <c:pt idx="176">
                    <c:v>4769</c:v>
                  </c:pt>
                  <c:pt idx="177">
                    <c:v>4767</c:v>
                  </c:pt>
                  <c:pt idx="178">
                    <c:v>4768</c:v>
                  </c:pt>
                  <c:pt idx="179">
                    <c:v>4767</c:v>
                  </c:pt>
                  <c:pt idx="180">
                    <c:v>4766</c:v>
                  </c:pt>
                  <c:pt idx="181">
                    <c:v>4765</c:v>
                  </c:pt>
                  <c:pt idx="182">
                    <c:v>4763</c:v>
                  </c:pt>
                  <c:pt idx="183">
                    <c:v>4760</c:v>
                  </c:pt>
                  <c:pt idx="184">
                    <c:v>4757</c:v>
                  </c:pt>
                  <c:pt idx="185">
                    <c:v>4758</c:v>
                  </c:pt>
                  <c:pt idx="186">
                    <c:v>4756</c:v>
                  </c:pt>
                  <c:pt idx="187">
                    <c:v>4751</c:v>
                  </c:pt>
                  <c:pt idx="188">
                    <c:v>4748</c:v>
                  </c:pt>
                  <c:pt idx="189">
                    <c:v>4745</c:v>
                  </c:pt>
                  <c:pt idx="190">
                    <c:v>4742</c:v>
                  </c:pt>
                  <c:pt idx="191">
                    <c:v>4741</c:v>
                  </c:pt>
                  <c:pt idx="192">
                    <c:v>4738</c:v>
                  </c:pt>
                  <c:pt idx="193">
                    <c:v>4735</c:v>
                  </c:pt>
                  <c:pt idx="194">
                    <c:v>4734</c:v>
                  </c:pt>
                  <c:pt idx="195">
                    <c:v>4729</c:v>
                  </c:pt>
                  <c:pt idx="196">
                    <c:v>4729</c:v>
                  </c:pt>
                  <c:pt idx="197">
                    <c:v>4727</c:v>
                  </c:pt>
                  <c:pt idx="198">
                    <c:v>4725</c:v>
                  </c:pt>
                  <c:pt idx="199">
                    <c:v>4722</c:v>
                  </c:pt>
                  <c:pt idx="200">
                    <c:v>4719</c:v>
                  </c:pt>
                  <c:pt idx="201">
                    <c:v>4715</c:v>
                  </c:pt>
                  <c:pt idx="202">
                    <c:v>4713</c:v>
                  </c:pt>
                  <c:pt idx="203">
                    <c:v>4710</c:v>
                  </c:pt>
                  <c:pt idx="204">
                    <c:v>4706</c:v>
                  </c:pt>
                  <c:pt idx="205">
                    <c:v>4705</c:v>
                  </c:pt>
                  <c:pt idx="206">
                    <c:v>4702</c:v>
                  </c:pt>
                  <c:pt idx="207">
                    <c:v>4699</c:v>
                  </c:pt>
                  <c:pt idx="208">
                    <c:v>4699</c:v>
                  </c:pt>
                  <c:pt idx="209">
                    <c:v>4699</c:v>
                  </c:pt>
                  <c:pt idx="210">
                    <c:v>4697</c:v>
                  </c:pt>
                  <c:pt idx="211">
                    <c:v>4695</c:v>
                  </c:pt>
                  <c:pt idx="212">
                    <c:v>4691</c:v>
                  </c:pt>
                  <c:pt idx="213">
                    <c:v>4691</c:v>
                  </c:pt>
                  <c:pt idx="214">
                    <c:v>4691</c:v>
                  </c:pt>
                  <c:pt idx="215">
                    <c:v>4695</c:v>
                  </c:pt>
                  <c:pt idx="216">
                    <c:v>4691</c:v>
                  </c:pt>
                  <c:pt idx="217">
                    <c:v>4688</c:v>
                  </c:pt>
                  <c:pt idx="218">
                    <c:v>4687</c:v>
                  </c:pt>
                  <c:pt idx="219">
                    <c:v>4684</c:v>
                  </c:pt>
                  <c:pt idx="220">
                    <c:v>4676</c:v>
                  </c:pt>
                  <c:pt idx="221">
                    <c:v>4677</c:v>
                  </c:pt>
                  <c:pt idx="222">
                    <c:v>4674</c:v>
                  </c:pt>
                  <c:pt idx="223">
                    <c:v>4677</c:v>
                  </c:pt>
                  <c:pt idx="224">
                    <c:v>4674</c:v>
                  </c:pt>
                  <c:pt idx="225">
                    <c:v>4672</c:v>
                  </c:pt>
                  <c:pt idx="226">
                    <c:v>4670</c:v>
                  </c:pt>
                  <c:pt idx="227">
                    <c:v>4667</c:v>
                  </c:pt>
                  <c:pt idx="228">
                    <c:v>4665</c:v>
                  </c:pt>
                  <c:pt idx="229">
                    <c:v>4666</c:v>
                  </c:pt>
                  <c:pt idx="230">
                    <c:v>4664</c:v>
                  </c:pt>
                  <c:pt idx="231">
                    <c:v>4659</c:v>
                  </c:pt>
                  <c:pt idx="232">
                    <c:v>4657</c:v>
                  </c:pt>
                  <c:pt idx="233">
                    <c:v>4656</c:v>
                  </c:pt>
                  <c:pt idx="234">
                    <c:v>4657</c:v>
                  </c:pt>
                  <c:pt idx="235">
                    <c:v>4656</c:v>
                  </c:pt>
                  <c:pt idx="236">
                    <c:v>4656</c:v>
                  </c:pt>
                  <c:pt idx="237">
                    <c:v>4655</c:v>
                  </c:pt>
                  <c:pt idx="238">
                    <c:v>4654</c:v>
                  </c:pt>
                  <c:pt idx="239">
                    <c:v>4654</c:v>
                  </c:pt>
                  <c:pt idx="240">
                    <c:v>4651</c:v>
                  </c:pt>
                  <c:pt idx="241">
                    <c:v>4649</c:v>
                  </c:pt>
                  <c:pt idx="242">
                    <c:v>4648</c:v>
                  </c:pt>
                  <c:pt idx="243">
                    <c:v>4646</c:v>
                  </c:pt>
                  <c:pt idx="244">
                    <c:v>4644</c:v>
                  </c:pt>
                  <c:pt idx="245">
                    <c:v>4641</c:v>
                  </c:pt>
                  <c:pt idx="246">
                    <c:v>4638</c:v>
                  </c:pt>
                  <c:pt idx="247">
                    <c:v>4637</c:v>
                  </c:pt>
                  <c:pt idx="248">
                    <c:v>4634</c:v>
                  </c:pt>
                  <c:pt idx="249">
                    <c:v>4635</c:v>
                  </c:pt>
                  <c:pt idx="250">
                    <c:v>4634</c:v>
                  </c:pt>
                  <c:pt idx="251">
                    <c:v>4632</c:v>
                  </c:pt>
                  <c:pt idx="252">
                    <c:v>4631</c:v>
                  </c:pt>
                  <c:pt idx="253">
                    <c:v>4628</c:v>
                  </c:pt>
                  <c:pt idx="254">
                    <c:v>4626</c:v>
                  </c:pt>
                  <c:pt idx="255">
                    <c:v>4623</c:v>
                  </c:pt>
                  <c:pt idx="256">
                    <c:v>4624</c:v>
                  </c:pt>
                  <c:pt idx="257">
                    <c:v>4624</c:v>
                  </c:pt>
                  <c:pt idx="258">
                    <c:v>4621</c:v>
                  </c:pt>
                  <c:pt idx="259">
                    <c:v>4619</c:v>
                  </c:pt>
                  <c:pt idx="260">
                    <c:v>4618</c:v>
                  </c:pt>
                  <c:pt idx="261">
                    <c:v>4617</c:v>
                  </c:pt>
                  <c:pt idx="262">
                    <c:v>4617</c:v>
                  </c:pt>
                  <c:pt idx="263">
                    <c:v>4618</c:v>
                  </c:pt>
                  <c:pt idx="264">
                    <c:v>4619</c:v>
                  </c:pt>
                  <c:pt idx="265">
                    <c:v>4619</c:v>
                  </c:pt>
                  <c:pt idx="266">
                    <c:v>4618</c:v>
                  </c:pt>
                  <c:pt idx="267">
                    <c:v>4620</c:v>
                  </c:pt>
                  <c:pt idx="268">
                    <c:v>4622</c:v>
                  </c:pt>
                  <c:pt idx="269">
                    <c:v>4618</c:v>
                  </c:pt>
                  <c:pt idx="270">
                    <c:v>4623</c:v>
                  </c:pt>
                  <c:pt idx="271">
                    <c:v>4629</c:v>
                  </c:pt>
                  <c:pt idx="272">
                    <c:v>4632</c:v>
                  </c:pt>
                  <c:pt idx="273">
                    <c:v>4645</c:v>
                  </c:pt>
                  <c:pt idx="274">
                    <c:v>4653</c:v>
                  </c:pt>
                  <c:pt idx="275">
                    <c:v>4668</c:v>
                  </c:pt>
                  <c:pt idx="276">
                    <c:v>4685</c:v>
                  </c:pt>
                  <c:pt idx="277">
                    <c:v>4714</c:v>
                  </c:pt>
                  <c:pt idx="278">
                    <c:v>4761</c:v>
                  </c:pt>
                  <c:pt idx="279">
                    <c:v>4817</c:v>
                  </c:pt>
                  <c:pt idx="280">
                    <c:v>4885</c:v>
                  </c:pt>
                  <c:pt idx="281">
                    <c:v>4933</c:v>
                  </c:pt>
                  <c:pt idx="282">
                    <c:v>4990</c:v>
                  </c:pt>
                  <c:pt idx="283">
                    <c:v>5056</c:v>
                  </c:pt>
                  <c:pt idx="284">
                    <c:v>5122</c:v>
                  </c:pt>
                  <c:pt idx="285">
                    <c:v>5203</c:v>
                  </c:pt>
                  <c:pt idx="286">
                    <c:v>5283</c:v>
                  </c:pt>
                  <c:pt idx="287">
                    <c:v>5371</c:v>
                  </c:pt>
                  <c:pt idx="288">
                    <c:v>5458</c:v>
                  </c:pt>
                  <c:pt idx="289">
                    <c:v>5548</c:v>
                  </c:pt>
                  <c:pt idx="290">
                    <c:v>5639</c:v>
                  </c:pt>
                  <c:pt idx="291">
                    <c:v>5726</c:v>
                  </c:pt>
                  <c:pt idx="292">
                    <c:v>5819</c:v>
                  </c:pt>
                  <c:pt idx="293">
                    <c:v>5913</c:v>
                  </c:pt>
                  <c:pt idx="294">
                    <c:v>6016</c:v>
                  </c:pt>
                  <c:pt idx="295">
                    <c:v>6117</c:v>
                  </c:pt>
                  <c:pt idx="296">
                    <c:v>6214</c:v>
                  </c:pt>
                  <c:pt idx="297">
                    <c:v>6312</c:v>
                  </c:pt>
                  <c:pt idx="298">
                    <c:v>6413</c:v>
                  </c:pt>
                  <c:pt idx="299">
                    <c:v>6512</c:v>
                  </c:pt>
                  <c:pt idx="300">
                    <c:v>6610</c:v>
                  </c:pt>
                  <c:pt idx="301">
                    <c:v>6705</c:v>
                  </c:pt>
                  <c:pt idx="302">
                    <c:v>6812</c:v>
                  </c:pt>
                  <c:pt idx="303">
                    <c:v>6906</c:v>
                  </c:pt>
                  <c:pt idx="304">
                    <c:v>6993</c:v>
                  </c:pt>
                  <c:pt idx="305">
                    <c:v>7094</c:v>
                  </c:pt>
                  <c:pt idx="306">
                    <c:v>7195</c:v>
                  </c:pt>
                  <c:pt idx="307">
                    <c:v>7324</c:v>
                  </c:pt>
                  <c:pt idx="308">
                    <c:v>7446</c:v>
                  </c:pt>
                  <c:pt idx="309">
                    <c:v>7578</c:v>
                  </c:pt>
                  <c:pt idx="310">
                    <c:v>7705</c:v>
                  </c:pt>
                  <c:pt idx="311">
                    <c:v>7831</c:v>
                  </c:pt>
                  <c:pt idx="312">
                    <c:v>7975</c:v>
                  </c:pt>
                  <c:pt idx="313">
                    <c:v>8132</c:v>
                  </c:pt>
                  <c:pt idx="314">
                    <c:v>8278</c:v>
                  </c:pt>
                  <c:pt idx="315">
                    <c:v>8433</c:v>
                  </c:pt>
                  <c:pt idx="316">
                    <c:v>8594</c:v>
                  </c:pt>
                  <c:pt idx="317">
                    <c:v>8762</c:v>
                  </c:pt>
                  <c:pt idx="318">
                    <c:v>8937</c:v>
                  </c:pt>
                  <c:pt idx="319">
                    <c:v>9112</c:v>
                  </c:pt>
                  <c:pt idx="320">
                    <c:v>9294</c:v>
                  </c:pt>
                  <c:pt idx="321">
                    <c:v>9480</c:v>
                  </c:pt>
                  <c:pt idx="322">
                    <c:v>9667</c:v>
                  </c:pt>
                  <c:pt idx="323">
                    <c:v>9870</c:v>
                  </c:pt>
                  <c:pt idx="324">
                    <c:v>10062</c:v>
                  </c:pt>
                  <c:pt idx="325">
                    <c:v>10263</c:v>
                  </c:pt>
                  <c:pt idx="326">
                    <c:v>10480</c:v>
                  </c:pt>
                  <c:pt idx="327">
                    <c:v>10706</c:v>
                  </c:pt>
                  <c:pt idx="328">
                    <c:v>10927</c:v>
                  </c:pt>
                  <c:pt idx="329">
                    <c:v>11170</c:v>
                  </c:pt>
                  <c:pt idx="330">
                    <c:v>11399</c:v>
                  </c:pt>
                  <c:pt idx="331">
                    <c:v>11654</c:v>
                  </c:pt>
                  <c:pt idx="332">
                    <c:v>11899</c:v>
                  </c:pt>
                  <c:pt idx="333">
                    <c:v>12155</c:v>
                  </c:pt>
                  <c:pt idx="334">
                    <c:v>12411</c:v>
                  </c:pt>
                  <c:pt idx="335">
                    <c:v>12674</c:v>
                  </c:pt>
                  <c:pt idx="336">
                    <c:v>12942</c:v>
                  </c:pt>
                  <c:pt idx="337">
                    <c:v>13211</c:v>
                  </c:pt>
                  <c:pt idx="338">
                    <c:v>13428</c:v>
                  </c:pt>
                  <c:pt idx="339">
                    <c:v>13643</c:v>
                  </c:pt>
                  <c:pt idx="340">
                    <c:v>13866</c:v>
                  </c:pt>
                  <c:pt idx="341">
                    <c:v>14074</c:v>
                  </c:pt>
                  <c:pt idx="342">
                    <c:v>14287</c:v>
                  </c:pt>
                  <c:pt idx="343">
                    <c:v>14488</c:v>
                  </c:pt>
                  <c:pt idx="344">
                    <c:v>14680</c:v>
                  </c:pt>
                  <c:pt idx="345">
                    <c:v>14868</c:v>
                  </c:pt>
                  <c:pt idx="346">
                    <c:v>15058</c:v>
                  </c:pt>
                  <c:pt idx="347">
                    <c:v>15228</c:v>
                  </c:pt>
                  <c:pt idx="348">
                    <c:v>15400</c:v>
                  </c:pt>
                  <c:pt idx="349">
                    <c:v>15561</c:v>
                  </c:pt>
                  <c:pt idx="350">
                    <c:v>15732</c:v>
                  </c:pt>
                  <c:pt idx="351">
                    <c:v>15889</c:v>
                  </c:pt>
                  <c:pt idx="352">
                    <c:v>16039</c:v>
                  </c:pt>
                  <c:pt idx="353">
                    <c:v>16169</c:v>
                  </c:pt>
                  <c:pt idx="354">
                    <c:v>16305</c:v>
                  </c:pt>
                  <c:pt idx="355">
                    <c:v>16434</c:v>
                  </c:pt>
                  <c:pt idx="356">
                    <c:v>16557</c:v>
                  </c:pt>
                  <c:pt idx="357">
                    <c:v>16686</c:v>
                  </c:pt>
                  <c:pt idx="358">
                    <c:v>16802</c:v>
                  </c:pt>
                  <c:pt idx="359">
                    <c:v>16914</c:v>
                  </c:pt>
                  <c:pt idx="360">
                    <c:v>17017</c:v>
                  </c:pt>
                  <c:pt idx="361">
                    <c:v>17112</c:v>
                  </c:pt>
                  <c:pt idx="362">
                    <c:v>17210</c:v>
                  </c:pt>
                  <c:pt idx="363">
                    <c:v>17299</c:v>
                  </c:pt>
                </c:numCache>
              </c:numRef>
            </c:minus>
            <c:spPr>
              <a:noFill/>
              <a:ln w="9525" cap="flat" cmpd="sng" algn="ctr">
                <a:solidFill>
                  <a:schemeClr val="tx1">
                    <a:lumMod val="65000"/>
                    <a:lumOff val="35000"/>
                  </a:schemeClr>
                </a:solidFill>
                <a:round/>
              </a:ln>
              <a:effectLst/>
            </c:spPr>
          </c:errBars>
          <c:xVal>
            <c:numRef>
              <c:f>'NYC data'!$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pt idx="372">
                  <c:v>44275</c:v>
                </c:pt>
                <c:pt idx="373">
                  <c:v>44276</c:v>
                </c:pt>
                <c:pt idx="374">
                  <c:v>44277</c:v>
                </c:pt>
                <c:pt idx="375">
                  <c:v>44278</c:v>
                </c:pt>
                <c:pt idx="376">
                  <c:v>44279</c:v>
                </c:pt>
                <c:pt idx="377">
                  <c:v>44280</c:v>
                </c:pt>
                <c:pt idx="378">
                  <c:v>44281</c:v>
                </c:pt>
                <c:pt idx="379">
                  <c:v>44282</c:v>
                </c:pt>
                <c:pt idx="380">
                  <c:v>44283</c:v>
                </c:pt>
                <c:pt idx="381">
                  <c:v>44284</c:v>
                </c:pt>
                <c:pt idx="382">
                  <c:v>44285</c:v>
                </c:pt>
                <c:pt idx="383">
                  <c:v>44286</c:v>
                </c:pt>
                <c:pt idx="384">
                  <c:v>44287</c:v>
                </c:pt>
                <c:pt idx="385">
                  <c:v>44288</c:v>
                </c:pt>
                <c:pt idx="386">
                  <c:v>44289</c:v>
                </c:pt>
                <c:pt idx="387">
                  <c:v>44290</c:v>
                </c:pt>
                <c:pt idx="388">
                  <c:v>44291</c:v>
                </c:pt>
                <c:pt idx="389">
                  <c:v>44292</c:v>
                </c:pt>
                <c:pt idx="390">
                  <c:v>44293</c:v>
                </c:pt>
                <c:pt idx="391">
                  <c:v>44294</c:v>
                </c:pt>
                <c:pt idx="392">
                  <c:v>44295</c:v>
                </c:pt>
                <c:pt idx="393">
                  <c:v>44296</c:v>
                </c:pt>
                <c:pt idx="394">
                  <c:v>44297</c:v>
                </c:pt>
                <c:pt idx="395">
                  <c:v>44298</c:v>
                </c:pt>
                <c:pt idx="396">
                  <c:v>44299</c:v>
                </c:pt>
                <c:pt idx="397">
                  <c:v>44300</c:v>
                </c:pt>
                <c:pt idx="398">
                  <c:v>44301</c:v>
                </c:pt>
                <c:pt idx="399">
                  <c:v>44302</c:v>
                </c:pt>
                <c:pt idx="400">
                  <c:v>44303</c:v>
                </c:pt>
                <c:pt idx="401">
                  <c:v>44304</c:v>
                </c:pt>
                <c:pt idx="402">
                  <c:v>44305</c:v>
                </c:pt>
                <c:pt idx="403">
                  <c:v>44306</c:v>
                </c:pt>
                <c:pt idx="404">
                  <c:v>44307</c:v>
                </c:pt>
                <c:pt idx="405">
                  <c:v>44308</c:v>
                </c:pt>
                <c:pt idx="406">
                  <c:v>44309</c:v>
                </c:pt>
                <c:pt idx="407">
                  <c:v>44310</c:v>
                </c:pt>
                <c:pt idx="408">
                  <c:v>44311</c:v>
                </c:pt>
                <c:pt idx="409">
                  <c:v>44312</c:v>
                </c:pt>
                <c:pt idx="410">
                  <c:v>44313</c:v>
                </c:pt>
                <c:pt idx="411">
                  <c:v>44314</c:v>
                </c:pt>
                <c:pt idx="412">
                  <c:v>44315</c:v>
                </c:pt>
                <c:pt idx="413">
                  <c:v>44316</c:v>
                </c:pt>
                <c:pt idx="414">
                  <c:v>44317</c:v>
                </c:pt>
                <c:pt idx="415">
                  <c:v>44318</c:v>
                </c:pt>
                <c:pt idx="416">
                  <c:v>44319</c:v>
                </c:pt>
                <c:pt idx="417">
                  <c:v>44320</c:v>
                </c:pt>
                <c:pt idx="418">
                  <c:v>44321</c:v>
                </c:pt>
                <c:pt idx="419">
                  <c:v>44322</c:v>
                </c:pt>
                <c:pt idx="420">
                  <c:v>44323</c:v>
                </c:pt>
                <c:pt idx="421">
                  <c:v>44324</c:v>
                </c:pt>
                <c:pt idx="422">
                  <c:v>44325</c:v>
                </c:pt>
                <c:pt idx="423">
                  <c:v>44326</c:v>
                </c:pt>
                <c:pt idx="424">
                  <c:v>44327</c:v>
                </c:pt>
                <c:pt idx="425">
                  <c:v>44328</c:v>
                </c:pt>
                <c:pt idx="426">
                  <c:v>44329</c:v>
                </c:pt>
                <c:pt idx="427">
                  <c:v>44330</c:v>
                </c:pt>
                <c:pt idx="428">
                  <c:v>44331</c:v>
                </c:pt>
                <c:pt idx="429">
                  <c:v>44332</c:v>
                </c:pt>
                <c:pt idx="430">
                  <c:v>44333</c:v>
                </c:pt>
                <c:pt idx="431">
                  <c:v>44334</c:v>
                </c:pt>
                <c:pt idx="432">
                  <c:v>44335</c:v>
                </c:pt>
                <c:pt idx="433">
                  <c:v>44336</c:v>
                </c:pt>
                <c:pt idx="434">
                  <c:v>44337</c:v>
                </c:pt>
                <c:pt idx="435">
                  <c:v>44338</c:v>
                </c:pt>
                <c:pt idx="436">
                  <c:v>44339</c:v>
                </c:pt>
                <c:pt idx="437">
                  <c:v>44340</c:v>
                </c:pt>
                <c:pt idx="438">
                  <c:v>44341</c:v>
                </c:pt>
                <c:pt idx="439">
                  <c:v>44342</c:v>
                </c:pt>
                <c:pt idx="440">
                  <c:v>44343</c:v>
                </c:pt>
                <c:pt idx="441">
                  <c:v>44344</c:v>
                </c:pt>
                <c:pt idx="442">
                  <c:v>44345</c:v>
                </c:pt>
                <c:pt idx="443">
                  <c:v>44346</c:v>
                </c:pt>
                <c:pt idx="444">
                  <c:v>44347</c:v>
                </c:pt>
                <c:pt idx="445">
                  <c:v>44348</c:v>
                </c:pt>
                <c:pt idx="446">
                  <c:v>44349</c:v>
                </c:pt>
                <c:pt idx="447">
                  <c:v>44350</c:v>
                </c:pt>
                <c:pt idx="448">
                  <c:v>44351</c:v>
                </c:pt>
                <c:pt idx="449">
                  <c:v>44352</c:v>
                </c:pt>
                <c:pt idx="450">
                  <c:v>44353</c:v>
                </c:pt>
                <c:pt idx="451">
                  <c:v>44354</c:v>
                </c:pt>
                <c:pt idx="452">
                  <c:v>44355</c:v>
                </c:pt>
                <c:pt idx="453">
                  <c:v>44356</c:v>
                </c:pt>
                <c:pt idx="454">
                  <c:v>44357</c:v>
                </c:pt>
                <c:pt idx="455">
                  <c:v>44358</c:v>
                </c:pt>
                <c:pt idx="456">
                  <c:v>44359</c:v>
                </c:pt>
                <c:pt idx="457">
                  <c:v>44360</c:v>
                </c:pt>
                <c:pt idx="458">
                  <c:v>44361</c:v>
                </c:pt>
                <c:pt idx="459">
                  <c:v>44362</c:v>
                </c:pt>
                <c:pt idx="460">
                  <c:v>44363</c:v>
                </c:pt>
                <c:pt idx="461">
                  <c:v>44364</c:v>
                </c:pt>
                <c:pt idx="462">
                  <c:v>44365</c:v>
                </c:pt>
                <c:pt idx="463">
                  <c:v>44366</c:v>
                </c:pt>
                <c:pt idx="464">
                  <c:v>44367</c:v>
                </c:pt>
                <c:pt idx="465">
                  <c:v>44368</c:v>
                </c:pt>
                <c:pt idx="466">
                  <c:v>44369</c:v>
                </c:pt>
                <c:pt idx="467">
                  <c:v>44370</c:v>
                </c:pt>
                <c:pt idx="468">
                  <c:v>44371</c:v>
                </c:pt>
                <c:pt idx="469">
                  <c:v>44372</c:v>
                </c:pt>
                <c:pt idx="470">
                  <c:v>44373</c:v>
                </c:pt>
                <c:pt idx="471">
                  <c:v>44374</c:v>
                </c:pt>
                <c:pt idx="472">
                  <c:v>44375</c:v>
                </c:pt>
                <c:pt idx="473">
                  <c:v>44376</c:v>
                </c:pt>
                <c:pt idx="474">
                  <c:v>44377</c:v>
                </c:pt>
                <c:pt idx="475">
                  <c:v>44378</c:v>
                </c:pt>
                <c:pt idx="476">
                  <c:v>44379</c:v>
                </c:pt>
                <c:pt idx="477">
                  <c:v>44380</c:v>
                </c:pt>
                <c:pt idx="478">
                  <c:v>44381</c:v>
                </c:pt>
                <c:pt idx="479">
                  <c:v>44382</c:v>
                </c:pt>
                <c:pt idx="480">
                  <c:v>44383</c:v>
                </c:pt>
                <c:pt idx="481">
                  <c:v>44384</c:v>
                </c:pt>
                <c:pt idx="482">
                  <c:v>44385</c:v>
                </c:pt>
                <c:pt idx="483">
                  <c:v>44386</c:v>
                </c:pt>
                <c:pt idx="484">
                  <c:v>44387</c:v>
                </c:pt>
                <c:pt idx="485">
                  <c:v>44388</c:v>
                </c:pt>
                <c:pt idx="486">
                  <c:v>44389</c:v>
                </c:pt>
                <c:pt idx="487">
                  <c:v>44390</c:v>
                </c:pt>
                <c:pt idx="488">
                  <c:v>44391</c:v>
                </c:pt>
                <c:pt idx="489">
                  <c:v>44392</c:v>
                </c:pt>
                <c:pt idx="490">
                  <c:v>44393</c:v>
                </c:pt>
                <c:pt idx="491">
                  <c:v>44394</c:v>
                </c:pt>
                <c:pt idx="492">
                  <c:v>44395</c:v>
                </c:pt>
                <c:pt idx="493">
                  <c:v>44396</c:v>
                </c:pt>
                <c:pt idx="494">
                  <c:v>44397</c:v>
                </c:pt>
                <c:pt idx="495">
                  <c:v>44398</c:v>
                </c:pt>
                <c:pt idx="496">
                  <c:v>44399</c:v>
                </c:pt>
                <c:pt idx="497">
                  <c:v>44400</c:v>
                </c:pt>
                <c:pt idx="498">
                  <c:v>44401</c:v>
                </c:pt>
                <c:pt idx="499">
                  <c:v>44402</c:v>
                </c:pt>
                <c:pt idx="500">
                  <c:v>44403</c:v>
                </c:pt>
                <c:pt idx="501">
                  <c:v>44404</c:v>
                </c:pt>
                <c:pt idx="502">
                  <c:v>44405</c:v>
                </c:pt>
                <c:pt idx="503">
                  <c:v>44406</c:v>
                </c:pt>
                <c:pt idx="504">
                  <c:v>44407</c:v>
                </c:pt>
                <c:pt idx="505">
                  <c:v>44408</c:v>
                </c:pt>
                <c:pt idx="506">
                  <c:v>44409</c:v>
                </c:pt>
                <c:pt idx="507">
                  <c:v>44410</c:v>
                </c:pt>
                <c:pt idx="508">
                  <c:v>44411</c:v>
                </c:pt>
                <c:pt idx="509">
                  <c:v>44412</c:v>
                </c:pt>
                <c:pt idx="510">
                  <c:v>44413</c:v>
                </c:pt>
                <c:pt idx="511">
                  <c:v>44414</c:v>
                </c:pt>
                <c:pt idx="512">
                  <c:v>44415</c:v>
                </c:pt>
                <c:pt idx="513">
                  <c:v>44416</c:v>
                </c:pt>
                <c:pt idx="514">
                  <c:v>44417</c:v>
                </c:pt>
                <c:pt idx="515">
                  <c:v>44418</c:v>
                </c:pt>
                <c:pt idx="516">
                  <c:v>44419</c:v>
                </c:pt>
                <c:pt idx="517">
                  <c:v>44420</c:v>
                </c:pt>
                <c:pt idx="518">
                  <c:v>44421</c:v>
                </c:pt>
                <c:pt idx="519">
                  <c:v>44422</c:v>
                </c:pt>
                <c:pt idx="520">
                  <c:v>44423</c:v>
                </c:pt>
                <c:pt idx="521">
                  <c:v>44424</c:v>
                </c:pt>
                <c:pt idx="522">
                  <c:v>44425</c:v>
                </c:pt>
                <c:pt idx="523">
                  <c:v>44426</c:v>
                </c:pt>
                <c:pt idx="524">
                  <c:v>44427</c:v>
                </c:pt>
                <c:pt idx="525">
                  <c:v>44428</c:v>
                </c:pt>
                <c:pt idx="526">
                  <c:v>44429</c:v>
                </c:pt>
                <c:pt idx="527">
                  <c:v>44430</c:v>
                </c:pt>
                <c:pt idx="528">
                  <c:v>44431</c:v>
                </c:pt>
                <c:pt idx="529">
                  <c:v>44432</c:v>
                </c:pt>
                <c:pt idx="530">
                  <c:v>44433</c:v>
                </c:pt>
                <c:pt idx="531">
                  <c:v>44434</c:v>
                </c:pt>
                <c:pt idx="532">
                  <c:v>44435</c:v>
                </c:pt>
                <c:pt idx="533">
                  <c:v>44436</c:v>
                </c:pt>
                <c:pt idx="534">
                  <c:v>44437</c:v>
                </c:pt>
                <c:pt idx="535">
                  <c:v>44438</c:v>
                </c:pt>
                <c:pt idx="536">
                  <c:v>44439</c:v>
                </c:pt>
                <c:pt idx="537">
                  <c:v>44440</c:v>
                </c:pt>
                <c:pt idx="538">
                  <c:v>44441</c:v>
                </c:pt>
                <c:pt idx="539">
                  <c:v>44442</c:v>
                </c:pt>
                <c:pt idx="540">
                  <c:v>44443</c:v>
                </c:pt>
                <c:pt idx="541">
                  <c:v>44444</c:v>
                </c:pt>
                <c:pt idx="542">
                  <c:v>44445</c:v>
                </c:pt>
                <c:pt idx="543">
                  <c:v>44446</c:v>
                </c:pt>
                <c:pt idx="544">
                  <c:v>44447</c:v>
                </c:pt>
                <c:pt idx="545">
                  <c:v>44448</c:v>
                </c:pt>
                <c:pt idx="546">
                  <c:v>44449</c:v>
                </c:pt>
                <c:pt idx="547">
                  <c:v>44450</c:v>
                </c:pt>
                <c:pt idx="548">
                  <c:v>44451</c:v>
                </c:pt>
                <c:pt idx="549">
                  <c:v>44452</c:v>
                </c:pt>
                <c:pt idx="550">
                  <c:v>44453</c:v>
                </c:pt>
                <c:pt idx="551">
                  <c:v>44454</c:v>
                </c:pt>
                <c:pt idx="552">
                  <c:v>44455</c:v>
                </c:pt>
                <c:pt idx="553">
                  <c:v>44456</c:v>
                </c:pt>
                <c:pt idx="554">
                  <c:v>44457</c:v>
                </c:pt>
                <c:pt idx="555">
                  <c:v>44458</c:v>
                </c:pt>
                <c:pt idx="556">
                  <c:v>44459</c:v>
                </c:pt>
                <c:pt idx="557">
                  <c:v>44460</c:v>
                </c:pt>
                <c:pt idx="558">
                  <c:v>44461</c:v>
                </c:pt>
                <c:pt idx="559">
                  <c:v>44462</c:v>
                </c:pt>
                <c:pt idx="560">
                  <c:v>44463</c:v>
                </c:pt>
                <c:pt idx="561">
                  <c:v>44464</c:v>
                </c:pt>
                <c:pt idx="562">
                  <c:v>44465</c:v>
                </c:pt>
                <c:pt idx="563">
                  <c:v>44466</c:v>
                </c:pt>
                <c:pt idx="564">
                  <c:v>44467</c:v>
                </c:pt>
                <c:pt idx="565">
                  <c:v>44468</c:v>
                </c:pt>
                <c:pt idx="566">
                  <c:v>44469</c:v>
                </c:pt>
                <c:pt idx="567">
                  <c:v>44470</c:v>
                </c:pt>
                <c:pt idx="568">
                  <c:v>44471</c:v>
                </c:pt>
                <c:pt idx="569">
                  <c:v>44472</c:v>
                </c:pt>
                <c:pt idx="570">
                  <c:v>44473</c:v>
                </c:pt>
                <c:pt idx="571">
                  <c:v>44474</c:v>
                </c:pt>
              </c:numCache>
            </c:numRef>
          </c:xVal>
          <c:yVal>
            <c:numRef>
              <c:f>Output_summary!$P$11:$P$1009</c:f>
              <c:numCache>
                <c:formatCode>General</c:formatCode>
                <c:ptCount val="999"/>
                <c:pt idx="0">
                  <c:v>585</c:v>
                </c:pt>
                <c:pt idx="1">
                  <c:v>866</c:v>
                </c:pt>
                <c:pt idx="2">
                  <c:v>1284</c:v>
                </c:pt>
                <c:pt idx="3">
                  <c:v>1850</c:v>
                </c:pt>
                <c:pt idx="4">
                  <c:v>2618</c:v>
                </c:pt>
                <c:pt idx="5">
                  <c:v>3665</c:v>
                </c:pt>
                <c:pt idx="6">
                  <c:v>5008</c:v>
                </c:pt>
                <c:pt idx="7">
                  <c:v>6693</c:v>
                </c:pt>
                <c:pt idx="8">
                  <c:v>8830</c:v>
                </c:pt>
                <c:pt idx="9">
                  <c:v>11461</c:v>
                </c:pt>
                <c:pt idx="10">
                  <c:v>14619</c:v>
                </c:pt>
                <c:pt idx="11">
                  <c:v>18291</c:v>
                </c:pt>
                <c:pt idx="12">
                  <c:v>22534</c:v>
                </c:pt>
                <c:pt idx="13">
                  <c:v>27178</c:v>
                </c:pt>
                <c:pt idx="14">
                  <c:v>32164</c:v>
                </c:pt>
                <c:pt idx="15">
                  <c:v>37066</c:v>
                </c:pt>
                <c:pt idx="16">
                  <c:v>41731</c:v>
                </c:pt>
                <c:pt idx="17">
                  <c:v>45645</c:v>
                </c:pt>
                <c:pt idx="18">
                  <c:v>49956</c:v>
                </c:pt>
                <c:pt idx="19">
                  <c:v>54607</c:v>
                </c:pt>
                <c:pt idx="20">
                  <c:v>59429</c:v>
                </c:pt>
                <c:pt idx="21">
                  <c:v>64203</c:v>
                </c:pt>
                <c:pt idx="22">
                  <c:v>68977</c:v>
                </c:pt>
                <c:pt idx="23">
                  <c:v>73504</c:v>
                </c:pt>
                <c:pt idx="24">
                  <c:v>78108</c:v>
                </c:pt>
                <c:pt idx="25">
                  <c:v>82678</c:v>
                </c:pt>
                <c:pt idx="26">
                  <c:v>87132</c:v>
                </c:pt>
                <c:pt idx="27">
                  <c:v>91605</c:v>
                </c:pt>
                <c:pt idx="28">
                  <c:v>96155</c:v>
                </c:pt>
                <c:pt idx="29">
                  <c:v>100758</c:v>
                </c:pt>
                <c:pt idx="30">
                  <c:v>105296</c:v>
                </c:pt>
                <c:pt idx="31">
                  <c:v>109785</c:v>
                </c:pt>
                <c:pt idx="32">
                  <c:v>114246</c:v>
                </c:pt>
                <c:pt idx="33">
                  <c:v>119082</c:v>
                </c:pt>
                <c:pt idx="34">
                  <c:v>123922</c:v>
                </c:pt>
                <c:pt idx="35">
                  <c:v>128744</c:v>
                </c:pt>
                <c:pt idx="36">
                  <c:v>133548</c:v>
                </c:pt>
                <c:pt idx="37">
                  <c:v>138278</c:v>
                </c:pt>
                <c:pt idx="38">
                  <c:v>143031</c:v>
                </c:pt>
                <c:pt idx="39">
                  <c:v>147718</c:v>
                </c:pt>
                <c:pt idx="40">
                  <c:v>151051</c:v>
                </c:pt>
                <c:pt idx="41">
                  <c:v>154389</c:v>
                </c:pt>
                <c:pt idx="42">
                  <c:v>157679</c:v>
                </c:pt>
                <c:pt idx="43">
                  <c:v>160847</c:v>
                </c:pt>
                <c:pt idx="44">
                  <c:v>163916</c:v>
                </c:pt>
                <c:pt idx="45">
                  <c:v>166850</c:v>
                </c:pt>
                <c:pt idx="46">
                  <c:v>169424</c:v>
                </c:pt>
                <c:pt idx="47">
                  <c:v>171923</c:v>
                </c:pt>
                <c:pt idx="48">
                  <c:v>174217</c:v>
                </c:pt>
                <c:pt idx="49">
                  <c:v>176379</c:v>
                </c:pt>
                <c:pt idx="50">
                  <c:v>178339</c:v>
                </c:pt>
                <c:pt idx="51">
                  <c:v>180240</c:v>
                </c:pt>
                <c:pt idx="52">
                  <c:v>182007</c:v>
                </c:pt>
                <c:pt idx="53">
                  <c:v>183659</c:v>
                </c:pt>
                <c:pt idx="54">
                  <c:v>185248</c:v>
                </c:pt>
                <c:pt idx="55">
                  <c:v>186725</c:v>
                </c:pt>
                <c:pt idx="56">
                  <c:v>188099</c:v>
                </c:pt>
                <c:pt idx="57">
                  <c:v>189381</c:v>
                </c:pt>
                <c:pt idx="58">
                  <c:v>190777</c:v>
                </c:pt>
                <c:pt idx="59">
                  <c:v>192077</c:v>
                </c:pt>
                <c:pt idx="60">
                  <c:v>193295</c:v>
                </c:pt>
                <c:pt idx="61">
                  <c:v>194448</c:v>
                </c:pt>
                <c:pt idx="62">
                  <c:v>195522</c:v>
                </c:pt>
                <c:pt idx="63">
                  <c:v>196542</c:v>
                </c:pt>
                <c:pt idx="64">
                  <c:v>197463</c:v>
                </c:pt>
                <c:pt idx="65">
                  <c:v>198326</c:v>
                </c:pt>
                <c:pt idx="66">
                  <c:v>199155</c:v>
                </c:pt>
                <c:pt idx="67">
                  <c:v>199916</c:v>
                </c:pt>
                <c:pt idx="68">
                  <c:v>200634</c:v>
                </c:pt>
                <c:pt idx="69">
                  <c:v>201303</c:v>
                </c:pt>
                <c:pt idx="70">
                  <c:v>201951</c:v>
                </c:pt>
                <c:pt idx="71">
                  <c:v>202553</c:v>
                </c:pt>
                <c:pt idx="72">
                  <c:v>203124</c:v>
                </c:pt>
                <c:pt idx="73">
                  <c:v>203663</c:v>
                </c:pt>
                <c:pt idx="74">
                  <c:v>204168</c:v>
                </c:pt>
                <c:pt idx="75">
                  <c:v>204640</c:v>
                </c:pt>
                <c:pt idx="76">
                  <c:v>205103</c:v>
                </c:pt>
                <c:pt idx="77">
                  <c:v>205523</c:v>
                </c:pt>
                <c:pt idx="78">
                  <c:v>205925</c:v>
                </c:pt>
                <c:pt idx="79">
                  <c:v>206297</c:v>
                </c:pt>
                <c:pt idx="80">
                  <c:v>206652</c:v>
                </c:pt>
                <c:pt idx="81">
                  <c:v>207000</c:v>
                </c:pt>
                <c:pt idx="82">
                  <c:v>207321</c:v>
                </c:pt>
                <c:pt idx="83">
                  <c:v>207632</c:v>
                </c:pt>
                <c:pt idx="84">
                  <c:v>207933</c:v>
                </c:pt>
                <c:pt idx="85">
                  <c:v>208208</c:v>
                </c:pt>
                <c:pt idx="86">
                  <c:v>208462</c:v>
                </c:pt>
                <c:pt idx="87">
                  <c:v>208711</c:v>
                </c:pt>
                <c:pt idx="88">
                  <c:v>208951</c:v>
                </c:pt>
                <c:pt idx="89">
                  <c:v>209182</c:v>
                </c:pt>
                <c:pt idx="90">
                  <c:v>209401</c:v>
                </c:pt>
                <c:pt idx="91">
                  <c:v>209685</c:v>
                </c:pt>
                <c:pt idx="92">
                  <c:v>209960</c:v>
                </c:pt>
                <c:pt idx="93">
                  <c:v>210229</c:v>
                </c:pt>
                <c:pt idx="94">
                  <c:v>210502</c:v>
                </c:pt>
                <c:pt idx="95">
                  <c:v>210757</c:v>
                </c:pt>
                <c:pt idx="96">
                  <c:v>211026</c:v>
                </c:pt>
                <c:pt idx="97">
                  <c:v>211285</c:v>
                </c:pt>
                <c:pt idx="98">
                  <c:v>211559</c:v>
                </c:pt>
                <c:pt idx="99">
                  <c:v>211833</c:v>
                </c:pt>
                <c:pt idx="100">
                  <c:v>212115</c:v>
                </c:pt>
                <c:pt idx="101">
                  <c:v>212401</c:v>
                </c:pt>
                <c:pt idx="102">
                  <c:v>212688</c:v>
                </c:pt>
                <c:pt idx="103">
                  <c:v>212975</c:v>
                </c:pt>
                <c:pt idx="104">
                  <c:v>213267</c:v>
                </c:pt>
                <c:pt idx="105">
                  <c:v>213543</c:v>
                </c:pt>
                <c:pt idx="106">
                  <c:v>213832</c:v>
                </c:pt>
                <c:pt idx="107">
                  <c:v>214118</c:v>
                </c:pt>
                <c:pt idx="108">
                  <c:v>214404</c:v>
                </c:pt>
                <c:pt idx="109">
                  <c:v>214697</c:v>
                </c:pt>
                <c:pt idx="110">
                  <c:v>215006</c:v>
                </c:pt>
                <c:pt idx="111">
                  <c:v>215314</c:v>
                </c:pt>
                <c:pt idx="112">
                  <c:v>215599</c:v>
                </c:pt>
                <c:pt idx="113">
                  <c:v>215901</c:v>
                </c:pt>
                <c:pt idx="114">
                  <c:v>216208</c:v>
                </c:pt>
                <c:pt idx="115">
                  <c:v>216431</c:v>
                </c:pt>
                <c:pt idx="116">
                  <c:v>216649</c:v>
                </c:pt>
                <c:pt idx="117">
                  <c:v>216870</c:v>
                </c:pt>
                <c:pt idx="118">
                  <c:v>217088</c:v>
                </c:pt>
                <c:pt idx="119">
                  <c:v>217293</c:v>
                </c:pt>
                <c:pt idx="120">
                  <c:v>217493</c:v>
                </c:pt>
                <c:pt idx="121">
                  <c:v>217678</c:v>
                </c:pt>
                <c:pt idx="122">
                  <c:v>217861</c:v>
                </c:pt>
                <c:pt idx="123">
                  <c:v>218031</c:v>
                </c:pt>
                <c:pt idx="124">
                  <c:v>218189</c:v>
                </c:pt>
                <c:pt idx="125">
                  <c:v>218350</c:v>
                </c:pt>
                <c:pt idx="126">
                  <c:v>218502</c:v>
                </c:pt>
                <c:pt idx="127">
                  <c:v>218644</c:v>
                </c:pt>
                <c:pt idx="128">
                  <c:v>218790</c:v>
                </c:pt>
                <c:pt idx="129">
                  <c:v>218927</c:v>
                </c:pt>
                <c:pt idx="130">
                  <c:v>219057</c:v>
                </c:pt>
                <c:pt idx="131">
                  <c:v>219185</c:v>
                </c:pt>
                <c:pt idx="132">
                  <c:v>219304</c:v>
                </c:pt>
                <c:pt idx="133">
                  <c:v>219424</c:v>
                </c:pt>
                <c:pt idx="134">
                  <c:v>219544</c:v>
                </c:pt>
                <c:pt idx="135">
                  <c:v>219653</c:v>
                </c:pt>
                <c:pt idx="136">
                  <c:v>219760</c:v>
                </c:pt>
                <c:pt idx="137">
                  <c:v>219863</c:v>
                </c:pt>
                <c:pt idx="138">
                  <c:v>219964</c:v>
                </c:pt>
                <c:pt idx="139">
                  <c:v>220061</c:v>
                </c:pt>
                <c:pt idx="140">
                  <c:v>220160</c:v>
                </c:pt>
                <c:pt idx="141">
                  <c:v>220252</c:v>
                </c:pt>
                <c:pt idx="142">
                  <c:v>220344</c:v>
                </c:pt>
                <c:pt idx="143">
                  <c:v>220436</c:v>
                </c:pt>
                <c:pt idx="144">
                  <c:v>220521</c:v>
                </c:pt>
                <c:pt idx="145">
                  <c:v>220614</c:v>
                </c:pt>
                <c:pt idx="146">
                  <c:v>220705</c:v>
                </c:pt>
                <c:pt idx="147">
                  <c:v>220783</c:v>
                </c:pt>
                <c:pt idx="148">
                  <c:v>220861</c:v>
                </c:pt>
                <c:pt idx="149">
                  <c:v>220944</c:v>
                </c:pt>
                <c:pt idx="150">
                  <c:v>221023</c:v>
                </c:pt>
                <c:pt idx="151">
                  <c:v>221101</c:v>
                </c:pt>
                <c:pt idx="152">
                  <c:v>221181</c:v>
                </c:pt>
                <c:pt idx="153">
                  <c:v>221259</c:v>
                </c:pt>
                <c:pt idx="154">
                  <c:v>221331</c:v>
                </c:pt>
                <c:pt idx="155">
                  <c:v>221406</c:v>
                </c:pt>
                <c:pt idx="156">
                  <c:v>221486</c:v>
                </c:pt>
                <c:pt idx="157">
                  <c:v>221554</c:v>
                </c:pt>
                <c:pt idx="158">
                  <c:v>221628</c:v>
                </c:pt>
                <c:pt idx="159">
                  <c:v>221698</c:v>
                </c:pt>
                <c:pt idx="160">
                  <c:v>221813</c:v>
                </c:pt>
                <c:pt idx="161">
                  <c:v>221928</c:v>
                </c:pt>
                <c:pt idx="162">
                  <c:v>222044</c:v>
                </c:pt>
                <c:pt idx="163">
                  <c:v>222158</c:v>
                </c:pt>
                <c:pt idx="164">
                  <c:v>222277</c:v>
                </c:pt>
                <c:pt idx="165">
                  <c:v>222410</c:v>
                </c:pt>
                <c:pt idx="166">
                  <c:v>222547</c:v>
                </c:pt>
                <c:pt idx="167">
                  <c:v>222705</c:v>
                </c:pt>
                <c:pt idx="168">
                  <c:v>222866</c:v>
                </c:pt>
                <c:pt idx="169">
                  <c:v>223025</c:v>
                </c:pt>
                <c:pt idx="170">
                  <c:v>223194</c:v>
                </c:pt>
                <c:pt idx="171">
                  <c:v>223397</c:v>
                </c:pt>
                <c:pt idx="172">
                  <c:v>223591</c:v>
                </c:pt>
                <c:pt idx="173">
                  <c:v>223793</c:v>
                </c:pt>
                <c:pt idx="174">
                  <c:v>224017</c:v>
                </c:pt>
                <c:pt idx="175">
                  <c:v>224252</c:v>
                </c:pt>
                <c:pt idx="176">
                  <c:v>224498</c:v>
                </c:pt>
                <c:pt idx="177">
                  <c:v>224751</c:v>
                </c:pt>
                <c:pt idx="178">
                  <c:v>225012</c:v>
                </c:pt>
                <c:pt idx="179">
                  <c:v>225301</c:v>
                </c:pt>
                <c:pt idx="180">
                  <c:v>225599</c:v>
                </c:pt>
                <c:pt idx="181">
                  <c:v>225909</c:v>
                </c:pt>
                <c:pt idx="182">
                  <c:v>226237</c:v>
                </c:pt>
                <c:pt idx="183">
                  <c:v>226584</c:v>
                </c:pt>
                <c:pt idx="184">
                  <c:v>226944</c:v>
                </c:pt>
                <c:pt idx="185">
                  <c:v>227302</c:v>
                </c:pt>
                <c:pt idx="186">
                  <c:v>227699</c:v>
                </c:pt>
                <c:pt idx="187">
                  <c:v>228111</c:v>
                </c:pt>
                <c:pt idx="188">
                  <c:v>228545</c:v>
                </c:pt>
                <c:pt idx="189">
                  <c:v>228992</c:v>
                </c:pt>
                <c:pt idx="190">
                  <c:v>229352</c:v>
                </c:pt>
                <c:pt idx="191">
                  <c:v>229735</c:v>
                </c:pt>
                <c:pt idx="192">
                  <c:v>230137</c:v>
                </c:pt>
                <c:pt idx="193">
                  <c:v>230525</c:v>
                </c:pt>
                <c:pt idx="194">
                  <c:v>230942</c:v>
                </c:pt>
                <c:pt idx="195">
                  <c:v>231366</c:v>
                </c:pt>
                <c:pt idx="196">
                  <c:v>231777</c:v>
                </c:pt>
                <c:pt idx="197">
                  <c:v>232187</c:v>
                </c:pt>
                <c:pt idx="198">
                  <c:v>232594</c:v>
                </c:pt>
                <c:pt idx="199">
                  <c:v>232985</c:v>
                </c:pt>
                <c:pt idx="200">
                  <c:v>233375</c:v>
                </c:pt>
                <c:pt idx="201">
                  <c:v>233790</c:v>
                </c:pt>
                <c:pt idx="202">
                  <c:v>234204</c:v>
                </c:pt>
                <c:pt idx="203">
                  <c:v>234618</c:v>
                </c:pt>
                <c:pt idx="204">
                  <c:v>235029</c:v>
                </c:pt>
                <c:pt idx="205">
                  <c:v>235458</c:v>
                </c:pt>
                <c:pt idx="206">
                  <c:v>235867</c:v>
                </c:pt>
                <c:pt idx="207">
                  <c:v>236286</c:v>
                </c:pt>
                <c:pt idx="208">
                  <c:v>236687</c:v>
                </c:pt>
                <c:pt idx="209">
                  <c:v>237115</c:v>
                </c:pt>
                <c:pt idx="210">
                  <c:v>237523</c:v>
                </c:pt>
                <c:pt idx="211">
                  <c:v>237957</c:v>
                </c:pt>
                <c:pt idx="212">
                  <c:v>238385</c:v>
                </c:pt>
                <c:pt idx="213">
                  <c:v>238806</c:v>
                </c:pt>
                <c:pt idx="214">
                  <c:v>239211</c:v>
                </c:pt>
                <c:pt idx="215">
                  <c:v>239630</c:v>
                </c:pt>
                <c:pt idx="216">
                  <c:v>240052</c:v>
                </c:pt>
                <c:pt idx="217">
                  <c:v>240471</c:v>
                </c:pt>
                <c:pt idx="218">
                  <c:v>240893</c:v>
                </c:pt>
                <c:pt idx="219">
                  <c:v>241328</c:v>
                </c:pt>
                <c:pt idx="220">
                  <c:v>241754</c:v>
                </c:pt>
                <c:pt idx="221">
                  <c:v>242183</c:v>
                </c:pt>
                <c:pt idx="222">
                  <c:v>242623</c:v>
                </c:pt>
                <c:pt idx="223">
                  <c:v>243060</c:v>
                </c:pt>
                <c:pt idx="224">
                  <c:v>243494</c:v>
                </c:pt>
                <c:pt idx="225">
                  <c:v>243926</c:v>
                </c:pt>
                <c:pt idx="226">
                  <c:v>244377</c:v>
                </c:pt>
                <c:pt idx="227">
                  <c:v>244810</c:v>
                </c:pt>
                <c:pt idx="228">
                  <c:v>245248</c:v>
                </c:pt>
                <c:pt idx="229">
                  <c:v>245682</c:v>
                </c:pt>
                <c:pt idx="230">
                  <c:v>246109</c:v>
                </c:pt>
                <c:pt idx="231">
                  <c:v>246550</c:v>
                </c:pt>
                <c:pt idx="232">
                  <c:v>246996</c:v>
                </c:pt>
                <c:pt idx="233">
                  <c:v>247434</c:v>
                </c:pt>
                <c:pt idx="234">
                  <c:v>247866</c:v>
                </c:pt>
                <c:pt idx="235">
                  <c:v>248297</c:v>
                </c:pt>
                <c:pt idx="236">
                  <c:v>248754</c:v>
                </c:pt>
                <c:pt idx="237">
                  <c:v>249195</c:v>
                </c:pt>
                <c:pt idx="238">
                  <c:v>249633</c:v>
                </c:pt>
                <c:pt idx="239">
                  <c:v>250081</c:v>
                </c:pt>
                <c:pt idx="240">
                  <c:v>250521</c:v>
                </c:pt>
                <c:pt idx="241">
                  <c:v>250954</c:v>
                </c:pt>
                <c:pt idx="242">
                  <c:v>251396</c:v>
                </c:pt>
                <c:pt idx="243">
                  <c:v>251845</c:v>
                </c:pt>
                <c:pt idx="244">
                  <c:v>252290</c:v>
                </c:pt>
                <c:pt idx="245">
                  <c:v>252718</c:v>
                </c:pt>
                <c:pt idx="246">
                  <c:v>253167</c:v>
                </c:pt>
                <c:pt idx="247">
                  <c:v>253613</c:v>
                </c:pt>
                <c:pt idx="248">
                  <c:v>254055</c:v>
                </c:pt>
                <c:pt idx="249">
                  <c:v>254503</c:v>
                </c:pt>
                <c:pt idx="250">
                  <c:v>254941</c:v>
                </c:pt>
                <c:pt idx="251">
                  <c:v>255767</c:v>
                </c:pt>
                <c:pt idx="252">
                  <c:v>256606</c:v>
                </c:pt>
                <c:pt idx="253">
                  <c:v>257426</c:v>
                </c:pt>
                <c:pt idx="254">
                  <c:v>258350</c:v>
                </c:pt>
                <c:pt idx="255">
                  <c:v>259343</c:v>
                </c:pt>
                <c:pt idx="256">
                  <c:v>260466</c:v>
                </c:pt>
                <c:pt idx="257">
                  <c:v>261694</c:v>
                </c:pt>
                <c:pt idx="258">
                  <c:v>263085</c:v>
                </c:pt>
                <c:pt idx="259">
                  <c:v>264620</c:v>
                </c:pt>
                <c:pt idx="260">
                  <c:v>266352</c:v>
                </c:pt>
                <c:pt idx="261">
                  <c:v>268307</c:v>
                </c:pt>
                <c:pt idx="262">
                  <c:v>270443</c:v>
                </c:pt>
                <c:pt idx="263">
                  <c:v>272773</c:v>
                </c:pt>
                <c:pt idx="264">
                  <c:v>275392</c:v>
                </c:pt>
                <c:pt idx="265">
                  <c:v>278286</c:v>
                </c:pt>
                <c:pt idx="266">
                  <c:v>281536</c:v>
                </c:pt>
                <c:pt idx="267">
                  <c:v>285083</c:v>
                </c:pt>
                <c:pt idx="268">
                  <c:v>289087</c:v>
                </c:pt>
                <c:pt idx="269">
                  <c:v>293481</c:v>
                </c:pt>
                <c:pt idx="270">
                  <c:v>298354</c:v>
                </c:pt>
                <c:pt idx="271">
                  <c:v>303679</c:v>
                </c:pt>
                <c:pt idx="272">
                  <c:v>306848</c:v>
                </c:pt>
                <c:pt idx="273">
                  <c:v>310347</c:v>
                </c:pt>
                <c:pt idx="274">
                  <c:v>314223</c:v>
                </c:pt>
                <c:pt idx="275">
                  <c:v>318167</c:v>
                </c:pt>
                <c:pt idx="276">
                  <c:v>322265</c:v>
                </c:pt>
                <c:pt idx="277">
                  <c:v>326399</c:v>
                </c:pt>
                <c:pt idx="278">
                  <c:v>330367</c:v>
                </c:pt>
                <c:pt idx="279">
                  <c:v>334250</c:v>
                </c:pt>
                <c:pt idx="280">
                  <c:v>338111</c:v>
                </c:pt>
                <c:pt idx="281">
                  <c:v>341851</c:v>
                </c:pt>
                <c:pt idx="282">
                  <c:v>345420</c:v>
                </c:pt>
                <c:pt idx="283">
                  <c:v>349087</c:v>
                </c:pt>
                <c:pt idx="284">
                  <c:v>352771</c:v>
                </c:pt>
                <c:pt idx="285">
                  <c:v>356481</c:v>
                </c:pt>
                <c:pt idx="286">
                  <c:v>360146</c:v>
                </c:pt>
                <c:pt idx="287">
                  <c:v>363722</c:v>
                </c:pt>
                <c:pt idx="288">
                  <c:v>367273</c:v>
                </c:pt>
                <c:pt idx="289">
                  <c:v>370814</c:v>
                </c:pt>
                <c:pt idx="290">
                  <c:v>374298</c:v>
                </c:pt>
                <c:pt idx="291">
                  <c:v>377743</c:v>
                </c:pt>
                <c:pt idx="292">
                  <c:v>381119</c:v>
                </c:pt>
                <c:pt idx="293">
                  <c:v>384493</c:v>
                </c:pt>
                <c:pt idx="294">
                  <c:v>387846</c:v>
                </c:pt>
                <c:pt idx="295">
                  <c:v>391114</c:v>
                </c:pt>
                <c:pt idx="296">
                  <c:v>394388</c:v>
                </c:pt>
                <c:pt idx="297">
                  <c:v>397624</c:v>
                </c:pt>
                <c:pt idx="298">
                  <c:v>401793</c:v>
                </c:pt>
                <c:pt idx="299">
                  <c:v>405852</c:v>
                </c:pt>
                <c:pt idx="300">
                  <c:v>409961</c:v>
                </c:pt>
                <c:pt idx="301">
                  <c:v>414130</c:v>
                </c:pt>
                <c:pt idx="302">
                  <c:v>418366</c:v>
                </c:pt>
                <c:pt idx="303">
                  <c:v>422725</c:v>
                </c:pt>
                <c:pt idx="304">
                  <c:v>427307</c:v>
                </c:pt>
                <c:pt idx="305">
                  <c:v>432028</c:v>
                </c:pt>
                <c:pt idx="306">
                  <c:v>436920</c:v>
                </c:pt>
                <c:pt idx="307">
                  <c:v>442052</c:v>
                </c:pt>
                <c:pt idx="308">
                  <c:v>447352</c:v>
                </c:pt>
                <c:pt idx="309">
                  <c:v>452766</c:v>
                </c:pt>
                <c:pt idx="310">
                  <c:v>458305</c:v>
                </c:pt>
                <c:pt idx="311">
                  <c:v>463977</c:v>
                </c:pt>
                <c:pt idx="312">
                  <c:v>469826</c:v>
                </c:pt>
                <c:pt idx="313">
                  <c:v>475869</c:v>
                </c:pt>
                <c:pt idx="314">
                  <c:v>482110</c:v>
                </c:pt>
                <c:pt idx="315">
                  <c:v>488477</c:v>
                </c:pt>
                <c:pt idx="316">
                  <c:v>495089</c:v>
                </c:pt>
                <c:pt idx="317">
                  <c:v>501946</c:v>
                </c:pt>
                <c:pt idx="318">
                  <c:v>508931</c:v>
                </c:pt>
                <c:pt idx="319">
                  <c:v>516045</c:v>
                </c:pt>
                <c:pt idx="320">
                  <c:v>523391</c:v>
                </c:pt>
                <c:pt idx="321">
                  <c:v>531002</c:v>
                </c:pt>
                <c:pt idx="322">
                  <c:v>538730</c:v>
                </c:pt>
                <c:pt idx="323">
                  <c:v>546756</c:v>
                </c:pt>
                <c:pt idx="324">
                  <c:v>554930</c:v>
                </c:pt>
                <c:pt idx="325">
                  <c:v>563207</c:v>
                </c:pt>
                <c:pt idx="326">
                  <c:v>571734</c:v>
                </c:pt>
                <c:pt idx="327">
                  <c:v>580472</c:v>
                </c:pt>
                <c:pt idx="328">
                  <c:v>589394</c:v>
                </c:pt>
                <c:pt idx="329">
                  <c:v>596452</c:v>
                </c:pt>
                <c:pt idx="330">
                  <c:v>603652</c:v>
                </c:pt>
                <c:pt idx="331">
                  <c:v>611019</c:v>
                </c:pt>
                <c:pt idx="332">
                  <c:v>618347</c:v>
                </c:pt>
                <c:pt idx="333">
                  <c:v>625573</c:v>
                </c:pt>
                <c:pt idx="334">
                  <c:v>632782</c:v>
                </c:pt>
                <c:pt idx="335">
                  <c:v>639634</c:v>
                </c:pt>
                <c:pt idx="336">
                  <c:v>646365</c:v>
                </c:pt>
                <c:pt idx="337">
                  <c:v>652920</c:v>
                </c:pt>
                <c:pt idx="338">
                  <c:v>659261</c:v>
                </c:pt>
                <c:pt idx="339">
                  <c:v>665354</c:v>
                </c:pt>
                <c:pt idx="340">
                  <c:v>671419</c:v>
                </c:pt>
                <c:pt idx="341">
                  <c:v>677340</c:v>
                </c:pt>
                <c:pt idx="342">
                  <c:v>683139</c:v>
                </c:pt>
                <c:pt idx="343">
                  <c:v>688792</c:v>
                </c:pt>
                <c:pt idx="344">
                  <c:v>694285</c:v>
                </c:pt>
                <c:pt idx="345">
                  <c:v>699648</c:v>
                </c:pt>
                <c:pt idx="346">
                  <c:v>704800</c:v>
                </c:pt>
                <c:pt idx="347">
                  <c:v>709825</c:v>
                </c:pt>
                <c:pt idx="348">
                  <c:v>714778</c:v>
                </c:pt>
                <c:pt idx="349">
                  <c:v>719560</c:v>
                </c:pt>
                <c:pt idx="350">
                  <c:v>724220</c:v>
                </c:pt>
                <c:pt idx="351">
                  <c:v>728735</c:v>
                </c:pt>
                <c:pt idx="352">
                  <c:v>733103</c:v>
                </c:pt>
                <c:pt idx="353">
                  <c:v>737416</c:v>
                </c:pt>
                <c:pt idx="354">
                  <c:v>741590</c:v>
                </c:pt>
                <c:pt idx="355">
                  <c:v>745616</c:v>
                </c:pt>
                <c:pt idx="356">
                  <c:v>749499</c:v>
                </c:pt>
                <c:pt idx="357">
                  <c:v>753257</c:v>
                </c:pt>
                <c:pt idx="358">
                  <c:v>756970</c:v>
                </c:pt>
                <c:pt idx="359">
                  <c:v>760532</c:v>
                </c:pt>
                <c:pt idx="360">
                  <c:v>764029</c:v>
                </c:pt>
                <c:pt idx="361">
                  <c:v>767449</c:v>
                </c:pt>
                <c:pt idx="362">
                  <c:v>770662</c:v>
                </c:pt>
                <c:pt idx="363">
                  <c:v>773839</c:v>
                </c:pt>
                <c:pt idx="364">
                  <c:v>776922</c:v>
                </c:pt>
                <c:pt idx="365">
                  <c:v>779855</c:v>
                </c:pt>
                <c:pt idx="366">
                  <c:v>782725</c:v>
                </c:pt>
                <c:pt idx="367">
                  <c:v>785546</c:v>
                </c:pt>
                <c:pt idx="368">
                  <c:v>788264</c:v>
                </c:pt>
                <c:pt idx="369">
                  <c:v>790870</c:v>
                </c:pt>
                <c:pt idx="370">
                  <c:v>793407</c:v>
                </c:pt>
                <c:pt idx="371">
                  <c:v>795855</c:v>
                </c:pt>
                <c:pt idx="372">
                  <c:v>798201</c:v>
                </c:pt>
                <c:pt idx="373">
                  <c:v>800488</c:v>
                </c:pt>
                <c:pt idx="374">
                  <c:v>802695</c:v>
                </c:pt>
                <c:pt idx="375">
                  <c:v>804836</c:v>
                </c:pt>
                <c:pt idx="376">
                  <c:v>806906</c:v>
                </c:pt>
                <c:pt idx="377">
                  <c:v>808919</c:v>
                </c:pt>
                <c:pt idx="378">
                  <c:v>810826</c:v>
                </c:pt>
                <c:pt idx="379">
                  <c:v>812718</c:v>
                </c:pt>
                <c:pt idx="380">
                  <c:v>814520</c:v>
                </c:pt>
                <c:pt idx="381">
                  <c:v>816259</c:v>
                </c:pt>
                <c:pt idx="382">
                  <c:v>817950</c:v>
                </c:pt>
                <c:pt idx="383">
                  <c:v>819541</c:v>
                </c:pt>
                <c:pt idx="384">
                  <c:v>821114</c:v>
                </c:pt>
                <c:pt idx="385">
                  <c:v>822639</c:v>
                </c:pt>
                <c:pt idx="386">
                  <c:v>824089</c:v>
                </c:pt>
                <c:pt idx="387">
                  <c:v>825501</c:v>
                </c:pt>
                <c:pt idx="388">
                  <c:v>826878</c:v>
                </c:pt>
                <c:pt idx="389">
                  <c:v>828185</c:v>
                </c:pt>
                <c:pt idx="390">
                  <c:v>829460</c:v>
                </c:pt>
                <c:pt idx="391">
                  <c:v>830687</c:v>
                </c:pt>
                <c:pt idx="392">
                  <c:v>831862</c:v>
                </c:pt>
                <c:pt idx="393">
                  <c:v>832978</c:v>
                </c:pt>
                <c:pt idx="394">
                  <c:v>834082</c:v>
                </c:pt>
                <c:pt idx="395">
                  <c:v>835141</c:v>
                </c:pt>
                <c:pt idx="396">
                  <c:v>836177</c:v>
                </c:pt>
                <c:pt idx="397">
                  <c:v>837145</c:v>
                </c:pt>
                <c:pt idx="398">
                  <c:v>838107</c:v>
                </c:pt>
                <c:pt idx="399">
                  <c:v>839026</c:v>
                </c:pt>
                <c:pt idx="400">
                  <c:v>839914</c:v>
                </c:pt>
                <c:pt idx="401">
                  <c:v>840744</c:v>
                </c:pt>
                <c:pt idx="402">
                  <c:v>841579</c:v>
                </c:pt>
                <c:pt idx="403">
                  <c:v>842370</c:v>
                </c:pt>
                <c:pt idx="404">
                  <c:v>843113</c:v>
                </c:pt>
                <c:pt idx="405">
                  <c:v>843845</c:v>
                </c:pt>
                <c:pt idx="406">
                  <c:v>844565</c:v>
                </c:pt>
                <c:pt idx="407">
                  <c:v>845252</c:v>
                </c:pt>
                <c:pt idx="408">
                  <c:v>845906</c:v>
                </c:pt>
                <c:pt idx="409">
                  <c:v>846530</c:v>
                </c:pt>
                <c:pt idx="410">
                  <c:v>847155</c:v>
                </c:pt>
                <c:pt idx="411">
                  <c:v>847736</c:v>
                </c:pt>
                <c:pt idx="412">
                  <c:v>848317</c:v>
                </c:pt>
                <c:pt idx="413">
                  <c:v>848866</c:v>
                </c:pt>
                <c:pt idx="414">
                  <c:v>849387</c:v>
                </c:pt>
                <c:pt idx="415">
                  <c:v>849880</c:v>
                </c:pt>
                <c:pt idx="416">
                  <c:v>850363</c:v>
                </c:pt>
                <c:pt idx="417">
                  <c:v>850833</c:v>
                </c:pt>
                <c:pt idx="418">
                  <c:v>851280</c:v>
                </c:pt>
                <c:pt idx="419">
                  <c:v>851728</c:v>
                </c:pt>
                <c:pt idx="420">
                  <c:v>852155</c:v>
                </c:pt>
                <c:pt idx="421">
                  <c:v>852566</c:v>
                </c:pt>
                <c:pt idx="422">
                  <c:v>852953</c:v>
                </c:pt>
                <c:pt idx="423">
                  <c:v>853324</c:v>
                </c:pt>
                <c:pt idx="424">
                  <c:v>853692</c:v>
                </c:pt>
                <c:pt idx="425">
                  <c:v>854043</c:v>
                </c:pt>
                <c:pt idx="426">
                  <c:v>854370</c:v>
                </c:pt>
                <c:pt idx="427">
                  <c:v>854697</c:v>
                </c:pt>
                <c:pt idx="428">
                  <c:v>855011</c:v>
                </c:pt>
                <c:pt idx="429">
                  <c:v>855302</c:v>
                </c:pt>
                <c:pt idx="430">
                  <c:v>855594</c:v>
                </c:pt>
                <c:pt idx="431">
                  <c:v>855875</c:v>
                </c:pt>
                <c:pt idx="432">
                  <c:v>856151</c:v>
                </c:pt>
                <c:pt idx="433">
                  <c:v>856396</c:v>
                </c:pt>
                <c:pt idx="434">
                  <c:v>856655</c:v>
                </c:pt>
                <c:pt idx="435">
                  <c:v>856890</c:v>
                </c:pt>
                <c:pt idx="436">
                  <c:v>857121</c:v>
                </c:pt>
                <c:pt idx="437">
                  <c:v>857341</c:v>
                </c:pt>
                <c:pt idx="438">
                  <c:v>857563</c:v>
                </c:pt>
                <c:pt idx="439">
                  <c:v>857772</c:v>
                </c:pt>
                <c:pt idx="440">
                  <c:v>857978</c:v>
                </c:pt>
                <c:pt idx="441">
                  <c:v>858180</c:v>
                </c:pt>
                <c:pt idx="442">
                  <c:v>858369</c:v>
                </c:pt>
                <c:pt idx="443">
                  <c:v>858567</c:v>
                </c:pt>
                <c:pt idx="444">
                  <c:v>858748</c:v>
                </c:pt>
                <c:pt idx="445">
                  <c:v>858918</c:v>
                </c:pt>
                <c:pt idx="446">
                  <c:v>859094</c:v>
                </c:pt>
                <c:pt idx="447">
                  <c:v>859258</c:v>
                </c:pt>
                <c:pt idx="448">
                  <c:v>859414</c:v>
                </c:pt>
                <c:pt idx="449">
                  <c:v>859565</c:v>
                </c:pt>
                <c:pt idx="450">
                  <c:v>859721</c:v>
                </c:pt>
                <c:pt idx="451">
                  <c:v>859871</c:v>
                </c:pt>
                <c:pt idx="452">
                  <c:v>860011</c:v>
                </c:pt>
                <c:pt idx="453">
                  <c:v>860145</c:v>
                </c:pt>
                <c:pt idx="454">
                  <c:v>860282</c:v>
                </c:pt>
                <c:pt idx="455">
                  <c:v>860417</c:v>
                </c:pt>
                <c:pt idx="456">
                  <c:v>860543</c:v>
                </c:pt>
                <c:pt idx="457">
                  <c:v>860661</c:v>
                </c:pt>
                <c:pt idx="458">
                  <c:v>860779</c:v>
                </c:pt>
                <c:pt idx="459">
                  <c:v>860891</c:v>
                </c:pt>
                <c:pt idx="460">
                  <c:v>861008</c:v>
                </c:pt>
                <c:pt idx="461">
                  <c:v>861117</c:v>
                </c:pt>
                <c:pt idx="462">
                  <c:v>861220</c:v>
                </c:pt>
                <c:pt idx="463">
                  <c:v>861332</c:v>
                </c:pt>
                <c:pt idx="464">
                  <c:v>861437</c:v>
                </c:pt>
                <c:pt idx="465">
                  <c:v>861536</c:v>
                </c:pt>
                <c:pt idx="466">
                  <c:v>861634</c:v>
                </c:pt>
                <c:pt idx="467">
                  <c:v>861731</c:v>
                </c:pt>
                <c:pt idx="468">
                  <c:v>861831</c:v>
                </c:pt>
                <c:pt idx="469">
                  <c:v>861922</c:v>
                </c:pt>
                <c:pt idx="470">
                  <c:v>862013</c:v>
                </c:pt>
                <c:pt idx="471">
                  <c:v>862104</c:v>
                </c:pt>
                <c:pt idx="472">
                  <c:v>862194</c:v>
                </c:pt>
                <c:pt idx="473">
                  <c:v>862280</c:v>
                </c:pt>
                <c:pt idx="474">
                  <c:v>862358</c:v>
                </c:pt>
                <c:pt idx="475">
                  <c:v>862444</c:v>
                </c:pt>
                <c:pt idx="476">
                  <c:v>862531</c:v>
                </c:pt>
                <c:pt idx="477">
                  <c:v>862615</c:v>
                </c:pt>
                <c:pt idx="478">
                  <c:v>862686</c:v>
                </c:pt>
                <c:pt idx="479">
                  <c:v>862771</c:v>
                </c:pt>
                <c:pt idx="480">
                  <c:v>862847</c:v>
                </c:pt>
                <c:pt idx="481">
                  <c:v>862920</c:v>
                </c:pt>
                <c:pt idx="482">
                  <c:v>862991</c:v>
                </c:pt>
                <c:pt idx="483">
                  <c:v>863065</c:v>
                </c:pt>
                <c:pt idx="484">
                  <c:v>863138</c:v>
                </c:pt>
                <c:pt idx="485">
                  <c:v>863214</c:v>
                </c:pt>
                <c:pt idx="486">
                  <c:v>863285</c:v>
                </c:pt>
                <c:pt idx="487">
                  <c:v>863356</c:v>
                </c:pt>
                <c:pt idx="488">
                  <c:v>863425</c:v>
                </c:pt>
                <c:pt idx="489">
                  <c:v>863493</c:v>
                </c:pt>
                <c:pt idx="490">
                  <c:v>863561</c:v>
                </c:pt>
                <c:pt idx="491">
                  <c:v>863627</c:v>
                </c:pt>
                <c:pt idx="492">
                  <c:v>863688</c:v>
                </c:pt>
                <c:pt idx="493">
                  <c:v>863751</c:v>
                </c:pt>
                <c:pt idx="494">
                  <c:v>863812</c:v>
                </c:pt>
                <c:pt idx="495">
                  <c:v>863869</c:v>
                </c:pt>
                <c:pt idx="496">
                  <c:v>863929</c:v>
                </c:pt>
                <c:pt idx="497">
                  <c:v>863991</c:v>
                </c:pt>
                <c:pt idx="498">
                  <c:v>864053</c:v>
                </c:pt>
                <c:pt idx="499">
                  <c:v>864107</c:v>
                </c:pt>
                <c:pt idx="500">
                  <c:v>864166</c:v>
                </c:pt>
                <c:pt idx="501">
                  <c:v>864223</c:v>
                </c:pt>
                <c:pt idx="502">
                  <c:v>864282</c:v>
                </c:pt>
                <c:pt idx="503">
                  <c:v>864334</c:v>
                </c:pt>
                <c:pt idx="504">
                  <c:v>864390</c:v>
                </c:pt>
                <c:pt idx="505">
                  <c:v>864447</c:v>
                </c:pt>
                <c:pt idx="506">
                  <c:v>864505</c:v>
                </c:pt>
                <c:pt idx="507">
                  <c:v>864560</c:v>
                </c:pt>
                <c:pt idx="508">
                  <c:v>864614</c:v>
                </c:pt>
                <c:pt idx="509">
                  <c:v>864669</c:v>
                </c:pt>
                <c:pt idx="510">
                  <c:v>864723</c:v>
                </c:pt>
                <c:pt idx="511">
                  <c:v>864784</c:v>
                </c:pt>
                <c:pt idx="512">
                  <c:v>864842</c:v>
                </c:pt>
                <c:pt idx="513">
                  <c:v>864894</c:v>
                </c:pt>
                <c:pt idx="514">
                  <c:v>864952</c:v>
                </c:pt>
                <c:pt idx="515">
                  <c:v>865012</c:v>
                </c:pt>
                <c:pt idx="516">
                  <c:v>865068</c:v>
                </c:pt>
                <c:pt idx="517">
                  <c:v>865121</c:v>
                </c:pt>
                <c:pt idx="518">
                  <c:v>865174</c:v>
                </c:pt>
                <c:pt idx="519">
                  <c:v>865230</c:v>
                </c:pt>
                <c:pt idx="520">
                  <c:v>865284</c:v>
                </c:pt>
                <c:pt idx="521">
                  <c:v>865332</c:v>
                </c:pt>
                <c:pt idx="522">
                  <c:v>865383</c:v>
                </c:pt>
                <c:pt idx="523">
                  <c:v>865433</c:v>
                </c:pt>
                <c:pt idx="524">
                  <c:v>865483</c:v>
                </c:pt>
                <c:pt idx="525">
                  <c:v>865537</c:v>
                </c:pt>
                <c:pt idx="526">
                  <c:v>865589</c:v>
                </c:pt>
                <c:pt idx="527">
                  <c:v>865639</c:v>
                </c:pt>
                <c:pt idx="528">
                  <c:v>865686</c:v>
                </c:pt>
                <c:pt idx="529">
                  <c:v>865742</c:v>
                </c:pt>
                <c:pt idx="530">
                  <c:v>865784</c:v>
                </c:pt>
                <c:pt idx="531">
                  <c:v>865833</c:v>
                </c:pt>
                <c:pt idx="532">
                  <c:v>865880</c:v>
                </c:pt>
                <c:pt idx="533">
                  <c:v>865932</c:v>
                </c:pt>
                <c:pt idx="534">
                  <c:v>865983</c:v>
                </c:pt>
                <c:pt idx="535">
                  <c:v>866031</c:v>
                </c:pt>
                <c:pt idx="536">
                  <c:v>866078</c:v>
                </c:pt>
                <c:pt idx="537">
                  <c:v>866124</c:v>
                </c:pt>
                <c:pt idx="538">
                  <c:v>866173</c:v>
                </c:pt>
                <c:pt idx="539">
                  <c:v>866214</c:v>
                </c:pt>
                <c:pt idx="540">
                  <c:v>866262</c:v>
                </c:pt>
                <c:pt idx="541">
                  <c:v>866308</c:v>
                </c:pt>
                <c:pt idx="542">
                  <c:v>866357</c:v>
                </c:pt>
                <c:pt idx="543">
                  <c:v>866403</c:v>
                </c:pt>
                <c:pt idx="544">
                  <c:v>866447</c:v>
                </c:pt>
                <c:pt idx="545">
                  <c:v>866494</c:v>
                </c:pt>
                <c:pt idx="546">
                  <c:v>866544</c:v>
                </c:pt>
                <c:pt idx="547">
                  <c:v>866587</c:v>
                </c:pt>
                <c:pt idx="548">
                  <c:v>866629</c:v>
                </c:pt>
                <c:pt idx="549">
                  <c:v>866669</c:v>
                </c:pt>
                <c:pt idx="550">
                  <c:v>866716</c:v>
                </c:pt>
                <c:pt idx="551">
                  <c:v>866760</c:v>
                </c:pt>
                <c:pt idx="552">
                  <c:v>866809</c:v>
                </c:pt>
                <c:pt idx="553">
                  <c:v>866847</c:v>
                </c:pt>
                <c:pt idx="554">
                  <c:v>866891</c:v>
                </c:pt>
                <c:pt idx="555">
                  <c:v>866933</c:v>
                </c:pt>
                <c:pt idx="556">
                  <c:v>866976</c:v>
                </c:pt>
                <c:pt idx="557">
                  <c:v>867016</c:v>
                </c:pt>
                <c:pt idx="558">
                  <c:v>867059</c:v>
                </c:pt>
                <c:pt idx="559">
                  <c:v>867102</c:v>
                </c:pt>
                <c:pt idx="560">
                  <c:v>867146</c:v>
                </c:pt>
                <c:pt idx="561">
                  <c:v>867187</c:v>
                </c:pt>
                <c:pt idx="562">
                  <c:v>867228</c:v>
                </c:pt>
                <c:pt idx="563">
                  <c:v>867270</c:v>
                </c:pt>
                <c:pt idx="564">
                  <c:v>867316</c:v>
                </c:pt>
                <c:pt idx="565">
                  <c:v>867356</c:v>
                </c:pt>
                <c:pt idx="566">
                  <c:v>867396</c:v>
                </c:pt>
                <c:pt idx="567">
                  <c:v>867434</c:v>
                </c:pt>
                <c:pt idx="568">
                  <c:v>867477</c:v>
                </c:pt>
                <c:pt idx="569">
                  <c:v>867515</c:v>
                </c:pt>
                <c:pt idx="570">
                  <c:v>867553</c:v>
                </c:pt>
                <c:pt idx="571">
                  <c:v>867592</c:v>
                </c:pt>
                <c:pt idx="572">
                  <c:v>867633</c:v>
                </c:pt>
                <c:pt idx="573">
                  <c:v>867674</c:v>
                </c:pt>
                <c:pt idx="574">
                  <c:v>867714</c:v>
                </c:pt>
                <c:pt idx="575">
                  <c:v>867755</c:v>
                </c:pt>
                <c:pt idx="576">
                  <c:v>867795</c:v>
                </c:pt>
                <c:pt idx="577">
                  <c:v>867835</c:v>
                </c:pt>
                <c:pt idx="578">
                  <c:v>867874</c:v>
                </c:pt>
                <c:pt idx="579">
                  <c:v>867916</c:v>
                </c:pt>
                <c:pt idx="580">
                  <c:v>867953</c:v>
                </c:pt>
                <c:pt idx="581">
                  <c:v>867994</c:v>
                </c:pt>
                <c:pt idx="582">
                  <c:v>868032</c:v>
                </c:pt>
                <c:pt idx="583">
                  <c:v>868067</c:v>
                </c:pt>
                <c:pt idx="584">
                  <c:v>868101</c:v>
                </c:pt>
                <c:pt idx="585">
                  <c:v>868138</c:v>
                </c:pt>
                <c:pt idx="586">
                  <c:v>868178</c:v>
                </c:pt>
                <c:pt idx="587">
                  <c:v>868219</c:v>
                </c:pt>
                <c:pt idx="588">
                  <c:v>868256</c:v>
                </c:pt>
                <c:pt idx="589">
                  <c:v>868298</c:v>
                </c:pt>
                <c:pt idx="590">
                  <c:v>868338</c:v>
                </c:pt>
                <c:pt idx="591">
                  <c:v>868377</c:v>
                </c:pt>
                <c:pt idx="592">
                  <c:v>868415</c:v>
                </c:pt>
                <c:pt idx="593">
                  <c:v>868449</c:v>
                </c:pt>
                <c:pt idx="594">
                  <c:v>868485</c:v>
                </c:pt>
                <c:pt idx="595">
                  <c:v>868522</c:v>
                </c:pt>
                <c:pt idx="596">
                  <c:v>868561</c:v>
                </c:pt>
                <c:pt idx="597">
                  <c:v>868598</c:v>
                </c:pt>
                <c:pt idx="598">
                  <c:v>868634</c:v>
                </c:pt>
                <c:pt idx="599">
                  <c:v>868672</c:v>
                </c:pt>
                <c:pt idx="600">
                  <c:v>868704</c:v>
                </c:pt>
                <c:pt idx="601">
                  <c:v>868739</c:v>
                </c:pt>
                <c:pt idx="602">
                  <c:v>868776</c:v>
                </c:pt>
                <c:pt idx="603">
                  <c:v>868809</c:v>
                </c:pt>
                <c:pt idx="604">
                  <c:v>868845</c:v>
                </c:pt>
                <c:pt idx="605">
                  <c:v>868880</c:v>
                </c:pt>
                <c:pt idx="606">
                  <c:v>868916</c:v>
                </c:pt>
                <c:pt idx="607">
                  <c:v>868950</c:v>
                </c:pt>
                <c:pt idx="608">
                  <c:v>868983</c:v>
                </c:pt>
                <c:pt idx="609">
                  <c:v>869023</c:v>
                </c:pt>
                <c:pt idx="610">
                  <c:v>869057</c:v>
                </c:pt>
                <c:pt idx="611">
                  <c:v>869097</c:v>
                </c:pt>
                <c:pt idx="612">
                  <c:v>869130</c:v>
                </c:pt>
                <c:pt idx="613">
                  <c:v>869163</c:v>
                </c:pt>
                <c:pt idx="614">
                  <c:v>869197</c:v>
                </c:pt>
                <c:pt idx="615">
                  <c:v>869227</c:v>
                </c:pt>
                <c:pt idx="616">
                  <c:v>869263</c:v>
                </c:pt>
                <c:pt idx="617">
                  <c:v>869293</c:v>
                </c:pt>
                <c:pt idx="618">
                  <c:v>869325</c:v>
                </c:pt>
                <c:pt idx="619">
                  <c:v>869361</c:v>
                </c:pt>
                <c:pt idx="620">
                  <c:v>869396</c:v>
                </c:pt>
                <c:pt idx="621">
                  <c:v>869428</c:v>
                </c:pt>
                <c:pt idx="622">
                  <c:v>869458</c:v>
                </c:pt>
                <c:pt idx="623">
                  <c:v>869493</c:v>
                </c:pt>
                <c:pt idx="624">
                  <c:v>869526</c:v>
                </c:pt>
                <c:pt idx="625">
                  <c:v>869558</c:v>
                </c:pt>
                <c:pt idx="626">
                  <c:v>869589</c:v>
                </c:pt>
                <c:pt idx="627">
                  <c:v>869619</c:v>
                </c:pt>
                <c:pt idx="628">
                  <c:v>869652</c:v>
                </c:pt>
                <c:pt idx="629">
                  <c:v>869682</c:v>
                </c:pt>
                <c:pt idx="630">
                  <c:v>869714</c:v>
                </c:pt>
                <c:pt idx="631">
                  <c:v>869746</c:v>
                </c:pt>
                <c:pt idx="632">
                  <c:v>869776</c:v>
                </c:pt>
                <c:pt idx="633">
                  <c:v>869807</c:v>
                </c:pt>
                <c:pt idx="634">
                  <c:v>869840</c:v>
                </c:pt>
                <c:pt idx="635">
                  <c:v>869868</c:v>
                </c:pt>
                <c:pt idx="636">
                  <c:v>869901</c:v>
                </c:pt>
                <c:pt idx="637">
                  <c:v>869932</c:v>
                </c:pt>
                <c:pt idx="638">
                  <c:v>869963</c:v>
                </c:pt>
                <c:pt idx="639">
                  <c:v>869997</c:v>
                </c:pt>
                <c:pt idx="640">
                  <c:v>870030</c:v>
                </c:pt>
                <c:pt idx="641">
                  <c:v>870060</c:v>
                </c:pt>
                <c:pt idx="642">
                  <c:v>870090</c:v>
                </c:pt>
                <c:pt idx="643">
                  <c:v>870123</c:v>
                </c:pt>
                <c:pt idx="644">
                  <c:v>870152</c:v>
                </c:pt>
                <c:pt idx="645">
                  <c:v>870185</c:v>
                </c:pt>
                <c:pt idx="646">
                  <c:v>870213</c:v>
                </c:pt>
                <c:pt idx="647">
                  <c:v>870244</c:v>
                </c:pt>
                <c:pt idx="648">
                  <c:v>870272</c:v>
                </c:pt>
                <c:pt idx="649">
                  <c:v>870304</c:v>
                </c:pt>
                <c:pt idx="650">
                  <c:v>870335</c:v>
                </c:pt>
                <c:pt idx="651">
                  <c:v>870362</c:v>
                </c:pt>
                <c:pt idx="652">
                  <c:v>870392</c:v>
                </c:pt>
                <c:pt idx="653">
                  <c:v>870423</c:v>
                </c:pt>
                <c:pt idx="654">
                  <c:v>870450</c:v>
                </c:pt>
                <c:pt idx="655">
                  <c:v>870480</c:v>
                </c:pt>
                <c:pt idx="656">
                  <c:v>870507</c:v>
                </c:pt>
                <c:pt idx="657">
                  <c:v>870531</c:v>
                </c:pt>
                <c:pt idx="658">
                  <c:v>870559</c:v>
                </c:pt>
                <c:pt idx="659">
                  <c:v>870588</c:v>
                </c:pt>
                <c:pt idx="660">
                  <c:v>870616</c:v>
                </c:pt>
                <c:pt idx="661">
                  <c:v>870641</c:v>
                </c:pt>
                <c:pt idx="662">
                  <c:v>870665</c:v>
                </c:pt>
                <c:pt idx="663">
                  <c:v>870689</c:v>
                </c:pt>
                <c:pt idx="664">
                  <c:v>870719</c:v>
                </c:pt>
                <c:pt idx="665">
                  <c:v>870743</c:v>
                </c:pt>
                <c:pt idx="666">
                  <c:v>870769</c:v>
                </c:pt>
                <c:pt idx="667">
                  <c:v>870797</c:v>
                </c:pt>
                <c:pt idx="668">
                  <c:v>870824</c:v>
                </c:pt>
                <c:pt idx="669">
                  <c:v>870851</c:v>
                </c:pt>
                <c:pt idx="670">
                  <c:v>870879</c:v>
                </c:pt>
                <c:pt idx="671">
                  <c:v>870908</c:v>
                </c:pt>
                <c:pt idx="672">
                  <c:v>870935</c:v>
                </c:pt>
                <c:pt idx="673">
                  <c:v>870962</c:v>
                </c:pt>
                <c:pt idx="674">
                  <c:v>870987</c:v>
                </c:pt>
                <c:pt idx="675">
                  <c:v>871015</c:v>
                </c:pt>
                <c:pt idx="676">
                  <c:v>871039</c:v>
                </c:pt>
                <c:pt idx="677">
                  <c:v>871066</c:v>
                </c:pt>
                <c:pt idx="678">
                  <c:v>871094</c:v>
                </c:pt>
                <c:pt idx="679">
                  <c:v>871120</c:v>
                </c:pt>
                <c:pt idx="680">
                  <c:v>871145</c:v>
                </c:pt>
                <c:pt idx="681">
                  <c:v>871172</c:v>
                </c:pt>
                <c:pt idx="682">
                  <c:v>871197</c:v>
                </c:pt>
                <c:pt idx="683">
                  <c:v>871228</c:v>
                </c:pt>
                <c:pt idx="684">
                  <c:v>871251</c:v>
                </c:pt>
                <c:pt idx="685">
                  <c:v>871277</c:v>
                </c:pt>
                <c:pt idx="686">
                  <c:v>871301</c:v>
                </c:pt>
                <c:pt idx="687">
                  <c:v>871328</c:v>
                </c:pt>
                <c:pt idx="688">
                  <c:v>871351</c:v>
                </c:pt>
                <c:pt idx="689">
                  <c:v>871376</c:v>
                </c:pt>
                <c:pt idx="690">
                  <c:v>871401</c:v>
                </c:pt>
                <c:pt idx="691">
                  <c:v>871424</c:v>
                </c:pt>
                <c:pt idx="692">
                  <c:v>871448</c:v>
                </c:pt>
                <c:pt idx="693">
                  <c:v>871475</c:v>
                </c:pt>
                <c:pt idx="694">
                  <c:v>871499</c:v>
                </c:pt>
                <c:pt idx="695">
                  <c:v>871523</c:v>
                </c:pt>
                <c:pt idx="696">
                  <c:v>871546</c:v>
                </c:pt>
                <c:pt idx="697">
                  <c:v>871569</c:v>
                </c:pt>
                <c:pt idx="698">
                  <c:v>871591</c:v>
                </c:pt>
                <c:pt idx="699">
                  <c:v>871613</c:v>
                </c:pt>
                <c:pt idx="700">
                  <c:v>871636</c:v>
                </c:pt>
                <c:pt idx="701">
                  <c:v>871661</c:v>
                </c:pt>
                <c:pt idx="702">
                  <c:v>871684</c:v>
                </c:pt>
                <c:pt idx="703">
                  <c:v>871706</c:v>
                </c:pt>
                <c:pt idx="704">
                  <c:v>871728</c:v>
                </c:pt>
                <c:pt idx="705">
                  <c:v>871751</c:v>
                </c:pt>
                <c:pt idx="706">
                  <c:v>871777</c:v>
                </c:pt>
                <c:pt idx="707">
                  <c:v>871802</c:v>
                </c:pt>
                <c:pt idx="708">
                  <c:v>871824</c:v>
                </c:pt>
                <c:pt idx="709">
                  <c:v>871848</c:v>
                </c:pt>
                <c:pt idx="710">
                  <c:v>871869</c:v>
                </c:pt>
                <c:pt idx="711">
                  <c:v>871893</c:v>
                </c:pt>
                <c:pt idx="712">
                  <c:v>871918</c:v>
                </c:pt>
                <c:pt idx="713">
                  <c:v>871943</c:v>
                </c:pt>
                <c:pt idx="714">
                  <c:v>871962</c:v>
                </c:pt>
                <c:pt idx="715">
                  <c:v>871982</c:v>
                </c:pt>
                <c:pt idx="716">
                  <c:v>872004</c:v>
                </c:pt>
                <c:pt idx="717">
                  <c:v>872025</c:v>
                </c:pt>
                <c:pt idx="718">
                  <c:v>872048</c:v>
                </c:pt>
                <c:pt idx="719">
                  <c:v>872069</c:v>
                </c:pt>
                <c:pt idx="720">
                  <c:v>872093</c:v>
                </c:pt>
                <c:pt idx="721">
                  <c:v>872114</c:v>
                </c:pt>
                <c:pt idx="722">
                  <c:v>872136</c:v>
                </c:pt>
                <c:pt idx="723">
                  <c:v>872158</c:v>
                </c:pt>
                <c:pt idx="724">
                  <c:v>872181</c:v>
                </c:pt>
                <c:pt idx="725">
                  <c:v>872198</c:v>
                </c:pt>
                <c:pt idx="726">
                  <c:v>872223</c:v>
                </c:pt>
                <c:pt idx="727">
                  <c:v>872248</c:v>
                </c:pt>
                <c:pt idx="728">
                  <c:v>872272</c:v>
                </c:pt>
                <c:pt idx="729">
                  <c:v>872293</c:v>
                </c:pt>
                <c:pt idx="730">
                  <c:v>872314</c:v>
                </c:pt>
                <c:pt idx="731">
                  <c:v>872337</c:v>
                </c:pt>
                <c:pt idx="732">
                  <c:v>872358</c:v>
                </c:pt>
                <c:pt idx="733">
                  <c:v>872378</c:v>
                </c:pt>
                <c:pt idx="734">
                  <c:v>872401</c:v>
                </c:pt>
                <c:pt idx="735">
                  <c:v>872423</c:v>
                </c:pt>
                <c:pt idx="736">
                  <c:v>872444</c:v>
                </c:pt>
                <c:pt idx="737">
                  <c:v>872464</c:v>
                </c:pt>
                <c:pt idx="738">
                  <c:v>872484</c:v>
                </c:pt>
                <c:pt idx="739">
                  <c:v>872505</c:v>
                </c:pt>
                <c:pt idx="740">
                  <c:v>872526</c:v>
                </c:pt>
                <c:pt idx="741">
                  <c:v>872548</c:v>
                </c:pt>
                <c:pt idx="742">
                  <c:v>872567</c:v>
                </c:pt>
                <c:pt idx="743">
                  <c:v>872590</c:v>
                </c:pt>
                <c:pt idx="744">
                  <c:v>872614</c:v>
                </c:pt>
                <c:pt idx="745">
                  <c:v>872633</c:v>
                </c:pt>
                <c:pt idx="746">
                  <c:v>872656</c:v>
                </c:pt>
                <c:pt idx="747">
                  <c:v>872673</c:v>
                </c:pt>
                <c:pt idx="748">
                  <c:v>872696</c:v>
                </c:pt>
                <c:pt idx="749">
                  <c:v>872720</c:v>
                </c:pt>
                <c:pt idx="750">
                  <c:v>872742</c:v>
                </c:pt>
                <c:pt idx="751">
                  <c:v>872763</c:v>
                </c:pt>
                <c:pt idx="752">
                  <c:v>872779</c:v>
                </c:pt>
                <c:pt idx="753">
                  <c:v>872797</c:v>
                </c:pt>
                <c:pt idx="754">
                  <c:v>872816</c:v>
                </c:pt>
                <c:pt idx="755">
                  <c:v>872836</c:v>
                </c:pt>
                <c:pt idx="756">
                  <c:v>872856</c:v>
                </c:pt>
                <c:pt idx="757">
                  <c:v>872877</c:v>
                </c:pt>
                <c:pt idx="758">
                  <c:v>872899</c:v>
                </c:pt>
                <c:pt idx="759">
                  <c:v>872918</c:v>
                </c:pt>
                <c:pt idx="760">
                  <c:v>872938</c:v>
                </c:pt>
                <c:pt idx="761">
                  <c:v>872958</c:v>
                </c:pt>
                <c:pt idx="762">
                  <c:v>872978</c:v>
                </c:pt>
                <c:pt idx="763">
                  <c:v>872997</c:v>
                </c:pt>
                <c:pt idx="764">
                  <c:v>873015</c:v>
                </c:pt>
                <c:pt idx="765">
                  <c:v>873037</c:v>
                </c:pt>
                <c:pt idx="766">
                  <c:v>873055</c:v>
                </c:pt>
                <c:pt idx="767">
                  <c:v>873076</c:v>
                </c:pt>
                <c:pt idx="768">
                  <c:v>873098</c:v>
                </c:pt>
                <c:pt idx="769">
                  <c:v>873120</c:v>
                </c:pt>
                <c:pt idx="770">
                  <c:v>873142</c:v>
                </c:pt>
                <c:pt idx="771">
                  <c:v>873162</c:v>
                </c:pt>
                <c:pt idx="772">
                  <c:v>873180</c:v>
                </c:pt>
                <c:pt idx="773">
                  <c:v>873204</c:v>
                </c:pt>
                <c:pt idx="774">
                  <c:v>873222</c:v>
                </c:pt>
                <c:pt idx="775">
                  <c:v>873241</c:v>
                </c:pt>
                <c:pt idx="776">
                  <c:v>873263</c:v>
                </c:pt>
                <c:pt idx="777">
                  <c:v>873282</c:v>
                </c:pt>
                <c:pt idx="778">
                  <c:v>873303</c:v>
                </c:pt>
                <c:pt idx="779">
                  <c:v>873321</c:v>
                </c:pt>
                <c:pt idx="780">
                  <c:v>873339</c:v>
                </c:pt>
                <c:pt idx="781">
                  <c:v>873359</c:v>
                </c:pt>
                <c:pt idx="782">
                  <c:v>873378</c:v>
                </c:pt>
                <c:pt idx="783">
                  <c:v>873401</c:v>
                </c:pt>
                <c:pt idx="784">
                  <c:v>873420</c:v>
                </c:pt>
                <c:pt idx="785">
                  <c:v>873440</c:v>
                </c:pt>
                <c:pt idx="786">
                  <c:v>873459</c:v>
                </c:pt>
                <c:pt idx="787">
                  <c:v>873479</c:v>
                </c:pt>
                <c:pt idx="788">
                  <c:v>873495</c:v>
                </c:pt>
                <c:pt idx="789">
                  <c:v>873513</c:v>
                </c:pt>
                <c:pt idx="790">
                  <c:v>873535</c:v>
                </c:pt>
                <c:pt idx="791">
                  <c:v>873554</c:v>
                </c:pt>
                <c:pt idx="792">
                  <c:v>873575</c:v>
                </c:pt>
                <c:pt idx="793">
                  <c:v>873596</c:v>
                </c:pt>
                <c:pt idx="794">
                  <c:v>873613</c:v>
                </c:pt>
                <c:pt idx="795">
                  <c:v>873633</c:v>
                </c:pt>
                <c:pt idx="796">
                  <c:v>873654</c:v>
                </c:pt>
                <c:pt idx="797">
                  <c:v>873675</c:v>
                </c:pt>
                <c:pt idx="798">
                  <c:v>873693</c:v>
                </c:pt>
                <c:pt idx="799">
                  <c:v>873715</c:v>
                </c:pt>
                <c:pt idx="800">
                  <c:v>873736</c:v>
                </c:pt>
                <c:pt idx="801">
                  <c:v>873758</c:v>
                </c:pt>
                <c:pt idx="802">
                  <c:v>873779</c:v>
                </c:pt>
                <c:pt idx="803">
                  <c:v>873800</c:v>
                </c:pt>
                <c:pt idx="804">
                  <c:v>873818</c:v>
                </c:pt>
                <c:pt idx="805">
                  <c:v>873839</c:v>
                </c:pt>
                <c:pt idx="806">
                  <c:v>873859</c:v>
                </c:pt>
                <c:pt idx="807">
                  <c:v>873878</c:v>
                </c:pt>
                <c:pt idx="808">
                  <c:v>873896</c:v>
                </c:pt>
                <c:pt idx="809">
                  <c:v>873915</c:v>
                </c:pt>
                <c:pt idx="810">
                  <c:v>873934</c:v>
                </c:pt>
                <c:pt idx="811">
                  <c:v>873955</c:v>
                </c:pt>
                <c:pt idx="812">
                  <c:v>873974</c:v>
                </c:pt>
                <c:pt idx="813">
                  <c:v>873992</c:v>
                </c:pt>
                <c:pt idx="814">
                  <c:v>874011</c:v>
                </c:pt>
                <c:pt idx="815">
                  <c:v>874032</c:v>
                </c:pt>
                <c:pt idx="816">
                  <c:v>874050</c:v>
                </c:pt>
                <c:pt idx="817">
                  <c:v>874072</c:v>
                </c:pt>
                <c:pt idx="818">
                  <c:v>874089</c:v>
                </c:pt>
                <c:pt idx="819">
                  <c:v>874112</c:v>
                </c:pt>
                <c:pt idx="820">
                  <c:v>874133</c:v>
                </c:pt>
                <c:pt idx="821">
                  <c:v>874151</c:v>
                </c:pt>
                <c:pt idx="822">
                  <c:v>874171</c:v>
                </c:pt>
                <c:pt idx="823">
                  <c:v>874190</c:v>
                </c:pt>
                <c:pt idx="824">
                  <c:v>874209</c:v>
                </c:pt>
                <c:pt idx="825">
                  <c:v>874230</c:v>
                </c:pt>
                <c:pt idx="826">
                  <c:v>874249</c:v>
                </c:pt>
                <c:pt idx="827">
                  <c:v>874268</c:v>
                </c:pt>
                <c:pt idx="828">
                  <c:v>874289</c:v>
                </c:pt>
                <c:pt idx="829">
                  <c:v>874311</c:v>
                </c:pt>
                <c:pt idx="830">
                  <c:v>874331</c:v>
                </c:pt>
                <c:pt idx="831">
                  <c:v>874348</c:v>
                </c:pt>
                <c:pt idx="832">
                  <c:v>874370</c:v>
                </c:pt>
                <c:pt idx="833">
                  <c:v>874391</c:v>
                </c:pt>
                <c:pt idx="834">
                  <c:v>874407</c:v>
                </c:pt>
                <c:pt idx="835">
                  <c:v>874426</c:v>
                </c:pt>
                <c:pt idx="836">
                  <c:v>874446</c:v>
                </c:pt>
                <c:pt idx="837">
                  <c:v>874465</c:v>
                </c:pt>
                <c:pt idx="838">
                  <c:v>874486</c:v>
                </c:pt>
                <c:pt idx="839">
                  <c:v>874506</c:v>
                </c:pt>
                <c:pt idx="840">
                  <c:v>874528</c:v>
                </c:pt>
                <c:pt idx="841">
                  <c:v>874545</c:v>
                </c:pt>
                <c:pt idx="842">
                  <c:v>874562</c:v>
                </c:pt>
                <c:pt idx="843">
                  <c:v>874583</c:v>
                </c:pt>
                <c:pt idx="844">
                  <c:v>874602</c:v>
                </c:pt>
                <c:pt idx="845">
                  <c:v>874620</c:v>
                </c:pt>
                <c:pt idx="846">
                  <c:v>874641</c:v>
                </c:pt>
                <c:pt idx="847">
                  <c:v>874662</c:v>
                </c:pt>
                <c:pt idx="848">
                  <c:v>874681</c:v>
                </c:pt>
                <c:pt idx="849">
                  <c:v>874701</c:v>
                </c:pt>
                <c:pt idx="850">
                  <c:v>874720</c:v>
                </c:pt>
                <c:pt idx="851">
                  <c:v>874740</c:v>
                </c:pt>
                <c:pt idx="852">
                  <c:v>874758</c:v>
                </c:pt>
                <c:pt idx="853">
                  <c:v>874776</c:v>
                </c:pt>
                <c:pt idx="854">
                  <c:v>874794</c:v>
                </c:pt>
                <c:pt idx="855">
                  <c:v>874816</c:v>
                </c:pt>
                <c:pt idx="856">
                  <c:v>874836</c:v>
                </c:pt>
                <c:pt idx="857">
                  <c:v>874856</c:v>
                </c:pt>
                <c:pt idx="858">
                  <c:v>874878</c:v>
                </c:pt>
                <c:pt idx="859">
                  <c:v>874896</c:v>
                </c:pt>
                <c:pt idx="860">
                  <c:v>874917</c:v>
                </c:pt>
                <c:pt idx="861">
                  <c:v>874935</c:v>
                </c:pt>
                <c:pt idx="862">
                  <c:v>874955</c:v>
                </c:pt>
                <c:pt idx="863">
                  <c:v>874975</c:v>
                </c:pt>
                <c:pt idx="864">
                  <c:v>874994</c:v>
                </c:pt>
                <c:pt idx="865">
                  <c:v>875016</c:v>
                </c:pt>
                <c:pt idx="866">
                  <c:v>875035</c:v>
                </c:pt>
                <c:pt idx="867">
                  <c:v>875056</c:v>
                </c:pt>
                <c:pt idx="868">
                  <c:v>875077</c:v>
                </c:pt>
                <c:pt idx="869">
                  <c:v>875097</c:v>
                </c:pt>
                <c:pt idx="870">
                  <c:v>875117</c:v>
                </c:pt>
                <c:pt idx="871">
                  <c:v>875134</c:v>
                </c:pt>
                <c:pt idx="872">
                  <c:v>875155</c:v>
                </c:pt>
                <c:pt idx="873">
                  <c:v>875177</c:v>
                </c:pt>
                <c:pt idx="874">
                  <c:v>875195</c:v>
                </c:pt>
                <c:pt idx="875">
                  <c:v>875215</c:v>
                </c:pt>
                <c:pt idx="876">
                  <c:v>875235</c:v>
                </c:pt>
                <c:pt idx="877">
                  <c:v>875256</c:v>
                </c:pt>
                <c:pt idx="878">
                  <c:v>875276</c:v>
                </c:pt>
                <c:pt idx="879">
                  <c:v>875295</c:v>
                </c:pt>
                <c:pt idx="880">
                  <c:v>875316</c:v>
                </c:pt>
                <c:pt idx="881">
                  <c:v>875334</c:v>
                </c:pt>
                <c:pt idx="882">
                  <c:v>875353</c:v>
                </c:pt>
                <c:pt idx="883">
                  <c:v>875375</c:v>
                </c:pt>
                <c:pt idx="884">
                  <c:v>875395</c:v>
                </c:pt>
                <c:pt idx="885">
                  <c:v>875416</c:v>
                </c:pt>
                <c:pt idx="886">
                  <c:v>875437</c:v>
                </c:pt>
                <c:pt idx="887">
                  <c:v>875460</c:v>
                </c:pt>
                <c:pt idx="888">
                  <c:v>875478</c:v>
                </c:pt>
                <c:pt idx="889">
                  <c:v>875494</c:v>
                </c:pt>
                <c:pt idx="890">
                  <c:v>875515</c:v>
                </c:pt>
                <c:pt idx="891">
                  <c:v>875536</c:v>
                </c:pt>
                <c:pt idx="892">
                  <c:v>875555</c:v>
                </c:pt>
                <c:pt idx="893">
                  <c:v>875575</c:v>
                </c:pt>
                <c:pt idx="894">
                  <c:v>875594</c:v>
                </c:pt>
                <c:pt idx="895">
                  <c:v>875612</c:v>
                </c:pt>
                <c:pt idx="896">
                  <c:v>875630</c:v>
                </c:pt>
                <c:pt idx="897">
                  <c:v>875650</c:v>
                </c:pt>
                <c:pt idx="898">
                  <c:v>875668</c:v>
                </c:pt>
                <c:pt idx="899">
                  <c:v>875687</c:v>
                </c:pt>
                <c:pt idx="900">
                  <c:v>875707</c:v>
                </c:pt>
                <c:pt idx="901">
                  <c:v>875727</c:v>
                </c:pt>
                <c:pt idx="902">
                  <c:v>875746</c:v>
                </c:pt>
                <c:pt idx="903">
                  <c:v>875763</c:v>
                </c:pt>
                <c:pt idx="904">
                  <c:v>875780</c:v>
                </c:pt>
                <c:pt idx="905">
                  <c:v>875799</c:v>
                </c:pt>
                <c:pt idx="906">
                  <c:v>875817</c:v>
                </c:pt>
                <c:pt idx="907">
                  <c:v>875839</c:v>
                </c:pt>
                <c:pt idx="908">
                  <c:v>875859</c:v>
                </c:pt>
                <c:pt idx="909">
                  <c:v>875879</c:v>
                </c:pt>
                <c:pt idx="910">
                  <c:v>875902</c:v>
                </c:pt>
                <c:pt idx="911">
                  <c:v>875923</c:v>
                </c:pt>
                <c:pt idx="912">
                  <c:v>875941</c:v>
                </c:pt>
                <c:pt idx="913">
                  <c:v>875962</c:v>
                </c:pt>
                <c:pt idx="914">
                  <c:v>875977</c:v>
                </c:pt>
                <c:pt idx="915">
                  <c:v>875994</c:v>
                </c:pt>
                <c:pt idx="916">
                  <c:v>876014</c:v>
                </c:pt>
                <c:pt idx="917">
                  <c:v>876036</c:v>
                </c:pt>
                <c:pt idx="918">
                  <c:v>876057</c:v>
                </c:pt>
                <c:pt idx="919">
                  <c:v>876077</c:v>
                </c:pt>
                <c:pt idx="920">
                  <c:v>876098</c:v>
                </c:pt>
                <c:pt idx="921">
                  <c:v>876114</c:v>
                </c:pt>
                <c:pt idx="922">
                  <c:v>876132</c:v>
                </c:pt>
                <c:pt idx="923">
                  <c:v>876149</c:v>
                </c:pt>
                <c:pt idx="924">
                  <c:v>876170</c:v>
                </c:pt>
                <c:pt idx="925">
                  <c:v>876191</c:v>
                </c:pt>
                <c:pt idx="926">
                  <c:v>876210</c:v>
                </c:pt>
                <c:pt idx="927">
                  <c:v>876228</c:v>
                </c:pt>
                <c:pt idx="928">
                  <c:v>876250</c:v>
                </c:pt>
                <c:pt idx="929">
                  <c:v>876267</c:v>
                </c:pt>
                <c:pt idx="930">
                  <c:v>876284</c:v>
                </c:pt>
                <c:pt idx="931">
                  <c:v>876306</c:v>
                </c:pt>
                <c:pt idx="932">
                  <c:v>876328</c:v>
                </c:pt>
                <c:pt idx="933">
                  <c:v>876347</c:v>
                </c:pt>
                <c:pt idx="934">
                  <c:v>876363</c:v>
                </c:pt>
                <c:pt idx="935">
                  <c:v>876384</c:v>
                </c:pt>
                <c:pt idx="936">
                  <c:v>876403</c:v>
                </c:pt>
                <c:pt idx="937">
                  <c:v>876420</c:v>
                </c:pt>
                <c:pt idx="938">
                  <c:v>876441</c:v>
                </c:pt>
                <c:pt idx="939">
                  <c:v>876458</c:v>
                </c:pt>
                <c:pt idx="940">
                  <c:v>876479</c:v>
                </c:pt>
                <c:pt idx="941">
                  <c:v>876500</c:v>
                </c:pt>
                <c:pt idx="942">
                  <c:v>876521</c:v>
                </c:pt>
                <c:pt idx="943">
                  <c:v>876540</c:v>
                </c:pt>
                <c:pt idx="944">
                  <c:v>876560</c:v>
                </c:pt>
                <c:pt idx="945">
                  <c:v>876582</c:v>
                </c:pt>
                <c:pt idx="946">
                  <c:v>876604</c:v>
                </c:pt>
                <c:pt idx="947">
                  <c:v>876627</c:v>
                </c:pt>
                <c:pt idx="948">
                  <c:v>876648</c:v>
                </c:pt>
                <c:pt idx="949">
                  <c:v>876667</c:v>
                </c:pt>
                <c:pt idx="950">
                  <c:v>876686</c:v>
                </c:pt>
                <c:pt idx="951">
                  <c:v>876708</c:v>
                </c:pt>
                <c:pt idx="952">
                  <c:v>876729</c:v>
                </c:pt>
                <c:pt idx="953">
                  <c:v>876752</c:v>
                </c:pt>
                <c:pt idx="954">
                  <c:v>876771</c:v>
                </c:pt>
                <c:pt idx="955">
                  <c:v>876793</c:v>
                </c:pt>
                <c:pt idx="956">
                  <c:v>876813</c:v>
                </c:pt>
                <c:pt idx="957">
                  <c:v>876831</c:v>
                </c:pt>
                <c:pt idx="958">
                  <c:v>876853</c:v>
                </c:pt>
                <c:pt idx="959">
                  <c:v>876874</c:v>
                </c:pt>
                <c:pt idx="960">
                  <c:v>876897</c:v>
                </c:pt>
                <c:pt idx="961">
                  <c:v>876919</c:v>
                </c:pt>
                <c:pt idx="962">
                  <c:v>876937</c:v>
                </c:pt>
                <c:pt idx="963">
                  <c:v>876956</c:v>
                </c:pt>
                <c:pt idx="964">
                  <c:v>876976</c:v>
                </c:pt>
                <c:pt idx="965">
                  <c:v>876996</c:v>
                </c:pt>
                <c:pt idx="966">
                  <c:v>877012</c:v>
                </c:pt>
                <c:pt idx="967">
                  <c:v>877034</c:v>
                </c:pt>
                <c:pt idx="968">
                  <c:v>877054</c:v>
                </c:pt>
                <c:pt idx="969">
                  <c:v>877074</c:v>
                </c:pt>
                <c:pt idx="970">
                  <c:v>877091</c:v>
                </c:pt>
                <c:pt idx="971">
                  <c:v>877111</c:v>
                </c:pt>
                <c:pt idx="972">
                  <c:v>877134</c:v>
                </c:pt>
                <c:pt idx="973">
                  <c:v>877153</c:v>
                </c:pt>
                <c:pt idx="974">
                  <c:v>877176</c:v>
                </c:pt>
                <c:pt idx="975">
                  <c:v>877194</c:v>
                </c:pt>
                <c:pt idx="976">
                  <c:v>877213</c:v>
                </c:pt>
                <c:pt idx="977">
                  <c:v>877234</c:v>
                </c:pt>
                <c:pt idx="978">
                  <c:v>877254</c:v>
                </c:pt>
                <c:pt idx="979">
                  <c:v>877275</c:v>
                </c:pt>
                <c:pt idx="980">
                  <c:v>877296</c:v>
                </c:pt>
                <c:pt idx="981">
                  <c:v>877315</c:v>
                </c:pt>
                <c:pt idx="982">
                  <c:v>877336</c:v>
                </c:pt>
                <c:pt idx="983">
                  <c:v>877359</c:v>
                </c:pt>
                <c:pt idx="984">
                  <c:v>877382</c:v>
                </c:pt>
                <c:pt idx="985">
                  <c:v>877403</c:v>
                </c:pt>
                <c:pt idx="986">
                  <c:v>877425</c:v>
                </c:pt>
                <c:pt idx="987">
                  <c:v>877447</c:v>
                </c:pt>
                <c:pt idx="988">
                  <c:v>877468</c:v>
                </c:pt>
                <c:pt idx="989">
                  <c:v>877486</c:v>
                </c:pt>
                <c:pt idx="990">
                  <c:v>877505</c:v>
                </c:pt>
              </c:numCache>
            </c:numRef>
          </c:yVal>
          <c:smooth val="0"/>
          <c:extLst>
            <c:ext xmlns:c16="http://schemas.microsoft.com/office/drawing/2014/chart" uri="{C3380CC4-5D6E-409C-BE32-E72D297353CC}">
              <c16:uniqueId val="{00000004-6FBB-42A3-98FE-7998BED142CD}"/>
            </c:ext>
          </c:extLst>
        </c:ser>
        <c:dLbls>
          <c:showLegendKey val="0"/>
          <c:showVal val="0"/>
          <c:showCatName val="0"/>
          <c:showSerName val="0"/>
          <c:showPercent val="0"/>
          <c:showBubbleSize val="0"/>
        </c:dLbls>
        <c:axId val="490372376"/>
        <c:axId val="490374016"/>
        <c:extLst>
          <c:ext xmlns:c15="http://schemas.microsoft.com/office/drawing/2012/chart" uri="{02D57815-91ED-43cb-92C2-25804820EDAC}">
            <c15:filteredScatterSeries>
              <c15:ser>
                <c:idx val="2"/>
                <c:order val="2"/>
                <c:tx>
                  <c:v>Validation begin date</c:v>
                </c:tx>
                <c:spPr>
                  <a:ln w="25400" cap="rnd">
                    <a:no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100"/>
                  <c:spPr>
                    <a:noFill/>
                    <a:ln w="38100" cap="flat" cmpd="sng" algn="ctr">
                      <a:solidFill>
                        <a:schemeClr val="accent1"/>
                      </a:solidFill>
                      <a:prstDash val="sysDash"/>
                      <a:round/>
                    </a:ln>
                    <a:effectLst/>
                  </c:spPr>
                </c:errBars>
                <c:xVal>
                  <c:numRef>
                    <c:extLst>
                      <c:ext uri="{02D57815-91ED-43cb-92C2-25804820EDAC}">
                        <c15:formulaRef>
                          <c15:sqref>Output_summary!$A$318</c15:sqref>
                        </c15:formulaRef>
                      </c:ext>
                    </c:extLst>
                    <c:numCache>
                      <c:formatCode>[$-409]d\-mmm\-yy;@</c:formatCode>
                      <c:ptCount val="1"/>
                      <c:pt idx="0">
                        <c:v>44210</c:v>
                      </c:pt>
                    </c:numCache>
                  </c:numRef>
                </c:xVal>
                <c:yVal>
                  <c:numLit>
                    <c:formatCode>General</c:formatCode>
                    <c:ptCount val="1"/>
                    <c:pt idx="0">
                      <c:v>1000000</c:v>
                    </c:pt>
                  </c:numLit>
                </c:yVal>
                <c:smooth val="0"/>
                <c:extLst>
                  <c:ext xmlns:c16="http://schemas.microsoft.com/office/drawing/2014/chart" uri="{C3380CC4-5D6E-409C-BE32-E72D297353CC}">
                    <c16:uniqueId val="{00000005-6FBB-42A3-98FE-7998BED142CD}"/>
                  </c:ext>
                </c:extLst>
              </c15:ser>
            </c15:filteredScatterSeries>
            <c15:filteredScatterSeries>
              <c15:ser>
                <c:idx val="3"/>
                <c:order val="3"/>
                <c:tx>
                  <c:v>Set Parameters</c:v>
                </c:tx>
                <c:spPr>
                  <a:ln w="25400" cap="rnd">
                    <a:noFill/>
                    <a:round/>
                  </a:ln>
                  <a:effectLst/>
                </c:spPr>
                <c:marker>
                  <c:symbol val="circle"/>
                  <c:size val="5"/>
                  <c:spPr>
                    <a:solidFill>
                      <a:schemeClr val="accent4"/>
                    </a:solidFill>
                    <a:ln w="9525">
                      <a:solidFill>
                        <a:schemeClr val="accent4"/>
                      </a:solidFill>
                    </a:ln>
                    <a:effectLst/>
                  </c:spPr>
                </c:marker>
                <c:errBars>
                  <c:errDir val="y"/>
                  <c:errBarType val="both"/>
                  <c:errValType val="percentage"/>
                  <c:noEndCap val="1"/>
                  <c:val val="100"/>
                  <c:spPr>
                    <a:noFill/>
                    <a:ln w="41275" cap="flat" cmpd="sng" algn="ctr">
                      <a:solidFill>
                        <a:schemeClr val="accent6"/>
                      </a:solidFill>
                      <a:prstDash val="sysDot"/>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Output_summary!$A$288</c15:sqref>
                        </c15:formulaRef>
                      </c:ext>
                    </c:extLst>
                    <c:numCache>
                      <c:formatCode>[$-409]d\-mmm\-yy;@</c:formatCode>
                      <c:ptCount val="1"/>
                      <c:pt idx="0">
                        <c:v>44180</c:v>
                      </c:pt>
                    </c:numCache>
                  </c:numRef>
                </c:xVal>
                <c:yVal>
                  <c:numLit>
                    <c:formatCode>General</c:formatCode>
                    <c:ptCount val="1"/>
                    <c:pt idx="0">
                      <c:v>1000000</c:v>
                    </c:pt>
                  </c:numLit>
                </c:yVal>
                <c:smooth val="0"/>
                <c:extLst xmlns:c15="http://schemas.microsoft.com/office/drawing/2012/chart">
                  <c:ext xmlns:c16="http://schemas.microsoft.com/office/drawing/2014/chart" uri="{C3380CC4-5D6E-409C-BE32-E72D297353CC}">
                    <c16:uniqueId val="{00000006-6FBB-42A3-98FE-7998BED142CD}"/>
                  </c:ext>
                </c:extLst>
              </c15:ser>
            </c15:filteredScatterSeries>
          </c:ext>
        </c:extLst>
      </c:scatterChart>
      <c:valAx>
        <c:axId val="490372376"/>
        <c:scaling>
          <c:orientation val="minMax"/>
          <c:max val="44240"/>
          <c:min val="43905"/>
        </c:scaling>
        <c:delete val="0"/>
        <c:axPos val="b"/>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4016"/>
        <c:crosses val="autoZero"/>
        <c:crossBetween val="midCat"/>
      </c:valAx>
      <c:valAx>
        <c:axId val="490374016"/>
        <c:scaling>
          <c:orientation val="minMax"/>
          <c:max val="550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rPr>
                  <a:t>Cumulative  number of confiemed cases</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23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ysDot"/>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85'!$C$1</c:f>
              <c:strCache>
                <c:ptCount val="1"/>
                <c:pt idx="0">
                  <c:v>No Vaccine</c:v>
                </c:pt>
              </c:strCache>
            </c:strRef>
          </c:tx>
          <c:spPr>
            <a:ln w="28575" cap="rnd">
              <a:solidFill>
                <a:schemeClr val="tx1"/>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C$2:$C$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730</c:v>
                </c:pt>
                <c:pt idx="313">
                  <c:v>427319</c:v>
                </c:pt>
                <c:pt idx="314">
                  <c:v>432052</c:v>
                </c:pt>
                <c:pt idx="315">
                  <c:v>436965</c:v>
                </c:pt>
                <c:pt idx="316">
                  <c:v>442119</c:v>
                </c:pt>
                <c:pt idx="317">
                  <c:v>447447</c:v>
                </c:pt>
                <c:pt idx="318">
                  <c:v>452904</c:v>
                </c:pt>
                <c:pt idx="319">
                  <c:v>458487</c:v>
                </c:pt>
                <c:pt idx="320">
                  <c:v>464228</c:v>
                </c:pt>
                <c:pt idx="321">
                  <c:v>470138</c:v>
                </c:pt>
                <c:pt idx="322">
                  <c:v>476278</c:v>
                </c:pt>
                <c:pt idx="323">
                  <c:v>482626</c:v>
                </c:pt>
                <c:pt idx="324">
                  <c:v>489135</c:v>
                </c:pt>
                <c:pt idx="325">
                  <c:v>495903</c:v>
                </c:pt>
                <c:pt idx="326">
                  <c:v>502912</c:v>
                </c:pt>
                <c:pt idx="327">
                  <c:v>510089</c:v>
                </c:pt>
                <c:pt idx="328">
                  <c:v>517435</c:v>
                </c:pt>
                <c:pt idx="329">
                  <c:v>525042</c:v>
                </c:pt>
                <c:pt idx="330">
                  <c:v>532883</c:v>
                </c:pt>
                <c:pt idx="331">
                  <c:v>540975</c:v>
                </c:pt>
                <c:pt idx="332">
                  <c:v>549362</c:v>
                </c:pt>
                <c:pt idx="333">
                  <c:v>557860</c:v>
                </c:pt>
                <c:pt idx="334">
                  <c:v>566565</c:v>
                </c:pt>
                <c:pt idx="335">
                  <c:v>575631</c:v>
                </c:pt>
                <c:pt idx="336">
                  <c:v>584886</c:v>
                </c:pt>
                <c:pt idx="337">
                  <c:v>594399</c:v>
                </c:pt>
                <c:pt idx="338">
                  <c:v>601925</c:v>
                </c:pt>
                <c:pt idx="339">
                  <c:v>609670</c:v>
                </c:pt>
                <c:pt idx="340">
                  <c:v>617626</c:v>
                </c:pt>
                <c:pt idx="341">
                  <c:v>625563</c:v>
                </c:pt>
                <c:pt idx="342">
                  <c:v>633472</c:v>
                </c:pt>
                <c:pt idx="343">
                  <c:v>641344</c:v>
                </c:pt>
                <c:pt idx="344">
                  <c:v>648885</c:v>
                </c:pt>
                <c:pt idx="345">
                  <c:v>656334</c:v>
                </c:pt>
                <c:pt idx="346">
                  <c:v>663613</c:v>
                </c:pt>
                <c:pt idx="347">
                  <c:v>670725</c:v>
                </c:pt>
                <c:pt idx="348">
                  <c:v>677591</c:v>
                </c:pt>
                <c:pt idx="349">
                  <c:v>684442</c:v>
                </c:pt>
                <c:pt idx="350">
                  <c:v>691237</c:v>
                </c:pt>
                <c:pt idx="351">
                  <c:v>697852</c:v>
                </c:pt>
                <c:pt idx="352">
                  <c:v>704347</c:v>
                </c:pt>
                <c:pt idx="353">
                  <c:v>710663</c:v>
                </c:pt>
                <c:pt idx="354">
                  <c:v>716914</c:v>
                </c:pt>
                <c:pt idx="355">
                  <c:v>723028</c:v>
                </c:pt>
                <c:pt idx="356">
                  <c:v>729043</c:v>
                </c:pt>
                <c:pt idx="357">
                  <c:v>734852</c:v>
                </c:pt>
                <c:pt idx="358">
                  <c:v>740603</c:v>
                </c:pt>
                <c:pt idx="359">
                  <c:v>746230</c:v>
                </c:pt>
                <c:pt idx="360">
                  <c:v>751708</c:v>
                </c:pt>
                <c:pt idx="361">
                  <c:v>757119</c:v>
                </c:pt>
                <c:pt idx="362">
                  <c:v>762371</c:v>
                </c:pt>
                <c:pt idx="363">
                  <c:v>767556</c:v>
                </c:pt>
                <c:pt idx="364">
                  <c:v>772592</c:v>
                </c:pt>
                <c:pt idx="365">
                  <c:v>777563</c:v>
                </c:pt>
                <c:pt idx="366">
                  <c:v>782407</c:v>
                </c:pt>
                <c:pt idx="367">
                  <c:v>787106</c:v>
                </c:pt>
                <c:pt idx="368">
                  <c:v>791748</c:v>
                </c:pt>
                <c:pt idx="369">
                  <c:v>796327</c:v>
                </c:pt>
                <c:pt idx="370">
                  <c:v>800719</c:v>
                </c:pt>
                <c:pt idx="371">
                  <c:v>805037</c:v>
                </c:pt>
                <c:pt idx="372">
                  <c:v>809291</c:v>
                </c:pt>
                <c:pt idx="373">
                  <c:v>813400</c:v>
                </c:pt>
                <c:pt idx="374">
                  <c:v>817450</c:v>
                </c:pt>
                <c:pt idx="375">
                  <c:v>821427</c:v>
                </c:pt>
                <c:pt idx="376">
                  <c:v>825245</c:v>
                </c:pt>
                <c:pt idx="377">
                  <c:v>829032</c:v>
                </c:pt>
                <c:pt idx="378">
                  <c:v>832738</c:v>
                </c:pt>
                <c:pt idx="379">
                  <c:v>836347</c:v>
                </c:pt>
                <c:pt idx="380">
                  <c:v>839842</c:v>
                </c:pt>
                <c:pt idx="381">
                  <c:v>843273</c:v>
                </c:pt>
                <c:pt idx="382">
                  <c:v>846628</c:v>
                </c:pt>
                <c:pt idx="383">
                  <c:v>849898</c:v>
                </c:pt>
                <c:pt idx="384">
                  <c:v>853121</c:v>
                </c:pt>
                <c:pt idx="385">
                  <c:v>856246</c:v>
                </c:pt>
                <c:pt idx="386">
                  <c:v>859289</c:v>
                </c:pt>
                <c:pt idx="387">
                  <c:v>862295</c:v>
                </c:pt>
                <c:pt idx="388">
                  <c:v>865199</c:v>
                </c:pt>
                <c:pt idx="389">
                  <c:v>868057</c:v>
                </c:pt>
                <c:pt idx="390">
                  <c:v>870856</c:v>
                </c:pt>
                <c:pt idx="391">
                  <c:v>873569</c:v>
                </c:pt>
                <c:pt idx="392">
                  <c:v>876200</c:v>
                </c:pt>
                <c:pt idx="393">
                  <c:v>878805</c:v>
                </c:pt>
                <c:pt idx="394">
                  <c:v>881319</c:v>
                </c:pt>
                <c:pt idx="395">
                  <c:v>883782</c:v>
                </c:pt>
                <c:pt idx="396">
                  <c:v>886213</c:v>
                </c:pt>
                <c:pt idx="397">
                  <c:v>888573</c:v>
                </c:pt>
                <c:pt idx="398">
                  <c:v>890861</c:v>
                </c:pt>
                <c:pt idx="399">
                  <c:v>893106</c:v>
                </c:pt>
                <c:pt idx="400">
                  <c:v>895296</c:v>
                </c:pt>
                <c:pt idx="401">
                  <c:v>897444</c:v>
                </c:pt>
                <c:pt idx="402">
                  <c:v>899524</c:v>
                </c:pt>
                <c:pt idx="403">
                  <c:v>901572</c:v>
                </c:pt>
                <c:pt idx="404">
                  <c:v>903575</c:v>
                </c:pt>
                <c:pt idx="405">
                  <c:v>905492</c:v>
                </c:pt>
                <c:pt idx="406">
                  <c:v>907408</c:v>
                </c:pt>
                <c:pt idx="407">
                  <c:v>909270</c:v>
                </c:pt>
                <c:pt idx="408">
                  <c:v>911081</c:v>
                </c:pt>
                <c:pt idx="409">
                  <c:v>912852</c:v>
                </c:pt>
                <c:pt idx="410">
                  <c:v>914556</c:v>
                </c:pt>
                <c:pt idx="411">
                  <c:v>916253</c:v>
                </c:pt>
                <c:pt idx="412">
                  <c:v>917903</c:v>
                </c:pt>
                <c:pt idx="413">
                  <c:v>919513</c:v>
                </c:pt>
                <c:pt idx="414">
                  <c:v>921075</c:v>
                </c:pt>
                <c:pt idx="415">
                  <c:v>922637</c:v>
                </c:pt>
                <c:pt idx="416">
                  <c:v>924148</c:v>
                </c:pt>
                <c:pt idx="417">
                  <c:v>925587</c:v>
                </c:pt>
                <c:pt idx="418">
                  <c:v>927029</c:v>
                </c:pt>
                <c:pt idx="419">
                  <c:v>928414</c:v>
                </c:pt>
                <c:pt idx="420">
                  <c:v>929784</c:v>
                </c:pt>
                <c:pt idx="421">
                  <c:v>931136</c:v>
                </c:pt>
                <c:pt idx="422">
                  <c:v>932446</c:v>
                </c:pt>
                <c:pt idx="423">
                  <c:v>933710</c:v>
                </c:pt>
                <c:pt idx="424">
                  <c:v>934943</c:v>
                </c:pt>
                <c:pt idx="425">
                  <c:v>936177</c:v>
                </c:pt>
                <c:pt idx="426">
                  <c:v>937351</c:v>
                </c:pt>
                <c:pt idx="427">
                  <c:v>938519</c:v>
                </c:pt>
                <c:pt idx="428">
                  <c:v>939655</c:v>
                </c:pt>
                <c:pt idx="429">
                  <c:v>940766</c:v>
                </c:pt>
                <c:pt idx="430">
                  <c:v>941868</c:v>
                </c:pt>
                <c:pt idx="431">
                  <c:v>942921</c:v>
                </c:pt>
                <c:pt idx="432">
                  <c:v>943945</c:v>
                </c:pt>
                <c:pt idx="433">
                  <c:v>944961</c:v>
                </c:pt>
                <c:pt idx="434">
                  <c:v>945962</c:v>
                </c:pt>
                <c:pt idx="435">
                  <c:v>946929</c:v>
                </c:pt>
                <c:pt idx="436">
                  <c:v>947878</c:v>
                </c:pt>
                <c:pt idx="437">
                  <c:v>948775</c:v>
                </c:pt>
                <c:pt idx="438">
                  <c:v>949655</c:v>
                </c:pt>
                <c:pt idx="439">
                  <c:v>950540</c:v>
                </c:pt>
                <c:pt idx="440">
                  <c:v>951382</c:v>
                </c:pt>
                <c:pt idx="441">
                  <c:v>952206</c:v>
                </c:pt>
                <c:pt idx="442">
                  <c:v>953027</c:v>
                </c:pt>
                <c:pt idx="443">
                  <c:v>953828</c:v>
                </c:pt>
                <c:pt idx="444">
                  <c:v>954589</c:v>
                </c:pt>
                <c:pt idx="445">
                  <c:v>955346</c:v>
                </c:pt>
                <c:pt idx="446">
                  <c:v>956068</c:v>
                </c:pt>
                <c:pt idx="447">
                  <c:v>956788</c:v>
                </c:pt>
                <c:pt idx="448">
                  <c:v>957486</c:v>
                </c:pt>
                <c:pt idx="449">
                  <c:v>958152</c:v>
                </c:pt>
                <c:pt idx="450">
                  <c:v>958825</c:v>
                </c:pt>
                <c:pt idx="451">
                  <c:v>959465</c:v>
                </c:pt>
                <c:pt idx="452">
                  <c:v>960107</c:v>
                </c:pt>
                <c:pt idx="453">
                  <c:v>960723</c:v>
                </c:pt>
                <c:pt idx="454">
                  <c:v>961337</c:v>
                </c:pt>
                <c:pt idx="455">
                  <c:v>961936</c:v>
                </c:pt>
                <c:pt idx="456">
                  <c:v>962521</c:v>
                </c:pt>
                <c:pt idx="457">
                  <c:v>963098</c:v>
                </c:pt>
                <c:pt idx="458">
                  <c:v>963652</c:v>
                </c:pt>
                <c:pt idx="459">
                  <c:v>964202</c:v>
                </c:pt>
                <c:pt idx="460">
                  <c:v>964715</c:v>
                </c:pt>
                <c:pt idx="461">
                  <c:v>965240</c:v>
                </c:pt>
                <c:pt idx="462">
                  <c:v>965753</c:v>
                </c:pt>
                <c:pt idx="463">
                  <c:v>966259</c:v>
                </c:pt>
                <c:pt idx="464">
                  <c:v>966760</c:v>
                </c:pt>
                <c:pt idx="465">
                  <c:v>967231</c:v>
                </c:pt>
                <c:pt idx="466">
                  <c:v>967696</c:v>
                </c:pt>
                <c:pt idx="467">
                  <c:v>968164</c:v>
                </c:pt>
                <c:pt idx="468">
                  <c:v>968625</c:v>
                </c:pt>
                <c:pt idx="469">
                  <c:v>969046</c:v>
                </c:pt>
                <c:pt idx="470">
                  <c:v>969481</c:v>
                </c:pt>
                <c:pt idx="471">
                  <c:v>969916</c:v>
                </c:pt>
                <c:pt idx="472">
                  <c:v>970344</c:v>
                </c:pt>
                <c:pt idx="473">
                  <c:v>970756</c:v>
                </c:pt>
                <c:pt idx="474">
                  <c:v>971160</c:v>
                </c:pt>
                <c:pt idx="475">
                  <c:v>971558</c:v>
                </c:pt>
                <c:pt idx="476">
                  <c:v>971956</c:v>
                </c:pt>
                <c:pt idx="477">
                  <c:v>972342</c:v>
                </c:pt>
                <c:pt idx="478">
                  <c:v>972712</c:v>
                </c:pt>
                <c:pt idx="479">
                  <c:v>973072</c:v>
                </c:pt>
                <c:pt idx="480">
                  <c:v>973432</c:v>
                </c:pt>
                <c:pt idx="481">
                  <c:v>973789</c:v>
                </c:pt>
                <c:pt idx="482">
                  <c:v>974140</c:v>
                </c:pt>
                <c:pt idx="483">
                  <c:v>974481</c:v>
                </c:pt>
                <c:pt idx="484">
                  <c:v>974804</c:v>
                </c:pt>
                <c:pt idx="485">
                  <c:v>975121</c:v>
                </c:pt>
                <c:pt idx="486">
                  <c:v>975450</c:v>
                </c:pt>
                <c:pt idx="487">
                  <c:v>975776</c:v>
                </c:pt>
                <c:pt idx="488">
                  <c:v>976083</c:v>
                </c:pt>
                <c:pt idx="489">
                  <c:v>976385</c:v>
                </c:pt>
                <c:pt idx="490">
                  <c:v>976684</c:v>
                </c:pt>
                <c:pt idx="491">
                  <c:v>976977</c:v>
                </c:pt>
                <c:pt idx="492">
                  <c:v>977273</c:v>
                </c:pt>
                <c:pt idx="493">
                  <c:v>977574</c:v>
                </c:pt>
                <c:pt idx="494">
                  <c:v>977850</c:v>
                </c:pt>
                <c:pt idx="495">
                  <c:v>978124</c:v>
                </c:pt>
                <c:pt idx="496">
                  <c:v>978395</c:v>
                </c:pt>
                <c:pt idx="497">
                  <c:v>978666</c:v>
                </c:pt>
                <c:pt idx="498">
                  <c:v>978934</c:v>
                </c:pt>
                <c:pt idx="499">
                  <c:v>979199</c:v>
                </c:pt>
                <c:pt idx="500">
                  <c:v>979455</c:v>
                </c:pt>
                <c:pt idx="501">
                  <c:v>979711</c:v>
                </c:pt>
                <c:pt idx="502">
                  <c:v>979960</c:v>
                </c:pt>
                <c:pt idx="503">
                  <c:v>980203</c:v>
                </c:pt>
                <c:pt idx="504">
                  <c:v>980448</c:v>
                </c:pt>
                <c:pt idx="505">
                  <c:v>980682</c:v>
                </c:pt>
                <c:pt idx="506">
                  <c:v>980928</c:v>
                </c:pt>
                <c:pt idx="507">
                  <c:v>981170</c:v>
                </c:pt>
                <c:pt idx="508">
                  <c:v>981392</c:v>
                </c:pt>
                <c:pt idx="509">
                  <c:v>981625</c:v>
                </c:pt>
                <c:pt idx="510">
                  <c:v>981845</c:v>
                </c:pt>
                <c:pt idx="511">
                  <c:v>982080</c:v>
                </c:pt>
                <c:pt idx="512">
                  <c:v>982292</c:v>
                </c:pt>
                <c:pt idx="513">
                  <c:v>982505</c:v>
                </c:pt>
                <c:pt idx="514">
                  <c:v>982708</c:v>
                </c:pt>
                <c:pt idx="515">
                  <c:v>982920</c:v>
                </c:pt>
                <c:pt idx="516">
                  <c:v>983132</c:v>
                </c:pt>
                <c:pt idx="517">
                  <c:v>983340</c:v>
                </c:pt>
                <c:pt idx="518">
                  <c:v>983540</c:v>
                </c:pt>
                <c:pt idx="519">
                  <c:v>983745</c:v>
                </c:pt>
                <c:pt idx="520">
                  <c:v>983956</c:v>
                </c:pt>
                <c:pt idx="521">
                  <c:v>984153</c:v>
                </c:pt>
                <c:pt idx="522">
                  <c:v>984339</c:v>
                </c:pt>
                <c:pt idx="523">
                  <c:v>984530</c:v>
                </c:pt>
                <c:pt idx="524">
                  <c:v>984725</c:v>
                </c:pt>
                <c:pt idx="525">
                  <c:v>984913</c:v>
                </c:pt>
                <c:pt idx="526">
                  <c:v>985094</c:v>
                </c:pt>
                <c:pt idx="527">
                  <c:v>985275</c:v>
                </c:pt>
                <c:pt idx="528">
                  <c:v>985454</c:v>
                </c:pt>
                <c:pt idx="529">
                  <c:v>985637</c:v>
                </c:pt>
                <c:pt idx="530">
                  <c:v>985812</c:v>
                </c:pt>
                <c:pt idx="531">
                  <c:v>985990</c:v>
                </c:pt>
                <c:pt idx="532">
                  <c:v>986160</c:v>
                </c:pt>
                <c:pt idx="533">
                  <c:v>986332</c:v>
                </c:pt>
                <c:pt idx="534">
                  <c:v>986508</c:v>
                </c:pt>
                <c:pt idx="535">
                  <c:v>986679</c:v>
                </c:pt>
                <c:pt idx="536">
                  <c:v>986846</c:v>
                </c:pt>
                <c:pt idx="537">
                  <c:v>987013</c:v>
                </c:pt>
                <c:pt idx="538">
                  <c:v>987188</c:v>
                </c:pt>
                <c:pt idx="539">
                  <c:v>987356</c:v>
                </c:pt>
                <c:pt idx="540">
                  <c:v>987508</c:v>
                </c:pt>
                <c:pt idx="541">
                  <c:v>987674</c:v>
                </c:pt>
                <c:pt idx="542">
                  <c:v>987831</c:v>
                </c:pt>
                <c:pt idx="543">
                  <c:v>988004</c:v>
                </c:pt>
                <c:pt idx="544">
                  <c:v>988158</c:v>
                </c:pt>
                <c:pt idx="545">
                  <c:v>988307</c:v>
                </c:pt>
                <c:pt idx="546">
                  <c:v>988458</c:v>
                </c:pt>
                <c:pt idx="547">
                  <c:v>988608</c:v>
                </c:pt>
                <c:pt idx="548">
                  <c:v>988765</c:v>
                </c:pt>
                <c:pt idx="549">
                  <c:v>988927</c:v>
                </c:pt>
                <c:pt idx="550">
                  <c:v>989079</c:v>
                </c:pt>
                <c:pt idx="551">
                  <c:v>989234</c:v>
                </c:pt>
                <c:pt idx="552">
                  <c:v>989391</c:v>
                </c:pt>
                <c:pt idx="553">
                  <c:v>989540</c:v>
                </c:pt>
                <c:pt idx="554">
                  <c:v>989686</c:v>
                </c:pt>
                <c:pt idx="555">
                  <c:v>989841</c:v>
                </c:pt>
                <c:pt idx="556">
                  <c:v>989988</c:v>
                </c:pt>
                <c:pt idx="557">
                  <c:v>990139</c:v>
                </c:pt>
                <c:pt idx="558">
                  <c:v>990294</c:v>
                </c:pt>
                <c:pt idx="559">
                  <c:v>990441</c:v>
                </c:pt>
                <c:pt idx="560">
                  <c:v>990592</c:v>
                </c:pt>
                <c:pt idx="561">
                  <c:v>990729</c:v>
                </c:pt>
                <c:pt idx="562">
                  <c:v>990878</c:v>
                </c:pt>
                <c:pt idx="563">
                  <c:v>991019</c:v>
                </c:pt>
                <c:pt idx="564">
                  <c:v>991163</c:v>
                </c:pt>
                <c:pt idx="565">
                  <c:v>991303</c:v>
                </c:pt>
                <c:pt idx="566">
                  <c:v>991444</c:v>
                </c:pt>
                <c:pt idx="567">
                  <c:v>991586</c:v>
                </c:pt>
                <c:pt idx="568">
                  <c:v>991727</c:v>
                </c:pt>
                <c:pt idx="569">
                  <c:v>991867</c:v>
                </c:pt>
                <c:pt idx="570">
                  <c:v>991999</c:v>
                </c:pt>
                <c:pt idx="571">
                  <c:v>992136</c:v>
                </c:pt>
                <c:pt idx="572">
                  <c:v>992276</c:v>
                </c:pt>
                <c:pt idx="573">
                  <c:v>992408</c:v>
                </c:pt>
                <c:pt idx="574">
                  <c:v>992541</c:v>
                </c:pt>
                <c:pt idx="575">
                  <c:v>992673</c:v>
                </c:pt>
                <c:pt idx="576">
                  <c:v>992809</c:v>
                </c:pt>
                <c:pt idx="577">
                  <c:v>992947</c:v>
                </c:pt>
                <c:pt idx="578">
                  <c:v>993077</c:v>
                </c:pt>
                <c:pt idx="579">
                  <c:v>993208</c:v>
                </c:pt>
                <c:pt idx="580">
                  <c:v>993341</c:v>
                </c:pt>
                <c:pt idx="581">
                  <c:v>993471</c:v>
                </c:pt>
                <c:pt idx="582">
                  <c:v>993598</c:v>
                </c:pt>
                <c:pt idx="583">
                  <c:v>993732</c:v>
                </c:pt>
                <c:pt idx="584">
                  <c:v>993862</c:v>
                </c:pt>
                <c:pt idx="585">
                  <c:v>993986</c:v>
                </c:pt>
                <c:pt idx="586">
                  <c:v>994118</c:v>
                </c:pt>
                <c:pt idx="587">
                  <c:v>994249</c:v>
                </c:pt>
                <c:pt idx="588">
                  <c:v>994376</c:v>
                </c:pt>
                <c:pt idx="589">
                  <c:v>994507</c:v>
                </c:pt>
                <c:pt idx="590">
                  <c:v>994633</c:v>
                </c:pt>
                <c:pt idx="591">
                  <c:v>994753</c:v>
                </c:pt>
                <c:pt idx="592">
                  <c:v>994879</c:v>
                </c:pt>
                <c:pt idx="593">
                  <c:v>994996</c:v>
                </c:pt>
                <c:pt idx="594">
                  <c:v>995120</c:v>
                </c:pt>
                <c:pt idx="595">
                  <c:v>995250</c:v>
                </c:pt>
                <c:pt idx="596">
                  <c:v>995373</c:v>
                </c:pt>
                <c:pt idx="597">
                  <c:v>995499</c:v>
                </c:pt>
                <c:pt idx="598">
                  <c:v>995624</c:v>
                </c:pt>
                <c:pt idx="599">
                  <c:v>995751</c:v>
                </c:pt>
                <c:pt idx="600">
                  <c:v>995874</c:v>
                </c:pt>
                <c:pt idx="601">
                  <c:v>995991</c:v>
                </c:pt>
                <c:pt idx="602">
                  <c:v>996111</c:v>
                </c:pt>
                <c:pt idx="603">
                  <c:v>996229</c:v>
                </c:pt>
                <c:pt idx="604">
                  <c:v>996357</c:v>
                </c:pt>
                <c:pt idx="605">
                  <c:v>996478</c:v>
                </c:pt>
                <c:pt idx="606">
                  <c:v>996597</c:v>
                </c:pt>
                <c:pt idx="607">
                  <c:v>996714</c:v>
                </c:pt>
                <c:pt idx="608">
                  <c:v>996835</c:v>
                </c:pt>
                <c:pt idx="609">
                  <c:v>996961</c:v>
                </c:pt>
                <c:pt idx="610">
                  <c:v>997086</c:v>
                </c:pt>
                <c:pt idx="611">
                  <c:v>997196</c:v>
                </c:pt>
                <c:pt idx="612">
                  <c:v>997323</c:v>
                </c:pt>
                <c:pt idx="613">
                  <c:v>997444</c:v>
                </c:pt>
                <c:pt idx="614">
                  <c:v>997565</c:v>
                </c:pt>
                <c:pt idx="615">
                  <c:v>997681</c:v>
                </c:pt>
                <c:pt idx="616">
                  <c:v>997799</c:v>
                </c:pt>
                <c:pt idx="617">
                  <c:v>997926</c:v>
                </c:pt>
                <c:pt idx="618">
                  <c:v>998047</c:v>
                </c:pt>
                <c:pt idx="619">
                  <c:v>998161</c:v>
                </c:pt>
                <c:pt idx="620">
                  <c:v>998280</c:v>
                </c:pt>
                <c:pt idx="621">
                  <c:v>998407</c:v>
                </c:pt>
                <c:pt idx="622">
                  <c:v>998522</c:v>
                </c:pt>
                <c:pt idx="623">
                  <c:v>998638</c:v>
                </c:pt>
                <c:pt idx="624">
                  <c:v>998763</c:v>
                </c:pt>
                <c:pt idx="625">
                  <c:v>998875</c:v>
                </c:pt>
                <c:pt idx="626">
                  <c:v>998995</c:v>
                </c:pt>
                <c:pt idx="627">
                  <c:v>999114</c:v>
                </c:pt>
                <c:pt idx="628">
                  <c:v>999232</c:v>
                </c:pt>
                <c:pt idx="629">
                  <c:v>999349</c:v>
                </c:pt>
                <c:pt idx="630">
                  <c:v>999456</c:v>
                </c:pt>
                <c:pt idx="631">
                  <c:v>999578</c:v>
                </c:pt>
                <c:pt idx="632">
                  <c:v>999692</c:v>
                </c:pt>
                <c:pt idx="633">
                  <c:v>999815</c:v>
                </c:pt>
                <c:pt idx="634">
                  <c:v>999927</c:v>
                </c:pt>
                <c:pt idx="635">
                  <c:v>1000050</c:v>
                </c:pt>
                <c:pt idx="636">
                  <c:v>1000160</c:v>
                </c:pt>
                <c:pt idx="637">
                  <c:v>1000270</c:v>
                </c:pt>
                <c:pt idx="638">
                  <c:v>1000390</c:v>
                </c:pt>
                <c:pt idx="639">
                  <c:v>1000510</c:v>
                </c:pt>
                <c:pt idx="640">
                  <c:v>1000620</c:v>
                </c:pt>
                <c:pt idx="641">
                  <c:v>1000740</c:v>
                </c:pt>
                <c:pt idx="642">
                  <c:v>1000850</c:v>
                </c:pt>
                <c:pt idx="643">
                  <c:v>1000970</c:v>
                </c:pt>
                <c:pt idx="644">
                  <c:v>1001080</c:v>
                </c:pt>
                <c:pt idx="645">
                  <c:v>1001190</c:v>
                </c:pt>
                <c:pt idx="646">
                  <c:v>1001300</c:v>
                </c:pt>
                <c:pt idx="647">
                  <c:v>1001420</c:v>
                </c:pt>
                <c:pt idx="648">
                  <c:v>1001530</c:v>
                </c:pt>
                <c:pt idx="649">
                  <c:v>1001640</c:v>
                </c:pt>
                <c:pt idx="650">
                  <c:v>1001750</c:v>
                </c:pt>
                <c:pt idx="651">
                  <c:v>1001870</c:v>
                </c:pt>
                <c:pt idx="652">
                  <c:v>1001990</c:v>
                </c:pt>
                <c:pt idx="653">
                  <c:v>1002100</c:v>
                </c:pt>
                <c:pt idx="654">
                  <c:v>1002220</c:v>
                </c:pt>
                <c:pt idx="655">
                  <c:v>1002330</c:v>
                </c:pt>
                <c:pt idx="656">
                  <c:v>1002450</c:v>
                </c:pt>
                <c:pt idx="657">
                  <c:v>1002560</c:v>
                </c:pt>
                <c:pt idx="658">
                  <c:v>1002670</c:v>
                </c:pt>
                <c:pt idx="659">
                  <c:v>1002780</c:v>
                </c:pt>
                <c:pt idx="660">
                  <c:v>1002900</c:v>
                </c:pt>
                <c:pt idx="661">
                  <c:v>1003020</c:v>
                </c:pt>
                <c:pt idx="662">
                  <c:v>1003130</c:v>
                </c:pt>
                <c:pt idx="663">
                  <c:v>1003240</c:v>
                </c:pt>
                <c:pt idx="664">
                  <c:v>1003360</c:v>
                </c:pt>
                <c:pt idx="665">
                  <c:v>1003480</c:v>
                </c:pt>
                <c:pt idx="666">
                  <c:v>1003590</c:v>
                </c:pt>
                <c:pt idx="667">
                  <c:v>1003710</c:v>
                </c:pt>
                <c:pt idx="668">
                  <c:v>1003830</c:v>
                </c:pt>
                <c:pt idx="669">
                  <c:v>1003940</c:v>
                </c:pt>
                <c:pt idx="670">
                  <c:v>1004050</c:v>
                </c:pt>
                <c:pt idx="671">
                  <c:v>1004170</c:v>
                </c:pt>
                <c:pt idx="672">
                  <c:v>1004280</c:v>
                </c:pt>
                <c:pt idx="673">
                  <c:v>1004400</c:v>
                </c:pt>
                <c:pt idx="674">
                  <c:v>1004510</c:v>
                </c:pt>
                <c:pt idx="675">
                  <c:v>1004630</c:v>
                </c:pt>
                <c:pt idx="676">
                  <c:v>1004750</c:v>
                </c:pt>
                <c:pt idx="677">
                  <c:v>1004870</c:v>
                </c:pt>
                <c:pt idx="678">
                  <c:v>1004990</c:v>
                </c:pt>
                <c:pt idx="679">
                  <c:v>1005110</c:v>
                </c:pt>
                <c:pt idx="680">
                  <c:v>1005220</c:v>
                </c:pt>
                <c:pt idx="681">
                  <c:v>1005340</c:v>
                </c:pt>
                <c:pt idx="682">
                  <c:v>1005450</c:v>
                </c:pt>
                <c:pt idx="683">
                  <c:v>1005570</c:v>
                </c:pt>
                <c:pt idx="684">
                  <c:v>1005680</c:v>
                </c:pt>
                <c:pt idx="685">
                  <c:v>1005800</c:v>
                </c:pt>
                <c:pt idx="686">
                  <c:v>1005910</c:v>
                </c:pt>
                <c:pt idx="687">
                  <c:v>1006020</c:v>
                </c:pt>
                <c:pt idx="688">
                  <c:v>1006140</c:v>
                </c:pt>
                <c:pt idx="689">
                  <c:v>1006260</c:v>
                </c:pt>
                <c:pt idx="690">
                  <c:v>1006370</c:v>
                </c:pt>
                <c:pt idx="691">
                  <c:v>1006480</c:v>
                </c:pt>
                <c:pt idx="692">
                  <c:v>1006600</c:v>
                </c:pt>
                <c:pt idx="693">
                  <c:v>1006710</c:v>
                </c:pt>
                <c:pt idx="694">
                  <c:v>1006830</c:v>
                </c:pt>
                <c:pt idx="695">
                  <c:v>1006940</c:v>
                </c:pt>
                <c:pt idx="696">
                  <c:v>1007060</c:v>
                </c:pt>
                <c:pt idx="697">
                  <c:v>1007180</c:v>
                </c:pt>
                <c:pt idx="698">
                  <c:v>1007280</c:v>
                </c:pt>
                <c:pt idx="699">
                  <c:v>1007390</c:v>
                </c:pt>
                <c:pt idx="700">
                  <c:v>1007500</c:v>
                </c:pt>
                <c:pt idx="701">
                  <c:v>1007610</c:v>
                </c:pt>
                <c:pt idx="702">
                  <c:v>1007710</c:v>
                </c:pt>
                <c:pt idx="703">
                  <c:v>1007820</c:v>
                </c:pt>
                <c:pt idx="704">
                  <c:v>1007930</c:v>
                </c:pt>
                <c:pt idx="705">
                  <c:v>1008050</c:v>
                </c:pt>
                <c:pt idx="706">
                  <c:v>1008160</c:v>
                </c:pt>
                <c:pt idx="707">
                  <c:v>1008270</c:v>
                </c:pt>
                <c:pt idx="708">
                  <c:v>1008380</c:v>
                </c:pt>
                <c:pt idx="709">
                  <c:v>1008490</c:v>
                </c:pt>
                <c:pt idx="710">
                  <c:v>1008600</c:v>
                </c:pt>
                <c:pt idx="711">
                  <c:v>1008710</c:v>
                </c:pt>
                <c:pt idx="712">
                  <c:v>1008820</c:v>
                </c:pt>
                <c:pt idx="713">
                  <c:v>1008940</c:v>
                </c:pt>
                <c:pt idx="714">
                  <c:v>1009060</c:v>
                </c:pt>
                <c:pt idx="715">
                  <c:v>1009160</c:v>
                </c:pt>
                <c:pt idx="716">
                  <c:v>1009270</c:v>
                </c:pt>
                <c:pt idx="717">
                  <c:v>1009380</c:v>
                </c:pt>
                <c:pt idx="718">
                  <c:v>1009500</c:v>
                </c:pt>
                <c:pt idx="719">
                  <c:v>1009610</c:v>
                </c:pt>
                <c:pt idx="720">
                  <c:v>1009710</c:v>
                </c:pt>
                <c:pt idx="721">
                  <c:v>1009820</c:v>
                </c:pt>
                <c:pt idx="722">
                  <c:v>1009930</c:v>
                </c:pt>
                <c:pt idx="723">
                  <c:v>1010040</c:v>
                </c:pt>
                <c:pt idx="724">
                  <c:v>1010150</c:v>
                </c:pt>
                <c:pt idx="725">
                  <c:v>1010270</c:v>
                </c:pt>
                <c:pt idx="726">
                  <c:v>1010370</c:v>
                </c:pt>
                <c:pt idx="727">
                  <c:v>1010480</c:v>
                </c:pt>
                <c:pt idx="728">
                  <c:v>1010590</c:v>
                </c:pt>
                <c:pt idx="729">
                  <c:v>1010710</c:v>
                </c:pt>
                <c:pt idx="730">
                  <c:v>1010820</c:v>
                </c:pt>
                <c:pt idx="731">
                  <c:v>1010950</c:v>
                </c:pt>
                <c:pt idx="732">
                  <c:v>1011050</c:v>
                </c:pt>
                <c:pt idx="733">
                  <c:v>1011160</c:v>
                </c:pt>
                <c:pt idx="734">
                  <c:v>1011270</c:v>
                </c:pt>
                <c:pt idx="735">
                  <c:v>1011380</c:v>
                </c:pt>
                <c:pt idx="736">
                  <c:v>1011490</c:v>
                </c:pt>
                <c:pt idx="737">
                  <c:v>1011600</c:v>
                </c:pt>
                <c:pt idx="738">
                  <c:v>1011710</c:v>
                </c:pt>
                <c:pt idx="739">
                  <c:v>1011820</c:v>
                </c:pt>
                <c:pt idx="740">
                  <c:v>1011940</c:v>
                </c:pt>
                <c:pt idx="741">
                  <c:v>1012060</c:v>
                </c:pt>
                <c:pt idx="742">
                  <c:v>1012170</c:v>
                </c:pt>
                <c:pt idx="743">
                  <c:v>1012270</c:v>
                </c:pt>
                <c:pt idx="744">
                  <c:v>1012390</c:v>
                </c:pt>
                <c:pt idx="745">
                  <c:v>1012500</c:v>
                </c:pt>
                <c:pt idx="746">
                  <c:v>1012620</c:v>
                </c:pt>
                <c:pt idx="747">
                  <c:v>1012730</c:v>
                </c:pt>
                <c:pt idx="748">
                  <c:v>1012840</c:v>
                </c:pt>
                <c:pt idx="749">
                  <c:v>1012960</c:v>
                </c:pt>
                <c:pt idx="750">
                  <c:v>1013080</c:v>
                </c:pt>
                <c:pt idx="751">
                  <c:v>1013180</c:v>
                </c:pt>
                <c:pt idx="752">
                  <c:v>1013300</c:v>
                </c:pt>
                <c:pt idx="753">
                  <c:v>1013410</c:v>
                </c:pt>
                <c:pt idx="754">
                  <c:v>1013530</c:v>
                </c:pt>
                <c:pt idx="755">
                  <c:v>1013640</c:v>
                </c:pt>
                <c:pt idx="756">
                  <c:v>1013760</c:v>
                </c:pt>
                <c:pt idx="757">
                  <c:v>1013870</c:v>
                </c:pt>
                <c:pt idx="758">
                  <c:v>1013990</c:v>
                </c:pt>
                <c:pt idx="759">
                  <c:v>1014110</c:v>
                </c:pt>
                <c:pt idx="760">
                  <c:v>1014230</c:v>
                </c:pt>
                <c:pt idx="761">
                  <c:v>1014340</c:v>
                </c:pt>
                <c:pt idx="762">
                  <c:v>1014460</c:v>
                </c:pt>
                <c:pt idx="763">
                  <c:v>1014570</c:v>
                </c:pt>
                <c:pt idx="764">
                  <c:v>1014680</c:v>
                </c:pt>
                <c:pt idx="765">
                  <c:v>1014800</c:v>
                </c:pt>
                <c:pt idx="766">
                  <c:v>1014920</c:v>
                </c:pt>
                <c:pt idx="767">
                  <c:v>1015040</c:v>
                </c:pt>
                <c:pt idx="768">
                  <c:v>1015160</c:v>
                </c:pt>
                <c:pt idx="769">
                  <c:v>1015270</c:v>
                </c:pt>
                <c:pt idx="770">
                  <c:v>1015390</c:v>
                </c:pt>
                <c:pt idx="771">
                  <c:v>1015510</c:v>
                </c:pt>
                <c:pt idx="772">
                  <c:v>1015620</c:v>
                </c:pt>
                <c:pt idx="773">
                  <c:v>1015740</c:v>
                </c:pt>
                <c:pt idx="774">
                  <c:v>1015860</c:v>
                </c:pt>
                <c:pt idx="775">
                  <c:v>1015980</c:v>
                </c:pt>
                <c:pt idx="776">
                  <c:v>1016100</c:v>
                </c:pt>
                <c:pt idx="777">
                  <c:v>1016220</c:v>
                </c:pt>
                <c:pt idx="778">
                  <c:v>1016340</c:v>
                </c:pt>
                <c:pt idx="779">
                  <c:v>1016450</c:v>
                </c:pt>
                <c:pt idx="780">
                  <c:v>1016570</c:v>
                </c:pt>
                <c:pt idx="781">
                  <c:v>1016680</c:v>
                </c:pt>
                <c:pt idx="782">
                  <c:v>1016800</c:v>
                </c:pt>
                <c:pt idx="783">
                  <c:v>1016920</c:v>
                </c:pt>
                <c:pt idx="784">
                  <c:v>1017030</c:v>
                </c:pt>
                <c:pt idx="785">
                  <c:v>1017150</c:v>
                </c:pt>
                <c:pt idx="786">
                  <c:v>1017270</c:v>
                </c:pt>
                <c:pt idx="787">
                  <c:v>1017380</c:v>
                </c:pt>
                <c:pt idx="788">
                  <c:v>1017490</c:v>
                </c:pt>
                <c:pt idx="789">
                  <c:v>1017610</c:v>
                </c:pt>
                <c:pt idx="790">
                  <c:v>1017720</c:v>
                </c:pt>
                <c:pt idx="791">
                  <c:v>1017830</c:v>
                </c:pt>
                <c:pt idx="792">
                  <c:v>1017940</c:v>
                </c:pt>
                <c:pt idx="793">
                  <c:v>1018050</c:v>
                </c:pt>
                <c:pt idx="794">
                  <c:v>1018170</c:v>
                </c:pt>
                <c:pt idx="795">
                  <c:v>1018280</c:v>
                </c:pt>
                <c:pt idx="796">
                  <c:v>1018390</c:v>
                </c:pt>
                <c:pt idx="797">
                  <c:v>1018500</c:v>
                </c:pt>
                <c:pt idx="798">
                  <c:v>1018610</c:v>
                </c:pt>
                <c:pt idx="799">
                  <c:v>1018740</c:v>
                </c:pt>
                <c:pt idx="800">
                  <c:v>1018850</c:v>
                </c:pt>
                <c:pt idx="801">
                  <c:v>1018960</c:v>
                </c:pt>
                <c:pt idx="802">
                  <c:v>1019070</c:v>
                </c:pt>
                <c:pt idx="803">
                  <c:v>1019180</c:v>
                </c:pt>
                <c:pt idx="804">
                  <c:v>1019300</c:v>
                </c:pt>
                <c:pt idx="805">
                  <c:v>1019410</c:v>
                </c:pt>
                <c:pt idx="806">
                  <c:v>1019520</c:v>
                </c:pt>
                <c:pt idx="807">
                  <c:v>1019640</c:v>
                </c:pt>
                <c:pt idx="808">
                  <c:v>1019750</c:v>
                </c:pt>
                <c:pt idx="809">
                  <c:v>1019870</c:v>
                </c:pt>
                <c:pt idx="810">
                  <c:v>1019970</c:v>
                </c:pt>
                <c:pt idx="811">
                  <c:v>1020090</c:v>
                </c:pt>
                <c:pt idx="812">
                  <c:v>1020200</c:v>
                </c:pt>
                <c:pt idx="813">
                  <c:v>1020310</c:v>
                </c:pt>
                <c:pt idx="814">
                  <c:v>1020420</c:v>
                </c:pt>
                <c:pt idx="815">
                  <c:v>1020530</c:v>
                </c:pt>
                <c:pt idx="816">
                  <c:v>1020640</c:v>
                </c:pt>
                <c:pt idx="817">
                  <c:v>1020760</c:v>
                </c:pt>
                <c:pt idx="818">
                  <c:v>1020870</c:v>
                </c:pt>
                <c:pt idx="819">
                  <c:v>1020980</c:v>
                </c:pt>
                <c:pt idx="820">
                  <c:v>1021090</c:v>
                </c:pt>
                <c:pt idx="821">
                  <c:v>1021210</c:v>
                </c:pt>
                <c:pt idx="822">
                  <c:v>1021320</c:v>
                </c:pt>
                <c:pt idx="823">
                  <c:v>1021430</c:v>
                </c:pt>
                <c:pt idx="824">
                  <c:v>1021530</c:v>
                </c:pt>
                <c:pt idx="825">
                  <c:v>1021640</c:v>
                </c:pt>
                <c:pt idx="826">
                  <c:v>1021750</c:v>
                </c:pt>
                <c:pt idx="827">
                  <c:v>1021860</c:v>
                </c:pt>
                <c:pt idx="828">
                  <c:v>1021980</c:v>
                </c:pt>
                <c:pt idx="829">
                  <c:v>1022080</c:v>
                </c:pt>
                <c:pt idx="830">
                  <c:v>1022180</c:v>
                </c:pt>
                <c:pt idx="831">
                  <c:v>1022290</c:v>
                </c:pt>
                <c:pt idx="832">
                  <c:v>1022400</c:v>
                </c:pt>
                <c:pt idx="833">
                  <c:v>1022500</c:v>
                </c:pt>
                <c:pt idx="834">
                  <c:v>1022620</c:v>
                </c:pt>
                <c:pt idx="835">
                  <c:v>1022720</c:v>
                </c:pt>
                <c:pt idx="836">
                  <c:v>1022840</c:v>
                </c:pt>
                <c:pt idx="837">
                  <c:v>1022950</c:v>
                </c:pt>
                <c:pt idx="838">
                  <c:v>1023050</c:v>
                </c:pt>
                <c:pt idx="839">
                  <c:v>1023160</c:v>
                </c:pt>
                <c:pt idx="840">
                  <c:v>1023260</c:v>
                </c:pt>
                <c:pt idx="841">
                  <c:v>1023370</c:v>
                </c:pt>
                <c:pt idx="842">
                  <c:v>1023480</c:v>
                </c:pt>
                <c:pt idx="843">
                  <c:v>1023580</c:v>
                </c:pt>
                <c:pt idx="844">
                  <c:v>1023700</c:v>
                </c:pt>
                <c:pt idx="845">
                  <c:v>1023810</c:v>
                </c:pt>
                <c:pt idx="846">
                  <c:v>1023920</c:v>
                </c:pt>
                <c:pt idx="847">
                  <c:v>1024020</c:v>
                </c:pt>
                <c:pt idx="848">
                  <c:v>1024150</c:v>
                </c:pt>
                <c:pt idx="849">
                  <c:v>1024260</c:v>
                </c:pt>
                <c:pt idx="850">
                  <c:v>1024360</c:v>
                </c:pt>
                <c:pt idx="851">
                  <c:v>1024470</c:v>
                </c:pt>
                <c:pt idx="852">
                  <c:v>1024590</c:v>
                </c:pt>
                <c:pt idx="853">
                  <c:v>1024700</c:v>
                </c:pt>
                <c:pt idx="854">
                  <c:v>1024810</c:v>
                </c:pt>
                <c:pt idx="855">
                  <c:v>1024920</c:v>
                </c:pt>
                <c:pt idx="856">
                  <c:v>1025030</c:v>
                </c:pt>
                <c:pt idx="857">
                  <c:v>1025130</c:v>
                </c:pt>
                <c:pt idx="858">
                  <c:v>1025250</c:v>
                </c:pt>
                <c:pt idx="859">
                  <c:v>1025360</c:v>
                </c:pt>
                <c:pt idx="860">
                  <c:v>1025460</c:v>
                </c:pt>
                <c:pt idx="861">
                  <c:v>1025570</c:v>
                </c:pt>
                <c:pt idx="862">
                  <c:v>1025680</c:v>
                </c:pt>
                <c:pt idx="863">
                  <c:v>1025790</c:v>
                </c:pt>
                <c:pt idx="864">
                  <c:v>1025910</c:v>
                </c:pt>
                <c:pt idx="865">
                  <c:v>1026010</c:v>
                </c:pt>
                <c:pt idx="866">
                  <c:v>1026120</c:v>
                </c:pt>
                <c:pt idx="867">
                  <c:v>1026220</c:v>
                </c:pt>
                <c:pt idx="868">
                  <c:v>1026320</c:v>
                </c:pt>
                <c:pt idx="869">
                  <c:v>1026440</c:v>
                </c:pt>
                <c:pt idx="870">
                  <c:v>1026550</c:v>
                </c:pt>
                <c:pt idx="871">
                  <c:v>1026660</c:v>
                </c:pt>
                <c:pt idx="872">
                  <c:v>1026770</c:v>
                </c:pt>
                <c:pt idx="873">
                  <c:v>1026880</c:v>
                </c:pt>
                <c:pt idx="874">
                  <c:v>1027000</c:v>
                </c:pt>
                <c:pt idx="875">
                  <c:v>1027100</c:v>
                </c:pt>
                <c:pt idx="876">
                  <c:v>1027210</c:v>
                </c:pt>
                <c:pt idx="877">
                  <c:v>1027320</c:v>
                </c:pt>
                <c:pt idx="878">
                  <c:v>1027420</c:v>
                </c:pt>
                <c:pt idx="879">
                  <c:v>1027530</c:v>
                </c:pt>
                <c:pt idx="880">
                  <c:v>1027640</c:v>
                </c:pt>
                <c:pt idx="881">
                  <c:v>1027740</c:v>
                </c:pt>
                <c:pt idx="882">
                  <c:v>1027860</c:v>
                </c:pt>
                <c:pt idx="883">
                  <c:v>1027970</c:v>
                </c:pt>
                <c:pt idx="884">
                  <c:v>1028080</c:v>
                </c:pt>
                <c:pt idx="885">
                  <c:v>1028190</c:v>
                </c:pt>
                <c:pt idx="886">
                  <c:v>1028300</c:v>
                </c:pt>
                <c:pt idx="887">
                  <c:v>1028410</c:v>
                </c:pt>
                <c:pt idx="888">
                  <c:v>1028520</c:v>
                </c:pt>
                <c:pt idx="889">
                  <c:v>1028630</c:v>
                </c:pt>
                <c:pt idx="890">
                  <c:v>1028730</c:v>
                </c:pt>
                <c:pt idx="891">
                  <c:v>1028840</c:v>
                </c:pt>
                <c:pt idx="892">
                  <c:v>1028950</c:v>
                </c:pt>
                <c:pt idx="893">
                  <c:v>1029060</c:v>
                </c:pt>
                <c:pt idx="894">
                  <c:v>1029170</c:v>
                </c:pt>
                <c:pt idx="895">
                  <c:v>1029280</c:v>
                </c:pt>
                <c:pt idx="896">
                  <c:v>1029390</c:v>
                </c:pt>
                <c:pt idx="897">
                  <c:v>1029490</c:v>
                </c:pt>
                <c:pt idx="898">
                  <c:v>1029600</c:v>
                </c:pt>
                <c:pt idx="899">
                  <c:v>1029710</c:v>
                </c:pt>
                <c:pt idx="900">
                  <c:v>1029820</c:v>
                </c:pt>
                <c:pt idx="901">
                  <c:v>1029930</c:v>
                </c:pt>
                <c:pt idx="902">
                  <c:v>1030030</c:v>
                </c:pt>
                <c:pt idx="903">
                  <c:v>1030140</c:v>
                </c:pt>
                <c:pt idx="904">
                  <c:v>1030250</c:v>
                </c:pt>
                <c:pt idx="905">
                  <c:v>1030360</c:v>
                </c:pt>
                <c:pt idx="906">
                  <c:v>1030460</c:v>
                </c:pt>
                <c:pt idx="907">
                  <c:v>1030570</c:v>
                </c:pt>
                <c:pt idx="908">
                  <c:v>1030680</c:v>
                </c:pt>
                <c:pt idx="909">
                  <c:v>1030790</c:v>
                </c:pt>
                <c:pt idx="910">
                  <c:v>1030900</c:v>
                </c:pt>
                <c:pt idx="911">
                  <c:v>1031010</c:v>
                </c:pt>
                <c:pt idx="912">
                  <c:v>1031110</c:v>
                </c:pt>
                <c:pt idx="913">
                  <c:v>1031220</c:v>
                </c:pt>
                <c:pt idx="914">
                  <c:v>1031320</c:v>
                </c:pt>
                <c:pt idx="915">
                  <c:v>1031440</c:v>
                </c:pt>
                <c:pt idx="916">
                  <c:v>1031550</c:v>
                </c:pt>
                <c:pt idx="917">
                  <c:v>1031660</c:v>
                </c:pt>
                <c:pt idx="918">
                  <c:v>1031760</c:v>
                </c:pt>
                <c:pt idx="919">
                  <c:v>1031870</c:v>
                </c:pt>
                <c:pt idx="920">
                  <c:v>1031970</c:v>
                </c:pt>
                <c:pt idx="921">
                  <c:v>1032080</c:v>
                </c:pt>
                <c:pt idx="922">
                  <c:v>1032180</c:v>
                </c:pt>
                <c:pt idx="923">
                  <c:v>1032290</c:v>
                </c:pt>
                <c:pt idx="924">
                  <c:v>1032410</c:v>
                </c:pt>
                <c:pt idx="925">
                  <c:v>1032520</c:v>
                </c:pt>
                <c:pt idx="926">
                  <c:v>1032630</c:v>
                </c:pt>
                <c:pt idx="927">
                  <c:v>1032720</c:v>
                </c:pt>
                <c:pt idx="928">
                  <c:v>1032830</c:v>
                </c:pt>
                <c:pt idx="929">
                  <c:v>1032940</c:v>
                </c:pt>
                <c:pt idx="930">
                  <c:v>1033040</c:v>
                </c:pt>
                <c:pt idx="931">
                  <c:v>1033140</c:v>
                </c:pt>
                <c:pt idx="932">
                  <c:v>1033250</c:v>
                </c:pt>
                <c:pt idx="933">
                  <c:v>1033360</c:v>
                </c:pt>
                <c:pt idx="934">
                  <c:v>1033470</c:v>
                </c:pt>
                <c:pt idx="935">
                  <c:v>1033580</c:v>
                </c:pt>
                <c:pt idx="936">
                  <c:v>1033690</c:v>
                </c:pt>
                <c:pt idx="937">
                  <c:v>1033790</c:v>
                </c:pt>
                <c:pt idx="938">
                  <c:v>1033890</c:v>
                </c:pt>
                <c:pt idx="939">
                  <c:v>1034010</c:v>
                </c:pt>
                <c:pt idx="940">
                  <c:v>1034110</c:v>
                </c:pt>
                <c:pt idx="941">
                  <c:v>1034220</c:v>
                </c:pt>
                <c:pt idx="942">
                  <c:v>1034320</c:v>
                </c:pt>
                <c:pt idx="943">
                  <c:v>1034430</c:v>
                </c:pt>
                <c:pt idx="944">
                  <c:v>1034550</c:v>
                </c:pt>
                <c:pt idx="945">
                  <c:v>1034660</c:v>
                </c:pt>
                <c:pt idx="946">
                  <c:v>1034770</c:v>
                </c:pt>
                <c:pt idx="947">
                  <c:v>1034880</c:v>
                </c:pt>
                <c:pt idx="948">
                  <c:v>1034990</c:v>
                </c:pt>
                <c:pt idx="949">
                  <c:v>1035100</c:v>
                </c:pt>
                <c:pt idx="950">
                  <c:v>1035200</c:v>
                </c:pt>
                <c:pt idx="951">
                  <c:v>1035310</c:v>
                </c:pt>
                <c:pt idx="952">
                  <c:v>1035410</c:v>
                </c:pt>
                <c:pt idx="953">
                  <c:v>1035520</c:v>
                </c:pt>
                <c:pt idx="954">
                  <c:v>1035630</c:v>
                </c:pt>
                <c:pt idx="955">
                  <c:v>1035740</c:v>
                </c:pt>
                <c:pt idx="956">
                  <c:v>1035850</c:v>
                </c:pt>
                <c:pt idx="957">
                  <c:v>1035960</c:v>
                </c:pt>
                <c:pt idx="958">
                  <c:v>1036060</c:v>
                </c:pt>
                <c:pt idx="959">
                  <c:v>1036170</c:v>
                </c:pt>
                <c:pt idx="960">
                  <c:v>1036280</c:v>
                </c:pt>
                <c:pt idx="961">
                  <c:v>1036400</c:v>
                </c:pt>
                <c:pt idx="962">
                  <c:v>1036500</c:v>
                </c:pt>
                <c:pt idx="963">
                  <c:v>1036620</c:v>
                </c:pt>
                <c:pt idx="964">
                  <c:v>1036720</c:v>
                </c:pt>
                <c:pt idx="965">
                  <c:v>1036830</c:v>
                </c:pt>
                <c:pt idx="966">
                  <c:v>1036940</c:v>
                </c:pt>
                <c:pt idx="967">
                  <c:v>1037050</c:v>
                </c:pt>
                <c:pt idx="968">
                  <c:v>1037160</c:v>
                </c:pt>
                <c:pt idx="969">
                  <c:v>1037270</c:v>
                </c:pt>
                <c:pt idx="970">
                  <c:v>1037380</c:v>
                </c:pt>
                <c:pt idx="971">
                  <c:v>1037490</c:v>
                </c:pt>
                <c:pt idx="972">
                  <c:v>1037590</c:v>
                </c:pt>
                <c:pt idx="973">
                  <c:v>1037700</c:v>
                </c:pt>
                <c:pt idx="974">
                  <c:v>1037800</c:v>
                </c:pt>
                <c:pt idx="975">
                  <c:v>1037910</c:v>
                </c:pt>
                <c:pt idx="976">
                  <c:v>1038020</c:v>
                </c:pt>
                <c:pt idx="977">
                  <c:v>1038130</c:v>
                </c:pt>
                <c:pt idx="978">
                  <c:v>1038240</c:v>
                </c:pt>
                <c:pt idx="979">
                  <c:v>1038350</c:v>
                </c:pt>
                <c:pt idx="980">
                  <c:v>1038450</c:v>
                </c:pt>
                <c:pt idx="981">
                  <c:v>1038560</c:v>
                </c:pt>
                <c:pt idx="982">
                  <c:v>1038670</c:v>
                </c:pt>
                <c:pt idx="983">
                  <c:v>1038780</c:v>
                </c:pt>
                <c:pt idx="984">
                  <c:v>1038890</c:v>
                </c:pt>
                <c:pt idx="985">
                  <c:v>1039000</c:v>
                </c:pt>
                <c:pt idx="986">
                  <c:v>1039110</c:v>
                </c:pt>
                <c:pt idx="987">
                  <c:v>1039210</c:v>
                </c:pt>
                <c:pt idx="988">
                  <c:v>1039320</c:v>
                </c:pt>
                <c:pt idx="989">
                  <c:v>1039420</c:v>
                </c:pt>
                <c:pt idx="990">
                  <c:v>1039530</c:v>
                </c:pt>
                <c:pt idx="991">
                  <c:v>1039640</c:v>
                </c:pt>
                <c:pt idx="992">
                  <c:v>1039750</c:v>
                </c:pt>
                <c:pt idx="993">
                  <c:v>1039860</c:v>
                </c:pt>
                <c:pt idx="994">
                  <c:v>1039960</c:v>
                </c:pt>
                <c:pt idx="995">
                  <c:v>1040070</c:v>
                </c:pt>
                <c:pt idx="996">
                  <c:v>1040180</c:v>
                </c:pt>
                <c:pt idx="997">
                  <c:v>1040290</c:v>
                </c:pt>
                <c:pt idx="998">
                  <c:v>1040400</c:v>
                </c:pt>
                <c:pt idx="999">
                  <c:v>1040500</c:v>
                </c:pt>
              </c:numCache>
            </c:numRef>
          </c:val>
          <c:smooth val="0"/>
          <c:extLst>
            <c:ext xmlns:c16="http://schemas.microsoft.com/office/drawing/2014/chart" uri="{C3380CC4-5D6E-409C-BE32-E72D297353CC}">
              <c16:uniqueId val="{00000000-C81A-4A64-B6EA-A77AA4AD46CC}"/>
            </c:ext>
          </c:extLst>
        </c:ser>
        <c:ser>
          <c:idx val="1"/>
          <c:order val="1"/>
          <c:tx>
            <c:strRef>
              <c:f>'85'!$D$1</c:f>
              <c:strCache>
                <c:ptCount val="1"/>
                <c:pt idx="0">
                  <c:v>25%</c:v>
                </c:pt>
              </c:strCache>
            </c:strRef>
          </c:tx>
          <c:spPr>
            <a:ln w="28575" cap="rnd">
              <a:solidFill>
                <a:schemeClr val="accent2"/>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D$2:$D$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30</c:v>
                </c:pt>
                <c:pt idx="313">
                  <c:v>427017</c:v>
                </c:pt>
                <c:pt idx="314">
                  <c:v>431442</c:v>
                </c:pt>
                <c:pt idx="315">
                  <c:v>435919</c:v>
                </c:pt>
                <c:pt idx="316">
                  <c:v>440445</c:v>
                </c:pt>
                <c:pt idx="317">
                  <c:v>445022</c:v>
                </c:pt>
                <c:pt idx="318">
                  <c:v>449467</c:v>
                </c:pt>
                <c:pt idx="319">
                  <c:v>453868</c:v>
                </c:pt>
                <c:pt idx="320">
                  <c:v>458168</c:v>
                </c:pt>
                <c:pt idx="321">
                  <c:v>462380</c:v>
                </c:pt>
                <c:pt idx="322">
                  <c:v>466663</c:v>
                </c:pt>
                <c:pt idx="323">
                  <c:v>470911</c:v>
                </c:pt>
                <c:pt idx="324">
                  <c:v>475086</c:v>
                </c:pt>
                <c:pt idx="325">
                  <c:v>479268</c:v>
                </c:pt>
                <c:pt idx="326">
                  <c:v>483391</c:v>
                </c:pt>
                <c:pt idx="327">
                  <c:v>487513</c:v>
                </c:pt>
                <c:pt idx="328">
                  <c:v>491539</c:v>
                </c:pt>
                <c:pt idx="329">
                  <c:v>495540</c:v>
                </c:pt>
                <c:pt idx="330">
                  <c:v>499507</c:v>
                </c:pt>
                <c:pt idx="331">
                  <c:v>503398</c:v>
                </c:pt>
                <c:pt idx="332">
                  <c:v>507269</c:v>
                </c:pt>
                <c:pt idx="333">
                  <c:v>511151</c:v>
                </c:pt>
                <c:pt idx="334">
                  <c:v>514925</c:v>
                </c:pt>
                <c:pt idx="335">
                  <c:v>518712</c:v>
                </c:pt>
                <c:pt idx="336">
                  <c:v>522424</c:v>
                </c:pt>
                <c:pt idx="337">
                  <c:v>526149</c:v>
                </c:pt>
                <c:pt idx="338">
                  <c:v>529022</c:v>
                </c:pt>
                <c:pt idx="339">
                  <c:v>531812</c:v>
                </c:pt>
                <c:pt idx="340">
                  <c:v>534550</c:v>
                </c:pt>
                <c:pt idx="341">
                  <c:v>537225</c:v>
                </c:pt>
                <c:pt idx="342">
                  <c:v>539805</c:v>
                </c:pt>
                <c:pt idx="343">
                  <c:v>542274</c:v>
                </c:pt>
                <c:pt idx="344">
                  <c:v>544575</c:v>
                </c:pt>
                <c:pt idx="345">
                  <c:v>546725</c:v>
                </c:pt>
                <c:pt idx="346">
                  <c:v>548775</c:v>
                </c:pt>
                <c:pt idx="347">
                  <c:v>550692</c:v>
                </c:pt>
                <c:pt idx="348">
                  <c:v>552479</c:v>
                </c:pt>
                <c:pt idx="349">
                  <c:v>554185</c:v>
                </c:pt>
                <c:pt idx="350">
                  <c:v>555834</c:v>
                </c:pt>
                <c:pt idx="351">
                  <c:v>557411</c:v>
                </c:pt>
                <c:pt idx="352">
                  <c:v>558904</c:v>
                </c:pt>
                <c:pt idx="353">
                  <c:v>560275</c:v>
                </c:pt>
                <c:pt idx="354">
                  <c:v>561595</c:v>
                </c:pt>
                <c:pt idx="355">
                  <c:v>562821</c:v>
                </c:pt>
                <c:pt idx="356">
                  <c:v>564022</c:v>
                </c:pt>
                <c:pt idx="357">
                  <c:v>565154</c:v>
                </c:pt>
                <c:pt idx="358">
                  <c:v>566202</c:v>
                </c:pt>
                <c:pt idx="359">
                  <c:v>567214</c:v>
                </c:pt>
                <c:pt idx="360">
                  <c:v>568184</c:v>
                </c:pt>
                <c:pt idx="361">
                  <c:v>569096</c:v>
                </c:pt>
                <c:pt idx="362">
                  <c:v>569963</c:v>
                </c:pt>
                <c:pt idx="363">
                  <c:v>570790</c:v>
                </c:pt>
                <c:pt idx="364">
                  <c:v>571571</c:v>
                </c:pt>
                <c:pt idx="365">
                  <c:v>572298</c:v>
                </c:pt>
                <c:pt idx="366">
                  <c:v>572999</c:v>
                </c:pt>
                <c:pt idx="367">
                  <c:v>573669</c:v>
                </c:pt>
                <c:pt idx="368">
                  <c:v>574304</c:v>
                </c:pt>
                <c:pt idx="369">
                  <c:v>574897</c:v>
                </c:pt>
                <c:pt idx="370">
                  <c:v>575479</c:v>
                </c:pt>
                <c:pt idx="371">
                  <c:v>576009</c:v>
                </c:pt>
                <c:pt idx="372">
                  <c:v>576536</c:v>
                </c:pt>
                <c:pt idx="373">
                  <c:v>577015</c:v>
                </c:pt>
                <c:pt idx="374">
                  <c:v>577481</c:v>
                </c:pt>
                <c:pt idx="375">
                  <c:v>577925</c:v>
                </c:pt>
                <c:pt idx="376">
                  <c:v>578340</c:v>
                </c:pt>
                <c:pt idx="377">
                  <c:v>578745</c:v>
                </c:pt>
                <c:pt idx="378">
                  <c:v>579125</c:v>
                </c:pt>
                <c:pt idx="379">
                  <c:v>579487</c:v>
                </c:pt>
                <c:pt idx="380">
                  <c:v>579831</c:v>
                </c:pt>
                <c:pt idx="381">
                  <c:v>580163</c:v>
                </c:pt>
                <c:pt idx="382">
                  <c:v>580476</c:v>
                </c:pt>
                <c:pt idx="383">
                  <c:v>580777</c:v>
                </c:pt>
                <c:pt idx="384">
                  <c:v>581051</c:v>
                </c:pt>
                <c:pt idx="385">
                  <c:v>581334</c:v>
                </c:pt>
                <c:pt idx="386">
                  <c:v>581600</c:v>
                </c:pt>
                <c:pt idx="387">
                  <c:v>581858</c:v>
                </c:pt>
                <c:pt idx="388">
                  <c:v>582100</c:v>
                </c:pt>
                <c:pt idx="389">
                  <c:v>582333</c:v>
                </c:pt>
                <c:pt idx="390">
                  <c:v>582555</c:v>
                </c:pt>
                <c:pt idx="391">
                  <c:v>582761</c:v>
                </c:pt>
                <c:pt idx="392">
                  <c:v>582966</c:v>
                </c:pt>
                <c:pt idx="393">
                  <c:v>583156</c:v>
                </c:pt>
                <c:pt idx="394">
                  <c:v>583338</c:v>
                </c:pt>
                <c:pt idx="395">
                  <c:v>583523</c:v>
                </c:pt>
                <c:pt idx="396">
                  <c:v>583681</c:v>
                </c:pt>
                <c:pt idx="397">
                  <c:v>583844</c:v>
                </c:pt>
                <c:pt idx="398">
                  <c:v>584013</c:v>
                </c:pt>
                <c:pt idx="399">
                  <c:v>584171</c:v>
                </c:pt>
                <c:pt idx="400">
                  <c:v>584317</c:v>
                </c:pt>
                <c:pt idx="401">
                  <c:v>584452</c:v>
                </c:pt>
                <c:pt idx="402">
                  <c:v>584600</c:v>
                </c:pt>
                <c:pt idx="403">
                  <c:v>584734</c:v>
                </c:pt>
                <c:pt idx="404">
                  <c:v>584862</c:v>
                </c:pt>
                <c:pt idx="405">
                  <c:v>584991</c:v>
                </c:pt>
                <c:pt idx="406">
                  <c:v>585110</c:v>
                </c:pt>
                <c:pt idx="407">
                  <c:v>585230</c:v>
                </c:pt>
                <c:pt idx="408">
                  <c:v>585341</c:v>
                </c:pt>
                <c:pt idx="409">
                  <c:v>585445</c:v>
                </c:pt>
                <c:pt idx="410">
                  <c:v>585552</c:v>
                </c:pt>
                <c:pt idx="411">
                  <c:v>585656</c:v>
                </c:pt>
                <c:pt idx="412">
                  <c:v>585758</c:v>
                </c:pt>
                <c:pt idx="413">
                  <c:v>585859</c:v>
                </c:pt>
                <c:pt idx="414">
                  <c:v>585953</c:v>
                </c:pt>
                <c:pt idx="415">
                  <c:v>586042</c:v>
                </c:pt>
                <c:pt idx="416">
                  <c:v>586130</c:v>
                </c:pt>
                <c:pt idx="417">
                  <c:v>586217</c:v>
                </c:pt>
                <c:pt idx="418">
                  <c:v>586300</c:v>
                </c:pt>
                <c:pt idx="419">
                  <c:v>586381</c:v>
                </c:pt>
                <c:pt idx="420">
                  <c:v>586461</c:v>
                </c:pt>
                <c:pt idx="421">
                  <c:v>586546</c:v>
                </c:pt>
                <c:pt idx="422">
                  <c:v>586620</c:v>
                </c:pt>
                <c:pt idx="423">
                  <c:v>586695</c:v>
                </c:pt>
                <c:pt idx="424">
                  <c:v>586768</c:v>
                </c:pt>
                <c:pt idx="425">
                  <c:v>586839</c:v>
                </c:pt>
                <c:pt idx="426">
                  <c:v>586910</c:v>
                </c:pt>
                <c:pt idx="427">
                  <c:v>586982</c:v>
                </c:pt>
                <c:pt idx="428">
                  <c:v>587051</c:v>
                </c:pt>
                <c:pt idx="429">
                  <c:v>587124</c:v>
                </c:pt>
                <c:pt idx="430">
                  <c:v>587188</c:v>
                </c:pt>
                <c:pt idx="431">
                  <c:v>587255</c:v>
                </c:pt>
                <c:pt idx="432">
                  <c:v>587321</c:v>
                </c:pt>
                <c:pt idx="433">
                  <c:v>587387</c:v>
                </c:pt>
                <c:pt idx="434">
                  <c:v>587456</c:v>
                </c:pt>
                <c:pt idx="435">
                  <c:v>587516</c:v>
                </c:pt>
                <c:pt idx="436">
                  <c:v>587580</c:v>
                </c:pt>
                <c:pt idx="437">
                  <c:v>587640</c:v>
                </c:pt>
                <c:pt idx="438">
                  <c:v>587704</c:v>
                </c:pt>
                <c:pt idx="439">
                  <c:v>587760</c:v>
                </c:pt>
                <c:pt idx="440">
                  <c:v>587815</c:v>
                </c:pt>
                <c:pt idx="441">
                  <c:v>587875</c:v>
                </c:pt>
                <c:pt idx="442">
                  <c:v>587934</c:v>
                </c:pt>
                <c:pt idx="443">
                  <c:v>587991</c:v>
                </c:pt>
                <c:pt idx="444">
                  <c:v>588053</c:v>
                </c:pt>
                <c:pt idx="445">
                  <c:v>588113</c:v>
                </c:pt>
                <c:pt idx="446">
                  <c:v>588175</c:v>
                </c:pt>
                <c:pt idx="447">
                  <c:v>588230</c:v>
                </c:pt>
                <c:pt idx="448">
                  <c:v>588283</c:v>
                </c:pt>
                <c:pt idx="449">
                  <c:v>588340</c:v>
                </c:pt>
                <c:pt idx="450">
                  <c:v>588394</c:v>
                </c:pt>
                <c:pt idx="451">
                  <c:v>588448</c:v>
                </c:pt>
                <c:pt idx="452">
                  <c:v>588503</c:v>
                </c:pt>
                <c:pt idx="453">
                  <c:v>588554</c:v>
                </c:pt>
                <c:pt idx="454">
                  <c:v>588610</c:v>
                </c:pt>
                <c:pt idx="455">
                  <c:v>588663</c:v>
                </c:pt>
                <c:pt idx="456">
                  <c:v>588720</c:v>
                </c:pt>
                <c:pt idx="457">
                  <c:v>588777</c:v>
                </c:pt>
                <c:pt idx="458">
                  <c:v>588830</c:v>
                </c:pt>
                <c:pt idx="459">
                  <c:v>588884</c:v>
                </c:pt>
                <c:pt idx="460">
                  <c:v>588938</c:v>
                </c:pt>
                <c:pt idx="461">
                  <c:v>588988</c:v>
                </c:pt>
                <c:pt idx="462">
                  <c:v>589044</c:v>
                </c:pt>
                <c:pt idx="463">
                  <c:v>589094</c:v>
                </c:pt>
                <c:pt idx="464">
                  <c:v>589149</c:v>
                </c:pt>
                <c:pt idx="465">
                  <c:v>589200</c:v>
                </c:pt>
                <c:pt idx="466">
                  <c:v>589254</c:v>
                </c:pt>
                <c:pt idx="467">
                  <c:v>589302</c:v>
                </c:pt>
                <c:pt idx="468">
                  <c:v>589353</c:v>
                </c:pt>
                <c:pt idx="469">
                  <c:v>589403</c:v>
                </c:pt>
                <c:pt idx="470">
                  <c:v>589451</c:v>
                </c:pt>
                <c:pt idx="471">
                  <c:v>589501</c:v>
                </c:pt>
                <c:pt idx="472">
                  <c:v>589548</c:v>
                </c:pt>
                <c:pt idx="473">
                  <c:v>589600</c:v>
                </c:pt>
                <c:pt idx="474">
                  <c:v>589648</c:v>
                </c:pt>
                <c:pt idx="475">
                  <c:v>589700</c:v>
                </c:pt>
                <c:pt idx="476">
                  <c:v>589750</c:v>
                </c:pt>
                <c:pt idx="477">
                  <c:v>589804</c:v>
                </c:pt>
                <c:pt idx="478">
                  <c:v>589856</c:v>
                </c:pt>
                <c:pt idx="479">
                  <c:v>589909</c:v>
                </c:pt>
                <c:pt idx="480">
                  <c:v>589959</c:v>
                </c:pt>
                <c:pt idx="481">
                  <c:v>590012</c:v>
                </c:pt>
                <c:pt idx="482">
                  <c:v>590063</c:v>
                </c:pt>
                <c:pt idx="483">
                  <c:v>590118</c:v>
                </c:pt>
                <c:pt idx="484">
                  <c:v>590173</c:v>
                </c:pt>
                <c:pt idx="485">
                  <c:v>590225</c:v>
                </c:pt>
                <c:pt idx="486">
                  <c:v>590274</c:v>
                </c:pt>
                <c:pt idx="487">
                  <c:v>590326</c:v>
                </c:pt>
                <c:pt idx="488">
                  <c:v>590375</c:v>
                </c:pt>
                <c:pt idx="489">
                  <c:v>590430</c:v>
                </c:pt>
                <c:pt idx="490">
                  <c:v>590480</c:v>
                </c:pt>
                <c:pt idx="491">
                  <c:v>590534</c:v>
                </c:pt>
                <c:pt idx="492">
                  <c:v>590588</c:v>
                </c:pt>
                <c:pt idx="493">
                  <c:v>590641</c:v>
                </c:pt>
                <c:pt idx="494">
                  <c:v>590693</c:v>
                </c:pt>
                <c:pt idx="495">
                  <c:v>590744</c:v>
                </c:pt>
                <c:pt idx="496">
                  <c:v>590798</c:v>
                </c:pt>
                <c:pt idx="497">
                  <c:v>590853</c:v>
                </c:pt>
                <c:pt idx="498">
                  <c:v>590904</c:v>
                </c:pt>
                <c:pt idx="499">
                  <c:v>590962</c:v>
                </c:pt>
                <c:pt idx="500">
                  <c:v>591017</c:v>
                </c:pt>
                <c:pt idx="501">
                  <c:v>591070</c:v>
                </c:pt>
                <c:pt idx="502">
                  <c:v>591125</c:v>
                </c:pt>
                <c:pt idx="503">
                  <c:v>591175</c:v>
                </c:pt>
                <c:pt idx="504">
                  <c:v>591227</c:v>
                </c:pt>
                <c:pt idx="505">
                  <c:v>591282</c:v>
                </c:pt>
                <c:pt idx="506">
                  <c:v>591337</c:v>
                </c:pt>
                <c:pt idx="507">
                  <c:v>591387</c:v>
                </c:pt>
                <c:pt idx="508">
                  <c:v>591436</c:v>
                </c:pt>
                <c:pt idx="509">
                  <c:v>591489</c:v>
                </c:pt>
                <c:pt idx="510">
                  <c:v>591545</c:v>
                </c:pt>
                <c:pt idx="511">
                  <c:v>591600</c:v>
                </c:pt>
                <c:pt idx="512">
                  <c:v>591653</c:v>
                </c:pt>
                <c:pt idx="513">
                  <c:v>591709</c:v>
                </c:pt>
                <c:pt idx="514">
                  <c:v>591761</c:v>
                </c:pt>
                <c:pt idx="515">
                  <c:v>591816</c:v>
                </c:pt>
                <c:pt idx="516">
                  <c:v>591872</c:v>
                </c:pt>
                <c:pt idx="517">
                  <c:v>591925</c:v>
                </c:pt>
                <c:pt idx="518">
                  <c:v>591972</c:v>
                </c:pt>
                <c:pt idx="519">
                  <c:v>592023</c:v>
                </c:pt>
                <c:pt idx="520">
                  <c:v>592082</c:v>
                </c:pt>
                <c:pt idx="521">
                  <c:v>592132</c:v>
                </c:pt>
                <c:pt idx="522">
                  <c:v>592186</c:v>
                </c:pt>
                <c:pt idx="523">
                  <c:v>592237</c:v>
                </c:pt>
                <c:pt idx="524">
                  <c:v>592285</c:v>
                </c:pt>
                <c:pt idx="525">
                  <c:v>592339</c:v>
                </c:pt>
                <c:pt idx="526">
                  <c:v>592389</c:v>
                </c:pt>
                <c:pt idx="527">
                  <c:v>592445</c:v>
                </c:pt>
                <c:pt idx="528">
                  <c:v>592497</c:v>
                </c:pt>
                <c:pt idx="529">
                  <c:v>592547</c:v>
                </c:pt>
                <c:pt idx="530">
                  <c:v>592596</c:v>
                </c:pt>
                <c:pt idx="531">
                  <c:v>592644</c:v>
                </c:pt>
                <c:pt idx="532">
                  <c:v>592699</c:v>
                </c:pt>
                <c:pt idx="533">
                  <c:v>592750</c:v>
                </c:pt>
                <c:pt idx="534">
                  <c:v>592797</c:v>
                </c:pt>
                <c:pt idx="535">
                  <c:v>592850</c:v>
                </c:pt>
                <c:pt idx="536">
                  <c:v>592904</c:v>
                </c:pt>
                <c:pt idx="537">
                  <c:v>592966</c:v>
                </c:pt>
                <c:pt idx="538">
                  <c:v>593022</c:v>
                </c:pt>
                <c:pt idx="539">
                  <c:v>593078</c:v>
                </c:pt>
                <c:pt idx="540">
                  <c:v>593131</c:v>
                </c:pt>
                <c:pt idx="541">
                  <c:v>593183</c:v>
                </c:pt>
                <c:pt idx="542">
                  <c:v>593237</c:v>
                </c:pt>
                <c:pt idx="543">
                  <c:v>593288</c:v>
                </c:pt>
                <c:pt idx="544">
                  <c:v>593344</c:v>
                </c:pt>
                <c:pt idx="545">
                  <c:v>593400</c:v>
                </c:pt>
                <c:pt idx="546">
                  <c:v>593456</c:v>
                </c:pt>
                <c:pt idx="547">
                  <c:v>593509</c:v>
                </c:pt>
                <c:pt idx="548">
                  <c:v>593566</c:v>
                </c:pt>
                <c:pt idx="549">
                  <c:v>593619</c:v>
                </c:pt>
                <c:pt idx="550">
                  <c:v>593674</c:v>
                </c:pt>
                <c:pt idx="551">
                  <c:v>593729</c:v>
                </c:pt>
                <c:pt idx="552">
                  <c:v>593782</c:v>
                </c:pt>
                <c:pt idx="553">
                  <c:v>593835</c:v>
                </c:pt>
                <c:pt idx="554">
                  <c:v>593887</c:v>
                </c:pt>
                <c:pt idx="555">
                  <c:v>593936</c:v>
                </c:pt>
                <c:pt idx="556">
                  <c:v>593987</c:v>
                </c:pt>
                <c:pt idx="557">
                  <c:v>594044</c:v>
                </c:pt>
                <c:pt idx="558">
                  <c:v>594095</c:v>
                </c:pt>
                <c:pt idx="559">
                  <c:v>594152</c:v>
                </c:pt>
                <c:pt idx="560">
                  <c:v>594199</c:v>
                </c:pt>
                <c:pt idx="561">
                  <c:v>594252</c:v>
                </c:pt>
                <c:pt idx="562">
                  <c:v>594305</c:v>
                </c:pt>
                <c:pt idx="563">
                  <c:v>594361</c:v>
                </c:pt>
                <c:pt idx="564">
                  <c:v>594417</c:v>
                </c:pt>
                <c:pt idx="565">
                  <c:v>594471</c:v>
                </c:pt>
                <c:pt idx="566">
                  <c:v>594520</c:v>
                </c:pt>
                <c:pt idx="567">
                  <c:v>594574</c:v>
                </c:pt>
                <c:pt idx="568">
                  <c:v>594626</c:v>
                </c:pt>
                <c:pt idx="569">
                  <c:v>594680</c:v>
                </c:pt>
                <c:pt idx="570">
                  <c:v>594730</c:v>
                </c:pt>
                <c:pt idx="571">
                  <c:v>594778</c:v>
                </c:pt>
                <c:pt idx="572">
                  <c:v>594834</c:v>
                </c:pt>
                <c:pt idx="573">
                  <c:v>594886</c:v>
                </c:pt>
                <c:pt idx="574">
                  <c:v>594938</c:v>
                </c:pt>
                <c:pt idx="575">
                  <c:v>594991</c:v>
                </c:pt>
                <c:pt idx="576">
                  <c:v>595044</c:v>
                </c:pt>
                <c:pt idx="577">
                  <c:v>595095</c:v>
                </c:pt>
                <c:pt idx="578">
                  <c:v>595153</c:v>
                </c:pt>
                <c:pt idx="579">
                  <c:v>595203</c:v>
                </c:pt>
                <c:pt idx="580">
                  <c:v>595254</c:v>
                </c:pt>
                <c:pt idx="581">
                  <c:v>595302</c:v>
                </c:pt>
                <c:pt idx="582">
                  <c:v>595355</c:v>
                </c:pt>
                <c:pt idx="583">
                  <c:v>595409</c:v>
                </c:pt>
                <c:pt idx="584">
                  <c:v>595455</c:v>
                </c:pt>
                <c:pt idx="585">
                  <c:v>595504</c:v>
                </c:pt>
                <c:pt idx="586">
                  <c:v>595559</c:v>
                </c:pt>
                <c:pt idx="587">
                  <c:v>595612</c:v>
                </c:pt>
                <c:pt idx="588">
                  <c:v>595664</c:v>
                </c:pt>
                <c:pt idx="589">
                  <c:v>595714</c:v>
                </c:pt>
                <c:pt idx="590">
                  <c:v>595769</c:v>
                </c:pt>
                <c:pt idx="591">
                  <c:v>595824</c:v>
                </c:pt>
                <c:pt idx="592">
                  <c:v>595871</c:v>
                </c:pt>
                <c:pt idx="593">
                  <c:v>595918</c:v>
                </c:pt>
                <c:pt idx="594">
                  <c:v>595970</c:v>
                </c:pt>
                <c:pt idx="595">
                  <c:v>596020</c:v>
                </c:pt>
                <c:pt idx="596">
                  <c:v>596073</c:v>
                </c:pt>
                <c:pt idx="597">
                  <c:v>596123</c:v>
                </c:pt>
                <c:pt idx="598">
                  <c:v>596175</c:v>
                </c:pt>
                <c:pt idx="599">
                  <c:v>596225</c:v>
                </c:pt>
                <c:pt idx="600">
                  <c:v>596278</c:v>
                </c:pt>
                <c:pt idx="601">
                  <c:v>596330</c:v>
                </c:pt>
                <c:pt idx="602">
                  <c:v>596379</c:v>
                </c:pt>
                <c:pt idx="603">
                  <c:v>596426</c:v>
                </c:pt>
                <c:pt idx="604">
                  <c:v>596477</c:v>
                </c:pt>
                <c:pt idx="605">
                  <c:v>596528</c:v>
                </c:pt>
                <c:pt idx="606">
                  <c:v>596584</c:v>
                </c:pt>
                <c:pt idx="607">
                  <c:v>596634</c:v>
                </c:pt>
                <c:pt idx="608">
                  <c:v>596686</c:v>
                </c:pt>
                <c:pt idx="609">
                  <c:v>596738</c:v>
                </c:pt>
                <c:pt idx="610">
                  <c:v>596793</c:v>
                </c:pt>
                <c:pt idx="611">
                  <c:v>596847</c:v>
                </c:pt>
                <c:pt idx="612">
                  <c:v>596895</c:v>
                </c:pt>
                <c:pt idx="613">
                  <c:v>596949</c:v>
                </c:pt>
                <c:pt idx="614">
                  <c:v>597000</c:v>
                </c:pt>
                <c:pt idx="615">
                  <c:v>597053</c:v>
                </c:pt>
                <c:pt idx="616">
                  <c:v>597102</c:v>
                </c:pt>
                <c:pt idx="617">
                  <c:v>597150</c:v>
                </c:pt>
                <c:pt idx="618">
                  <c:v>597200</c:v>
                </c:pt>
                <c:pt idx="619">
                  <c:v>597248</c:v>
                </c:pt>
                <c:pt idx="620">
                  <c:v>597297</c:v>
                </c:pt>
                <c:pt idx="621">
                  <c:v>597346</c:v>
                </c:pt>
                <c:pt idx="622">
                  <c:v>597399</c:v>
                </c:pt>
                <c:pt idx="623">
                  <c:v>597449</c:v>
                </c:pt>
                <c:pt idx="624">
                  <c:v>597491</c:v>
                </c:pt>
                <c:pt idx="625">
                  <c:v>597548</c:v>
                </c:pt>
                <c:pt idx="626">
                  <c:v>597598</c:v>
                </c:pt>
                <c:pt idx="627">
                  <c:v>597646</c:v>
                </c:pt>
                <c:pt idx="628">
                  <c:v>597693</c:v>
                </c:pt>
                <c:pt idx="629">
                  <c:v>597743</c:v>
                </c:pt>
                <c:pt idx="630">
                  <c:v>597787</c:v>
                </c:pt>
                <c:pt idx="631">
                  <c:v>597833</c:v>
                </c:pt>
                <c:pt idx="632">
                  <c:v>597889</c:v>
                </c:pt>
                <c:pt idx="633">
                  <c:v>597941</c:v>
                </c:pt>
                <c:pt idx="634">
                  <c:v>597989</c:v>
                </c:pt>
                <c:pt idx="635">
                  <c:v>598039</c:v>
                </c:pt>
                <c:pt idx="636">
                  <c:v>598086</c:v>
                </c:pt>
                <c:pt idx="637">
                  <c:v>598132</c:v>
                </c:pt>
                <c:pt idx="638">
                  <c:v>598181</c:v>
                </c:pt>
                <c:pt idx="639">
                  <c:v>598231</c:v>
                </c:pt>
                <c:pt idx="640">
                  <c:v>598277</c:v>
                </c:pt>
                <c:pt idx="641">
                  <c:v>598323</c:v>
                </c:pt>
                <c:pt idx="642">
                  <c:v>598372</c:v>
                </c:pt>
                <c:pt idx="643">
                  <c:v>598420</c:v>
                </c:pt>
                <c:pt idx="644">
                  <c:v>598469</c:v>
                </c:pt>
                <c:pt idx="645">
                  <c:v>598522</c:v>
                </c:pt>
                <c:pt idx="646">
                  <c:v>598575</c:v>
                </c:pt>
                <c:pt idx="647">
                  <c:v>598626</c:v>
                </c:pt>
                <c:pt idx="648">
                  <c:v>598669</c:v>
                </c:pt>
                <c:pt idx="649">
                  <c:v>598715</c:v>
                </c:pt>
                <c:pt idx="650">
                  <c:v>598762</c:v>
                </c:pt>
                <c:pt idx="651">
                  <c:v>598808</c:v>
                </c:pt>
                <c:pt idx="652">
                  <c:v>598855</c:v>
                </c:pt>
                <c:pt idx="653">
                  <c:v>598905</c:v>
                </c:pt>
                <c:pt idx="654">
                  <c:v>598953</c:v>
                </c:pt>
                <c:pt idx="655">
                  <c:v>598997</c:v>
                </c:pt>
                <c:pt idx="656">
                  <c:v>599050</c:v>
                </c:pt>
                <c:pt idx="657">
                  <c:v>599101</c:v>
                </c:pt>
                <c:pt idx="658">
                  <c:v>599150</c:v>
                </c:pt>
                <c:pt idx="659">
                  <c:v>599194</c:v>
                </c:pt>
                <c:pt idx="660">
                  <c:v>599244</c:v>
                </c:pt>
                <c:pt idx="661">
                  <c:v>599290</c:v>
                </c:pt>
                <c:pt idx="662">
                  <c:v>599340</c:v>
                </c:pt>
                <c:pt idx="663">
                  <c:v>599390</c:v>
                </c:pt>
                <c:pt idx="664">
                  <c:v>599442</c:v>
                </c:pt>
                <c:pt idx="665">
                  <c:v>599491</c:v>
                </c:pt>
                <c:pt idx="666">
                  <c:v>599536</c:v>
                </c:pt>
                <c:pt idx="667">
                  <c:v>599576</c:v>
                </c:pt>
                <c:pt idx="668">
                  <c:v>599628</c:v>
                </c:pt>
                <c:pt idx="669">
                  <c:v>599678</c:v>
                </c:pt>
                <c:pt idx="670">
                  <c:v>599726</c:v>
                </c:pt>
                <c:pt idx="671">
                  <c:v>599779</c:v>
                </c:pt>
                <c:pt idx="672">
                  <c:v>599826</c:v>
                </c:pt>
                <c:pt idx="673">
                  <c:v>599876</c:v>
                </c:pt>
                <c:pt idx="674">
                  <c:v>599924</c:v>
                </c:pt>
                <c:pt idx="675">
                  <c:v>599973</c:v>
                </c:pt>
                <c:pt idx="676">
                  <c:v>600020</c:v>
                </c:pt>
                <c:pt idx="677">
                  <c:v>600071</c:v>
                </c:pt>
                <c:pt idx="678">
                  <c:v>600115</c:v>
                </c:pt>
                <c:pt idx="679">
                  <c:v>600160</c:v>
                </c:pt>
                <c:pt idx="680">
                  <c:v>600212</c:v>
                </c:pt>
                <c:pt idx="681">
                  <c:v>600260</c:v>
                </c:pt>
                <c:pt idx="682">
                  <c:v>600310</c:v>
                </c:pt>
                <c:pt idx="683">
                  <c:v>600357</c:v>
                </c:pt>
                <c:pt idx="684">
                  <c:v>600409</c:v>
                </c:pt>
                <c:pt idx="685">
                  <c:v>600459</c:v>
                </c:pt>
                <c:pt idx="686">
                  <c:v>600507</c:v>
                </c:pt>
                <c:pt idx="687">
                  <c:v>600558</c:v>
                </c:pt>
                <c:pt idx="688">
                  <c:v>600613</c:v>
                </c:pt>
                <c:pt idx="689">
                  <c:v>600663</c:v>
                </c:pt>
                <c:pt idx="690">
                  <c:v>600711</c:v>
                </c:pt>
                <c:pt idx="691">
                  <c:v>600766</c:v>
                </c:pt>
                <c:pt idx="692">
                  <c:v>600817</c:v>
                </c:pt>
                <c:pt idx="693">
                  <c:v>600864</c:v>
                </c:pt>
                <c:pt idx="694">
                  <c:v>600916</c:v>
                </c:pt>
                <c:pt idx="695">
                  <c:v>600965</c:v>
                </c:pt>
                <c:pt idx="696">
                  <c:v>601020</c:v>
                </c:pt>
                <c:pt idx="697">
                  <c:v>601069</c:v>
                </c:pt>
                <c:pt idx="698">
                  <c:v>601123</c:v>
                </c:pt>
                <c:pt idx="699">
                  <c:v>601174</c:v>
                </c:pt>
                <c:pt idx="700">
                  <c:v>601223</c:v>
                </c:pt>
                <c:pt idx="701">
                  <c:v>601276</c:v>
                </c:pt>
                <c:pt idx="702">
                  <c:v>601323</c:v>
                </c:pt>
                <c:pt idx="703">
                  <c:v>601373</c:v>
                </c:pt>
                <c:pt idx="704">
                  <c:v>601425</c:v>
                </c:pt>
                <c:pt idx="705">
                  <c:v>601476</c:v>
                </c:pt>
                <c:pt idx="706">
                  <c:v>601529</c:v>
                </c:pt>
                <c:pt idx="707">
                  <c:v>601586</c:v>
                </c:pt>
                <c:pt idx="708">
                  <c:v>601640</c:v>
                </c:pt>
                <c:pt idx="709">
                  <c:v>601690</c:v>
                </c:pt>
                <c:pt idx="710">
                  <c:v>601743</c:v>
                </c:pt>
                <c:pt idx="711">
                  <c:v>601794</c:v>
                </c:pt>
                <c:pt idx="712">
                  <c:v>601845</c:v>
                </c:pt>
                <c:pt idx="713">
                  <c:v>601892</c:v>
                </c:pt>
                <c:pt idx="714">
                  <c:v>601943</c:v>
                </c:pt>
                <c:pt idx="715">
                  <c:v>602001</c:v>
                </c:pt>
                <c:pt idx="716">
                  <c:v>602053</c:v>
                </c:pt>
                <c:pt idx="717">
                  <c:v>602108</c:v>
                </c:pt>
                <c:pt idx="718">
                  <c:v>602158</c:v>
                </c:pt>
                <c:pt idx="719">
                  <c:v>602209</c:v>
                </c:pt>
                <c:pt idx="720">
                  <c:v>602262</c:v>
                </c:pt>
                <c:pt idx="721">
                  <c:v>602310</c:v>
                </c:pt>
                <c:pt idx="722">
                  <c:v>602362</c:v>
                </c:pt>
                <c:pt idx="723">
                  <c:v>602413</c:v>
                </c:pt>
                <c:pt idx="724">
                  <c:v>602462</c:v>
                </c:pt>
                <c:pt idx="725">
                  <c:v>602513</c:v>
                </c:pt>
                <c:pt idx="726">
                  <c:v>602567</c:v>
                </c:pt>
                <c:pt idx="727">
                  <c:v>602618</c:v>
                </c:pt>
                <c:pt idx="728">
                  <c:v>602668</c:v>
                </c:pt>
                <c:pt idx="729">
                  <c:v>602718</c:v>
                </c:pt>
                <c:pt idx="730">
                  <c:v>602772</c:v>
                </c:pt>
                <c:pt idx="731">
                  <c:v>602826</c:v>
                </c:pt>
                <c:pt idx="732">
                  <c:v>602877</c:v>
                </c:pt>
                <c:pt idx="733">
                  <c:v>602928</c:v>
                </c:pt>
                <c:pt idx="734">
                  <c:v>602984</c:v>
                </c:pt>
                <c:pt idx="735">
                  <c:v>603038</c:v>
                </c:pt>
                <c:pt idx="736">
                  <c:v>603091</c:v>
                </c:pt>
                <c:pt idx="737">
                  <c:v>603141</c:v>
                </c:pt>
                <c:pt idx="738">
                  <c:v>603194</c:v>
                </c:pt>
                <c:pt idx="739">
                  <c:v>603244</c:v>
                </c:pt>
                <c:pt idx="740">
                  <c:v>603297</c:v>
                </c:pt>
                <c:pt idx="741">
                  <c:v>603346</c:v>
                </c:pt>
                <c:pt idx="742">
                  <c:v>603397</c:v>
                </c:pt>
                <c:pt idx="743">
                  <c:v>603446</c:v>
                </c:pt>
                <c:pt idx="744">
                  <c:v>603499</c:v>
                </c:pt>
                <c:pt idx="745">
                  <c:v>603547</c:v>
                </c:pt>
                <c:pt idx="746">
                  <c:v>603591</c:v>
                </c:pt>
                <c:pt idx="747">
                  <c:v>603642</c:v>
                </c:pt>
                <c:pt idx="748">
                  <c:v>603692</c:v>
                </c:pt>
                <c:pt idx="749">
                  <c:v>603738</c:v>
                </c:pt>
                <c:pt idx="750">
                  <c:v>603784</c:v>
                </c:pt>
                <c:pt idx="751">
                  <c:v>603833</c:v>
                </c:pt>
                <c:pt idx="752">
                  <c:v>603884</c:v>
                </c:pt>
                <c:pt idx="753">
                  <c:v>603934</c:v>
                </c:pt>
                <c:pt idx="754">
                  <c:v>603985</c:v>
                </c:pt>
                <c:pt idx="755">
                  <c:v>604033</c:v>
                </c:pt>
                <c:pt idx="756">
                  <c:v>604086</c:v>
                </c:pt>
                <c:pt idx="757">
                  <c:v>604134</c:v>
                </c:pt>
                <c:pt idx="758">
                  <c:v>604185</c:v>
                </c:pt>
                <c:pt idx="759">
                  <c:v>604237</c:v>
                </c:pt>
                <c:pt idx="760">
                  <c:v>604289</c:v>
                </c:pt>
                <c:pt idx="761">
                  <c:v>604340</c:v>
                </c:pt>
                <c:pt idx="762">
                  <c:v>604391</c:v>
                </c:pt>
                <c:pt idx="763">
                  <c:v>604440</c:v>
                </c:pt>
                <c:pt idx="764">
                  <c:v>604487</c:v>
                </c:pt>
                <c:pt idx="765">
                  <c:v>604539</c:v>
                </c:pt>
                <c:pt idx="766">
                  <c:v>604589</c:v>
                </c:pt>
                <c:pt idx="767">
                  <c:v>604640</c:v>
                </c:pt>
                <c:pt idx="768">
                  <c:v>604691</c:v>
                </c:pt>
                <c:pt idx="769">
                  <c:v>604738</c:v>
                </c:pt>
                <c:pt idx="770">
                  <c:v>604787</c:v>
                </c:pt>
                <c:pt idx="771">
                  <c:v>604840</c:v>
                </c:pt>
                <c:pt idx="772">
                  <c:v>604888</c:v>
                </c:pt>
                <c:pt idx="773">
                  <c:v>604936</c:v>
                </c:pt>
                <c:pt idx="774">
                  <c:v>604990</c:v>
                </c:pt>
                <c:pt idx="775">
                  <c:v>605040</c:v>
                </c:pt>
                <c:pt idx="776">
                  <c:v>605091</c:v>
                </c:pt>
                <c:pt idx="777">
                  <c:v>605146</c:v>
                </c:pt>
                <c:pt idx="778">
                  <c:v>605197</c:v>
                </c:pt>
                <c:pt idx="779">
                  <c:v>605248</c:v>
                </c:pt>
                <c:pt idx="780">
                  <c:v>605299</c:v>
                </c:pt>
                <c:pt idx="781">
                  <c:v>605344</c:v>
                </c:pt>
                <c:pt idx="782">
                  <c:v>605396</c:v>
                </c:pt>
                <c:pt idx="783">
                  <c:v>605445</c:v>
                </c:pt>
                <c:pt idx="784">
                  <c:v>605492</c:v>
                </c:pt>
                <c:pt idx="785">
                  <c:v>605542</c:v>
                </c:pt>
                <c:pt idx="786">
                  <c:v>605592</c:v>
                </c:pt>
                <c:pt idx="787">
                  <c:v>605640</c:v>
                </c:pt>
                <c:pt idx="788">
                  <c:v>605689</c:v>
                </c:pt>
                <c:pt idx="789">
                  <c:v>605743</c:v>
                </c:pt>
                <c:pt idx="790">
                  <c:v>605797</c:v>
                </c:pt>
                <c:pt idx="791">
                  <c:v>605851</c:v>
                </c:pt>
                <c:pt idx="792">
                  <c:v>605904</c:v>
                </c:pt>
                <c:pt idx="793">
                  <c:v>605950</c:v>
                </c:pt>
                <c:pt idx="794">
                  <c:v>606002</c:v>
                </c:pt>
                <c:pt idx="795">
                  <c:v>606057</c:v>
                </c:pt>
                <c:pt idx="796">
                  <c:v>606103</c:v>
                </c:pt>
                <c:pt idx="797">
                  <c:v>606153</c:v>
                </c:pt>
                <c:pt idx="798">
                  <c:v>606204</c:v>
                </c:pt>
                <c:pt idx="799">
                  <c:v>606257</c:v>
                </c:pt>
                <c:pt idx="800">
                  <c:v>606312</c:v>
                </c:pt>
                <c:pt idx="801">
                  <c:v>606366</c:v>
                </c:pt>
                <c:pt idx="802">
                  <c:v>606419</c:v>
                </c:pt>
                <c:pt idx="803">
                  <c:v>606470</c:v>
                </c:pt>
                <c:pt idx="804">
                  <c:v>606524</c:v>
                </c:pt>
                <c:pt idx="805">
                  <c:v>606578</c:v>
                </c:pt>
                <c:pt idx="806">
                  <c:v>606632</c:v>
                </c:pt>
                <c:pt idx="807">
                  <c:v>606684</c:v>
                </c:pt>
                <c:pt idx="808">
                  <c:v>606736</c:v>
                </c:pt>
                <c:pt idx="809">
                  <c:v>606788</c:v>
                </c:pt>
                <c:pt idx="810">
                  <c:v>606841</c:v>
                </c:pt>
                <c:pt idx="811">
                  <c:v>606889</c:v>
                </c:pt>
                <c:pt idx="812">
                  <c:v>606940</c:v>
                </c:pt>
                <c:pt idx="813">
                  <c:v>606988</c:v>
                </c:pt>
                <c:pt idx="814">
                  <c:v>607037</c:v>
                </c:pt>
                <c:pt idx="815">
                  <c:v>607092</c:v>
                </c:pt>
                <c:pt idx="816">
                  <c:v>607138</c:v>
                </c:pt>
                <c:pt idx="817">
                  <c:v>607188</c:v>
                </c:pt>
                <c:pt idx="818">
                  <c:v>607238</c:v>
                </c:pt>
                <c:pt idx="819">
                  <c:v>607290</c:v>
                </c:pt>
                <c:pt idx="820">
                  <c:v>607339</c:v>
                </c:pt>
                <c:pt idx="821">
                  <c:v>607393</c:v>
                </c:pt>
                <c:pt idx="822">
                  <c:v>607441</c:v>
                </c:pt>
                <c:pt idx="823">
                  <c:v>607488</c:v>
                </c:pt>
                <c:pt idx="824">
                  <c:v>607543</c:v>
                </c:pt>
                <c:pt idx="825">
                  <c:v>607595</c:v>
                </c:pt>
                <c:pt idx="826">
                  <c:v>607644</c:v>
                </c:pt>
                <c:pt idx="827">
                  <c:v>607697</c:v>
                </c:pt>
                <c:pt idx="828">
                  <c:v>607745</c:v>
                </c:pt>
                <c:pt idx="829">
                  <c:v>607793</c:v>
                </c:pt>
                <c:pt idx="830">
                  <c:v>607842</c:v>
                </c:pt>
                <c:pt idx="831">
                  <c:v>607896</c:v>
                </c:pt>
                <c:pt idx="832">
                  <c:v>607950</c:v>
                </c:pt>
                <c:pt idx="833">
                  <c:v>608001</c:v>
                </c:pt>
                <c:pt idx="834">
                  <c:v>608051</c:v>
                </c:pt>
                <c:pt idx="835">
                  <c:v>608100</c:v>
                </c:pt>
                <c:pt idx="836">
                  <c:v>608148</c:v>
                </c:pt>
                <c:pt idx="837">
                  <c:v>608205</c:v>
                </c:pt>
                <c:pt idx="838">
                  <c:v>608252</c:v>
                </c:pt>
                <c:pt idx="839">
                  <c:v>608305</c:v>
                </c:pt>
                <c:pt idx="840">
                  <c:v>608352</c:v>
                </c:pt>
                <c:pt idx="841">
                  <c:v>608402</c:v>
                </c:pt>
                <c:pt idx="842">
                  <c:v>608452</c:v>
                </c:pt>
                <c:pt idx="843">
                  <c:v>608503</c:v>
                </c:pt>
                <c:pt idx="844">
                  <c:v>608554</c:v>
                </c:pt>
                <c:pt idx="845">
                  <c:v>608607</c:v>
                </c:pt>
                <c:pt idx="846">
                  <c:v>608658</c:v>
                </c:pt>
                <c:pt idx="847">
                  <c:v>608711</c:v>
                </c:pt>
                <c:pt idx="848">
                  <c:v>608762</c:v>
                </c:pt>
                <c:pt idx="849">
                  <c:v>608817</c:v>
                </c:pt>
                <c:pt idx="850">
                  <c:v>608868</c:v>
                </c:pt>
                <c:pt idx="851">
                  <c:v>608919</c:v>
                </c:pt>
                <c:pt idx="852">
                  <c:v>608970</c:v>
                </c:pt>
                <c:pt idx="853">
                  <c:v>609023</c:v>
                </c:pt>
                <c:pt idx="854">
                  <c:v>609069</c:v>
                </c:pt>
                <c:pt idx="855">
                  <c:v>609118</c:v>
                </c:pt>
                <c:pt idx="856">
                  <c:v>609168</c:v>
                </c:pt>
                <c:pt idx="857">
                  <c:v>609218</c:v>
                </c:pt>
                <c:pt idx="858">
                  <c:v>609268</c:v>
                </c:pt>
                <c:pt idx="859">
                  <c:v>609317</c:v>
                </c:pt>
                <c:pt idx="860">
                  <c:v>609368</c:v>
                </c:pt>
                <c:pt idx="861">
                  <c:v>609424</c:v>
                </c:pt>
                <c:pt idx="862">
                  <c:v>609471</c:v>
                </c:pt>
                <c:pt idx="863">
                  <c:v>609523</c:v>
                </c:pt>
                <c:pt idx="864">
                  <c:v>609573</c:v>
                </c:pt>
                <c:pt idx="865">
                  <c:v>609622</c:v>
                </c:pt>
                <c:pt idx="866">
                  <c:v>609668</c:v>
                </c:pt>
                <c:pt idx="867">
                  <c:v>609720</c:v>
                </c:pt>
                <c:pt idx="868">
                  <c:v>609767</c:v>
                </c:pt>
                <c:pt idx="869">
                  <c:v>609810</c:v>
                </c:pt>
                <c:pt idx="870">
                  <c:v>609856</c:v>
                </c:pt>
                <c:pt idx="871">
                  <c:v>609904</c:v>
                </c:pt>
                <c:pt idx="872">
                  <c:v>609955</c:v>
                </c:pt>
                <c:pt idx="873">
                  <c:v>609999</c:v>
                </c:pt>
                <c:pt idx="874">
                  <c:v>610046</c:v>
                </c:pt>
                <c:pt idx="875">
                  <c:v>610097</c:v>
                </c:pt>
                <c:pt idx="876">
                  <c:v>610144</c:v>
                </c:pt>
                <c:pt idx="877">
                  <c:v>610194</c:v>
                </c:pt>
                <c:pt idx="878">
                  <c:v>610242</c:v>
                </c:pt>
                <c:pt idx="879">
                  <c:v>610288</c:v>
                </c:pt>
                <c:pt idx="880">
                  <c:v>610332</c:v>
                </c:pt>
                <c:pt idx="881">
                  <c:v>610376</c:v>
                </c:pt>
                <c:pt idx="882">
                  <c:v>610424</c:v>
                </c:pt>
                <c:pt idx="883">
                  <c:v>610472</c:v>
                </c:pt>
                <c:pt idx="884">
                  <c:v>610525</c:v>
                </c:pt>
                <c:pt idx="885">
                  <c:v>610572</c:v>
                </c:pt>
                <c:pt idx="886">
                  <c:v>610615</c:v>
                </c:pt>
                <c:pt idx="887">
                  <c:v>610662</c:v>
                </c:pt>
                <c:pt idx="888">
                  <c:v>610713</c:v>
                </c:pt>
                <c:pt idx="889">
                  <c:v>610764</c:v>
                </c:pt>
                <c:pt idx="890">
                  <c:v>610813</c:v>
                </c:pt>
                <c:pt idx="891">
                  <c:v>610861</c:v>
                </c:pt>
                <c:pt idx="892">
                  <c:v>610908</c:v>
                </c:pt>
                <c:pt idx="893">
                  <c:v>610954</c:v>
                </c:pt>
                <c:pt idx="894">
                  <c:v>611005</c:v>
                </c:pt>
                <c:pt idx="895">
                  <c:v>611054</c:v>
                </c:pt>
                <c:pt idx="896">
                  <c:v>611104</c:v>
                </c:pt>
                <c:pt idx="897">
                  <c:v>611153</c:v>
                </c:pt>
                <c:pt idx="898">
                  <c:v>611202</c:v>
                </c:pt>
                <c:pt idx="899">
                  <c:v>611254</c:v>
                </c:pt>
                <c:pt idx="900">
                  <c:v>611302</c:v>
                </c:pt>
                <c:pt idx="901">
                  <c:v>611348</c:v>
                </c:pt>
                <c:pt idx="902">
                  <c:v>611395</c:v>
                </c:pt>
                <c:pt idx="903">
                  <c:v>611440</c:v>
                </c:pt>
                <c:pt idx="904">
                  <c:v>611485</c:v>
                </c:pt>
                <c:pt idx="905">
                  <c:v>611530</c:v>
                </c:pt>
                <c:pt idx="906">
                  <c:v>611582</c:v>
                </c:pt>
                <c:pt idx="907">
                  <c:v>611628</c:v>
                </c:pt>
                <c:pt idx="908">
                  <c:v>611677</c:v>
                </c:pt>
                <c:pt idx="909">
                  <c:v>611723</c:v>
                </c:pt>
                <c:pt idx="910">
                  <c:v>611768</c:v>
                </c:pt>
                <c:pt idx="911">
                  <c:v>611818</c:v>
                </c:pt>
                <c:pt idx="912">
                  <c:v>611860</c:v>
                </c:pt>
                <c:pt idx="913">
                  <c:v>611906</c:v>
                </c:pt>
                <c:pt idx="914">
                  <c:v>611950</c:v>
                </c:pt>
                <c:pt idx="915">
                  <c:v>611999</c:v>
                </c:pt>
                <c:pt idx="916">
                  <c:v>612046</c:v>
                </c:pt>
                <c:pt idx="917">
                  <c:v>612096</c:v>
                </c:pt>
                <c:pt idx="918">
                  <c:v>612145</c:v>
                </c:pt>
                <c:pt idx="919">
                  <c:v>612192</c:v>
                </c:pt>
                <c:pt idx="920">
                  <c:v>612243</c:v>
                </c:pt>
                <c:pt idx="921">
                  <c:v>612295</c:v>
                </c:pt>
                <c:pt idx="922">
                  <c:v>612340</c:v>
                </c:pt>
                <c:pt idx="923">
                  <c:v>612387</c:v>
                </c:pt>
                <c:pt idx="924">
                  <c:v>612433</c:v>
                </c:pt>
                <c:pt idx="925">
                  <c:v>612483</c:v>
                </c:pt>
                <c:pt idx="926">
                  <c:v>612528</c:v>
                </c:pt>
                <c:pt idx="927">
                  <c:v>612580</c:v>
                </c:pt>
                <c:pt idx="928">
                  <c:v>612625</c:v>
                </c:pt>
                <c:pt idx="929">
                  <c:v>612671</c:v>
                </c:pt>
                <c:pt idx="930">
                  <c:v>612721</c:v>
                </c:pt>
                <c:pt idx="931">
                  <c:v>612765</c:v>
                </c:pt>
                <c:pt idx="932">
                  <c:v>612812</c:v>
                </c:pt>
                <c:pt idx="933">
                  <c:v>612859</c:v>
                </c:pt>
                <c:pt idx="934">
                  <c:v>612908</c:v>
                </c:pt>
                <c:pt idx="935">
                  <c:v>612957</c:v>
                </c:pt>
                <c:pt idx="936">
                  <c:v>613009</c:v>
                </c:pt>
                <c:pt idx="937">
                  <c:v>613059</c:v>
                </c:pt>
                <c:pt idx="938">
                  <c:v>613111</c:v>
                </c:pt>
                <c:pt idx="939">
                  <c:v>613160</c:v>
                </c:pt>
                <c:pt idx="940">
                  <c:v>613212</c:v>
                </c:pt>
                <c:pt idx="941">
                  <c:v>613261</c:v>
                </c:pt>
                <c:pt idx="942">
                  <c:v>613314</c:v>
                </c:pt>
                <c:pt idx="943">
                  <c:v>613359</c:v>
                </c:pt>
                <c:pt idx="944">
                  <c:v>613407</c:v>
                </c:pt>
                <c:pt idx="945">
                  <c:v>613458</c:v>
                </c:pt>
                <c:pt idx="946">
                  <c:v>613504</c:v>
                </c:pt>
                <c:pt idx="947">
                  <c:v>613548</c:v>
                </c:pt>
                <c:pt idx="948">
                  <c:v>613597</c:v>
                </c:pt>
                <c:pt idx="949">
                  <c:v>613648</c:v>
                </c:pt>
                <c:pt idx="950">
                  <c:v>613703</c:v>
                </c:pt>
                <c:pt idx="951">
                  <c:v>613751</c:v>
                </c:pt>
                <c:pt idx="952">
                  <c:v>613800</c:v>
                </c:pt>
                <c:pt idx="953">
                  <c:v>613851</c:v>
                </c:pt>
                <c:pt idx="954">
                  <c:v>613899</c:v>
                </c:pt>
                <c:pt idx="955">
                  <c:v>613948</c:v>
                </c:pt>
                <c:pt idx="956">
                  <c:v>613999</c:v>
                </c:pt>
                <c:pt idx="957">
                  <c:v>614050</c:v>
                </c:pt>
                <c:pt idx="958">
                  <c:v>614097</c:v>
                </c:pt>
                <c:pt idx="959">
                  <c:v>614147</c:v>
                </c:pt>
                <c:pt idx="960">
                  <c:v>614195</c:v>
                </c:pt>
                <c:pt idx="961">
                  <c:v>614241</c:v>
                </c:pt>
                <c:pt idx="962">
                  <c:v>614292</c:v>
                </c:pt>
                <c:pt idx="963">
                  <c:v>614344</c:v>
                </c:pt>
                <c:pt idx="964">
                  <c:v>614395</c:v>
                </c:pt>
                <c:pt idx="965">
                  <c:v>614443</c:v>
                </c:pt>
                <c:pt idx="966">
                  <c:v>614491</c:v>
                </c:pt>
                <c:pt idx="967">
                  <c:v>614539</c:v>
                </c:pt>
                <c:pt idx="968">
                  <c:v>614593</c:v>
                </c:pt>
                <c:pt idx="969">
                  <c:v>614643</c:v>
                </c:pt>
                <c:pt idx="970">
                  <c:v>614694</c:v>
                </c:pt>
                <c:pt idx="971">
                  <c:v>614739</c:v>
                </c:pt>
                <c:pt idx="972">
                  <c:v>614788</c:v>
                </c:pt>
                <c:pt idx="973">
                  <c:v>614839</c:v>
                </c:pt>
                <c:pt idx="974">
                  <c:v>614888</c:v>
                </c:pt>
                <c:pt idx="975">
                  <c:v>614935</c:v>
                </c:pt>
                <c:pt idx="976">
                  <c:v>614988</c:v>
                </c:pt>
                <c:pt idx="977">
                  <c:v>615034</c:v>
                </c:pt>
                <c:pt idx="978">
                  <c:v>615081</c:v>
                </c:pt>
                <c:pt idx="979">
                  <c:v>615132</c:v>
                </c:pt>
                <c:pt idx="980">
                  <c:v>615184</c:v>
                </c:pt>
                <c:pt idx="981">
                  <c:v>615232</c:v>
                </c:pt>
                <c:pt idx="982">
                  <c:v>615282</c:v>
                </c:pt>
                <c:pt idx="983">
                  <c:v>615332</c:v>
                </c:pt>
                <c:pt idx="984">
                  <c:v>615383</c:v>
                </c:pt>
                <c:pt idx="985">
                  <c:v>615432</c:v>
                </c:pt>
                <c:pt idx="986">
                  <c:v>615483</c:v>
                </c:pt>
                <c:pt idx="987">
                  <c:v>615530</c:v>
                </c:pt>
                <c:pt idx="988">
                  <c:v>615582</c:v>
                </c:pt>
                <c:pt idx="989">
                  <c:v>615632</c:v>
                </c:pt>
                <c:pt idx="990">
                  <c:v>615685</c:v>
                </c:pt>
                <c:pt idx="991">
                  <c:v>615736</c:v>
                </c:pt>
                <c:pt idx="992">
                  <c:v>615784</c:v>
                </c:pt>
                <c:pt idx="993">
                  <c:v>615835</c:v>
                </c:pt>
                <c:pt idx="994">
                  <c:v>615884</c:v>
                </c:pt>
                <c:pt idx="995">
                  <c:v>615939</c:v>
                </c:pt>
                <c:pt idx="996">
                  <c:v>615988</c:v>
                </c:pt>
                <c:pt idx="997">
                  <c:v>616037</c:v>
                </c:pt>
                <c:pt idx="998">
                  <c:v>616088</c:v>
                </c:pt>
                <c:pt idx="999">
                  <c:v>616138</c:v>
                </c:pt>
              </c:numCache>
            </c:numRef>
          </c:val>
          <c:smooth val="0"/>
          <c:extLst>
            <c:ext xmlns:c16="http://schemas.microsoft.com/office/drawing/2014/chart" uri="{C3380CC4-5D6E-409C-BE32-E72D297353CC}">
              <c16:uniqueId val="{00000001-C81A-4A64-B6EA-A77AA4AD46CC}"/>
            </c:ext>
          </c:extLst>
        </c:ser>
        <c:ser>
          <c:idx val="2"/>
          <c:order val="2"/>
          <c:tx>
            <c:strRef>
              <c:f>'85'!$E$1</c:f>
              <c:strCache>
                <c:ptCount val="1"/>
                <c:pt idx="0">
                  <c:v>50%</c:v>
                </c:pt>
              </c:strCache>
            </c:strRef>
          </c:tx>
          <c:spPr>
            <a:ln w="28575" cap="rnd">
              <a:solidFill>
                <a:schemeClr val="accent3"/>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E$2:$E$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6</c:v>
                </c:pt>
                <c:pt idx="314">
                  <c:v>431447</c:v>
                </c:pt>
                <c:pt idx="315">
                  <c:v>435927</c:v>
                </c:pt>
                <c:pt idx="316">
                  <c:v>440449</c:v>
                </c:pt>
                <c:pt idx="317">
                  <c:v>445009</c:v>
                </c:pt>
                <c:pt idx="318">
                  <c:v>449468</c:v>
                </c:pt>
                <c:pt idx="319">
                  <c:v>453851</c:v>
                </c:pt>
                <c:pt idx="320">
                  <c:v>458136</c:v>
                </c:pt>
                <c:pt idx="321">
                  <c:v>462291</c:v>
                </c:pt>
                <c:pt idx="322">
                  <c:v>466370</c:v>
                </c:pt>
                <c:pt idx="323">
                  <c:v>470312</c:v>
                </c:pt>
                <c:pt idx="324">
                  <c:v>474050</c:v>
                </c:pt>
                <c:pt idx="325">
                  <c:v>477652</c:v>
                </c:pt>
                <c:pt idx="326">
                  <c:v>481088</c:v>
                </c:pt>
                <c:pt idx="327">
                  <c:v>484314</c:v>
                </c:pt>
                <c:pt idx="328">
                  <c:v>487350</c:v>
                </c:pt>
                <c:pt idx="329">
                  <c:v>490168</c:v>
                </c:pt>
                <c:pt idx="330">
                  <c:v>492776</c:v>
                </c:pt>
                <c:pt idx="331">
                  <c:v>495236</c:v>
                </c:pt>
                <c:pt idx="332">
                  <c:v>497611</c:v>
                </c:pt>
                <c:pt idx="333">
                  <c:v>499809</c:v>
                </c:pt>
                <c:pt idx="334">
                  <c:v>501908</c:v>
                </c:pt>
                <c:pt idx="335">
                  <c:v>503837</c:v>
                </c:pt>
                <c:pt idx="336">
                  <c:v>505649</c:v>
                </c:pt>
                <c:pt idx="337">
                  <c:v>507365</c:v>
                </c:pt>
                <c:pt idx="338">
                  <c:v>508644</c:v>
                </c:pt>
                <c:pt idx="339">
                  <c:v>509848</c:v>
                </c:pt>
                <c:pt idx="340">
                  <c:v>510961</c:v>
                </c:pt>
                <c:pt idx="341">
                  <c:v>511995</c:v>
                </c:pt>
                <c:pt idx="342">
                  <c:v>512967</c:v>
                </c:pt>
                <c:pt idx="343">
                  <c:v>513838</c:v>
                </c:pt>
                <c:pt idx="344">
                  <c:v>514587</c:v>
                </c:pt>
                <c:pt idx="345">
                  <c:v>515296</c:v>
                </c:pt>
                <c:pt idx="346">
                  <c:v>515906</c:v>
                </c:pt>
                <c:pt idx="347">
                  <c:v>516450</c:v>
                </c:pt>
                <c:pt idx="348">
                  <c:v>516934</c:v>
                </c:pt>
                <c:pt idx="349">
                  <c:v>517392</c:v>
                </c:pt>
                <c:pt idx="350">
                  <c:v>517800</c:v>
                </c:pt>
                <c:pt idx="351">
                  <c:v>518163</c:v>
                </c:pt>
                <c:pt idx="352">
                  <c:v>518506</c:v>
                </c:pt>
                <c:pt idx="353">
                  <c:v>518818</c:v>
                </c:pt>
                <c:pt idx="354">
                  <c:v>519102</c:v>
                </c:pt>
                <c:pt idx="355">
                  <c:v>519359</c:v>
                </c:pt>
                <c:pt idx="356">
                  <c:v>519579</c:v>
                </c:pt>
                <c:pt idx="357">
                  <c:v>519798</c:v>
                </c:pt>
                <c:pt idx="358">
                  <c:v>519984</c:v>
                </c:pt>
                <c:pt idx="359">
                  <c:v>520157</c:v>
                </c:pt>
                <c:pt idx="360">
                  <c:v>520309</c:v>
                </c:pt>
                <c:pt idx="361">
                  <c:v>520452</c:v>
                </c:pt>
                <c:pt idx="362">
                  <c:v>520583</c:v>
                </c:pt>
                <c:pt idx="363">
                  <c:v>520709</c:v>
                </c:pt>
                <c:pt idx="364">
                  <c:v>520816</c:v>
                </c:pt>
                <c:pt idx="365">
                  <c:v>520916</c:v>
                </c:pt>
                <c:pt idx="366">
                  <c:v>521009</c:v>
                </c:pt>
                <c:pt idx="367">
                  <c:v>521096</c:v>
                </c:pt>
                <c:pt idx="368">
                  <c:v>521176</c:v>
                </c:pt>
                <c:pt idx="369">
                  <c:v>521253</c:v>
                </c:pt>
                <c:pt idx="370">
                  <c:v>521323</c:v>
                </c:pt>
                <c:pt idx="371">
                  <c:v>521388</c:v>
                </c:pt>
                <c:pt idx="372">
                  <c:v>521446</c:v>
                </c:pt>
                <c:pt idx="373">
                  <c:v>521502</c:v>
                </c:pt>
                <c:pt idx="374">
                  <c:v>521556</c:v>
                </c:pt>
                <c:pt idx="375">
                  <c:v>521603</c:v>
                </c:pt>
                <c:pt idx="376">
                  <c:v>521650</c:v>
                </c:pt>
                <c:pt idx="377">
                  <c:v>521691</c:v>
                </c:pt>
                <c:pt idx="378">
                  <c:v>521735</c:v>
                </c:pt>
                <c:pt idx="379">
                  <c:v>521777</c:v>
                </c:pt>
                <c:pt idx="380">
                  <c:v>521812</c:v>
                </c:pt>
                <c:pt idx="381">
                  <c:v>521846</c:v>
                </c:pt>
                <c:pt idx="382">
                  <c:v>521888</c:v>
                </c:pt>
                <c:pt idx="383">
                  <c:v>521924</c:v>
                </c:pt>
                <c:pt idx="384">
                  <c:v>521956</c:v>
                </c:pt>
                <c:pt idx="385">
                  <c:v>521987</c:v>
                </c:pt>
                <c:pt idx="386">
                  <c:v>522018</c:v>
                </c:pt>
                <c:pt idx="387">
                  <c:v>522048</c:v>
                </c:pt>
                <c:pt idx="388">
                  <c:v>522075</c:v>
                </c:pt>
                <c:pt idx="389">
                  <c:v>522103</c:v>
                </c:pt>
                <c:pt idx="390">
                  <c:v>522131</c:v>
                </c:pt>
                <c:pt idx="391">
                  <c:v>522157</c:v>
                </c:pt>
                <c:pt idx="392">
                  <c:v>522183</c:v>
                </c:pt>
                <c:pt idx="393">
                  <c:v>522209</c:v>
                </c:pt>
                <c:pt idx="394">
                  <c:v>522235</c:v>
                </c:pt>
                <c:pt idx="395">
                  <c:v>522259</c:v>
                </c:pt>
                <c:pt idx="396">
                  <c:v>522280</c:v>
                </c:pt>
                <c:pt idx="397">
                  <c:v>522302</c:v>
                </c:pt>
                <c:pt idx="398">
                  <c:v>522327</c:v>
                </c:pt>
                <c:pt idx="399">
                  <c:v>522349</c:v>
                </c:pt>
                <c:pt idx="400">
                  <c:v>522372</c:v>
                </c:pt>
                <c:pt idx="401">
                  <c:v>522396</c:v>
                </c:pt>
                <c:pt idx="402">
                  <c:v>522420</c:v>
                </c:pt>
                <c:pt idx="403">
                  <c:v>522444</c:v>
                </c:pt>
                <c:pt idx="404">
                  <c:v>522466</c:v>
                </c:pt>
                <c:pt idx="405">
                  <c:v>522487</c:v>
                </c:pt>
                <c:pt idx="406">
                  <c:v>522510</c:v>
                </c:pt>
                <c:pt idx="407">
                  <c:v>522531</c:v>
                </c:pt>
                <c:pt idx="408">
                  <c:v>522555</c:v>
                </c:pt>
                <c:pt idx="409">
                  <c:v>522580</c:v>
                </c:pt>
                <c:pt idx="410">
                  <c:v>522602</c:v>
                </c:pt>
                <c:pt idx="411">
                  <c:v>522623</c:v>
                </c:pt>
                <c:pt idx="412">
                  <c:v>522644</c:v>
                </c:pt>
                <c:pt idx="413">
                  <c:v>522668</c:v>
                </c:pt>
                <c:pt idx="414">
                  <c:v>522691</c:v>
                </c:pt>
                <c:pt idx="415">
                  <c:v>522712</c:v>
                </c:pt>
                <c:pt idx="416">
                  <c:v>522732</c:v>
                </c:pt>
                <c:pt idx="417">
                  <c:v>522756</c:v>
                </c:pt>
                <c:pt idx="418">
                  <c:v>522778</c:v>
                </c:pt>
                <c:pt idx="419">
                  <c:v>522802</c:v>
                </c:pt>
                <c:pt idx="420">
                  <c:v>522825</c:v>
                </c:pt>
                <c:pt idx="421">
                  <c:v>522848</c:v>
                </c:pt>
                <c:pt idx="422">
                  <c:v>522868</c:v>
                </c:pt>
                <c:pt idx="423">
                  <c:v>522889</c:v>
                </c:pt>
                <c:pt idx="424">
                  <c:v>522912</c:v>
                </c:pt>
                <c:pt idx="425">
                  <c:v>522934</c:v>
                </c:pt>
                <c:pt idx="426">
                  <c:v>522958</c:v>
                </c:pt>
                <c:pt idx="427">
                  <c:v>522982</c:v>
                </c:pt>
                <c:pt idx="428">
                  <c:v>523008</c:v>
                </c:pt>
                <c:pt idx="429">
                  <c:v>523028</c:v>
                </c:pt>
                <c:pt idx="430">
                  <c:v>523051</c:v>
                </c:pt>
                <c:pt idx="431">
                  <c:v>523074</c:v>
                </c:pt>
                <c:pt idx="432">
                  <c:v>523099</c:v>
                </c:pt>
                <c:pt idx="433">
                  <c:v>523120</c:v>
                </c:pt>
                <c:pt idx="434">
                  <c:v>523142</c:v>
                </c:pt>
                <c:pt idx="435">
                  <c:v>523164</c:v>
                </c:pt>
                <c:pt idx="436">
                  <c:v>523187</c:v>
                </c:pt>
                <c:pt idx="437">
                  <c:v>523208</c:v>
                </c:pt>
                <c:pt idx="438">
                  <c:v>523230</c:v>
                </c:pt>
                <c:pt idx="439">
                  <c:v>523252</c:v>
                </c:pt>
                <c:pt idx="440">
                  <c:v>523274</c:v>
                </c:pt>
                <c:pt idx="441">
                  <c:v>523297</c:v>
                </c:pt>
                <c:pt idx="442">
                  <c:v>523317</c:v>
                </c:pt>
                <c:pt idx="443">
                  <c:v>523339</c:v>
                </c:pt>
                <c:pt idx="444">
                  <c:v>523364</c:v>
                </c:pt>
                <c:pt idx="445">
                  <c:v>523387</c:v>
                </c:pt>
                <c:pt idx="446">
                  <c:v>523410</c:v>
                </c:pt>
                <c:pt idx="447">
                  <c:v>523432</c:v>
                </c:pt>
                <c:pt idx="448">
                  <c:v>523455</c:v>
                </c:pt>
                <c:pt idx="449">
                  <c:v>523476</c:v>
                </c:pt>
                <c:pt idx="450">
                  <c:v>523498</c:v>
                </c:pt>
                <c:pt idx="451">
                  <c:v>523519</c:v>
                </c:pt>
                <c:pt idx="452">
                  <c:v>523543</c:v>
                </c:pt>
                <c:pt idx="453">
                  <c:v>523565</c:v>
                </c:pt>
                <c:pt idx="454">
                  <c:v>523583</c:v>
                </c:pt>
                <c:pt idx="455">
                  <c:v>523604</c:v>
                </c:pt>
                <c:pt idx="456">
                  <c:v>523627</c:v>
                </c:pt>
                <c:pt idx="457">
                  <c:v>523651</c:v>
                </c:pt>
                <c:pt idx="458">
                  <c:v>523673</c:v>
                </c:pt>
                <c:pt idx="459">
                  <c:v>523694</c:v>
                </c:pt>
                <c:pt idx="460">
                  <c:v>523715</c:v>
                </c:pt>
                <c:pt idx="461">
                  <c:v>523734</c:v>
                </c:pt>
                <c:pt idx="462">
                  <c:v>523753</c:v>
                </c:pt>
                <c:pt idx="463">
                  <c:v>523774</c:v>
                </c:pt>
                <c:pt idx="464">
                  <c:v>523795</c:v>
                </c:pt>
                <c:pt idx="465">
                  <c:v>523817</c:v>
                </c:pt>
                <c:pt idx="466">
                  <c:v>523839</c:v>
                </c:pt>
                <c:pt idx="467">
                  <c:v>523861</c:v>
                </c:pt>
                <c:pt idx="468">
                  <c:v>523883</c:v>
                </c:pt>
                <c:pt idx="469">
                  <c:v>523902</c:v>
                </c:pt>
                <c:pt idx="470">
                  <c:v>523926</c:v>
                </c:pt>
                <c:pt idx="471">
                  <c:v>523944</c:v>
                </c:pt>
                <c:pt idx="472">
                  <c:v>523968</c:v>
                </c:pt>
                <c:pt idx="473">
                  <c:v>523986</c:v>
                </c:pt>
                <c:pt idx="474">
                  <c:v>524007</c:v>
                </c:pt>
                <c:pt idx="475">
                  <c:v>524028</c:v>
                </c:pt>
                <c:pt idx="476">
                  <c:v>524048</c:v>
                </c:pt>
                <c:pt idx="477">
                  <c:v>524069</c:v>
                </c:pt>
                <c:pt idx="478">
                  <c:v>524091</c:v>
                </c:pt>
                <c:pt idx="479">
                  <c:v>524110</c:v>
                </c:pt>
                <c:pt idx="480">
                  <c:v>524132</c:v>
                </c:pt>
                <c:pt idx="481">
                  <c:v>524153</c:v>
                </c:pt>
                <c:pt idx="482">
                  <c:v>524175</c:v>
                </c:pt>
                <c:pt idx="483">
                  <c:v>524194</c:v>
                </c:pt>
                <c:pt idx="484">
                  <c:v>524218</c:v>
                </c:pt>
                <c:pt idx="485">
                  <c:v>524237</c:v>
                </c:pt>
                <c:pt idx="486">
                  <c:v>524261</c:v>
                </c:pt>
                <c:pt idx="487">
                  <c:v>524283</c:v>
                </c:pt>
                <c:pt idx="488">
                  <c:v>524307</c:v>
                </c:pt>
                <c:pt idx="489">
                  <c:v>524330</c:v>
                </c:pt>
                <c:pt idx="490">
                  <c:v>524350</c:v>
                </c:pt>
                <c:pt idx="491">
                  <c:v>524370</c:v>
                </c:pt>
                <c:pt idx="492">
                  <c:v>524389</c:v>
                </c:pt>
                <c:pt idx="493">
                  <c:v>524411</c:v>
                </c:pt>
                <c:pt idx="494">
                  <c:v>524430</c:v>
                </c:pt>
                <c:pt idx="495">
                  <c:v>524454</c:v>
                </c:pt>
                <c:pt idx="496">
                  <c:v>524475</c:v>
                </c:pt>
                <c:pt idx="497">
                  <c:v>524498</c:v>
                </c:pt>
                <c:pt idx="498">
                  <c:v>524518</c:v>
                </c:pt>
                <c:pt idx="499">
                  <c:v>524538</c:v>
                </c:pt>
                <c:pt idx="500">
                  <c:v>524560</c:v>
                </c:pt>
                <c:pt idx="501">
                  <c:v>524584</c:v>
                </c:pt>
                <c:pt idx="502">
                  <c:v>524607</c:v>
                </c:pt>
                <c:pt idx="503">
                  <c:v>524628</c:v>
                </c:pt>
                <c:pt idx="504">
                  <c:v>524650</c:v>
                </c:pt>
                <c:pt idx="505">
                  <c:v>524674</c:v>
                </c:pt>
                <c:pt idx="506">
                  <c:v>524690</c:v>
                </c:pt>
                <c:pt idx="507">
                  <c:v>524711</c:v>
                </c:pt>
                <c:pt idx="508">
                  <c:v>524734</c:v>
                </c:pt>
                <c:pt idx="509">
                  <c:v>524757</c:v>
                </c:pt>
                <c:pt idx="510">
                  <c:v>524776</c:v>
                </c:pt>
                <c:pt idx="511">
                  <c:v>524800</c:v>
                </c:pt>
                <c:pt idx="512">
                  <c:v>524826</c:v>
                </c:pt>
                <c:pt idx="513">
                  <c:v>524847</c:v>
                </c:pt>
                <c:pt idx="514">
                  <c:v>524869</c:v>
                </c:pt>
                <c:pt idx="515">
                  <c:v>524891</c:v>
                </c:pt>
                <c:pt idx="516">
                  <c:v>524912</c:v>
                </c:pt>
                <c:pt idx="517">
                  <c:v>524934</c:v>
                </c:pt>
                <c:pt idx="518">
                  <c:v>524957</c:v>
                </c:pt>
                <c:pt idx="519">
                  <c:v>524979</c:v>
                </c:pt>
                <c:pt idx="520">
                  <c:v>525000</c:v>
                </c:pt>
                <c:pt idx="521">
                  <c:v>525022</c:v>
                </c:pt>
                <c:pt idx="522">
                  <c:v>525046</c:v>
                </c:pt>
                <c:pt idx="523">
                  <c:v>525069</c:v>
                </c:pt>
                <c:pt idx="524">
                  <c:v>525093</c:v>
                </c:pt>
                <c:pt idx="525">
                  <c:v>525120</c:v>
                </c:pt>
                <c:pt idx="526">
                  <c:v>525143</c:v>
                </c:pt>
                <c:pt idx="527">
                  <c:v>525168</c:v>
                </c:pt>
                <c:pt idx="528">
                  <c:v>525193</c:v>
                </c:pt>
                <c:pt idx="529">
                  <c:v>525216</c:v>
                </c:pt>
                <c:pt idx="530">
                  <c:v>525239</c:v>
                </c:pt>
                <c:pt idx="531">
                  <c:v>525263</c:v>
                </c:pt>
                <c:pt idx="532">
                  <c:v>525285</c:v>
                </c:pt>
                <c:pt idx="533">
                  <c:v>525307</c:v>
                </c:pt>
                <c:pt idx="534">
                  <c:v>525332</c:v>
                </c:pt>
                <c:pt idx="535">
                  <c:v>525356</c:v>
                </c:pt>
                <c:pt idx="536">
                  <c:v>525378</c:v>
                </c:pt>
                <c:pt idx="537">
                  <c:v>525401</c:v>
                </c:pt>
                <c:pt idx="538">
                  <c:v>525422</c:v>
                </c:pt>
                <c:pt idx="539">
                  <c:v>525444</c:v>
                </c:pt>
                <c:pt idx="540">
                  <c:v>525468</c:v>
                </c:pt>
                <c:pt idx="541">
                  <c:v>525491</c:v>
                </c:pt>
                <c:pt idx="542">
                  <c:v>525512</c:v>
                </c:pt>
                <c:pt idx="543">
                  <c:v>525534</c:v>
                </c:pt>
                <c:pt idx="544">
                  <c:v>525556</c:v>
                </c:pt>
                <c:pt idx="545">
                  <c:v>525581</c:v>
                </c:pt>
                <c:pt idx="546">
                  <c:v>525601</c:v>
                </c:pt>
                <c:pt idx="547">
                  <c:v>525622</c:v>
                </c:pt>
                <c:pt idx="548">
                  <c:v>525648</c:v>
                </c:pt>
                <c:pt idx="549">
                  <c:v>525669</c:v>
                </c:pt>
                <c:pt idx="550">
                  <c:v>525691</c:v>
                </c:pt>
                <c:pt idx="551">
                  <c:v>525711</c:v>
                </c:pt>
                <c:pt idx="552">
                  <c:v>525733</c:v>
                </c:pt>
                <c:pt idx="553">
                  <c:v>525752</c:v>
                </c:pt>
                <c:pt idx="554">
                  <c:v>525772</c:v>
                </c:pt>
                <c:pt idx="555">
                  <c:v>525793</c:v>
                </c:pt>
                <c:pt idx="556">
                  <c:v>525815</c:v>
                </c:pt>
                <c:pt idx="557">
                  <c:v>525837</c:v>
                </c:pt>
                <c:pt idx="558">
                  <c:v>525862</c:v>
                </c:pt>
                <c:pt idx="559">
                  <c:v>525884</c:v>
                </c:pt>
                <c:pt idx="560">
                  <c:v>525908</c:v>
                </c:pt>
                <c:pt idx="561">
                  <c:v>525934</c:v>
                </c:pt>
                <c:pt idx="562">
                  <c:v>525957</c:v>
                </c:pt>
                <c:pt idx="563">
                  <c:v>525976</c:v>
                </c:pt>
                <c:pt idx="564">
                  <c:v>526000</c:v>
                </c:pt>
                <c:pt idx="565">
                  <c:v>526023</c:v>
                </c:pt>
                <c:pt idx="566">
                  <c:v>526048</c:v>
                </c:pt>
                <c:pt idx="567">
                  <c:v>526071</c:v>
                </c:pt>
                <c:pt idx="568">
                  <c:v>526093</c:v>
                </c:pt>
                <c:pt idx="569">
                  <c:v>526117</c:v>
                </c:pt>
                <c:pt idx="570">
                  <c:v>526139</c:v>
                </c:pt>
                <c:pt idx="571">
                  <c:v>526164</c:v>
                </c:pt>
                <c:pt idx="572">
                  <c:v>526185</c:v>
                </c:pt>
                <c:pt idx="573">
                  <c:v>526212</c:v>
                </c:pt>
                <c:pt idx="574">
                  <c:v>526236</c:v>
                </c:pt>
                <c:pt idx="575">
                  <c:v>526259</c:v>
                </c:pt>
                <c:pt idx="576">
                  <c:v>526281</c:v>
                </c:pt>
                <c:pt idx="577">
                  <c:v>526306</c:v>
                </c:pt>
                <c:pt idx="578">
                  <c:v>526331</c:v>
                </c:pt>
                <c:pt idx="579">
                  <c:v>526354</c:v>
                </c:pt>
                <c:pt idx="580">
                  <c:v>526375</c:v>
                </c:pt>
                <c:pt idx="581">
                  <c:v>526398</c:v>
                </c:pt>
                <c:pt idx="582">
                  <c:v>526422</c:v>
                </c:pt>
                <c:pt idx="583">
                  <c:v>526446</c:v>
                </c:pt>
                <c:pt idx="584">
                  <c:v>526469</c:v>
                </c:pt>
                <c:pt idx="585">
                  <c:v>526492</c:v>
                </c:pt>
                <c:pt idx="586">
                  <c:v>526512</c:v>
                </c:pt>
                <c:pt idx="587">
                  <c:v>526534</c:v>
                </c:pt>
                <c:pt idx="588">
                  <c:v>526555</c:v>
                </c:pt>
                <c:pt idx="589">
                  <c:v>526576</c:v>
                </c:pt>
                <c:pt idx="590">
                  <c:v>526597</c:v>
                </c:pt>
                <c:pt idx="591">
                  <c:v>526617</c:v>
                </c:pt>
                <c:pt idx="592">
                  <c:v>526638</c:v>
                </c:pt>
                <c:pt idx="593">
                  <c:v>526656</c:v>
                </c:pt>
                <c:pt idx="594">
                  <c:v>526676</c:v>
                </c:pt>
                <c:pt idx="595">
                  <c:v>526702</c:v>
                </c:pt>
                <c:pt idx="596">
                  <c:v>526723</c:v>
                </c:pt>
                <c:pt idx="597">
                  <c:v>526744</c:v>
                </c:pt>
                <c:pt idx="598">
                  <c:v>526768</c:v>
                </c:pt>
                <c:pt idx="599">
                  <c:v>526791</c:v>
                </c:pt>
                <c:pt idx="600">
                  <c:v>526813</c:v>
                </c:pt>
                <c:pt idx="601">
                  <c:v>526833</c:v>
                </c:pt>
                <c:pt idx="602">
                  <c:v>526855</c:v>
                </c:pt>
                <c:pt idx="603">
                  <c:v>526878</c:v>
                </c:pt>
                <c:pt idx="604">
                  <c:v>526905</c:v>
                </c:pt>
                <c:pt idx="605">
                  <c:v>526925</c:v>
                </c:pt>
                <c:pt idx="606">
                  <c:v>526946</c:v>
                </c:pt>
                <c:pt idx="607">
                  <c:v>526970</c:v>
                </c:pt>
                <c:pt idx="608">
                  <c:v>526991</c:v>
                </c:pt>
                <c:pt idx="609">
                  <c:v>527012</c:v>
                </c:pt>
                <c:pt idx="610">
                  <c:v>527031</c:v>
                </c:pt>
                <c:pt idx="611">
                  <c:v>527049</c:v>
                </c:pt>
                <c:pt idx="612">
                  <c:v>527071</c:v>
                </c:pt>
                <c:pt idx="613">
                  <c:v>527093</c:v>
                </c:pt>
                <c:pt idx="614">
                  <c:v>527113</c:v>
                </c:pt>
                <c:pt idx="615">
                  <c:v>527135</c:v>
                </c:pt>
                <c:pt idx="616">
                  <c:v>527159</c:v>
                </c:pt>
                <c:pt idx="617">
                  <c:v>527182</c:v>
                </c:pt>
                <c:pt idx="618">
                  <c:v>527205</c:v>
                </c:pt>
                <c:pt idx="619">
                  <c:v>527229</c:v>
                </c:pt>
                <c:pt idx="620">
                  <c:v>527248</c:v>
                </c:pt>
                <c:pt idx="621">
                  <c:v>527270</c:v>
                </c:pt>
                <c:pt idx="622">
                  <c:v>527290</c:v>
                </c:pt>
                <c:pt idx="623">
                  <c:v>527314</c:v>
                </c:pt>
                <c:pt idx="624">
                  <c:v>527334</c:v>
                </c:pt>
                <c:pt idx="625">
                  <c:v>527356</c:v>
                </c:pt>
                <c:pt idx="626">
                  <c:v>527377</c:v>
                </c:pt>
                <c:pt idx="627">
                  <c:v>527400</c:v>
                </c:pt>
                <c:pt idx="628">
                  <c:v>527421</c:v>
                </c:pt>
                <c:pt idx="629">
                  <c:v>527443</c:v>
                </c:pt>
                <c:pt idx="630">
                  <c:v>527465</c:v>
                </c:pt>
                <c:pt idx="631">
                  <c:v>527486</c:v>
                </c:pt>
                <c:pt idx="632">
                  <c:v>527508</c:v>
                </c:pt>
                <c:pt idx="633">
                  <c:v>527530</c:v>
                </c:pt>
                <c:pt idx="634">
                  <c:v>527554</c:v>
                </c:pt>
                <c:pt idx="635">
                  <c:v>527575</c:v>
                </c:pt>
                <c:pt idx="636">
                  <c:v>527598</c:v>
                </c:pt>
                <c:pt idx="637">
                  <c:v>527621</c:v>
                </c:pt>
                <c:pt idx="638">
                  <c:v>527646</c:v>
                </c:pt>
                <c:pt idx="639">
                  <c:v>527667</c:v>
                </c:pt>
                <c:pt idx="640">
                  <c:v>527693</c:v>
                </c:pt>
                <c:pt idx="641">
                  <c:v>527715</c:v>
                </c:pt>
                <c:pt idx="642">
                  <c:v>527737</c:v>
                </c:pt>
                <c:pt idx="643">
                  <c:v>527759</c:v>
                </c:pt>
                <c:pt idx="644">
                  <c:v>527785</c:v>
                </c:pt>
                <c:pt idx="645">
                  <c:v>527808</c:v>
                </c:pt>
                <c:pt idx="646">
                  <c:v>527830</c:v>
                </c:pt>
                <c:pt idx="647">
                  <c:v>527854</c:v>
                </c:pt>
                <c:pt idx="648">
                  <c:v>527875</c:v>
                </c:pt>
                <c:pt idx="649">
                  <c:v>527897</c:v>
                </c:pt>
                <c:pt idx="650">
                  <c:v>527919</c:v>
                </c:pt>
                <c:pt idx="651">
                  <c:v>527939</c:v>
                </c:pt>
                <c:pt idx="652">
                  <c:v>527962</c:v>
                </c:pt>
                <c:pt idx="653">
                  <c:v>527983</c:v>
                </c:pt>
                <c:pt idx="654">
                  <c:v>528009</c:v>
                </c:pt>
                <c:pt idx="655">
                  <c:v>528030</c:v>
                </c:pt>
                <c:pt idx="656">
                  <c:v>528051</c:v>
                </c:pt>
                <c:pt idx="657">
                  <c:v>528071</c:v>
                </c:pt>
                <c:pt idx="658">
                  <c:v>528095</c:v>
                </c:pt>
                <c:pt idx="659">
                  <c:v>528116</c:v>
                </c:pt>
                <c:pt idx="660">
                  <c:v>528139</c:v>
                </c:pt>
                <c:pt idx="661">
                  <c:v>528159</c:v>
                </c:pt>
                <c:pt idx="662">
                  <c:v>528182</c:v>
                </c:pt>
                <c:pt idx="663">
                  <c:v>528202</c:v>
                </c:pt>
                <c:pt idx="664">
                  <c:v>528225</c:v>
                </c:pt>
                <c:pt idx="665">
                  <c:v>528246</c:v>
                </c:pt>
                <c:pt idx="666">
                  <c:v>528265</c:v>
                </c:pt>
                <c:pt idx="667">
                  <c:v>528286</c:v>
                </c:pt>
                <c:pt idx="668">
                  <c:v>528309</c:v>
                </c:pt>
                <c:pt idx="669">
                  <c:v>528332</c:v>
                </c:pt>
                <c:pt idx="670">
                  <c:v>528355</c:v>
                </c:pt>
                <c:pt idx="671">
                  <c:v>528380</c:v>
                </c:pt>
                <c:pt idx="672">
                  <c:v>528403</c:v>
                </c:pt>
                <c:pt idx="673">
                  <c:v>528424</c:v>
                </c:pt>
                <c:pt idx="674">
                  <c:v>528444</c:v>
                </c:pt>
                <c:pt idx="675">
                  <c:v>528466</c:v>
                </c:pt>
                <c:pt idx="676">
                  <c:v>528488</c:v>
                </c:pt>
                <c:pt idx="677">
                  <c:v>528509</c:v>
                </c:pt>
                <c:pt idx="678">
                  <c:v>528531</c:v>
                </c:pt>
                <c:pt idx="679">
                  <c:v>528552</c:v>
                </c:pt>
                <c:pt idx="680">
                  <c:v>528571</c:v>
                </c:pt>
                <c:pt idx="681">
                  <c:v>528592</c:v>
                </c:pt>
                <c:pt idx="682">
                  <c:v>528613</c:v>
                </c:pt>
                <c:pt idx="683">
                  <c:v>528637</c:v>
                </c:pt>
                <c:pt idx="684">
                  <c:v>528658</c:v>
                </c:pt>
                <c:pt idx="685">
                  <c:v>528678</c:v>
                </c:pt>
                <c:pt idx="686">
                  <c:v>528700</c:v>
                </c:pt>
                <c:pt idx="687">
                  <c:v>528721</c:v>
                </c:pt>
                <c:pt idx="688">
                  <c:v>528741</c:v>
                </c:pt>
                <c:pt idx="689">
                  <c:v>528764</c:v>
                </c:pt>
                <c:pt idx="690">
                  <c:v>528783</c:v>
                </c:pt>
                <c:pt idx="691">
                  <c:v>528805</c:v>
                </c:pt>
                <c:pt idx="692">
                  <c:v>528827</c:v>
                </c:pt>
                <c:pt idx="693">
                  <c:v>528849</c:v>
                </c:pt>
                <c:pt idx="694">
                  <c:v>528870</c:v>
                </c:pt>
                <c:pt idx="695">
                  <c:v>528892</c:v>
                </c:pt>
                <c:pt idx="696">
                  <c:v>528917</c:v>
                </c:pt>
                <c:pt idx="697">
                  <c:v>528937</c:v>
                </c:pt>
                <c:pt idx="698">
                  <c:v>528960</c:v>
                </c:pt>
                <c:pt idx="699">
                  <c:v>528980</c:v>
                </c:pt>
                <c:pt idx="700">
                  <c:v>529003</c:v>
                </c:pt>
                <c:pt idx="701">
                  <c:v>529028</c:v>
                </c:pt>
                <c:pt idx="702">
                  <c:v>529054</c:v>
                </c:pt>
                <c:pt idx="703">
                  <c:v>529074</c:v>
                </c:pt>
                <c:pt idx="704">
                  <c:v>529094</c:v>
                </c:pt>
                <c:pt idx="705">
                  <c:v>529114</c:v>
                </c:pt>
                <c:pt idx="706">
                  <c:v>529138</c:v>
                </c:pt>
                <c:pt idx="707">
                  <c:v>529162</c:v>
                </c:pt>
                <c:pt idx="708">
                  <c:v>529184</c:v>
                </c:pt>
                <c:pt idx="709">
                  <c:v>529207</c:v>
                </c:pt>
                <c:pt idx="710">
                  <c:v>529228</c:v>
                </c:pt>
                <c:pt idx="711">
                  <c:v>529249</c:v>
                </c:pt>
                <c:pt idx="712">
                  <c:v>529271</c:v>
                </c:pt>
                <c:pt idx="713">
                  <c:v>529292</c:v>
                </c:pt>
                <c:pt idx="714">
                  <c:v>529313</c:v>
                </c:pt>
                <c:pt idx="715">
                  <c:v>529335</c:v>
                </c:pt>
                <c:pt idx="716">
                  <c:v>529356</c:v>
                </c:pt>
                <c:pt idx="717">
                  <c:v>529380</c:v>
                </c:pt>
                <c:pt idx="718">
                  <c:v>529401</c:v>
                </c:pt>
                <c:pt idx="719">
                  <c:v>529421</c:v>
                </c:pt>
                <c:pt idx="720">
                  <c:v>529445</c:v>
                </c:pt>
                <c:pt idx="721">
                  <c:v>529468</c:v>
                </c:pt>
                <c:pt idx="722">
                  <c:v>529492</c:v>
                </c:pt>
                <c:pt idx="723">
                  <c:v>529514</c:v>
                </c:pt>
                <c:pt idx="724">
                  <c:v>529535</c:v>
                </c:pt>
                <c:pt idx="725">
                  <c:v>529559</c:v>
                </c:pt>
                <c:pt idx="726">
                  <c:v>529580</c:v>
                </c:pt>
                <c:pt idx="727">
                  <c:v>529602</c:v>
                </c:pt>
                <c:pt idx="728">
                  <c:v>529623</c:v>
                </c:pt>
                <c:pt idx="729">
                  <c:v>529642</c:v>
                </c:pt>
                <c:pt idx="730">
                  <c:v>529665</c:v>
                </c:pt>
                <c:pt idx="731">
                  <c:v>529687</c:v>
                </c:pt>
                <c:pt idx="732">
                  <c:v>529712</c:v>
                </c:pt>
                <c:pt idx="733">
                  <c:v>529734</c:v>
                </c:pt>
                <c:pt idx="734">
                  <c:v>529754</c:v>
                </c:pt>
                <c:pt idx="735">
                  <c:v>529776</c:v>
                </c:pt>
                <c:pt idx="736">
                  <c:v>529797</c:v>
                </c:pt>
                <c:pt idx="737">
                  <c:v>529817</c:v>
                </c:pt>
                <c:pt idx="738">
                  <c:v>529840</c:v>
                </c:pt>
                <c:pt idx="739">
                  <c:v>529862</c:v>
                </c:pt>
                <c:pt idx="740">
                  <c:v>529883</c:v>
                </c:pt>
                <c:pt idx="741">
                  <c:v>529903</c:v>
                </c:pt>
                <c:pt idx="742">
                  <c:v>529925</c:v>
                </c:pt>
                <c:pt idx="743">
                  <c:v>529944</c:v>
                </c:pt>
                <c:pt idx="744">
                  <c:v>529965</c:v>
                </c:pt>
                <c:pt idx="745">
                  <c:v>529987</c:v>
                </c:pt>
                <c:pt idx="746">
                  <c:v>530008</c:v>
                </c:pt>
                <c:pt idx="747">
                  <c:v>530032</c:v>
                </c:pt>
                <c:pt idx="748">
                  <c:v>530053</c:v>
                </c:pt>
                <c:pt idx="749">
                  <c:v>530074</c:v>
                </c:pt>
                <c:pt idx="750">
                  <c:v>530096</c:v>
                </c:pt>
                <c:pt idx="751">
                  <c:v>530118</c:v>
                </c:pt>
                <c:pt idx="752">
                  <c:v>530140</c:v>
                </c:pt>
                <c:pt idx="753">
                  <c:v>530160</c:v>
                </c:pt>
                <c:pt idx="754">
                  <c:v>530180</c:v>
                </c:pt>
                <c:pt idx="755">
                  <c:v>530203</c:v>
                </c:pt>
                <c:pt idx="756">
                  <c:v>530229</c:v>
                </c:pt>
                <c:pt idx="757">
                  <c:v>530250</c:v>
                </c:pt>
                <c:pt idx="758">
                  <c:v>530269</c:v>
                </c:pt>
                <c:pt idx="759">
                  <c:v>530291</c:v>
                </c:pt>
                <c:pt idx="760">
                  <c:v>530311</c:v>
                </c:pt>
                <c:pt idx="761">
                  <c:v>530334</c:v>
                </c:pt>
                <c:pt idx="762">
                  <c:v>530355</c:v>
                </c:pt>
                <c:pt idx="763">
                  <c:v>530378</c:v>
                </c:pt>
                <c:pt idx="764">
                  <c:v>530402</c:v>
                </c:pt>
                <c:pt idx="765">
                  <c:v>530423</c:v>
                </c:pt>
                <c:pt idx="766">
                  <c:v>530446</c:v>
                </c:pt>
                <c:pt idx="767">
                  <c:v>530467</c:v>
                </c:pt>
                <c:pt idx="768">
                  <c:v>530490</c:v>
                </c:pt>
                <c:pt idx="769">
                  <c:v>530513</c:v>
                </c:pt>
                <c:pt idx="770">
                  <c:v>530533</c:v>
                </c:pt>
                <c:pt idx="771">
                  <c:v>530554</c:v>
                </c:pt>
                <c:pt idx="772">
                  <c:v>530579</c:v>
                </c:pt>
                <c:pt idx="773">
                  <c:v>530601</c:v>
                </c:pt>
                <c:pt idx="774">
                  <c:v>530623</c:v>
                </c:pt>
                <c:pt idx="775">
                  <c:v>530648</c:v>
                </c:pt>
                <c:pt idx="776">
                  <c:v>530670</c:v>
                </c:pt>
                <c:pt idx="777">
                  <c:v>530692</c:v>
                </c:pt>
                <c:pt idx="778">
                  <c:v>530710</c:v>
                </c:pt>
                <c:pt idx="779">
                  <c:v>530734</c:v>
                </c:pt>
                <c:pt idx="780">
                  <c:v>530757</c:v>
                </c:pt>
                <c:pt idx="781">
                  <c:v>530780</c:v>
                </c:pt>
                <c:pt idx="782">
                  <c:v>530804</c:v>
                </c:pt>
                <c:pt idx="783">
                  <c:v>530824</c:v>
                </c:pt>
                <c:pt idx="784">
                  <c:v>530847</c:v>
                </c:pt>
                <c:pt idx="785">
                  <c:v>530871</c:v>
                </c:pt>
                <c:pt idx="786">
                  <c:v>530896</c:v>
                </c:pt>
                <c:pt idx="787">
                  <c:v>530916</c:v>
                </c:pt>
                <c:pt idx="788">
                  <c:v>530941</c:v>
                </c:pt>
                <c:pt idx="789">
                  <c:v>530965</c:v>
                </c:pt>
                <c:pt idx="790">
                  <c:v>530987</c:v>
                </c:pt>
                <c:pt idx="791">
                  <c:v>531013</c:v>
                </c:pt>
                <c:pt idx="792">
                  <c:v>531034</c:v>
                </c:pt>
                <c:pt idx="793">
                  <c:v>531059</c:v>
                </c:pt>
                <c:pt idx="794">
                  <c:v>531082</c:v>
                </c:pt>
                <c:pt idx="795">
                  <c:v>531101</c:v>
                </c:pt>
                <c:pt idx="796">
                  <c:v>531123</c:v>
                </c:pt>
                <c:pt idx="797">
                  <c:v>531148</c:v>
                </c:pt>
                <c:pt idx="798">
                  <c:v>531170</c:v>
                </c:pt>
                <c:pt idx="799">
                  <c:v>531193</c:v>
                </c:pt>
                <c:pt idx="800">
                  <c:v>531215</c:v>
                </c:pt>
                <c:pt idx="801">
                  <c:v>531234</c:v>
                </c:pt>
                <c:pt idx="802">
                  <c:v>531255</c:v>
                </c:pt>
                <c:pt idx="803">
                  <c:v>531277</c:v>
                </c:pt>
                <c:pt idx="804">
                  <c:v>531298</c:v>
                </c:pt>
                <c:pt idx="805">
                  <c:v>531320</c:v>
                </c:pt>
                <c:pt idx="806">
                  <c:v>531342</c:v>
                </c:pt>
                <c:pt idx="807">
                  <c:v>531364</c:v>
                </c:pt>
                <c:pt idx="808">
                  <c:v>531387</c:v>
                </c:pt>
                <c:pt idx="809">
                  <c:v>531409</c:v>
                </c:pt>
                <c:pt idx="810">
                  <c:v>531434</c:v>
                </c:pt>
                <c:pt idx="811">
                  <c:v>531456</c:v>
                </c:pt>
                <c:pt idx="812">
                  <c:v>531479</c:v>
                </c:pt>
                <c:pt idx="813">
                  <c:v>531500</c:v>
                </c:pt>
                <c:pt idx="814">
                  <c:v>531523</c:v>
                </c:pt>
                <c:pt idx="815">
                  <c:v>531549</c:v>
                </c:pt>
                <c:pt idx="816">
                  <c:v>531571</c:v>
                </c:pt>
                <c:pt idx="817">
                  <c:v>531595</c:v>
                </c:pt>
                <c:pt idx="818">
                  <c:v>531619</c:v>
                </c:pt>
                <c:pt idx="819">
                  <c:v>531643</c:v>
                </c:pt>
                <c:pt idx="820">
                  <c:v>531665</c:v>
                </c:pt>
                <c:pt idx="821">
                  <c:v>531686</c:v>
                </c:pt>
                <c:pt idx="822">
                  <c:v>531705</c:v>
                </c:pt>
                <c:pt idx="823">
                  <c:v>531725</c:v>
                </c:pt>
                <c:pt idx="824">
                  <c:v>531748</c:v>
                </c:pt>
                <c:pt idx="825">
                  <c:v>531769</c:v>
                </c:pt>
                <c:pt idx="826">
                  <c:v>531791</c:v>
                </c:pt>
                <c:pt idx="827">
                  <c:v>531813</c:v>
                </c:pt>
                <c:pt idx="828">
                  <c:v>531833</c:v>
                </c:pt>
                <c:pt idx="829">
                  <c:v>531854</c:v>
                </c:pt>
                <c:pt idx="830">
                  <c:v>531874</c:v>
                </c:pt>
                <c:pt idx="831">
                  <c:v>531896</c:v>
                </c:pt>
                <c:pt idx="832">
                  <c:v>531918</c:v>
                </c:pt>
                <c:pt idx="833">
                  <c:v>531940</c:v>
                </c:pt>
                <c:pt idx="834">
                  <c:v>531961</c:v>
                </c:pt>
                <c:pt idx="835">
                  <c:v>531987</c:v>
                </c:pt>
                <c:pt idx="836">
                  <c:v>532004</c:v>
                </c:pt>
                <c:pt idx="837">
                  <c:v>532025</c:v>
                </c:pt>
                <c:pt idx="838">
                  <c:v>532046</c:v>
                </c:pt>
                <c:pt idx="839">
                  <c:v>532064</c:v>
                </c:pt>
                <c:pt idx="840">
                  <c:v>532084</c:v>
                </c:pt>
                <c:pt idx="841">
                  <c:v>532109</c:v>
                </c:pt>
                <c:pt idx="842">
                  <c:v>532130</c:v>
                </c:pt>
                <c:pt idx="843">
                  <c:v>532153</c:v>
                </c:pt>
                <c:pt idx="844">
                  <c:v>532173</c:v>
                </c:pt>
                <c:pt idx="845">
                  <c:v>532197</c:v>
                </c:pt>
                <c:pt idx="846">
                  <c:v>532221</c:v>
                </c:pt>
                <c:pt idx="847">
                  <c:v>532244</c:v>
                </c:pt>
                <c:pt idx="848">
                  <c:v>532264</c:v>
                </c:pt>
                <c:pt idx="849">
                  <c:v>532284</c:v>
                </c:pt>
                <c:pt idx="850">
                  <c:v>532307</c:v>
                </c:pt>
                <c:pt idx="851">
                  <c:v>532330</c:v>
                </c:pt>
                <c:pt idx="852">
                  <c:v>532352</c:v>
                </c:pt>
                <c:pt idx="853">
                  <c:v>532374</c:v>
                </c:pt>
                <c:pt idx="854">
                  <c:v>532399</c:v>
                </c:pt>
                <c:pt idx="855">
                  <c:v>532420</c:v>
                </c:pt>
                <c:pt idx="856">
                  <c:v>532442</c:v>
                </c:pt>
                <c:pt idx="857">
                  <c:v>532464</c:v>
                </c:pt>
                <c:pt idx="858">
                  <c:v>532487</c:v>
                </c:pt>
                <c:pt idx="859">
                  <c:v>532510</c:v>
                </c:pt>
                <c:pt idx="860">
                  <c:v>532534</c:v>
                </c:pt>
                <c:pt idx="861">
                  <c:v>532560</c:v>
                </c:pt>
                <c:pt idx="862">
                  <c:v>532582</c:v>
                </c:pt>
                <c:pt idx="863">
                  <c:v>532603</c:v>
                </c:pt>
                <c:pt idx="864">
                  <c:v>532624</c:v>
                </c:pt>
                <c:pt idx="865">
                  <c:v>532644</c:v>
                </c:pt>
                <c:pt idx="866">
                  <c:v>532664</c:v>
                </c:pt>
                <c:pt idx="867">
                  <c:v>532685</c:v>
                </c:pt>
                <c:pt idx="868">
                  <c:v>532706</c:v>
                </c:pt>
                <c:pt idx="869">
                  <c:v>532728</c:v>
                </c:pt>
                <c:pt idx="870">
                  <c:v>532752</c:v>
                </c:pt>
                <c:pt idx="871">
                  <c:v>532776</c:v>
                </c:pt>
                <c:pt idx="872">
                  <c:v>532799</c:v>
                </c:pt>
                <c:pt idx="873">
                  <c:v>532820</c:v>
                </c:pt>
                <c:pt idx="874">
                  <c:v>532842</c:v>
                </c:pt>
                <c:pt idx="875">
                  <c:v>532866</c:v>
                </c:pt>
                <c:pt idx="876">
                  <c:v>532886</c:v>
                </c:pt>
                <c:pt idx="877">
                  <c:v>532909</c:v>
                </c:pt>
                <c:pt idx="878">
                  <c:v>532931</c:v>
                </c:pt>
                <c:pt idx="879">
                  <c:v>532952</c:v>
                </c:pt>
                <c:pt idx="880">
                  <c:v>532974</c:v>
                </c:pt>
                <c:pt idx="881">
                  <c:v>532996</c:v>
                </c:pt>
                <c:pt idx="882">
                  <c:v>533017</c:v>
                </c:pt>
                <c:pt idx="883">
                  <c:v>533035</c:v>
                </c:pt>
                <c:pt idx="884">
                  <c:v>533057</c:v>
                </c:pt>
                <c:pt idx="885">
                  <c:v>533080</c:v>
                </c:pt>
                <c:pt idx="886">
                  <c:v>533102</c:v>
                </c:pt>
                <c:pt idx="887">
                  <c:v>533124</c:v>
                </c:pt>
                <c:pt idx="888">
                  <c:v>533147</c:v>
                </c:pt>
                <c:pt idx="889">
                  <c:v>533169</c:v>
                </c:pt>
                <c:pt idx="890">
                  <c:v>533191</c:v>
                </c:pt>
                <c:pt idx="891">
                  <c:v>533211</c:v>
                </c:pt>
                <c:pt idx="892">
                  <c:v>533231</c:v>
                </c:pt>
                <c:pt idx="893">
                  <c:v>533253</c:v>
                </c:pt>
                <c:pt idx="894">
                  <c:v>533276</c:v>
                </c:pt>
                <c:pt idx="895">
                  <c:v>533298</c:v>
                </c:pt>
                <c:pt idx="896">
                  <c:v>533320</c:v>
                </c:pt>
                <c:pt idx="897">
                  <c:v>533341</c:v>
                </c:pt>
                <c:pt idx="898">
                  <c:v>533365</c:v>
                </c:pt>
                <c:pt idx="899">
                  <c:v>533389</c:v>
                </c:pt>
                <c:pt idx="900">
                  <c:v>533412</c:v>
                </c:pt>
                <c:pt idx="901">
                  <c:v>533432</c:v>
                </c:pt>
                <c:pt idx="902">
                  <c:v>533454</c:v>
                </c:pt>
                <c:pt idx="903">
                  <c:v>533477</c:v>
                </c:pt>
                <c:pt idx="904">
                  <c:v>533498</c:v>
                </c:pt>
                <c:pt idx="905">
                  <c:v>533520</c:v>
                </c:pt>
                <c:pt idx="906">
                  <c:v>533538</c:v>
                </c:pt>
                <c:pt idx="907">
                  <c:v>533561</c:v>
                </c:pt>
                <c:pt idx="908">
                  <c:v>533580</c:v>
                </c:pt>
                <c:pt idx="909">
                  <c:v>533603</c:v>
                </c:pt>
                <c:pt idx="910">
                  <c:v>533625</c:v>
                </c:pt>
                <c:pt idx="911">
                  <c:v>533644</c:v>
                </c:pt>
                <c:pt idx="912">
                  <c:v>533664</c:v>
                </c:pt>
                <c:pt idx="913">
                  <c:v>533686</c:v>
                </c:pt>
                <c:pt idx="914">
                  <c:v>533708</c:v>
                </c:pt>
                <c:pt idx="915">
                  <c:v>533730</c:v>
                </c:pt>
                <c:pt idx="916">
                  <c:v>533750</c:v>
                </c:pt>
                <c:pt idx="917">
                  <c:v>533772</c:v>
                </c:pt>
                <c:pt idx="918">
                  <c:v>533794</c:v>
                </c:pt>
                <c:pt idx="919">
                  <c:v>533816</c:v>
                </c:pt>
                <c:pt idx="920">
                  <c:v>533834</c:v>
                </c:pt>
                <c:pt idx="921">
                  <c:v>533854</c:v>
                </c:pt>
                <c:pt idx="922">
                  <c:v>533875</c:v>
                </c:pt>
                <c:pt idx="923">
                  <c:v>533896</c:v>
                </c:pt>
                <c:pt idx="924">
                  <c:v>533918</c:v>
                </c:pt>
                <c:pt idx="925">
                  <c:v>533943</c:v>
                </c:pt>
                <c:pt idx="926">
                  <c:v>533965</c:v>
                </c:pt>
                <c:pt idx="927">
                  <c:v>533985</c:v>
                </c:pt>
                <c:pt idx="928">
                  <c:v>534006</c:v>
                </c:pt>
                <c:pt idx="929">
                  <c:v>534030</c:v>
                </c:pt>
                <c:pt idx="930">
                  <c:v>534052</c:v>
                </c:pt>
                <c:pt idx="931">
                  <c:v>534075</c:v>
                </c:pt>
                <c:pt idx="932">
                  <c:v>534096</c:v>
                </c:pt>
                <c:pt idx="933">
                  <c:v>534120</c:v>
                </c:pt>
                <c:pt idx="934">
                  <c:v>534142</c:v>
                </c:pt>
                <c:pt idx="935">
                  <c:v>534166</c:v>
                </c:pt>
                <c:pt idx="936">
                  <c:v>534189</c:v>
                </c:pt>
                <c:pt idx="937">
                  <c:v>534211</c:v>
                </c:pt>
                <c:pt idx="938">
                  <c:v>534235</c:v>
                </c:pt>
                <c:pt idx="939">
                  <c:v>534257</c:v>
                </c:pt>
                <c:pt idx="940">
                  <c:v>534279</c:v>
                </c:pt>
                <c:pt idx="941">
                  <c:v>534303</c:v>
                </c:pt>
                <c:pt idx="942">
                  <c:v>534322</c:v>
                </c:pt>
                <c:pt idx="943">
                  <c:v>534342</c:v>
                </c:pt>
                <c:pt idx="944">
                  <c:v>534365</c:v>
                </c:pt>
                <c:pt idx="945">
                  <c:v>534388</c:v>
                </c:pt>
                <c:pt idx="946">
                  <c:v>534411</c:v>
                </c:pt>
                <c:pt idx="947">
                  <c:v>534433</c:v>
                </c:pt>
                <c:pt idx="948">
                  <c:v>534455</c:v>
                </c:pt>
                <c:pt idx="949">
                  <c:v>534477</c:v>
                </c:pt>
                <c:pt idx="950">
                  <c:v>534499</c:v>
                </c:pt>
                <c:pt idx="951">
                  <c:v>534523</c:v>
                </c:pt>
                <c:pt idx="952">
                  <c:v>534543</c:v>
                </c:pt>
                <c:pt idx="953">
                  <c:v>534567</c:v>
                </c:pt>
                <c:pt idx="954">
                  <c:v>534589</c:v>
                </c:pt>
                <c:pt idx="955">
                  <c:v>534607</c:v>
                </c:pt>
                <c:pt idx="956">
                  <c:v>534627</c:v>
                </c:pt>
                <c:pt idx="957">
                  <c:v>534648</c:v>
                </c:pt>
                <c:pt idx="958">
                  <c:v>534669</c:v>
                </c:pt>
                <c:pt idx="959">
                  <c:v>534691</c:v>
                </c:pt>
                <c:pt idx="960">
                  <c:v>534713</c:v>
                </c:pt>
                <c:pt idx="961">
                  <c:v>534735</c:v>
                </c:pt>
                <c:pt idx="962">
                  <c:v>534756</c:v>
                </c:pt>
                <c:pt idx="963">
                  <c:v>534781</c:v>
                </c:pt>
                <c:pt idx="964">
                  <c:v>534802</c:v>
                </c:pt>
                <c:pt idx="965">
                  <c:v>534823</c:v>
                </c:pt>
                <c:pt idx="966">
                  <c:v>534843</c:v>
                </c:pt>
                <c:pt idx="967">
                  <c:v>534863</c:v>
                </c:pt>
                <c:pt idx="968">
                  <c:v>534882</c:v>
                </c:pt>
                <c:pt idx="969">
                  <c:v>534903</c:v>
                </c:pt>
                <c:pt idx="970">
                  <c:v>534921</c:v>
                </c:pt>
                <c:pt idx="971">
                  <c:v>534945</c:v>
                </c:pt>
                <c:pt idx="972">
                  <c:v>534964</c:v>
                </c:pt>
                <c:pt idx="973">
                  <c:v>534984</c:v>
                </c:pt>
                <c:pt idx="974">
                  <c:v>535003</c:v>
                </c:pt>
                <c:pt idx="975">
                  <c:v>535024</c:v>
                </c:pt>
                <c:pt idx="976">
                  <c:v>535046</c:v>
                </c:pt>
                <c:pt idx="977">
                  <c:v>535065</c:v>
                </c:pt>
                <c:pt idx="978">
                  <c:v>535086</c:v>
                </c:pt>
                <c:pt idx="979">
                  <c:v>535109</c:v>
                </c:pt>
                <c:pt idx="980">
                  <c:v>535131</c:v>
                </c:pt>
                <c:pt idx="981">
                  <c:v>535151</c:v>
                </c:pt>
                <c:pt idx="982">
                  <c:v>535173</c:v>
                </c:pt>
                <c:pt idx="983">
                  <c:v>535199</c:v>
                </c:pt>
                <c:pt idx="984">
                  <c:v>535219</c:v>
                </c:pt>
                <c:pt idx="985">
                  <c:v>535241</c:v>
                </c:pt>
                <c:pt idx="986">
                  <c:v>535262</c:v>
                </c:pt>
                <c:pt idx="987">
                  <c:v>535286</c:v>
                </c:pt>
                <c:pt idx="988">
                  <c:v>535307</c:v>
                </c:pt>
                <c:pt idx="989">
                  <c:v>535330</c:v>
                </c:pt>
                <c:pt idx="990">
                  <c:v>535352</c:v>
                </c:pt>
                <c:pt idx="991">
                  <c:v>535374</c:v>
                </c:pt>
                <c:pt idx="992">
                  <c:v>535396</c:v>
                </c:pt>
                <c:pt idx="993">
                  <c:v>535420</c:v>
                </c:pt>
                <c:pt idx="994">
                  <c:v>535444</c:v>
                </c:pt>
                <c:pt idx="995">
                  <c:v>535469</c:v>
                </c:pt>
                <c:pt idx="996">
                  <c:v>535492</c:v>
                </c:pt>
                <c:pt idx="997">
                  <c:v>535513</c:v>
                </c:pt>
                <c:pt idx="998">
                  <c:v>535539</c:v>
                </c:pt>
                <c:pt idx="999">
                  <c:v>535563</c:v>
                </c:pt>
              </c:numCache>
            </c:numRef>
          </c:val>
          <c:smooth val="0"/>
          <c:extLst>
            <c:ext xmlns:c16="http://schemas.microsoft.com/office/drawing/2014/chart" uri="{C3380CC4-5D6E-409C-BE32-E72D297353CC}">
              <c16:uniqueId val="{00000002-C81A-4A64-B6EA-A77AA4AD46CC}"/>
            </c:ext>
          </c:extLst>
        </c:ser>
        <c:ser>
          <c:idx val="3"/>
          <c:order val="3"/>
          <c:tx>
            <c:strRef>
              <c:f>'85'!$F$1</c:f>
              <c:strCache>
                <c:ptCount val="1"/>
                <c:pt idx="0">
                  <c:v>60%</c:v>
                </c:pt>
              </c:strCache>
            </c:strRef>
          </c:tx>
          <c:spPr>
            <a:ln w="28575" cap="rnd">
              <a:solidFill>
                <a:schemeClr val="accent4"/>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F$2:$F$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7</c:v>
                </c:pt>
                <c:pt idx="314">
                  <c:v>431444</c:v>
                </c:pt>
                <c:pt idx="315">
                  <c:v>435929</c:v>
                </c:pt>
                <c:pt idx="316">
                  <c:v>440447</c:v>
                </c:pt>
                <c:pt idx="317">
                  <c:v>445016</c:v>
                </c:pt>
                <c:pt idx="318">
                  <c:v>449479</c:v>
                </c:pt>
                <c:pt idx="319">
                  <c:v>453853</c:v>
                </c:pt>
                <c:pt idx="320">
                  <c:v>458142</c:v>
                </c:pt>
                <c:pt idx="321">
                  <c:v>462303</c:v>
                </c:pt>
                <c:pt idx="322">
                  <c:v>466381</c:v>
                </c:pt>
                <c:pt idx="323">
                  <c:v>470327</c:v>
                </c:pt>
                <c:pt idx="324">
                  <c:v>474074</c:v>
                </c:pt>
                <c:pt idx="325">
                  <c:v>477690</c:v>
                </c:pt>
                <c:pt idx="326">
                  <c:v>481124</c:v>
                </c:pt>
                <c:pt idx="327">
                  <c:v>484368</c:v>
                </c:pt>
                <c:pt idx="328">
                  <c:v>487398</c:v>
                </c:pt>
                <c:pt idx="329">
                  <c:v>490212</c:v>
                </c:pt>
                <c:pt idx="330">
                  <c:v>492809</c:v>
                </c:pt>
                <c:pt idx="331">
                  <c:v>495170</c:v>
                </c:pt>
                <c:pt idx="332">
                  <c:v>497354</c:v>
                </c:pt>
                <c:pt idx="333">
                  <c:v>499304</c:v>
                </c:pt>
                <c:pt idx="334">
                  <c:v>501090</c:v>
                </c:pt>
                <c:pt idx="335">
                  <c:v>502731</c:v>
                </c:pt>
                <c:pt idx="336">
                  <c:v>504258</c:v>
                </c:pt>
                <c:pt idx="337">
                  <c:v>505648</c:v>
                </c:pt>
                <c:pt idx="338">
                  <c:v>506669</c:v>
                </c:pt>
                <c:pt idx="339">
                  <c:v>507590</c:v>
                </c:pt>
                <c:pt idx="340">
                  <c:v>508423</c:v>
                </c:pt>
                <c:pt idx="341">
                  <c:v>509166</c:v>
                </c:pt>
                <c:pt idx="342">
                  <c:v>509856</c:v>
                </c:pt>
                <c:pt idx="343">
                  <c:v>510478</c:v>
                </c:pt>
                <c:pt idx="344">
                  <c:v>510991</c:v>
                </c:pt>
                <c:pt idx="345">
                  <c:v>511441</c:v>
                </c:pt>
                <c:pt idx="346">
                  <c:v>511843</c:v>
                </c:pt>
                <c:pt idx="347">
                  <c:v>512196</c:v>
                </c:pt>
                <c:pt idx="348">
                  <c:v>512504</c:v>
                </c:pt>
                <c:pt idx="349">
                  <c:v>512779</c:v>
                </c:pt>
                <c:pt idx="350">
                  <c:v>513022</c:v>
                </c:pt>
                <c:pt idx="351">
                  <c:v>513239</c:v>
                </c:pt>
                <c:pt idx="352">
                  <c:v>513438</c:v>
                </c:pt>
                <c:pt idx="353">
                  <c:v>513607</c:v>
                </c:pt>
                <c:pt idx="354">
                  <c:v>513754</c:v>
                </c:pt>
                <c:pt idx="355">
                  <c:v>513886</c:v>
                </c:pt>
                <c:pt idx="356">
                  <c:v>514006</c:v>
                </c:pt>
                <c:pt idx="357">
                  <c:v>514111</c:v>
                </c:pt>
                <c:pt idx="358">
                  <c:v>514205</c:v>
                </c:pt>
                <c:pt idx="359">
                  <c:v>514287</c:v>
                </c:pt>
                <c:pt idx="360">
                  <c:v>514364</c:v>
                </c:pt>
                <c:pt idx="361">
                  <c:v>514430</c:v>
                </c:pt>
                <c:pt idx="362">
                  <c:v>514489</c:v>
                </c:pt>
                <c:pt idx="363">
                  <c:v>514548</c:v>
                </c:pt>
                <c:pt idx="364">
                  <c:v>514598</c:v>
                </c:pt>
                <c:pt idx="365">
                  <c:v>514645</c:v>
                </c:pt>
                <c:pt idx="366">
                  <c:v>514688</c:v>
                </c:pt>
                <c:pt idx="367">
                  <c:v>514725</c:v>
                </c:pt>
                <c:pt idx="368">
                  <c:v>514760</c:v>
                </c:pt>
                <c:pt idx="369">
                  <c:v>514794</c:v>
                </c:pt>
                <c:pt idx="370">
                  <c:v>514825</c:v>
                </c:pt>
                <c:pt idx="371">
                  <c:v>514857</c:v>
                </c:pt>
                <c:pt idx="372">
                  <c:v>514881</c:v>
                </c:pt>
                <c:pt idx="373">
                  <c:v>514908</c:v>
                </c:pt>
                <c:pt idx="374">
                  <c:v>514930</c:v>
                </c:pt>
                <c:pt idx="375">
                  <c:v>514956</c:v>
                </c:pt>
                <c:pt idx="376">
                  <c:v>514979</c:v>
                </c:pt>
                <c:pt idx="377">
                  <c:v>515001</c:v>
                </c:pt>
                <c:pt idx="378">
                  <c:v>515023</c:v>
                </c:pt>
                <c:pt idx="379">
                  <c:v>515045</c:v>
                </c:pt>
                <c:pt idx="380">
                  <c:v>515063</c:v>
                </c:pt>
                <c:pt idx="381">
                  <c:v>515085</c:v>
                </c:pt>
                <c:pt idx="382">
                  <c:v>515104</c:v>
                </c:pt>
                <c:pt idx="383">
                  <c:v>515124</c:v>
                </c:pt>
                <c:pt idx="384">
                  <c:v>515145</c:v>
                </c:pt>
                <c:pt idx="385">
                  <c:v>515165</c:v>
                </c:pt>
                <c:pt idx="386">
                  <c:v>515184</c:v>
                </c:pt>
                <c:pt idx="387">
                  <c:v>515202</c:v>
                </c:pt>
                <c:pt idx="388">
                  <c:v>515220</c:v>
                </c:pt>
                <c:pt idx="389">
                  <c:v>515235</c:v>
                </c:pt>
                <c:pt idx="390">
                  <c:v>515252</c:v>
                </c:pt>
                <c:pt idx="391">
                  <c:v>515270</c:v>
                </c:pt>
                <c:pt idx="392">
                  <c:v>515287</c:v>
                </c:pt>
                <c:pt idx="393">
                  <c:v>515304</c:v>
                </c:pt>
                <c:pt idx="394">
                  <c:v>515321</c:v>
                </c:pt>
                <c:pt idx="395">
                  <c:v>515338</c:v>
                </c:pt>
                <c:pt idx="396">
                  <c:v>515356</c:v>
                </c:pt>
                <c:pt idx="397">
                  <c:v>515371</c:v>
                </c:pt>
                <c:pt idx="398">
                  <c:v>515386</c:v>
                </c:pt>
                <c:pt idx="399">
                  <c:v>515400</c:v>
                </c:pt>
                <c:pt idx="400">
                  <c:v>515413</c:v>
                </c:pt>
                <c:pt idx="401">
                  <c:v>515428</c:v>
                </c:pt>
                <c:pt idx="402">
                  <c:v>515445</c:v>
                </c:pt>
                <c:pt idx="403">
                  <c:v>515461</c:v>
                </c:pt>
                <c:pt idx="404">
                  <c:v>515476</c:v>
                </c:pt>
                <c:pt idx="405">
                  <c:v>515496</c:v>
                </c:pt>
                <c:pt idx="406">
                  <c:v>515511</c:v>
                </c:pt>
                <c:pt idx="407">
                  <c:v>515525</c:v>
                </c:pt>
                <c:pt idx="408">
                  <c:v>515541</c:v>
                </c:pt>
                <c:pt idx="409">
                  <c:v>515553</c:v>
                </c:pt>
                <c:pt idx="410">
                  <c:v>515570</c:v>
                </c:pt>
                <c:pt idx="411">
                  <c:v>515586</c:v>
                </c:pt>
                <c:pt idx="412">
                  <c:v>515603</c:v>
                </c:pt>
                <c:pt idx="413">
                  <c:v>515619</c:v>
                </c:pt>
                <c:pt idx="414">
                  <c:v>515635</c:v>
                </c:pt>
                <c:pt idx="415">
                  <c:v>515649</c:v>
                </c:pt>
                <c:pt idx="416">
                  <c:v>515666</c:v>
                </c:pt>
                <c:pt idx="417">
                  <c:v>515684</c:v>
                </c:pt>
                <c:pt idx="418">
                  <c:v>515700</c:v>
                </c:pt>
                <c:pt idx="419">
                  <c:v>515714</c:v>
                </c:pt>
                <c:pt idx="420">
                  <c:v>515727</c:v>
                </c:pt>
                <c:pt idx="421">
                  <c:v>515747</c:v>
                </c:pt>
                <c:pt idx="422">
                  <c:v>515760</c:v>
                </c:pt>
                <c:pt idx="423">
                  <c:v>515775</c:v>
                </c:pt>
                <c:pt idx="424">
                  <c:v>515790</c:v>
                </c:pt>
                <c:pt idx="425">
                  <c:v>515807</c:v>
                </c:pt>
                <c:pt idx="426">
                  <c:v>515824</c:v>
                </c:pt>
                <c:pt idx="427">
                  <c:v>515842</c:v>
                </c:pt>
                <c:pt idx="428">
                  <c:v>515856</c:v>
                </c:pt>
                <c:pt idx="429">
                  <c:v>515873</c:v>
                </c:pt>
                <c:pt idx="430">
                  <c:v>515889</c:v>
                </c:pt>
                <c:pt idx="431">
                  <c:v>515908</c:v>
                </c:pt>
                <c:pt idx="432">
                  <c:v>515926</c:v>
                </c:pt>
                <c:pt idx="433">
                  <c:v>515941</c:v>
                </c:pt>
                <c:pt idx="434">
                  <c:v>515957</c:v>
                </c:pt>
                <c:pt idx="435">
                  <c:v>515973</c:v>
                </c:pt>
                <c:pt idx="436">
                  <c:v>515988</c:v>
                </c:pt>
                <c:pt idx="437">
                  <c:v>516004</c:v>
                </c:pt>
                <c:pt idx="438">
                  <c:v>516021</c:v>
                </c:pt>
                <c:pt idx="439">
                  <c:v>516037</c:v>
                </c:pt>
                <c:pt idx="440">
                  <c:v>516055</c:v>
                </c:pt>
                <c:pt idx="441">
                  <c:v>516072</c:v>
                </c:pt>
                <c:pt idx="442">
                  <c:v>516089</c:v>
                </c:pt>
                <c:pt idx="443">
                  <c:v>516106</c:v>
                </c:pt>
                <c:pt idx="444">
                  <c:v>516122</c:v>
                </c:pt>
                <c:pt idx="445">
                  <c:v>516138</c:v>
                </c:pt>
                <c:pt idx="446">
                  <c:v>516156</c:v>
                </c:pt>
                <c:pt idx="447">
                  <c:v>516170</c:v>
                </c:pt>
                <c:pt idx="448">
                  <c:v>516186</c:v>
                </c:pt>
                <c:pt idx="449">
                  <c:v>516204</c:v>
                </c:pt>
                <c:pt idx="450">
                  <c:v>516218</c:v>
                </c:pt>
                <c:pt idx="451">
                  <c:v>516235</c:v>
                </c:pt>
                <c:pt idx="452">
                  <c:v>516254</c:v>
                </c:pt>
                <c:pt idx="453">
                  <c:v>516270</c:v>
                </c:pt>
                <c:pt idx="454">
                  <c:v>516283</c:v>
                </c:pt>
                <c:pt idx="455">
                  <c:v>516298</c:v>
                </c:pt>
                <c:pt idx="456">
                  <c:v>516314</c:v>
                </c:pt>
                <c:pt idx="457">
                  <c:v>516329</c:v>
                </c:pt>
                <c:pt idx="458">
                  <c:v>516342</c:v>
                </c:pt>
                <c:pt idx="459">
                  <c:v>516357</c:v>
                </c:pt>
                <c:pt idx="460">
                  <c:v>516375</c:v>
                </c:pt>
                <c:pt idx="461">
                  <c:v>516390</c:v>
                </c:pt>
                <c:pt idx="462">
                  <c:v>516404</c:v>
                </c:pt>
                <c:pt idx="463">
                  <c:v>516419</c:v>
                </c:pt>
                <c:pt idx="464">
                  <c:v>516436</c:v>
                </c:pt>
                <c:pt idx="465">
                  <c:v>516453</c:v>
                </c:pt>
                <c:pt idx="466">
                  <c:v>516469</c:v>
                </c:pt>
                <c:pt idx="467">
                  <c:v>516482</c:v>
                </c:pt>
                <c:pt idx="468">
                  <c:v>516501</c:v>
                </c:pt>
                <c:pt idx="469">
                  <c:v>516517</c:v>
                </c:pt>
                <c:pt idx="470">
                  <c:v>516534</c:v>
                </c:pt>
                <c:pt idx="471">
                  <c:v>516548</c:v>
                </c:pt>
                <c:pt idx="472">
                  <c:v>516565</c:v>
                </c:pt>
                <c:pt idx="473">
                  <c:v>516578</c:v>
                </c:pt>
                <c:pt idx="474">
                  <c:v>516598</c:v>
                </c:pt>
                <c:pt idx="475">
                  <c:v>516613</c:v>
                </c:pt>
                <c:pt idx="476">
                  <c:v>516631</c:v>
                </c:pt>
                <c:pt idx="477">
                  <c:v>516647</c:v>
                </c:pt>
                <c:pt idx="478">
                  <c:v>516664</c:v>
                </c:pt>
                <c:pt idx="479">
                  <c:v>516683</c:v>
                </c:pt>
                <c:pt idx="480">
                  <c:v>516697</c:v>
                </c:pt>
                <c:pt idx="481">
                  <c:v>516713</c:v>
                </c:pt>
                <c:pt idx="482">
                  <c:v>516728</c:v>
                </c:pt>
                <c:pt idx="483">
                  <c:v>516747</c:v>
                </c:pt>
                <c:pt idx="484">
                  <c:v>516764</c:v>
                </c:pt>
                <c:pt idx="485">
                  <c:v>516780</c:v>
                </c:pt>
                <c:pt idx="486">
                  <c:v>516796</c:v>
                </c:pt>
                <c:pt idx="487">
                  <c:v>516814</c:v>
                </c:pt>
                <c:pt idx="488">
                  <c:v>516832</c:v>
                </c:pt>
                <c:pt idx="489">
                  <c:v>516850</c:v>
                </c:pt>
                <c:pt idx="490">
                  <c:v>516866</c:v>
                </c:pt>
                <c:pt idx="491">
                  <c:v>516882</c:v>
                </c:pt>
                <c:pt idx="492">
                  <c:v>516899</c:v>
                </c:pt>
                <c:pt idx="493">
                  <c:v>516916</c:v>
                </c:pt>
                <c:pt idx="494">
                  <c:v>516934</c:v>
                </c:pt>
                <c:pt idx="495">
                  <c:v>516948</c:v>
                </c:pt>
                <c:pt idx="496">
                  <c:v>516967</c:v>
                </c:pt>
                <c:pt idx="497">
                  <c:v>516986</c:v>
                </c:pt>
                <c:pt idx="498">
                  <c:v>517002</c:v>
                </c:pt>
                <c:pt idx="499">
                  <c:v>517019</c:v>
                </c:pt>
                <c:pt idx="500">
                  <c:v>517034</c:v>
                </c:pt>
                <c:pt idx="501">
                  <c:v>517049</c:v>
                </c:pt>
                <c:pt idx="502">
                  <c:v>517067</c:v>
                </c:pt>
                <c:pt idx="503">
                  <c:v>517080</c:v>
                </c:pt>
                <c:pt idx="504">
                  <c:v>517099</c:v>
                </c:pt>
                <c:pt idx="505">
                  <c:v>517118</c:v>
                </c:pt>
                <c:pt idx="506">
                  <c:v>517134</c:v>
                </c:pt>
                <c:pt idx="507">
                  <c:v>517151</c:v>
                </c:pt>
                <c:pt idx="508">
                  <c:v>517169</c:v>
                </c:pt>
                <c:pt idx="509">
                  <c:v>517187</c:v>
                </c:pt>
                <c:pt idx="510">
                  <c:v>517204</c:v>
                </c:pt>
                <c:pt idx="511">
                  <c:v>517221</c:v>
                </c:pt>
                <c:pt idx="512">
                  <c:v>517238</c:v>
                </c:pt>
                <c:pt idx="513">
                  <c:v>517258</c:v>
                </c:pt>
                <c:pt idx="514">
                  <c:v>517276</c:v>
                </c:pt>
                <c:pt idx="515">
                  <c:v>517295</c:v>
                </c:pt>
                <c:pt idx="516">
                  <c:v>517310</c:v>
                </c:pt>
                <c:pt idx="517">
                  <c:v>517326</c:v>
                </c:pt>
                <c:pt idx="518">
                  <c:v>517340</c:v>
                </c:pt>
                <c:pt idx="519">
                  <c:v>517355</c:v>
                </c:pt>
                <c:pt idx="520">
                  <c:v>517373</c:v>
                </c:pt>
                <c:pt idx="521">
                  <c:v>517391</c:v>
                </c:pt>
                <c:pt idx="522">
                  <c:v>517406</c:v>
                </c:pt>
                <c:pt idx="523">
                  <c:v>517423</c:v>
                </c:pt>
                <c:pt idx="524">
                  <c:v>517437</c:v>
                </c:pt>
                <c:pt idx="525">
                  <c:v>517452</c:v>
                </c:pt>
                <c:pt idx="526">
                  <c:v>517470</c:v>
                </c:pt>
                <c:pt idx="527">
                  <c:v>517488</c:v>
                </c:pt>
                <c:pt idx="528">
                  <c:v>517506</c:v>
                </c:pt>
                <c:pt idx="529">
                  <c:v>517524</c:v>
                </c:pt>
                <c:pt idx="530">
                  <c:v>517539</c:v>
                </c:pt>
                <c:pt idx="531">
                  <c:v>517556</c:v>
                </c:pt>
                <c:pt idx="532">
                  <c:v>517574</c:v>
                </c:pt>
                <c:pt idx="533">
                  <c:v>517589</c:v>
                </c:pt>
                <c:pt idx="534">
                  <c:v>517606</c:v>
                </c:pt>
                <c:pt idx="535">
                  <c:v>517624</c:v>
                </c:pt>
                <c:pt idx="536">
                  <c:v>517641</c:v>
                </c:pt>
                <c:pt idx="537">
                  <c:v>517657</c:v>
                </c:pt>
                <c:pt idx="538">
                  <c:v>517674</c:v>
                </c:pt>
                <c:pt idx="539">
                  <c:v>517694</c:v>
                </c:pt>
                <c:pt idx="540">
                  <c:v>517712</c:v>
                </c:pt>
                <c:pt idx="541">
                  <c:v>517728</c:v>
                </c:pt>
                <c:pt idx="542">
                  <c:v>517746</c:v>
                </c:pt>
                <c:pt idx="543">
                  <c:v>517760</c:v>
                </c:pt>
                <c:pt idx="544">
                  <c:v>517779</c:v>
                </c:pt>
                <c:pt idx="545">
                  <c:v>517795</c:v>
                </c:pt>
                <c:pt idx="546">
                  <c:v>517810</c:v>
                </c:pt>
                <c:pt idx="547">
                  <c:v>517826</c:v>
                </c:pt>
                <c:pt idx="548">
                  <c:v>517843</c:v>
                </c:pt>
                <c:pt idx="549">
                  <c:v>517859</c:v>
                </c:pt>
                <c:pt idx="550">
                  <c:v>517875</c:v>
                </c:pt>
                <c:pt idx="551">
                  <c:v>517889</c:v>
                </c:pt>
                <c:pt idx="552">
                  <c:v>517905</c:v>
                </c:pt>
                <c:pt idx="553">
                  <c:v>517920</c:v>
                </c:pt>
                <c:pt idx="554">
                  <c:v>517934</c:v>
                </c:pt>
                <c:pt idx="555">
                  <c:v>517951</c:v>
                </c:pt>
                <c:pt idx="556">
                  <c:v>517968</c:v>
                </c:pt>
                <c:pt idx="557">
                  <c:v>517982</c:v>
                </c:pt>
                <c:pt idx="558">
                  <c:v>517997</c:v>
                </c:pt>
                <c:pt idx="559">
                  <c:v>518014</c:v>
                </c:pt>
                <c:pt idx="560">
                  <c:v>518028</c:v>
                </c:pt>
                <c:pt idx="561">
                  <c:v>518043</c:v>
                </c:pt>
                <c:pt idx="562">
                  <c:v>518058</c:v>
                </c:pt>
                <c:pt idx="563">
                  <c:v>518073</c:v>
                </c:pt>
                <c:pt idx="564">
                  <c:v>518090</c:v>
                </c:pt>
                <c:pt idx="565">
                  <c:v>518108</c:v>
                </c:pt>
                <c:pt idx="566">
                  <c:v>518125</c:v>
                </c:pt>
                <c:pt idx="567">
                  <c:v>518141</c:v>
                </c:pt>
                <c:pt idx="568">
                  <c:v>518158</c:v>
                </c:pt>
                <c:pt idx="569">
                  <c:v>518175</c:v>
                </c:pt>
                <c:pt idx="570">
                  <c:v>518192</c:v>
                </c:pt>
                <c:pt idx="571">
                  <c:v>518208</c:v>
                </c:pt>
                <c:pt idx="572">
                  <c:v>518221</c:v>
                </c:pt>
                <c:pt idx="573">
                  <c:v>518238</c:v>
                </c:pt>
                <c:pt idx="574">
                  <c:v>518253</c:v>
                </c:pt>
                <c:pt idx="575">
                  <c:v>518269</c:v>
                </c:pt>
                <c:pt idx="576">
                  <c:v>518287</c:v>
                </c:pt>
                <c:pt idx="577">
                  <c:v>518301</c:v>
                </c:pt>
                <c:pt idx="578">
                  <c:v>518319</c:v>
                </c:pt>
                <c:pt idx="579">
                  <c:v>518336</c:v>
                </c:pt>
                <c:pt idx="580">
                  <c:v>518352</c:v>
                </c:pt>
                <c:pt idx="581">
                  <c:v>518366</c:v>
                </c:pt>
                <c:pt idx="582">
                  <c:v>518385</c:v>
                </c:pt>
                <c:pt idx="583">
                  <c:v>518402</c:v>
                </c:pt>
                <c:pt idx="584">
                  <c:v>518418</c:v>
                </c:pt>
                <c:pt idx="585">
                  <c:v>518433</c:v>
                </c:pt>
                <c:pt idx="586">
                  <c:v>518448</c:v>
                </c:pt>
                <c:pt idx="587">
                  <c:v>518467</c:v>
                </c:pt>
                <c:pt idx="588">
                  <c:v>518481</c:v>
                </c:pt>
                <c:pt idx="589">
                  <c:v>518494</c:v>
                </c:pt>
                <c:pt idx="590">
                  <c:v>518508</c:v>
                </c:pt>
                <c:pt idx="591">
                  <c:v>518522</c:v>
                </c:pt>
                <c:pt idx="592">
                  <c:v>518536</c:v>
                </c:pt>
                <c:pt idx="593">
                  <c:v>518547</c:v>
                </c:pt>
                <c:pt idx="594">
                  <c:v>518562</c:v>
                </c:pt>
                <c:pt idx="595">
                  <c:v>518577</c:v>
                </c:pt>
                <c:pt idx="596">
                  <c:v>518594</c:v>
                </c:pt>
                <c:pt idx="597">
                  <c:v>518610</c:v>
                </c:pt>
                <c:pt idx="598">
                  <c:v>518627</c:v>
                </c:pt>
                <c:pt idx="599">
                  <c:v>518640</c:v>
                </c:pt>
                <c:pt idx="600">
                  <c:v>518659</c:v>
                </c:pt>
                <c:pt idx="601">
                  <c:v>518673</c:v>
                </c:pt>
                <c:pt idx="602">
                  <c:v>518689</c:v>
                </c:pt>
                <c:pt idx="603">
                  <c:v>518704</c:v>
                </c:pt>
                <c:pt idx="604">
                  <c:v>518719</c:v>
                </c:pt>
                <c:pt idx="605">
                  <c:v>518736</c:v>
                </c:pt>
                <c:pt idx="606">
                  <c:v>518751</c:v>
                </c:pt>
                <c:pt idx="607">
                  <c:v>518766</c:v>
                </c:pt>
                <c:pt idx="608">
                  <c:v>518781</c:v>
                </c:pt>
                <c:pt idx="609">
                  <c:v>518797</c:v>
                </c:pt>
                <c:pt idx="610">
                  <c:v>518810</c:v>
                </c:pt>
                <c:pt idx="611">
                  <c:v>518825</c:v>
                </c:pt>
                <c:pt idx="612">
                  <c:v>518843</c:v>
                </c:pt>
                <c:pt idx="613">
                  <c:v>518857</c:v>
                </c:pt>
                <c:pt idx="614">
                  <c:v>518872</c:v>
                </c:pt>
                <c:pt idx="615">
                  <c:v>518887</c:v>
                </c:pt>
                <c:pt idx="616">
                  <c:v>518904</c:v>
                </c:pt>
                <c:pt idx="617">
                  <c:v>518918</c:v>
                </c:pt>
                <c:pt idx="618">
                  <c:v>518935</c:v>
                </c:pt>
                <c:pt idx="619">
                  <c:v>518951</c:v>
                </c:pt>
                <c:pt idx="620">
                  <c:v>518968</c:v>
                </c:pt>
                <c:pt idx="621">
                  <c:v>518986</c:v>
                </c:pt>
                <c:pt idx="622">
                  <c:v>519004</c:v>
                </c:pt>
                <c:pt idx="623">
                  <c:v>519020</c:v>
                </c:pt>
                <c:pt idx="624">
                  <c:v>519036</c:v>
                </c:pt>
                <c:pt idx="625">
                  <c:v>519051</c:v>
                </c:pt>
                <c:pt idx="626">
                  <c:v>519068</c:v>
                </c:pt>
                <c:pt idx="627">
                  <c:v>519084</c:v>
                </c:pt>
                <c:pt idx="628">
                  <c:v>519100</c:v>
                </c:pt>
                <c:pt idx="629">
                  <c:v>519119</c:v>
                </c:pt>
                <c:pt idx="630">
                  <c:v>519134</c:v>
                </c:pt>
                <c:pt idx="631">
                  <c:v>519152</c:v>
                </c:pt>
                <c:pt idx="632">
                  <c:v>519169</c:v>
                </c:pt>
                <c:pt idx="633">
                  <c:v>519184</c:v>
                </c:pt>
                <c:pt idx="634">
                  <c:v>519201</c:v>
                </c:pt>
                <c:pt idx="635">
                  <c:v>519217</c:v>
                </c:pt>
                <c:pt idx="636">
                  <c:v>519234</c:v>
                </c:pt>
                <c:pt idx="637">
                  <c:v>519252</c:v>
                </c:pt>
                <c:pt idx="638">
                  <c:v>519266</c:v>
                </c:pt>
                <c:pt idx="639">
                  <c:v>519283</c:v>
                </c:pt>
                <c:pt idx="640">
                  <c:v>519300</c:v>
                </c:pt>
                <c:pt idx="641">
                  <c:v>519314</c:v>
                </c:pt>
                <c:pt idx="642">
                  <c:v>519331</c:v>
                </c:pt>
                <c:pt idx="643">
                  <c:v>519347</c:v>
                </c:pt>
                <c:pt idx="644">
                  <c:v>519362</c:v>
                </c:pt>
                <c:pt idx="645">
                  <c:v>519376</c:v>
                </c:pt>
                <c:pt idx="646">
                  <c:v>519392</c:v>
                </c:pt>
                <c:pt idx="647">
                  <c:v>519412</c:v>
                </c:pt>
                <c:pt idx="648">
                  <c:v>519429</c:v>
                </c:pt>
                <c:pt idx="649">
                  <c:v>519445</c:v>
                </c:pt>
                <c:pt idx="650">
                  <c:v>519460</c:v>
                </c:pt>
                <c:pt idx="651">
                  <c:v>519479</c:v>
                </c:pt>
                <c:pt idx="652">
                  <c:v>519496</c:v>
                </c:pt>
                <c:pt idx="653">
                  <c:v>519510</c:v>
                </c:pt>
                <c:pt idx="654">
                  <c:v>519526</c:v>
                </c:pt>
                <c:pt idx="655">
                  <c:v>519543</c:v>
                </c:pt>
                <c:pt idx="656">
                  <c:v>519556</c:v>
                </c:pt>
                <c:pt idx="657">
                  <c:v>519574</c:v>
                </c:pt>
                <c:pt idx="658">
                  <c:v>519588</c:v>
                </c:pt>
                <c:pt idx="659">
                  <c:v>519604</c:v>
                </c:pt>
                <c:pt idx="660">
                  <c:v>519623</c:v>
                </c:pt>
                <c:pt idx="661">
                  <c:v>519640</c:v>
                </c:pt>
                <c:pt idx="662">
                  <c:v>519654</c:v>
                </c:pt>
                <c:pt idx="663">
                  <c:v>519669</c:v>
                </c:pt>
                <c:pt idx="664">
                  <c:v>519685</c:v>
                </c:pt>
                <c:pt idx="665">
                  <c:v>519699</c:v>
                </c:pt>
                <c:pt idx="666">
                  <c:v>519713</c:v>
                </c:pt>
                <c:pt idx="667">
                  <c:v>519728</c:v>
                </c:pt>
                <c:pt idx="668">
                  <c:v>519743</c:v>
                </c:pt>
                <c:pt idx="669">
                  <c:v>519761</c:v>
                </c:pt>
                <c:pt idx="670">
                  <c:v>519779</c:v>
                </c:pt>
                <c:pt idx="671">
                  <c:v>519795</c:v>
                </c:pt>
                <c:pt idx="672">
                  <c:v>519811</c:v>
                </c:pt>
                <c:pt idx="673">
                  <c:v>519827</c:v>
                </c:pt>
                <c:pt idx="674">
                  <c:v>519843</c:v>
                </c:pt>
                <c:pt idx="675">
                  <c:v>519857</c:v>
                </c:pt>
                <c:pt idx="676">
                  <c:v>519875</c:v>
                </c:pt>
                <c:pt idx="677">
                  <c:v>519892</c:v>
                </c:pt>
                <c:pt idx="678">
                  <c:v>519911</c:v>
                </c:pt>
                <c:pt idx="679">
                  <c:v>519927</c:v>
                </c:pt>
                <c:pt idx="680">
                  <c:v>519944</c:v>
                </c:pt>
                <c:pt idx="681">
                  <c:v>519960</c:v>
                </c:pt>
                <c:pt idx="682">
                  <c:v>519975</c:v>
                </c:pt>
                <c:pt idx="683">
                  <c:v>519989</c:v>
                </c:pt>
                <c:pt idx="684">
                  <c:v>520005</c:v>
                </c:pt>
                <c:pt idx="685">
                  <c:v>520021</c:v>
                </c:pt>
                <c:pt idx="686">
                  <c:v>520039</c:v>
                </c:pt>
                <c:pt idx="687">
                  <c:v>520055</c:v>
                </c:pt>
                <c:pt idx="688">
                  <c:v>520071</c:v>
                </c:pt>
                <c:pt idx="689">
                  <c:v>520085</c:v>
                </c:pt>
                <c:pt idx="690">
                  <c:v>520101</c:v>
                </c:pt>
                <c:pt idx="691">
                  <c:v>520117</c:v>
                </c:pt>
                <c:pt idx="692">
                  <c:v>520133</c:v>
                </c:pt>
                <c:pt idx="693">
                  <c:v>520151</c:v>
                </c:pt>
                <c:pt idx="694">
                  <c:v>520169</c:v>
                </c:pt>
                <c:pt idx="695">
                  <c:v>520185</c:v>
                </c:pt>
                <c:pt idx="696">
                  <c:v>520200</c:v>
                </c:pt>
                <c:pt idx="697">
                  <c:v>520219</c:v>
                </c:pt>
                <c:pt idx="698">
                  <c:v>520233</c:v>
                </c:pt>
                <c:pt idx="699">
                  <c:v>520248</c:v>
                </c:pt>
                <c:pt idx="700">
                  <c:v>520263</c:v>
                </c:pt>
                <c:pt idx="701">
                  <c:v>520281</c:v>
                </c:pt>
                <c:pt idx="702">
                  <c:v>520296</c:v>
                </c:pt>
                <c:pt idx="703">
                  <c:v>520312</c:v>
                </c:pt>
                <c:pt idx="704">
                  <c:v>520330</c:v>
                </c:pt>
                <c:pt idx="705">
                  <c:v>520344</c:v>
                </c:pt>
                <c:pt idx="706">
                  <c:v>520360</c:v>
                </c:pt>
                <c:pt idx="707">
                  <c:v>520375</c:v>
                </c:pt>
                <c:pt idx="708">
                  <c:v>520389</c:v>
                </c:pt>
                <c:pt idx="709">
                  <c:v>520403</c:v>
                </c:pt>
                <c:pt idx="710">
                  <c:v>520417</c:v>
                </c:pt>
                <c:pt idx="711">
                  <c:v>520435</c:v>
                </c:pt>
                <c:pt idx="712">
                  <c:v>520449</c:v>
                </c:pt>
                <c:pt idx="713">
                  <c:v>520463</c:v>
                </c:pt>
                <c:pt idx="714">
                  <c:v>520484</c:v>
                </c:pt>
                <c:pt idx="715">
                  <c:v>520501</c:v>
                </c:pt>
                <c:pt idx="716">
                  <c:v>520516</c:v>
                </c:pt>
                <c:pt idx="717">
                  <c:v>520531</c:v>
                </c:pt>
                <c:pt idx="718">
                  <c:v>520547</c:v>
                </c:pt>
                <c:pt idx="719">
                  <c:v>520564</c:v>
                </c:pt>
                <c:pt idx="720">
                  <c:v>520579</c:v>
                </c:pt>
                <c:pt idx="721">
                  <c:v>520597</c:v>
                </c:pt>
                <c:pt idx="722">
                  <c:v>520620</c:v>
                </c:pt>
                <c:pt idx="723">
                  <c:v>520636</c:v>
                </c:pt>
                <c:pt idx="724">
                  <c:v>520652</c:v>
                </c:pt>
                <c:pt idx="725">
                  <c:v>520669</c:v>
                </c:pt>
                <c:pt idx="726">
                  <c:v>520683</c:v>
                </c:pt>
                <c:pt idx="727">
                  <c:v>520698</c:v>
                </c:pt>
                <c:pt idx="728">
                  <c:v>520714</c:v>
                </c:pt>
                <c:pt idx="729">
                  <c:v>520729</c:v>
                </c:pt>
                <c:pt idx="730">
                  <c:v>520744</c:v>
                </c:pt>
                <c:pt idx="731">
                  <c:v>520762</c:v>
                </c:pt>
                <c:pt idx="732">
                  <c:v>520776</c:v>
                </c:pt>
                <c:pt idx="733">
                  <c:v>520792</c:v>
                </c:pt>
                <c:pt idx="734">
                  <c:v>520808</c:v>
                </c:pt>
                <c:pt idx="735">
                  <c:v>520823</c:v>
                </c:pt>
                <c:pt idx="736">
                  <c:v>520837</c:v>
                </c:pt>
                <c:pt idx="737">
                  <c:v>520853</c:v>
                </c:pt>
                <c:pt idx="738">
                  <c:v>520869</c:v>
                </c:pt>
                <c:pt idx="739">
                  <c:v>520884</c:v>
                </c:pt>
                <c:pt idx="740">
                  <c:v>520900</c:v>
                </c:pt>
                <c:pt idx="741">
                  <c:v>520918</c:v>
                </c:pt>
                <c:pt idx="742">
                  <c:v>520932</c:v>
                </c:pt>
                <c:pt idx="743">
                  <c:v>520946</c:v>
                </c:pt>
                <c:pt idx="744">
                  <c:v>520961</c:v>
                </c:pt>
                <c:pt idx="745">
                  <c:v>520978</c:v>
                </c:pt>
                <c:pt idx="746">
                  <c:v>520993</c:v>
                </c:pt>
                <c:pt idx="747">
                  <c:v>521008</c:v>
                </c:pt>
                <c:pt idx="748">
                  <c:v>521022</c:v>
                </c:pt>
                <c:pt idx="749">
                  <c:v>521038</c:v>
                </c:pt>
                <c:pt idx="750">
                  <c:v>521055</c:v>
                </c:pt>
                <c:pt idx="751">
                  <c:v>521071</c:v>
                </c:pt>
                <c:pt idx="752">
                  <c:v>521085</c:v>
                </c:pt>
                <c:pt idx="753">
                  <c:v>521102</c:v>
                </c:pt>
                <c:pt idx="754">
                  <c:v>521118</c:v>
                </c:pt>
                <c:pt idx="755">
                  <c:v>521134</c:v>
                </c:pt>
                <c:pt idx="756">
                  <c:v>521149</c:v>
                </c:pt>
                <c:pt idx="757">
                  <c:v>521163</c:v>
                </c:pt>
                <c:pt idx="758">
                  <c:v>521180</c:v>
                </c:pt>
                <c:pt idx="759">
                  <c:v>521193</c:v>
                </c:pt>
                <c:pt idx="760">
                  <c:v>521208</c:v>
                </c:pt>
                <c:pt idx="761">
                  <c:v>521223</c:v>
                </c:pt>
                <c:pt idx="762">
                  <c:v>521237</c:v>
                </c:pt>
                <c:pt idx="763">
                  <c:v>521257</c:v>
                </c:pt>
                <c:pt idx="764">
                  <c:v>521274</c:v>
                </c:pt>
                <c:pt idx="765">
                  <c:v>521290</c:v>
                </c:pt>
                <c:pt idx="766">
                  <c:v>521306</c:v>
                </c:pt>
                <c:pt idx="767">
                  <c:v>521320</c:v>
                </c:pt>
                <c:pt idx="768">
                  <c:v>521335</c:v>
                </c:pt>
                <c:pt idx="769">
                  <c:v>521351</c:v>
                </c:pt>
                <c:pt idx="770">
                  <c:v>521368</c:v>
                </c:pt>
                <c:pt idx="771">
                  <c:v>521384</c:v>
                </c:pt>
                <c:pt idx="772">
                  <c:v>521399</c:v>
                </c:pt>
                <c:pt idx="773">
                  <c:v>521416</c:v>
                </c:pt>
                <c:pt idx="774">
                  <c:v>521433</c:v>
                </c:pt>
                <c:pt idx="775">
                  <c:v>521449</c:v>
                </c:pt>
                <c:pt idx="776">
                  <c:v>521462</c:v>
                </c:pt>
                <c:pt idx="777">
                  <c:v>521478</c:v>
                </c:pt>
                <c:pt idx="778">
                  <c:v>521493</c:v>
                </c:pt>
                <c:pt idx="779">
                  <c:v>521511</c:v>
                </c:pt>
                <c:pt idx="780">
                  <c:v>521527</c:v>
                </c:pt>
                <c:pt idx="781">
                  <c:v>521544</c:v>
                </c:pt>
                <c:pt idx="782">
                  <c:v>521559</c:v>
                </c:pt>
                <c:pt idx="783">
                  <c:v>521577</c:v>
                </c:pt>
                <c:pt idx="784">
                  <c:v>521592</c:v>
                </c:pt>
                <c:pt idx="785">
                  <c:v>521608</c:v>
                </c:pt>
                <c:pt idx="786">
                  <c:v>521626</c:v>
                </c:pt>
                <c:pt idx="787">
                  <c:v>521642</c:v>
                </c:pt>
                <c:pt idx="788">
                  <c:v>521658</c:v>
                </c:pt>
                <c:pt idx="789">
                  <c:v>521672</c:v>
                </c:pt>
                <c:pt idx="790">
                  <c:v>521689</c:v>
                </c:pt>
                <c:pt idx="791">
                  <c:v>521702</c:v>
                </c:pt>
                <c:pt idx="792">
                  <c:v>521719</c:v>
                </c:pt>
                <c:pt idx="793">
                  <c:v>521734</c:v>
                </c:pt>
                <c:pt idx="794">
                  <c:v>521749</c:v>
                </c:pt>
                <c:pt idx="795">
                  <c:v>521765</c:v>
                </c:pt>
                <c:pt idx="796">
                  <c:v>521782</c:v>
                </c:pt>
                <c:pt idx="797">
                  <c:v>521799</c:v>
                </c:pt>
                <c:pt idx="798">
                  <c:v>521814</c:v>
                </c:pt>
                <c:pt idx="799">
                  <c:v>521828</c:v>
                </c:pt>
                <c:pt idx="800">
                  <c:v>521845</c:v>
                </c:pt>
                <c:pt idx="801">
                  <c:v>521859</c:v>
                </c:pt>
                <c:pt idx="802">
                  <c:v>521874</c:v>
                </c:pt>
                <c:pt idx="803">
                  <c:v>521890</c:v>
                </c:pt>
                <c:pt idx="804">
                  <c:v>521903</c:v>
                </c:pt>
                <c:pt idx="805">
                  <c:v>521919</c:v>
                </c:pt>
                <c:pt idx="806">
                  <c:v>521936</c:v>
                </c:pt>
                <c:pt idx="807">
                  <c:v>521951</c:v>
                </c:pt>
                <c:pt idx="808">
                  <c:v>521967</c:v>
                </c:pt>
                <c:pt idx="809">
                  <c:v>521984</c:v>
                </c:pt>
                <c:pt idx="810">
                  <c:v>522001</c:v>
                </c:pt>
                <c:pt idx="811">
                  <c:v>522017</c:v>
                </c:pt>
                <c:pt idx="812">
                  <c:v>522033</c:v>
                </c:pt>
                <c:pt idx="813">
                  <c:v>522048</c:v>
                </c:pt>
                <c:pt idx="814">
                  <c:v>522064</c:v>
                </c:pt>
                <c:pt idx="815">
                  <c:v>522079</c:v>
                </c:pt>
                <c:pt idx="816">
                  <c:v>522095</c:v>
                </c:pt>
                <c:pt idx="817">
                  <c:v>522112</c:v>
                </c:pt>
                <c:pt idx="818">
                  <c:v>522130</c:v>
                </c:pt>
                <c:pt idx="819">
                  <c:v>522144</c:v>
                </c:pt>
                <c:pt idx="820">
                  <c:v>522160</c:v>
                </c:pt>
                <c:pt idx="821">
                  <c:v>522176</c:v>
                </c:pt>
                <c:pt idx="822">
                  <c:v>522192</c:v>
                </c:pt>
                <c:pt idx="823">
                  <c:v>522208</c:v>
                </c:pt>
                <c:pt idx="824">
                  <c:v>522223</c:v>
                </c:pt>
                <c:pt idx="825">
                  <c:v>522239</c:v>
                </c:pt>
                <c:pt idx="826">
                  <c:v>522253</c:v>
                </c:pt>
                <c:pt idx="827">
                  <c:v>522267</c:v>
                </c:pt>
                <c:pt idx="828">
                  <c:v>522282</c:v>
                </c:pt>
                <c:pt idx="829">
                  <c:v>522296</c:v>
                </c:pt>
                <c:pt idx="830">
                  <c:v>522313</c:v>
                </c:pt>
                <c:pt idx="831">
                  <c:v>522328</c:v>
                </c:pt>
                <c:pt idx="832">
                  <c:v>522341</c:v>
                </c:pt>
                <c:pt idx="833">
                  <c:v>522355</c:v>
                </c:pt>
                <c:pt idx="834">
                  <c:v>522369</c:v>
                </c:pt>
                <c:pt idx="835">
                  <c:v>522383</c:v>
                </c:pt>
                <c:pt idx="836">
                  <c:v>522396</c:v>
                </c:pt>
                <c:pt idx="837">
                  <c:v>522411</c:v>
                </c:pt>
                <c:pt idx="838">
                  <c:v>522426</c:v>
                </c:pt>
                <c:pt idx="839">
                  <c:v>522441</c:v>
                </c:pt>
                <c:pt idx="840">
                  <c:v>522458</c:v>
                </c:pt>
                <c:pt idx="841">
                  <c:v>522475</c:v>
                </c:pt>
                <c:pt idx="842">
                  <c:v>522493</c:v>
                </c:pt>
                <c:pt idx="843">
                  <c:v>522509</c:v>
                </c:pt>
                <c:pt idx="844">
                  <c:v>522522</c:v>
                </c:pt>
                <c:pt idx="845">
                  <c:v>522535</c:v>
                </c:pt>
                <c:pt idx="846">
                  <c:v>522552</c:v>
                </c:pt>
                <c:pt idx="847">
                  <c:v>522570</c:v>
                </c:pt>
                <c:pt idx="848">
                  <c:v>522587</c:v>
                </c:pt>
                <c:pt idx="849">
                  <c:v>522603</c:v>
                </c:pt>
                <c:pt idx="850">
                  <c:v>522620</c:v>
                </c:pt>
                <c:pt idx="851">
                  <c:v>522637</c:v>
                </c:pt>
                <c:pt idx="852">
                  <c:v>522653</c:v>
                </c:pt>
                <c:pt idx="853">
                  <c:v>522667</c:v>
                </c:pt>
                <c:pt idx="854">
                  <c:v>522683</c:v>
                </c:pt>
                <c:pt idx="855">
                  <c:v>522699</c:v>
                </c:pt>
                <c:pt idx="856">
                  <c:v>522717</c:v>
                </c:pt>
                <c:pt idx="857">
                  <c:v>522732</c:v>
                </c:pt>
                <c:pt idx="858">
                  <c:v>522749</c:v>
                </c:pt>
                <c:pt idx="859">
                  <c:v>522765</c:v>
                </c:pt>
                <c:pt idx="860">
                  <c:v>522780</c:v>
                </c:pt>
                <c:pt idx="861">
                  <c:v>522797</c:v>
                </c:pt>
                <c:pt idx="862">
                  <c:v>522814</c:v>
                </c:pt>
                <c:pt idx="863">
                  <c:v>522829</c:v>
                </c:pt>
                <c:pt idx="864">
                  <c:v>522845</c:v>
                </c:pt>
                <c:pt idx="865">
                  <c:v>522859</c:v>
                </c:pt>
                <c:pt idx="866">
                  <c:v>522877</c:v>
                </c:pt>
                <c:pt idx="867">
                  <c:v>522894</c:v>
                </c:pt>
                <c:pt idx="868">
                  <c:v>522908</c:v>
                </c:pt>
                <c:pt idx="869">
                  <c:v>522923</c:v>
                </c:pt>
                <c:pt idx="870">
                  <c:v>522937</c:v>
                </c:pt>
                <c:pt idx="871">
                  <c:v>522954</c:v>
                </c:pt>
                <c:pt idx="872">
                  <c:v>522968</c:v>
                </c:pt>
                <c:pt idx="873">
                  <c:v>522983</c:v>
                </c:pt>
                <c:pt idx="874">
                  <c:v>523000</c:v>
                </c:pt>
                <c:pt idx="875">
                  <c:v>523016</c:v>
                </c:pt>
                <c:pt idx="876">
                  <c:v>523033</c:v>
                </c:pt>
                <c:pt idx="877">
                  <c:v>523048</c:v>
                </c:pt>
                <c:pt idx="878">
                  <c:v>523064</c:v>
                </c:pt>
                <c:pt idx="879">
                  <c:v>523078</c:v>
                </c:pt>
                <c:pt idx="880">
                  <c:v>523094</c:v>
                </c:pt>
                <c:pt idx="881">
                  <c:v>523112</c:v>
                </c:pt>
                <c:pt idx="882">
                  <c:v>523126</c:v>
                </c:pt>
                <c:pt idx="883">
                  <c:v>523143</c:v>
                </c:pt>
                <c:pt idx="884">
                  <c:v>523159</c:v>
                </c:pt>
                <c:pt idx="885">
                  <c:v>523176</c:v>
                </c:pt>
                <c:pt idx="886">
                  <c:v>523191</c:v>
                </c:pt>
                <c:pt idx="887">
                  <c:v>523204</c:v>
                </c:pt>
                <c:pt idx="888">
                  <c:v>523220</c:v>
                </c:pt>
                <c:pt idx="889">
                  <c:v>523238</c:v>
                </c:pt>
                <c:pt idx="890">
                  <c:v>523254</c:v>
                </c:pt>
                <c:pt idx="891">
                  <c:v>523269</c:v>
                </c:pt>
                <c:pt idx="892">
                  <c:v>523284</c:v>
                </c:pt>
                <c:pt idx="893">
                  <c:v>523299</c:v>
                </c:pt>
                <c:pt idx="894">
                  <c:v>523314</c:v>
                </c:pt>
                <c:pt idx="895">
                  <c:v>523328</c:v>
                </c:pt>
                <c:pt idx="896">
                  <c:v>523343</c:v>
                </c:pt>
                <c:pt idx="897">
                  <c:v>523357</c:v>
                </c:pt>
                <c:pt idx="898">
                  <c:v>523373</c:v>
                </c:pt>
                <c:pt idx="899">
                  <c:v>523389</c:v>
                </c:pt>
                <c:pt idx="900">
                  <c:v>523405</c:v>
                </c:pt>
                <c:pt idx="901">
                  <c:v>523419</c:v>
                </c:pt>
                <c:pt idx="902">
                  <c:v>523434</c:v>
                </c:pt>
                <c:pt idx="903">
                  <c:v>523450</c:v>
                </c:pt>
                <c:pt idx="904">
                  <c:v>523465</c:v>
                </c:pt>
                <c:pt idx="905">
                  <c:v>523479</c:v>
                </c:pt>
                <c:pt idx="906">
                  <c:v>523495</c:v>
                </c:pt>
                <c:pt idx="907">
                  <c:v>523509</c:v>
                </c:pt>
                <c:pt idx="908">
                  <c:v>523523</c:v>
                </c:pt>
                <c:pt idx="909">
                  <c:v>523538</c:v>
                </c:pt>
                <c:pt idx="910">
                  <c:v>523552</c:v>
                </c:pt>
                <c:pt idx="911">
                  <c:v>523567</c:v>
                </c:pt>
                <c:pt idx="912">
                  <c:v>523585</c:v>
                </c:pt>
                <c:pt idx="913">
                  <c:v>523602</c:v>
                </c:pt>
                <c:pt idx="914">
                  <c:v>523619</c:v>
                </c:pt>
                <c:pt idx="915">
                  <c:v>523636</c:v>
                </c:pt>
                <c:pt idx="916">
                  <c:v>523652</c:v>
                </c:pt>
                <c:pt idx="917">
                  <c:v>523668</c:v>
                </c:pt>
                <c:pt idx="918">
                  <c:v>523682</c:v>
                </c:pt>
                <c:pt idx="919">
                  <c:v>523697</c:v>
                </c:pt>
                <c:pt idx="920">
                  <c:v>523713</c:v>
                </c:pt>
                <c:pt idx="921">
                  <c:v>523727</c:v>
                </c:pt>
                <c:pt idx="922">
                  <c:v>523742</c:v>
                </c:pt>
                <c:pt idx="923">
                  <c:v>523760</c:v>
                </c:pt>
                <c:pt idx="924">
                  <c:v>523775</c:v>
                </c:pt>
                <c:pt idx="925">
                  <c:v>523792</c:v>
                </c:pt>
                <c:pt idx="926">
                  <c:v>523809</c:v>
                </c:pt>
                <c:pt idx="927">
                  <c:v>523826</c:v>
                </c:pt>
                <c:pt idx="928">
                  <c:v>523844</c:v>
                </c:pt>
                <c:pt idx="929">
                  <c:v>523859</c:v>
                </c:pt>
                <c:pt idx="930">
                  <c:v>523874</c:v>
                </c:pt>
                <c:pt idx="931">
                  <c:v>523888</c:v>
                </c:pt>
                <c:pt idx="932">
                  <c:v>523903</c:v>
                </c:pt>
                <c:pt idx="933">
                  <c:v>523920</c:v>
                </c:pt>
                <c:pt idx="934">
                  <c:v>523936</c:v>
                </c:pt>
                <c:pt idx="935">
                  <c:v>523953</c:v>
                </c:pt>
                <c:pt idx="936">
                  <c:v>523972</c:v>
                </c:pt>
                <c:pt idx="937">
                  <c:v>523987</c:v>
                </c:pt>
                <c:pt idx="938">
                  <c:v>524004</c:v>
                </c:pt>
                <c:pt idx="939">
                  <c:v>524018</c:v>
                </c:pt>
                <c:pt idx="940">
                  <c:v>524036</c:v>
                </c:pt>
                <c:pt idx="941">
                  <c:v>524052</c:v>
                </c:pt>
                <c:pt idx="942">
                  <c:v>524070</c:v>
                </c:pt>
                <c:pt idx="943">
                  <c:v>524085</c:v>
                </c:pt>
                <c:pt idx="944">
                  <c:v>524102</c:v>
                </c:pt>
                <c:pt idx="945">
                  <c:v>524118</c:v>
                </c:pt>
                <c:pt idx="946">
                  <c:v>524133</c:v>
                </c:pt>
                <c:pt idx="947">
                  <c:v>524150</c:v>
                </c:pt>
                <c:pt idx="948">
                  <c:v>524166</c:v>
                </c:pt>
                <c:pt idx="949">
                  <c:v>524180</c:v>
                </c:pt>
                <c:pt idx="950">
                  <c:v>524195</c:v>
                </c:pt>
                <c:pt idx="951">
                  <c:v>524210</c:v>
                </c:pt>
                <c:pt idx="952">
                  <c:v>524224</c:v>
                </c:pt>
                <c:pt idx="953">
                  <c:v>524240</c:v>
                </c:pt>
                <c:pt idx="954">
                  <c:v>524257</c:v>
                </c:pt>
                <c:pt idx="955">
                  <c:v>524274</c:v>
                </c:pt>
                <c:pt idx="956">
                  <c:v>524290</c:v>
                </c:pt>
                <c:pt idx="957">
                  <c:v>524307</c:v>
                </c:pt>
                <c:pt idx="958">
                  <c:v>524322</c:v>
                </c:pt>
                <c:pt idx="959">
                  <c:v>524337</c:v>
                </c:pt>
                <c:pt idx="960">
                  <c:v>524350</c:v>
                </c:pt>
                <c:pt idx="961">
                  <c:v>524364</c:v>
                </c:pt>
                <c:pt idx="962">
                  <c:v>524380</c:v>
                </c:pt>
                <c:pt idx="963">
                  <c:v>524395</c:v>
                </c:pt>
                <c:pt idx="964">
                  <c:v>524411</c:v>
                </c:pt>
                <c:pt idx="965">
                  <c:v>524428</c:v>
                </c:pt>
                <c:pt idx="966">
                  <c:v>524443</c:v>
                </c:pt>
                <c:pt idx="967">
                  <c:v>524460</c:v>
                </c:pt>
                <c:pt idx="968">
                  <c:v>524476</c:v>
                </c:pt>
                <c:pt idx="969">
                  <c:v>524493</c:v>
                </c:pt>
                <c:pt idx="970">
                  <c:v>524508</c:v>
                </c:pt>
                <c:pt idx="971">
                  <c:v>524522</c:v>
                </c:pt>
                <c:pt idx="972">
                  <c:v>524538</c:v>
                </c:pt>
                <c:pt idx="973">
                  <c:v>524554</c:v>
                </c:pt>
                <c:pt idx="974">
                  <c:v>524569</c:v>
                </c:pt>
                <c:pt idx="975">
                  <c:v>524581</c:v>
                </c:pt>
                <c:pt idx="976">
                  <c:v>524598</c:v>
                </c:pt>
                <c:pt idx="977">
                  <c:v>524612</c:v>
                </c:pt>
                <c:pt idx="978">
                  <c:v>524627</c:v>
                </c:pt>
                <c:pt idx="979">
                  <c:v>524646</c:v>
                </c:pt>
                <c:pt idx="980">
                  <c:v>524663</c:v>
                </c:pt>
                <c:pt idx="981">
                  <c:v>524678</c:v>
                </c:pt>
                <c:pt idx="982">
                  <c:v>524693</c:v>
                </c:pt>
                <c:pt idx="983">
                  <c:v>524710</c:v>
                </c:pt>
                <c:pt idx="984">
                  <c:v>524726</c:v>
                </c:pt>
                <c:pt idx="985">
                  <c:v>524742</c:v>
                </c:pt>
                <c:pt idx="986">
                  <c:v>524757</c:v>
                </c:pt>
                <c:pt idx="987">
                  <c:v>524773</c:v>
                </c:pt>
                <c:pt idx="988">
                  <c:v>524789</c:v>
                </c:pt>
                <c:pt idx="989">
                  <c:v>524804</c:v>
                </c:pt>
                <c:pt idx="990">
                  <c:v>524821</c:v>
                </c:pt>
                <c:pt idx="991">
                  <c:v>524839</c:v>
                </c:pt>
                <c:pt idx="992">
                  <c:v>524854</c:v>
                </c:pt>
                <c:pt idx="993">
                  <c:v>524871</c:v>
                </c:pt>
                <c:pt idx="994">
                  <c:v>524888</c:v>
                </c:pt>
                <c:pt idx="995">
                  <c:v>524903</c:v>
                </c:pt>
                <c:pt idx="996">
                  <c:v>524917</c:v>
                </c:pt>
                <c:pt idx="997">
                  <c:v>524931</c:v>
                </c:pt>
                <c:pt idx="998">
                  <c:v>524949</c:v>
                </c:pt>
                <c:pt idx="999">
                  <c:v>524966</c:v>
                </c:pt>
              </c:numCache>
            </c:numRef>
          </c:val>
          <c:smooth val="0"/>
          <c:extLst>
            <c:ext xmlns:c16="http://schemas.microsoft.com/office/drawing/2014/chart" uri="{C3380CC4-5D6E-409C-BE32-E72D297353CC}">
              <c16:uniqueId val="{00000003-C81A-4A64-B6EA-A77AA4AD46CC}"/>
            </c:ext>
          </c:extLst>
        </c:ser>
        <c:ser>
          <c:idx val="4"/>
          <c:order val="4"/>
          <c:tx>
            <c:strRef>
              <c:f>'85'!$G$1</c:f>
              <c:strCache>
                <c:ptCount val="1"/>
                <c:pt idx="0">
                  <c:v>75%</c:v>
                </c:pt>
              </c:strCache>
            </c:strRef>
          </c:tx>
          <c:spPr>
            <a:ln w="28575" cap="rnd">
              <a:solidFill>
                <a:schemeClr val="accent5"/>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G$2:$G$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33</c:v>
                </c:pt>
                <c:pt idx="313">
                  <c:v>427019</c:v>
                </c:pt>
                <c:pt idx="314">
                  <c:v>431443</c:v>
                </c:pt>
                <c:pt idx="315">
                  <c:v>435923</c:v>
                </c:pt>
                <c:pt idx="316">
                  <c:v>440449</c:v>
                </c:pt>
                <c:pt idx="317">
                  <c:v>445014</c:v>
                </c:pt>
                <c:pt idx="318">
                  <c:v>449483</c:v>
                </c:pt>
                <c:pt idx="319">
                  <c:v>453852</c:v>
                </c:pt>
                <c:pt idx="320">
                  <c:v>458152</c:v>
                </c:pt>
                <c:pt idx="321">
                  <c:v>462308</c:v>
                </c:pt>
                <c:pt idx="322">
                  <c:v>466391</c:v>
                </c:pt>
                <c:pt idx="323">
                  <c:v>470345</c:v>
                </c:pt>
                <c:pt idx="324">
                  <c:v>474087</c:v>
                </c:pt>
                <c:pt idx="325">
                  <c:v>477678</c:v>
                </c:pt>
                <c:pt idx="326">
                  <c:v>481121</c:v>
                </c:pt>
                <c:pt idx="327">
                  <c:v>484359</c:v>
                </c:pt>
                <c:pt idx="328">
                  <c:v>487386</c:v>
                </c:pt>
                <c:pt idx="329">
                  <c:v>490212</c:v>
                </c:pt>
                <c:pt idx="330">
                  <c:v>492809</c:v>
                </c:pt>
                <c:pt idx="331">
                  <c:v>495175</c:v>
                </c:pt>
                <c:pt idx="332">
                  <c:v>497371</c:v>
                </c:pt>
                <c:pt idx="333">
                  <c:v>499308</c:v>
                </c:pt>
                <c:pt idx="334">
                  <c:v>501057</c:v>
                </c:pt>
                <c:pt idx="335">
                  <c:v>502617</c:v>
                </c:pt>
                <c:pt idx="336">
                  <c:v>503967</c:v>
                </c:pt>
                <c:pt idx="337">
                  <c:v>505146</c:v>
                </c:pt>
                <c:pt idx="338">
                  <c:v>505970</c:v>
                </c:pt>
                <c:pt idx="339">
                  <c:v>506652</c:v>
                </c:pt>
                <c:pt idx="340">
                  <c:v>507267</c:v>
                </c:pt>
                <c:pt idx="341">
                  <c:v>507799</c:v>
                </c:pt>
                <c:pt idx="342">
                  <c:v>508263</c:v>
                </c:pt>
                <c:pt idx="343">
                  <c:v>508671</c:v>
                </c:pt>
                <c:pt idx="344">
                  <c:v>508993</c:v>
                </c:pt>
                <c:pt idx="345">
                  <c:v>509264</c:v>
                </c:pt>
                <c:pt idx="346">
                  <c:v>509500</c:v>
                </c:pt>
                <c:pt idx="347">
                  <c:v>509680</c:v>
                </c:pt>
                <c:pt idx="348">
                  <c:v>509828</c:v>
                </c:pt>
                <c:pt idx="349">
                  <c:v>509964</c:v>
                </c:pt>
                <c:pt idx="350">
                  <c:v>510079</c:v>
                </c:pt>
                <c:pt idx="351">
                  <c:v>510182</c:v>
                </c:pt>
                <c:pt idx="352">
                  <c:v>510266</c:v>
                </c:pt>
                <c:pt idx="353">
                  <c:v>510330</c:v>
                </c:pt>
                <c:pt idx="354">
                  <c:v>510386</c:v>
                </c:pt>
                <c:pt idx="355">
                  <c:v>510434</c:v>
                </c:pt>
                <c:pt idx="356">
                  <c:v>510478</c:v>
                </c:pt>
                <c:pt idx="357">
                  <c:v>510517</c:v>
                </c:pt>
                <c:pt idx="358">
                  <c:v>510550</c:v>
                </c:pt>
                <c:pt idx="359">
                  <c:v>510578</c:v>
                </c:pt>
                <c:pt idx="360">
                  <c:v>510604</c:v>
                </c:pt>
                <c:pt idx="361">
                  <c:v>510627</c:v>
                </c:pt>
                <c:pt idx="362">
                  <c:v>510647</c:v>
                </c:pt>
                <c:pt idx="363">
                  <c:v>510667</c:v>
                </c:pt>
                <c:pt idx="364">
                  <c:v>510686</c:v>
                </c:pt>
                <c:pt idx="365">
                  <c:v>510700</c:v>
                </c:pt>
                <c:pt idx="366">
                  <c:v>510716</c:v>
                </c:pt>
                <c:pt idx="367">
                  <c:v>510730</c:v>
                </c:pt>
                <c:pt idx="368">
                  <c:v>510743</c:v>
                </c:pt>
                <c:pt idx="369">
                  <c:v>510757</c:v>
                </c:pt>
                <c:pt idx="370">
                  <c:v>510767</c:v>
                </c:pt>
                <c:pt idx="371">
                  <c:v>510778</c:v>
                </c:pt>
                <c:pt idx="372">
                  <c:v>510790</c:v>
                </c:pt>
                <c:pt idx="373">
                  <c:v>510800</c:v>
                </c:pt>
                <c:pt idx="374">
                  <c:v>510809</c:v>
                </c:pt>
                <c:pt idx="375">
                  <c:v>510819</c:v>
                </c:pt>
                <c:pt idx="376">
                  <c:v>510827</c:v>
                </c:pt>
                <c:pt idx="377">
                  <c:v>510836</c:v>
                </c:pt>
                <c:pt idx="378">
                  <c:v>510845</c:v>
                </c:pt>
                <c:pt idx="379">
                  <c:v>510854</c:v>
                </c:pt>
                <c:pt idx="380">
                  <c:v>510864</c:v>
                </c:pt>
                <c:pt idx="381">
                  <c:v>510873</c:v>
                </c:pt>
                <c:pt idx="382">
                  <c:v>510881</c:v>
                </c:pt>
                <c:pt idx="383">
                  <c:v>510893</c:v>
                </c:pt>
                <c:pt idx="384">
                  <c:v>510901</c:v>
                </c:pt>
                <c:pt idx="385">
                  <c:v>510911</c:v>
                </c:pt>
                <c:pt idx="386">
                  <c:v>510921</c:v>
                </c:pt>
                <c:pt idx="387">
                  <c:v>510932</c:v>
                </c:pt>
                <c:pt idx="388">
                  <c:v>510940</c:v>
                </c:pt>
                <c:pt idx="389">
                  <c:v>510949</c:v>
                </c:pt>
                <c:pt idx="390">
                  <c:v>510959</c:v>
                </c:pt>
                <c:pt idx="391">
                  <c:v>510969</c:v>
                </c:pt>
                <c:pt idx="392">
                  <c:v>510978</c:v>
                </c:pt>
                <c:pt idx="393">
                  <c:v>510990</c:v>
                </c:pt>
                <c:pt idx="394">
                  <c:v>510999</c:v>
                </c:pt>
                <c:pt idx="395">
                  <c:v>511008</c:v>
                </c:pt>
                <c:pt idx="396">
                  <c:v>511018</c:v>
                </c:pt>
                <c:pt idx="397">
                  <c:v>511025</c:v>
                </c:pt>
                <c:pt idx="398">
                  <c:v>511035</c:v>
                </c:pt>
                <c:pt idx="399">
                  <c:v>511044</c:v>
                </c:pt>
                <c:pt idx="400">
                  <c:v>511052</c:v>
                </c:pt>
                <c:pt idx="401">
                  <c:v>511063</c:v>
                </c:pt>
                <c:pt idx="402">
                  <c:v>511070</c:v>
                </c:pt>
                <c:pt idx="403">
                  <c:v>511079</c:v>
                </c:pt>
                <c:pt idx="404">
                  <c:v>511088</c:v>
                </c:pt>
                <c:pt idx="405">
                  <c:v>511096</c:v>
                </c:pt>
                <c:pt idx="406">
                  <c:v>511105</c:v>
                </c:pt>
                <c:pt idx="407">
                  <c:v>511116</c:v>
                </c:pt>
                <c:pt idx="408">
                  <c:v>511123</c:v>
                </c:pt>
                <c:pt idx="409">
                  <c:v>511131</c:v>
                </c:pt>
                <c:pt idx="410">
                  <c:v>511137</c:v>
                </c:pt>
                <c:pt idx="411">
                  <c:v>511146</c:v>
                </c:pt>
                <c:pt idx="412">
                  <c:v>511156</c:v>
                </c:pt>
                <c:pt idx="413">
                  <c:v>511163</c:v>
                </c:pt>
                <c:pt idx="414">
                  <c:v>511171</c:v>
                </c:pt>
                <c:pt idx="415">
                  <c:v>511180</c:v>
                </c:pt>
                <c:pt idx="416">
                  <c:v>511190</c:v>
                </c:pt>
                <c:pt idx="417">
                  <c:v>511201</c:v>
                </c:pt>
                <c:pt idx="418">
                  <c:v>511212</c:v>
                </c:pt>
                <c:pt idx="419">
                  <c:v>511222</c:v>
                </c:pt>
                <c:pt idx="420">
                  <c:v>511230</c:v>
                </c:pt>
                <c:pt idx="421">
                  <c:v>511240</c:v>
                </c:pt>
                <c:pt idx="422">
                  <c:v>511251</c:v>
                </c:pt>
                <c:pt idx="423">
                  <c:v>511261</c:v>
                </c:pt>
                <c:pt idx="424">
                  <c:v>511269</c:v>
                </c:pt>
                <c:pt idx="425">
                  <c:v>511278</c:v>
                </c:pt>
                <c:pt idx="426">
                  <c:v>511287</c:v>
                </c:pt>
                <c:pt idx="427">
                  <c:v>511299</c:v>
                </c:pt>
                <c:pt idx="428">
                  <c:v>511308</c:v>
                </c:pt>
                <c:pt idx="429">
                  <c:v>511318</c:v>
                </c:pt>
                <c:pt idx="430">
                  <c:v>511326</c:v>
                </c:pt>
                <c:pt idx="431">
                  <c:v>511334</c:v>
                </c:pt>
                <c:pt idx="432">
                  <c:v>511345</c:v>
                </c:pt>
                <c:pt idx="433">
                  <c:v>511354</c:v>
                </c:pt>
                <c:pt idx="434">
                  <c:v>511363</c:v>
                </c:pt>
                <c:pt idx="435">
                  <c:v>511373</c:v>
                </c:pt>
                <c:pt idx="436">
                  <c:v>511382</c:v>
                </c:pt>
                <c:pt idx="437">
                  <c:v>511390</c:v>
                </c:pt>
                <c:pt idx="438">
                  <c:v>511399</c:v>
                </c:pt>
                <c:pt idx="439">
                  <c:v>511410</c:v>
                </c:pt>
                <c:pt idx="440">
                  <c:v>511417</c:v>
                </c:pt>
                <c:pt idx="441">
                  <c:v>511426</c:v>
                </c:pt>
                <c:pt idx="442">
                  <c:v>511436</c:v>
                </c:pt>
                <c:pt idx="443">
                  <c:v>511443</c:v>
                </c:pt>
                <c:pt idx="444">
                  <c:v>511454</c:v>
                </c:pt>
                <c:pt idx="445">
                  <c:v>511463</c:v>
                </c:pt>
                <c:pt idx="446">
                  <c:v>511473</c:v>
                </c:pt>
                <c:pt idx="447">
                  <c:v>511484</c:v>
                </c:pt>
                <c:pt idx="448">
                  <c:v>511492</c:v>
                </c:pt>
                <c:pt idx="449">
                  <c:v>511503</c:v>
                </c:pt>
                <c:pt idx="450">
                  <c:v>511512</c:v>
                </c:pt>
                <c:pt idx="451">
                  <c:v>511522</c:v>
                </c:pt>
                <c:pt idx="452">
                  <c:v>511533</c:v>
                </c:pt>
                <c:pt idx="453">
                  <c:v>511541</c:v>
                </c:pt>
                <c:pt idx="454">
                  <c:v>511551</c:v>
                </c:pt>
                <c:pt idx="455">
                  <c:v>511561</c:v>
                </c:pt>
                <c:pt idx="456">
                  <c:v>511570</c:v>
                </c:pt>
                <c:pt idx="457">
                  <c:v>511580</c:v>
                </c:pt>
                <c:pt idx="458">
                  <c:v>511590</c:v>
                </c:pt>
                <c:pt idx="459">
                  <c:v>511598</c:v>
                </c:pt>
                <c:pt idx="460">
                  <c:v>511608</c:v>
                </c:pt>
                <c:pt idx="461">
                  <c:v>511618</c:v>
                </c:pt>
                <c:pt idx="462">
                  <c:v>511627</c:v>
                </c:pt>
                <c:pt idx="463">
                  <c:v>511635</c:v>
                </c:pt>
                <c:pt idx="464">
                  <c:v>511643</c:v>
                </c:pt>
                <c:pt idx="465">
                  <c:v>511652</c:v>
                </c:pt>
                <c:pt idx="466">
                  <c:v>511662</c:v>
                </c:pt>
                <c:pt idx="467">
                  <c:v>511670</c:v>
                </c:pt>
                <c:pt idx="468">
                  <c:v>511679</c:v>
                </c:pt>
                <c:pt idx="469">
                  <c:v>511688</c:v>
                </c:pt>
                <c:pt idx="470">
                  <c:v>511697</c:v>
                </c:pt>
                <c:pt idx="471">
                  <c:v>511705</c:v>
                </c:pt>
                <c:pt idx="472">
                  <c:v>511714</c:v>
                </c:pt>
                <c:pt idx="473">
                  <c:v>511724</c:v>
                </c:pt>
                <c:pt idx="474">
                  <c:v>511731</c:v>
                </c:pt>
                <c:pt idx="475">
                  <c:v>511738</c:v>
                </c:pt>
                <c:pt idx="476">
                  <c:v>511747</c:v>
                </c:pt>
                <c:pt idx="477">
                  <c:v>511756</c:v>
                </c:pt>
                <c:pt idx="478">
                  <c:v>511765</c:v>
                </c:pt>
                <c:pt idx="479">
                  <c:v>511772</c:v>
                </c:pt>
                <c:pt idx="480">
                  <c:v>511782</c:v>
                </c:pt>
                <c:pt idx="481">
                  <c:v>511790</c:v>
                </c:pt>
                <c:pt idx="482">
                  <c:v>511800</c:v>
                </c:pt>
                <c:pt idx="483">
                  <c:v>511808</c:v>
                </c:pt>
                <c:pt idx="484">
                  <c:v>511815</c:v>
                </c:pt>
                <c:pt idx="485">
                  <c:v>511826</c:v>
                </c:pt>
                <c:pt idx="486">
                  <c:v>511836</c:v>
                </c:pt>
                <c:pt idx="487">
                  <c:v>511844</c:v>
                </c:pt>
                <c:pt idx="488">
                  <c:v>511854</c:v>
                </c:pt>
                <c:pt idx="489">
                  <c:v>511863</c:v>
                </c:pt>
                <c:pt idx="490">
                  <c:v>511875</c:v>
                </c:pt>
                <c:pt idx="491">
                  <c:v>511883</c:v>
                </c:pt>
                <c:pt idx="492">
                  <c:v>511891</c:v>
                </c:pt>
                <c:pt idx="493">
                  <c:v>511902</c:v>
                </c:pt>
                <c:pt idx="494">
                  <c:v>511911</c:v>
                </c:pt>
                <c:pt idx="495">
                  <c:v>511921</c:v>
                </c:pt>
                <c:pt idx="496">
                  <c:v>511934</c:v>
                </c:pt>
                <c:pt idx="497">
                  <c:v>511944</c:v>
                </c:pt>
                <c:pt idx="498">
                  <c:v>511953</c:v>
                </c:pt>
                <c:pt idx="499">
                  <c:v>511963</c:v>
                </c:pt>
                <c:pt idx="500">
                  <c:v>511973</c:v>
                </c:pt>
                <c:pt idx="501">
                  <c:v>511983</c:v>
                </c:pt>
                <c:pt idx="502">
                  <c:v>511992</c:v>
                </c:pt>
                <c:pt idx="503">
                  <c:v>512000</c:v>
                </c:pt>
                <c:pt idx="504">
                  <c:v>512010</c:v>
                </c:pt>
                <c:pt idx="505">
                  <c:v>512020</c:v>
                </c:pt>
                <c:pt idx="506">
                  <c:v>512031</c:v>
                </c:pt>
                <c:pt idx="507">
                  <c:v>512041</c:v>
                </c:pt>
                <c:pt idx="508">
                  <c:v>512051</c:v>
                </c:pt>
                <c:pt idx="509">
                  <c:v>512059</c:v>
                </c:pt>
                <c:pt idx="510">
                  <c:v>512067</c:v>
                </c:pt>
                <c:pt idx="511">
                  <c:v>512077</c:v>
                </c:pt>
                <c:pt idx="512">
                  <c:v>512087</c:v>
                </c:pt>
                <c:pt idx="513">
                  <c:v>512097</c:v>
                </c:pt>
                <c:pt idx="514">
                  <c:v>512107</c:v>
                </c:pt>
                <c:pt idx="515">
                  <c:v>512116</c:v>
                </c:pt>
                <c:pt idx="516">
                  <c:v>512127</c:v>
                </c:pt>
                <c:pt idx="517">
                  <c:v>512135</c:v>
                </c:pt>
                <c:pt idx="518">
                  <c:v>512144</c:v>
                </c:pt>
                <c:pt idx="519">
                  <c:v>512154</c:v>
                </c:pt>
                <c:pt idx="520">
                  <c:v>512165</c:v>
                </c:pt>
                <c:pt idx="521">
                  <c:v>512174</c:v>
                </c:pt>
                <c:pt idx="522">
                  <c:v>512184</c:v>
                </c:pt>
                <c:pt idx="523">
                  <c:v>512195</c:v>
                </c:pt>
                <c:pt idx="524">
                  <c:v>512202</c:v>
                </c:pt>
                <c:pt idx="525">
                  <c:v>512212</c:v>
                </c:pt>
                <c:pt idx="526">
                  <c:v>512220</c:v>
                </c:pt>
                <c:pt idx="527">
                  <c:v>512230</c:v>
                </c:pt>
                <c:pt idx="528">
                  <c:v>512239</c:v>
                </c:pt>
                <c:pt idx="529">
                  <c:v>512251</c:v>
                </c:pt>
                <c:pt idx="530">
                  <c:v>512260</c:v>
                </c:pt>
                <c:pt idx="531">
                  <c:v>512269</c:v>
                </c:pt>
                <c:pt idx="532">
                  <c:v>512278</c:v>
                </c:pt>
                <c:pt idx="533">
                  <c:v>512286</c:v>
                </c:pt>
                <c:pt idx="534">
                  <c:v>512297</c:v>
                </c:pt>
                <c:pt idx="535">
                  <c:v>512308</c:v>
                </c:pt>
                <c:pt idx="536">
                  <c:v>512318</c:v>
                </c:pt>
                <c:pt idx="537">
                  <c:v>512328</c:v>
                </c:pt>
                <c:pt idx="538">
                  <c:v>512339</c:v>
                </c:pt>
                <c:pt idx="539">
                  <c:v>512348</c:v>
                </c:pt>
                <c:pt idx="540">
                  <c:v>512359</c:v>
                </c:pt>
                <c:pt idx="541">
                  <c:v>512369</c:v>
                </c:pt>
                <c:pt idx="542">
                  <c:v>512377</c:v>
                </c:pt>
                <c:pt idx="543">
                  <c:v>512385</c:v>
                </c:pt>
                <c:pt idx="544">
                  <c:v>512396</c:v>
                </c:pt>
                <c:pt idx="545">
                  <c:v>512404</c:v>
                </c:pt>
                <c:pt idx="546">
                  <c:v>512415</c:v>
                </c:pt>
                <c:pt idx="547">
                  <c:v>512429</c:v>
                </c:pt>
                <c:pt idx="548">
                  <c:v>512439</c:v>
                </c:pt>
                <c:pt idx="549">
                  <c:v>512447</c:v>
                </c:pt>
                <c:pt idx="550">
                  <c:v>512453</c:v>
                </c:pt>
                <c:pt idx="551">
                  <c:v>512463</c:v>
                </c:pt>
                <c:pt idx="552">
                  <c:v>512473</c:v>
                </c:pt>
                <c:pt idx="553">
                  <c:v>512484</c:v>
                </c:pt>
                <c:pt idx="554">
                  <c:v>512494</c:v>
                </c:pt>
                <c:pt idx="555">
                  <c:v>512501</c:v>
                </c:pt>
                <c:pt idx="556">
                  <c:v>512511</c:v>
                </c:pt>
                <c:pt idx="557">
                  <c:v>512522</c:v>
                </c:pt>
                <c:pt idx="558">
                  <c:v>512532</c:v>
                </c:pt>
                <c:pt idx="559">
                  <c:v>512541</c:v>
                </c:pt>
                <c:pt idx="560">
                  <c:v>512549</c:v>
                </c:pt>
                <c:pt idx="561">
                  <c:v>512557</c:v>
                </c:pt>
                <c:pt idx="562">
                  <c:v>512568</c:v>
                </c:pt>
                <c:pt idx="563">
                  <c:v>512576</c:v>
                </c:pt>
                <c:pt idx="564">
                  <c:v>512586</c:v>
                </c:pt>
                <c:pt idx="565">
                  <c:v>512596</c:v>
                </c:pt>
                <c:pt idx="566">
                  <c:v>512605</c:v>
                </c:pt>
                <c:pt idx="567">
                  <c:v>512615</c:v>
                </c:pt>
                <c:pt idx="568">
                  <c:v>512625</c:v>
                </c:pt>
                <c:pt idx="569">
                  <c:v>512635</c:v>
                </c:pt>
                <c:pt idx="570">
                  <c:v>512646</c:v>
                </c:pt>
                <c:pt idx="571">
                  <c:v>512656</c:v>
                </c:pt>
                <c:pt idx="572">
                  <c:v>512667</c:v>
                </c:pt>
                <c:pt idx="573">
                  <c:v>512677</c:v>
                </c:pt>
                <c:pt idx="574">
                  <c:v>512686</c:v>
                </c:pt>
                <c:pt idx="575">
                  <c:v>512696</c:v>
                </c:pt>
                <c:pt idx="576">
                  <c:v>512705</c:v>
                </c:pt>
                <c:pt idx="577">
                  <c:v>512717</c:v>
                </c:pt>
                <c:pt idx="578">
                  <c:v>512726</c:v>
                </c:pt>
                <c:pt idx="579">
                  <c:v>512736</c:v>
                </c:pt>
                <c:pt idx="580">
                  <c:v>512744</c:v>
                </c:pt>
                <c:pt idx="581">
                  <c:v>512754</c:v>
                </c:pt>
                <c:pt idx="582">
                  <c:v>512763</c:v>
                </c:pt>
                <c:pt idx="583">
                  <c:v>512773</c:v>
                </c:pt>
                <c:pt idx="584">
                  <c:v>512781</c:v>
                </c:pt>
                <c:pt idx="585">
                  <c:v>512789</c:v>
                </c:pt>
                <c:pt idx="586">
                  <c:v>512800</c:v>
                </c:pt>
                <c:pt idx="587">
                  <c:v>512810</c:v>
                </c:pt>
                <c:pt idx="588">
                  <c:v>512819</c:v>
                </c:pt>
                <c:pt idx="589">
                  <c:v>512827</c:v>
                </c:pt>
                <c:pt idx="590">
                  <c:v>512837</c:v>
                </c:pt>
                <c:pt idx="591">
                  <c:v>512846</c:v>
                </c:pt>
                <c:pt idx="592">
                  <c:v>512853</c:v>
                </c:pt>
                <c:pt idx="593">
                  <c:v>512861</c:v>
                </c:pt>
                <c:pt idx="594">
                  <c:v>512870</c:v>
                </c:pt>
                <c:pt idx="595">
                  <c:v>512880</c:v>
                </c:pt>
                <c:pt idx="596">
                  <c:v>512891</c:v>
                </c:pt>
                <c:pt idx="597">
                  <c:v>512898</c:v>
                </c:pt>
                <c:pt idx="598">
                  <c:v>512907</c:v>
                </c:pt>
                <c:pt idx="599">
                  <c:v>512918</c:v>
                </c:pt>
                <c:pt idx="600">
                  <c:v>512928</c:v>
                </c:pt>
                <c:pt idx="601">
                  <c:v>512936</c:v>
                </c:pt>
                <c:pt idx="602">
                  <c:v>512945</c:v>
                </c:pt>
                <c:pt idx="603">
                  <c:v>512953</c:v>
                </c:pt>
                <c:pt idx="604">
                  <c:v>512961</c:v>
                </c:pt>
                <c:pt idx="605">
                  <c:v>512971</c:v>
                </c:pt>
                <c:pt idx="606">
                  <c:v>512982</c:v>
                </c:pt>
                <c:pt idx="607">
                  <c:v>512992</c:v>
                </c:pt>
                <c:pt idx="608">
                  <c:v>512999</c:v>
                </c:pt>
                <c:pt idx="609">
                  <c:v>513010</c:v>
                </c:pt>
                <c:pt idx="610">
                  <c:v>513020</c:v>
                </c:pt>
                <c:pt idx="611">
                  <c:v>513028</c:v>
                </c:pt>
                <c:pt idx="612">
                  <c:v>513039</c:v>
                </c:pt>
                <c:pt idx="613">
                  <c:v>513050</c:v>
                </c:pt>
                <c:pt idx="614">
                  <c:v>513058</c:v>
                </c:pt>
                <c:pt idx="615">
                  <c:v>513069</c:v>
                </c:pt>
                <c:pt idx="616">
                  <c:v>513076</c:v>
                </c:pt>
                <c:pt idx="617">
                  <c:v>513085</c:v>
                </c:pt>
                <c:pt idx="618">
                  <c:v>513094</c:v>
                </c:pt>
                <c:pt idx="619">
                  <c:v>513103</c:v>
                </c:pt>
                <c:pt idx="620">
                  <c:v>513112</c:v>
                </c:pt>
                <c:pt idx="621">
                  <c:v>513120</c:v>
                </c:pt>
                <c:pt idx="622">
                  <c:v>513130</c:v>
                </c:pt>
                <c:pt idx="623">
                  <c:v>513139</c:v>
                </c:pt>
                <c:pt idx="624">
                  <c:v>513150</c:v>
                </c:pt>
                <c:pt idx="625">
                  <c:v>513159</c:v>
                </c:pt>
                <c:pt idx="626">
                  <c:v>513169</c:v>
                </c:pt>
                <c:pt idx="627">
                  <c:v>513180</c:v>
                </c:pt>
                <c:pt idx="628">
                  <c:v>513190</c:v>
                </c:pt>
                <c:pt idx="629">
                  <c:v>513198</c:v>
                </c:pt>
                <c:pt idx="630">
                  <c:v>513206</c:v>
                </c:pt>
                <c:pt idx="631">
                  <c:v>513216</c:v>
                </c:pt>
                <c:pt idx="632">
                  <c:v>513226</c:v>
                </c:pt>
                <c:pt idx="633">
                  <c:v>513233</c:v>
                </c:pt>
                <c:pt idx="634">
                  <c:v>513241</c:v>
                </c:pt>
                <c:pt idx="635">
                  <c:v>513250</c:v>
                </c:pt>
                <c:pt idx="636">
                  <c:v>513260</c:v>
                </c:pt>
                <c:pt idx="637">
                  <c:v>513269</c:v>
                </c:pt>
                <c:pt idx="638">
                  <c:v>513277</c:v>
                </c:pt>
                <c:pt idx="639">
                  <c:v>513287</c:v>
                </c:pt>
                <c:pt idx="640">
                  <c:v>513297</c:v>
                </c:pt>
                <c:pt idx="641">
                  <c:v>513307</c:v>
                </c:pt>
                <c:pt idx="642">
                  <c:v>513317</c:v>
                </c:pt>
                <c:pt idx="643">
                  <c:v>513326</c:v>
                </c:pt>
                <c:pt idx="644">
                  <c:v>513334</c:v>
                </c:pt>
                <c:pt idx="645">
                  <c:v>513343</c:v>
                </c:pt>
                <c:pt idx="646">
                  <c:v>513353</c:v>
                </c:pt>
                <c:pt idx="647">
                  <c:v>513364</c:v>
                </c:pt>
                <c:pt idx="648">
                  <c:v>513373</c:v>
                </c:pt>
                <c:pt idx="649">
                  <c:v>513384</c:v>
                </c:pt>
                <c:pt idx="650">
                  <c:v>513396</c:v>
                </c:pt>
                <c:pt idx="651">
                  <c:v>513406</c:v>
                </c:pt>
                <c:pt idx="652">
                  <c:v>513416</c:v>
                </c:pt>
                <c:pt idx="653">
                  <c:v>513424</c:v>
                </c:pt>
                <c:pt idx="654">
                  <c:v>513430</c:v>
                </c:pt>
                <c:pt idx="655">
                  <c:v>513441</c:v>
                </c:pt>
                <c:pt idx="656">
                  <c:v>513451</c:v>
                </c:pt>
                <c:pt idx="657">
                  <c:v>513458</c:v>
                </c:pt>
                <c:pt idx="658">
                  <c:v>513469</c:v>
                </c:pt>
                <c:pt idx="659">
                  <c:v>513476</c:v>
                </c:pt>
                <c:pt idx="660">
                  <c:v>513486</c:v>
                </c:pt>
                <c:pt idx="661">
                  <c:v>513494</c:v>
                </c:pt>
                <c:pt idx="662">
                  <c:v>513502</c:v>
                </c:pt>
                <c:pt idx="663">
                  <c:v>513512</c:v>
                </c:pt>
                <c:pt idx="664">
                  <c:v>513520</c:v>
                </c:pt>
                <c:pt idx="665">
                  <c:v>513528</c:v>
                </c:pt>
                <c:pt idx="666">
                  <c:v>513537</c:v>
                </c:pt>
                <c:pt idx="667">
                  <c:v>513547</c:v>
                </c:pt>
                <c:pt idx="668">
                  <c:v>513558</c:v>
                </c:pt>
                <c:pt idx="669">
                  <c:v>513567</c:v>
                </c:pt>
                <c:pt idx="670">
                  <c:v>513575</c:v>
                </c:pt>
                <c:pt idx="671">
                  <c:v>513585</c:v>
                </c:pt>
                <c:pt idx="672">
                  <c:v>513594</c:v>
                </c:pt>
                <c:pt idx="673">
                  <c:v>513603</c:v>
                </c:pt>
                <c:pt idx="674">
                  <c:v>513612</c:v>
                </c:pt>
                <c:pt idx="675">
                  <c:v>513621</c:v>
                </c:pt>
                <c:pt idx="676">
                  <c:v>513631</c:v>
                </c:pt>
                <c:pt idx="677">
                  <c:v>513641</c:v>
                </c:pt>
                <c:pt idx="678">
                  <c:v>513650</c:v>
                </c:pt>
                <c:pt idx="679">
                  <c:v>513659</c:v>
                </c:pt>
                <c:pt idx="680">
                  <c:v>513666</c:v>
                </c:pt>
                <c:pt idx="681">
                  <c:v>513675</c:v>
                </c:pt>
                <c:pt idx="682">
                  <c:v>513684</c:v>
                </c:pt>
                <c:pt idx="683">
                  <c:v>513693</c:v>
                </c:pt>
                <c:pt idx="684">
                  <c:v>513702</c:v>
                </c:pt>
                <c:pt idx="685">
                  <c:v>513710</c:v>
                </c:pt>
                <c:pt idx="686">
                  <c:v>513719</c:v>
                </c:pt>
                <c:pt idx="687">
                  <c:v>513730</c:v>
                </c:pt>
                <c:pt idx="688">
                  <c:v>513739</c:v>
                </c:pt>
                <c:pt idx="689">
                  <c:v>513748</c:v>
                </c:pt>
                <c:pt idx="690">
                  <c:v>513757</c:v>
                </c:pt>
                <c:pt idx="691">
                  <c:v>513768</c:v>
                </c:pt>
                <c:pt idx="692">
                  <c:v>513777</c:v>
                </c:pt>
                <c:pt idx="693">
                  <c:v>513786</c:v>
                </c:pt>
                <c:pt idx="694">
                  <c:v>513795</c:v>
                </c:pt>
                <c:pt idx="695">
                  <c:v>513803</c:v>
                </c:pt>
                <c:pt idx="696">
                  <c:v>513812</c:v>
                </c:pt>
                <c:pt idx="697">
                  <c:v>513821</c:v>
                </c:pt>
                <c:pt idx="698">
                  <c:v>513828</c:v>
                </c:pt>
                <c:pt idx="699">
                  <c:v>513840</c:v>
                </c:pt>
                <c:pt idx="700">
                  <c:v>513848</c:v>
                </c:pt>
                <c:pt idx="701">
                  <c:v>513859</c:v>
                </c:pt>
                <c:pt idx="702">
                  <c:v>513869</c:v>
                </c:pt>
                <c:pt idx="703">
                  <c:v>513876</c:v>
                </c:pt>
                <c:pt idx="704">
                  <c:v>513885</c:v>
                </c:pt>
                <c:pt idx="705">
                  <c:v>513894</c:v>
                </c:pt>
                <c:pt idx="706">
                  <c:v>513905</c:v>
                </c:pt>
                <c:pt idx="707">
                  <c:v>513915</c:v>
                </c:pt>
                <c:pt idx="708">
                  <c:v>513925</c:v>
                </c:pt>
                <c:pt idx="709">
                  <c:v>513934</c:v>
                </c:pt>
                <c:pt idx="710">
                  <c:v>513945</c:v>
                </c:pt>
                <c:pt idx="711">
                  <c:v>513956</c:v>
                </c:pt>
                <c:pt idx="712">
                  <c:v>513966</c:v>
                </c:pt>
                <c:pt idx="713">
                  <c:v>513974</c:v>
                </c:pt>
                <c:pt idx="714">
                  <c:v>513984</c:v>
                </c:pt>
                <c:pt idx="715">
                  <c:v>513995</c:v>
                </c:pt>
                <c:pt idx="716">
                  <c:v>514004</c:v>
                </c:pt>
                <c:pt idx="717">
                  <c:v>514014</c:v>
                </c:pt>
                <c:pt idx="718">
                  <c:v>514027</c:v>
                </c:pt>
                <c:pt idx="719">
                  <c:v>514036</c:v>
                </c:pt>
                <c:pt idx="720">
                  <c:v>514046</c:v>
                </c:pt>
                <c:pt idx="721">
                  <c:v>514055</c:v>
                </c:pt>
                <c:pt idx="722">
                  <c:v>514067</c:v>
                </c:pt>
                <c:pt idx="723">
                  <c:v>514077</c:v>
                </c:pt>
                <c:pt idx="724">
                  <c:v>514088</c:v>
                </c:pt>
                <c:pt idx="725">
                  <c:v>514097</c:v>
                </c:pt>
                <c:pt idx="726">
                  <c:v>514107</c:v>
                </c:pt>
                <c:pt idx="727">
                  <c:v>514117</c:v>
                </c:pt>
                <c:pt idx="728">
                  <c:v>514125</c:v>
                </c:pt>
                <c:pt idx="729">
                  <c:v>514135</c:v>
                </c:pt>
                <c:pt idx="730">
                  <c:v>514145</c:v>
                </c:pt>
                <c:pt idx="731">
                  <c:v>514153</c:v>
                </c:pt>
                <c:pt idx="732">
                  <c:v>514164</c:v>
                </c:pt>
                <c:pt idx="733">
                  <c:v>514174</c:v>
                </c:pt>
                <c:pt idx="734">
                  <c:v>514185</c:v>
                </c:pt>
                <c:pt idx="735">
                  <c:v>514196</c:v>
                </c:pt>
                <c:pt idx="736">
                  <c:v>514205</c:v>
                </c:pt>
                <c:pt idx="737">
                  <c:v>514214</c:v>
                </c:pt>
                <c:pt idx="738">
                  <c:v>514224</c:v>
                </c:pt>
                <c:pt idx="739">
                  <c:v>514232</c:v>
                </c:pt>
                <c:pt idx="740">
                  <c:v>514241</c:v>
                </c:pt>
                <c:pt idx="741">
                  <c:v>514252</c:v>
                </c:pt>
                <c:pt idx="742">
                  <c:v>514262</c:v>
                </c:pt>
                <c:pt idx="743">
                  <c:v>514271</c:v>
                </c:pt>
                <c:pt idx="744">
                  <c:v>514281</c:v>
                </c:pt>
                <c:pt idx="745">
                  <c:v>514293</c:v>
                </c:pt>
                <c:pt idx="746">
                  <c:v>514302</c:v>
                </c:pt>
                <c:pt idx="747">
                  <c:v>514310</c:v>
                </c:pt>
                <c:pt idx="748">
                  <c:v>514320</c:v>
                </c:pt>
                <c:pt idx="749">
                  <c:v>514329</c:v>
                </c:pt>
                <c:pt idx="750">
                  <c:v>514337</c:v>
                </c:pt>
                <c:pt idx="751">
                  <c:v>514345</c:v>
                </c:pt>
                <c:pt idx="752">
                  <c:v>514355</c:v>
                </c:pt>
                <c:pt idx="753">
                  <c:v>514364</c:v>
                </c:pt>
                <c:pt idx="754">
                  <c:v>514371</c:v>
                </c:pt>
                <c:pt idx="755">
                  <c:v>514380</c:v>
                </c:pt>
                <c:pt idx="756">
                  <c:v>514391</c:v>
                </c:pt>
                <c:pt idx="757">
                  <c:v>514401</c:v>
                </c:pt>
                <c:pt idx="758">
                  <c:v>514411</c:v>
                </c:pt>
                <c:pt idx="759">
                  <c:v>514420</c:v>
                </c:pt>
                <c:pt idx="760">
                  <c:v>514430</c:v>
                </c:pt>
                <c:pt idx="761">
                  <c:v>514439</c:v>
                </c:pt>
                <c:pt idx="762">
                  <c:v>514448</c:v>
                </c:pt>
                <c:pt idx="763">
                  <c:v>514458</c:v>
                </c:pt>
                <c:pt idx="764">
                  <c:v>514467</c:v>
                </c:pt>
                <c:pt idx="765">
                  <c:v>514475</c:v>
                </c:pt>
                <c:pt idx="766">
                  <c:v>514483</c:v>
                </c:pt>
                <c:pt idx="767">
                  <c:v>514492</c:v>
                </c:pt>
                <c:pt idx="768">
                  <c:v>514501</c:v>
                </c:pt>
                <c:pt idx="769">
                  <c:v>514508</c:v>
                </c:pt>
                <c:pt idx="770">
                  <c:v>514516</c:v>
                </c:pt>
                <c:pt idx="771">
                  <c:v>514527</c:v>
                </c:pt>
                <c:pt idx="772">
                  <c:v>514536</c:v>
                </c:pt>
                <c:pt idx="773">
                  <c:v>514544</c:v>
                </c:pt>
                <c:pt idx="774">
                  <c:v>514553</c:v>
                </c:pt>
                <c:pt idx="775">
                  <c:v>514564</c:v>
                </c:pt>
                <c:pt idx="776">
                  <c:v>514572</c:v>
                </c:pt>
                <c:pt idx="777">
                  <c:v>514583</c:v>
                </c:pt>
                <c:pt idx="778">
                  <c:v>514592</c:v>
                </c:pt>
                <c:pt idx="779">
                  <c:v>514601</c:v>
                </c:pt>
                <c:pt idx="780">
                  <c:v>514608</c:v>
                </c:pt>
                <c:pt idx="781">
                  <c:v>514617</c:v>
                </c:pt>
                <c:pt idx="782">
                  <c:v>514626</c:v>
                </c:pt>
                <c:pt idx="783">
                  <c:v>514637</c:v>
                </c:pt>
                <c:pt idx="784">
                  <c:v>514647</c:v>
                </c:pt>
                <c:pt idx="785">
                  <c:v>514657</c:v>
                </c:pt>
                <c:pt idx="786">
                  <c:v>514667</c:v>
                </c:pt>
                <c:pt idx="787">
                  <c:v>514677</c:v>
                </c:pt>
                <c:pt idx="788">
                  <c:v>514685</c:v>
                </c:pt>
                <c:pt idx="789">
                  <c:v>514693</c:v>
                </c:pt>
                <c:pt idx="790">
                  <c:v>514703</c:v>
                </c:pt>
                <c:pt idx="791">
                  <c:v>514712</c:v>
                </c:pt>
                <c:pt idx="792">
                  <c:v>514722</c:v>
                </c:pt>
                <c:pt idx="793">
                  <c:v>514731</c:v>
                </c:pt>
                <c:pt idx="794">
                  <c:v>514740</c:v>
                </c:pt>
                <c:pt idx="795">
                  <c:v>514747</c:v>
                </c:pt>
                <c:pt idx="796">
                  <c:v>514757</c:v>
                </c:pt>
                <c:pt idx="797">
                  <c:v>514766</c:v>
                </c:pt>
                <c:pt idx="798">
                  <c:v>514776</c:v>
                </c:pt>
                <c:pt idx="799">
                  <c:v>514784</c:v>
                </c:pt>
                <c:pt idx="800">
                  <c:v>514794</c:v>
                </c:pt>
                <c:pt idx="801">
                  <c:v>514801</c:v>
                </c:pt>
                <c:pt idx="802">
                  <c:v>514810</c:v>
                </c:pt>
                <c:pt idx="803">
                  <c:v>514820</c:v>
                </c:pt>
                <c:pt idx="804">
                  <c:v>514830</c:v>
                </c:pt>
                <c:pt idx="805">
                  <c:v>514840</c:v>
                </c:pt>
                <c:pt idx="806">
                  <c:v>514850</c:v>
                </c:pt>
                <c:pt idx="807">
                  <c:v>514859</c:v>
                </c:pt>
                <c:pt idx="808">
                  <c:v>514868</c:v>
                </c:pt>
                <c:pt idx="809">
                  <c:v>514880</c:v>
                </c:pt>
                <c:pt idx="810">
                  <c:v>514891</c:v>
                </c:pt>
                <c:pt idx="811">
                  <c:v>514899</c:v>
                </c:pt>
                <c:pt idx="812">
                  <c:v>514907</c:v>
                </c:pt>
                <c:pt idx="813">
                  <c:v>514915</c:v>
                </c:pt>
                <c:pt idx="814">
                  <c:v>514925</c:v>
                </c:pt>
                <c:pt idx="815">
                  <c:v>514936</c:v>
                </c:pt>
                <c:pt idx="816">
                  <c:v>514947</c:v>
                </c:pt>
                <c:pt idx="817">
                  <c:v>514957</c:v>
                </c:pt>
                <c:pt idx="818">
                  <c:v>514966</c:v>
                </c:pt>
                <c:pt idx="819">
                  <c:v>514975</c:v>
                </c:pt>
                <c:pt idx="820">
                  <c:v>514982</c:v>
                </c:pt>
                <c:pt idx="821">
                  <c:v>514992</c:v>
                </c:pt>
                <c:pt idx="822">
                  <c:v>515000</c:v>
                </c:pt>
                <c:pt idx="823">
                  <c:v>515009</c:v>
                </c:pt>
                <c:pt idx="824">
                  <c:v>515017</c:v>
                </c:pt>
                <c:pt idx="825">
                  <c:v>515026</c:v>
                </c:pt>
                <c:pt idx="826">
                  <c:v>515033</c:v>
                </c:pt>
                <c:pt idx="827">
                  <c:v>515042</c:v>
                </c:pt>
                <c:pt idx="828">
                  <c:v>515052</c:v>
                </c:pt>
                <c:pt idx="829">
                  <c:v>515062</c:v>
                </c:pt>
                <c:pt idx="830">
                  <c:v>515070</c:v>
                </c:pt>
                <c:pt idx="831">
                  <c:v>515081</c:v>
                </c:pt>
                <c:pt idx="832">
                  <c:v>515091</c:v>
                </c:pt>
                <c:pt idx="833">
                  <c:v>515101</c:v>
                </c:pt>
                <c:pt idx="834">
                  <c:v>515111</c:v>
                </c:pt>
                <c:pt idx="835">
                  <c:v>515121</c:v>
                </c:pt>
                <c:pt idx="836">
                  <c:v>515131</c:v>
                </c:pt>
                <c:pt idx="837">
                  <c:v>515142</c:v>
                </c:pt>
                <c:pt idx="838">
                  <c:v>515152</c:v>
                </c:pt>
                <c:pt idx="839">
                  <c:v>515160</c:v>
                </c:pt>
                <c:pt idx="840">
                  <c:v>515165</c:v>
                </c:pt>
                <c:pt idx="841">
                  <c:v>515174</c:v>
                </c:pt>
                <c:pt idx="842">
                  <c:v>515183</c:v>
                </c:pt>
                <c:pt idx="843">
                  <c:v>515193</c:v>
                </c:pt>
                <c:pt idx="844">
                  <c:v>515203</c:v>
                </c:pt>
                <c:pt idx="845">
                  <c:v>515212</c:v>
                </c:pt>
                <c:pt idx="846">
                  <c:v>515222</c:v>
                </c:pt>
                <c:pt idx="847">
                  <c:v>515231</c:v>
                </c:pt>
                <c:pt idx="848">
                  <c:v>515241</c:v>
                </c:pt>
                <c:pt idx="849">
                  <c:v>515252</c:v>
                </c:pt>
                <c:pt idx="850">
                  <c:v>515261</c:v>
                </c:pt>
                <c:pt idx="851">
                  <c:v>515272</c:v>
                </c:pt>
                <c:pt idx="852">
                  <c:v>515282</c:v>
                </c:pt>
                <c:pt idx="853">
                  <c:v>515291</c:v>
                </c:pt>
                <c:pt idx="854">
                  <c:v>515300</c:v>
                </c:pt>
                <c:pt idx="855">
                  <c:v>515309</c:v>
                </c:pt>
                <c:pt idx="856">
                  <c:v>515318</c:v>
                </c:pt>
                <c:pt idx="857">
                  <c:v>515330</c:v>
                </c:pt>
                <c:pt idx="858">
                  <c:v>515339</c:v>
                </c:pt>
                <c:pt idx="859">
                  <c:v>515350</c:v>
                </c:pt>
                <c:pt idx="860">
                  <c:v>515361</c:v>
                </c:pt>
                <c:pt idx="861">
                  <c:v>515368</c:v>
                </c:pt>
                <c:pt idx="862">
                  <c:v>515378</c:v>
                </c:pt>
                <c:pt idx="863">
                  <c:v>515386</c:v>
                </c:pt>
                <c:pt idx="864">
                  <c:v>515397</c:v>
                </c:pt>
                <c:pt idx="865">
                  <c:v>515408</c:v>
                </c:pt>
                <c:pt idx="866">
                  <c:v>515416</c:v>
                </c:pt>
                <c:pt idx="867">
                  <c:v>515426</c:v>
                </c:pt>
                <c:pt idx="868">
                  <c:v>515434</c:v>
                </c:pt>
                <c:pt idx="869">
                  <c:v>515444</c:v>
                </c:pt>
                <c:pt idx="870">
                  <c:v>515452</c:v>
                </c:pt>
                <c:pt idx="871">
                  <c:v>515461</c:v>
                </c:pt>
                <c:pt idx="872">
                  <c:v>515470</c:v>
                </c:pt>
                <c:pt idx="873">
                  <c:v>515478</c:v>
                </c:pt>
                <c:pt idx="874">
                  <c:v>515487</c:v>
                </c:pt>
                <c:pt idx="875">
                  <c:v>515496</c:v>
                </c:pt>
                <c:pt idx="876">
                  <c:v>515503</c:v>
                </c:pt>
                <c:pt idx="877">
                  <c:v>515513</c:v>
                </c:pt>
                <c:pt idx="878">
                  <c:v>515522</c:v>
                </c:pt>
                <c:pt idx="879">
                  <c:v>515529</c:v>
                </c:pt>
                <c:pt idx="880">
                  <c:v>515536</c:v>
                </c:pt>
                <c:pt idx="881">
                  <c:v>515544</c:v>
                </c:pt>
                <c:pt idx="882">
                  <c:v>515554</c:v>
                </c:pt>
                <c:pt idx="883">
                  <c:v>515561</c:v>
                </c:pt>
                <c:pt idx="884">
                  <c:v>515571</c:v>
                </c:pt>
                <c:pt idx="885">
                  <c:v>515582</c:v>
                </c:pt>
                <c:pt idx="886">
                  <c:v>515590</c:v>
                </c:pt>
                <c:pt idx="887">
                  <c:v>515600</c:v>
                </c:pt>
                <c:pt idx="888">
                  <c:v>515610</c:v>
                </c:pt>
                <c:pt idx="889">
                  <c:v>515619</c:v>
                </c:pt>
                <c:pt idx="890">
                  <c:v>515628</c:v>
                </c:pt>
                <c:pt idx="891">
                  <c:v>515637</c:v>
                </c:pt>
                <c:pt idx="892">
                  <c:v>515648</c:v>
                </c:pt>
                <c:pt idx="893">
                  <c:v>515659</c:v>
                </c:pt>
                <c:pt idx="894">
                  <c:v>515668</c:v>
                </c:pt>
                <c:pt idx="895">
                  <c:v>515680</c:v>
                </c:pt>
                <c:pt idx="896">
                  <c:v>515688</c:v>
                </c:pt>
                <c:pt idx="897">
                  <c:v>515697</c:v>
                </c:pt>
                <c:pt idx="898">
                  <c:v>515708</c:v>
                </c:pt>
                <c:pt idx="899">
                  <c:v>515717</c:v>
                </c:pt>
                <c:pt idx="900">
                  <c:v>515729</c:v>
                </c:pt>
                <c:pt idx="901">
                  <c:v>515737</c:v>
                </c:pt>
                <c:pt idx="902">
                  <c:v>515746</c:v>
                </c:pt>
                <c:pt idx="903">
                  <c:v>515756</c:v>
                </c:pt>
                <c:pt idx="904">
                  <c:v>515766</c:v>
                </c:pt>
                <c:pt idx="905">
                  <c:v>515774</c:v>
                </c:pt>
                <c:pt idx="906">
                  <c:v>515783</c:v>
                </c:pt>
                <c:pt idx="907">
                  <c:v>515794</c:v>
                </c:pt>
                <c:pt idx="908">
                  <c:v>515802</c:v>
                </c:pt>
                <c:pt idx="909">
                  <c:v>515812</c:v>
                </c:pt>
                <c:pt idx="910">
                  <c:v>515820</c:v>
                </c:pt>
                <c:pt idx="911">
                  <c:v>515828</c:v>
                </c:pt>
                <c:pt idx="912">
                  <c:v>515837</c:v>
                </c:pt>
                <c:pt idx="913">
                  <c:v>515847</c:v>
                </c:pt>
                <c:pt idx="914">
                  <c:v>515859</c:v>
                </c:pt>
                <c:pt idx="915">
                  <c:v>515868</c:v>
                </c:pt>
                <c:pt idx="916">
                  <c:v>515876</c:v>
                </c:pt>
                <c:pt idx="917">
                  <c:v>515886</c:v>
                </c:pt>
                <c:pt idx="918">
                  <c:v>515894</c:v>
                </c:pt>
                <c:pt idx="919">
                  <c:v>515904</c:v>
                </c:pt>
                <c:pt idx="920">
                  <c:v>515913</c:v>
                </c:pt>
                <c:pt idx="921">
                  <c:v>515922</c:v>
                </c:pt>
                <c:pt idx="922">
                  <c:v>515930</c:v>
                </c:pt>
                <c:pt idx="923">
                  <c:v>515942</c:v>
                </c:pt>
                <c:pt idx="924">
                  <c:v>515950</c:v>
                </c:pt>
                <c:pt idx="925">
                  <c:v>515959</c:v>
                </c:pt>
                <c:pt idx="926">
                  <c:v>515967</c:v>
                </c:pt>
                <c:pt idx="927">
                  <c:v>515977</c:v>
                </c:pt>
                <c:pt idx="928">
                  <c:v>515986</c:v>
                </c:pt>
                <c:pt idx="929">
                  <c:v>515993</c:v>
                </c:pt>
                <c:pt idx="930">
                  <c:v>516001</c:v>
                </c:pt>
                <c:pt idx="931">
                  <c:v>516010</c:v>
                </c:pt>
                <c:pt idx="932">
                  <c:v>516019</c:v>
                </c:pt>
                <c:pt idx="933">
                  <c:v>516028</c:v>
                </c:pt>
                <c:pt idx="934">
                  <c:v>516038</c:v>
                </c:pt>
                <c:pt idx="935">
                  <c:v>516047</c:v>
                </c:pt>
                <c:pt idx="936">
                  <c:v>516057</c:v>
                </c:pt>
                <c:pt idx="937">
                  <c:v>516068</c:v>
                </c:pt>
                <c:pt idx="938">
                  <c:v>516075</c:v>
                </c:pt>
                <c:pt idx="939">
                  <c:v>516086</c:v>
                </c:pt>
                <c:pt idx="940">
                  <c:v>516096</c:v>
                </c:pt>
                <c:pt idx="941">
                  <c:v>516108</c:v>
                </c:pt>
                <c:pt idx="942">
                  <c:v>516117</c:v>
                </c:pt>
                <c:pt idx="943">
                  <c:v>516128</c:v>
                </c:pt>
                <c:pt idx="944">
                  <c:v>516137</c:v>
                </c:pt>
                <c:pt idx="945">
                  <c:v>516146</c:v>
                </c:pt>
                <c:pt idx="946">
                  <c:v>516155</c:v>
                </c:pt>
                <c:pt idx="947">
                  <c:v>516164</c:v>
                </c:pt>
                <c:pt idx="948">
                  <c:v>516175</c:v>
                </c:pt>
                <c:pt idx="949">
                  <c:v>516184</c:v>
                </c:pt>
                <c:pt idx="950">
                  <c:v>516193</c:v>
                </c:pt>
                <c:pt idx="951">
                  <c:v>516203</c:v>
                </c:pt>
                <c:pt idx="952">
                  <c:v>516213</c:v>
                </c:pt>
                <c:pt idx="953">
                  <c:v>516222</c:v>
                </c:pt>
                <c:pt idx="954">
                  <c:v>516231</c:v>
                </c:pt>
                <c:pt idx="955">
                  <c:v>516238</c:v>
                </c:pt>
                <c:pt idx="956">
                  <c:v>516248</c:v>
                </c:pt>
                <c:pt idx="957">
                  <c:v>516257</c:v>
                </c:pt>
                <c:pt idx="958">
                  <c:v>516268</c:v>
                </c:pt>
                <c:pt idx="959">
                  <c:v>516277</c:v>
                </c:pt>
                <c:pt idx="960">
                  <c:v>516286</c:v>
                </c:pt>
                <c:pt idx="961">
                  <c:v>516297</c:v>
                </c:pt>
                <c:pt idx="962">
                  <c:v>516306</c:v>
                </c:pt>
                <c:pt idx="963">
                  <c:v>516315</c:v>
                </c:pt>
                <c:pt idx="964">
                  <c:v>516325</c:v>
                </c:pt>
                <c:pt idx="965">
                  <c:v>516335</c:v>
                </c:pt>
                <c:pt idx="966">
                  <c:v>516343</c:v>
                </c:pt>
                <c:pt idx="967">
                  <c:v>516352</c:v>
                </c:pt>
                <c:pt idx="968">
                  <c:v>516362</c:v>
                </c:pt>
                <c:pt idx="969">
                  <c:v>516371</c:v>
                </c:pt>
                <c:pt idx="970">
                  <c:v>516382</c:v>
                </c:pt>
                <c:pt idx="971">
                  <c:v>516391</c:v>
                </c:pt>
                <c:pt idx="972">
                  <c:v>516401</c:v>
                </c:pt>
                <c:pt idx="973">
                  <c:v>516410</c:v>
                </c:pt>
                <c:pt idx="974">
                  <c:v>516420</c:v>
                </c:pt>
                <c:pt idx="975">
                  <c:v>516431</c:v>
                </c:pt>
                <c:pt idx="976">
                  <c:v>516440</c:v>
                </c:pt>
                <c:pt idx="977">
                  <c:v>516450</c:v>
                </c:pt>
                <c:pt idx="978">
                  <c:v>516459</c:v>
                </c:pt>
                <c:pt idx="979">
                  <c:v>516467</c:v>
                </c:pt>
                <c:pt idx="980">
                  <c:v>516477</c:v>
                </c:pt>
                <c:pt idx="981">
                  <c:v>516488</c:v>
                </c:pt>
                <c:pt idx="982">
                  <c:v>516498</c:v>
                </c:pt>
                <c:pt idx="983">
                  <c:v>516508</c:v>
                </c:pt>
                <c:pt idx="984">
                  <c:v>516519</c:v>
                </c:pt>
                <c:pt idx="985">
                  <c:v>516528</c:v>
                </c:pt>
                <c:pt idx="986">
                  <c:v>516539</c:v>
                </c:pt>
                <c:pt idx="987">
                  <c:v>516547</c:v>
                </c:pt>
                <c:pt idx="988">
                  <c:v>516556</c:v>
                </c:pt>
                <c:pt idx="989">
                  <c:v>516565</c:v>
                </c:pt>
                <c:pt idx="990">
                  <c:v>516575</c:v>
                </c:pt>
                <c:pt idx="991">
                  <c:v>516584</c:v>
                </c:pt>
                <c:pt idx="992">
                  <c:v>516593</c:v>
                </c:pt>
                <c:pt idx="993">
                  <c:v>516603</c:v>
                </c:pt>
                <c:pt idx="994">
                  <c:v>516612</c:v>
                </c:pt>
                <c:pt idx="995">
                  <c:v>516622</c:v>
                </c:pt>
                <c:pt idx="996">
                  <c:v>516632</c:v>
                </c:pt>
                <c:pt idx="997">
                  <c:v>516641</c:v>
                </c:pt>
                <c:pt idx="998">
                  <c:v>516653</c:v>
                </c:pt>
                <c:pt idx="999">
                  <c:v>516664</c:v>
                </c:pt>
              </c:numCache>
            </c:numRef>
          </c:val>
          <c:smooth val="0"/>
          <c:extLst>
            <c:ext xmlns:c16="http://schemas.microsoft.com/office/drawing/2014/chart" uri="{C3380CC4-5D6E-409C-BE32-E72D297353CC}">
              <c16:uniqueId val="{00000004-C81A-4A64-B6EA-A77AA4AD46CC}"/>
            </c:ext>
          </c:extLst>
        </c:ser>
        <c:ser>
          <c:idx val="5"/>
          <c:order val="5"/>
          <c:tx>
            <c:strRef>
              <c:f>'85'!$H$1</c:f>
              <c:strCache>
                <c:ptCount val="1"/>
                <c:pt idx="0">
                  <c:v>100% Vaccinated</c:v>
                </c:pt>
              </c:strCache>
            </c:strRef>
          </c:tx>
          <c:spPr>
            <a:ln w="28575" cap="rnd">
              <a:solidFill>
                <a:schemeClr val="accent6"/>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H$2:$H$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31</c:v>
                </c:pt>
                <c:pt idx="313">
                  <c:v>427015</c:v>
                </c:pt>
                <c:pt idx="314">
                  <c:v>431440</c:v>
                </c:pt>
                <c:pt idx="315">
                  <c:v>435921</c:v>
                </c:pt>
                <c:pt idx="316">
                  <c:v>440443</c:v>
                </c:pt>
                <c:pt idx="317">
                  <c:v>445008</c:v>
                </c:pt>
                <c:pt idx="318">
                  <c:v>449469</c:v>
                </c:pt>
                <c:pt idx="319">
                  <c:v>453842</c:v>
                </c:pt>
                <c:pt idx="320">
                  <c:v>458136</c:v>
                </c:pt>
                <c:pt idx="321">
                  <c:v>462289</c:v>
                </c:pt>
                <c:pt idx="322">
                  <c:v>466366</c:v>
                </c:pt>
                <c:pt idx="323">
                  <c:v>470308</c:v>
                </c:pt>
                <c:pt idx="324">
                  <c:v>474039</c:v>
                </c:pt>
                <c:pt idx="325">
                  <c:v>477665</c:v>
                </c:pt>
                <c:pt idx="326">
                  <c:v>481096</c:v>
                </c:pt>
                <c:pt idx="327">
                  <c:v>484348</c:v>
                </c:pt>
                <c:pt idx="328">
                  <c:v>487393</c:v>
                </c:pt>
                <c:pt idx="329">
                  <c:v>490192</c:v>
                </c:pt>
                <c:pt idx="330">
                  <c:v>492796</c:v>
                </c:pt>
                <c:pt idx="331">
                  <c:v>495150</c:v>
                </c:pt>
                <c:pt idx="332">
                  <c:v>497313</c:v>
                </c:pt>
                <c:pt idx="333">
                  <c:v>499258</c:v>
                </c:pt>
                <c:pt idx="334">
                  <c:v>501024</c:v>
                </c:pt>
                <c:pt idx="335">
                  <c:v>502581</c:v>
                </c:pt>
                <c:pt idx="336">
                  <c:v>503925</c:v>
                </c:pt>
                <c:pt idx="337">
                  <c:v>505098</c:v>
                </c:pt>
                <c:pt idx="338">
                  <c:v>505904</c:v>
                </c:pt>
                <c:pt idx="339">
                  <c:v>506601</c:v>
                </c:pt>
                <c:pt idx="340">
                  <c:v>507195</c:v>
                </c:pt>
                <c:pt idx="341">
                  <c:v>507686</c:v>
                </c:pt>
                <c:pt idx="342">
                  <c:v>508076</c:v>
                </c:pt>
                <c:pt idx="343">
                  <c:v>508397</c:v>
                </c:pt>
                <c:pt idx="344">
                  <c:v>508623</c:v>
                </c:pt>
                <c:pt idx="345">
                  <c:v>508794</c:v>
                </c:pt>
                <c:pt idx="346">
                  <c:v>508929</c:v>
                </c:pt>
                <c:pt idx="347">
                  <c:v>509023</c:v>
                </c:pt>
                <c:pt idx="348">
                  <c:v>509089</c:v>
                </c:pt>
                <c:pt idx="349">
                  <c:v>509135</c:v>
                </c:pt>
                <c:pt idx="350">
                  <c:v>509173</c:v>
                </c:pt>
                <c:pt idx="351">
                  <c:v>509204</c:v>
                </c:pt>
                <c:pt idx="352">
                  <c:v>509227</c:v>
                </c:pt>
                <c:pt idx="353">
                  <c:v>509240</c:v>
                </c:pt>
                <c:pt idx="354">
                  <c:v>509251</c:v>
                </c:pt>
                <c:pt idx="355">
                  <c:v>509260</c:v>
                </c:pt>
                <c:pt idx="356">
                  <c:v>509265</c:v>
                </c:pt>
                <c:pt idx="357">
                  <c:v>509271</c:v>
                </c:pt>
                <c:pt idx="358">
                  <c:v>509274</c:v>
                </c:pt>
                <c:pt idx="359">
                  <c:v>509277</c:v>
                </c:pt>
                <c:pt idx="360">
                  <c:v>509279</c:v>
                </c:pt>
                <c:pt idx="361">
                  <c:v>509282</c:v>
                </c:pt>
                <c:pt idx="362">
                  <c:v>509284</c:v>
                </c:pt>
                <c:pt idx="363">
                  <c:v>509286</c:v>
                </c:pt>
                <c:pt idx="364">
                  <c:v>509289</c:v>
                </c:pt>
                <c:pt idx="365">
                  <c:v>509291</c:v>
                </c:pt>
                <c:pt idx="366">
                  <c:v>509292</c:v>
                </c:pt>
                <c:pt idx="367">
                  <c:v>509295</c:v>
                </c:pt>
                <c:pt idx="368">
                  <c:v>509296</c:v>
                </c:pt>
                <c:pt idx="369">
                  <c:v>509299</c:v>
                </c:pt>
                <c:pt idx="370">
                  <c:v>509300</c:v>
                </c:pt>
                <c:pt idx="371">
                  <c:v>509303</c:v>
                </c:pt>
                <c:pt idx="372">
                  <c:v>509306</c:v>
                </c:pt>
                <c:pt idx="373">
                  <c:v>509307</c:v>
                </c:pt>
                <c:pt idx="374">
                  <c:v>509310</c:v>
                </c:pt>
                <c:pt idx="375">
                  <c:v>509311</c:v>
                </c:pt>
                <c:pt idx="376">
                  <c:v>509314</c:v>
                </c:pt>
                <c:pt idx="377">
                  <c:v>509315</c:v>
                </c:pt>
                <c:pt idx="378">
                  <c:v>509317</c:v>
                </c:pt>
                <c:pt idx="379">
                  <c:v>509320</c:v>
                </c:pt>
                <c:pt idx="380">
                  <c:v>509322</c:v>
                </c:pt>
                <c:pt idx="381">
                  <c:v>509324</c:v>
                </c:pt>
                <c:pt idx="382">
                  <c:v>509326</c:v>
                </c:pt>
                <c:pt idx="383">
                  <c:v>509329</c:v>
                </c:pt>
                <c:pt idx="384">
                  <c:v>509332</c:v>
                </c:pt>
                <c:pt idx="385">
                  <c:v>509333</c:v>
                </c:pt>
                <c:pt idx="386">
                  <c:v>509335</c:v>
                </c:pt>
                <c:pt idx="387">
                  <c:v>509337</c:v>
                </c:pt>
                <c:pt idx="388">
                  <c:v>509339</c:v>
                </c:pt>
                <c:pt idx="389">
                  <c:v>509342</c:v>
                </c:pt>
                <c:pt idx="390">
                  <c:v>509344</c:v>
                </c:pt>
                <c:pt idx="391">
                  <c:v>509347</c:v>
                </c:pt>
                <c:pt idx="392">
                  <c:v>509349</c:v>
                </c:pt>
                <c:pt idx="393">
                  <c:v>509350</c:v>
                </c:pt>
                <c:pt idx="394">
                  <c:v>509352</c:v>
                </c:pt>
                <c:pt idx="395">
                  <c:v>509354</c:v>
                </c:pt>
                <c:pt idx="396">
                  <c:v>509356</c:v>
                </c:pt>
                <c:pt idx="397">
                  <c:v>509359</c:v>
                </c:pt>
                <c:pt idx="398">
                  <c:v>509362</c:v>
                </c:pt>
                <c:pt idx="399">
                  <c:v>509365</c:v>
                </c:pt>
                <c:pt idx="400">
                  <c:v>509368</c:v>
                </c:pt>
                <c:pt idx="401">
                  <c:v>509370</c:v>
                </c:pt>
                <c:pt idx="402">
                  <c:v>509372</c:v>
                </c:pt>
                <c:pt idx="403">
                  <c:v>509375</c:v>
                </c:pt>
                <c:pt idx="404">
                  <c:v>509377</c:v>
                </c:pt>
                <c:pt idx="405">
                  <c:v>509378</c:v>
                </c:pt>
                <c:pt idx="406">
                  <c:v>509380</c:v>
                </c:pt>
                <c:pt idx="407">
                  <c:v>509382</c:v>
                </c:pt>
                <c:pt idx="408">
                  <c:v>509384</c:v>
                </c:pt>
                <c:pt idx="409">
                  <c:v>509388</c:v>
                </c:pt>
                <c:pt idx="410">
                  <c:v>509390</c:v>
                </c:pt>
                <c:pt idx="411">
                  <c:v>509392</c:v>
                </c:pt>
                <c:pt idx="412">
                  <c:v>509396</c:v>
                </c:pt>
                <c:pt idx="413">
                  <c:v>509398</c:v>
                </c:pt>
                <c:pt idx="414">
                  <c:v>509400</c:v>
                </c:pt>
                <c:pt idx="415">
                  <c:v>509402</c:v>
                </c:pt>
                <c:pt idx="416">
                  <c:v>509405</c:v>
                </c:pt>
                <c:pt idx="417">
                  <c:v>509406</c:v>
                </c:pt>
                <c:pt idx="418">
                  <c:v>509409</c:v>
                </c:pt>
                <c:pt idx="419">
                  <c:v>509410</c:v>
                </c:pt>
                <c:pt idx="420">
                  <c:v>509413</c:v>
                </c:pt>
                <c:pt idx="421">
                  <c:v>509415</c:v>
                </c:pt>
                <c:pt idx="422">
                  <c:v>509418</c:v>
                </c:pt>
                <c:pt idx="423">
                  <c:v>509420</c:v>
                </c:pt>
                <c:pt idx="424">
                  <c:v>509421</c:v>
                </c:pt>
                <c:pt idx="425">
                  <c:v>509423</c:v>
                </c:pt>
                <c:pt idx="426">
                  <c:v>509426</c:v>
                </c:pt>
                <c:pt idx="427">
                  <c:v>509428</c:v>
                </c:pt>
                <c:pt idx="428">
                  <c:v>509432</c:v>
                </c:pt>
                <c:pt idx="429">
                  <c:v>509435</c:v>
                </c:pt>
                <c:pt idx="430">
                  <c:v>509437</c:v>
                </c:pt>
                <c:pt idx="431">
                  <c:v>509440</c:v>
                </c:pt>
                <c:pt idx="432">
                  <c:v>509443</c:v>
                </c:pt>
                <c:pt idx="433">
                  <c:v>509444</c:v>
                </c:pt>
                <c:pt idx="434">
                  <c:v>509446</c:v>
                </c:pt>
                <c:pt idx="435">
                  <c:v>509450</c:v>
                </c:pt>
                <c:pt idx="436">
                  <c:v>509452</c:v>
                </c:pt>
                <c:pt idx="437">
                  <c:v>509455</c:v>
                </c:pt>
                <c:pt idx="438">
                  <c:v>509456</c:v>
                </c:pt>
                <c:pt idx="439">
                  <c:v>509457</c:v>
                </c:pt>
                <c:pt idx="440">
                  <c:v>509460</c:v>
                </c:pt>
                <c:pt idx="441">
                  <c:v>509462</c:v>
                </c:pt>
                <c:pt idx="442">
                  <c:v>509464</c:v>
                </c:pt>
                <c:pt idx="443">
                  <c:v>509467</c:v>
                </c:pt>
                <c:pt idx="444">
                  <c:v>509471</c:v>
                </c:pt>
                <c:pt idx="445">
                  <c:v>509474</c:v>
                </c:pt>
                <c:pt idx="446">
                  <c:v>509476</c:v>
                </c:pt>
                <c:pt idx="447">
                  <c:v>509478</c:v>
                </c:pt>
                <c:pt idx="448">
                  <c:v>509481</c:v>
                </c:pt>
                <c:pt idx="449">
                  <c:v>509483</c:v>
                </c:pt>
                <c:pt idx="450">
                  <c:v>509485</c:v>
                </c:pt>
                <c:pt idx="451">
                  <c:v>509487</c:v>
                </c:pt>
                <c:pt idx="452">
                  <c:v>509490</c:v>
                </c:pt>
                <c:pt idx="453">
                  <c:v>509492</c:v>
                </c:pt>
                <c:pt idx="454">
                  <c:v>509496</c:v>
                </c:pt>
                <c:pt idx="455">
                  <c:v>509498</c:v>
                </c:pt>
                <c:pt idx="456">
                  <c:v>509501</c:v>
                </c:pt>
                <c:pt idx="457">
                  <c:v>509503</c:v>
                </c:pt>
                <c:pt idx="458">
                  <c:v>509504</c:v>
                </c:pt>
                <c:pt idx="459">
                  <c:v>509505</c:v>
                </c:pt>
                <c:pt idx="460">
                  <c:v>509508</c:v>
                </c:pt>
                <c:pt idx="461">
                  <c:v>509510</c:v>
                </c:pt>
                <c:pt idx="462">
                  <c:v>509513</c:v>
                </c:pt>
                <c:pt idx="463">
                  <c:v>509514</c:v>
                </c:pt>
                <c:pt idx="464">
                  <c:v>509517</c:v>
                </c:pt>
                <c:pt idx="465">
                  <c:v>509520</c:v>
                </c:pt>
                <c:pt idx="466">
                  <c:v>509523</c:v>
                </c:pt>
                <c:pt idx="467">
                  <c:v>509526</c:v>
                </c:pt>
                <c:pt idx="468">
                  <c:v>509527</c:v>
                </c:pt>
                <c:pt idx="469">
                  <c:v>509529</c:v>
                </c:pt>
                <c:pt idx="470">
                  <c:v>509532</c:v>
                </c:pt>
                <c:pt idx="471">
                  <c:v>509534</c:v>
                </c:pt>
                <c:pt idx="472">
                  <c:v>509537</c:v>
                </c:pt>
                <c:pt idx="473">
                  <c:v>509539</c:v>
                </c:pt>
                <c:pt idx="474">
                  <c:v>509541</c:v>
                </c:pt>
                <c:pt idx="475">
                  <c:v>509543</c:v>
                </c:pt>
                <c:pt idx="476">
                  <c:v>509545</c:v>
                </c:pt>
                <c:pt idx="477">
                  <c:v>509547</c:v>
                </c:pt>
                <c:pt idx="478">
                  <c:v>509549</c:v>
                </c:pt>
                <c:pt idx="479">
                  <c:v>509551</c:v>
                </c:pt>
                <c:pt idx="480">
                  <c:v>509554</c:v>
                </c:pt>
                <c:pt idx="481">
                  <c:v>509556</c:v>
                </c:pt>
                <c:pt idx="482">
                  <c:v>509558</c:v>
                </c:pt>
                <c:pt idx="483">
                  <c:v>509560</c:v>
                </c:pt>
                <c:pt idx="484">
                  <c:v>509561</c:v>
                </c:pt>
                <c:pt idx="485">
                  <c:v>509564</c:v>
                </c:pt>
                <c:pt idx="486">
                  <c:v>509567</c:v>
                </c:pt>
                <c:pt idx="487">
                  <c:v>509569</c:v>
                </c:pt>
                <c:pt idx="488">
                  <c:v>509572</c:v>
                </c:pt>
                <c:pt idx="489">
                  <c:v>509574</c:v>
                </c:pt>
                <c:pt idx="490">
                  <c:v>509577</c:v>
                </c:pt>
                <c:pt idx="491">
                  <c:v>509579</c:v>
                </c:pt>
                <c:pt idx="492">
                  <c:v>509581</c:v>
                </c:pt>
                <c:pt idx="493">
                  <c:v>509583</c:v>
                </c:pt>
                <c:pt idx="494">
                  <c:v>509586</c:v>
                </c:pt>
                <c:pt idx="495">
                  <c:v>509588</c:v>
                </c:pt>
                <c:pt idx="496">
                  <c:v>509590</c:v>
                </c:pt>
                <c:pt idx="497">
                  <c:v>509592</c:v>
                </c:pt>
                <c:pt idx="498">
                  <c:v>509594</c:v>
                </c:pt>
                <c:pt idx="499">
                  <c:v>509596</c:v>
                </c:pt>
                <c:pt idx="500">
                  <c:v>509600</c:v>
                </c:pt>
                <c:pt idx="501">
                  <c:v>509602</c:v>
                </c:pt>
                <c:pt idx="502">
                  <c:v>509603</c:v>
                </c:pt>
                <c:pt idx="503">
                  <c:v>509605</c:v>
                </c:pt>
                <c:pt idx="504">
                  <c:v>509607</c:v>
                </c:pt>
                <c:pt idx="505">
                  <c:v>509609</c:v>
                </c:pt>
                <c:pt idx="506">
                  <c:v>509611</c:v>
                </c:pt>
                <c:pt idx="507">
                  <c:v>509612</c:v>
                </c:pt>
                <c:pt idx="508">
                  <c:v>509615</c:v>
                </c:pt>
                <c:pt idx="509">
                  <c:v>509616</c:v>
                </c:pt>
                <c:pt idx="510">
                  <c:v>509619</c:v>
                </c:pt>
                <c:pt idx="511">
                  <c:v>509622</c:v>
                </c:pt>
                <c:pt idx="512">
                  <c:v>509624</c:v>
                </c:pt>
                <c:pt idx="513">
                  <c:v>509626</c:v>
                </c:pt>
                <c:pt idx="514">
                  <c:v>509628</c:v>
                </c:pt>
                <c:pt idx="515">
                  <c:v>509630</c:v>
                </c:pt>
                <c:pt idx="516">
                  <c:v>509632</c:v>
                </c:pt>
                <c:pt idx="517">
                  <c:v>509634</c:v>
                </c:pt>
                <c:pt idx="518">
                  <c:v>509637</c:v>
                </c:pt>
                <c:pt idx="519">
                  <c:v>509639</c:v>
                </c:pt>
                <c:pt idx="520">
                  <c:v>509642</c:v>
                </c:pt>
                <c:pt idx="521">
                  <c:v>509646</c:v>
                </c:pt>
                <c:pt idx="522">
                  <c:v>509648</c:v>
                </c:pt>
                <c:pt idx="523">
                  <c:v>509651</c:v>
                </c:pt>
                <c:pt idx="524">
                  <c:v>509654</c:v>
                </c:pt>
                <c:pt idx="525">
                  <c:v>509657</c:v>
                </c:pt>
                <c:pt idx="526">
                  <c:v>509660</c:v>
                </c:pt>
                <c:pt idx="527">
                  <c:v>509662</c:v>
                </c:pt>
                <c:pt idx="528">
                  <c:v>509665</c:v>
                </c:pt>
                <c:pt idx="529">
                  <c:v>509667</c:v>
                </c:pt>
                <c:pt idx="530">
                  <c:v>509669</c:v>
                </c:pt>
                <c:pt idx="531">
                  <c:v>509671</c:v>
                </c:pt>
                <c:pt idx="532">
                  <c:v>509672</c:v>
                </c:pt>
                <c:pt idx="533">
                  <c:v>509675</c:v>
                </c:pt>
                <c:pt idx="534">
                  <c:v>509678</c:v>
                </c:pt>
                <c:pt idx="535">
                  <c:v>509679</c:v>
                </c:pt>
                <c:pt idx="536">
                  <c:v>509682</c:v>
                </c:pt>
                <c:pt idx="537">
                  <c:v>509684</c:v>
                </c:pt>
                <c:pt idx="538">
                  <c:v>509686</c:v>
                </c:pt>
                <c:pt idx="539">
                  <c:v>509688</c:v>
                </c:pt>
                <c:pt idx="540">
                  <c:v>509691</c:v>
                </c:pt>
                <c:pt idx="541">
                  <c:v>509693</c:v>
                </c:pt>
                <c:pt idx="542">
                  <c:v>509696</c:v>
                </c:pt>
                <c:pt idx="543">
                  <c:v>509698</c:v>
                </c:pt>
                <c:pt idx="544">
                  <c:v>509700</c:v>
                </c:pt>
                <c:pt idx="545">
                  <c:v>509703</c:v>
                </c:pt>
                <c:pt idx="546">
                  <c:v>509705</c:v>
                </c:pt>
                <c:pt idx="547">
                  <c:v>509707</c:v>
                </c:pt>
                <c:pt idx="548">
                  <c:v>509709</c:v>
                </c:pt>
                <c:pt idx="549">
                  <c:v>509710</c:v>
                </c:pt>
                <c:pt idx="550">
                  <c:v>509712</c:v>
                </c:pt>
                <c:pt idx="551">
                  <c:v>509714</c:v>
                </c:pt>
                <c:pt idx="552">
                  <c:v>509716</c:v>
                </c:pt>
                <c:pt idx="553">
                  <c:v>509719</c:v>
                </c:pt>
                <c:pt idx="554">
                  <c:v>509721</c:v>
                </c:pt>
                <c:pt idx="555">
                  <c:v>509724</c:v>
                </c:pt>
                <c:pt idx="556">
                  <c:v>509727</c:v>
                </c:pt>
                <c:pt idx="557">
                  <c:v>509729</c:v>
                </c:pt>
                <c:pt idx="558">
                  <c:v>509731</c:v>
                </c:pt>
                <c:pt idx="559">
                  <c:v>509733</c:v>
                </c:pt>
                <c:pt idx="560">
                  <c:v>509736</c:v>
                </c:pt>
                <c:pt idx="561">
                  <c:v>509738</c:v>
                </c:pt>
                <c:pt idx="562">
                  <c:v>509740</c:v>
                </c:pt>
                <c:pt idx="563">
                  <c:v>509742</c:v>
                </c:pt>
                <c:pt idx="564">
                  <c:v>509744</c:v>
                </c:pt>
                <c:pt idx="565">
                  <c:v>509746</c:v>
                </c:pt>
                <c:pt idx="566">
                  <c:v>509748</c:v>
                </c:pt>
                <c:pt idx="567">
                  <c:v>509750</c:v>
                </c:pt>
                <c:pt idx="568">
                  <c:v>509752</c:v>
                </c:pt>
                <c:pt idx="569">
                  <c:v>509754</c:v>
                </c:pt>
                <c:pt idx="570">
                  <c:v>509756</c:v>
                </c:pt>
                <c:pt idx="571">
                  <c:v>509758</c:v>
                </c:pt>
                <c:pt idx="572">
                  <c:v>509760</c:v>
                </c:pt>
                <c:pt idx="573">
                  <c:v>509762</c:v>
                </c:pt>
                <c:pt idx="574">
                  <c:v>509765</c:v>
                </c:pt>
                <c:pt idx="575">
                  <c:v>509768</c:v>
                </c:pt>
                <c:pt idx="576">
                  <c:v>509769</c:v>
                </c:pt>
                <c:pt idx="577">
                  <c:v>509772</c:v>
                </c:pt>
                <c:pt idx="578">
                  <c:v>509775</c:v>
                </c:pt>
                <c:pt idx="579">
                  <c:v>509777</c:v>
                </c:pt>
                <c:pt idx="580">
                  <c:v>509779</c:v>
                </c:pt>
                <c:pt idx="581">
                  <c:v>509780</c:v>
                </c:pt>
                <c:pt idx="582">
                  <c:v>509784</c:v>
                </c:pt>
                <c:pt idx="583">
                  <c:v>509786</c:v>
                </c:pt>
                <c:pt idx="584">
                  <c:v>509789</c:v>
                </c:pt>
                <c:pt idx="585">
                  <c:v>509791</c:v>
                </c:pt>
                <c:pt idx="586">
                  <c:v>509793</c:v>
                </c:pt>
                <c:pt idx="587">
                  <c:v>509796</c:v>
                </c:pt>
                <c:pt idx="588">
                  <c:v>509799</c:v>
                </c:pt>
                <c:pt idx="589">
                  <c:v>509801</c:v>
                </c:pt>
                <c:pt idx="590">
                  <c:v>509803</c:v>
                </c:pt>
                <c:pt idx="591">
                  <c:v>509806</c:v>
                </c:pt>
                <c:pt idx="592">
                  <c:v>509808</c:v>
                </c:pt>
                <c:pt idx="593">
                  <c:v>509810</c:v>
                </c:pt>
                <c:pt idx="594">
                  <c:v>509812</c:v>
                </c:pt>
                <c:pt idx="595">
                  <c:v>509814</c:v>
                </c:pt>
                <c:pt idx="596">
                  <c:v>509816</c:v>
                </c:pt>
                <c:pt idx="597">
                  <c:v>509818</c:v>
                </c:pt>
                <c:pt idx="598">
                  <c:v>509820</c:v>
                </c:pt>
                <c:pt idx="599">
                  <c:v>509822</c:v>
                </c:pt>
                <c:pt idx="600">
                  <c:v>509824</c:v>
                </c:pt>
                <c:pt idx="601">
                  <c:v>509826</c:v>
                </c:pt>
                <c:pt idx="602">
                  <c:v>509828</c:v>
                </c:pt>
                <c:pt idx="603">
                  <c:v>509829</c:v>
                </c:pt>
                <c:pt idx="604">
                  <c:v>509830</c:v>
                </c:pt>
                <c:pt idx="605">
                  <c:v>509832</c:v>
                </c:pt>
                <c:pt idx="606">
                  <c:v>509835</c:v>
                </c:pt>
                <c:pt idx="607">
                  <c:v>509837</c:v>
                </c:pt>
                <c:pt idx="608">
                  <c:v>509840</c:v>
                </c:pt>
                <c:pt idx="609">
                  <c:v>509843</c:v>
                </c:pt>
                <c:pt idx="610">
                  <c:v>509846</c:v>
                </c:pt>
                <c:pt idx="611">
                  <c:v>509849</c:v>
                </c:pt>
                <c:pt idx="612">
                  <c:v>509851</c:v>
                </c:pt>
                <c:pt idx="613">
                  <c:v>509854</c:v>
                </c:pt>
                <c:pt idx="614">
                  <c:v>509856</c:v>
                </c:pt>
                <c:pt idx="615">
                  <c:v>509859</c:v>
                </c:pt>
                <c:pt idx="616">
                  <c:v>509860</c:v>
                </c:pt>
                <c:pt idx="617">
                  <c:v>509863</c:v>
                </c:pt>
                <c:pt idx="618">
                  <c:v>509865</c:v>
                </c:pt>
                <c:pt idx="619">
                  <c:v>509868</c:v>
                </c:pt>
                <c:pt idx="620">
                  <c:v>509869</c:v>
                </c:pt>
                <c:pt idx="621">
                  <c:v>509871</c:v>
                </c:pt>
                <c:pt idx="622">
                  <c:v>509873</c:v>
                </c:pt>
                <c:pt idx="623">
                  <c:v>509876</c:v>
                </c:pt>
                <c:pt idx="624">
                  <c:v>509877</c:v>
                </c:pt>
                <c:pt idx="625">
                  <c:v>509879</c:v>
                </c:pt>
                <c:pt idx="626">
                  <c:v>509882</c:v>
                </c:pt>
                <c:pt idx="627">
                  <c:v>509884</c:v>
                </c:pt>
                <c:pt idx="628">
                  <c:v>509886</c:v>
                </c:pt>
                <c:pt idx="629">
                  <c:v>509888</c:v>
                </c:pt>
                <c:pt idx="630">
                  <c:v>509890</c:v>
                </c:pt>
                <c:pt idx="631">
                  <c:v>509893</c:v>
                </c:pt>
                <c:pt idx="632">
                  <c:v>509895</c:v>
                </c:pt>
                <c:pt idx="633">
                  <c:v>509896</c:v>
                </c:pt>
                <c:pt idx="634">
                  <c:v>509899</c:v>
                </c:pt>
                <c:pt idx="635">
                  <c:v>509903</c:v>
                </c:pt>
                <c:pt idx="636">
                  <c:v>509904</c:v>
                </c:pt>
                <c:pt idx="637">
                  <c:v>509907</c:v>
                </c:pt>
                <c:pt idx="638">
                  <c:v>509910</c:v>
                </c:pt>
                <c:pt idx="639">
                  <c:v>509911</c:v>
                </c:pt>
                <c:pt idx="640">
                  <c:v>509915</c:v>
                </c:pt>
                <c:pt idx="641">
                  <c:v>509917</c:v>
                </c:pt>
                <c:pt idx="642">
                  <c:v>509918</c:v>
                </c:pt>
                <c:pt idx="643">
                  <c:v>509921</c:v>
                </c:pt>
                <c:pt idx="644">
                  <c:v>509923</c:v>
                </c:pt>
                <c:pt idx="645">
                  <c:v>509925</c:v>
                </c:pt>
                <c:pt idx="646">
                  <c:v>509929</c:v>
                </c:pt>
                <c:pt idx="647">
                  <c:v>509931</c:v>
                </c:pt>
                <c:pt idx="648">
                  <c:v>509933</c:v>
                </c:pt>
                <c:pt idx="649">
                  <c:v>509936</c:v>
                </c:pt>
                <c:pt idx="650">
                  <c:v>509938</c:v>
                </c:pt>
                <c:pt idx="651">
                  <c:v>509940</c:v>
                </c:pt>
                <c:pt idx="652">
                  <c:v>509942</c:v>
                </c:pt>
                <c:pt idx="653">
                  <c:v>509945</c:v>
                </c:pt>
                <c:pt idx="654">
                  <c:v>509946</c:v>
                </c:pt>
                <c:pt idx="655">
                  <c:v>509948</c:v>
                </c:pt>
                <c:pt idx="656">
                  <c:v>509950</c:v>
                </c:pt>
                <c:pt idx="657">
                  <c:v>509953</c:v>
                </c:pt>
                <c:pt idx="658">
                  <c:v>509955</c:v>
                </c:pt>
                <c:pt idx="659">
                  <c:v>509957</c:v>
                </c:pt>
                <c:pt idx="660">
                  <c:v>509959</c:v>
                </c:pt>
                <c:pt idx="661">
                  <c:v>509961</c:v>
                </c:pt>
                <c:pt idx="662">
                  <c:v>509963</c:v>
                </c:pt>
                <c:pt idx="663">
                  <c:v>509966</c:v>
                </c:pt>
                <c:pt idx="664">
                  <c:v>509968</c:v>
                </c:pt>
                <c:pt idx="665">
                  <c:v>509970</c:v>
                </c:pt>
                <c:pt idx="666">
                  <c:v>509972</c:v>
                </c:pt>
                <c:pt idx="667">
                  <c:v>509974</c:v>
                </c:pt>
                <c:pt idx="668">
                  <c:v>509977</c:v>
                </c:pt>
                <c:pt idx="669">
                  <c:v>509978</c:v>
                </c:pt>
                <c:pt idx="670">
                  <c:v>509981</c:v>
                </c:pt>
                <c:pt idx="671">
                  <c:v>509983</c:v>
                </c:pt>
                <c:pt idx="672">
                  <c:v>509985</c:v>
                </c:pt>
                <c:pt idx="673">
                  <c:v>509987</c:v>
                </c:pt>
                <c:pt idx="674">
                  <c:v>509990</c:v>
                </c:pt>
                <c:pt idx="675">
                  <c:v>509992</c:v>
                </c:pt>
                <c:pt idx="676">
                  <c:v>509994</c:v>
                </c:pt>
                <c:pt idx="677">
                  <c:v>509996</c:v>
                </c:pt>
                <c:pt idx="678">
                  <c:v>509997</c:v>
                </c:pt>
                <c:pt idx="679">
                  <c:v>510000</c:v>
                </c:pt>
                <c:pt idx="680">
                  <c:v>510003</c:v>
                </c:pt>
                <c:pt idx="681">
                  <c:v>510005</c:v>
                </c:pt>
                <c:pt idx="682">
                  <c:v>510008</c:v>
                </c:pt>
                <c:pt idx="683">
                  <c:v>510009</c:v>
                </c:pt>
                <c:pt idx="684">
                  <c:v>510012</c:v>
                </c:pt>
                <c:pt idx="685">
                  <c:v>510014</c:v>
                </c:pt>
                <c:pt idx="686">
                  <c:v>510017</c:v>
                </c:pt>
                <c:pt idx="687">
                  <c:v>510019</c:v>
                </c:pt>
                <c:pt idx="688">
                  <c:v>510021</c:v>
                </c:pt>
                <c:pt idx="689">
                  <c:v>510022</c:v>
                </c:pt>
                <c:pt idx="690">
                  <c:v>510024</c:v>
                </c:pt>
                <c:pt idx="691">
                  <c:v>510028</c:v>
                </c:pt>
                <c:pt idx="692">
                  <c:v>510030</c:v>
                </c:pt>
                <c:pt idx="693">
                  <c:v>510031</c:v>
                </c:pt>
                <c:pt idx="694">
                  <c:v>510032</c:v>
                </c:pt>
                <c:pt idx="695">
                  <c:v>510036</c:v>
                </c:pt>
                <c:pt idx="696">
                  <c:v>510038</c:v>
                </c:pt>
                <c:pt idx="697">
                  <c:v>510040</c:v>
                </c:pt>
                <c:pt idx="698">
                  <c:v>510042</c:v>
                </c:pt>
                <c:pt idx="699">
                  <c:v>510045</c:v>
                </c:pt>
                <c:pt idx="700">
                  <c:v>510047</c:v>
                </c:pt>
                <c:pt idx="701">
                  <c:v>510050</c:v>
                </c:pt>
                <c:pt idx="702">
                  <c:v>510052</c:v>
                </c:pt>
                <c:pt idx="703">
                  <c:v>510054</c:v>
                </c:pt>
                <c:pt idx="704">
                  <c:v>510057</c:v>
                </c:pt>
                <c:pt idx="705">
                  <c:v>510059</c:v>
                </c:pt>
                <c:pt idx="706">
                  <c:v>510061</c:v>
                </c:pt>
                <c:pt idx="707">
                  <c:v>510063</c:v>
                </c:pt>
                <c:pt idx="708">
                  <c:v>510065</c:v>
                </c:pt>
                <c:pt idx="709">
                  <c:v>510067</c:v>
                </c:pt>
                <c:pt idx="710">
                  <c:v>510069</c:v>
                </c:pt>
                <c:pt idx="711">
                  <c:v>510071</c:v>
                </c:pt>
                <c:pt idx="712">
                  <c:v>510074</c:v>
                </c:pt>
                <c:pt idx="713">
                  <c:v>510076</c:v>
                </c:pt>
                <c:pt idx="714">
                  <c:v>510078</c:v>
                </c:pt>
                <c:pt idx="715">
                  <c:v>510081</c:v>
                </c:pt>
                <c:pt idx="716">
                  <c:v>510083</c:v>
                </c:pt>
                <c:pt idx="717">
                  <c:v>510085</c:v>
                </c:pt>
                <c:pt idx="718">
                  <c:v>510088</c:v>
                </c:pt>
                <c:pt idx="719">
                  <c:v>510091</c:v>
                </c:pt>
                <c:pt idx="720">
                  <c:v>510093</c:v>
                </c:pt>
                <c:pt idx="721">
                  <c:v>510096</c:v>
                </c:pt>
                <c:pt idx="722">
                  <c:v>510099</c:v>
                </c:pt>
                <c:pt idx="723">
                  <c:v>510100</c:v>
                </c:pt>
                <c:pt idx="724">
                  <c:v>510102</c:v>
                </c:pt>
                <c:pt idx="725">
                  <c:v>510105</c:v>
                </c:pt>
                <c:pt idx="726">
                  <c:v>510107</c:v>
                </c:pt>
                <c:pt idx="727">
                  <c:v>510109</c:v>
                </c:pt>
                <c:pt idx="728">
                  <c:v>510111</c:v>
                </c:pt>
                <c:pt idx="729">
                  <c:v>510114</c:v>
                </c:pt>
                <c:pt idx="730">
                  <c:v>510116</c:v>
                </c:pt>
                <c:pt idx="731">
                  <c:v>510119</c:v>
                </c:pt>
                <c:pt idx="732">
                  <c:v>510120</c:v>
                </c:pt>
                <c:pt idx="733">
                  <c:v>510122</c:v>
                </c:pt>
                <c:pt idx="734">
                  <c:v>510125</c:v>
                </c:pt>
                <c:pt idx="735">
                  <c:v>510128</c:v>
                </c:pt>
                <c:pt idx="736">
                  <c:v>510131</c:v>
                </c:pt>
                <c:pt idx="737">
                  <c:v>510132</c:v>
                </c:pt>
                <c:pt idx="738">
                  <c:v>510134</c:v>
                </c:pt>
                <c:pt idx="739">
                  <c:v>510136</c:v>
                </c:pt>
                <c:pt idx="740">
                  <c:v>510139</c:v>
                </c:pt>
                <c:pt idx="741">
                  <c:v>510141</c:v>
                </c:pt>
                <c:pt idx="742">
                  <c:v>510145</c:v>
                </c:pt>
                <c:pt idx="743">
                  <c:v>510146</c:v>
                </c:pt>
                <c:pt idx="744">
                  <c:v>510149</c:v>
                </c:pt>
                <c:pt idx="745">
                  <c:v>510153</c:v>
                </c:pt>
                <c:pt idx="746">
                  <c:v>510155</c:v>
                </c:pt>
                <c:pt idx="747">
                  <c:v>510156</c:v>
                </c:pt>
                <c:pt idx="748">
                  <c:v>510160</c:v>
                </c:pt>
                <c:pt idx="749">
                  <c:v>510162</c:v>
                </c:pt>
                <c:pt idx="750">
                  <c:v>510164</c:v>
                </c:pt>
                <c:pt idx="751">
                  <c:v>510165</c:v>
                </c:pt>
                <c:pt idx="752">
                  <c:v>510168</c:v>
                </c:pt>
                <c:pt idx="753">
                  <c:v>510169</c:v>
                </c:pt>
                <c:pt idx="754">
                  <c:v>510171</c:v>
                </c:pt>
                <c:pt idx="755">
                  <c:v>510173</c:v>
                </c:pt>
                <c:pt idx="756">
                  <c:v>510176</c:v>
                </c:pt>
                <c:pt idx="757">
                  <c:v>510178</c:v>
                </c:pt>
                <c:pt idx="758">
                  <c:v>510180</c:v>
                </c:pt>
                <c:pt idx="759">
                  <c:v>510184</c:v>
                </c:pt>
                <c:pt idx="760">
                  <c:v>510185</c:v>
                </c:pt>
                <c:pt idx="761">
                  <c:v>510188</c:v>
                </c:pt>
                <c:pt idx="762">
                  <c:v>510191</c:v>
                </c:pt>
                <c:pt idx="763">
                  <c:v>510195</c:v>
                </c:pt>
                <c:pt idx="764">
                  <c:v>510198</c:v>
                </c:pt>
                <c:pt idx="765">
                  <c:v>510200</c:v>
                </c:pt>
                <c:pt idx="766">
                  <c:v>510202</c:v>
                </c:pt>
                <c:pt idx="767">
                  <c:v>510204</c:v>
                </c:pt>
                <c:pt idx="768">
                  <c:v>510207</c:v>
                </c:pt>
                <c:pt idx="769">
                  <c:v>510210</c:v>
                </c:pt>
                <c:pt idx="770">
                  <c:v>510212</c:v>
                </c:pt>
                <c:pt idx="771">
                  <c:v>510213</c:v>
                </c:pt>
                <c:pt idx="772">
                  <c:v>510216</c:v>
                </c:pt>
                <c:pt idx="773">
                  <c:v>510218</c:v>
                </c:pt>
                <c:pt idx="774">
                  <c:v>510220</c:v>
                </c:pt>
                <c:pt idx="775">
                  <c:v>510223</c:v>
                </c:pt>
                <c:pt idx="776">
                  <c:v>510225</c:v>
                </c:pt>
                <c:pt idx="777">
                  <c:v>510228</c:v>
                </c:pt>
                <c:pt idx="778">
                  <c:v>510230</c:v>
                </c:pt>
                <c:pt idx="779">
                  <c:v>510233</c:v>
                </c:pt>
                <c:pt idx="780">
                  <c:v>510235</c:v>
                </c:pt>
                <c:pt idx="781">
                  <c:v>510236</c:v>
                </c:pt>
                <c:pt idx="782">
                  <c:v>510239</c:v>
                </c:pt>
                <c:pt idx="783">
                  <c:v>510241</c:v>
                </c:pt>
                <c:pt idx="784">
                  <c:v>510242</c:v>
                </c:pt>
                <c:pt idx="785">
                  <c:v>510244</c:v>
                </c:pt>
                <c:pt idx="786">
                  <c:v>510247</c:v>
                </c:pt>
                <c:pt idx="787">
                  <c:v>510250</c:v>
                </c:pt>
                <c:pt idx="788">
                  <c:v>510251</c:v>
                </c:pt>
                <c:pt idx="789">
                  <c:v>510253</c:v>
                </c:pt>
                <c:pt idx="790">
                  <c:v>510255</c:v>
                </c:pt>
                <c:pt idx="791">
                  <c:v>510258</c:v>
                </c:pt>
                <c:pt idx="792">
                  <c:v>510260</c:v>
                </c:pt>
                <c:pt idx="793">
                  <c:v>510261</c:v>
                </c:pt>
                <c:pt idx="794">
                  <c:v>510262</c:v>
                </c:pt>
                <c:pt idx="795">
                  <c:v>510264</c:v>
                </c:pt>
                <c:pt idx="796">
                  <c:v>510266</c:v>
                </c:pt>
                <c:pt idx="797">
                  <c:v>510269</c:v>
                </c:pt>
                <c:pt idx="798">
                  <c:v>510270</c:v>
                </c:pt>
                <c:pt idx="799">
                  <c:v>510273</c:v>
                </c:pt>
                <c:pt idx="800">
                  <c:v>510275</c:v>
                </c:pt>
                <c:pt idx="801">
                  <c:v>510277</c:v>
                </c:pt>
                <c:pt idx="802">
                  <c:v>510279</c:v>
                </c:pt>
                <c:pt idx="803">
                  <c:v>510280</c:v>
                </c:pt>
                <c:pt idx="804">
                  <c:v>510283</c:v>
                </c:pt>
                <c:pt idx="805">
                  <c:v>510286</c:v>
                </c:pt>
                <c:pt idx="806">
                  <c:v>510288</c:v>
                </c:pt>
                <c:pt idx="807">
                  <c:v>510290</c:v>
                </c:pt>
                <c:pt idx="808">
                  <c:v>510293</c:v>
                </c:pt>
                <c:pt idx="809">
                  <c:v>510295</c:v>
                </c:pt>
                <c:pt idx="810">
                  <c:v>510298</c:v>
                </c:pt>
                <c:pt idx="811">
                  <c:v>510301</c:v>
                </c:pt>
                <c:pt idx="812">
                  <c:v>510303</c:v>
                </c:pt>
                <c:pt idx="813">
                  <c:v>510305</c:v>
                </c:pt>
                <c:pt idx="814">
                  <c:v>510307</c:v>
                </c:pt>
                <c:pt idx="815">
                  <c:v>510308</c:v>
                </c:pt>
                <c:pt idx="816">
                  <c:v>510310</c:v>
                </c:pt>
                <c:pt idx="817">
                  <c:v>510313</c:v>
                </c:pt>
                <c:pt idx="818">
                  <c:v>510314</c:v>
                </c:pt>
                <c:pt idx="819">
                  <c:v>510317</c:v>
                </c:pt>
                <c:pt idx="820">
                  <c:v>510320</c:v>
                </c:pt>
                <c:pt idx="821">
                  <c:v>510323</c:v>
                </c:pt>
                <c:pt idx="822">
                  <c:v>510326</c:v>
                </c:pt>
                <c:pt idx="823">
                  <c:v>510328</c:v>
                </c:pt>
                <c:pt idx="824">
                  <c:v>510330</c:v>
                </c:pt>
                <c:pt idx="825">
                  <c:v>510333</c:v>
                </c:pt>
                <c:pt idx="826">
                  <c:v>510336</c:v>
                </c:pt>
                <c:pt idx="827">
                  <c:v>510337</c:v>
                </c:pt>
                <c:pt idx="828">
                  <c:v>510340</c:v>
                </c:pt>
                <c:pt idx="829">
                  <c:v>510342</c:v>
                </c:pt>
                <c:pt idx="830">
                  <c:v>510344</c:v>
                </c:pt>
                <c:pt idx="831">
                  <c:v>510346</c:v>
                </c:pt>
                <c:pt idx="832">
                  <c:v>510347</c:v>
                </c:pt>
                <c:pt idx="833">
                  <c:v>510351</c:v>
                </c:pt>
                <c:pt idx="834">
                  <c:v>510352</c:v>
                </c:pt>
                <c:pt idx="835">
                  <c:v>510354</c:v>
                </c:pt>
                <c:pt idx="836">
                  <c:v>510356</c:v>
                </c:pt>
                <c:pt idx="837">
                  <c:v>510359</c:v>
                </c:pt>
                <c:pt idx="838">
                  <c:v>510362</c:v>
                </c:pt>
                <c:pt idx="839">
                  <c:v>510363</c:v>
                </c:pt>
                <c:pt idx="840">
                  <c:v>510366</c:v>
                </c:pt>
                <c:pt idx="841">
                  <c:v>510368</c:v>
                </c:pt>
                <c:pt idx="842">
                  <c:v>510370</c:v>
                </c:pt>
                <c:pt idx="843">
                  <c:v>510372</c:v>
                </c:pt>
                <c:pt idx="844">
                  <c:v>510373</c:v>
                </c:pt>
                <c:pt idx="845">
                  <c:v>510376</c:v>
                </c:pt>
                <c:pt idx="846">
                  <c:v>510379</c:v>
                </c:pt>
                <c:pt idx="847">
                  <c:v>510381</c:v>
                </c:pt>
                <c:pt idx="848">
                  <c:v>510383</c:v>
                </c:pt>
                <c:pt idx="849">
                  <c:v>510385</c:v>
                </c:pt>
                <c:pt idx="850">
                  <c:v>510388</c:v>
                </c:pt>
                <c:pt idx="851">
                  <c:v>510391</c:v>
                </c:pt>
                <c:pt idx="852">
                  <c:v>510393</c:v>
                </c:pt>
                <c:pt idx="853">
                  <c:v>510395</c:v>
                </c:pt>
                <c:pt idx="854">
                  <c:v>510399</c:v>
                </c:pt>
                <c:pt idx="855">
                  <c:v>510401</c:v>
                </c:pt>
                <c:pt idx="856">
                  <c:v>510404</c:v>
                </c:pt>
                <c:pt idx="857">
                  <c:v>510406</c:v>
                </c:pt>
                <c:pt idx="858">
                  <c:v>510409</c:v>
                </c:pt>
                <c:pt idx="859">
                  <c:v>510411</c:v>
                </c:pt>
                <c:pt idx="860">
                  <c:v>510413</c:v>
                </c:pt>
                <c:pt idx="861">
                  <c:v>510416</c:v>
                </c:pt>
                <c:pt idx="862">
                  <c:v>510419</c:v>
                </c:pt>
                <c:pt idx="863">
                  <c:v>510422</c:v>
                </c:pt>
                <c:pt idx="864">
                  <c:v>510424</c:v>
                </c:pt>
                <c:pt idx="865">
                  <c:v>510426</c:v>
                </c:pt>
                <c:pt idx="866">
                  <c:v>510428</c:v>
                </c:pt>
                <c:pt idx="867">
                  <c:v>510431</c:v>
                </c:pt>
                <c:pt idx="868">
                  <c:v>510432</c:v>
                </c:pt>
                <c:pt idx="869">
                  <c:v>510434</c:v>
                </c:pt>
                <c:pt idx="870">
                  <c:v>510437</c:v>
                </c:pt>
                <c:pt idx="871">
                  <c:v>510441</c:v>
                </c:pt>
                <c:pt idx="872">
                  <c:v>510443</c:v>
                </c:pt>
                <c:pt idx="873">
                  <c:v>510445</c:v>
                </c:pt>
                <c:pt idx="874">
                  <c:v>510446</c:v>
                </c:pt>
                <c:pt idx="875">
                  <c:v>510449</c:v>
                </c:pt>
                <c:pt idx="876">
                  <c:v>510451</c:v>
                </c:pt>
                <c:pt idx="877">
                  <c:v>510453</c:v>
                </c:pt>
                <c:pt idx="878">
                  <c:v>510456</c:v>
                </c:pt>
                <c:pt idx="879">
                  <c:v>510459</c:v>
                </c:pt>
                <c:pt idx="880">
                  <c:v>510461</c:v>
                </c:pt>
                <c:pt idx="881">
                  <c:v>510463</c:v>
                </c:pt>
                <c:pt idx="882">
                  <c:v>510466</c:v>
                </c:pt>
                <c:pt idx="883">
                  <c:v>510467</c:v>
                </c:pt>
                <c:pt idx="884">
                  <c:v>510470</c:v>
                </c:pt>
                <c:pt idx="885">
                  <c:v>510472</c:v>
                </c:pt>
                <c:pt idx="886">
                  <c:v>510475</c:v>
                </c:pt>
                <c:pt idx="887">
                  <c:v>510478</c:v>
                </c:pt>
                <c:pt idx="888">
                  <c:v>510480</c:v>
                </c:pt>
                <c:pt idx="889">
                  <c:v>510482</c:v>
                </c:pt>
                <c:pt idx="890">
                  <c:v>510484</c:v>
                </c:pt>
                <c:pt idx="891">
                  <c:v>510486</c:v>
                </c:pt>
                <c:pt idx="892">
                  <c:v>510488</c:v>
                </c:pt>
                <c:pt idx="893">
                  <c:v>510492</c:v>
                </c:pt>
                <c:pt idx="894">
                  <c:v>510494</c:v>
                </c:pt>
                <c:pt idx="895">
                  <c:v>510496</c:v>
                </c:pt>
                <c:pt idx="896">
                  <c:v>510499</c:v>
                </c:pt>
                <c:pt idx="897">
                  <c:v>510500</c:v>
                </c:pt>
                <c:pt idx="898">
                  <c:v>510503</c:v>
                </c:pt>
                <c:pt idx="899">
                  <c:v>510504</c:v>
                </c:pt>
                <c:pt idx="900">
                  <c:v>510507</c:v>
                </c:pt>
                <c:pt idx="901">
                  <c:v>510509</c:v>
                </c:pt>
                <c:pt idx="902">
                  <c:v>510513</c:v>
                </c:pt>
                <c:pt idx="903">
                  <c:v>510514</c:v>
                </c:pt>
                <c:pt idx="904">
                  <c:v>510517</c:v>
                </c:pt>
                <c:pt idx="905">
                  <c:v>510520</c:v>
                </c:pt>
                <c:pt idx="906">
                  <c:v>510522</c:v>
                </c:pt>
                <c:pt idx="907">
                  <c:v>510525</c:v>
                </c:pt>
                <c:pt idx="908">
                  <c:v>510528</c:v>
                </c:pt>
                <c:pt idx="909">
                  <c:v>510530</c:v>
                </c:pt>
                <c:pt idx="910">
                  <c:v>510532</c:v>
                </c:pt>
                <c:pt idx="911">
                  <c:v>510534</c:v>
                </c:pt>
                <c:pt idx="912">
                  <c:v>510536</c:v>
                </c:pt>
                <c:pt idx="913">
                  <c:v>510539</c:v>
                </c:pt>
                <c:pt idx="914">
                  <c:v>510540</c:v>
                </c:pt>
                <c:pt idx="915">
                  <c:v>510543</c:v>
                </c:pt>
                <c:pt idx="916">
                  <c:v>510544</c:v>
                </c:pt>
                <c:pt idx="917">
                  <c:v>510547</c:v>
                </c:pt>
                <c:pt idx="918">
                  <c:v>510549</c:v>
                </c:pt>
                <c:pt idx="919">
                  <c:v>510550</c:v>
                </c:pt>
                <c:pt idx="920">
                  <c:v>510551</c:v>
                </c:pt>
                <c:pt idx="921">
                  <c:v>510553</c:v>
                </c:pt>
                <c:pt idx="922">
                  <c:v>510554</c:v>
                </c:pt>
                <c:pt idx="923">
                  <c:v>510558</c:v>
                </c:pt>
                <c:pt idx="924">
                  <c:v>510559</c:v>
                </c:pt>
                <c:pt idx="925">
                  <c:v>510562</c:v>
                </c:pt>
                <c:pt idx="926">
                  <c:v>510564</c:v>
                </c:pt>
                <c:pt idx="927">
                  <c:v>510565</c:v>
                </c:pt>
                <c:pt idx="928">
                  <c:v>510568</c:v>
                </c:pt>
                <c:pt idx="929">
                  <c:v>510570</c:v>
                </c:pt>
                <c:pt idx="930">
                  <c:v>510574</c:v>
                </c:pt>
                <c:pt idx="931">
                  <c:v>510576</c:v>
                </c:pt>
                <c:pt idx="932">
                  <c:v>510579</c:v>
                </c:pt>
                <c:pt idx="933">
                  <c:v>510581</c:v>
                </c:pt>
                <c:pt idx="934">
                  <c:v>510583</c:v>
                </c:pt>
                <c:pt idx="935">
                  <c:v>510585</c:v>
                </c:pt>
                <c:pt idx="936">
                  <c:v>510588</c:v>
                </c:pt>
                <c:pt idx="937">
                  <c:v>510590</c:v>
                </c:pt>
                <c:pt idx="938">
                  <c:v>510591</c:v>
                </c:pt>
                <c:pt idx="939">
                  <c:v>510594</c:v>
                </c:pt>
                <c:pt idx="940">
                  <c:v>510597</c:v>
                </c:pt>
                <c:pt idx="941">
                  <c:v>510599</c:v>
                </c:pt>
                <c:pt idx="942">
                  <c:v>510602</c:v>
                </c:pt>
                <c:pt idx="943">
                  <c:v>510604</c:v>
                </c:pt>
                <c:pt idx="944">
                  <c:v>510605</c:v>
                </c:pt>
                <c:pt idx="945">
                  <c:v>510607</c:v>
                </c:pt>
                <c:pt idx="946">
                  <c:v>510610</c:v>
                </c:pt>
                <c:pt idx="947">
                  <c:v>510612</c:v>
                </c:pt>
                <c:pt idx="948">
                  <c:v>510614</c:v>
                </c:pt>
                <c:pt idx="949">
                  <c:v>510616</c:v>
                </c:pt>
                <c:pt idx="950">
                  <c:v>510619</c:v>
                </c:pt>
                <c:pt idx="951">
                  <c:v>510621</c:v>
                </c:pt>
                <c:pt idx="952">
                  <c:v>510622</c:v>
                </c:pt>
                <c:pt idx="953">
                  <c:v>510624</c:v>
                </c:pt>
                <c:pt idx="954">
                  <c:v>510626</c:v>
                </c:pt>
                <c:pt idx="955">
                  <c:v>510628</c:v>
                </c:pt>
                <c:pt idx="956">
                  <c:v>510630</c:v>
                </c:pt>
                <c:pt idx="957">
                  <c:v>510632</c:v>
                </c:pt>
                <c:pt idx="958">
                  <c:v>510634</c:v>
                </c:pt>
                <c:pt idx="959">
                  <c:v>510637</c:v>
                </c:pt>
                <c:pt idx="960">
                  <c:v>510638</c:v>
                </c:pt>
                <c:pt idx="961">
                  <c:v>510640</c:v>
                </c:pt>
                <c:pt idx="962">
                  <c:v>510642</c:v>
                </c:pt>
                <c:pt idx="963">
                  <c:v>510645</c:v>
                </c:pt>
                <c:pt idx="964">
                  <c:v>510647</c:v>
                </c:pt>
                <c:pt idx="965">
                  <c:v>510649</c:v>
                </c:pt>
                <c:pt idx="966">
                  <c:v>510651</c:v>
                </c:pt>
                <c:pt idx="967">
                  <c:v>510655</c:v>
                </c:pt>
                <c:pt idx="968">
                  <c:v>510657</c:v>
                </c:pt>
                <c:pt idx="969">
                  <c:v>510660</c:v>
                </c:pt>
                <c:pt idx="970">
                  <c:v>510663</c:v>
                </c:pt>
                <c:pt idx="971">
                  <c:v>510665</c:v>
                </c:pt>
                <c:pt idx="972">
                  <c:v>510668</c:v>
                </c:pt>
                <c:pt idx="973">
                  <c:v>510670</c:v>
                </c:pt>
                <c:pt idx="974">
                  <c:v>510671</c:v>
                </c:pt>
                <c:pt idx="975">
                  <c:v>510673</c:v>
                </c:pt>
                <c:pt idx="976">
                  <c:v>510676</c:v>
                </c:pt>
                <c:pt idx="977">
                  <c:v>510679</c:v>
                </c:pt>
                <c:pt idx="978">
                  <c:v>510681</c:v>
                </c:pt>
                <c:pt idx="979">
                  <c:v>510684</c:v>
                </c:pt>
                <c:pt idx="980">
                  <c:v>510687</c:v>
                </c:pt>
                <c:pt idx="981">
                  <c:v>510688</c:v>
                </c:pt>
                <c:pt idx="982">
                  <c:v>510690</c:v>
                </c:pt>
                <c:pt idx="983">
                  <c:v>510692</c:v>
                </c:pt>
                <c:pt idx="984">
                  <c:v>510694</c:v>
                </c:pt>
                <c:pt idx="985">
                  <c:v>510696</c:v>
                </c:pt>
                <c:pt idx="986">
                  <c:v>510697</c:v>
                </c:pt>
                <c:pt idx="987">
                  <c:v>510699</c:v>
                </c:pt>
                <c:pt idx="988">
                  <c:v>510701</c:v>
                </c:pt>
                <c:pt idx="989">
                  <c:v>510704</c:v>
                </c:pt>
                <c:pt idx="990">
                  <c:v>510706</c:v>
                </c:pt>
                <c:pt idx="991">
                  <c:v>510710</c:v>
                </c:pt>
                <c:pt idx="992">
                  <c:v>510712</c:v>
                </c:pt>
                <c:pt idx="993">
                  <c:v>510715</c:v>
                </c:pt>
                <c:pt idx="994">
                  <c:v>510717</c:v>
                </c:pt>
                <c:pt idx="995">
                  <c:v>510719</c:v>
                </c:pt>
                <c:pt idx="996">
                  <c:v>510723</c:v>
                </c:pt>
                <c:pt idx="997">
                  <c:v>510725</c:v>
                </c:pt>
                <c:pt idx="998">
                  <c:v>510727</c:v>
                </c:pt>
                <c:pt idx="999">
                  <c:v>510728</c:v>
                </c:pt>
              </c:numCache>
            </c:numRef>
          </c:val>
          <c:smooth val="0"/>
          <c:extLst>
            <c:ext xmlns:c16="http://schemas.microsoft.com/office/drawing/2014/chart" uri="{C3380CC4-5D6E-409C-BE32-E72D297353CC}">
              <c16:uniqueId val="{00000005-C81A-4A64-B6EA-A77AA4AD46CC}"/>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65'!$C$1</c:f>
              <c:strCache>
                <c:ptCount val="1"/>
                <c:pt idx="0">
                  <c:v>No Vaccine</c:v>
                </c:pt>
              </c:strCache>
            </c:strRef>
          </c:tx>
          <c:spPr>
            <a:ln w="28575" cap="rnd">
              <a:solidFill>
                <a:schemeClr val="tx1"/>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C$2:$C$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730</c:v>
                </c:pt>
                <c:pt idx="313">
                  <c:v>427319</c:v>
                </c:pt>
                <c:pt idx="314">
                  <c:v>432052</c:v>
                </c:pt>
                <c:pt idx="315">
                  <c:v>436965</c:v>
                </c:pt>
                <c:pt idx="316">
                  <c:v>442119</c:v>
                </c:pt>
                <c:pt idx="317">
                  <c:v>447447</c:v>
                </c:pt>
                <c:pt idx="318">
                  <c:v>452904</c:v>
                </c:pt>
                <c:pt idx="319">
                  <c:v>458487</c:v>
                </c:pt>
                <c:pt idx="320">
                  <c:v>464228</c:v>
                </c:pt>
                <c:pt idx="321">
                  <c:v>470138</c:v>
                </c:pt>
                <c:pt idx="322">
                  <c:v>476278</c:v>
                </c:pt>
                <c:pt idx="323">
                  <c:v>482626</c:v>
                </c:pt>
                <c:pt idx="324">
                  <c:v>489135</c:v>
                </c:pt>
                <c:pt idx="325">
                  <c:v>495903</c:v>
                </c:pt>
                <c:pt idx="326">
                  <c:v>502912</c:v>
                </c:pt>
                <c:pt idx="327">
                  <c:v>510089</c:v>
                </c:pt>
                <c:pt idx="328">
                  <c:v>517435</c:v>
                </c:pt>
                <c:pt idx="329">
                  <c:v>525042</c:v>
                </c:pt>
                <c:pt idx="330">
                  <c:v>532883</c:v>
                </c:pt>
                <c:pt idx="331">
                  <c:v>540975</c:v>
                </c:pt>
                <c:pt idx="332">
                  <c:v>549362</c:v>
                </c:pt>
                <c:pt idx="333">
                  <c:v>557860</c:v>
                </c:pt>
                <c:pt idx="334">
                  <c:v>566565</c:v>
                </c:pt>
                <c:pt idx="335">
                  <c:v>575631</c:v>
                </c:pt>
                <c:pt idx="336">
                  <c:v>584886</c:v>
                </c:pt>
                <c:pt idx="337">
                  <c:v>594399</c:v>
                </c:pt>
                <c:pt idx="338">
                  <c:v>601925</c:v>
                </c:pt>
                <c:pt idx="339">
                  <c:v>607345</c:v>
                </c:pt>
                <c:pt idx="340">
                  <c:v>612974</c:v>
                </c:pt>
                <c:pt idx="341">
                  <c:v>618540</c:v>
                </c:pt>
                <c:pt idx="342">
                  <c:v>623939</c:v>
                </c:pt>
                <c:pt idx="343">
                  <c:v>629174</c:v>
                </c:pt>
                <c:pt idx="344">
                  <c:v>633959</c:v>
                </c:pt>
                <c:pt idx="345">
                  <c:v>638234</c:v>
                </c:pt>
                <c:pt idx="346">
                  <c:v>642230</c:v>
                </c:pt>
                <c:pt idx="347">
                  <c:v>645907</c:v>
                </c:pt>
                <c:pt idx="348">
                  <c:v>649166</c:v>
                </c:pt>
                <c:pt idx="349">
                  <c:v>652155</c:v>
                </c:pt>
                <c:pt idx="350">
                  <c:v>654994</c:v>
                </c:pt>
                <c:pt idx="351">
                  <c:v>657692</c:v>
                </c:pt>
                <c:pt idx="352">
                  <c:v>660209</c:v>
                </c:pt>
                <c:pt idx="353">
                  <c:v>662501</c:v>
                </c:pt>
                <c:pt idx="354">
                  <c:v>664635</c:v>
                </c:pt>
                <c:pt idx="355">
                  <c:v>666590</c:v>
                </c:pt>
                <c:pt idx="356">
                  <c:v>668394</c:v>
                </c:pt>
                <c:pt idx="357">
                  <c:v>670070</c:v>
                </c:pt>
                <c:pt idx="358">
                  <c:v>671618</c:v>
                </c:pt>
                <c:pt idx="359">
                  <c:v>673049</c:v>
                </c:pt>
                <c:pt idx="360">
                  <c:v>674397</c:v>
                </c:pt>
                <c:pt idx="361">
                  <c:v>675616</c:v>
                </c:pt>
                <c:pt idx="362">
                  <c:v>676782</c:v>
                </c:pt>
                <c:pt idx="363">
                  <c:v>677836</c:v>
                </c:pt>
                <c:pt idx="364">
                  <c:v>678821</c:v>
                </c:pt>
                <c:pt idx="365">
                  <c:v>679733</c:v>
                </c:pt>
                <c:pt idx="366">
                  <c:v>680627</c:v>
                </c:pt>
                <c:pt idx="367">
                  <c:v>681470</c:v>
                </c:pt>
                <c:pt idx="368">
                  <c:v>682291</c:v>
                </c:pt>
                <c:pt idx="369">
                  <c:v>683131</c:v>
                </c:pt>
                <c:pt idx="370">
                  <c:v>684001</c:v>
                </c:pt>
                <c:pt idx="371">
                  <c:v>684959</c:v>
                </c:pt>
                <c:pt idx="372">
                  <c:v>686068</c:v>
                </c:pt>
                <c:pt idx="373">
                  <c:v>687219</c:v>
                </c:pt>
                <c:pt idx="374">
                  <c:v>688407</c:v>
                </c:pt>
                <c:pt idx="375">
                  <c:v>689683</c:v>
                </c:pt>
                <c:pt idx="376">
                  <c:v>691016</c:v>
                </c:pt>
                <c:pt idx="377">
                  <c:v>692408</c:v>
                </c:pt>
                <c:pt idx="378">
                  <c:v>693903</c:v>
                </c:pt>
                <c:pt idx="379">
                  <c:v>695517</c:v>
                </c:pt>
                <c:pt idx="380">
                  <c:v>697286</c:v>
                </c:pt>
                <c:pt idx="381">
                  <c:v>699149</c:v>
                </c:pt>
                <c:pt idx="382">
                  <c:v>701104</c:v>
                </c:pt>
                <c:pt idx="383">
                  <c:v>703189</c:v>
                </c:pt>
                <c:pt idx="384">
                  <c:v>705374</c:v>
                </c:pt>
                <c:pt idx="385">
                  <c:v>707715</c:v>
                </c:pt>
                <c:pt idx="386">
                  <c:v>710234</c:v>
                </c:pt>
                <c:pt idx="387">
                  <c:v>712866</c:v>
                </c:pt>
                <c:pt idx="388">
                  <c:v>715647</c:v>
                </c:pt>
                <c:pt idx="389">
                  <c:v>718622</c:v>
                </c:pt>
                <c:pt idx="390">
                  <c:v>721835</c:v>
                </c:pt>
                <c:pt idx="391">
                  <c:v>725162</c:v>
                </c:pt>
                <c:pt idx="392">
                  <c:v>728625</c:v>
                </c:pt>
                <c:pt idx="393">
                  <c:v>732156</c:v>
                </c:pt>
                <c:pt idx="394">
                  <c:v>735773</c:v>
                </c:pt>
                <c:pt idx="395">
                  <c:v>739338</c:v>
                </c:pt>
                <c:pt idx="396">
                  <c:v>743008</c:v>
                </c:pt>
                <c:pt idx="397">
                  <c:v>746679</c:v>
                </c:pt>
                <c:pt idx="398">
                  <c:v>750388</c:v>
                </c:pt>
                <c:pt idx="399">
                  <c:v>753927</c:v>
                </c:pt>
                <c:pt idx="400">
                  <c:v>757223</c:v>
                </c:pt>
                <c:pt idx="401">
                  <c:v>760309</c:v>
                </c:pt>
                <c:pt idx="402">
                  <c:v>763138</c:v>
                </c:pt>
                <c:pt idx="403">
                  <c:v>765718</c:v>
                </c:pt>
                <c:pt idx="404">
                  <c:v>768255</c:v>
                </c:pt>
                <c:pt idx="405">
                  <c:v>770567</c:v>
                </c:pt>
                <c:pt idx="406">
                  <c:v>772724</c:v>
                </c:pt>
                <c:pt idx="407">
                  <c:v>774717</c:v>
                </c:pt>
                <c:pt idx="408">
                  <c:v>776546</c:v>
                </c:pt>
                <c:pt idx="409">
                  <c:v>778233</c:v>
                </c:pt>
                <c:pt idx="410">
                  <c:v>779763</c:v>
                </c:pt>
                <c:pt idx="411">
                  <c:v>781193</c:v>
                </c:pt>
                <c:pt idx="412">
                  <c:v>782528</c:v>
                </c:pt>
                <c:pt idx="413">
                  <c:v>783787</c:v>
                </c:pt>
                <c:pt idx="414">
                  <c:v>784943</c:v>
                </c:pt>
                <c:pt idx="415">
                  <c:v>786024</c:v>
                </c:pt>
                <c:pt idx="416">
                  <c:v>787047</c:v>
                </c:pt>
                <c:pt idx="417">
                  <c:v>788044</c:v>
                </c:pt>
                <c:pt idx="418">
                  <c:v>789000</c:v>
                </c:pt>
                <c:pt idx="419">
                  <c:v>789939</c:v>
                </c:pt>
                <c:pt idx="420">
                  <c:v>790888</c:v>
                </c:pt>
                <c:pt idx="421">
                  <c:v>791842</c:v>
                </c:pt>
                <c:pt idx="422">
                  <c:v>792816</c:v>
                </c:pt>
                <c:pt idx="423">
                  <c:v>793851</c:v>
                </c:pt>
                <c:pt idx="424">
                  <c:v>794937</c:v>
                </c:pt>
                <c:pt idx="425">
                  <c:v>796112</c:v>
                </c:pt>
                <c:pt idx="426">
                  <c:v>797359</c:v>
                </c:pt>
                <c:pt idx="427">
                  <c:v>798683</c:v>
                </c:pt>
                <c:pt idx="428">
                  <c:v>800074</c:v>
                </c:pt>
                <c:pt idx="429">
                  <c:v>801545</c:v>
                </c:pt>
                <c:pt idx="430">
                  <c:v>803104</c:v>
                </c:pt>
                <c:pt idx="431">
                  <c:v>804765</c:v>
                </c:pt>
                <c:pt idx="432">
                  <c:v>806496</c:v>
                </c:pt>
                <c:pt idx="433">
                  <c:v>808360</c:v>
                </c:pt>
                <c:pt idx="434">
                  <c:v>810327</c:v>
                </c:pt>
                <c:pt idx="435">
                  <c:v>812399</c:v>
                </c:pt>
                <c:pt idx="436">
                  <c:v>814574</c:v>
                </c:pt>
                <c:pt idx="437">
                  <c:v>816941</c:v>
                </c:pt>
                <c:pt idx="438">
                  <c:v>819431</c:v>
                </c:pt>
                <c:pt idx="439">
                  <c:v>822028</c:v>
                </c:pt>
                <c:pt idx="440">
                  <c:v>824818</c:v>
                </c:pt>
                <c:pt idx="441">
                  <c:v>827663</c:v>
                </c:pt>
                <c:pt idx="442">
                  <c:v>830677</c:v>
                </c:pt>
                <c:pt idx="443">
                  <c:v>833766</c:v>
                </c:pt>
                <c:pt idx="444">
                  <c:v>836943</c:v>
                </c:pt>
                <c:pt idx="445">
                  <c:v>840219</c:v>
                </c:pt>
                <c:pt idx="446">
                  <c:v>843672</c:v>
                </c:pt>
                <c:pt idx="447">
                  <c:v>847108</c:v>
                </c:pt>
                <c:pt idx="448">
                  <c:v>850586</c:v>
                </c:pt>
                <c:pt idx="449">
                  <c:v>854053</c:v>
                </c:pt>
                <c:pt idx="450">
                  <c:v>857464</c:v>
                </c:pt>
                <c:pt idx="451">
                  <c:v>860613</c:v>
                </c:pt>
                <c:pt idx="452">
                  <c:v>863785</c:v>
                </c:pt>
                <c:pt idx="453">
                  <c:v>866882</c:v>
                </c:pt>
                <c:pt idx="454">
                  <c:v>869826</c:v>
                </c:pt>
                <c:pt idx="455">
                  <c:v>872670</c:v>
                </c:pt>
                <c:pt idx="456">
                  <c:v>875259</c:v>
                </c:pt>
                <c:pt idx="457">
                  <c:v>877706</c:v>
                </c:pt>
                <c:pt idx="458">
                  <c:v>880038</c:v>
                </c:pt>
                <c:pt idx="459">
                  <c:v>882211</c:v>
                </c:pt>
                <c:pt idx="460">
                  <c:v>884158</c:v>
                </c:pt>
                <c:pt idx="461">
                  <c:v>885931</c:v>
                </c:pt>
                <c:pt idx="462">
                  <c:v>887572</c:v>
                </c:pt>
                <c:pt idx="463">
                  <c:v>889102</c:v>
                </c:pt>
                <c:pt idx="464">
                  <c:v>890566</c:v>
                </c:pt>
                <c:pt idx="465">
                  <c:v>891932</c:v>
                </c:pt>
                <c:pt idx="466">
                  <c:v>893198</c:v>
                </c:pt>
                <c:pt idx="467">
                  <c:v>894365</c:v>
                </c:pt>
                <c:pt idx="468">
                  <c:v>895474</c:v>
                </c:pt>
                <c:pt idx="469">
                  <c:v>896516</c:v>
                </c:pt>
                <c:pt idx="470">
                  <c:v>897518</c:v>
                </c:pt>
                <c:pt idx="471">
                  <c:v>898511</c:v>
                </c:pt>
                <c:pt idx="472">
                  <c:v>899512</c:v>
                </c:pt>
                <c:pt idx="473">
                  <c:v>900498</c:v>
                </c:pt>
                <c:pt idx="474">
                  <c:v>901513</c:v>
                </c:pt>
                <c:pt idx="475">
                  <c:v>902565</c:v>
                </c:pt>
                <c:pt idx="476">
                  <c:v>903641</c:v>
                </c:pt>
                <c:pt idx="477">
                  <c:v>904775</c:v>
                </c:pt>
                <c:pt idx="478">
                  <c:v>905950</c:v>
                </c:pt>
                <c:pt idx="479">
                  <c:v>907209</c:v>
                </c:pt>
                <c:pt idx="480">
                  <c:v>908503</c:v>
                </c:pt>
                <c:pt idx="481">
                  <c:v>909880</c:v>
                </c:pt>
                <c:pt idx="482">
                  <c:v>911326</c:v>
                </c:pt>
                <c:pt idx="483">
                  <c:v>912881</c:v>
                </c:pt>
                <c:pt idx="484">
                  <c:v>914505</c:v>
                </c:pt>
                <c:pt idx="485">
                  <c:v>916232</c:v>
                </c:pt>
                <c:pt idx="486">
                  <c:v>918046</c:v>
                </c:pt>
                <c:pt idx="487">
                  <c:v>919959</c:v>
                </c:pt>
                <c:pt idx="488">
                  <c:v>922015</c:v>
                </c:pt>
                <c:pt idx="489">
                  <c:v>924196</c:v>
                </c:pt>
                <c:pt idx="490">
                  <c:v>926499</c:v>
                </c:pt>
                <c:pt idx="491">
                  <c:v>928907</c:v>
                </c:pt>
                <c:pt idx="492">
                  <c:v>931371</c:v>
                </c:pt>
                <c:pt idx="493">
                  <c:v>933987</c:v>
                </c:pt>
                <c:pt idx="494">
                  <c:v>936810</c:v>
                </c:pt>
                <c:pt idx="495">
                  <c:v>939711</c:v>
                </c:pt>
                <c:pt idx="496">
                  <c:v>942652</c:v>
                </c:pt>
                <c:pt idx="497">
                  <c:v>945688</c:v>
                </c:pt>
                <c:pt idx="498">
                  <c:v>948799</c:v>
                </c:pt>
                <c:pt idx="499">
                  <c:v>952071</c:v>
                </c:pt>
                <c:pt idx="500">
                  <c:v>955330</c:v>
                </c:pt>
                <c:pt idx="501">
                  <c:v>958609</c:v>
                </c:pt>
                <c:pt idx="502">
                  <c:v>961996</c:v>
                </c:pt>
                <c:pt idx="503">
                  <c:v>965265</c:v>
                </c:pt>
                <c:pt idx="504">
                  <c:v>968484</c:v>
                </c:pt>
                <c:pt idx="505">
                  <c:v>971635</c:v>
                </c:pt>
                <c:pt idx="506">
                  <c:v>974691</c:v>
                </c:pt>
                <c:pt idx="507">
                  <c:v>977706</c:v>
                </c:pt>
                <c:pt idx="508">
                  <c:v>980608</c:v>
                </c:pt>
                <c:pt idx="509">
                  <c:v>983435</c:v>
                </c:pt>
                <c:pt idx="510">
                  <c:v>986111</c:v>
                </c:pt>
                <c:pt idx="511">
                  <c:v>988592</c:v>
                </c:pt>
                <c:pt idx="512">
                  <c:v>990890</c:v>
                </c:pt>
                <c:pt idx="513">
                  <c:v>993131</c:v>
                </c:pt>
                <c:pt idx="514">
                  <c:v>995206</c:v>
                </c:pt>
                <c:pt idx="515">
                  <c:v>997126</c:v>
                </c:pt>
                <c:pt idx="516">
                  <c:v>998904</c:v>
                </c:pt>
                <c:pt idx="517">
                  <c:v>1000560</c:v>
                </c:pt>
                <c:pt idx="518">
                  <c:v>1002080</c:v>
                </c:pt>
                <c:pt idx="519">
                  <c:v>1003500</c:v>
                </c:pt>
                <c:pt idx="520">
                  <c:v>1004850</c:v>
                </c:pt>
                <c:pt idx="521">
                  <c:v>1006090</c:v>
                </c:pt>
                <c:pt idx="522">
                  <c:v>1007260</c:v>
                </c:pt>
                <c:pt idx="523">
                  <c:v>1008410</c:v>
                </c:pt>
                <c:pt idx="524">
                  <c:v>1009500</c:v>
                </c:pt>
                <c:pt idx="525">
                  <c:v>1010590</c:v>
                </c:pt>
                <c:pt idx="526">
                  <c:v>1011640</c:v>
                </c:pt>
                <c:pt idx="527">
                  <c:v>1012700</c:v>
                </c:pt>
                <c:pt idx="528">
                  <c:v>1013770</c:v>
                </c:pt>
                <c:pt idx="529">
                  <c:v>1014860</c:v>
                </c:pt>
                <c:pt idx="530">
                  <c:v>1015980</c:v>
                </c:pt>
                <c:pt idx="531">
                  <c:v>1017180</c:v>
                </c:pt>
                <c:pt idx="532">
                  <c:v>1018370</c:v>
                </c:pt>
                <c:pt idx="533">
                  <c:v>1019630</c:v>
                </c:pt>
                <c:pt idx="534">
                  <c:v>1020950</c:v>
                </c:pt>
                <c:pt idx="535">
                  <c:v>1022320</c:v>
                </c:pt>
                <c:pt idx="536">
                  <c:v>1023780</c:v>
                </c:pt>
                <c:pt idx="537">
                  <c:v>1025330</c:v>
                </c:pt>
                <c:pt idx="538">
                  <c:v>1026920</c:v>
                </c:pt>
                <c:pt idx="539">
                  <c:v>1028590</c:v>
                </c:pt>
                <c:pt idx="540">
                  <c:v>1030350</c:v>
                </c:pt>
                <c:pt idx="541">
                  <c:v>1032230</c:v>
                </c:pt>
                <c:pt idx="542">
                  <c:v>1034180</c:v>
                </c:pt>
                <c:pt idx="543">
                  <c:v>1036240</c:v>
                </c:pt>
                <c:pt idx="544">
                  <c:v>1038420</c:v>
                </c:pt>
                <c:pt idx="545">
                  <c:v>1040710</c:v>
                </c:pt>
                <c:pt idx="546">
                  <c:v>1043120</c:v>
                </c:pt>
                <c:pt idx="547">
                  <c:v>1045640</c:v>
                </c:pt>
                <c:pt idx="548">
                  <c:v>1048290</c:v>
                </c:pt>
                <c:pt idx="549">
                  <c:v>1051070</c:v>
                </c:pt>
                <c:pt idx="550">
                  <c:v>1053880</c:v>
                </c:pt>
                <c:pt idx="551">
                  <c:v>1056790</c:v>
                </c:pt>
                <c:pt idx="552">
                  <c:v>1059870</c:v>
                </c:pt>
                <c:pt idx="553">
                  <c:v>1062990</c:v>
                </c:pt>
                <c:pt idx="554">
                  <c:v>1065990</c:v>
                </c:pt>
                <c:pt idx="555">
                  <c:v>1069100</c:v>
                </c:pt>
                <c:pt idx="556">
                  <c:v>1072250</c:v>
                </c:pt>
                <c:pt idx="557">
                  <c:v>1075400</c:v>
                </c:pt>
                <c:pt idx="558">
                  <c:v>1078520</c:v>
                </c:pt>
                <c:pt idx="559">
                  <c:v>1081580</c:v>
                </c:pt>
                <c:pt idx="560">
                  <c:v>1084570</c:v>
                </c:pt>
                <c:pt idx="561">
                  <c:v>1087450</c:v>
                </c:pt>
                <c:pt idx="562">
                  <c:v>1090260</c:v>
                </c:pt>
                <c:pt idx="563">
                  <c:v>1093040</c:v>
                </c:pt>
                <c:pt idx="564">
                  <c:v>1095780</c:v>
                </c:pt>
                <c:pt idx="565">
                  <c:v>1098390</c:v>
                </c:pt>
                <c:pt idx="566">
                  <c:v>1100900</c:v>
                </c:pt>
                <c:pt idx="567">
                  <c:v>1103270</c:v>
                </c:pt>
                <c:pt idx="568">
                  <c:v>1105510</c:v>
                </c:pt>
                <c:pt idx="569">
                  <c:v>1107660</c:v>
                </c:pt>
                <c:pt idx="570">
                  <c:v>1109620</c:v>
                </c:pt>
                <c:pt idx="571">
                  <c:v>1111420</c:v>
                </c:pt>
                <c:pt idx="572">
                  <c:v>1113170</c:v>
                </c:pt>
                <c:pt idx="573">
                  <c:v>1114880</c:v>
                </c:pt>
                <c:pt idx="574">
                  <c:v>1116530</c:v>
                </c:pt>
                <c:pt idx="575">
                  <c:v>1118010</c:v>
                </c:pt>
                <c:pt idx="576">
                  <c:v>1119420</c:v>
                </c:pt>
                <c:pt idx="577">
                  <c:v>1120680</c:v>
                </c:pt>
                <c:pt idx="578">
                  <c:v>1121920</c:v>
                </c:pt>
                <c:pt idx="579">
                  <c:v>1123160</c:v>
                </c:pt>
                <c:pt idx="580">
                  <c:v>1124370</c:v>
                </c:pt>
                <c:pt idx="581">
                  <c:v>1125570</c:v>
                </c:pt>
                <c:pt idx="582">
                  <c:v>1126780</c:v>
                </c:pt>
                <c:pt idx="583">
                  <c:v>1127990</c:v>
                </c:pt>
                <c:pt idx="584">
                  <c:v>1129170</c:v>
                </c:pt>
                <c:pt idx="585">
                  <c:v>1130360</c:v>
                </c:pt>
                <c:pt idx="586">
                  <c:v>1131560</c:v>
                </c:pt>
                <c:pt idx="587">
                  <c:v>1132830</c:v>
                </c:pt>
                <c:pt idx="588">
                  <c:v>1134140</c:v>
                </c:pt>
                <c:pt idx="589">
                  <c:v>1135490</c:v>
                </c:pt>
                <c:pt idx="590">
                  <c:v>1136900</c:v>
                </c:pt>
                <c:pt idx="591">
                  <c:v>1138370</c:v>
                </c:pt>
                <c:pt idx="592">
                  <c:v>1139910</c:v>
                </c:pt>
                <c:pt idx="593">
                  <c:v>1141490</c:v>
                </c:pt>
                <c:pt idx="594">
                  <c:v>1143110</c:v>
                </c:pt>
                <c:pt idx="595">
                  <c:v>1144830</c:v>
                </c:pt>
                <c:pt idx="596">
                  <c:v>1146640</c:v>
                </c:pt>
                <c:pt idx="597">
                  <c:v>1148520</c:v>
                </c:pt>
                <c:pt idx="598">
                  <c:v>1150470</c:v>
                </c:pt>
                <c:pt idx="599">
                  <c:v>1152540</c:v>
                </c:pt>
                <c:pt idx="600">
                  <c:v>1154680</c:v>
                </c:pt>
                <c:pt idx="601">
                  <c:v>1156930</c:v>
                </c:pt>
                <c:pt idx="602">
                  <c:v>1159240</c:v>
                </c:pt>
                <c:pt idx="603">
                  <c:v>1161700</c:v>
                </c:pt>
                <c:pt idx="604">
                  <c:v>1164230</c:v>
                </c:pt>
                <c:pt idx="605">
                  <c:v>1166840</c:v>
                </c:pt>
                <c:pt idx="606">
                  <c:v>1169580</c:v>
                </c:pt>
                <c:pt idx="607">
                  <c:v>1172400</c:v>
                </c:pt>
                <c:pt idx="608">
                  <c:v>1175200</c:v>
                </c:pt>
                <c:pt idx="609">
                  <c:v>1178050</c:v>
                </c:pt>
                <c:pt idx="610">
                  <c:v>1180950</c:v>
                </c:pt>
                <c:pt idx="611">
                  <c:v>1183950</c:v>
                </c:pt>
                <c:pt idx="612">
                  <c:v>1186980</c:v>
                </c:pt>
                <c:pt idx="613">
                  <c:v>1190030</c:v>
                </c:pt>
                <c:pt idx="614">
                  <c:v>1193000</c:v>
                </c:pt>
                <c:pt idx="615">
                  <c:v>1195820</c:v>
                </c:pt>
                <c:pt idx="616">
                  <c:v>1198570</c:v>
                </c:pt>
                <c:pt idx="617">
                  <c:v>1201210</c:v>
                </c:pt>
                <c:pt idx="618">
                  <c:v>1203740</c:v>
                </c:pt>
                <c:pt idx="619">
                  <c:v>1206350</c:v>
                </c:pt>
                <c:pt idx="620">
                  <c:v>1208870</c:v>
                </c:pt>
                <c:pt idx="621">
                  <c:v>1211300</c:v>
                </c:pt>
                <c:pt idx="622">
                  <c:v>1213620</c:v>
                </c:pt>
                <c:pt idx="623">
                  <c:v>1215850</c:v>
                </c:pt>
                <c:pt idx="624">
                  <c:v>1218020</c:v>
                </c:pt>
                <c:pt idx="625">
                  <c:v>1220080</c:v>
                </c:pt>
                <c:pt idx="626">
                  <c:v>1222050</c:v>
                </c:pt>
                <c:pt idx="627">
                  <c:v>1223980</c:v>
                </c:pt>
                <c:pt idx="628">
                  <c:v>1225850</c:v>
                </c:pt>
                <c:pt idx="629">
                  <c:v>1227600</c:v>
                </c:pt>
                <c:pt idx="630">
                  <c:v>1229290</c:v>
                </c:pt>
                <c:pt idx="631">
                  <c:v>1230830</c:v>
                </c:pt>
                <c:pt idx="632">
                  <c:v>1232330</c:v>
                </c:pt>
                <c:pt idx="633">
                  <c:v>1233780</c:v>
                </c:pt>
                <c:pt idx="634">
                  <c:v>1235150</c:v>
                </c:pt>
                <c:pt idx="635">
                  <c:v>1236470</c:v>
                </c:pt>
                <c:pt idx="636">
                  <c:v>1237840</c:v>
                </c:pt>
                <c:pt idx="637">
                  <c:v>1239170</c:v>
                </c:pt>
                <c:pt idx="638">
                  <c:v>1240470</c:v>
                </c:pt>
                <c:pt idx="639">
                  <c:v>1241750</c:v>
                </c:pt>
                <c:pt idx="640">
                  <c:v>1243010</c:v>
                </c:pt>
                <c:pt idx="641">
                  <c:v>1244270</c:v>
                </c:pt>
                <c:pt idx="642">
                  <c:v>1245560</c:v>
                </c:pt>
                <c:pt idx="643">
                  <c:v>1246880</c:v>
                </c:pt>
                <c:pt idx="644">
                  <c:v>1248210</c:v>
                </c:pt>
                <c:pt idx="645">
                  <c:v>1249600</c:v>
                </c:pt>
                <c:pt idx="646">
                  <c:v>1251010</c:v>
                </c:pt>
                <c:pt idx="647">
                  <c:v>1252460</c:v>
                </c:pt>
                <c:pt idx="648">
                  <c:v>1253940</c:v>
                </c:pt>
                <c:pt idx="649">
                  <c:v>1255440</c:v>
                </c:pt>
                <c:pt idx="650">
                  <c:v>1257020</c:v>
                </c:pt>
                <c:pt idx="651">
                  <c:v>1258710</c:v>
                </c:pt>
                <c:pt idx="652">
                  <c:v>1260440</c:v>
                </c:pt>
                <c:pt idx="653">
                  <c:v>1262240</c:v>
                </c:pt>
                <c:pt idx="654">
                  <c:v>1264120</c:v>
                </c:pt>
                <c:pt idx="655">
                  <c:v>1266030</c:v>
                </c:pt>
                <c:pt idx="656">
                  <c:v>1268020</c:v>
                </c:pt>
                <c:pt idx="657">
                  <c:v>1270100</c:v>
                </c:pt>
                <c:pt idx="658">
                  <c:v>1272250</c:v>
                </c:pt>
                <c:pt idx="659">
                  <c:v>1274490</c:v>
                </c:pt>
                <c:pt idx="660">
                  <c:v>1276860</c:v>
                </c:pt>
                <c:pt idx="661">
                  <c:v>1279220</c:v>
                </c:pt>
                <c:pt idx="662">
                  <c:v>1281700</c:v>
                </c:pt>
                <c:pt idx="663">
                  <c:v>1284220</c:v>
                </c:pt>
                <c:pt idx="664">
                  <c:v>1286800</c:v>
                </c:pt>
                <c:pt idx="665">
                  <c:v>1289450</c:v>
                </c:pt>
                <c:pt idx="666">
                  <c:v>1292150</c:v>
                </c:pt>
                <c:pt idx="667">
                  <c:v>1294850</c:v>
                </c:pt>
                <c:pt idx="668">
                  <c:v>1297580</c:v>
                </c:pt>
                <c:pt idx="669">
                  <c:v>1300340</c:v>
                </c:pt>
                <c:pt idx="670">
                  <c:v>1303070</c:v>
                </c:pt>
                <c:pt idx="671">
                  <c:v>1305840</c:v>
                </c:pt>
                <c:pt idx="672">
                  <c:v>1308560</c:v>
                </c:pt>
                <c:pt idx="673">
                  <c:v>1311360</c:v>
                </c:pt>
                <c:pt idx="674">
                  <c:v>1314080</c:v>
                </c:pt>
                <c:pt idx="675">
                  <c:v>1316670</c:v>
                </c:pt>
                <c:pt idx="676">
                  <c:v>1319260</c:v>
                </c:pt>
                <c:pt idx="677">
                  <c:v>1321780</c:v>
                </c:pt>
                <c:pt idx="678">
                  <c:v>1324190</c:v>
                </c:pt>
                <c:pt idx="679">
                  <c:v>1326620</c:v>
                </c:pt>
                <c:pt idx="680">
                  <c:v>1328960</c:v>
                </c:pt>
                <c:pt idx="681">
                  <c:v>1331200</c:v>
                </c:pt>
                <c:pt idx="682">
                  <c:v>1333340</c:v>
                </c:pt>
                <c:pt idx="683">
                  <c:v>1335450</c:v>
                </c:pt>
                <c:pt idx="684">
                  <c:v>1337460</c:v>
                </c:pt>
                <c:pt idx="685">
                  <c:v>1339410</c:v>
                </c:pt>
                <c:pt idx="686">
                  <c:v>1341340</c:v>
                </c:pt>
                <c:pt idx="687">
                  <c:v>1343220</c:v>
                </c:pt>
                <c:pt idx="688">
                  <c:v>1345000</c:v>
                </c:pt>
                <c:pt idx="689">
                  <c:v>1346740</c:v>
                </c:pt>
                <c:pt idx="690">
                  <c:v>1348470</c:v>
                </c:pt>
                <c:pt idx="691">
                  <c:v>1350090</c:v>
                </c:pt>
                <c:pt idx="692">
                  <c:v>1351640</c:v>
                </c:pt>
                <c:pt idx="693">
                  <c:v>1353190</c:v>
                </c:pt>
                <c:pt idx="694">
                  <c:v>1354730</c:v>
                </c:pt>
                <c:pt idx="695">
                  <c:v>1356280</c:v>
                </c:pt>
                <c:pt idx="696">
                  <c:v>1357800</c:v>
                </c:pt>
                <c:pt idx="697">
                  <c:v>1359300</c:v>
                </c:pt>
                <c:pt idx="698">
                  <c:v>1360790</c:v>
                </c:pt>
                <c:pt idx="699">
                  <c:v>1362240</c:v>
                </c:pt>
                <c:pt idx="700">
                  <c:v>1363700</c:v>
                </c:pt>
                <c:pt idx="701">
                  <c:v>1365160</c:v>
                </c:pt>
                <c:pt idx="702">
                  <c:v>1366590</c:v>
                </c:pt>
                <c:pt idx="703">
                  <c:v>1368090</c:v>
                </c:pt>
                <c:pt idx="704">
                  <c:v>1369600</c:v>
                </c:pt>
                <c:pt idx="705">
                  <c:v>1371120</c:v>
                </c:pt>
                <c:pt idx="706">
                  <c:v>1372630</c:v>
                </c:pt>
                <c:pt idx="707">
                  <c:v>1374180</c:v>
                </c:pt>
                <c:pt idx="708">
                  <c:v>1375750</c:v>
                </c:pt>
                <c:pt idx="709">
                  <c:v>1377390</c:v>
                </c:pt>
                <c:pt idx="710">
                  <c:v>1379050</c:v>
                </c:pt>
                <c:pt idx="711">
                  <c:v>1380750</c:v>
                </c:pt>
                <c:pt idx="712">
                  <c:v>1382510</c:v>
                </c:pt>
                <c:pt idx="713">
                  <c:v>1384330</c:v>
                </c:pt>
                <c:pt idx="714">
                  <c:v>1386190</c:v>
                </c:pt>
                <c:pt idx="715">
                  <c:v>1388040</c:v>
                </c:pt>
                <c:pt idx="716">
                  <c:v>1390000</c:v>
                </c:pt>
                <c:pt idx="717">
                  <c:v>1391990</c:v>
                </c:pt>
                <c:pt idx="718">
                  <c:v>1394070</c:v>
                </c:pt>
                <c:pt idx="719">
                  <c:v>1396180</c:v>
                </c:pt>
                <c:pt idx="720">
                  <c:v>1398350</c:v>
                </c:pt>
                <c:pt idx="721">
                  <c:v>1400550</c:v>
                </c:pt>
                <c:pt idx="722">
                  <c:v>1402810</c:v>
                </c:pt>
                <c:pt idx="723">
                  <c:v>1405120</c:v>
                </c:pt>
                <c:pt idx="724">
                  <c:v>1407430</c:v>
                </c:pt>
                <c:pt idx="725">
                  <c:v>1409740</c:v>
                </c:pt>
                <c:pt idx="726">
                  <c:v>1412150</c:v>
                </c:pt>
                <c:pt idx="727">
                  <c:v>1414550</c:v>
                </c:pt>
                <c:pt idx="728">
                  <c:v>1416920</c:v>
                </c:pt>
                <c:pt idx="729">
                  <c:v>1419340</c:v>
                </c:pt>
                <c:pt idx="730">
                  <c:v>1421780</c:v>
                </c:pt>
                <c:pt idx="731">
                  <c:v>1424220</c:v>
                </c:pt>
                <c:pt idx="732">
                  <c:v>1426720</c:v>
                </c:pt>
                <c:pt idx="733">
                  <c:v>1429190</c:v>
                </c:pt>
                <c:pt idx="734">
                  <c:v>1431750</c:v>
                </c:pt>
                <c:pt idx="735">
                  <c:v>1434260</c:v>
                </c:pt>
                <c:pt idx="736">
                  <c:v>1436760</c:v>
                </c:pt>
                <c:pt idx="737">
                  <c:v>1439180</c:v>
                </c:pt>
                <c:pt idx="738">
                  <c:v>1441580</c:v>
                </c:pt>
                <c:pt idx="739">
                  <c:v>1443960</c:v>
                </c:pt>
                <c:pt idx="740">
                  <c:v>1446300</c:v>
                </c:pt>
                <c:pt idx="741">
                  <c:v>1448640</c:v>
                </c:pt>
                <c:pt idx="742">
                  <c:v>1450900</c:v>
                </c:pt>
                <c:pt idx="743">
                  <c:v>1453140</c:v>
                </c:pt>
                <c:pt idx="744">
                  <c:v>1455330</c:v>
                </c:pt>
                <c:pt idx="745">
                  <c:v>1457440</c:v>
                </c:pt>
                <c:pt idx="746">
                  <c:v>1459550</c:v>
                </c:pt>
                <c:pt idx="747">
                  <c:v>1461610</c:v>
                </c:pt>
                <c:pt idx="748">
                  <c:v>1463700</c:v>
                </c:pt>
                <c:pt idx="749">
                  <c:v>1465670</c:v>
                </c:pt>
                <c:pt idx="750">
                  <c:v>1467590</c:v>
                </c:pt>
                <c:pt idx="751">
                  <c:v>1469380</c:v>
                </c:pt>
                <c:pt idx="752">
                  <c:v>1471160</c:v>
                </c:pt>
                <c:pt idx="753">
                  <c:v>1472880</c:v>
                </c:pt>
                <c:pt idx="754">
                  <c:v>1474550</c:v>
                </c:pt>
                <c:pt idx="755">
                  <c:v>1476150</c:v>
                </c:pt>
                <c:pt idx="756">
                  <c:v>1477770</c:v>
                </c:pt>
                <c:pt idx="757">
                  <c:v>1479350</c:v>
                </c:pt>
                <c:pt idx="758">
                  <c:v>1480930</c:v>
                </c:pt>
                <c:pt idx="759">
                  <c:v>1482500</c:v>
                </c:pt>
                <c:pt idx="760">
                  <c:v>1484060</c:v>
                </c:pt>
                <c:pt idx="761">
                  <c:v>1485630</c:v>
                </c:pt>
                <c:pt idx="762">
                  <c:v>1487200</c:v>
                </c:pt>
                <c:pt idx="763">
                  <c:v>1488730</c:v>
                </c:pt>
                <c:pt idx="764">
                  <c:v>1490280</c:v>
                </c:pt>
                <c:pt idx="765">
                  <c:v>1491840</c:v>
                </c:pt>
                <c:pt idx="766">
                  <c:v>1493460</c:v>
                </c:pt>
                <c:pt idx="767">
                  <c:v>1495090</c:v>
                </c:pt>
                <c:pt idx="768">
                  <c:v>1496720</c:v>
                </c:pt>
                <c:pt idx="769">
                  <c:v>1498390</c:v>
                </c:pt>
                <c:pt idx="770">
                  <c:v>1500070</c:v>
                </c:pt>
                <c:pt idx="771">
                  <c:v>1501740</c:v>
                </c:pt>
                <c:pt idx="772">
                  <c:v>1503450</c:v>
                </c:pt>
                <c:pt idx="773">
                  <c:v>1505150</c:v>
                </c:pt>
                <c:pt idx="774">
                  <c:v>1506930</c:v>
                </c:pt>
                <c:pt idx="775">
                  <c:v>1508740</c:v>
                </c:pt>
                <c:pt idx="776">
                  <c:v>1510590</c:v>
                </c:pt>
                <c:pt idx="777">
                  <c:v>1512440</c:v>
                </c:pt>
                <c:pt idx="778">
                  <c:v>1514280</c:v>
                </c:pt>
                <c:pt idx="779">
                  <c:v>1516130</c:v>
                </c:pt>
                <c:pt idx="780">
                  <c:v>1518060</c:v>
                </c:pt>
                <c:pt idx="781">
                  <c:v>1519990</c:v>
                </c:pt>
                <c:pt idx="782">
                  <c:v>1521950</c:v>
                </c:pt>
                <c:pt idx="783">
                  <c:v>1523950</c:v>
                </c:pt>
                <c:pt idx="784">
                  <c:v>1525950</c:v>
                </c:pt>
                <c:pt idx="785">
                  <c:v>1527980</c:v>
                </c:pt>
                <c:pt idx="786">
                  <c:v>1530100</c:v>
                </c:pt>
                <c:pt idx="787">
                  <c:v>1532240</c:v>
                </c:pt>
                <c:pt idx="788">
                  <c:v>1534400</c:v>
                </c:pt>
                <c:pt idx="789">
                  <c:v>1536630</c:v>
                </c:pt>
                <c:pt idx="790">
                  <c:v>1538900</c:v>
                </c:pt>
                <c:pt idx="791">
                  <c:v>1541150</c:v>
                </c:pt>
                <c:pt idx="792">
                  <c:v>1543280</c:v>
                </c:pt>
                <c:pt idx="793">
                  <c:v>1545470</c:v>
                </c:pt>
                <c:pt idx="794">
                  <c:v>1547640</c:v>
                </c:pt>
                <c:pt idx="795">
                  <c:v>1549830</c:v>
                </c:pt>
                <c:pt idx="796">
                  <c:v>1552060</c:v>
                </c:pt>
                <c:pt idx="797">
                  <c:v>1554270</c:v>
                </c:pt>
                <c:pt idx="798">
                  <c:v>1556430</c:v>
                </c:pt>
                <c:pt idx="799">
                  <c:v>1558650</c:v>
                </c:pt>
                <c:pt idx="800">
                  <c:v>1560820</c:v>
                </c:pt>
                <c:pt idx="801">
                  <c:v>1562950</c:v>
                </c:pt>
                <c:pt idx="802">
                  <c:v>1565050</c:v>
                </c:pt>
                <c:pt idx="803">
                  <c:v>1567200</c:v>
                </c:pt>
                <c:pt idx="804">
                  <c:v>1569310</c:v>
                </c:pt>
                <c:pt idx="805">
                  <c:v>1571470</c:v>
                </c:pt>
                <c:pt idx="806">
                  <c:v>1573660</c:v>
                </c:pt>
                <c:pt idx="807">
                  <c:v>1575790</c:v>
                </c:pt>
                <c:pt idx="808">
                  <c:v>1577960</c:v>
                </c:pt>
                <c:pt idx="809">
                  <c:v>1580030</c:v>
                </c:pt>
                <c:pt idx="810">
                  <c:v>1582130</c:v>
                </c:pt>
                <c:pt idx="811">
                  <c:v>1584270</c:v>
                </c:pt>
                <c:pt idx="812">
                  <c:v>1586460</c:v>
                </c:pt>
                <c:pt idx="813">
                  <c:v>1588600</c:v>
                </c:pt>
                <c:pt idx="814">
                  <c:v>1590750</c:v>
                </c:pt>
                <c:pt idx="815">
                  <c:v>1592890</c:v>
                </c:pt>
                <c:pt idx="816">
                  <c:v>1594940</c:v>
                </c:pt>
                <c:pt idx="817">
                  <c:v>1596980</c:v>
                </c:pt>
                <c:pt idx="818">
                  <c:v>1599010</c:v>
                </c:pt>
                <c:pt idx="819">
                  <c:v>1600970</c:v>
                </c:pt>
                <c:pt idx="820">
                  <c:v>1602950</c:v>
                </c:pt>
                <c:pt idx="821">
                  <c:v>1604770</c:v>
                </c:pt>
                <c:pt idx="822">
                  <c:v>1606580</c:v>
                </c:pt>
                <c:pt idx="823">
                  <c:v>1608410</c:v>
                </c:pt>
                <c:pt idx="824">
                  <c:v>1610250</c:v>
                </c:pt>
                <c:pt idx="825">
                  <c:v>1612040</c:v>
                </c:pt>
                <c:pt idx="826">
                  <c:v>1613830</c:v>
                </c:pt>
                <c:pt idx="827">
                  <c:v>1615580</c:v>
                </c:pt>
                <c:pt idx="828">
                  <c:v>1617330</c:v>
                </c:pt>
                <c:pt idx="829">
                  <c:v>1619100</c:v>
                </c:pt>
                <c:pt idx="830">
                  <c:v>1620900</c:v>
                </c:pt>
                <c:pt idx="831">
                  <c:v>1622690</c:v>
                </c:pt>
                <c:pt idx="832">
                  <c:v>1624440</c:v>
                </c:pt>
                <c:pt idx="833">
                  <c:v>1626210</c:v>
                </c:pt>
                <c:pt idx="834">
                  <c:v>1628020</c:v>
                </c:pt>
                <c:pt idx="835">
                  <c:v>1629860</c:v>
                </c:pt>
                <c:pt idx="836">
                  <c:v>1631700</c:v>
                </c:pt>
                <c:pt idx="837">
                  <c:v>1633540</c:v>
                </c:pt>
                <c:pt idx="838">
                  <c:v>1635450</c:v>
                </c:pt>
                <c:pt idx="839">
                  <c:v>1637320</c:v>
                </c:pt>
                <c:pt idx="840">
                  <c:v>1639120</c:v>
                </c:pt>
                <c:pt idx="841">
                  <c:v>1640980</c:v>
                </c:pt>
                <c:pt idx="842">
                  <c:v>1642800</c:v>
                </c:pt>
                <c:pt idx="843">
                  <c:v>1644690</c:v>
                </c:pt>
                <c:pt idx="844">
                  <c:v>1646610</c:v>
                </c:pt>
                <c:pt idx="845">
                  <c:v>1648500</c:v>
                </c:pt>
                <c:pt idx="846">
                  <c:v>1650430</c:v>
                </c:pt>
                <c:pt idx="847">
                  <c:v>1652360</c:v>
                </c:pt>
                <c:pt idx="848">
                  <c:v>1654280</c:v>
                </c:pt>
                <c:pt idx="849">
                  <c:v>1656270</c:v>
                </c:pt>
                <c:pt idx="850">
                  <c:v>1658270</c:v>
                </c:pt>
                <c:pt idx="851">
                  <c:v>1660300</c:v>
                </c:pt>
                <c:pt idx="852">
                  <c:v>1662270</c:v>
                </c:pt>
                <c:pt idx="853">
                  <c:v>1664280</c:v>
                </c:pt>
                <c:pt idx="854">
                  <c:v>1666240</c:v>
                </c:pt>
                <c:pt idx="855">
                  <c:v>1668260</c:v>
                </c:pt>
                <c:pt idx="856">
                  <c:v>1670300</c:v>
                </c:pt>
                <c:pt idx="857">
                  <c:v>1672250</c:v>
                </c:pt>
                <c:pt idx="858">
                  <c:v>1674220</c:v>
                </c:pt>
                <c:pt idx="859">
                  <c:v>1676260</c:v>
                </c:pt>
                <c:pt idx="860">
                  <c:v>1678320</c:v>
                </c:pt>
                <c:pt idx="861">
                  <c:v>1680310</c:v>
                </c:pt>
                <c:pt idx="862">
                  <c:v>1682260</c:v>
                </c:pt>
                <c:pt idx="863">
                  <c:v>1684210</c:v>
                </c:pt>
                <c:pt idx="864">
                  <c:v>1686180</c:v>
                </c:pt>
                <c:pt idx="865">
                  <c:v>1688160</c:v>
                </c:pt>
                <c:pt idx="866">
                  <c:v>1690130</c:v>
                </c:pt>
                <c:pt idx="867">
                  <c:v>1692050</c:v>
                </c:pt>
                <c:pt idx="868">
                  <c:v>1693970</c:v>
                </c:pt>
                <c:pt idx="869">
                  <c:v>1695930</c:v>
                </c:pt>
                <c:pt idx="870">
                  <c:v>1697900</c:v>
                </c:pt>
                <c:pt idx="871">
                  <c:v>1699840</c:v>
                </c:pt>
                <c:pt idx="872">
                  <c:v>1701710</c:v>
                </c:pt>
                <c:pt idx="873">
                  <c:v>1703630</c:v>
                </c:pt>
                <c:pt idx="874">
                  <c:v>1705560</c:v>
                </c:pt>
                <c:pt idx="875">
                  <c:v>1707520</c:v>
                </c:pt>
                <c:pt idx="876">
                  <c:v>1709460</c:v>
                </c:pt>
                <c:pt idx="877">
                  <c:v>1711430</c:v>
                </c:pt>
                <c:pt idx="878">
                  <c:v>1713390</c:v>
                </c:pt>
                <c:pt idx="879">
                  <c:v>1715320</c:v>
                </c:pt>
                <c:pt idx="880">
                  <c:v>1717260</c:v>
                </c:pt>
                <c:pt idx="881">
                  <c:v>1719260</c:v>
                </c:pt>
                <c:pt idx="882">
                  <c:v>1721240</c:v>
                </c:pt>
                <c:pt idx="883">
                  <c:v>1723280</c:v>
                </c:pt>
                <c:pt idx="884">
                  <c:v>1725260</c:v>
                </c:pt>
                <c:pt idx="885">
                  <c:v>1727310</c:v>
                </c:pt>
                <c:pt idx="886">
                  <c:v>1729380</c:v>
                </c:pt>
                <c:pt idx="887">
                  <c:v>1731500</c:v>
                </c:pt>
                <c:pt idx="888">
                  <c:v>1733540</c:v>
                </c:pt>
                <c:pt idx="889">
                  <c:v>1735600</c:v>
                </c:pt>
                <c:pt idx="890">
                  <c:v>1737620</c:v>
                </c:pt>
                <c:pt idx="891">
                  <c:v>1739680</c:v>
                </c:pt>
                <c:pt idx="892">
                  <c:v>1741690</c:v>
                </c:pt>
                <c:pt idx="893">
                  <c:v>1743660</c:v>
                </c:pt>
                <c:pt idx="894">
                  <c:v>1745680</c:v>
                </c:pt>
                <c:pt idx="895">
                  <c:v>1747740</c:v>
                </c:pt>
                <c:pt idx="896">
                  <c:v>1749660</c:v>
                </c:pt>
                <c:pt idx="897">
                  <c:v>1751590</c:v>
                </c:pt>
                <c:pt idx="898">
                  <c:v>1753500</c:v>
                </c:pt>
                <c:pt idx="899">
                  <c:v>1755410</c:v>
                </c:pt>
                <c:pt idx="900">
                  <c:v>1757340</c:v>
                </c:pt>
                <c:pt idx="901">
                  <c:v>1759250</c:v>
                </c:pt>
                <c:pt idx="902">
                  <c:v>1761110</c:v>
                </c:pt>
                <c:pt idx="903">
                  <c:v>1763000</c:v>
                </c:pt>
                <c:pt idx="904">
                  <c:v>1764930</c:v>
                </c:pt>
                <c:pt idx="905">
                  <c:v>1766850</c:v>
                </c:pt>
                <c:pt idx="906">
                  <c:v>1768760</c:v>
                </c:pt>
                <c:pt idx="907">
                  <c:v>1770690</c:v>
                </c:pt>
                <c:pt idx="908">
                  <c:v>1772640</c:v>
                </c:pt>
                <c:pt idx="909">
                  <c:v>1774560</c:v>
                </c:pt>
                <c:pt idx="910">
                  <c:v>1776490</c:v>
                </c:pt>
                <c:pt idx="911">
                  <c:v>1778460</c:v>
                </c:pt>
                <c:pt idx="912">
                  <c:v>1780380</c:v>
                </c:pt>
                <c:pt idx="913">
                  <c:v>1782360</c:v>
                </c:pt>
                <c:pt idx="914">
                  <c:v>1784410</c:v>
                </c:pt>
                <c:pt idx="915">
                  <c:v>1786420</c:v>
                </c:pt>
                <c:pt idx="916">
                  <c:v>1788390</c:v>
                </c:pt>
                <c:pt idx="917">
                  <c:v>1790350</c:v>
                </c:pt>
                <c:pt idx="918">
                  <c:v>1792380</c:v>
                </c:pt>
                <c:pt idx="919">
                  <c:v>1794370</c:v>
                </c:pt>
                <c:pt idx="920">
                  <c:v>1796380</c:v>
                </c:pt>
                <c:pt idx="921">
                  <c:v>1798410</c:v>
                </c:pt>
                <c:pt idx="922">
                  <c:v>1800460</c:v>
                </c:pt>
                <c:pt idx="923">
                  <c:v>1802410</c:v>
                </c:pt>
                <c:pt idx="924">
                  <c:v>1804370</c:v>
                </c:pt>
                <c:pt idx="925">
                  <c:v>1806340</c:v>
                </c:pt>
                <c:pt idx="926">
                  <c:v>1808330</c:v>
                </c:pt>
                <c:pt idx="927">
                  <c:v>1810260</c:v>
                </c:pt>
                <c:pt idx="928">
                  <c:v>1812280</c:v>
                </c:pt>
                <c:pt idx="929">
                  <c:v>1814220</c:v>
                </c:pt>
                <c:pt idx="930">
                  <c:v>1816160</c:v>
                </c:pt>
                <c:pt idx="931">
                  <c:v>1818080</c:v>
                </c:pt>
                <c:pt idx="932">
                  <c:v>1820020</c:v>
                </c:pt>
                <c:pt idx="933">
                  <c:v>1821980</c:v>
                </c:pt>
                <c:pt idx="934">
                  <c:v>1823930</c:v>
                </c:pt>
                <c:pt idx="935">
                  <c:v>1825860</c:v>
                </c:pt>
                <c:pt idx="936">
                  <c:v>1827820</c:v>
                </c:pt>
                <c:pt idx="937">
                  <c:v>1829790</c:v>
                </c:pt>
                <c:pt idx="938">
                  <c:v>1831770</c:v>
                </c:pt>
                <c:pt idx="939">
                  <c:v>1833670</c:v>
                </c:pt>
                <c:pt idx="940">
                  <c:v>1835640</c:v>
                </c:pt>
                <c:pt idx="941">
                  <c:v>1837620</c:v>
                </c:pt>
                <c:pt idx="942">
                  <c:v>1839570</c:v>
                </c:pt>
                <c:pt idx="943">
                  <c:v>1841530</c:v>
                </c:pt>
                <c:pt idx="944">
                  <c:v>1843460</c:v>
                </c:pt>
                <c:pt idx="945">
                  <c:v>1845380</c:v>
                </c:pt>
                <c:pt idx="946">
                  <c:v>1847280</c:v>
                </c:pt>
                <c:pt idx="947">
                  <c:v>1849180</c:v>
                </c:pt>
                <c:pt idx="948">
                  <c:v>1851050</c:v>
                </c:pt>
                <c:pt idx="949">
                  <c:v>1852930</c:v>
                </c:pt>
                <c:pt idx="950">
                  <c:v>1854890</c:v>
                </c:pt>
                <c:pt idx="951">
                  <c:v>1856740</c:v>
                </c:pt>
                <c:pt idx="952">
                  <c:v>1858590</c:v>
                </c:pt>
                <c:pt idx="953">
                  <c:v>1860500</c:v>
                </c:pt>
                <c:pt idx="954">
                  <c:v>1862370</c:v>
                </c:pt>
                <c:pt idx="955">
                  <c:v>1864290</c:v>
                </c:pt>
                <c:pt idx="956">
                  <c:v>1866170</c:v>
                </c:pt>
                <c:pt idx="957">
                  <c:v>1868070</c:v>
                </c:pt>
                <c:pt idx="958">
                  <c:v>1869890</c:v>
                </c:pt>
                <c:pt idx="959">
                  <c:v>1871790</c:v>
                </c:pt>
                <c:pt idx="960">
                  <c:v>1873690</c:v>
                </c:pt>
                <c:pt idx="961">
                  <c:v>1875600</c:v>
                </c:pt>
                <c:pt idx="962">
                  <c:v>1877510</c:v>
                </c:pt>
                <c:pt idx="963">
                  <c:v>1879470</c:v>
                </c:pt>
                <c:pt idx="964">
                  <c:v>1881390</c:v>
                </c:pt>
                <c:pt idx="965">
                  <c:v>1883340</c:v>
                </c:pt>
                <c:pt idx="966">
                  <c:v>1885260</c:v>
                </c:pt>
                <c:pt idx="967">
                  <c:v>1887220</c:v>
                </c:pt>
                <c:pt idx="968">
                  <c:v>1889140</c:v>
                </c:pt>
                <c:pt idx="969">
                  <c:v>1891090</c:v>
                </c:pt>
                <c:pt idx="970">
                  <c:v>1893050</c:v>
                </c:pt>
                <c:pt idx="971">
                  <c:v>1894940</c:v>
                </c:pt>
                <c:pt idx="972">
                  <c:v>1896880</c:v>
                </c:pt>
                <c:pt idx="973">
                  <c:v>1898790</c:v>
                </c:pt>
                <c:pt idx="974">
                  <c:v>1900670</c:v>
                </c:pt>
                <c:pt idx="975">
                  <c:v>1902570</c:v>
                </c:pt>
                <c:pt idx="976">
                  <c:v>1904460</c:v>
                </c:pt>
                <c:pt idx="977">
                  <c:v>1906380</c:v>
                </c:pt>
                <c:pt idx="978">
                  <c:v>1908260</c:v>
                </c:pt>
                <c:pt idx="979">
                  <c:v>1910150</c:v>
                </c:pt>
                <c:pt idx="980">
                  <c:v>1912010</c:v>
                </c:pt>
                <c:pt idx="981">
                  <c:v>1913920</c:v>
                </c:pt>
                <c:pt idx="982">
                  <c:v>1915800</c:v>
                </c:pt>
                <c:pt idx="983">
                  <c:v>1917700</c:v>
                </c:pt>
                <c:pt idx="984">
                  <c:v>1919590</c:v>
                </c:pt>
                <c:pt idx="985">
                  <c:v>1921540</c:v>
                </c:pt>
                <c:pt idx="986">
                  <c:v>1923440</c:v>
                </c:pt>
                <c:pt idx="987">
                  <c:v>1925340</c:v>
                </c:pt>
                <c:pt idx="988">
                  <c:v>1927240</c:v>
                </c:pt>
                <c:pt idx="989">
                  <c:v>1929160</c:v>
                </c:pt>
                <c:pt idx="990">
                  <c:v>1931150</c:v>
                </c:pt>
                <c:pt idx="991">
                  <c:v>1933100</c:v>
                </c:pt>
                <c:pt idx="992">
                  <c:v>1935050</c:v>
                </c:pt>
                <c:pt idx="993">
                  <c:v>1936990</c:v>
                </c:pt>
                <c:pt idx="994">
                  <c:v>1938970</c:v>
                </c:pt>
                <c:pt idx="995">
                  <c:v>1940890</c:v>
                </c:pt>
                <c:pt idx="996">
                  <c:v>1942860</c:v>
                </c:pt>
                <c:pt idx="997">
                  <c:v>1944820</c:v>
                </c:pt>
                <c:pt idx="998">
                  <c:v>1946810</c:v>
                </c:pt>
                <c:pt idx="999">
                  <c:v>1948800</c:v>
                </c:pt>
              </c:numCache>
            </c:numRef>
          </c:val>
          <c:smooth val="0"/>
          <c:extLst>
            <c:ext xmlns:c16="http://schemas.microsoft.com/office/drawing/2014/chart" uri="{C3380CC4-5D6E-409C-BE32-E72D297353CC}">
              <c16:uniqueId val="{00000000-AA91-4378-8A6B-C6A0A5634AE4}"/>
            </c:ext>
          </c:extLst>
        </c:ser>
        <c:ser>
          <c:idx val="1"/>
          <c:order val="1"/>
          <c:tx>
            <c:strRef>
              <c:f>'65'!$D$1</c:f>
              <c:strCache>
                <c:ptCount val="1"/>
                <c:pt idx="0">
                  <c:v>25%</c:v>
                </c:pt>
              </c:strCache>
            </c:strRef>
          </c:tx>
          <c:spPr>
            <a:ln w="28575" cap="rnd">
              <a:solidFill>
                <a:schemeClr val="accent2"/>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D$2:$D$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30</c:v>
                </c:pt>
                <c:pt idx="313">
                  <c:v>427017</c:v>
                </c:pt>
                <c:pt idx="314">
                  <c:v>431442</c:v>
                </c:pt>
                <c:pt idx="315">
                  <c:v>435919</c:v>
                </c:pt>
                <c:pt idx="316">
                  <c:v>440445</c:v>
                </c:pt>
                <c:pt idx="317">
                  <c:v>445022</c:v>
                </c:pt>
                <c:pt idx="318">
                  <c:v>449467</c:v>
                </c:pt>
                <c:pt idx="319">
                  <c:v>453868</c:v>
                </c:pt>
                <c:pt idx="320">
                  <c:v>458168</c:v>
                </c:pt>
                <c:pt idx="321">
                  <c:v>462380</c:v>
                </c:pt>
                <c:pt idx="322">
                  <c:v>466663</c:v>
                </c:pt>
                <c:pt idx="323">
                  <c:v>470911</c:v>
                </c:pt>
                <c:pt idx="324">
                  <c:v>475086</c:v>
                </c:pt>
                <c:pt idx="325">
                  <c:v>479268</c:v>
                </c:pt>
                <c:pt idx="326">
                  <c:v>483391</c:v>
                </c:pt>
                <c:pt idx="327">
                  <c:v>487513</c:v>
                </c:pt>
                <c:pt idx="328">
                  <c:v>491539</c:v>
                </c:pt>
                <c:pt idx="329">
                  <c:v>495540</c:v>
                </c:pt>
                <c:pt idx="330">
                  <c:v>499507</c:v>
                </c:pt>
                <c:pt idx="331">
                  <c:v>503398</c:v>
                </c:pt>
                <c:pt idx="332">
                  <c:v>507269</c:v>
                </c:pt>
                <c:pt idx="333">
                  <c:v>511151</c:v>
                </c:pt>
                <c:pt idx="334">
                  <c:v>514925</c:v>
                </c:pt>
                <c:pt idx="335">
                  <c:v>518712</c:v>
                </c:pt>
                <c:pt idx="336">
                  <c:v>522424</c:v>
                </c:pt>
                <c:pt idx="337">
                  <c:v>526149</c:v>
                </c:pt>
                <c:pt idx="338">
                  <c:v>529022</c:v>
                </c:pt>
                <c:pt idx="339">
                  <c:v>531426</c:v>
                </c:pt>
                <c:pt idx="340">
                  <c:v>533742</c:v>
                </c:pt>
                <c:pt idx="341">
                  <c:v>535975</c:v>
                </c:pt>
                <c:pt idx="342">
                  <c:v>538127</c:v>
                </c:pt>
                <c:pt idx="343">
                  <c:v>540123</c:v>
                </c:pt>
                <c:pt idx="344">
                  <c:v>541973</c:v>
                </c:pt>
                <c:pt idx="345">
                  <c:v>543643</c:v>
                </c:pt>
                <c:pt idx="346">
                  <c:v>545184</c:v>
                </c:pt>
                <c:pt idx="347">
                  <c:v>546604</c:v>
                </c:pt>
                <c:pt idx="348">
                  <c:v>547867</c:v>
                </c:pt>
                <c:pt idx="349">
                  <c:v>549070</c:v>
                </c:pt>
                <c:pt idx="350">
                  <c:v>550192</c:v>
                </c:pt>
                <c:pt idx="351">
                  <c:v>551240</c:v>
                </c:pt>
                <c:pt idx="352">
                  <c:v>552241</c:v>
                </c:pt>
                <c:pt idx="353">
                  <c:v>553193</c:v>
                </c:pt>
                <c:pt idx="354">
                  <c:v>554103</c:v>
                </c:pt>
                <c:pt idx="355">
                  <c:v>555024</c:v>
                </c:pt>
                <c:pt idx="356">
                  <c:v>556011</c:v>
                </c:pt>
                <c:pt idx="357">
                  <c:v>556941</c:v>
                </c:pt>
                <c:pt idx="358">
                  <c:v>557828</c:v>
                </c:pt>
                <c:pt idx="359">
                  <c:v>558711</c:v>
                </c:pt>
                <c:pt idx="360">
                  <c:v>559588</c:v>
                </c:pt>
                <c:pt idx="361">
                  <c:v>560449</c:v>
                </c:pt>
                <c:pt idx="362">
                  <c:v>561372</c:v>
                </c:pt>
                <c:pt idx="363">
                  <c:v>562310</c:v>
                </c:pt>
                <c:pt idx="364">
                  <c:v>563248</c:v>
                </c:pt>
                <c:pt idx="365">
                  <c:v>564205</c:v>
                </c:pt>
                <c:pt idx="366">
                  <c:v>565200</c:v>
                </c:pt>
                <c:pt idx="367">
                  <c:v>566194</c:v>
                </c:pt>
                <c:pt idx="368">
                  <c:v>567206</c:v>
                </c:pt>
                <c:pt idx="369">
                  <c:v>568257</c:v>
                </c:pt>
                <c:pt idx="370">
                  <c:v>569332</c:v>
                </c:pt>
                <c:pt idx="371">
                  <c:v>570418</c:v>
                </c:pt>
                <c:pt idx="372">
                  <c:v>571554</c:v>
                </c:pt>
                <c:pt idx="373">
                  <c:v>572722</c:v>
                </c:pt>
                <c:pt idx="374">
                  <c:v>573890</c:v>
                </c:pt>
                <c:pt idx="375">
                  <c:v>575095</c:v>
                </c:pt>
                <c:pt idx="376">
                  <c:v>576339</c:v>
                </c:pt>
                <c:pt idx="377">
                  <c:v>577610</c:v>
                </c:pt>
                <c:pt idx="378">
                  <c:v>578896</c:v>
                </c:pt>
                <c:pt idx="379">
                  <c:v>580225</c:v>
                </c:pt>
                <c:pt idx="380">
                  <c:v>581595</c:v>
                </c:pt>
                <c:pt idx="381">
                  <c:v>582996</c:v>
                </c:pt>
                <c:pt idx="382">
                  <c:v>584413</c:v>
                </c:pt>
                <c:pt idx="383">
                  <c:v>585893</c:v>
                </c:pt>
                <c:pt idx="384">
                  <c:v>587363</c:v>
                </c:pt>
                <c:pt idx="385">
                  <c:v>588902</c:v>
                </c:pt>
                <c:pt idx="386">
                  <c:v>590466</c:v>
                </c:pt>
                <c:pt idx="387">
                  <c:v>592035</c:v>
                </c:pt>
                <c:pt idx="388">
                  <c:v>593642</c:v>
                </c:pt>
                <c:pt idx="389">
                  <c:v>595301</c:v>
                </c:pt>
                <c:pt idx="390">
                  <c:v>596998</c:v>
                </c:pt>
                <c:pt idx="391">
                  <c:v>598719</c:v>
                </c:pt>
                <c:pt idx="392">
                  <c:v>600515</c:v>
                </c:pt>
                <c:pt idx="393">
                  <c:v>602326</c:v>
                </c:pt>
                <c:pt idx="394">
                  <c:v>604167</c:v>
                </c:pt>
                <c:pt idx="395">
                  <c:v>606074</c:v>
                </c:pt>
                <c:pt idx="396">
                  <c:v>607958</c:v>
                </c:pt>
                <c:pt idx="397">
                  <c:v>609947</c:v>
                </c:pt>
                <c:pt idx="398">
                  <c:v>611961</c:v>
                </c:pt>
                <c:pt idx="399">
                  <c:v>614011</c:v>
                </c:pt>
                <c:pt idx="400">
                  <c:v>616141</c:v>
                </c:pt>
                <c:pt idx="401">
                  <c:v>618290</c:v>
                </c:pt>
                <c:pt idx="402">
                  <c:v>620466</c:v>
                </c:pt>
                <c:pt idx="403">
                  <c:v>622724</c:v>
                </c:pt>
                <c:pt idx="404">
                  <c:v>625025</c:v>
                </c:pt>
                <c:pt idx="405">
                  <c:v>627368</c:v>
                </c:pt>
                <c:pt idx="406">
                  <c:v>629765</c:v>
                </c:pt>
                <c:pt idx="407">
                  <c:v>632185</c:v>
                </c:pt>
                <c:pt idx="408">
                  <c:v>634692</c:v>
                </c:pt>
                <c:pt idx="409">
                  <c:v>637226</c:v>
                </c:pt>
                <c:pt idx="410">
                  <c:v>639767</c:v>
                </c:pt>
                <c:pt idx="411">
                  <c:v>642366</c:v>
                </c:pt>
                <c:pt idx="412">
                  <c:v>645047</c:v>
                </c:pt>
                <c:pt idx="413">
                  <c:v>647746</c:v>
                </c:pt>
                <c:pt idx="414">
                  <c:v>650524</c:v>
                </c:pt>
                <c:pt idx="415">
                  <c:v>653344</c:v>
                </c:pt>
                <c:pt idx="416">
                  <c:v>656242</c:v>
                </c:pt>
                <c:pt idx="417">
                  <c:v>659179</c:v>
                </c:pt>
                <c:pt idx="418">
                  <c:v>662108</c:v>
                </c:pt>
                <c:pt idx="419">
                  <c:v>665133</c:v>
                </c:pt>
                <c:pt idx="420">
                  <c:v>668137</c:v>
                </c:pt>
                <c:pt idx="421">
                  <c:v>671168</c:v>
                </c:pt>
                <c:pt idx="422">
                  <c:v>674265</c:v>
                </c:pt>
                <c:pt idx="423">
                  <c:v>677293</c:v>
                </c:pt>
                <c:pt idx="424">
                  <c:v>680262</c:v>
                </c:pt>
                <c:pt idx="425">
                  <c:v>683240</c:v>
                </c:pt>
                <c:pt idx="426">
                  <c:v>686191</c:v>
                </c:pt>
                <c:pt idx="427">
                  <c:v>689198</c:v>
                </c:pt>
                <c:pt idx="428">
                  <c:v>692131</c:v>
                </c:pt>
                <c:pt idx="429">
                  <c:v>695014</c:v>
                </c:pt>
                <c:pt idx="430">
                  <c:v>697924</c:v>
                </c:pt>
                <c:pt idx="431">
                  <c:v>700790</c:v>
                </c:pt>
                <c:pt idx="432">
                  <c:v>703631</c:v>
                </c:pt>
                <c:pt idx="433">
                  <c:v>706380</c:v>
                </c:pt>
                <c:pt idx="434">
                  <c:v>709036</c:v>
                </c:pt>
                <c:pt idx="435">
                  <c:v>711633</c:v>
                </c:pt>
                <c:pt idx="436">
                  <c:v>714170</c:v>
                </c:pt>
                <c:pt idx="437">
                  <c:v>716598</c:v>
                </c:pt>
                <c:pt idx="438">
                  <c:v>718982</c:v>
                </c:pt>
                <c:pt idx="439">
                  <c:v>721346</c:v>
                </c:pt>
                <c:pt idx="440">
                  <c:v>723601</c:v>
                </c:pt>
                <c:pt idx="441">
                  <c:v>725754</c:v>
                </c:pt>
                <c:pt idx="442">
                  <c:v>727838</c:v>
                </c:pt>
                <c:pt idx="443">
                  <c:v>729803</c:v>
                </c:pt>
                <c:pt idx="444">
                  <c:v>731601</c:v>
                </c:pt>
                <c:pt idx="445">
                  <c:v>733389</c:v>
                </c:pt>
                <c:pt idx="446">
                  <c:v>735037</c:v>
                </c:pt>
                <c:pt idx="447">
                  <c:v>736634</c:v>
                </c:pt>
                <c:pt idx="448">
                  <c:v>738129</c:v>
                </c:pt>
                <c:pt idx="449">
                  <c:v>739580</c:v>
                </c:pt>
                <c:pt idx="450">
                  <c:v>740974</c:v>
                </c:pt>
                <c:pt idx="451">
                  <c:v>742307</c:v>
                </c:pt>
                <c:pt idx="452">
                  <c:v>743607</c:v>
                </c:pt>
                <c:pt idx="453">
                  <c:v>744859</c:v>
                </c:pt>
                <c:pt idx="454">
                  <c:v>746017</c:v>
                </c:pt>
                <c:pt idx="455">
                  <c:v>747176</c:v>
                </c:pt>
                <c:pt idx="456">
                  <c:v>748312</c:v>
                </c:pt>
                <c:pt idx="457">
                  <c:v>749429</c:v>
                </c:pt>
                <c:pt idx="458">
                  <c:v>750544</c:v>
                </c:pt>
                <c:pt idx="459">
                  <c:v>751586</c:v>
                </c:pt>
                <c:pt idx="460">
                  <c:v>752640</c:v>
                </c:pt>
                <c:pt idx="461">
                  <c:v>753711</c:v>
                </c:pt>
                <c:pt idx="462">
                  <c:v>754769</c:v>
                </c:pt>
                <c:pt idx="463">
                  <c:v>755833</c:v>
                </c:pt>
                <c:pt idx="464">
                  <c:v>756888</c:v>
                </c:pt>
                <c:pt idx="465">
                  <c:v>757905</c:v>
                </c:pt>
                <c:pt idx="466">
                  <c:v>758938</c:v>
                </c:pt>
                <c:pt idx="467">
                  <c:v>759994</c:v>
                </c:pt>
                <c:pt idx="468">
                  <c:v>761059</c:v>
                </c:pt>
                <c:pt idx="469">
                  <c:v>762118</c:v>
                </c:pt>
                <c:pt idx="470">
                  <c:v>763206</c:v>
                </c:pt>
                <c:pt idx="471">
                  <c:v>764310</c:v>
                </c:pt>
                <c:pt idx="472">
                  <c:v>765438</c:v>
                </c:pt>
                <c:pt idx="473">
                  <c:v>766557</c:v>
                </c:pt>
                <c:pt idx="474">
                  <c:v>767706</c:v>
                </c:pt>
                <c:pt idx="475">
                  <c:v>768877</c:v>
                </c:pt>
                <c:pt idx="476">
                  <c:v>770037</c:v>
                </c:pt>
                <c:pt idx="477">
                  <c:v>771213</c:v>
                </c:pt>
                <c:pt idx="478">
                  <c:v>772411</c:v>
                </c:pt>
                <c:pt idx="479">
                  <c:v>773636</c:v>
                </c:pt>
                <c:pt idx="480">
                  <c:v>774876</c:v>
                </c:pt>
                <c:pt idx="481">
                  <c:v>776132</c:v>
                </c:pt>
                <c:pt idx="482">
                  <c:v>777403</c:v>
                </c:pt>
                <c:pt idx="483">
                  <c:v>778698</c:v>
                </c:pt>
                <c:pt idx="484">
                  <c:v>780004</c:v>
                </c:pt>
                <c:pt idx="485">
                  <c:v>781325</c:v>
                </c:pt>
                <c:pt idx="486">
                  <c:v>782684</c:v>
                </c:pt>
                <c:pt idx="487">
                  <c:v>784039</c:v>
                </c:pt>
                <c:pt idx="488">
                  <c:v>785425</c:v>
                </c:pt>
                <c:pt idx="489">
                  <c:v>786824</c:v>
                </c:pt>
                <c:pt idx="490">
                  <c:v>788272</c:v>
                </c:pt>
                <c:pt idx="491">
                  <c:v>789714</c:v>
                </c:pt>
                <c:pt idx="492">
                  <c:v>791176</c:v>
                </c:pt>
                <c:pt idx="493">
                  <c:v>792660</c:v>
                </c:pt>
                <c:pt idx="494">
                  <c:v>794180</c:v>
                </c:pt>
                <c:pt idx="495">
                  <c:v>795738</c:v>
                </c:pt>
                <c:pt idx="496">
                  <c:v>797300</c:v>
                </c:pt>
                <c:pt idx="497">
                  <c:v>798863</c:v>
                </c:pt>
                <c:pt idx="498">
                  <c:v>800463</c:v>
                </c:pt>
                <c:pt idx="499">
                  <c:v>802082</c:v>
                </c:pt>
                <c:pt idx="500">
                  <c:v>803733</c:v>
                </c:pt>
                <c:pt idx="501">
                  <c:v>805393</c:v>
                </c:pt>
                <c:pt idx="502">
                  <c:v>807082</c:v>
                </c:pt>
                <c:pt idx="503">
                  <c:v>808830</c:v>
                </c:pt>
                <c:pt idx="504">
                  <c:v>810587</c:v>
                </c:pt>
                <c:pt idx="505">
                  <c:v>812369</c:v>
                </c:pt>
                <c:pt idx="506">
                  <c:v>814153</c:v>
                </c:pt>
                <c:pt idx="507">
                  <c:v>815963</c:v>
                </c:pt>
                <c:pt idx="508">
                  <c:v>817785</c:v>
                </c:pt>
                <c:pt idx="509">
                  <c:v>819618</c:v>
                </c:pt>
                <c:pt idx="510">
                  <c:v>821508</c:v>
                </c:pt>
                <c:pt idx="511">
                  <c:v>823407</c:v>
                </c:pt>
                <c:pt idx="512">
                  <c:v>825311</c:v>
                </c:pt>
                <c:pt idx="513">
                  <c:v>827270</c:v>
                </c:pt>
                <c:pt idx="514">
                  <c:v>829202</c:v>
                </c:pt>
                <c:pt idx="515">
                  <c:v>831212</c:v>
                </c:pt>
                <c:pt idx="516">
                  <c:v>833248</c:v>
                </c:pt>
                <c:pt idx="517">
                  <c:v>835261</c:v>
                </c:pt>
                <c:pt idx="518">
                  <c:v>837330</c:v>
                </c:pt>
                <c:pt idx="519">
                  <c:v>839392</c:v>
                </c:pt>
                <c:pt idx="520">
                  <c:v>841483</c:v>
                </c:pt>
                <c:pt idx="521">
                  <c:v>843640</c:v>
                </c:pt>
                <c:pt idx="522">
                  <c:v>845754</c:v>
                </c:pt>
                <c:pt idx="523">
                  <c:v>847901</c:v>
                </c:pt>
                <c:pt idx="524">
                  <c:v>850031</c:v>
                </c:pt>
                <c:pt idx="525">
                  <c:v>852239</c:v>
                </c:pt>
                <c:pt idx="526">
                  <c:v>854435</c:v>
                </c:pt>
                <c:pt idx="527">
                  <c:v>856673</c:v>
                </c:pt>
                <c:pt idx="528">
                  <c:v>858892</c:v>
                </c:pt>
                <c:pt idx="529">
                  <c:v>861170</c:v>
                </c:pt>
                <c:pt idx="530">
                  <c:v>863430</c:v>
                </c:pt>
                <c:pt idx="531">
                  <c:v>865734</c:v>
                </c:pt>
                <c:pt idx="532">
                  <c:v>868078</c:v>
                </c:pt>
                <c:pt idx="533">
                  <c:v>870429</c:v>
                </c:pt>
                <c:pt idx="534">
                  <c:v>872762</c:v>
                </c:pt>
                <c:pt idx="535">
                  <c:v>875201</c:v>
                </c:pt>
                <c:pt idx="536">
                  <c:v>877586</c:v>
                </c:pt>
                <c:pt idx="537">
                  <c:v>879994</c:v>
                </c:pt>
                <c:pt idx="538">
                  <c:v>882453</c:v>
                </c:pt>
                <c:pt idx="539">
                  <c:v>884858</c:v>
                </c:pt>
                <c:pt idx="540">
                  <c:v>887235</c:v>
                </c:pt>
                <c:pt idx="541">
                  <c:v>889634</c:v>
                </c:pt>
                <c:pt idx="542">
                  <c:v>892091</c:v>
                </c:pt>
                <c:pt idx="543">
                  <c:v>894544</c:v>
                </c:pt>
                <c:pt idx="544">
                  <c:v>897035</c:v>
                </c:pt>
                <c:pt idx="545">
                  <c:v>899509</c:v>
                </c:pt>
                <c:pt idx="546">
                  <c:v>901961</c:v>
                </c:pt>
                <c:pt idx="547">
                  <c:v>904421</c:v>
                </c:pt>
                <c:pt idx="548">
                  <c:v>906845</c:v>
                </c:pt>
                <c:pt idx="549">
                  <c:v>909259</c:v>
                </c:pt>
                <c:pt idx="550">
                  <c:v>911648</c:v>
                </c:pt>
                <c:pt idx="551">
                  <c:v>914050</c:v>
                </c:pt>
                <c:pt idx="552">
                  <c:v>916476</c:v>
                </c:pt>
                <c:pt idx="553">
                  <c:v>918932</c:v>
                </c:pt>
                <c:pt idx="554">
                  <c:v>921336</c:v>
                </c:pt>
                <c:pt idx="555">
                  <c:v>923766</c:v>
                </c:pt>
                <c:pt idx="556">
                  <c:v>926171</c:v>
                </c:pt>
                <c:pt idx="557">
                  <c:v>928575</c:v>
                </c:pt>
                <c:pt idx="558">
                  <c:v>930992</c:v>
                </c:pt>
                <c:pt idx="559">
                  <c:v>933410</c:v>
                </c:pt>
                <c:pt idx="560">
                  <c:v>935776</c:v>
                </c:pt>
                <c:pt idx="561">
                  <c:v>938166</c:v>
                </c:pt>
                <c:pt idx="562">
                  <c:v>940579</c:v>
                </c:pt>
                <c:pt idx="563">
                  <c:v>942967</c:v>
                </c:pt>
                <c:pt idx="564">
                  <c:v>945361</c:v>
                </c:pt>
                <c:pt idx="565">
                  <c:v>947721</c:v>
                </c:pt>
                <c:pt idx="566">
                  <c:v>950075</c:v>
                </c:pt>
                <c:pt idx="567">
                  <c:v>952372</c:v>
                </c:pt>
                <c:pt idx="568">
                  <c:v>954678</c:v>
                </c:pt>
                <c:pt idx="569">
                  <c:v>957008</c:v>
                </c:pt>
                <c:pt idx="570">
                  <c:v>959289</c:v>
                </c:pt>
                <c:pt idx="571">
                  <c:v>961553</c:v>
                </c:pt>
                <c:pt idx="572">
                  <c:v>963823</c:v>
                </c:pt>
                <c:pt idx="573">
                  <c:v>966071</c:v>
                </c:pt>
                <c:pt idx="574">
                  <c:v>968275</c:v>
                </c:pt>
                <c:pt idx="575">
                  <c:v>970515</c:v>
                </c:pt>
                <c:pt idx="576">
                  <c:v>972705</c:v>
                </c:pt>
                <c:pt idx="577">
                  <c:v>974905</c:v>
                </c:pt>
                <c:pt idx="578">
                  <c:v>977109</c:v>
                </c:pt>
                <c:pt idx="579">
                  <c:v>979295</c:v>
                </c:pt>
                <c:pt idx="580">
                  <c:v>981431</c:v>
                </c:pt>
                <c:pt idx="581">
                  <c:v>983562</c:v>
                </c:pt>
                <c:pt idx="582">
                  <c:v>985668</c:v>
                </c:pt>
                <c:pt idx="583">
                  <c:v>987785</c:v>
                </c:pt>
                <c:pt idx="584">
                  <c:v>989843</c:v>
                </c:pt>
                <c:pt idx="585">
                  <c:v>991909</c:v>
                </c:pt>
                <c:pt idx="586">
                  <c:v>994016</c:v>
                </c:pt>
                <c:pt idx="587">
                  <c:v>996097</c:v>
                </c:pt>
                <c:pt idx="588">
                  <c:v>998186</c:v>
                </c:pt>
                <c:pt idx="589">
                  <c:v>1000230</c:v>
                </c:pt>
                <c:pt idx="590">
                  <c:v>1002240</c:v>
                </c:pt>
                <c:pt idx="591">
                  <c:v>1004240</c:v>
                </c:pt>
                <c:pt idx="592">
                  <c:v>1006250</c:v>
                </c:pt>
                <c:pt idx="593">
                  <c:v>1008250</c:v>
                </c:pt>
                <c:pt idx="594">
                  <c:v>1010240</c:v>
                </c:pt>
                <c:pt idx="595">
                  <c:v>1012260</c:v>
                </c:pt>
                <c:pt idx="596">
                  <c:v>1014260</c:v>
                </c:pt>
                <c:pt idx="597">
                  <c:v>1016220</c:v>
                </c:pt>
                <c:pt idx="598">
                  <c:v>1018200</c:v>
                </c:pt>
                <c:pt idx="599">
                  <c:v>1020170</c:v>
                </c:pt>
                <c:pt idx="600">
                  <c:v>1022110</c:v>
                </c:pt>
                <c:pt idx="601">
                  <c:v>1024080</c:v>
                </c:pt>
                <c:pt idx="602">
                  <c:v>1026040</c:v>
                </c:pt>
                <c:pt idx="603">
                  <c:v>1028000</c:v>
                </c:pt>
                <c:pt idx="604">
                  <c:v>1029950</c:v>
                </c:pt>
                <c:pt idx="605">
                  <c:v>1031940</c:v>
                </c:pt>
                <c:pt idx="606">
                  <c:v>1033910</c:v>
                </c:pt>
                <c:pt idx="607">
                  <c:v>1035830</c:v>
                </c:pt>
                <c:pt idx="608">
                  <c:v>1037780</c:v>
                </c:pt>
                <c:pt idx="609">
                  <c:v>1039720</c:v>
                </c:pt>
                <c:pt idx="610">
                  <c:v>1041670</c:v>
                </c:pt>
                <c:pt idx="611">
                  <c:v>1043650</c:v>
                </c:pt>
                <c:pt idx="612">
                  <c:v>1045570</c:v>
                </c:pt>
                <c:pt idx="613">
                  <c:v>1047490</c:v>
                </c:pt>
                <c:pt idx="614">
                  <c:v>1049420</c:v>
                </c:pt>
                <c:pt idx="615">
                  <c:v>1051340</c:v>
                </c:pt>
                <c:pt idx="616">
                  <c:v>1053260</c:v>
                </c:pt>
                <c:pt idx="617">
                  <c:v>1055140</c:v>
                </c:pt>
                <c:pt idx="618">
                  <c:v>1057060</c:v>
                </c:pt>
                <c:pt idx="619">
                  <c:v>1058950</c:v>
                </c:pt>
                <c:pt idx="620">
                  <c:v>1060830</c:v>
                </c:pt>
                <c:pt idx="621">
                  <c:v>1062710</c:v>
                </c:pt>
                <c:pt idx="622">
                  <c:v>1064630</c:v>
                </c:pt>
                <c:pt idx="623">
                  <c:v>1066550</c:v>
                </c:pt>
                <c:pt idx="624">
                  <c:v>1068430</c:v>
                </c:pt>
                <c:pt idx="625">
                  <c:v>1070310</c:v>
                </c:pt>
                <c:pt idx="626">
                  <c:v>1072240</c:v>
                </c:pt>
                <c:pt idx="627">
                  <c:v>1074060</c:v>
                </c:pt>
                <c:pt idx="628">
                  <c:v>1075950</c:v>
                </c:pt>
                <c:pt idx="629">
                  <c:v>1077810</c:v>
                </c:pt>
                <c:pt idx="630">
                  <c:v>1079620</c:v>
                </c:pt>
                <c:pt idx="631">
                  <c:v>1081470</c:v>
                </c:pt>
                <c:pt idx="632">
                  <c:v>1083280</c:v>
                </c:pt>
                <c:pt idx="633">
                  <c:v>1085160</c:v>
                </c:pt>
                <c:pt idx="634">
                  <c:v>1086990</c:v>
                </c:pt>
                <c:pt idx="635">
                  <c:v>1088810</c:v>
                </c:pt>
                <c:pt idx="636">
                  <c:v>1090660</c:v>
                </c:pt>
                <c:pt idx="637">
                  <c:v>1092520</c:v>
                </c:pt>
                <c:pt idx="638">
                  <c:v>1094350</c:v>
                </c:pt>
                <c:pt idx="639">
                  <c:v>1096170</c:v>
                </c:pt>
                <c:pt idx="640">
                  <c:v>1097950</c:v>
                </c:pt>
                <c:pt idx="641">
                  <c:v>1099760</c:v>
                </c:pt>
                <c:pt idx="642">
                  <c:v>1101590</c:v>
                </c:pt>
                <c:pt idx="643">
                  <c:v>1103400</c:v>
                </c:pt>
                <c:pt idx="644">
                  <c:v>1105240</c:v>
                </c:pt>
                <c:pt idx="645">
                  <c:v>1107080</c:v>
                </c:pt>
                <c:pt idx="646">
                  <c:v>1108910</c:v>
                </c:pt>
                <c:pt idx="647">
                  <c:v>1110740</c:v>
                </c:pt>
                <c:pt idx="648">
                  <c:v>1112550</c:v>
                </c:pt>
                <c:pt idx="649">
                  <c:v>1114370</c:v>
                </c:pt>
                <c:pt idx="650">
                  <c:v>1116160</c:v>
                </c:pt>
                <c:pt idx="651">
                  <c:v>1117950</c:v>
                </c:pt>
                <c:pt idx="652">
                  <c:v>1119780</c:v>
                </c:pt>
                <c:pt idx="653">
                  <c:v>1121580</c:v>
                </c:pt>
                <c:pt idx="654">
                  <c:v>1123410</c:v>
                </c:pt>
                <c:pt idx="655">
                  <c:v>1125250</c:v>
                </c:pt>
                <c:pt idx="656">
                  <c:v>1127070</c:v>
                </c:pt>
                <c:pt idx="657">
                  <c:v>1128870</c:v>
                </c:pt>
                <c:pt idx="658">
                  <c:v>1130680</c:v>
                </c:pt>
                <c:pt idx="659">
                  <c:v>1132460</c:v>
                </c:pt>
                <c:pt idx="660">
                  <c:v>1134270</c:v>
                </c:pt>
                <c:pt idx="661">
                  <c:v>1136090</c:v>
                </c:pt>
                <c:pt idx="662">
                  <c:v>1137880</c:v>
                </c:pt>
                <c:pt idx="663">
                  <c:v>1139690</c:v>
                </c:pt>
                <c:pt idx="664">
                  <c:v>1141510</c:v>
                </c:pt>
                <c:pt idx="665">
                  <c:v>1143280</c:v>
                </c:pt>
                <c:pt idx="666">
                  <c:v>1145060</c:v>
                </c:pt>
                <c:pt idx="667">
                  <c:v>1146820</c:v>
                </c:pt>
                <c:pt idx="668">
                  <c:v>1148610</c:v>
                </c:pt>
                <c:pt idx="669">
                  <c:v>1150410</c:v>
                </c:pt>
                <c:pt idx="670">
                  <c:v>1152190</c:v>
                </c:pt>
                <c:pt idx="671">
                  <c:v>1153970</c:v>
                </c:pt>
                <c:pt idx="672">
                  <c:v>1155750</c:v>
                </c:pt>
                <c:pt idx="673">
                  <c:v>1157520</c:v>
                </c:pt>
                <c:pt idx="674">
                  <c:v>1159290</c:v>
                </c:pt>
                <c:pt idx="675">
                  <c:v>1161100</c:v>
                </c:pt>
                <c:pt idx="676">
                  <c:v>1162860</c:v>
                </c:pt>
                <c:pt idx="677">
                  <c:v>1164610</c:v>
                </c:pt>
                <c:pt idx="678">
                  <c:v>1166370</c:v>
                </c:pt>
                <c:pt idx="679">
                  <c:v>1168090</c:v>
                </c:pt>
                <c:pt idx="680">
                  <c:v>1169810</c:v>
                </c:pt>
                <c:pt idx="681">
                  <c:v>1171570</c:v>
                </c:pt>
                <c:pt idx="682">
                  <c:v>1173310</c:v>
                </c:pt>
                <c:pt idx="683">
                  <c:v>1175030</c:v>
                </c:pt>
                <c:pt idx="684">
                  <c:v>1176750</c:v>
                </c:pt>
                <c:pt idx="685">
                  <c:v>1178490</c:v>
                </c:pt>
                <c:pt idx="686">
                  <c:v>1180200</c:v>
                </c:pt>
                <c:pt idx="687">
                  <c:v>1181890</c:v>
                </c:pt>
                <c:pt idx="688">
                  <c:v>1183610</c:v>
                </c:pt>
                <c:pt idx="689">
                  <c:v>1185300</c:v>
                </c:pt>
                <c:pt idx="690">
                  <c:v>1186990</c:v>
                </c:pt>
                <c:pt idx="691">
                  <c:v>1188680</c:v>
                </c:pt>
                <c:pt idx="692">
                  <c:v>1190370</c:v>
                </c:pt>
                <c:pt idx="693">
                  <c:v>1192040</c:v>
                </c:pt>
                <c:pt idx="694">
                  <c:v>1193690</c:v>
                </c:pt>
                <c:pt idx="695">
                  <c:v>1195380</c:v>
                </c:pt>
                <c:pt idx="696">
                  <c:v>1197050</c:v>
                </c:pt>
                <c:pt idx="697">
                  <c:v>1198700</c:v>
                </c:pt>
                <c:pt idx="698">
                  <c:v>1200360</c:v>
                </c:pt>
                <c:pt idx="699">
                  <c:v>1202000</c:v>
                </c:pt>
                <c:pt idx="700">
                  <c:v>1203610</c:v>
                </c:pt>
                <c:pt idx="701">
                  <c:v>1205220</c:v>
                </c:pt>
                <c:pt idx="702">
                  <c:v>1206860</c:v>
                </c:pt>
                <c:pt idx="703">
                  <c:v>1208470</c:v>
                </c:pt>
                <c:pt idx="704">
                  <c:v>1210110</c:v>
                </c:pt>
                <c:pt idx="705">
                  <c:v>1211710</c:v>
                </c:pt>
                <c:pt idx="706">
                  <c:v>1213350</c:v>
                </c:pt>
                <c:pt idx="707">
                  <c:v>1214940</c:v>
                </c:pt>
                <c:pt idx="708">
                  <c:v>1216540</c:v>
                </c:pt>
                <c:pt idx="709">
                  <c:v>1218120</c:v>
                </c:pt>
                <c:pt idx="710">
                  <c:v>1219690</c:v>
                </c:pt>
                <c:pt idx="711">
                  <c:v>1221290</c:v>
                </c:pt>
                <c:pt idx="712">
                  <c:v>1222880</c:v>
                </c:pt>
                <c:pt idx="713">
                  <c:v>1224440</c:v>
                </c:pt>
                <c:pt idx="714">
                  <c:v>1225970</c:v>
                </c:pt>
                <c:pt idx="715">
                  <c:v>1227540</c:v>
                </c:pt>
                <c:pt idx="716">
                  <c:v>1229060</c:v>
                </c:pt>
                <c:pt idx="717">
                  <c:v>1230590</c:v>
                </c:pt>
                <c:pt idx="718">
                  <c:v>1232090</c:v>
                </c:pt>
                <c:pt idx="719">
                  <c:v>1233610</c:v>
                </c:pt>
                <c:pt idx="720">
                  <c:v>1235140</c:v>
                </c:pt>
                <c:pt idx="721">
                  <c:v>1236640</c:v>
                </c:pt>
                <c:pt idx="722">
                  <c:v>1238130</c:v>
                </c:pt>
                <c:pt idx="723">
                  <c:v>1239650</c:v>
                </c:pt>
                <c:pt idx="724">
                  <c:v>1241100</c:v>
                </c:pt>
                <c:pt idx="725">
                  <c:v>1242610</c:v>
                </c:pt>
                <c:pt idx="726">
                  <c:v>1244070</c:v>
                </c:pt>
                <c:pt idx="727">
                  <c:v>1245550</c:v>
                </c:pt>
                <c:pt idx="728">
                  <c:v>1247000</c:v>
                </c:pt>
                <c:pt idx="729">
                  <c:v>1248450</c:v>
                </c:pt>
                <c:pt idx="730">
                  <c:v>1249900</c:v>
                </c:pt>
                <c:pt idx="731">
                  <c:v>1251320</c:v>
                </c:pt>
                <c:pt idx="732">
                  <c:v>1252770</c:v>
                </c:pt>
                <c:pt idx="733">
                  <c:v>1254220</c:v>
                </c:pt>
                <c:pt idx="734">
                  <c:v>1255620</c:v>
                </c:pt>
                <c:pt idx="735">
                  <c:v>1257040</c:v>
                </c:pt>
                <c:pt idx="736">
                  <c:v>1258450</c:v>
                </c:pt>
                <c:pt idx="737">
                  <c:v>1259860</c:v>
                </c:pt>
                <c:pt idx="738">
                  <c:v>1261260</c:v>
                </c:pt>
                <c:pt idx="739">
                  <c:v>1262670</c:v>
                </c:pt>
                <c:pt idx="740">
                  <c:v>1264040</c:v>
                </c:pt>
                <c:pt idx="741">
                  <c:v>1265410</c:v>
                </c:pt>
                <c:pt idx="742">
                  <c:v>1266800</c:v>
                </c:pt>
                <c:pt idx="743">
                  <c:v>1268150</c:v>
                </c:pt>
                <c:pt idx="744">
                  <c:v>1269520</c:v>
                </c:pt>
                <c:pt idx="745">
                  <c:v>1270870</c:v>
                </c:pt>
                <c:pt idx="746">
                  <c:v>1272200</c:v>
                </c:pt>
                <c:pt idx="747">
                  <c:v>1273530</c:v>
                </c:pt>
                <c:pt idx="748">
                  <c:v>1274860</c:v>
                </c:pt>
                <c:pt idx="749">
                  <c:v>1276170</c:v>
                </c:pt>
                <c:pt idx="750">
                  <c:v>1277480</c:v>
                </c:pt>
                <c:pt idx="751">
                  <c:v>1278800</c:v>
                </c:pt>
                <c:pt idx="752">
                  <c:v>1280080</c:v>
                </c:pt>
                <c:pt idx="753">
                  <c:v>1281370</c:v>
                </c:pt>
                <c:pt idx="754">
                  <c:v>1282680</c:v>
                </c:pt>
                <c:pt idx="755">
                  <c:v>1283960</c:v>
                </c:pt>
                <c:pt idx="756">
                  <c:v>1285210</c:v>
                </c:pt>
                <c:pt idx="757">
                  <c:v>1286480</c:v>
                </c:pt>
                <c:pt idx="758">
                  <c:v>1287750</c:v>
                </c:pt>
                <c:pt idx="759">
                  <c:v>1288980</c:v>
                </c:pt>
                <c:pt idx="760">
                  <c:v>1290210</c:v>
                </c:pt>
                <c:pt idx="761">
                  <c:v>1291450</c:v>
                </c:pt>
                <c:pt idx="762">
                  <c:v>1292670</c:v>
                </c:pt>
                <c:pt idx="763">
                  <c:v>1293890</c:v>
                </c:pt>
                <c:pt idx="764">
                  <c:v>1295080</c:v>
                </c:pt>
                <c:pt idx="765">
                  <c:v>1296310</c:v>
                </c:pt>
                <c:pt idx="766">
                  <c:v>1297520</c:v>
                </c:pt>
                <c:pt idx="767">
                  <c:v>1298690</c:v>
                </c:pt>
                <c:pt idx="768">
                  <c:v>1299880</c:v>
                </c:pt>
                <c:pt idx="769">
                  <c:v>1301040</c:v>
                </c:pt>
                <c:pt idx="770">
                  <c:v>1302200</c:v>
                </c:pt>
                <c:pt idx="771">
                  <c:v>1303360</c:v>
                </c:pt>
                <c:pt idx="772">
                  <c:v>1304520</c:v>
                </c:pt>
                <c:pt idx="773">
                  <c:v>1305660</c:v>
                </c:pt>
                <c:pt idx="774">
                  <c:v>1306790</c:v>
                </c:pt>
                <c:pt idx="775">
                  <c:v>1307920</c:v>
                </c:pt>
                <c:pt idx="776">
                  <c:v>1309070</c:v>
                </c:pt>
                <c:pt idx="777">
                  <c:v>1310180</c:v>
                </c:pt>
                <c:pt idx="778">
                  <c:v>1311300</c:v>
                </c:pt>
                <c:pt idx="779">
                  <c:v>1312430</c:v>
                </c:pt>
                <c:pt idx="780">
                  <c:v>1313520</c:v>
                </c:pt>
                <c:pt idx="781">
                  <c:v>1314600</c:v>
                </c:pt>
                <c:pt idx="782">
                  <c:v>1315680</c:v>
                </c:pt>
                <c:pt idx="783">
                  <c:v>1316760</c:v>
                </c:pt>
                <c:pt idx="784">
                  <c:v>1317810</c:v>
                </c:pt>
                <c:pt idx="785">
                  <c:v>1318880</c:v>
                </c:pt>
                <c:pt idx="786">
                  <c:v>1319940</c:v>
                </c:pt>
                <c:pt idx="787">
                  <c:v>1321000</c:v>
                </c:pt>
                <c:pt idx="788">
                  <c:v>1322030</c:v>
                </c:pt>
                <c:pt idx="789">
                  <c:v>1323060</c:v>
                </c:pt>
                <c:pt idx="790">
                  <c:v>1324070</c:v>
                </c:pt>
                <c:pt idx="791">
                  <c:v>1325090</c:v>
                </c:pt>
                <c:pt idx="792">
                  <c:v>1326100</c:v>
                </c:pt>
                <c:pt idx="793">
                  <c:v>1327060</c:v>
                </c:pt>
                <c:pt idx="794">
                  <c:v>1328050</c:v>
                </c:pt>
                <c:pt idx="795">
                  <c:v>1329050</c:v>
                </c:pt>
                <c:pt idx="796">
                  <c:v>1330000</c:v>
                </c:pt>
                <c:pt idx="797">
                  <c:v>1330970</c:v>
                </c:pt>
                <c:pt idx="798">
                  <c:v>1331930</c:v>
                </c:pt>
                <c:pt idx="799">
                  <c:v>1332890</c:v>
                </c:pt>
                <c:pt idx="800">
                  <c:v>1333840</c:v>
                </c:pt>
                <c:pt idx="801">
                  <c:v>1334810</c:v>
                </c:pt>
                <c:pt idx="802">
                  <c:v>1335730</c:v>
                </c:pt>
                <c:pt idx="803">
                  <c:v>1336660</c:v>
                </c:pt>
                <c:pt idx="804">
                  <c:v>1337580</c:v>
                </c:pt>
                <c:pt idx="805">
                  <c:v>1338510</c:v>
                </c:pt>
                <c:pt idx="806">
                  <c:v>1339420</c:v>
                </c:pt>
                <c:pt idx="807">
                  <c:v>1340320</c:v>
                </c:pt>
                <c:pt idx="808">
                  <c:v>1341190</c:v>
                </c:pt>
                <c:pt idx="809">
                  <c:v>1342070</c:v>
                </c:pt>
                <c:pt idx="810">
                  <c:v>1342980</c:v>
                </c:pt>
                <c:pt idx="811">
                  <c:v>1343830</c:v>
                </c:pt>
                <c:pt idx="812">
                  <c:v>1344710</c:v>
                </c:pt>
                <c:pt idx="813">
                  <c:v>1345580</c:v>
                </c:pt>
                <c:pt idx="814">
                  <c:v>1346470</c:v>
                </c:pt>
                <c:pt idx="815">
                  <c:v>1347310</c:v>
                </c:pt>
                <c:pt idx="816">
                  <c:v>1348150</c:v>
                </c:pt>
                <c:pt idx="817">
                  <c:v>1348990</c:v>
                </c:pt>
                <c:pt idx="818">
                  <c:v>1349820</c:v>
                </c:pt>
                <c:pt idx="819">
                  <c:v>1350650</c:v>
                </c:pt>
                <c:pt idx="820">
                  <c:v>1351470</c:v>
                </c:pt>
                <c:pt idx="821">
                  <c:v>1352270</c:v>
                </c:pt>
                <c:pt idx="822">
                  <c:v>1353080</c:v>
                </c:pt>
                <c:pt idx="823">
                  <c:v>1353880</c:v>
                </c:pt>
                <c:pt idx="824">
                  <c:v>1354680</c:v>
                </c:pt>
                <c:pt idx="825">
                  <c:v>1355460</c:v>
                </c:pt>
                <c:pt idx="826">
                  <c:v>1356240</c:v>
                </c:pt>
                <c:pt idx="827">
                  <c:v>1357030</c:v>
                </c:pt>
                <c:pt idx="828">
                  <c:v>1357830</c:v>
                </c:pt>
                <c:pt idx="829">
                  <c:v>1358610</c:v>
                </c:pt>
                <c:pt idx="830">
                  <c:v>1359360</c:v>
                </c:pt>
                <c:pt idx="831">
                  <c:v>1360130</c:v>
                </c:pt>
                <c:pt idx="832">
                  <c:v>1360890</c:v>
                </c:pt>
                <c:pt idx="833">
                  <c:v>1361640</c:v>
                </c:pt>
                <c:pt idx="834">
                  <c:v>1362420</c:v>
                </c:pt>
                <c:pt idx="835">
                  <c:v>1363170</c:v>
                </c:pt>
                <c:pt idx="836">
                  <c:v>1363930</c:v>
                </c:pt>
                <c:pt idx="837">
                  <c:v>1364680</c:v>
                </c:pt>
                <c:pt idx="838">
                  <c:v>1365430</c:v>
                </c:pt>
                <c:pt idx="839">
                  <c:v>1366160</c:v>
                </c:pt>
                <c:pt idx="840">
                  <c:v>1366890</c:v>
                </c:pt>
                <c:pt idx="841">
                  <c:v>1367620</c:v>
                </c:pt>
                <c:pt idx="842">
                  <c:v>1368330</c:v>
                </c:pt>
                <c:pt idx="843">
                  <c:v>1369040</c:v>
                </c:pt>
                <c:pt idx="844">
                  <c:v>1369730</c:v>
                </c:pt>
                <c:pt idx="845">
                  <c:v>1370420</c:v>
                </c:pt>
                <c:pt idx="846">
                  <c:v>1371100</c:v>
                </c:pt>
                <c:pt idx="847">
                  <c:v>1371800</c:v>
                </c:pt>
                <c:pt idx="848">
                  <c:v>1372490</c:v>
                </c:pt>
                <c:pt idx="849">
                  <c:v>1373170</c:v>
                </c:pt>
                <c:pt idx="850">
                  <c:v>1373840</c:v>
                </c:pt>
                <c:pt idx="851">
                  <c:v>1374510</c:v>
                </c:pt>
                <c:pt idx="852">
                  <c:v>1375150</c:v>
                </c:pt>
                <c:pt idx="853">
                  <c:v>1375800</c:v>
                </c:pt>
                <c:pt idx="854">
                  <c:v>1376460</c:v>
                </c:pt>
                <c:pt idx="855">
                  <c:v>1377100</c:v>
                </c:pt>
                <c:pt idx="856">
                  <c:v>1377740</c:v>
                </c:pt>
                <c:pt idx="857">
                  <c:v>1378390</c:v>
                </c:pt>
                <c:pt idx="858">
                  <c:v>1379050</c:v>
                </c:pt>
                <c:pt idx="859">
                  <c:v>1379680</c:v>
                </c:pt>
                <c:pt idx="860">
                  <c:v>1380300</c:v>
                </c:pt>
                <c:pt idx="861">
                  <c:v>1380930</c:v>
                </c:pt>
                <c:pt idx="862">
                  <c:v>1381540</c:v>
                </c:pt>
                <c:pt idx="863">
                  <c:v>1382160</c:v>
                </c:pt>
                <c:pt idx="864">
                  <c:v>1382780</c:v>
                </c:pt>
                <c:pt idx="865">
                  <c:v>1383390</c:v>
                </c:pt>
                <c:pt idx="866">
                  <c:v>1384010</c:v>
                </c:pt>
                <c:pt idx="867">
                  <c:v>1384610</c:v>
                </c:pt>
                <c:pt idx="868">
                  <c:v>1385200</c:v>
                </c:pt>
                <c:pt idx="869">
                  <c:v>1385790</c:v>
                </c:pt>
                <c:pt idx="870">
                  <c:v>1386390</c:v>
                </c:pt>
                <c:pt idx="871">
                  <c:v>1386980</c:v>
                </c:pt>
                <c:pt idx="872">
                  <c:v>1387580</c:v>
                </c:pt>
                <c:pt idx="873">
                  <c:v>1388170</c:v>
                </c:pt>
                <c:pt idx="874">
                  <c:v>1388750</c:v>
                </c:pt>
                <c:pt idx="875">
                  <c:v>1389340</c:v>
                </c:pt>
                <c:pt idx="876">
                  <c:v>1389910</c:v>
                </c:pt>
                <c:pt idx="877">
                  <c:v>1390490</c:v>
                </c:pt>
                <c:pt idx="878">
                  <c:v>1391040</c:v>
                </c:pt>
                <c:pt idx="879">
                  <c:v>1391610</c:v>
                </c:pt>
                <c:pt idx="880">
                  <c:v>1392180</c:v>
                </c:pt>
                <c:pt idx="881">
                  <c:v>1392730</c:v>
                </c:pt>
                <c:pt idx="882">
                  <c:v>1393270</c:v>
                </c:pt>
                <c:pt idx="883">
                  <c:v>1393830</c:v>
                </c:pt>
                <c:pt idx="884">
                  <c:v>1394370</c:v>
                </c:pt>
                <c:pt idx="885">
                  <c:v>1394900</c:v>
                </c:pt>
                <c:pt idx="886">
                  <c:v>1395430</c:v>
                </c:pt>
                <c:pt idx="887">
                  <c:v>1395950</c:v>
                </c:pt>
                <c:pt idx="888">
                  <c:v>1396470</c:v>
                </c:pt>
                <c:pt idx="889">
                  <c:v>1397010</c:v>
                </c:pt>
                <c:pt idx="890">
                  <c:v>1397530</c:v>
                </c:pt>
                <c:pt idx="891">
                  <c:v>1398050</c:v>
                </c:pt>
                <c:pt idx="892">
                  <c:v>1398570</c:v>
                </c:pt>
                <c:pt idx="893">
                  <c:v>1399070</c:v>
                </c:pt>
                <c:pt idx="894">
                  <c:v>1399570</c:v>
                </c:pt>
                <c:pt idx="895">
                  <c:v>1400080</c:v>
                </c:pt>
                <c:pt idx="896">
                  <c:v>1400580</c:v>
                </c:pt>
                <c:pt idx="897">
                  <c:v>1401080</c:v>
                </c:pt>
                <c:pt idx="898">
                  <c:v>1401590</c:v>
                </c:pt>
                <c:pt idx="899">
                  <c:v>1402080</c:v>
                </c:pt>
                <c:pt idx="900">
                  <c:v>1402560</c:v>
                </c:pt>
                <c:pt idx="901">
                  <c:v>1403050</c:v>
                </c:pt>
                <c:pt idx="902">
                  <c:v>1403530</c:v>
                </c:pt>
                <c:pt idx="903">
                  <c:v>1404000</c:v>
                </c:pt>
                <c:pt idx="904">
                  <c:v>1404480</c:v>
                </c:pt>
                <c:pt idx="905">
                  <c:v>1404960</c:v>
                </c:pt>
                <c:pt idx="906">
                  <c:v>1405410</c:v>
                </c:pt>
                <c:pt idx="907">
                  <c:v>1405870</c:v>
                </c:pt>
                <c:pt idx="908">
                  <c:v>1406330</c:v>
                </c:pt>
                <c:pt idx="909">
                  <c:v>1406770</c:v>
                </c:pt>
                <c:pt idx="910">
                  <c:v>1407220</c:v>
                </c:pt>
                <c:pt idx="911">
                  <c:v>1407660</c:v>
                </c:pt>
                <c:pt idx="912">
                  <c:v>1408100</c:v>
                </c:pt>
                <c:pt idx="913">
                  <c:v>1408540</c:v>
                </c:pt>
                <c:pt idx="914">
                  <c:v>1408960</c:v>
                </c:pt>
                <c:pt idx="915">
                  <c:v>1409410</c:v>
                </c:pt>
                <c:pt idx="916">
                  <c:v>1409830</c:v>
                </c:pt>
                <c:pt idx="917">
                  <c:v>1410260</c:v>
                </c:pt>
                <c:pt idx="918">
                  <c:v>1410680</c:v>
                </c:pt>
                <c:pt idx="919">
                  <c:v>1411110</c:v>
                </c:pt>
                <c:pt idx="920">
                  <c:v>1411520</c:v>
                </c:pt>
                <c:pt idx="921">
                  <c:v>1411930</c:v>
                </c:pt>
                <c:pt idx="922">
                  <c:v>1412350</c:v>
                </c:pt>
                <c:pt idx="923">
                  <c:v>1412740</c:v>
                </c:pt>
                <c:pt idx="924">
                  <c:v>1413140</c:v>
                </c:pt>
                <c:pt idx="925">
                  <c:v>1413540</c:v>
                </c:pt>
                <c:pt idx="926">
                  <c:v>1413950</c:v>
                </c:pt>
                <c:pt idx="927">
                  <c:v>1414340</c:v>
                </c:pt>
                <c:pt idx="928">
                  <c:v>1414740</c:v>
                </c:pt>
                <c:pt idx="929">
                  <c:v>1415130</c:v>
                </c:pt>
                <c:pt idx="930">
                  <c:v>1415510</c:v>
                </c:pt>
                <c:pt idx="931">
                  <c:v>1415910</c:v>
                </c:pt>
                <c:pt idx="932">
                  <c:v>1416290</c:v>
                </c:pt>
                <c:pt idx="933">
                  <c:v>1416660</c:v>
                </c:pt>
                <c:pt idx="934">
                  <c:v>1417040</c:v>
                </c:pt>
                <c:pt idx="935">
                  <c:v>1417410</c:v>
                </c:pt>
                <c:pt idx="936">
                  <c:v>1417780</c:v>
                </c:pt>
                <c:pt idx="937">
                  <c:v>1418150</c:v>
                </c:pt>
                <c:pt idx="938">
                  <c:v>1418510</c:v>
                </c:pt>
                <c:pt idx="939">
                  <c:v>1418870</c:v>
                </c:pt>
                <c:pt idx="940">
                  <c:v>1419250</c:v>
                </c:pt>
                <c:pt idx="941">
                  <c:v>1419620</c:v>
                </c:pt>
                <c:pt idx="942">
                  <c:v>1419990</c:v>
                </c:pt>
                <c:pt idx="943">
                  <c:v>1420340</c:v>
                </c:pt>
                <c:pt idx="944">
                  <c:v>1420690</c:v>
                </c:pt>
                <c:pt idx="945">
                  <c:v>1421040</c:v>
                </c:pt>
                <c:pt idx="946">
                  <c:v>1421390</c:v>
                </c:pt>
                <c:pt idx="947">
                  <c:v>1421750</c:v>
                </c:pt>
                <c:pt idx="948">
                  <c:v>1422100</c:v>
                </c:pt>
                <c:pt idx="949">
                  <c:v>1422440</c:v>
                </c:pt>
                <c:pt idx="950">
                  <c:v>1422760</c:v>
                </c:pt>
                <c:pt idx="951">
                  <c:v>1423090</c:v>
                </c:pt>
                <c:pt idx="952">
                  <c:v>1423420</c:v>
                </c:pt>
                <c:pt idx="953">
                  <c:v>1423750</c:v>
                </c:pt>
                <c:pt idx="954">
                  <c:v>1424070</c:v>
                </c:pt>
                <c:pt idx="955">
                  <c:v>1424390</c:v>
                </c:pt>
                <c:pt idx="956">
                  <c:v>1424720</c:v>
                </c:pt>
                <c:pt idx="957">
                  <c:v>1425050</c:v>
                </c:pt>
                <c:pt idx="958">
                  <c:v>1425380</c:v>
                </c:pt>
                <c:pt idx="959">
                  <c:v>1425690</c:v>
                </c:pt>
                <c:pt idx="960">
                  <c:v>1426010</c:v>
                </c:pt>
                <c:pt idx="961">
                  <c:v>1426320</c:v>
                </c:pt>
                <c:pt idx="962">
                  <c:v>1426620</c:v>
                </c:pt>
                <c:pt idx="963">
                  <c:v>1426930</c:v>
                </c:pt>
                <c:pt idx="964">
                  <c:v>1427240</c:v>
                </c:pt>
                <c:pt idx="965">
                  <c:v>1427520</c:v>
                </c:pt>
                <c:pt idx="966">
                  <c:v>1427840</c:v>
                </c:pt>
                <c:pt idx="967">
                  <c:v>1428140</c:v>
                </c:pt>
                <c:pt idx="968">
                  <c:v>1428430</c:v>
                </c:pt>
                <c:pt idx="969">
                  <c:v>1428720</c:v>
                </c:pt>
                <c:pt idx="970">
                  <c:v>1429010</c:v>
                </c:pt>
                <c:pt idx="971">
                  <c:v>1429290</c:v>
                </c:pt>
                <c:pt idx="972">
                  <c:v>1429570</c:v>
                </c:pt>
                <c:pt idx="973">
                  <c:v>1429860</c:v>
                </c:pt>
                <c:pt idx="974">
                  <c:v>1430130</c:v>
                </c:pt>
                <c:pt idx="975">
                  <c:v>1430410</c:v>
                </c:pt>
                <c:pt idx="976">
                  <c:v>1430700</c:v>
                </c:pt>
                <c:pt idx="977">
                  <c:v>1430980</c:v>
                </c:pt>
                <c:pt idx="978">
                  <c:v>1431260</c:v>
                </c:pt>
                <c:pt idx="979">
                  <c:v>1431530</c:v>
                </c:pt>
                <c:pt idx="980">
                  <c:v>1431810</c:v>
                </c:pt>
                <c:pt idx="981">
                  <c:v>1432090</c:v>
                </c:pt>
                <c:pt idx="982">
                  <c:v>1432360</c:v>
                </c:pt>
                <c:pt idx="983">
                  <c:v>1432630</c:v>
                </c:pt>
                <c:pt idx="984">
                  <c:v>1432890</c:v>
                </c:pt>
                <c:pt idx="985">
                  <c:v>1433170</c:v>
                </c:pt>
                <c:pt idx="986">
                  <c:v>1433440</c:v>
                </c:pt>
                <c:pt idx="987">
                  <c:v>1433700</c:v>
                </c:pt>
                <c:pt idx="988">
                  <c:v>1433950</c:v>
                </c:pt>
                <c:pt idx="989">
                  <c:v>1434210</c:v>
                </c:pt>
                <c:pt idx="990">
                  <c:v>1434480</c:v>
                </c:pt>
                <c:pt idx="991">
                  <c:v>1434740</c:v>
                </c:pt>
                <c:pt idx="992">
                  <c:v>1435000</c:v>
                </c:pt>
                <c:pt idx="993">
                  <c:v>1435260</c:v>
                </c:pt>
                <c:pt idx="994">
                  <c:v>1435520</c:v>
                </c:pt>
                <c:pt idx="995">
                  <c:v>1435780</c:v>
                </c:pt>
                <c:pt idx="996">
                  <c:v>1436040</c:v>
                </c:pt>
                <c:pt idx="997">
                  <c:v>1436300</c:v>
                </c:pt>
                <c:pt idx="998">
                  <c:v>1436550</c:v>
                </c:pt>
                <c:pt idx="999">
                  <c:v>1436810</c:v>
                </c:pt>
              </c:numCache>
            </c:numRef>
          </c:val>
          <c:smooth val="0"/>
          <c:extLst>
            <c:ext xmlns:c16="http://schemas.microsoft.com/office/drawing/2014/chart" uri="{C3380CC4-5D6E-409C-BE32-E72D297353CC}">
              <c16:uniqueId val="{00000001-AA91-4378-8A6B-C6A0A5634AE4}"/>
            </c:ext>
          </c:extLst>
        </c:ser>
        <c:ser>
          <c:idx val="2"/>
          <c:order val="2"/>
          <c:tx>
            <c:strRef>
              <c:f>'65'!$E$1</c:f>
              <c:strCache>
                <c:ptCount val="1"/>
                <c:pt idx="0">
                  <c:v>50%</c:v>
                </c:pt>
              </c:strCache>
            </c:strRef>
          </c:tx>
          <c:spPr>
            <a:ln w="28575" cap="rnd">
              <a:solidFill>
                <a:schemeClr val="accent3"/>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E$2:$E$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6</c:v>
                </c:pt>
                <c:pt idx="314">
                  <c:v>431447</c:v>
                </c:pt>
                <c:pt idx="315">
                  <c:v>435927</c:v>
                </c:pt>
                <c:pt idx="316">
                  <c:v>440449</c:v>
                </c:pt>
                <c:pt idx="317">
                  <c:v>445009</c:v>
                </c:pt>
                <c:pt idx="318">
                  <c:v>449468</c:v>
                </c:pt>
                <c:pt idx="319">
                  <c:v>453851</c:v>
                </c:pt>
                <c:pt idx="320">
                  <c:v>458136</c:v>
                </c:pt>
                <c:pt idx="321">
                  <c:v>462291</c:v>
                </c:pt>
                <c:pt idx="322">
                  <c:v>466370</c:v>
                </c:pt>
                <c:pt idx="323">
                  <c:v>470312</c:v>
                </c:pt>
                <c:pt idx="324">
                  <c:v>474050</c:v>
                </c:pt>
                <c:pt idx="325">
                  <c:v>477652</c:v>
                </c:pt>
                <c:pt idx="326">
                  <c:v>481088</c:v>
                </c:pt>
                <c:pt idx="327">
                  <c:v>484314</c:v>
                </c:pt>
                <c:pt idx="328">
                  <c:v>487350</c:v>
                </c:pt>
                <c:pt idx="329">
                  <c:v>490168</c:v>
                </c:pt>
                <c:pt idx="330">
                  <c:v>492776</c:v>
                </c:pt>
                <c:pt idx="331">
                  <c:v>495236</c:v>
                </c:pt>
                <c:pt idx="332">
                  <c:v>497611</c:v>
                </c:pt>
                <c:pt idx="333">
                  <c:v>499809</c:v>
                </c:pt>
                <c:pt idx="334">
                  <c:v>501908</c:v>
                </c:pt>
                <c:pt idx="335">
                  <c:v>503837</c:v>
                </c:pt>
                <c:pt idx="336">
                  <c:v>505649</c:v>
                </c:pt>
                <c:pt idx="337">
                  <c:v>507365</c:v>
                </c:pt>
                <c:pt idx="338">
                  <c:v>508644</c:v>
                </c:pt>
                <c:pt idx="339">
                  <c:v>509848</c:v>
                </c:pt>
                <c:pt idx="340">
                  <c:v>510961</c:v>
                </c:pt>
                <c:pt idx="341">
                  <c:v>511995</c:v>
                </c:pt>
                <c:pt idx="342">
                  <c:v>512967</c:v>
                </c:pt>
                <c:pt idx="343">
                  <c:v>513846</c:v>
                </c:pt>
                <c:pt idx="344">
                  <c:v>514624</c:v>
                </c:pt>
                <c:pt idx="345">
                  <c:v>515376</c:v>
                </c:pt>
                <c:pt idx="346">
                  <c:v>516039</c:v>
                </c:pt>
                <c:pt idx="347">
                  <c:v>516666</c:v>
                </c:pt>
                <c:pt idx="348">
                  <c:v>517265</c:v>
                </c:pt>
                <c:pt idx="349">
                  <c:v>517881</c:v>
                </c:pt>
                <c:pt idx="350">
                  <c:v>518513</c:v>
                </c:pt>
                <c:pt idx="351">
                  <c:v>519120</c:v>
                </c:pt>
                <c:pt idx="352">
                  <c:v>519695</c:v>
                </c:pt>
                <c:pt idx="353">
                  <c:v>520243</c:v>
                </c:pt>
                <c:pt idx="354">
                  <c:v>520769</c:v>
                </c:pt>
                <c:pt idx="355">
                  <c:v>521257</c:v>
                </c:pt>
                <c:pt idx="356">
                  <c:v>521756</c:v>
                </c:pt>
                <c:pt idx="357">
                  <c:v>522234</c:v>
                </c:pt>
                <c:pt idx="358">
                  <c:v>522714</c:v>
                </c:pt>
                <c:pt idx="359">
                  <c:v>523180</c:v>
                </c:pt>
                <c:pt idx="360">
                  <c:v>523626</c:v>
                </c:pt>
                <c:pt idx="361">
                  <c:v>524070</c:v>
                </c:pt>
                <c:pt idx="362">
                  <c:v>524502</c:v>
                </c:pt>
                <c:pt idx="363">
                  <c:v>524919</c:v>
                </c:pt>
                <c:pt idx="364">
                  <c:v>525312</c:v>
                </c:pt>
                <c:pt idx="365">
                  <c:v>525701</c:v>
                </c:pt>
                <c:pt idx="366">
                  <c:v>526084</c:v>
                </c:pt>
                <c:pt idx="367">
                  <c:v>526452</c:v>
                </c:pt>
                <c:pt idx="368">
                  <c:v>526819</c:v>
                </c:pt>
                <c:pt idx="369">
                  <c:v>527168</c:v>
                </c:pt>
                <c:pt idx="370">
                  <c:v>527513</c:v>
                </c:pt>
                <c:pt idx="371">
                  <c:v>527848</c:v>
                </c:pt>
                <c:pt idx="372">
                  <c:v>528159</c:v>
                </c:pt>
                <c:pt idx="373">
                  <c:v>528473</c:v>
                </c:pt>
                <c:pt idx="374">
                  <c:v>528786</c:v>
                </c:pt>
                <c:pt idx="375">
                  <c:v>529083</c:v>
                </c:pt>
                <c:pt idx="376">
                  <c:v>529378</c:v>
                </c:pt>
                <c:pt idx="377">
                  <c:v>529663</c:v>
                </c:pt>
                <c:pt idx="378">
                  <c:v>529949</c:v>
                </c:pt>
                <c:pt idx="379">
                  <c:v>530228</c:v>
                </c:pt>
                <c:pt idx="380">
                  <c:v>530492</c:v>
                </c:pt>
                <c:pt idx="381">
                  <c:v>530753</c:v>
                </c:pt>
                <c:pt idx="382">
                  <c:v>531003</c:v>
                </c:pt>
                <c:pt idx="383">
                  <c:v>531254</c:v>
                </c:pt>
                <c:pt idx="384">
                  <c:v>531500</c:v>
                </c:pt>
                <c:pt idx="385">
                  <c:v>531740</c:v>
                </c:pt>
                <c:pt idx="386">
                  <c:v>531970</c:v>
                </c:pt>
                <c:pt idx="387">
                  <c:v>532195</c:v>
                </c:pt>
                <c:pt idx="388">
                  <c:v>532416</c:v>
                </c:pt>
                <c:pt idx="389">
                  <c:v>532631</c:v>
                </c:pt>
                <c:pt idx="390">
                  <c:v>532843</c:v>
                </c:pt>
                <c:pt idx="391">
                  <c:v>533048</c:v>
                </c:pt>
                <c:pt idx="392">
                  <c:v>533252</c:v>
                </c:pt>
                <c:pt idx="393">
                  <c:v>533448</c:v>
                </c:pt>
                <c:pt idx="394">
                  <c:v>533642</c:v>
                </c:pt>
                <c:pt idx="395">
                  <c:v>533831</c:v>
                </c:pt>
                <c:pt idx="396">
                  <c:v>534013</c:v>
                </c:pt>
                <c:pt idx="397">
                  <c:v>534188</c:v>
                </c:pt>
                <c:pt idx="398">
                  <c:v>534351</c:v>
                </c:pt>
                <c:pt idx="399">
                  <c:v>534525</c:v>
                </c:pt>
                <c:pt idx="400">
                  <c:v>534688</c:v>
                </c:pt>
                <c:pt idx="401">
                  <c:v>534848</c:v>
                </c:pt>
                <c:pt idx="402">
                  <c:v>535005</c:v>
                </c:pt>
                <c:pt idx="403">
                  <c:v>535156</c:v>
                </c:pt>
                <c:pt idx="404">
                  <c:v>535300</c:v>
                </c:pt>
                <c:pt idx="405">
                  <c:v>535448</c:v>
                </c:pt>
                <c:pt idx="406">
                  <c:v>535586</c:v>
                </c:pt>
                <c:pt idx="407">
                  <c:v>535730</c:v>
                </c:pt>
                <c:pt idx="408">
                  <c:v>535864</c:v>
                </c:pt>
                <c:pt idx="409">
                  <c:v>535994</c:v>
                </c:pt>
                <c:pt idx="410">
                  <c:v>536132</c:v>
                </c:pt>
                <c:pt idx="411">
                  <c:v>536262</c:v>
                </c:pt>
                <c:pt idx="412">
                  <c:v>536392</c:v>
                </c:pt>
                <c:pt idx="413">
                  <c:v>536523</c:v>
                </c:pt>
                <c:pt idx="414">
                  <c:v>536654</c:v>
                </c:pt>
                <c:pt idx="415">
                  <c:v>536773</c:v>
                </c:pt>
                <c:pt idx="416">
                  <c:v>536898</c:v>
                </c:pt>
                <c:pt idx="417">
                  <c:v>537025</c:v>
                </c:pt>
                <c:pt idx="418">
                  <c:v>537141</c:v>
                </c:pt>
                <c:pt idx="419">
                  <c:v>537256</c:v>
                </c:pt>
                <c:pt idx="420">
                  <c:v>537372</c:v>
                </c:pt>
                <c:pt idx="421">
                  <c:v>537484</c:v>
                </c:pt>
                <c:pt idx="422">
                  <c:v>537601</c:v>
                </c:pt>
                <c:pt idx="423">
                  <c:v>537721</c:v>
                </c:pt>
                <c:pt idx="424">
                  <c:v>537834</c:v>
                </c:pt>
                <c:pt idx="425">
                  <c:v>537939</c:v>
                </c:pt>
                <c:pt idx="426">
                  <c:v>538043</c:v>
                </c:pt>
                <c:pt idx="427">
                  <c:v>538150</c:v>
                </c:pt>
                <c:pt idx="428">
                  <c:v>538255</c:v>
                </c:pt>
                <c:pt idx="429">
                  <c:v>538355</c:v>
                </c:pt>
                <c:pt idx="430">
                  <c:v>538454</c:v>
                </c:pt>
                <c:pt idx="431">
                  <c:v>538562</c:v>
                </c:pt>
                <c:pt idx="432">
                  <c:v>538655</c:v>
                </c:pt>
                <c:pt idx="433">
                  <c:v>538753</c:v>
                </c:pt>
                <c:pt idx="434">
                  <c:v>538855</c:v>
                </c:pt>
                <c:pt idx="435">
                  <c:v>538950</c:v>
                </c:pt>
                <c:pt idx="436">
                  <c:v>539039</c:v>
                </c:pt>
                <c:pt idx="437">
                  <c:v>539134</c:v>
                </c:pt>
                <c:pt idx="438">
                  <c:v>539229</c:v>
                </c:pt>
                <c:pt idx="439">
                  <c:v>539322</c:v>
                </c:pt>
                <c:pt idx="440">
                  <c:v>539409</c:v>
                </c:pt>
                <c:pt idx="441">
                  <c:v>539499</c:v>
                </c:pt>
                <c:pt idx="442">
                  <c:v>539582</c:v>
                </c:pt>
                <c:pt idx="443">
                  <c:v>539667</c:v>
                </c:pt>
                <c:pt idx="444">
                  <c:v>539753</c:v>
                </c:pt>
                <c:pt idx="445">
                  <c:v>539832</c:v>
                </c:pt>
                <c:pt idx="446">
                  <c:v>539918</c:v>
                </c:pt>
                <c:pt idx="447">
                  <c:v>539999</c:v>
                </c:pt>
                <c:pt idx="448">
                  <c:v>540087</c:v>
                </c:pt>
                <c:pt idx="449">
                  <c:v>540162</c:v>
                </c:pt>
                <c:pt idx="450">
                  <c:v>540235</c:v>
                </c:pt>
                <c:pt idx="451">
                  <c:v>540319</c:v>
                </c:pt>
                <c:pt idx="452">
                  <c:v>540389</c:v>
                </c:pt>
                <c:pt idx="453">
                  <c:v>540464</c:v>
                </c:pt>
                <c:pt idx="454">
                  <c:v>540535</c:v>
                </c:pt>
                <c:pt idx="455">
                  <c:v>540613</c:v>
                </c:pt>
                <c:pt idx="456">
                  <c:v>540690</c:v>
                </c:pt>
                <c:pt idx="457">
                  <c:v>540761</c:v>
                </c:pt>
                <c:pt idx="458">
                  <c:v>540829</c:v>
                </c:pt>
                <c:pt idx="459">
                  <c:v>540899</c:v>
                </c:pt>
                <c:pt idx="460">
                  <c:v>540975</c:v>
                </c:pt>
                <c:pt idx="461">
                  <c:v>541049</c:v>
                </c:pt>
                <c:pt idx="462">
                  <c:v>541119</c:v>
                </c:pt>
                <c:pt idx="463">
                  <c:v>541200</c:v>
                </c:pt>
                <c:pt idx="464">
                  <c:v>541277</c:v>
                </c:pt>
                <c:pt idx="465">
                  <c:v>541348</c:v>
                </c:pt>
                <c:pt idx="466">
                  <c:v>541416</c:v>
                </c:pt>
                <c:pt idx="467">
                  <c:v>541485</c:v>
                </c:pt>
                <c:pt idx="468">
                  <c:v>541554</c:v>
                </c:pt>
                <c:pt idx="469">
                  <c:v>541615</c:v>
                </c:pt>
                <c:pt idx="470">
                  <c:v>541684</c:v>
                </c:pt>
                <c:pt idx="471">
                  <c:v>541756</c:v>
                </c:pt>
                <c:pt idx="472">
                  <c:v>541821</c:v>
                </c:pt>
                <c:pt idx="473">
                  <c:v>541886</c:v>
                </c:pt>
                <c:pt idx="474">
                  <c:v>541955</c:v>
                </c:pt>
                <c:pt idx="475">
                  <c:v>542024</c:v>
                </c:pt>
                <c:pt idx="476">
                  <c:v>542084</c:v>
                </c:pt>
                <c:pt idx="477">
                  <c:v>542152</c:v>
                </c:pt>
                <c:pt idx="478">
                  <c:v>542220</c:v>
                </c:pt>
                <c:pt idx="479">
                  <c:v>542282</c:v>
                </c:pt>
                <c:pt idx="480">
                  <c:v>542353</c:v>
                </c:pt>
                <c:pt idx="481">
                  <c:v>542415</c:v>
                </c:pt>
                <c:pt idx="482">
                  <c:v>542481</c:v>
                </c:pt>
                <c:pt idx="483">
                  <c:v>542542</c:v>
                </c:pt>
                <c:pt idx="484">
                  <c:v>542605</c:v>
                </c:pt>
                <c:pt idx="485">
                  <c:v>542668</c:v>
                </c:pt>
                <c:pt idx="486">
                  <c:v>542738</c:v>
                </c:pt>
                <c:pt idx="487">
                  <c:v>542800</c:v>
                </c:pt>
                <c:pt idx="488">
                  <c:v>542868</c:v>
                </c:pt>
                <c:pt idx="489">
                  <c:v>542936</c:v>
                </c:pt>
                <c:pt idx="490">
                  <c:v>542998</c:v>
                </c:pt>
                <c:pt idx="491">
                  <c:v>543066</c:v>
                </c:pt>
                <c:pt idx="492">
                  <c:v>543127</c:v>
                </c:pt>
                <c:pt idx="493">
                  <c:v>543194</c:v>
                </c:pt>
                <c:pt idx="494">
                  <c:v>543259</c:v>
                </c:pt>
                <c:pt idx="495">
                  <c:v>543325</c:v>
                </c:pt>
                <c:pt idx="496">
                  <c:v>543385</c:v>
                </c:pt>
                <c:pt idx="497">
                  <c:v>543448</c:v>
                </c:pt>
                <c:pt idx="498">
                  <c:v>543516</c:v>
                </c:pt>
                <c:pt idx="499">
                  <c:v>543579</c:v>
                </c:pt>
                <c:pt idx="500">
                  <c:v>543645</c:v>
                </c:pt>
                <c:pt idx="501">
                  <c:v>543707</c:v>
                </c:pt>
                <c:pt idx="502">
                  <c:v>543773</c:v>
                </c:pt>
                <c:pt idx="503">
                  <c:v>543834</c:v>
                </c:pt>
                <c:pt idx="504">
                  <c:v>543902</c:v>
                </c:pt>
                <c:pt idx="505">
                  <c:v>543964</c:v>
                </c:pt>
                <c:pt idx="506">
                  <c:v>544026</c:v>
                </c:pt>
                <c:pt idx="507">
                  <c:v>544091</c:v>
                </c:pt>
                <c:pt idx="508">
                  <c:v>544149</c:v>
                </c:pt>
                <c:pt idx="509">
                  <c:v>544208</c:v>
                </c:pt>
                <c:pt idx="510">
                  <c:v>544266</c:v>
                </c:pt>
                <c:pt idx="511">
                  <c:v>544329</c:v>
                </c:pt>
                <c:pt idx="512">
                  <c:v>544387</c:v>
                </c:pt>
                <c:pt idx="513">
                  <c:v>544457</c:v>
                </c:pt>
                <c:pt idx="514">
                  <c:v>544516</c:v>
                </c:pt>
                <c:pt idx="515">
                  <c:v>544578</c:v>
                </c:pt>
                <c:pt idx="516">
                  <c:v>544639</c:v>
                </c:pt>
                <c:pt idx="517">
                  <c:v>544704</c:v>
                </c:pt>
                <c:pt idx="518">
                  <c:v>544762</c:v>
                </c:pt>
                <c:pt idx="519">
                  <c:v>544817</c:v>
                </c:pt>
                <c:pt idx="520">
                  <c:v>544876</c:v>
                </c:pt>
                <c:pt idx="521">
                  <c:v>544936</c:v>
                </c:pt>
                <c:pt idx="522">
                  <c:v>544991</c:v>
                </c:pt>
                <c:pt idx="523">
                  <c:v>545052</c:v>
                </c:pt>
                <c:pt idx="524">
                  <c:v>545112</c:v>
                </c:pt>
                <c:pt idx="525">
                  <c:v>545167</c:v>
                </c:pt>
                <c:pt idx="526">
                  <c:v>545228</c:v>
                </c:pt>
                <c:pt idx="527">
                  <c:v>545289</c:v>
                </c:pt>
                <c:pt idx="528">
                  <c:v>545350</c:v>
                </c:pt>
                <c:pt idx="529">
                  <c:v>545410</c:v>
                </c:pt>
                <c:pt idx="530">
                  <c:v>545468</c:v>
                </c:pt>
                <c:pt idx="531">
                  <c:v>545525</c:v>
                </c:pt>
                <c:pt idx="532">
                  <c:v>545584</c:v>
                </c:pt>
                <c:pt idx="533">
                  <c:v>545646</c:v>
                </c:pt>
                <c:pt idx="534">
                  <c:v>545704</c:v>
                </c:pt>
                <c:pt idx="535">
                  <c:v>545762</c:v>
                </c:pt>
                <c:pt idx="536">
                  <c:v>545824</c:v>
                </c:pt>
                <c:pt idx="537">
                  <c:v>545885</c:v>
                </c:pt>
                <c:pt idx="538">
                  <c:v>545943</c:v>
                </c:pt>
                <c:pt idx="539">
                  <c:v>546002</c:v>
                </c:pt>
                <c:pt idx="540">
                  <c:v>546064</c:v>
                </c:pt>
                <c:pt idx="541">
                  <c:v>546121</c:v>
                </c:pt>
                <c:pt idx="542">
                  <c:v>546185</c:v>
                </c:pt>
                <c:pt idx="543">
                  <c:v>546240</c:v>
                </c:pt>
                <c:pt idx="544">
                  <c:v>546299</c:v>
                </c:pt>
                <c:pt idx="545">
                  <c:v>546363</c:v>
                </c:pt>
                <c:pt idx="546">
                  <c:v>546420</c:v>
                </c:pt>
                <c:pt idx="547">
                  <c:v>546482</c:v>
                </c:pt>
                <c:pt idx="548">
                  <c:v>546541</c:v>
                </c:pt>
                <c:pt idx="549">
                  <c:v>546598</c:v>
                </c:pt>
                <c:pt idx="550">
                  <c:v>546657</c:v>
                </c:pt>
                <c:pt idx="551">
                  <c:v>546718</c:v>
                </c:pt>
                <c:pt idx="552">
                  <c:v>546778</c:v>
                </c:pt>
                <c:pt idx="553">
                  <c:v>546834</c:v>
                </c:pt>
                <c:pt idx="554">
                  <c:v>546898</c:v>
                </c:pt>
                <c:pt idx="555">
                  <c:v>546962</c:v>
                </c:pt>
                <c:pt idx="556">
                  <c:v>547021</c:v>
                </c:pt>
                <c:pt idx="557">
                  <c:v>547083</c:v>
                </c:pt>
                <c:pt idx="558">
                  <c:v>547142</c:v>
                </c:pt>
                <c:pt idx="559">
                  <c:v>547201</c:v>
                </c:pt>
                <c:pt idx="560">
                  <c:v>547268</c:v>
                </c:pt>
                <c:pt idx="561">
                  <c:v>547327</c:v>
                </c:pt>
                <c:pt idx="562">
                  <c:v>547389</c:v>
                </c:pt>
                <c:pt idx="563">
                  <c:v>547449</c:v>
                </c:pt>
                <c:pt idx="564">
                  <c:v>547505</c:v>
                </c:pt>
                <c:pt idx="565">
                  <c:v>547564</c:v>
                </c:pt>
                <c:pt idx="566">
                  <c:v>547628</c:v>
                </c:pt>
                <c:pt idx="567">
                  <c:v>547680</c:v>
                </c:pt>
                <c:pt idx="568">
                  <c:v>547736</c:v>
                </c:pt>
                <c:pt idx="569">
                  <c:v>547793</c:v>
                </c:pt>
                <c:pt idx="570">
                  <c:v>547853</c:v>
                </c:pt>
                <c:pt idx="571">
                  <c:v>547913</c:v>
                </c:pt>
                <c:pt idx="572">
                  <c:v>547970</c:v>
                </c:pt>
                <c:pt idx="573">
                  <c:v>548032</c:v>
                </c:pt>
                <c:pt idx="574">
                  <c:v>548093</c:v>
                </c:pt>
                <c:pt idx="575">
                  <c:v>548154</c:v>
                </c:pt>
                <c:pt idx="576">
                  <c:v>548212</c:v>
                </c:pt>
                <c:pt idx="577">
                  <c:v>548275</c:v>
                </c:pt>
                <c:pt idx="578">
                  <c:v>548332</c:v>
                </c:pt>
                <c:pt idx="579">
                  <c:v>548390</c:v>
                </c:pt>
                <c:pt idx="580">
                  <c:v>548457</c:v>
                </c:pt>
                <c:pt idx="581">
                  <c:v>548515</c:v>
                </c:pt>
                <c:pt idx="582">
                  <c:v>548573</c:v>
                </c:pt>
                <c:pt idx="583">
                  <c:v>548637</c:v>
                </c:pt>
                <c:pt idx="584">
                  <c:v>548695</c:v>
                </c:pt>
                <c:pt idx="585">
                  <c:v>548753</c:v>
                </c:pt>
                <c:pt idx="586">
                  <c:v>548815</c:v>
                </c:pt>
                <c:pt idx="587">
                  <c:v>548871</c:v>
                </c:pt>
                <c:pt idx="588">
                  <c:v>548928</c:v>
                </c:pt>
                <c:pt idx="589">
                  <c:v>548986</c:v>
                </c:pt>
                <c:pt idx="590">
                  <c:v>549045</c:v>
                </c:pt>
                <c:pt idx="591">
                  <c:v>549098</c:v>
                </c:pt>
                <c:pt idx="592">
                  <c:v>549149</c:v>
                </c:pt>
                <c:pt idx="593">
                  <c:v>549203</c:v>
                </c:pt>
                <c:pt idx="594">
                  <c:v>549266</c:v>
                </c:pt>
                <c:pt idx="595">
                  <c:v>549319</c:v>
                </c:pt>
                <c:pt idx="596">
                  <c:v>549376</c:v>
                </c:pt>
                <c:pt idx="597">
                  <c:v>549430</c:v>
                </c:pt>
                <c:pt idx="598">
                  <c:v>549490</c:v>
                </c:pt>
                <c:pt idx="599">
                  <c:v>549546</c:v>
                </c:pt>
                <c:pt idx="600">
                  <c:v>549603</c:v>
                </c:pt>
                <c:pt idx="601">
                  <c:v>549665</c:v>
                </c:pt>
                <c:pt idx="602">
                  <c:v>549724</c:v>
                </c:pt>
                <c:pt idx="603">
                  <c:v>549779</c:v>
                </c:pt>
                <c:pt idx="604">
                  <c:v>549839</c:v>
                </c:pt>
                <c:pt idx="605">
                  <c:v>549893</c:v>
                </c:pt>
                <c:pt idx="606">
                  <c:v>549951</c:v>
                </c:pt>
                <c:pt idx="607">
                  <c:v>550005</c:v>
                </c:pt>
                <c:pt idx="608">
                  <c:v>550061</c:v>
                </c:pt>
                <c:pt idx="609">
                  <c:v>550119</c:v>
                </c:pt>
                <c:pt idx="610">
                  <c:v>550171</c:v>
                </c:pt>
                <c:pt idx="611">
                  <c:v>550230</c:v>
                </c:pt>
                <c:pt idx="612">
                  <c:v>550285</c:v>
                </c:pt>
                <c:pt idx="613">
                  <c:v>550344</c:v>
                </c:pt>
                <c:pt idx="614">
                  <c:v>550400</c:v>
                </c:pt>
                <c:pt idx="615">
                  <c:v>550459</c:v>
                </c:pt>
                <c:pt idx="616">
                  <c:v>550516</c:v>
                </c:pt>
                <c:pt idx="617">
                  <c:v>550577</c:v>
                </c:pt>
                <c:pt idx="618">
                  <c:v>550632</c:v>
                </c:pt>
                <c:pt idx="619">
                  <c:v>550694</c:v>
                </c:pt>
                <c:pt idx="620">
                  <c:v>550750</c:v>
                </c:pt>
                <c:pt idx="621">
                  <c:v>550806</c:v>
                </c:pt>
                <c:pt idx="622">
                  <c:v>550866</c:v>
                </c:pt>
                <c:pt idx="623">
                  <c:v>550929</c:v>
                </c:pt>
                <c:pt idx="624">
                  <c:v>550992</c:v>
                </c:pt>
                <c:pt idx="625">
                  <c:v>551043</c:v>
                </c:pt>
                <c:pt idx="626">
                  <c:v>551100</c:v>
                </c:pt>
                <c:pt idx="627">
                  <c:v>551157</c:v>
                </c:pt>
                <c:pt idx="628">
                  <c:v>551214</c:v>
                </c:pt>
                <c:pt idx="629">
                  <c:v>551276</c:v>
                </c:pt>
                <c:pt idx="630">
                  <c:v>551333</c:v>
                </c:pt>
                <c:pt idx="631">
                  <c:v>551398</c:v>
                </c:pt>
                <c:pt idx="632">
                  <c:v>551453</c:v>
                </c:pt>
                <c:pt idx="633">
                  <c:v>551511</c:v>
                </c:pt>
                <c:pt idx="634">
                  <c:v>551568</c:v>
                </c:pt>
                <c:pt idx="635">
                  <c:v>551624</c:v>
                </c:pt>
                <c:pt idx="636">
                  <c:v>551679</c:v>
                </c:pt>
                <c:pt idx="637">
                  <c:v>551738</c:v>
                </c:pt>
                <c:pt idx="638">
                  <c:v>551794</c:v>
                </c:pt>
                <c:pt idx="639">
                  <c:v>551851</c:v>
                </c:pt>
                <c:pt idx="640">
                  <c:v>551904</c:v>
                </c:pt>
                <c:pt idx="641">
                  <c:v>551964</c:v>
                </c:pt>
                <c:pt idx="642">
                  <c:v>552020</c:v>
                </c:pt>
                <c:pt idx="643">
                  <c:v>552073</c:v>
                </c:pt>
                <c:pt idx="644">
                  <c:v>552132</c:v>
                </c:pt>
                <c:pt idx="645">
                  <c:v>552187</c:v>
                </c:pt>
                <c:pt idx="646">
                  <c:v>552247</c:v>
                </c:pt>
                <c:pt idx="647">
                  <c:v>552309</c:v>
                </c:pt>
                <c:pt idx="648">
                  <c:v>552364</c:v>
                </c:pt>
                <c:pt idx="649">
                  <c:v>552418</c:v>
                </c:pt>
                <c:pt idx="650">
                  <c:v>552477</c:v>
                </c:pt>
                <c:pt idx="651">
                  <c:v>552537</c:v>
                </c:pt>
                <c:pt idx="652">
                  <c:v>552593</c:v>
                </c:pt>
                <c:pt idx="653">
                  <c:v>552650</c:v>
                </c:pt>
                <c:pt idx="654">
                  <c:v>552712</c:v>
                </c:pt>
                <c:pt idx="655">
                  <c:v>552772</c:v>
                </c:pt>
                <c:pt idx="656">
                  <c:v>552834</c:v>
                </c:pt>
                <c:pt idx="657">
                  <c:v>552894</c:v>
                </c:pt>
                <c:pt idx="658">
                  <c:v>552953</c:v>
                </c:pt>
                <c:pt idx="659">
                  <c:v>553009</c:v>
                </c:pt>
                <c:pt idx="660">
                  <c:v>553069</c:v>
                </c:pt>
                <c:pt idx="661">
                  <c:v>553123</c:v>
                </c:pt>
                <c:pt idx="662">
                  <c:v>553178</c:v>
                </c:pt>
                <c:pt idx="663">
                  <c:v>553239</c:v>
                </c:pt>
                <c:pt idx="664">
                  <c:v>553298</c:v>
                </c:pt>
                <c:pt idx="665">
                  <c:v>553358</c:v>
                </c:pt>
                <c:pt idx="666">
                  <c:v>553416</c:v>
                </c:pt>
                <c:pt idx="667">
                  <c:v>553472</c:v>
                </c:pt>
                <c:pt idx="668">
                  <c:v>553530</c:v>
                </c:pt>
                <c:pt idx="669">
                  <c:v>553589</c:v>
                </c:pt>
                <c:pt idx="670">
                  <c:v>553642</c:v>
                </c:pt>
                <c:pt idx="671">
                  <c:v>553709</c:v>
                </c:pt>
                <c:pt idx="672">
                  <c:v>553769</c:v>
                </c:pt>
                <c:pt idx="673">
                  <c:v>553828</c:v>
                </c:pt>
                <c:pt idx="674">
                  <c:v>553881</c:v>
                </c:pt>
                <c:pt idx="675">
                  <c:v>553940</c:v>
                </c:pt>
                <c:pt idx="676">
                  <c:v>553996</c:v>
                </c:pt>
                <c:pt idx="677">
                  <c:v>554052</c:v>
                </c:pt>
                <c:pt idx="678">
                  <c:v>554112</c:v>
                </c:pt>
                <c:pt idx="679">
                  <c:v>554168</c:v>
                </c:pt>
                <c:pt idx="680">
                  <c:v>554225</c:v>
                </c:pt>
                <c:pt idx="681">
                  <c:v>554280</c:v>
                </c:pt>
                <c:pt idx="682">
                  <c:v>554340</c:v>
                </c:pt>
                <c:pt idx="683">
                  <c:v>554403</c:v>
                </c:pt>
                <c:pt idx="684">
                  <c:v>554460</c:v>
                </c:pt>
                <c:pt idx="685">
                  <c:v>554514</c:v>
                </c:pt>
                <c:pt idx="686">
                  <c:v>554573</c:v>
                </c:pt>
                <c:pt idx="687">
                  <c:v>554632</c:v>
                </c:pt>
                <c:pt idx="688">
                  <c:v>554687</c:v>
                </c:pt>
                <c:pt idx="689">
                  <c:v>554744</c:v>
                </c:pt>
                <c:pt idx="690">
                  <c:v>554803</c:v>
                </c:pt>
                <c:pt idx="691">
                  <c:v>554857</c:v>
                </c:pt>
                <c:pt idx="692">
                  <c:v>554914</c:v>
                </c:pt>
                <c:pt idx="693">
                  <c:v>554973</c:v>
                </c:pt>
                <c:pt idx="694">
                  <c:v>555022</c:v>
                </c:pt>
                <c:pt idx="695">
                  <c:v>555076</c:v>
                </c:pt>
                <c:pt idx="696">
                  <c:v>555138</c:v>
                </c:pt>
                <c:pt idx="697">
                  <c:v>555196</c:v>
                </c:pt>
                <c:pt idx="698">
                  <c:v>555252</c:v>
                </c:pt>
                <c:pt idx="699">
                  <c:v>555308</c:v>
                </c:pt>
                <c:pt idx="700">
                  <c:v>555361</c:v>
                </c:pt>
                <c:pt idx="701">
                  <c:v>555417</c:v>
                </c:pt>
                <c:pt idx="702">
                  <c:v>555476</c:v>
                </c:pt>
                <c:pt idx="703">
                  <c:v>555534</c:v>
                </c:pt>
                <c:pt idx="704">
                  <c:v>555587</c:v>
                </c:pt>
                <c:pt idx="705">
                  <c:v>555640</c:v>
                </c:pt>
                <c:pt idx="706">
                  <c:v>555698</c:v>
                </c:pt>
                <c:pt idx="707">
                  <c:v>555755</c:v>
                </c:pt>
                <c:pt idx="708">
                  <c:v>555807</c:v>
                </c:pt>
                <c:pt idx="709">
                  <c:v>555863</c:v>
                </c:pt>
                <c:pt idx="710">
                  <c:v>555918</c:v>
                </c:pt>
                <c:pt idx="711">
                  <c:v>555975</c:v>
                </c:pt>
                <c:pt idx="712">
                  <c:v>556031</c:v>
                </c:pt>
                <c:pt idx="713">
                  <c:v>556087</c:v>
                </c:pt>
                <c:pt idx="714">
                  <c:v>556146</c:v>
                </c:pt>
                <c:pt idx="715">
                  <c:v>556203</c:v>
                </c:pt>
                <c:pt idx="716">
                  <c:v>556262</c:v>
                </c:pt>
                <c:pt idx="717">
                  <c:v>556314</c:v>
                </c:pt>
                <c:pt idx="718">
                  <c:v>556366</c:v>
                </c:pt>
                <c:pt idx="719">
                  <c:v>556420</c:v>
                </c:pt>
                <c:pt idx="720">
                  <c:v>556477</c:v>
                </c:pt>
                <c:pt idx="721">
                  <c:v>556530</c:v>
                </c:pt>
                <c:pt idx="722">
                  <c:v>556580</c:v>
                </c:pt>
                <c:pt idx="723">
                  <c:v>556643</c:v>
                </c:pt>
                <c:pt idx="724">
                  <c:v>556696</c:v>
                </c:pt>
                <c:pt idx="725">
                  <c:v>556755</c:v>
                </c:pt>
                <c:pt idx="726">
                  <c:v>556812</c:v>
                </c:pt>
                <c:pt idx="727">
                  <c:v>556868</c:v>
                </c:pt>
                <c:pt idx="728">
                  <c:v>556917</c:v>
                </c:pt>
                <c:pt idx="729">
                  <c:v>556977</c:v>
                </c:pt>
                <c:pt idx="730">
                  <c:v>557031</c:v>
                </c:pt>
                <c:pt idx="731">
                  <c:v>557087</c:v>
                </c:pt>
                <c:pt idx="732">
                  <c:v>557146</c:v>
                </c:pt>
                <c:pt idx="733">
                  <c:v>557200</c:v>
                </c:pt>
                <c:pt idx="734">
                  <c:v>557254</c:v>
                </c:pt>
                <c:pt idx="735">
                  <c:v>557314</c:v>
                </c:pt>
                <c:pt idx="736">
                  <c:v>557372</c:v>
                </c:pt>
                <c:pt idx="737">
                  <c:v>557429</c:v>
                </c:pt>
                <c:pt idx="738">
                  <c:v>557480</c:v>
                </c:pt>
                <c:pt idx="739">
                  <c:v>557537</c:v>
                </c:pt>
                <c:pt idx="740">
                  <c:v>557596</c:v>
                </c:pt>
                <c:pt idx="741">
                  <c:v>557647</c:v>
                </c:pt>
                <c:pt idx="742">
                  <c:v>557703</c:v>
                </c:pt>
                <c:pt idx="743">
                  <c:v>557756</c:v>
                </c:pt>
                <c:pt idx="744">
                  <c:v>557807</c:v>
                </c:pt>
                <c:pt idx="745">
                  <c:v>557860</c:v>
                </c:pt>
                <c:pt idx="746">
                  <c:v>557915</c:v>
                </c:pt>
                <c:pt idx="747">
                  <c:v>557971</c:v>
                </c:pt>
                <c:pt idx="748">
                  <c:v>558024</c:v>
                </c:pt>
                <c:pt idx="749">
                  <c:v>558077</c:v>
                </c:pt>
                <c:pt idx="750">
                  <c:v>558127</c:v>
                </c:pt>
                <c:pt idx="751">
                  <c:v>558186</c:v>
                </c:pt>
                <c:pt idx="752">
                  <c:v>558244</c:v>
                </c:pt>
                <c:pt idx="753">
                  <c:v>558300</c:v>
                </c:pt>
                <c:pt idx="754">
                  <c:v>558352</c:v>
                </c:pt>
                <c:pt idx="755">
                  <c:v>558410</c:v>
                </c:pt>
                <c:pt idx="756">
                  <c:v>558464</c:v>
                </c:pt>
                <c:pt idx="757">
                  <c:v>558519</c:v>
                </c:pt>
                <c:pt idx="758">
                  <c:v>558568</c:v>
                </c:pt>
                <c:pt idx="759">
                  <c:v>558624</c:v>
                </c:pt>
                <c:pt idx="760">
                  <c:v>558685</c:v>
                </c:pt>
                <c:pt idx="761">
                  <c:v>558739</c:v>
                </c:pt>
                <c:pt idx="762">
                  <c:v>558796</c:v>
                </c:pt>
                <c:pt idx="763">
                  <c:v>558853</c:v>
                </c:pt>
                <c:pt idx="764">
                  <c:v>558911</c:v>
                </c:pt>
                <c:pt idx="765">
                  <c:v>558965</c:v>
                </c:pt>
                <c:pt idx="766">
                  <c:v>559016</c:v>
                </c:pt>
                <c:pt idx="767">
                  <c:v>559067</c:v>
                </c:pt>
                <c:pt idx="768">
                  <c:v>559118</c:v>
                </c:pt>
                <c:pt idx="769">
                  <c:v>559173</c:v>
                </c:pt>
                <c:pt idx="770">
                  <c:v>559230</c:v>
                </c:pt>
                <c:pt idx="771">
                  <c:v>559284</c:v>
                </c:pt>
                <c:pt idx="772">
                  <c:v>559338</c:v>
                </c:pt>
                <c:pt idx="773">
                  <c:v>559391</c:v>
                </c:pt>
                <c:pt idx="774">
                  <c:v>559443</c:v>
                </c:pt>
                <c:pt idx="775">
                  <c:v>559500</c:v>
                </c:pt>
                <c:pt idx="776">
                  <c:v>559552</c:v>
                </c:pt>
                <c:pt idx="777">
                  <c:v>559609</c:v>
                </c:pt>
                <c:pt idx="778">
                  <c:v>559660</c:v>
                </c:pt>
                <c:pt idx="779">
                  <c:v>559719</c:v>
                </c:pt>
                <c:pt idx="780">
                  <c:v>559771</c:v>
                </c:pt>
                <c:pt idx="781">
                  <c:v>559827</c:v>
                </c:pt>
                <c:pt idx="782">
                  <c:v>559883</c:v>
                </c:pt>
                <c:pt idx="783">
                  <c:v>559934</c:v>
                </c:pt>
                <c:pt idx="784">
                  <c:v>559988</c:v>
                </c:pt>
                <c:pt idx="785">
                  <c:v>560047</c:v>
                </c:pt>
                <c:pt idx="786">
                  <c:v>560103</c:v>
                </c:pt>
                <c:pt idx="787">
                  <c:v>560154</c:v>
                </c:pt>
                <c:pt idx="788">
                  <c:v>560211</c:v>
                </c:pt>
                <c:pt idx="789">
                  <c:v>560269</c:v>
                </c:pt>
                <c:pt idx="790">
                  <c:v>560323</c:v>
                </c:pt>
                <c:pt idx="791">
                  <c:v>560380</c:v>
                </c:pt>
                <c:pt idx="792">
                  <c:v>560435</c:v>
                </c:pt>
                <c:pt idx="793">
                  <c:v>560488</c:v>
                </c:pt>
                <c:pt idx="794">
                  <c:v>560542</c:v>
                </c:pt>
                <c:pt idx="795">
                  <c:v>560602</c:v>
                </c:pt>
                <c:pt idx="796">
                  <c:v>560660</c:v>
                </c:pt>
                <c:pt idx="797">
                  <c:v>560713</c:v>
                </c:pt>
                <c:pt idx="798">
                  <c:v>560771</c:v>
                </c:pt>
                <c:pt idx="799">
                  <c:v>560828</c:v>
                </c:pt>
                <c:pt idx="800">
                  <c:v>560882</c:v>
                </c:pt>
                <c:pt idx="801">
                  <c:v>560935</c:v>
                </c:pt>
                <c:pt idx="802">
                  <c:v>560990</c:v>
                </c:pt>
                <c:pt idx="803">
                  <c:v>561047</c:v>
                </c:pt>
                <c:pt idx="804">
                  <c:v>561102</c:v>
                </c:pt>
                <c:pt idx="805">
                  <c:v>561160</c:v>
                </c:pt>
                <c:pt idx="806">
                  <c:v>561219</c:v>
                </c:pt>
                <c:pt idx="807">
                  <c:v>561278</c:v>
                </c:pt>
                <c:pt idx="808">
                  <c:v>561337</c:v>
                </c:pt>
                <c:pt idx="809">
                  <c:v>561391</c:v>
                </c:pt>
                <c:pt idx="810">
                  <c:v>561449</c:v>
                </c:pt>
                <c:pt idx="811">
                  <c:v>561509</c:v>
                </c:pt>
                <c:pt idx="812">
                  <c:v>561568</c:v>
                </c:pt>
                <c:pt idx="813">
                  <c:v>561630</c:v>
                </c:pt>
                <c:pt idx="814">
                  <c:v>561683</c:v>
                </c:pt>
                <c:pt idx="815">
                  <c:v>561740</c:v>
                </c:pt>
                <c:pt idx="816">
                  <c:v>561796</c:v>
                </c:pt>
                <c:pt idx="817">
                  <c:v>561851</c:v>
                </c:pt>
                <c:pt idx="818">
                  <c:v>561909</c:v>
                </c:pt>
                <c:pt idx="819">
                  <c:v>561965</c:v>
                </c:pt>
                <c:pt idx="820">
                  <c:v>562023</c:v>
                </c:pt>
                <c:pt idx="821">
                  <c:v>562076</c:v>
                </c:pt>
                <c:pt idx="822">
                  <c:v>562129</c:v>
                </c:pt>
                <c:pt idx="823">
                  <c:v>562183</c:v>
                </c:pt>
                <c:pt idx="824">
                  <c:v>562238</c:v>
                </c:pt>
                <c:pt idx="825">
                  <c:v>562296</c:v>
                </c:pt>
                <c:pt idx="826">
                  <c:v>562354</c:v>
                </c:pt>
                <c:pt idx="827">
                  <c:v>562412</c:v>
                </c:pt>
                <c:pt idx="828">
                  <c:v>562465</c:v>
                </c:pt>
                <c:pt idx="829">
                  <c:v>562523</c:v>
                </c:pt>
                <c:pt idx="830">
                  <c:v>562577</c:v>
                </c:pt>
                <c:pt idx="831">
                  <c:v>562635</c:v>
                </c:pt>
                <c:pt idx="832">
                  <c:v>562691</c:v>
                </c:pt>
                <c:pt idx="833">
                  <c:v>562747</c:v>
                </c:pt>
                <c:pt idx="834">
                  <c:v>562802</c:v>
                </c:pt>
                <c:pt idx="835">
                  <c:v>562861</c:v>
                </c:pt>
                <c:pt idx="836">
                  <c:v>562913</c:v>
                </c:pt>
                <c:pt idx="837">
                  <c:v>562968</c:v>
                </c:pt>
                <c:pt idx="838">
                  <c:v>563019</c:v>
                </c:pt>
                <c:pt idx="839">
                  <c:v>563069</c:v>
                </c:pt>
                <c:pt idx="840">
                  <c:v>563120</c:v>
                </c:pt>
                <c:pt idx="841">
                  <c:v>563175</c:v>
                </c:pt>
                <c:pt idx="842">
                  <c:v>563231</c:v>
                </c:pt>
                <c:pt idx="843">
                  <c:v>563292</c:v>
                </c:pt>
                <c:pt idx="844">
                  <c:v>563348</c:v>
                </c:pt>
                <c:pt idx="845">
                  <c:v>563410</c:v>
                </c:pt>
                <c:pt idx="846">
                  <c:v>563468</c:v>
                </c:pt>
                <c:pt idx="847">
                  <c:v>563524</c:v>
                </c:pt>
                <c:pt idx="848">
                  <c:v>563580</c:v>
                </c:pt>
                <c:pt idx="849">
                  <c:v>563635</c:v>
                </c:pt>
                <c:pt idx="850">
                  <c:v>563692</c:v>
                </c:pt>
                <c:pt idx="851">
                  <c:v>563748</c:v>
                </c:pt>
                <c:pt idx="852">
                  <c:v>563804</c:v>
                </c:pt>
                <c:pt idx="853">
                  <c:v>563863</c:v>
                </c:pt>
                <c:pt idx="854">
                  <c:v>563916</c:v>
                </c:pt>
                <c:pt idx="855">
                  <c:v>563969</c:v>
                </c:pt>
                <c:pt idx="856">
                  <c:v>564022</c:v>
                </c:pt>
                <c:pt idx="857">
                  <c:v>564078</c:v>
                </c:pt>
                <c:pt idx="858">
                  <c:v>564132</c:v>
                </c:pt>
                <c:pt idx="859">
                  <c:v>564191</c:v>
                </c:pt>
                <c:pt idx="860">
                  <c:v>564251</c:v>
                </c:pt>
                <c:pt idx="861">
                  <c:v>564308</c:v>
                </c:pt>
                <c:pt idx="862">
                  <c:v>564362</c:v>
                </c:pt>
                <c:pt idx="863">
                  <c:v>564420</c:v>
                </c:pt>
                <c:pt idx="864">
                  <c:v>564477</c:v>
                </c:pt>
                <c:pt idx="865">
                  <c:v>564534</c:v>
                </c:pt>
                <c:pt idx="866">
                  <c:v>564595</c:v>
                </c:pt>
                <c:pt idx="867">
                  <c:v>564654</c:v>
                </c:pt>
                <c:pt idx="868">
                  <c:v>564711</c:v>
                </c:pt>
                <c:pt idx="869">
                  <c:v>564768</c:v>
                </c:pt>
                <c:pt idx="870">
                  <c:v>564829</c:v>
                </c:pt>
                <c:pt idx="871">
                  <c:v>564887</c:v>
                </c:pt>
                <c:pt idx="872">
                  <c:v>564942</c:v>
                </c:pt>
                <c:pt idx="873">
                  <c:v>565001</c:v>
                </c:pt>
                <c:pt idx="874">
                  <c:v>565064</c:v>
                </c:pt>
                <c:pt idx="875">
                  <c:v>565128</c:v>
                </c:pt>
                <c:pt idx="876">
                  <c:v>565184</c:v>
                </c:pt>
                <c:pt idx="877">
                  <c:v>565240</c:v>
                </c:pt>
                <c:pt idx="878">
                  <c:v>565300</c:v>
                </c:pt>
                <c:pt idx="879">
                  <c:v>565361</c:v>
                </c:pt>
                <c:pt idx="880">
                  <c:v>565415</c:v>
                </c:pt>
                <c:pt idx="881">
                  <c:v>565472</c:v>
                </c:pt>
                <c:pt idx="882">
                  <c:v>565530</c:v>
                </c:pt>
                <c:pt idx="883">
                  <c:v>565592</c:v>
                </c:pt>
                <c:pt idx="884">
                  <c:v>565651</c:v>
                </c:pt>
                <c:pt idx="885">
                  <c:v>565705</c:v>
                </c:pt>
                <c:pt idx="886">
                  <c:v>565765</c:v>
                </c:pt>
                <c:pt idx="887">
                  <c:v>565824</c:v>
                </c:pt>
                <c:pt idx="888">
                  <c:v>565880</c:v>
                </c:pt>
                <c:pt idx="889">
                  <c:v>565942</c:v>
                </c:pt>
                <c:pt idx="890">
                  <c:v>566002</c:v>
                </c:pt>
                <c:pt idx="891">
                  <c:v>566058</c:v>
                </c:pt>
                <c:pt idx="892">
                  <c:v>566117</c:v>
                </c:pt>
                <c:pt idx="893">
                  <c:v>566171</c:v>
                </c:pt>
                <c:pt idx="894">
                  <c:v>566228</c:v>
                </c:pt>
                <c:pt idx="895">
                  <c:v>566282</c:v>
                </c:pt>
                <c:pt idx="896">
                  <c:v>566343</c:v>
                </c:pt>
                <c:pt idx="897">
                  <c:v>566401</c:v>
                </c:pt>
                <c:pt idx="898">
                  <c:v>566455</c:v>
                </c:pt>
                <c:pt idx="899">
                  <c:v>566506</c:v>
                </c:pt>
                <c:pt idx="900">
                  <c:v>566563</c:v>
                </c:pt>
                <c:pt idx="901">
                  <c:v>566621</c:v>
                </c:pt>
                <c:pt idx="902">
                  <c:v>566677</c:v>
                </c:pt>
                <c:pt idx="903">
                  <c:v>566732</c:v>
                </c:pt>
                <c:pt idx="904">
                  <c:v>566793</c:v>
                </c:pt>
                <c:pt idx="905">
                  <c:v>566852</c:v>
                </c:pt>
                <c:pt idx="906">
                  <c:v>566909</c:v>
                </c:pt>
                <c:pt idx="907">
                  <c:v>566967</c:v>
                </c:pt>
                <c:pt idx="908">
                  <c:v>567023</c:v>
                </c:pt>
                <c:pt idx="909">
                  <c:v>567083</c:v>
                </c:pt>
                <c:pt idx="910">
                  <c:v>567134</c:v>
                </c:pt>
                <c:pt idx="911">
                  <c:v>567194</c:v>
                </c:pt>
                <c:pt idx="912">
                  <c:v>567255</c:v>
                </c:pt>
                <c:pt idx="913">
                  <c:v>567316</c:v>
                </c:pt>
                <c:pt idx="914">
                  <c:v>567368</c:v>
                </c:pt>
                <c:pt idx="915">
                  <c:v>567425</c:v>
                </c:pt>
                <c:pt idx="916">
                  <c:v>567481</c:v>
                </c:pt>
                <c:pt idx="917">
                  <c:v>567543</c:v>
                </c:pt>
                <c:pt idx="918">
                  <c:v>567605</c:v>
                </c:pt>
                <c:pt idx="919">
                  <c:v>567657</c:v>
                </c:pt>
                <c:pt idx="920">
                  <c:v>567710</c:v>
                </c:pt>
                <c:pt idx="921">
                  <c:v>567774</c:v>
                </c:pt>
                <c:pt idx="922">
                  <c:v>567828</c:v>
                </c:pt>
                <c:pt idx="923">
                  <c:v>567886</c:v>
                </c:pt>
                <c:pt idx="924">
                  <c:v>567940</c:v>
                </c:pt>
                <c:pt idx="925">
                  <c:v>567996</c:v>
                </c:pt>
                <c:pt idx="926">
                  <c:v>568051</c:v>
                </c:pt>
                <c:pt idx="927">
                  <c:v>568105</c:v>
                </c:pt>
                <c:pt idx="928">
                  <c:v>568166</c:v>
                </c:pt>
                <c:pt idx="929">
                  <c:v>568225</c:v>
                </c:pt>
                <c:pt idx="930">
                  <c:v>568279</c:v>
                </c:pt>
                <c:pt idx="931">
                  <c:v>568338</c:v>
                </c:pt>
                <c:pt idx="932">
                  <c:v>568393</c:v>
                </c:pt>
                <c:pt idx="933">
                  <c:v>568453</c:v>
                </c:pt>
                <c:pt idx="934">
                  <c:v>568512</c:v>
                </c:pt>
                <c:pt idx="935">
                  <c:v>568567</c:v>
                </c:pt>
                <c:pt idx="936">
                  <c:v>568622</c:v>
                </c:pt>
                <c:pt idx="937">
                  <c:v>568676</c:v>
                </c:pt>
                <c:pt idx="938">
                  <c:v>568732</c:v>
                </c:pt>
                <c:pt idx="939">
                  <c:v>568790</c:v>
                </c:pt>
                <c:pt idx="940">
                  <c:v>568846</c:v>
                </c:pt>
                <c:pt idx="941">
                  <c:v>568903</c:v>
                </c:pt>
                <c:pt idx="942">
                  <c:v>568961</c:v>
                </c:pt>
                <c:pt idx="943">
                  <c:v>569014</c:v>
                </c:pt>
                <c:pt idx="944">
                  <c:v>569072</c:v>
                </c:pt>
                <c:pt idx="945">
                  <c:v>569131</c:v>
                </c:pt>
                <c:pt idx="946">
                  <c:v>569188</c:v>
                </c:pt>
                <c:pt idx="947">
                  <c:v>569244</c:v>
                </c:pt>
                <c:pt idx="948">
                  <c:v>569297</c:v>
                </c:pt>
                <c:pt idx="949">
                  <c:v>569353</c:v>
                </c:pt>
                <c:pt idx="950">
                  <c:v>569415</c:v>
                </c:pt>
                <c:pt idx="951">
                  <c:v>569471</c:v>
                </c:pt>
                <c:pt idx="952">
                  <c:v>569532</c:v>
                </c:pt>
                <c:pt idx="953">
                  <c:v>569588</c:v>
                </c:pt>
                <c:pt idx="954">
                  <c:v>569647</c:v>
                </c:pt>
                <c:pt idx="955">
                  <c:v>569702</c:v>
                </c:pt>
                <c:pt idx="956">
                  <c:v>569759</c:v>
                </c:pt>
                <c:pt idx="957">
                  <c:v>569821</c:v>
                </c:pt>
                <c:pt idx="958">
                  <c:v>569876</c:v>
                </c:pt>
                <c:pt idx="959">
                  <c:v>569936</c:v>
                </c:pt>
                <c:pt idx="960">
                  <c:v>569995</c:v>
                </c:pt>
                <c:pt idx="961">
                  <c:v>570054</c:v>
                </c:pt>
                <c:pt idx="962">
                  <c:v>570112</c:v>
                </c:pt>
                <c:pt idx="963">
                  <c:v>570171</c:v>
                </c:pt>
                <c:pt idx="964">
                  <c:v>570231</c:v>
                </c:pt>
                <c:pt idx="965">
                  <c:v>570291</c:v>
                </c:pt>
                <c:pt idx="966">
                  <c:v>570349</c:v>
                </c:pt>
                <c:pt idx="967">
                  <c:v>570407</c:v>
                </c:pt>
                <c:pt idx="968">
                  <c:v>570467</c:v>
                </c:pt>
                <c:pt idx="969">
                  <c:v>570525</c:v>
                </c:pt>
                <c:pt idx="970">
                  <c:v>570584</c:v>
                </c:pt>
                <c:pt idx="971">
                  <c:v>570640</c:v>
                </c:pt>
                <c:pt idx="972">
                  <c:v>570702</c:v>
                </c:pt>
                <c:pt idx="973">
                  <c:v>570757</c:v>
                </c:pt>
                <c:pt idx="974">
                  <c:v>570816</c:v>
                </c:pt>
                <c:pt idx="975">
                  <c:v>570869</c:v>
                </c:pt>
                <c:pt idx="976">
                  <c:v>570922</c:v>
                </c:pt>
                <c:pt idx="977">
                  <c:v>570976</c:v>
                </c:pt>
                <c:pt idx="978">
                  <c:v>571037</c:v>
                </c:pt>
                <c:pt idx="979">
                  <c:v>571093</c:v>
                </c:pt>
                <c:pt idx="980">
                  <c:v>571151</c:v>
                </c:pt>
                <c:pt idx="981">
                  <c:v>571209</c:v>
                </c:pt>
                <c:pt idx="982">
                  <c:v>571269</c:v>
                </c:pt>
                <c:pt idx="983">
                  <c:v>571326</c:v>
                </c:pt>
                <c:pt idx="984">
                  <c:v>571387</c:v>
                </c:pt>
                <c:pt idx="985">
                  <c:v>571438</c:v>
                </c:pt>
                <c:pt idx="986">
                  <c:v>571491</c:v>
                </c:pt>
                <c:pt idx="987">
                  <c:v>571552</c:v>
                </c:pt>
                <c:pt idx="988">
                  <c:v>571614</c:v>
                </c:pt>
                <c:pt idx="989">
                  <c:v>571672</c:v>
                </c:pt>
                <c:pt idx="990">
                  <c:v>571730</c:v>
                </c:pt>
                <c:pt idx="991">
                  <c:v>571786</c:v>
                </c:pt>
                <c:pt idx="992">
                  <c:v>571840</c:v>
                </c:pt>
                <c:pt idx="993">
                  <c:v>571900</c:v>
                </c:pt>
                <c:pt idx="994">
                  <c:v>571953</c:v>
                </c:pt>
                <c:pt idx="995">
                  <c:v>572009</c:v>
                </c:pt>
                <c:pt idx="996">
                  <c:v>572066</c:v>
                </c:pt>
                <c:pt idx="997">
                  <c:v>572120</c:v>
                </c:pt>
                <c:pt idx="998">
                  <c:v>572175</c:v>
                </c:pt>
                <c:pt idx="999">
                  <c:v>572232</c:v>
                </c:pt>
              </c:numCache>
            </c:numRef>
          </c:val>
          <c:smooth val="0"/>
          <c:extLst>
            <c:ext xmlns:c16="http://schemas.microsoft.com/office/drawing/2014/chart" uri="{C3380CC4-5D6E-409C-BE32-E72D297353CC}">
              <c16:uniqueId val="{00000002-AA91-4378-8A6B-C6A0A5634AE4}"/>
            </c:ext>
          </c:extLst>
        </c:ser>
        <c:ser>
          <c:idx val="3"/>
          <c:order val="3"/>
          <c:tx>
            <c:strRef>
              <c:f>'65'!$F$1</c:f>
              <c:strCache>
                <c:ptCount val="1"/>
                <c:pt idx="0">
                  <c:v>60%</c:v>
                </c:pt>
              </c:strCache>
            </c:strRef>
          </c:tx>
          <c:spPr>
            <a:ln w="28575" cap="rnd">
              <a:solidFill>
                <a:schemeClr val="accent4"/>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F$2:$F$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7</c:v>
                </c:pt>
                <c:pt idx="314">
                  <c:v>431444</c:v>
                </c:pt>
                <c:pt idx="315">
                  <c:v>435929</c:v>
                </c:pt>
                <c:pt idx="316">
                  <c:v>440447</c:v>
                </c:pt>
                <c:pt idx="317">
                  <c:v>445016</c:v>
                </c:pt>
                <c:pt idx="318">
                  <c:v>449479</c:v>
                </c:pt>
                <c:pt idx="319">
                  <c:v>453853</c:v>
                </c:pt>
                <c:pt idx="320">
                  <c:v>458142</c:v>
                </c:pt>
                <c:pt idx="321">
                  <c:v>462303</c:v>
                </c:pt>
                <c:pt idx="322">
                  <c:v>466381</c:v>
                </c:pt>
                <c:pt idx="323">
                  <c:v>470327</c:v>
                </c:pt>
                <c:pt idx="324">
                  <c:v>474074</c:v>
                </c:pt>
                <c:pt idx="325">
                  <c:v>477690</c:v>
                </c:pt>
                <c:pt idx="326">
                  <c:v>481124</c:v>
                </c:pt>
                <c:pt idx="327">
                  <c:v>484368</c:v>
                </c:pt>
                <c:pt idx="328">
                  <c:v>487398</c:v>
                </c:pt>
                <c:pt idx="329">
                  <c:v>490212</c:v>
                </c:pt>
                <c:pt idx="330">
                  <c:v>492809</c:v>
                </c:pt>
                <c:pt idx="331">
                  <c:v>495170</c:v>
                </c:pt>
                <c:pt idx="332">
                  <c:v>497354</c:v>
                </c:pt>
                <c:pt idx="333">
                  <c:v>499304</c:v>
                </c:pt>
                <c:pt idx="334">
                  <c:v>501090</c:v>
                </c:pt>
                <c:pt idx="335">
                  <c:v>502731</c:v>
                </c:pt>
                <c:pt idx="336">
                  <c:v>504258</c:v>
                </c:pt>
                <c:pt idx="337">
                  <c:v>505648</c:v>
                </c:pt>
                <c:pt idx="338">
                  <c:v>506669</c:v>
                </c:pt>
                <c:pt idx="339">
                  <c:v>507590</c:v>
                </c:pt>
                <c:pt idx="340">
                  <c:v>508423</c:v>
                </c:pt>
                <c:pt idx="341">
                  <c:v>509169</c:v>
                </c:pt>
                <c:pt idx="342">
                  <c:v>509866</c:v>
                </c:pt>
                <c:pt idx="343">
                  <c:v>510529</c:v>
                </c:pt>
                <c:pt idx="344">
                  <c:v>511117</c:v>
                </c:pt>
                <c:pt idx="345">
                  <c:v>511679</c:v>
                </c:pt>
                <c:pt idx="346">
                  <c:v>512236</c:v>
                </c:pt>
                <c:pt idx="347">
                  <c:v>512772</c:v>
                </c:pt>
                <c:pt idx="348">
                  <c:v>513251</c:v>
                </c:pt>
                <c:pt idx="349">
                  <c:v>513691</c:v>
                </c:pt>
                <c:pt idx="350">
                  <c:v>514118</c:v>
                </c:pt>
                <c:pt idx="351">
                  <c:v>514519</c:v>
                </c:pt>
                <c:pt idx="352">
                  <c:v>514880</c:v>
                </c:pt>
                <c:pt idx="353">
                  <c:v>515247</c:v>
                </c:pt>
                <c:pt idx="354">
                  <c:v>515592</c:v>
                </c:pt>
                <c:pt idx="355">
                  <c:v>515919</c:v>
                </c:pt>
                <c:pt idx="356">
                  <c:v>516228</c:v>
                </c:pt>
                <c:pt idx="357">
                  <c:v>516517</c:v>
                </c:pt>
                <c:pt idx="358">
                  <c:v>516795</c:v>
                </c:pt>
                <c:pt idx="359">
                  <c:v>517061</c:v>
                </c:pt>
                <c:pt idx="360">
                  <c:v>517315</c:v>
                </c:pt>
                <c:pt idx="361">
                  <c:v>517541</c:v>
                </c:pt>
                <c:pt idx="362">
                  <c:v>517764</c:v>
                </c:pt>
                <c:pt idx="363">
                  <c:v>517970</c:v>
                </c:pt>
                <c:pt idx="364">
                  <c:v>518159</c:v>
                </c:pt>
                <c:pt idx="365">
                  <c:v>518355</c:v>
                </c:pt>
                <c:pt idx="366">
                  <c:v>518529</c:v>
                </c:pt>
                <c:pt idx="367">
                  <c:v>518698</c:v>
                </c:pt>
                <c:pt idx="368">
                  <c:v>518865</c:v>
                </c:pt>
                <c:pt idx="369">
                  <c:v>519015</c:v>
                </c:pt>
                <c:pt idx="370">
                  <c:v>519163</c:v>
                </c:pt>
                <c:pt idx="371">
                  <c:v>519296</c:v>
                </c:pt>
                <c:pt idx="372">
                  <c:v>519428</c:v>
                </c:pt>
                <c:pt idx="373">
                  <c:v>519550</c:v>
                </c:pt>
                <c:pt idx="374">
                  <c:v>519670</c:v>
                </c:pt>
                <c:pt idx="375">
                  <c:v>519786</c:v>
                </c:pt>
                <c:pt idx="376">
                  <c:v>519891</c:v>
                </c:pt>
                <c:pt idx="377">
                  <c:v>520000</c:v>
                </c:pt>
                <c:pt idx="378">
                  <c:v>520104</c:v>
                </c:pt>
                <c:pt idx="379">
                  <c:v>520202</c:v>
                </c:pt>
                <c:pt idx="380">
                  <c:v>520292</c:v>
                </c:pt>
                <c:pt idx="381">
                  <c:v>520384</c:v>
                </c:pt>
                <c:pt idx="382">
                  <c:v>520469</c:v>
                </c:pt>
                <c:pt idx="383">
                  <c:v>520552</c:v>
                </c:pt>
                <c:pt idx="384">
                  <c:v>520629</c:v>
                </c:pt>
                <c:pt idx="385">
                  <c:v>520705</c:v>
                </c:pt>
                <c:pt idx="386">
                  <c:v>520777</c:v>
                </c:pt>
                <c:pt idx="387">
                  <c:v>520843</c:v>
                </c:pt>
                <c:pt idx="388">
                  <c:v>520909</c:v>
                </c:pt>
                <c:pt idx="389">
                  <c:v>520973</c:v>
                </c:pt>
                <c:pt idx="390">
                  <c:v>521038</c:v>
                </c:pt>
                <c:pt idx="391">
                  <c:v>521099</c:v>
                </c:pt>
                <c:pt idx="392">
                  <c:v>521158</c:v>
                </c:pt>
                <c:pt idx="393">
                  <c:v>521217</c:v>
                </c:pt>
                <c:pt idx="394">
                  <c:v>521268</c:v>
                </c:pt>
                <c:pt idx="395">
                  <c:v>521327</c:v>
                </c:pt>
                <c:pt idx="396">
                  <c:v>521377</c:v>
                </c:pt>
                <c:pt idx="397">
                  <c:v>521419</c:v>
                </c:pt>
                <c:pt idx="398">
                  <c:v>521466</c:v>
                </c:pt>
                <c:pt idx="399">
                  <c:v>521515</c:v>
                </c:pt>
                <c:pt idx="400">
                  <c:v>521565</c:v>
                </c:pt>
                <c:pt idx="401">
                  <c:v>521608</c:v>
                </c:pt>
                <c:pt idx="402">
                  <c:v>521658</c:v>
                </c:pt>
                <c:pt idx="403">
                  <c:v>521701</c:v>
                </c:pt>
                <c:pt idx="404">
                  <c:v>521745</c:v>
                </c:pt>
                <c:pt idx="405">
                  <c:v>521791</c:v>
                </c:pt>
                <c:pt idx="406">
                  <c:v>521830</c:v>
                </c:pt>
                <c:pt idx="407">
                  <c:v>521871</c:v>
                </c:pt>
                <c:pt idx="408">
                  <c:v>521912</c:v>
                </c:pt>
                <c:pt idx="409">
                  <c:v>521950</c:v>
                </c:pt>
                <c:pt idx="410">
                  <c:v>521989</c:v>
                </c:pt>
                <c:pt idx="411">
                  <c:v>522026</c:v>
                </c:pt>
                <c:pt idx="412">
                  <c:v>522061</c:v>
                </c:pt>
                <c:pt idx="413">
                  <c:v>522099</c:v>
                </c:pt>
                <c:pt idx="414">
                  <c:v>522134</c:v>
                </c:pt>
                <c:pt idx="415">
                  <c:v>522172</c:v>
                </c:pt>
                <c:pt idx="416">
                  <c:v>522208</c:v>
                </c:pt>
                <c:pt idx="417">
                  <c:v>522245</c:v>
                </c:pt>
                <c:pt idx="418">
                  <c:v>522279</c:v>
                </c:pt>
                <c:pt idx="419">
                  <c:v>522311</c:v>
                </c:pt>
                <c:pt idx="420">
                  <c:v>522349</c:v>
                </c:pt>
                <c:pt idx="421">
                  <c:v>522386</c:v>
                </c:pt>
                <c:pt idx="422">
                  <c:v>522418</c:v>
                </c:pt>
                <c:pt idx="423">
                  <c:v>522452</c:v>
                </c:pt>
                <c:pt idx="424">
                  <c:v>522486</c:v>
                </c:pt>
                <c:pt idx="425">
                  <c:v>522519</c:v>
                </c:pt>
                <c:pt idx="426">
                  <c:v>522552</c:v>
                </c:pt>
                <c:pt idx="427">
                  <c:v>522585</c:v>
                </c:pt>
                <c:pt idx="428">
                  <c:v>522619</c:v>
                </c:pt>
                <c:pt idx="429">
                  <c:v>522653</c:v>
                </c:pt>
                <c:pt idx="430">
                  <c:v>522681</c:v>
                </c:pt>
                <c:pt idx="431">
                  <c:v>522714</c:v>
                </c:pt>
                <c:pt idx="432">
                  <c:v>522748</c:v>
                </c:pt>
                <c:pt idx="433">
                  <c:v>522783</c:v>
                </c:pt>
                <c:pt idx="434">
                  <c:v>522813</c:v>
                </c:pt>
                <c:pt idx="435">
                  <c:v>522850</c:v>
                </c:pt>
                <c:pt idx="436">
                  <c:v>522879</c:v>
                </c:pt>
                <c:pt idx="437">
                  <c:v>522912</c:v>
                </c:pt>
                <c:pt idx="438">
                  <c:v>522944</c:v>
                </c:pt>
                <c:pt idx="439">
                  <c:v>522976</c:v>
                </c:pt>
                <c:pt idx="440">
                  <c:v>523005</c:v>
                </c:pt>
                <c:pt idx="441">
                  <c:v>523036</c:v>
                </c:pt>
                <c:pt idx="442">
                  <c:v>523066</c:v>
                </c:pt>
                <c:pt idx="443">
                  <c:v>523101</c:v>
                </c:pt>
                <c:pt idx="444">
                  <c:v>523132</c:v>
                </c:pt>
                <c:pt idx="445">
                  <c:v>523165</c:v>
                </c:pt>
                <c:pt idx="446">
                  <c:v>523195</c:v>
                </c:pt>
                <c:pt idx="447">
                  <c:v>523223</c:v>
                </c:pt>
                <c:pt idx="448">
                  <c:v>523254</c:v>
                </c:pt>
                <c:pt idx="449">
                  <c:v>523282</c:v>
                </c:pt>
                <c:pt idx="450">
                  <c:v>523312</c:v>
                </c:pt>
                <c:pt idx="451">
                  <c:v>523344</c:v>
                </c:pt>
                <c:pt idx="452">
                  <c:v>523375</c:v>
                </c:pt>
                <c:pt idx="453">
                  <c:v>523404</c:v>
                </c:pt>
                <c:pt idx="454">
                  <c:v>523430</c:v>
                </c:pt>
                <c:pt idx="455">
                  <c:v>523459</c:v>
                </c:pt>
                <c:pt idx="456">
                  <c:v>523486</c:v>
                </c:pt>
                <c:pt idx="457">
                  <c:v>523514</c:v>
                </c:pt>
                <c:pt idx="458">
                  <c:v>523541</c:v>
                </c:pt>
                <c:pt idx="459">
                  <c:v>523571</c:v>
                </c:pt>
                <c:pt idx="460">
                  <c:v>523599</c:v>
                </c:pt>
                <c:pt idx="461">
                  <c:v>523628</c:v>
                </c:pt>
                <c:pt idx="462">
                  <c:v>523655</c:v>
                </c:pt>
                <c:pt idx="463">
                  <c:v>523685</c:v>
                </c:pt>
                <c:pt idx="464">
                  <c:v>523711</c:v>
                </c:pt>
                <c:pt idx="465">
                  <c:v>523740</c:v>
                </c:pt>
                <c:pt idx="466">
                  <c:v>523769</c:v>
                </c:pt>
                <c:pt idx="467">
                  <c:v>523799</c:v>
                </c:pt>
                <c:pt idx="468">
                  <c:v>523829</c:v>
                </c:pt>
                <c:pt idx="469">
                  <c:v>523858</c:v>
                </c:pt>
                <c:pt idx="470">
                  <c:v>523884</c:v>
                </c:pt>
                <c:pt idx="471">
                  <c:v>523916</c:v>
                </c:pt>
                <c:pt idx="472">
                  <c:v>523947</c:v>
                </c:pt>
                <c:pt idx="473">
                  <c:v>523974</c:v>
                </c:pt>
                <c:pt idx="474">
                  <c:v>524005</c:v>
                </c:pt>
                <c:pt idx="475">
                  <c:v>524031</c:v>
                </c:pt>
                <c:pt idx="476">
                  <c:v>524064</c:v>
                </c:pt>
                <c:pt idx="477">
                  <c:v>524091</c:v>
                </c:pt>
                <c:pt idx="478">
                  <c:v>524117</c:v>
                </c:pt>
                <c:pt idx="479">
                  <c:v>524145</c:v>
                </c:pt>
                <c:pt idx="480">
                  <c:v>524174</c:v>
                </c:pt>
                <c:pt idx="481">
                  <c:v>524199</c:v>
                </c:pt>
                <c:pt idx="482">
                  <c:v>524227</c:v>
                </c:pt>
                <c:pt idx="483">
                  <c:v>524257</c:v>
                </c:pt>
                <c:pt idx="484">
                  <c:v>524286</c:v>
                </c:pt>
                <c:pt idx="485">
                  <c:v>524317</c:v>
                </c:pt>
                <c:pt idx="486">
                  <c:v>524347</c:v>
                </c:pt>
                <c:pt idx="487">
                  <c:v>524378</c:v>
                </c:pt>
                <c:pt idx="488">
                  <c:v>524407</c:v>
                </c:pt>
                <c:pt idx="489">
                  <c:v>524436</c:v>
                </c:pt>
                <c:pt idx="490">
                  <c:v>524463</c:v>
                </c:pt>
                <c:pt idx="491">
                  <c:v>524494</c:v>
                </c:pt>
                <c:pt idx="492">
                  <c:v>524526</c:v>
                </c:pt>
                <c:pt idx="493">
                  <c:v>524556</c:v>
                </c:pt>
                <c:pt idx="494">
                  <c:v>524581</c:v>
                </c:pt>
                <c:pt idx="495">
                  <c:v>524613</c:v>
                </c:pt>
                <c:pt idx="496">
                  <c:v>524642</c:v>
                </c:pt>
                <c:pt idx="497">
                  <c:v>524669</c:v>
                </c:pt>
                <c:pt idx="498">
                  <c:v>524696</c:v>
                </c:pt>
                <c:pt idx="499">
                  <c:v>524726</c:v>
                </c:pt>
                <c:pt idx="500">
                  <c:v>524757</c:v>
                </c:pt>
                <c:pt idx="501">
                  <c:v>524787</c:v>
                </c:pt>
                <c:pt idx="502">
                  <c:v>524821</c:v>
                </c:pt>
                <c:pt idx="503">
                  <c:v>524857</c:v>
                </c:pt>
                <c:pt idx="504">
                  <c:v>524887</c:v>
                </c:pt>
                <c:pt idx="505">
                  <c:v>524916</c:v>
                </c:pt>
                <c:pt idx="506">
                  <c:v>524947</c:v>
                </c:pt>
                <c:pt idx="507">
                  <c:v>524977</c:v>
                </c:pt>
                <c:pt idx="508">
                  <c:v>525011</c:v>
                </c:pt>
                <c:pt idx="509">
                  <c:v>525039</c:v>
                </c:pt>
                <c:pt idx="510">
                  <c:v>525070</c:v>
                </c:pt>
                <c:pt idx="511">
                  <c:v>525104</c:v>
                </c:pt>
                <c:pt idx="512">
                  <c:v>525136</c:v>
                </c:pt>
                <c:pt idx="513">
                  <c:v>525162</c:v>
                </c:pt>
                <c:pt idx="514">
                  <c:v>525192</c:v>
                </c:pt>
                <c:pt idx="515">
                  <c:v>525226</c:v>
                </c:pt>
                <c:pt idx="516">
                  <c:v>525253</c:v>
                </c:pt>
                <c:pt idx="517">
                  <c:v>525285</c:v>
                </c:pt>
                <c:pt idx="518">
                  <c:v>525315</c:v>
                </c:pt>
                <c:pt idx="519">
                  <c:v>525345</c:v>
                </c:pt>
                <c:pt idx="520">
                  <c:v>525377</c:v>
                </c:pt>
                <c:pt idx="521">
                  <c:v>525411</c:v>
                </c:pt>
                <c:pt idx="522">
                  <c:v>525442</c:v>
                </c:pt>
                <c:pt idx="523">
                  <c:v>525474</c:v>
                </c:pt>
                <c:pt idx="524">
                  <c:v>525503</c:v>
                </c:pt>
                <c:pt idx="525">
                  <c:v>525536</c:v>
                </c:pt>
                <c:pt idx="526">
                  <c:v>525568</c:v>
                </c:pt>
                <c:pt idx="527">
                  <c:v>525598</c:v>
                </c:pt>
                <c:pt idx="528">
                  <c:v>525629</c:v>
                </c:pt>
                <c:pt idx="529">
                  <c:v>525662</c:v>
                </c:pt>
                <c:pt idx="530">
                  <c:v>525692</c:v>
                </c:pt>
                <c:pt idx="531">
                  <c:v>525727</c:v>
                </c:pt>
                <c:pt idx="532">
                  <c:v>525757</c:v>
                </c:pt>
                <c:pt idx="533">
                  <c:v>525790</c:v>
                </c:pt>
                <c:pt idx="534">
                  <c:v>525822</c:v>
                </c:pt>
                <c:pt idx="535">
                  <c:v>525854</c:v>
                </c:pt>
                <c:pt idx="536">
                  <c:v>525882</c:v>
                </c:pt>
                <c:pt idx="537">
                  <c:v>525913</c:v>
                </c:pt>
                <c:pt idx="538">
                  <c:v>525946</c:v>
                </c:pt>
                <c:pt idx="539">
                  <c:v>525979</c:v>
                </c:pt>
                <c:pt idx="540">
                  <c:v>526009</c:v>
                </c:pt>
                <c:pt idx="541">
                  <c:v>526038</c:v>
                </c:pt>
                <c:pt idx="542">
                  <c:v>526070</c:v>
                </c:pt>
                <c:pt idx="543">
                  <c:v>526101</c:v>
                </c:pt>
                <c:pt idx="544">
                  <c:v>526134</c:v>
                </c:pt>
                <c:pt idx="545">
                  <c:v>526165</c:v>
                </c:pt>
                <c:pt idx="546">
                  <c:v>526196</c:v>
                </c:pt>
                <c:pt idx="547">
                  <c:v>526228</c:v>
                </c:pt>
                <c:pt idx="548">
                  <c:v>526257</c:v>
                </c:pt>
                <c:pt idx="549">
                  <c:v>526287</c:v>
                </c:pt>
                <c:pt idx="550">
                  <c:v>526313</c:v>
                </c:pt>
                <c:pt idx="551">
                  <c:v>526343</c:v>
                </c:pt>
                <c:pt idx="552">
                  <c:v>526374</c:v>
                </c:pt>
                <c:pt idx="553">
                  <c:v>526404</c:v>
                </c:pt>
                <c:pt idx="554">
                  <c:v>526431</c:v>
                </c:pt>
                <c:pt idx="555">
                  <c:v>526462</c:v>
                </c:pt>
                <c:pt idx="556">
                  <c:v>526487</c:v>
                </c:pt>
                <c:pt idx="557">
                  <c:v>526511</c:v>
                </c:pt>
                <c:pt idx="558">
                  <c:v>526539</c:v>
                </c:pt>
                <c:pt idx="559">
                  <c:v>526568</c:v>
                </c:pt>
                <c:pt idx="560">
                  <c:v>526596</c:v>
                </c:pt>
                <c:pt idx="561">
                  <c:v>526622</c:v>
                </c:pt>
                <c:pt idx="562">
                  <c:v>526650</c:v>
                </c:pt>
                <c:pt idx="563">
                  <c:v>526677</c:v>
                </c:pt>
                <c:pt idx="564">
                  <c:v>526706</c:v>
                </c:pt>
                <c:pt idx="565">
                  <c:v>526732</c:v>
                </c:pt>
                <c:pt idx="566">
                  <c:v>526757</c:v>
                </c:pt>
                <c:pt idx="567">
                  <c:v>526789</c:v>
                </c:pt>
                <c:pt idx="568">
                  <c:v>526822</c:v>
                </c:pt>
                <c:pt idx="569">
                  <c:v>526852</c:v>
                </c:pt>
                <c:pt idx="570">
                  <c:v>526880</c:v>
                </c:pt>
                <c:pt idx="571">
                  <c:v>526914</c:v>
                </c:pt>
                <c:pt idx="572">
                  <c:v>526945</c:v>
                </c:pt>
                <c:pt idx="573">
                  <c:v>526974</c:v>
                </c:pt>
                <c:pt idx="574">
                  <c:v>527006</c:v>
                </c:pt>
                <c:pt idx="575">
                  <c:v>527034</c:v>
                </c:pt>
                <c:pt idx="576">
                  <c:v>527064</c:v>
                </c:pt>
                <c:pt idx="577">
                  <c:v>527094</c:v>
                </c:pt>
                <c:pt idx="578">
                  <c:v>527127</c:v>
                </c:pt>
                <c:pt idx="579">
                  <c:v>527159</c:v>
                </c:pt>
                <c:pt idx="580">
                  <c:v>527192</c:v>
                </c:pt>
                <c:pt idx="581">
                  <c:v>527225</c:v>
                </c:pt>
                <c:pt idx="582">
                  <c:v>527258</c:v>
                </c:pt>
                <c:pt idx="583">
                  <c:v>527288</c:v>
                </c:pt>
                <c:pt idx="584">
                  <c:v>527319</c:v>
                </c:pt>
                <c:pt idx="585">
                  <c:v>527348</c:v>
                </c:pt>
                <c:pt idx="586">
                  <c:v>527379</c:v>
                </c:pt>
                <c:pt idx="587">
                  <c:v>527414</c:v>
                </c:pt>
                <c:pt idx="588">
                  <c:v>527448</c:v>
                </c:pt>
                <c:pt idx="589">
                  <c:v>527477</c:v>
                </c:pt>
                <c:pt idx="590">
                  <c:v>527510</c:v>
                </c:pt>
                <c:pt idx="591">
                  <c:v>527542</c:v>
                </c:pt>
                <c:pt idx="592">
                  <c:v>527571</c:v>
                </c:pt>
                <c:pt idx="593">
                  <c:v>527599</c:v>
                </c:pt>
                <c:pt idx="594">
                  <c:v>527633</c:v>
                </c:pt>
                <c:pt idx="595">
                  <c:v>527667</c:v>
                </c:pt>
                <c:pt idx="596">
                  <c:v>527696</c:v>
                </c:pt>
                <c:pt idx="597">
                  <c:v>527731</c:v>
                </c:pt>
                <c:pt idx="598">
                  <c:v>527766</c:v>
                </c:pt>
                <c:pt idx="599">
                  <c:v>527798</c:v>
                </c:pt>
                <c:pt idx="600">
                  <c:v>527831</c:v>
                </c:pt>
                <c:pt idx="601">
                  <c:v>527863</c:v>
                </c:pt>
                <c:pt idx="602">
                  <c:v>527894</c:v>
                </c:pt>
                <c:pt idx="603">
                  <c:v>527925</c:v>
                </c:pt>
                <c:pt idx="604">
                  <c:v>527958</c:v>
                </c:pt>
                <c:pt idx="605">
                  <c:v>527987</c:v>
                </c:pt>
                <c:pt idx="606">
                  <c:v>528015</c:v>
                </c:pt>
                <c:pt idx="607">
                  <c:v>528044</c:v>
                </c:pt>
                <c:pt idx="608">
                  <c:v>528076</c:v>
                </c:pt>
                <c:pt idx="609">
                  <c:v>528107</c:v>
                </c:pt>
                <c:pt idx="610">
                  <c:v>528137</c:v>
                </c:pt>
                <c:pt idx="611">
                  <c:v>528166</c:v>
                </c:pt>
                <c:pt idx="612">
                  <c:v>528197</c:v>
                </c:pt>
                <c:pt idx="613">
                  <c:v>528230</c:v>
                </c:pt>
                <c:pt idx="614">
                  <c:v>528261</c:v>
                </c:pt>
                <c:pt idx="615">
                  <c:v>528289</c:v>
                </c:pt>
                <c:pt idx="616">
                  <c:v>528317</c:v>
                </c:pt>
                <c:pt idx="617">
                  <c:v>528344</c:v>
                </c:pt>
                <c:pt idx="618">
                  <c:v>528379</c:v>
                </c:pt>
                <c:pt idx="619">
                  <c:v>528406</c:v>
                </c:pt>
                <c:pt idx="620">
                  <c:v>528440</c:v>
                </c:pt>
                <c:pt idx="621">
                  <c:v>528466</c:v>
                </c:pt>
                <c:pt idx="622">
                  <c:v>528499</c:v>
                </c:pt>
                <c:pt idx="623">
                  <c:v>528528</c:v>
                </c:pt>
                <c:pt idx="624">
                  <c:v>528559</c:v>
                </c:pt>
                <c:pt idx="625">
                  <c:v>528589</c:v>
                </c:pt>
                <c:pt idx="626">
                  <c:v>528619</c:v>
                </c:pt>
                <c:pt idx="627">
                  <c:v>528644</c:v>
                </c:pt>
                <c:pt idx="628">
                  <c:v>528675</c:v>
                </c:pt>
                <c:pt idx="629">
                  <c:v>528705</c:v>
                </c:pt>
                <c:pt idx="630">
                  <c:v>528733</c:v>
                </c:pt>
                <c:pt idx="631">
                  <c:v>528764</c:v>
                </c:pt>
                <c:pt idx="632">
                  <c:v>528793</c:v>
                </c:pt>
                <c:pt idx="633">
                  <c:v>528826</c:v>
                </c:pt>
                <c:pt idx="634">
                  <c:v>528856</c:v>
                </c:pt>
                <c:pt idx="635">
                  <c:v>528884</c:v>
                </c:pt>
                <c:pt idx="636">
                  <c:v>528917</c:v>
                </c:pt>
                <c:pt idx="637">
                  <c:v>528947</c:v>
                </c:pt>
                <c:pt idx="638">
                  <c:v>528975</c:v>
                </c:pt>
                <c:pt idx="639">
                  <c:v>529008</c:v>
                </c:pt>
                <c:pt idx="640">
                  <c:v>529039</c:v>
                </c:pt>
                <c:pt idx="641">
                  <c:v>529067</c:v>
                </c:pt>
                <c:pt idx="642">
                  <c:v>529099</c:v>
                </c:pt>
                <c:pt idx="643">
                  <c:v>529132</c:v>
                </c:pt>
                <c:pt idx="644">
                  <c:v>529160</c:v>
                </c:pt>
                <c:pt idx="645">
                  <c:v>529195</c:v>
                </c:pt>
                <c:pt idx="646">
                  <c:v>529223</c:v>
                </c:pt>
                <c:pt idx="647">
                  <c:v>529254</c:v>
                </c:pt>
                <c:pt idx="648">
                  <c:v>529285</c:v>
                </c:pt>
                <c:pt idx="649">
                  <c:v>529315</c:v>
                </c:pt>
                <c:pt idx="650">
                  <c:v>529345</c:v>
                </c:pt>
                <c:pt idx="651">
                  <c:v>529378</c:v>
                </c:pt>
                <c:pt idx="652">
                  <c:v>529412</c:v>
                </c:pt>
                <c:pt idx="653">
                  <c:v>529440</c:v>
                </c:pt>
                <c:pt idx="654">
                  <c:v>529472</c:v>
                </c:pt>
                <c:pt idx="655">
                  <c:v>529502</c:v>
                </c:pt>
                <c:pt idx="656">
                  <c:v>529529</c:v>
                </c:pt>
                <c:pt idx="657">
                  <c:v>529560</c:v>
                </c:pt>
                <c:pt idx="658">
                  <c:v>529589</c:v>
                </c:pt>
                <c:pt idx="659">
                  <c:v>529618</c:v>
                </c:pt>
                <c:pt idx="660">
                  <c:v>529650</c:v>
                </c:pt>
                <c:pt idx="661">
                  <c:v>529680</c:v>
                </c:pt>
                <c:pt idx="662">
                  <c:v>529707</c:v>
                </c:pt>
                <c:pt idx="663">
                  <c:v>529735</c:v>
                </c:pt>
                <c:pt idx="664">
                  <c:v>529767</c:v>
                </c:pt>
                <c:pt idx="665">
                  <c:v>529795</c:v>
                </c:pt>
                <c:pt idx="666">
                  <c:v>529822</c:v>
                </c:pt>
                <c:pt idx="667">
                  <c:v>529856</c:v>
                </c:pt>
                <c:pt idx="668">
                  <c:v>529888</c:v>
                </c:pt>
                <c:pt idx="669">
                  <c:v>529920</c:v>
                </c:pt>
                <c:pt idx="670">
                  <c:v>529955</c:v>
                </c:pt>
                <c:pt idx="671">
                  <c:v>529985</c:v>
                </c:pt>
                <c:pt idx="672">
                  <c:v>530015</c:v>
                </c:pt>
                <c:pt idx="673">
                  <c:v>530046</c:v>
                </c:pt>
                <c:pt idx="674">
                  <c:v>530078</c:v>
                </c:pt>
                <c:pt idx="675">
                  <c:v>530111</c:v>
                </c:pt>
                <c:pt idx="676">
                  <c:v>530144</c:v>
                </c:pt>
                <c:pt idx="677">
                  <c:v>530172</c:v>
                </c:pt>
                <c:pt idx="678">
                  <c:v>530202</c:v>
                </c:pt>
                <c:pt idx="679">
                  <c:v>530233</c:v>
                </c:pt>
                <c:pt idx="680">
                  <c:v>530264</c:v>
                </c:pt>
                <c:pt idx="681">
                  <c:v>530294</c:v>
                </c:pt>
                <c:pt idx="682">
                  <c:v>530328</c:v>
                </c:pt>
                <c:pt idx="683">
                  <c:v>530360</c:v>
                </c:pt>
                <c:pt idx="684">
                  <c:v>530389</c:v>
                </c:pt>
                <c:pt idx="685">
                  <c:v>530419</c:v>
                </c:pt>
                <c:pt idx="686">
                  <c:v>530446</c:v>
                </c:pt>
                <c:pt idx="687">
                  <c:v>530480</c:v>
                </c:pt>
                <c:pt idx="688">
                  <c:v>530512</c:v>
                </c:pt>
                <c:pt idx="689">
                  <c:v>530542</c:v>
                </c:pt>
                <c:pt idx="690">
                  <c:v>530573</c:v>
                </c:pt>
                <c:pt idx="691">
                  <c:v>530606</c:v>
                </c:pt>
                <c:pt idx="692">
                  <c:v>530637</c:v>
                </c:pt>
                <c:pt idx="693">
                  <c:v>530669</c:v>
                </c:pt>
                <c:pt idx="694">
                  <c:v>530703</c:v>
                </c:pt>
                <c:pt idx="695">
                  <c:v>530738</c:v>
                </c:pt>
                <c:pt idx="696">
                  <c:v>530769</c:v>
                </c:pt>
                <c:pt idx="697">
                  <c:v>530801</c:v>
                </c:pt>
                <c:pt idx="698">
                  <c:v>530836</c:v>
                </c:pt>
                <c:pt idx="699">
                  <c:v>530867</c:v>
                </c:pt>
                <c:pt idx="700">
                  <c:v>530893</c:v>
                </c:pt>
                <c:pt idx="701">
                  <c:v>530926</c:v>
                </c:pt>
                <c:pt idx="702">
                  <c:v>530956</c:v>
                </c:pt>
                <c:pt idx="703">
                  <c:v>530984</c:v>
                </c:pt>
                <c:pt idx="704">
                  <c:v>531017</c:v>
                </c:pt>
                <c:pt idx="705">
                  <c:v>531048</c:v>
                </c:pt>
                <c:pt idx="706">
                  <c:v>531076</c:v>
                </c:pt>
                <c:pt idx="707">
                  <c:v>531106</c:v>
                </c:pt>
                <c:pt idx="708">
                  <c:v>531133</c:v>
                </c:pt>
                <c:pt idx="709">
                  <c:v>531162</c:v>
                </c:pt>
                <c:pt idx="710">
                  <c:v>531190</c:v>
                </c:pt>
                <c:pt idx="711">
                  <c:v>531217</c:v>
                </c:pt>
                <c:pt idx="712">
                  <c:v>531246</c:v>
                </c:pt>
                <c:pt idx="713">
                  <c:v>531276</c:v>
                </c:pt>
                <c:pt idx="714">
                  <c:v>531305</c:v>
                </c:pt>
                <c:pt idx="715">
                  <c:v>531336</c:v>
                </c:pt>
                <c:pt idx="716">
                  <c:v>531366</c:v>
                </c:pt>
                <c:pt idx="717">
                  <c:v>531394</c:v>
                </c:pt>
                <c:pt idx="718">
                  <c:v>531422</c:v>
                </c:pt>
                <c:pt idx="719">
                  <c:v>531452</c:v>
                </c:pt>
                <c:pt idx="720">
                  <c:v>531475</c:v>
                </c:pt>
                <c:pt idx="721">
                  <c:v>531507</c:v>
                </c:pt>
                <c:pt idx="722">
                  <c:v>531539</c:v>
                </c:pt>
                <c:pt idx="723">
                  <c:v>531566</c:v>
                </c:pt>
                <c:pt idx="724">
                  <c:v>531597</c:v>
                </c:pt>
                <c:pt idx="725">
                  <c:v>531628</c:v>
                </c:pt>
                <c:pt idx="726">
                  <c:v>531657</c:v>
                </c:pt>
                <c:pt idx="727">
                  <c:v>531685</c:v>
                </c:pt>
                <c:pt idx="728">
                  <c:v>531716</c:v>
                </c:pt>
                <c:pt idx="729">
                  <c:v>531740</c:v>
                </c:pt>
                <c:pt idx="730">
                  <c:v>531769</c:v>
                </c:pt>
                <c:pt idx="731">
                  <c:v>531800</c:v>
                </c:pt>
                <c:pt idx="732">
                  <c:v>531831</c:v>
                </c:pt>
                <c:pt idx="733">
                  <c:v>531857</c:v>
                </c:pt>
                <c:pt idx="734">
                  <c:v>531885</c:v>
                </c:pt>
                <c:pt idx="735">
                  <c:v>531912</c:v>
                </c:pt>
                <c:pt idx="736">
                  <c:v>531941</c:v>
                </c:pt>
                <c:pt idx="737">
                  <c:v>531971</c:v>
                </c:pt>
                <c:pt idx="738">
                  <c:v>531997</c:v>
                </c:pt>
                <c:pt idx="739">
                  <c:v>532023</c:v>
                </c:pt>
                <c:pt idx="740">
                  <c:v>532048</c:v>
                </c:pt>
                <c:pt idx="741">
                  <c:v>532077</c:v>
                </c:pt>
                <c:pt idx="742">
                  <c:v>532104</c:v>
                </c:pt>
                <c:pt idx="743">
                  <c:v>532127</c:v>
                </c:pt>
                <c:pt idx="744">
                  <c:v>532155</c:v>
                </c:pt>
                <c:pt idx="745">
                  <c:v>532184</c:v>
                </c:pt>
                <c:pt idx="746">
                  <c:v>532213</c:v>
                </c:pt>
                <c:pt idx="747">
                  <c:v>532240</c:v>
                </c:pt>
                <c:pt idx="748">
                  <c:v>532268</c:v>
                </c:pt>
                <c:pt idx="749">
                  <c:v>532296</c:v>
                </c:pt>
                <c:pt idx="750">
                  <c:v>532325</c:v>
                </c:pt>
                <c:pt idx="751">
                  <c:v>532355</c:v>
                </c:pt>
                <c:pt idx="752">
                  <c:v>532384</c:v>
                </c:pt>
                <c:pt idx="753">
                  <c:v>532413</c:v>
                </c:pt>
                <c:pt idx="754">
                  <c:v>532440</c:v>
                </c:pt>
                <c:pt idx="755">
                  <c:v>532472</c:v>
                </c:pt>
                <c:pt idx="756">
                  <c:v>532502</c:v>
                </c:pt>
                <c:pt idx="757">
                  <c:v>532531</c:v>
                </c:pt>
                <c:pt idx="758">
                  <c:v>532561</c:v>
                </c:pt>
                <c:pt idx="759">
                  <c:v>532591</c:v>
                </c:pt>
                <c:pt idx="760">
                  <c:v>532621</c:v>
                </c:pt>
                <c:pt idx="761">
                  <c:v>532651</c:v>
                </c:pt>
                <c:pt idx="762">
                  <c:v>532681</c:v>
                </c:pt>
                <c:pt idx="763">
                  <c:v>532713</c:v>
                </c:pt>
                <c:pt idx="764">
                  <c:v>532745</c:v>
                </c:pt>
                <c:pt idx="765">
                  <c:v>532776</c:v>
                </c:pt>
                <c:pt idx="766">
                  <c:v>532806</c:v>
                </c:pt>
                <c:pt idx="767">
                  <c:v>532835</c:v>
                </c:pt>
                <c:pt idx="768">
                  <c:v>532864</c:v>
                </c:pt>
                <c:pt idx="769">
                  <c:v>532897</c:v>
                </c:pt>
                <c:pt idx="770">
                  <c:v>532928</c:v>
                </c:pt>
                <c:pt idx="771">
                  <c:v>532960</c:v>
                </c:pt>
                <c:pt idx="772">
                  <c:v>532987</c:v>
                </c:pt>
                <c:pt idx="773">
                  <c:v>533013</c:v>
                </c:pt>
                <c:pt idx="774">
                  <c:v>533042</c:v>
                </c:pt>
                <c:pt idx="775">
                  <c:v>533072</c:v>
                </c:pt>
                <c:pt idx="776">
                  <c:v>533100</c:v>
                </c:pt>
                <c:pt idx="777">
                  <c:v>533129</c:v>
                </c:pt>
                <c:pt idx="778">
                  <c:v>533156</c:v>
                </c:pt>
                <c:pt idx="779">
                  <c:v>533186</c:v>
                </c:pt>
                <c:pt idx="780">
                  <c:v>533217</c:v>
                </c:pt>
                <c:pt idx="781">
                  <c:v>533244</c:v>
                </c:pt>
                <c:pt idx="782">
                  <c:v>533271</c:v>
                </c:pt>
                <c:pt idx="783">
                  <c:v>533296</c:v>
                </c:pt>
                <c:pt idx="784">
                  <c:v>533324</c:v>
                </c:pt>
                <c:pt idx="785">
                  <c:v>533353</c:v>
                </c:pt>
                <c:pt idx="786">
                  <c:v>533381</c:v>
                </c:pt>
                <c:pt idx="787">
                  <c:v>533410</c:v>
                </c:pt>
                <c:pt idx="788">
                  <c:v>533436</c:v>
                </c:pt>
                <c:pt idx="789">
                  <c:v>533466</c:v>
                </c:pt>
                <c:pt idx="790">
                  <c:v>533493</c:v>
                </c:pt>
                <c:pt idx="791">
                  <c:v>533521</c:v>
                </c:pt>
                <c:pt idx="792">
                  <c:v>533549</c:v>
                </c:pt>
                <c:pt idx="793">
                  <c:v>533576</c:v>
                </c:pt>
                <c:pt idx="794">
                  <c:v>533605</c:v>
                </c:pt>
                <c:pt idx="795">
                  <c:v>533636</c:v>
                </c:pt>
                <c:pt idx="796">
                  <c:v>533666</c:v>
                </c:pt>
                <c:pt idx="797">
                  <c:v>533696</c:v>
                </c:pt>
                <c:pt idx="798">
                  <c:v>533724</c:v>
                </c:pt>
                <c:pt idx="799">
                  <c:v>533752</c:v>
                </c:pt>
                <c:pt idx="800">
                  <c:v>533781</c:v>
                </c:pt>
                <c:pt idx="801">
                  <c:v>533809</c:v>
                </c:pt>
                <c:pt idx="802">
                  <c:v>533835</c:v>
                </c:pt>
                <c:pt idx="803">
                  <c:v>533864</c:v>
                </c:pt>
                <c:pt idx="804">
                  <c:v>533895</c:v>
                </c:pt>
                <c:pt idx="805">
                  <c:v>533921</c:v>
                </c:pt>
                <c:pt idx="806">
                  <c:v>533951</c:v>
                </c:pt>
                <c:pt idx="807">
                  <c:v>533980</c:v>
                </c:pt>
                <c:pt idx="808">
                  <c:v>534008</c:v>
                </c:pt>
                <c:pt idx="809">
                  <c:v>534039</c:v>
                </c:pt>
                <c:pt idx="810">
                  <c:v>534069</c:v>
                </c:pt>
                <c:pt idx="811">
                  <c:v>534097</c:v>
                </c:pt>
                <c:pt idx="812">
                  <c:v>534127</c:v>
                </c:pt>
                <c:pt idx="813">
                  <c:v>534154</c:v>
                </c:pt>
                <c:pt idx="814">
                  <c:v>534186</c:v>
                </c:pt>
                <c:pt idx="815">
                  <c:v>534217</c:v>
                </c:pt>
                <c:pt idx="816">
                  <c:v>534247</c:v>
                </c:pt>
                <c:pt idx="817">
                  <c:v>534277</c:v>
                </c:pt>
                <c:pt idx="818">
                  <c:v>534309</c:v>
                </c:pt>
                <c:pt idx="819">
                  <c:v>534340</c:v>
                </c:pt>
                <c:pt idx="820">
                  <c:v>534370</c:v>
                </c:pt>
                <c:pt idx="821">
                  <c:v>534397</c:v>
                </c:pt>
                <c:pt idx="822">
                  <c:v>534427</c:v>
                </c:pt>
                <c:pt idx="823">
                  <c:v>534454</c:v>
                </c:pt>
                <c:pt idx="824">
                  <c:v>534484</c:v>
                </c:pt>
                <c:pt idx="825">
                  <c:v>534513</c:v>
                </c:pt>
                <c:pt idx="826">
                  <c:v>534540</c:v>
                </c:pt>
                <c:pt idx="827">
                  <c:v>534567</c:v>
                </c:pt>
                <c:pt idx="828">
                  <c:v>534594</c:v>
                </c:pt>
                <c:pt idx="829">
                  <c:v>534622</c:v>
                </c:pt>
                <c:pt idx="830">
                  <c:v>534650</c:v>
                </c:pt>
                <c:pt idx="831">
                  <c:v>534676</c:v>
                </c:pt>
                <c:pt idx="832">
                  <c:v>534708</c:v>
                </c:pt>
                <c:pt idx="833">
                  <c:v>534737</c:v>
                </c:pt>
                <c:pt idx="834">
                  <c:v>534764</c:v>
                </c:pt>
                <c:pt idx="835">
                  <c:v>534796</c:v>
                </c:pt>
                <c:pt idx="836">
                  <c:v>534823</c:v>
                </c:pt>
                <c:pt idx="837">
                  <c:v>534849</c:v>
                </c:pt>
                <c:pt idx="838">
                  <c:v>534877</c:v>
                </c:pt>
                <c:pt idx="839">
                  <c:v>534903</c:v>
                </c:pt>
                <c:pt idx="840">
                  <c:v>534934</c:v>
                </c:pt>
                <c:pt idx="841">
                  <c:v>534964</c:v>
                </c:pt>
                <c:pt idx="842">
                  <c:v>534990</c:v>
                </c:pt>
                <c:pt idx="843">
                  <c:v>535014</c:v>
                </c:pt>
                <c:pt idx="844">
                  <c:v>535040</c:v>
                </c:pt>
                <c:pt idx="845">
                  <c:v>535067</c:v>
                </c:pt>
                <c:pt idx="846">
                  <c:v>535094</c:v>
                </c:pt>
                <c:pt idx="847">
                  <c:v>535119</c:v>
                </c:pt>
                <c:pt idx="848">
                  <c:v>535147</c:v>
                </c:pt>
                <c:pt idx="849">
                  <c:v>535175</c:v>
                </c:pt>
                <c:pt idx="850">
                  <c:v>535202</c:v>
                </c:pt>
                <c:pt idx="851">
                  <c:v>535227</c:v>
                </c:pt>
                <c:pt idx="852">
                  <c:v>535255</c:v>
                </c:pt>
                <c:pt idx="853">
                  <c:v>535281</c:v>
                </c:pt>
                <c:pt idx="854">
                  <c:v>535305</c:v>
                </c:pt>
                <c:pt idx="855">
                  <c:v>535332</c:v>
                </c:pt>
                <c:pt idx="856">
                  <c:v>535360</c:v>
                </c:pt>
                <c:pt idx="857">
                  <c:v>535391</c:v>
                </c:pt>
                <c:pt idx="858">
                  <c:v>535419</c:v>
                </c:pt>
                <c:pt idx="859">
                  <c:v>535445</c:v>
                </c:pt>
                <c:pt idx="860">
                  <c:v>535472</c:v>
                </c:pt>
                <c:pt idx="861">
                  <c:v>535499</c:v>
                </c:pt>
                <c:pt idx="862">
                  <c:v>535527</c:v>
                </c:pt>
                <c:pt idx="863">
                  <c:v>535555</c:v>
                </c:pt>
                <c:pt idx="864">
                  <c:v>535578</c:v>
                </c:pt>
                <c:pt idx="865">
                  <c:v>535604</c:v>
                </c:pt>
                <c:pt idx="866">
                  <c:v>535631</c:v>
                </c:pt>
                <c:pt idx="867">
                  <c:v>535660</c:v>
                </c:pt>
                <c:pt idx="868">
                  <c:v>535693</c:v>
                </c:pt>
                <c:pt idx="869">
                  <c:v>535722</c:v>
                </c:pt>
                <c:pt idx="870">
                  <c:v>535749</c:v>
                </c:pt>
                <c:pt idx="871">
                  <c:v>535773</c:v>
                </c:pt>
                <c:pt idx="872">
                  <c:v>535800</c:v>
                </c:pt>
                <c:pt idx="873">
                  <c:v>535828</c:v>
                </c:pt>
                <c:pt idx="874">
                  <c:v>535858</c:v>
                </c:pt>
                <c:pt idx="875">
                  <c:v>535887</c:v>
                </c:pt>
                <c:pt idx="876">
                  <c:v>535910</c:v>
                </c:pt>
                <c:pt idx="877">
                  <c:v>535938</c:v>
                </c:pt>
                <c:pt idx="878">
                  <c:v>535966</c:v>
                </c:pt>
                <c:pt idx="879">
                  <c:v>535994</c:v>
                </c:pt>
                <c:pt idx="880">
                  <c:v>536025</c:v>
                </c:pt>
                <c:pt idx="881">
                  <c:v>536050</c:v>
                </c:pt>
                <c:pt idx="882">
                  <c:v>536079</c:v>
                </c:pt>
                <c:pt idx="883">
                  <c:v>536109</c:v>
                </c:pt>
                <c:pt idx="884">
                  <c:v>536136</c:v>
                </c:pt>
                <c:pt idx="885">
                  <c:v>536162</c:v>
                </c:pt>
                <c:pt idx="886">
                  <c:v>536190</c:v>
                </c:pt>
                <c:pt idx="887">
                  <c:v>536220</c:v>
                </c:pt>
                <c:pt idx="888">
                  <c:v>536248</c:v>
                </c:pt>
                <c:pt idx="889">
                  <c:v>536280</c:v>
                </c:pt>
                <c:pt idx="890">
                  <c:v>536308</c:v>
                </c:pt>
                <c:pt idx="891">
                  <c:v>536335</c:v>
                </c:pt>
                <c:pt idx="892">
                  <c:v>536363</c:v>
                </c:pt>
                <c:pt idx="893">
                  <c:v>536392</c:v>
                </c:pt>
                <c:pt idx="894">
                  <c:v>536418</c:v>
                </c:pt>
                <c:pt idx="895">
                  <c:v>536448</c:v>
                </c:pt>
                <c:pt idx="896">
                  <c:v>536478</c:v>
                </c:pt>
                <c:pt idx="897">
                  <c:v>536505</c:v>
                </c:pt>
                <c:pt idx="898">
                  <c:v>536533</c:v>
                </c:pt>
                <c:pt idx="899">
                  <c:v>536561</c:v>
                </c:pt>
                <c:pt idx="900">
                  <c:v>536591</c:v>
                </c:pt>
                <c:pt idx="901">
                  <c:v>536618</c:v>
                </c:pt>
                <c:pt idx="902">
                  <c:v>536648</c:v>
                </c:pt>
                <c:pt idx="903">
                  <c:v>536673</c:v>
                </c:pt>
                <c:pt idx="904">
                  <c:v>536698</c:v>
                </c:pt>
                <c:pt idx="905">
                  <c:v>536724</c:v>
                </c:pt>
                <c:pt idx="906">
                  <c:v>536752</c:v>
                </c:pt>
                <c:pt idx="907">
                  <c:v>536780</c:v>
                </c:pt>
                <c:pt idx="908">
                  <c:v>536808</c:v>
                </c:pt>
                <c:pt idx="909">
                  <c:v>536838</c:v>
                </c:pt>
                <c:pt idx="910">
                  <c:v>536862</c:v>
                </c:pt>
                <c:pt idx="911">
                  <c:v>536893</c:v>
                </c:pt>
                <c:pt idx="912">
                  <c:v>536921</c:v>
                </c:pt>
                <c:pt idx="913">
                  <c:v>536953</c:v>
                </c:pt>
                <c:pt idx="914">
                  <c:v>536983</c:v>
                </c:pt>
                <c:pt idx="915">
                  <c:v>537010</c:v>
                </c:pt>
                <c:pt idx="916">
                  <c:v>537040</c:v>
                </c:pt>
                <c:pt idx="917">
                  <c:v>537068</c:v>
                </c:pt>
                <c:pt idx="918">
                  <c:v>537094</c:v>
                </c:pt>
                <c:pt idx="919">
                  <c:v>537123</c:v>
                </c:pt>
                <c:pt idx="920">
                  <c:v>537150</c:v>
                </c:pt>
                <c:pt idx="921">
                  <c:v>537178</c:v>
                </c:pt>
                <c:pt idx="922">
                  <c:v>537206</c:v>
                </c:pt>
                <c:pt idx="923">
                  <c:v>537237</c:v>
                </c:pt>
                <c:pt idx="924">
                  <c:v>537264</c:v>
                </c:pt>
                <c:pt idx="925">
                  <c:v>537293</c:v>
                </c:pt>
                <c:pt idx="926">
                  <c:v>537324</c:v>
                </c:pt>
                <c:pt idx="927">
                  <c:v>537352</c:v>
                </c:pt>
                <c:pt idx="928">
                  <c:v>537378</c:v>
                </c:pt>
                <c:pt idx="929">
                  <c:v>537404</c:v>
                </c:pt>
                <c:pt idx="930">
                  <c:v>537432</c:v>
                </c:pt>
                <c:pt idx="931">
                  <c:v>537458</c:v>
                </c:pt>
                <c:pt idx="932">
                  <c:v>537484</c:v>
                </c:pt>
                <c:pt idx="933">
                  <c:v>537514</c:v>
                </c:pt>
                <c:pt idx="934">
                  <c:v>537544</c:v>
                </c:pt>
                <c:pt idx="935">
                  <c:v>537576</c:v>
                </c:pt>
                <c:pt idx="936">
                  <c:v>537603</c:v>
                </c:pt>
                <c:pt idx="937">
                  <c:v>537631</c:v>
                </c:pt>
                <c:pt idx="938">
                  <c:v>537662</c:v>
                </c:pt>
                <c:pt idx="939">
                  <c:v>537688</c:v>
                </c:pt>
                <c:pt idx="940">
                  <c:v>537715</c:v>
                </c:pt>
                <c:pt idx="941">
                  <c:v>537741</c:v>
                </c:pt>
                <c:pt idx="942">
                  <c:v>537773</c:v>
                </c:pt>
                <c:pt idx="943">
                  <c:v>537800</c:v>
                </c:pt>
                <c:pt idx="944">
                  <c:v>537830</c:v>
                </c:pt>
                <c:pt idx="945">
                  <c:v>537856</c:v>
                </c:pt>
                <c:pt idx="946">
                  <c:v>537882</c:v>
                </c:pt>
                <c:pt idx="947">
                  <c:v>537913</c:v>
                </c:pt>
                <c:pt idx="948">
                  <c:v>537940</c:v>
                </c:pt>
                <c:pt idx="949">
                  <c:v>537966</c:v>
                </c:pt>
                <c:pt idx="950">
                  <c:v>537996</c:v>
                </c:pt>
                <c:pt idx="951">
                  <c:v>538021</c:v>
                </c:pt>
                <c:pt idx="952">
                  <c:v>538048</c:v>
                </c:pt>
                <c:pt idx="953">
                  <c:v>538074</c:v>
                </c:pt>
                <c:pt idx="954">
                  <c:v>538104</c:v>
                </c:pt>
                <c:pt idx="955">
                  <c:v>538134</c:v>
                </c:pt>
                <c:pt idx="956">
                  <c:v>538161</c:v>
                </c:pt>
                <c:pt idx="957">
                  <c:v>538191</c:v>
                </c:pt>
                <c:pt idx="958">
                  <c:v>538213</c:v>
                </c:pt>
                <c:pt idx="959">
                  <c:v>538243</c:v>
                </c:pt>
                <c:pt idx="960">
                  <c:v>538271</c:v>
                </c:pt>
                <c:pt idx="961">
                  <c:v>538300</c:v>
                </c:pt>
                <c:pt idx="962">
                  <c:v>538328</c:v>
                </c:pt>
                <c:pt idx="963">
                  <c:v>538354</c:v>
                </c:pt>
                <c:pt idx="964">
                  <c:v>538384</c:v>
                </c:pt>
                <c:pt idx="965">
                  <c:v>538414</c:v>
                </c:pt>
                <c:pt idx="966">
                  <c:v>538441</c:v>
                </c:pt>
                <c:pt idx="967">
                  <c:v>538471</c:v>
                </c:pt>
                <c:pt idx="968">
                  <c:v>538499</c:v>
                </c:pt>
                <c:pt idx="969">
                  <c:v>538528</c:v>
                </c:pt>
                <c:pt idx="970">
                  <c:v>538554</c:v>
                </c:pt>
                <c:pt idx="971">
                  <c:v>538585</c:v>
                </c:pt>
                <c:pt idx="972">
                  <c:v>538612</c:v>
                </c:pt>
                <c:pt idx="973">
                  <c:v>538637</c:v>
                </c:pt>
                <c:pt idx="974">
                  <c:v>538668</c:v>
                </c:pt>
                <c:pt idx="975">
                  <c:v>538691</c:v>
                </c:pt>
                <c:pt idx="976">
                  <c:v>538721</c:v>
                </c:pt>
                <c:pt idx="977">
                  <c:v>538750</c:v>
                </c:pt>
                <c:pt idx="978">
                  <c:v>538778</c:v>
                </c:pt>
                <c:pt idx="979">
                  <c:v>538809</c:v>
                </c:pt>
                <c:pt idx="980">
                  <c:v>538839</c:v>
                </c:pt>
                <c:pt idx="981">
                  <c:v>538869</c:v>
                </c:pt>
                <c:pt idx="982">
                  <c:v>538898</c:v>
                </c:pt>
                <c:pt idx="983">
                  <c:v>538925</c:v>
                </c:pt>
                <c:pt idx="984">
                  <c:v>538957</c:v>
                </c:pt>
                <c:pt idx="985">
                  <c:v>538984</c:v>
                </c:pt>
                <c:pt idx="986">
                  <c:v>539011</c:v>
                </c:pt>
                <c:pt idx="987">
                  <c:v>539038</c:v>
                </c:pt>
                <c:pt idx="988">
                  <c:v>539066</c:v>
                </c:pt>
                <c:pt idx="989">
                  <c:v>539092</c:v>
                </c:pt>
                <c:pt idx="990">
                  <c:v>539121</c:v>
                </c:pt>
                <c:pt idx="991">
                  <c:v>539151</c:v>
                </c:pt>
                <c:pt idx="992">
                  <c:v>539179</c:v>
                </c:pt>
                <c:pt idx="993">
                  <c:v>539207</c:v>
                </c:pt>
                <c:pt idx="994">
                  <c:v>539236</c:v>
                </c:pt>
                <c:pt idx="995">
                  <c:v>539266</c:v>
                </c:pt>
                <c:pt idx="996">
                  <c:v>539299</c:v>
                </c:pt>
                <c:pt idx="997">
                  <c:v>539326</c:v>
                </c:pt>
                <c:pt idx="998">
                  <c:v>539355</c:v>
                </c:pt>
                <c:pt idx="999">
                  <c:v>539384</c:v>
                </c:pt>
              </c:numCache>
            </c:numRef>
          </c:val>
          <c:smooth val="0"/>
          <c:extLst>
            <c:ext xmlns:c16="http://schemas.microsoft.com/office/drawing/2014/chart" uri="{C3380CC4-5D6E-409C-BE32-E72D297353CC}">
              <c16:uniqueId val="{00000003-AA91-4378-8A6B-C6A0A5634AE4}"/>
            </c:ext>
          </c:extLst>
        </c:ser>
        <c:ser>
          <c:idx val="4"/>
          <c:order val="4"/>
          <c:tx>
            <c:strRef>
              <c:f>'65'!$G$1</c:f>
              <c:strCache>
                <c:ptCount val="1"/>
                <c:pt idx="0">
                  <c:v>75%</c:v>
                </c:pt>
              </c:strCache>
            </c:strRef>
          </c:tx>
          <c:spPr>
            <a:ln w="28575" cap="rnd">
              <a:solidFill>
                <a:schemeClr val="accent5"/>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G$2:$G$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33</c:v>
                </c:pt>
                <c:pt idx="313">
                  <c:v>427019</c:v>
                </c:pt>
                <c:pt idx="314">
                  <c:v>431443</c:v>
                </c:pt>
                <c:pt idx="315">
                  <c:v>435923</c:v>
                </c:pt>
                <c:pt idx="316">
                  <c:v>440449</c:v>
                </c:pt>
                <c:pt idx="317">
                  <c:v>445014</c:v>
                </c:pt>
                <c:pt idx="318">
                  <c:v>449483</c:v>
                </c:pt>
                <c:pt idx="319">
                  <c:v>453852</c:v>
                </c:pt>
                <c:pt idx="320">
                  <c:v>458152</c:v>
                </c:pt>
                <c:pt idx="321">
                  <c:v>462308</c:v>
                </c:pt>
                <c:pt idx="322">
                  <c:v>466391</c:v>
                </c:pt>
                <c:pt idx="323">
                  <c:v>470345</c:v>
                </c:pt>
                <c:pt idx="324">
                  <c:v>474087</c:v>
                </c:pt>
                <c:pt idx="325">
                  <c:v>477678</c:v>
                </c:pt>
                <c:pt idx="326">
                  <c:v>481121</c:v>
                </c:pt>
                <c:pt idx="327">
                  <c:v>484359</c:v>
                </c:pt>
                <c:pt idx="328">
                  <c:v>487386</c:v>
                </c:pt>
                <c:pt idx="329">
                  <c:v>490212</c:v>
                </c:pt>
                <c:pt idx="330">
                  <c:v>492809</c:v>
                </c:pt>
                <c:pt idx="331">
                  <c:v>495175</c:v>
                </c:pt>
                <c:pt idx="332">
                  <c:v>497371</c:v>
                </c:pt>
                <c:pt idx="333">
                  <c:v>499308</c:v>
                </c:pt>
                <c:pt idx="334">
                  <c:v>501057</c:v>
                </c:pt>
                <c:pt idx="335">
                  <c:v>502617</c:v>
                </c:pt>
                <c:pt idx="336">
                  <c:v>503967</c:v>
                </c:pt>
                <c:pt idx="337">
                  <c:v>505146</c:v>
                </c:pt>
                <c:pt idx="338">
                  <c:v>505970</c:v>
                </c:pt>
                <c:pt idx="339">
                  <c:v>506652</c:v>
                </c:pt>
                <c:pt idx="340">
                  <c:v>507269</c:v>
                </c:pt>
                <c:pt idx="341">
                  <c:v>507807</c:v>
                </c:pt>
                <c:pt idx="342">
                  <c:v>508286</c:v>
                </c:pt>
                <c:pt idx="343">
                  <c:v>508766</c:v>
                </c:pt>
                <c:pt idx="344">
                  <c:v>509213</c:v>
                </c:pt>
                <c:pt idx="345">
                  <c:v>509611</c:v>
                </c:pt>
                <c:pt idx="346">
                  <c:v>509953</c:v>
                </c:pt>
                <c:pt idx="347">
                  <c:v>510240</c:v>
                </c:pt>
                <c:pt idx="348">
                  <c:v>510480</c:v>
                </c:pt>
                <c:pt idx="349">
                  <c:v>510698</c:v>
                </c:pt>
                <c:pt idx="350">
                  <c:v>510910</c:v>
                </c:pt>
                <c:pt idx="351">
                  <c:v>511094</c:v>
                </c:pt>
                <c:pt idx="352">
                  <c:v>511266</c:v>
                </c:pt>
                <c:pt idx="353">
                  <c:v>511436</c:v>
                </c:pt>
                <c:pt idx="354">
                  <c:v>511577</c:v>
                </c:pt>
                <c:pt idx="355">
                  <c:v>511703</c:v>
                </c:pt>
                <c:pt idx="356">
                  <c:v>511821</c:v>
                </c:pt>
                <c:pt idx="357">
                  <c:v>511923</c:v>
                </c:pt>
                <c:pt idx="358">
                  <c:v>512012</c:v>
                </c:pt>
                <c:pt idx="359">
                  <c:v>512097</c:v>
                </c:pt>
                <c:pt idx="360">
                  <c:v>512173</c:v>
                </c:pt>
                <c:pt idx="361">
                  <c:v>512239</c:v>
                </c:pt>
                <c:pt idx="362">
                  <c:v>512299</c:v>
                </c:pt>
                <c:pt idx="363">
                  <c:v>512358</c:v>
                </c:pt>
                <c:pt idx="364">
                  <c:v>512410</c:v>
                </c:pt>
                <c:pt idx="365">
                  <c:v>512457</c:v>
                </c:pt>
                <c:pt idx="366">
                  <c:v>512502</c:v>
                </c:pt>
                <c:pt idx="367">
                  <c:v>512539</c:v>
                </c:pt>
                <c:pt idx="368">
                  <c:v>512573</c:v>
                </c:pt>
                <c:pt idx="369">
                  <c:v>512610</c:v>
                </c:pt>
                <c:pt idx="370">
                  <c:v>512638</c:v>
                </c:pt>
                <c:pt idx="371">
                  <c:v>512669</c:v>
                </c:pt>
                <c:pt idx="372">
                  <c:v>512697</c:v>
                </c:pt>
                <c:pt idx="373">
                  <c:v>512724</c:v>
                </c:pt>
                <c:pt idx="374">
                  <c:v>512750</c:v>
                </c:pt>
                <c:pt idx="375">
                  <c:v>512774</c:v>
                </c:pt>
                <c:pt idx="376">
                  <c:v>512794</c:v>
                </c:pt>
                <c:pt idx="377">
                  <c:v>512816</c:v>
                </c:pt>
                <c:pt idx="378">
                  <c:v>512838</c:v>
                </c:pt>
                <c:pt idx="379">
                  <c:v>512857</c:v>
                </c:pt>
                <c:pt idx="380">
                  <c:v>512875</c:v>
                </c:pt>
                <c:pt idx="381">
                  <c:v>512895</c:v>
                </c:pt>
                <c:pt idx="382">
                  <c:v>512912</c:v>
                </c:pt>
                <c:pt idx="383">
                  <c:v>512929</c:v>
                </c:pt>
                <c:pt idx="384">
                  <c:v>512947</c:v>
                </c:pt>
                <c:pt idx="385">
                  <c:v>512965</c:v>
                </c:pt>
                <c:pt idx="386">
                  <c:v>512979</c:v>
                </c:pt>
                <c:pt idx="387">
                  <c:v>512995</c:v>
                </c:pt>
                <c:pt idx="388">
                  <c:v>513010</c:v>
                </c:pt>
                <c:pt idx="389">
                  <c:v>513027</c:v>
                </c:pt>
                <c:pt idx="390">
                  <c:v>513041</c:v>
                </c:pt>
                <c:pt idx="391">
                  <c:v>513056</c:v>
                </c:pt>
                <c:pt idx="392">
                  <c:v>513070</c:v>
                </c:pt>
                <c:pt idx="393">
                  <c:v>513086</c:v>
                </c:pt>
                <c:pt idx="394">
                  <c:v>513101</c:v>
                </c:pt>
                <c:pt idx="395">
                  <c:v>513114</c:v>
                </c:pt>
                <c:pt idx="396">
                  <c:v>513128</c:v>
                </c:pt>
                <c:pt idx="397">
                  <c:v>513142</c:v>
                </c:pt>
                <c:pt idx="398">
                  <c:v>513155</c:v>
                </c:pt>
                <c:pt idx="399">
                  <c:v>513168</c:v>
                </c:pt>
                <c:pt idx="400">
                  <c:v>513180</c:v>
                </c:pt>
                <c:pt idx="401">
                  <c:v>513194</c:v>
                </c:pt>
                <c:pt idx="402">
                  <c:v>513208</c:v>
                </c:pt>
                <c:pt idx="403">
                  <c:v>513221</c:v>
                </c:pt>
                <c:pt idx="404">
                  <c:v>513233</c:v>
                </c:pt>
                <c:pt idx="405">
                  <c:v>513247</c:v>
                </c:pt>
                <c:pt idx="406">
                  <c:v>513261</c:v>
                </c:pt>
                <c:pt idx="407">
                  <c:v>513272</c:v>
                </c:pt>
                <c:pt idx="408">
                  <c:v>513284</c:v>
                </c:pt>
                <c:pt idx="409">
                  <c:v>513298</c:v>
                </c:pt>
                <c:pt idx="410">
                  <c:v>513307</c:v>
                </c:pt>
                <c:pt idx="411">
                  <c:v>513321</c:v>
                </c:pt>
                <c:pt idx="412">
                  <c:v>513334</c:v>
                </c:pt>
                <c:pt idx="413">
                  <c:v>513349</c:v>
                </c:pt>
                <c:pt idx="414">
                  <c:v>513361</c:v>
                </c:pt>
                <c:pt idx="415">
                  <c:v>513373</c:v>
                </c:pt>
                <c:pt idx="416">
                  <c:v>513386</c:v>
                </c:pt>
                <c:pt idx="417">
                  <c:v>513399</c:v>
                </c:pt>
                <c:pt idx="418">
                  <c:v>513411</c:v>
                </c:pt>
                <c:pt idx="419">
                  <c:v>513424</c:v>
                </c:pt>
                <c:pt idx="420">
                  <c:v>513439</c:v>
                </c:pt>
                <c:pt idx="421">
                  <c:v>513450</c:v>
                </c:pt>
                <c:pt idx="422">
                  <c:v>513460</c:v>
                </c:pt>
                <c:pt idx="423">
                  <c:v>513475</c:v>
                </c:pt>
                <c:pt idx="424">
                  <c:v>513486</c:v>
                </c:pt>
                <c:pt idx="425">
                  <c:v>513500</c:v>
                </c:pt>
                <c:pt idx="426">
                  <c:v>513513</c:v>
                </c:pt>
                <c:pt idx="427">
                  <c:v>513526</c:v>
                </c:pt>
                <c:pt idx="428">
                  <c:v>513537</c:v>
                </c:pt>
                <c:pt idx="429">
                  <c:v>513549</c:v>
                </c:pt>
                <c:pt idx="430">
                  <c:v>513562</c:v>
                </c:pt>
                <c:pt idx="431">
                  <c:v>513574</c:v>
                </c:pt>
                <c:pt idx="432">
                  <c:v>513586</c:v>
                </c:pt>
                <c:pt idx="433">
                  <c:v>513600</c:v>
                </c:pt>
                <c:pt idx="434">
                  <c:v>513612</c:v>
                </c:pt>
                <c:pt idx="435">
                  <c:v>513625</c:v>
                </c:pt>
                <c:pt idx="436">
                  <c:v>513634</c:v>
                </c:pt>
                <c:pt idx="437">
                  <c:v>513645</c:v>
                </c:pt>
                <c:pt idx="438">
                  <c:v>513660</c:v>
                </c:pt>
                <c:pt idx="439">
                  <c:v>513672</c:v>
                </c:pt>
                <c:pt idx="440">
                  <c:v>513683</c:v>
                </c:pt>
                <c:pt idx="441">
                  <c:v>513696</c:v>
                </c:pt>
                <c:pt idx="442">
                  <c:v>513708</c:v>
                </c:pt>
                <c:pt idx="443">
                  <c:v>513721</c:v>
                </c:pt>
                <c:pt idx="444">
                  <c:v>513734</c:v>
                </c:pt>
                <c:pt idx="445">
                  <c:v>513749</c:v>
                </c:pt>
                <c:pt idx="446">
                  <c:v>513760</c:v>
                </c:pt>
                <c:pt idx="447">
                  <c:v>513772</c:v>
                </c:pt>
                <c:pt idx="448">
                  <c:v>513785</c:v>
                </c:pt>
                <c:pt idx="449">
                  <c:v>513799</c:v>
                </c:pt>
                <c:pt idx="450">
                  <c:v>513812</c:v>
                </c:pt>
                <c:pt idx="451">
                  <c:v>513827</c:v>
                </c:pt>
                <c:pt idx="452">
                  <c:v>513842</c:v>
                </c:pt>
                <c:pt idx="453">
                  <c:v>513854</c:v>
                </c:pt>
                <c:pt idx="454">
                  <c:v>513865</c:v>
                </c:pt>
                <c:pt idx="455">
                  <c:v>513879</c:v>
                </c:pt>
                <c:pt idx="456">
                  <c:v>513892</c:v>
                </c:pt>
                <c:pt idx="457">
                  <c:v>513904</c:v>
                </c:pt>
                <c:pt idx="458">
                  <c:v>513917</c:v>
                </c:pt>
                <c:pt idx="459">
                  <c:v>513929</c:v>
                </c:pt>
                <c:pt idx="460">
                  <c:v>513944</c:v>
                </c:pt>
                <c:pt idx="461">
                  <c:v>513957</c:v>
                </c:pt>
                <c:pt idx="462">
                  <c:v>513970</c:v>
                </c:pt>
                <c:pt idx="463">
                  <c:v>513983</c:v>
                </c:pt>
                <c:pt idx="464">
                  <c:v>513994</c:v>
                </c:pt>
                <c:pt idx="465">
                  <c:v>514008</c:v>
                </c:pt>
                <c:pt idx="466">
                  <c:v>514019</c:v>
                </c:pt>
                <c:pt idx="467">
                  <c:v>514030</c:v>
                </c:pt>
                <c:pt idx="468">
                  <c:v>514040</c:v>
                </c:pt>
                <c:pt idx="469">
                  <c:v>514053</c:v>
                </c:pt>
                <c:pt idx="470">
                  <c:v>514066</c:v>
                </c:pt>
                <c:pt idx="471">
                  <c:v>514080</c:v>
                </c:pt>
                <c:pt idx="472">
                  <c:v>514097</c:v>
                </c:pt>
                <c:pt idx="473">
                  <c:v>514110</c:v>
                </c:pt>
                <c:pt idx="474">
                  <c:v>514122</c:v>
                </c:pt>
                <c:pt idx="475">
                  <c:v>514135</c:v>
                </c:pt>
                <c:pt idx="476">
                  <c:v>514148</c:v>
                </c:pt>
                <c:pt idx="477">
                  <c:v>514162</c:v>
                </c:pt>
                <c:pt idx="478">
                  <c:v>514174</c:v>
                </c:pt>
                <c:pt idx="479">
                  <c:v>514187</c:v>
                </c:pt>
                <c:pt idx="480">
                  <c:v>514197</c:v>
                </c:pt>
                <c:pt idx="481">
                  <c:v>514210</c:v>
                </c:pt>
                <c:pt idx="482">
                  <c:v>514222</c:v>
                </c:pt>
                <c:pt idx="483">
                  <c:v>514231</c:v>
                </c:pt>
                <c:pt idx="484">
                  <c:v>514243</c:v>
                </c:pt>
                <c:pt idx="485">
                  <c:v>514253</c:v>
                </c:pt>
                <c:pt idx="486">
                  <c:v>514268</c:v>
                </c:pt>
                <c:pt idx="487">
                  <c:v>514281</c:v>
                </c:pt>
                <c:pt idx="488">
                  <c:v>514293</c:v>
                </c:pt>
                <c:pt idx="489">
                  <c:v>514303</c:v>
                </c:pt>
                <c:pt idx="490">
                  <c:v>514315</c:v>
                </c:pt>
                <c:pt idx="491">
                  <c:v>514327</c:v>
                </c:pt>
                <c:pt idx="492">
                  <c:v>514340</c:v>
                </c:pt>
                <c:pt idx="493">
                  <c:v>514352</c:v>
                </c:pt>
                <c:pt idx="494">
                  <c:v>514362</c:v>
                </c:pt>
                <c:pt idx="495">
                  <c:v>514376</c:v>
                </c:pt>
                <c:pt idx="496">
                  <c:v>514390</c:v>
                </c:pt>
                <c:pt idx="497">
                  <c:v>514405</c:v>
                </c:pt>
                <c:pt idx="498">
                  <c:v>514417</c:v>
                </c:pt>
                <c:pt idx="499">
                  <c:v>514431</c:v>
                </c:pt>
                <c:pt idx="500">
                  <c:v>514443</c:v>
                </c:pt>
                <c:pt idx="501">
                  <c:v>514456</c:v>
                </c:pt>
                <c:pt idx="502">
                  <c:v>514469</c:v>
                </c:pt>
                <c:pt idx="503">
                  <c:v>514482</c:v>
                </c:pt>
                <c:pt idx="504">
                  <c:v>514495</c:v>
                </c:pt>
                <c:pt idx="505">
                  <c:v>514511</c:v>
                </c:pt>
                <c:pt idx="506">
                  <c:v>514522</c:v>
                </c:pt>
                <c:pt idx="507">
                  <c:v>514536</c:v>
                </c:pt>
                <c:pt idx="508">
                  <c:v>514549</c:v>
                </c:pt>
                <c:pt idx="509">
                  <c:v>514560</c:v>
                </c:pt>
                <c:pt idx="510">
                  <c:v>514572</c:v>
                </c:pt>
                <c:pt idx="511">
                  <c:v>514584</c:v>
                </c:pt>
                <c:pt idx="512">
                  <c:v>514596</c:v>
                </c:pt>
                <c:pt idx="513">
                  <c:v>514610</c:v>
                </c:pt>
                <c:pt idx="514">
                  <c:v>514624</c:v>
                </c:pt>
                <c:pt idx="515">
                  <c:v>514637</c:v>
                </c:pt>
                <c:pt idx="516">
                  <c:v>514650</c:v>
                </c:pt>
                <c:pt idx="517">
                  <c:v>514664</c:v>
                </c:pt>
                <c:pt idx="518">
                  <c:v>514675</c:v>
                </c:pt>
                <c:pt idx="519">
                  <c:v>514689</c:v>
                </c:pt>
                <c:pt idx="520">
                  <c:v>514704</c:v>
                </c:pt>
                <c:pt idx="521">
                  <c:v>514717</c:v>
                </c:pt>
                <c:pt idx="522">
                  <c:v>514730</c:v>
                </c:pt>
                <c:pt idx="523">
                  <c:v>514745</c:v>
                </c:pt>
                <c:pt idx="524">
                  <c:v>514756</c:v>
                </c:pt>
                <c:pt idx="525">
                  <c:v>514768</c:v>
                </c:pt>
                <c:pt idx="526">
                  <c:v>514779</c:v>
                </c:pt>
                <c:pt idx="527">
                  <c:v>514791</c:v>
                </c:pt>
                <c:pt idx="528">
                  <c:v>514804</c:v>
                </c:pt>
                <c:pt idx="529">
                  <c:v>514817</c:v>
                </c:pt>
                <c:pt idx="530">
                  <c:v>514828</c:v>
                </c:pt>
                <c:pt idx="531">
                  <c:v>514840</c:v>
                </c:pt>
                <c:pt idx="532">
                  <c:v>514852</c:v>
                </c:pt>
                <c:pt idx="533">
                  <c:v>514865</c:v>
                </c:pt>
                <c:pt idx="534">
                  <c:v>514879</c:v>
                </c:pt>
                <c:pt idx="535">
                  <c:v>514892</c:v>
                </c:pt>
                <c:pt idx="536">
                  <c:v>514904</c:v>
                </c:pt>
                <c:pt idx="537">
                  <c:v>514915</c:v>
                </c:pt>
                <c:pt idx="538">
                  <c:v>514928</c:v>
                </c:pt>
                <c:pt idx="539">
                  <c:v>514940</c:v>
                </c:pt>
                <c:pt idx="540">
                  <c:v>514953</c:v>
                </c:pt>
                <c:pt idx="541">
                  <c:v>514968</c:v>
                </c:pt>
                <c:pt idx="542">
                  <c:v>514979</c:v>
                </c:pt>
                <c:pt idx="543">
                  <c:v>514990</c:v>
                </c:pt>
                <c:pt idx="544">
                  <c:v>515002</c:v>
                </c:pt>
                <c:pt idx="545">
                  <c:v>515012</c:v>
                </c:pt>
                <c:pt idx="546">
                  <c:v>515026</c:v>
                </c:pt>
                <c:pt idx="547">
                  <c:v>515039</c:v>
                </c:pt>
                <c:pt idx="548">
                  <c:v>515052</c:v>
                </c:pt>
                <c:pt idx="549">
                  <c:v>515065</c:v>
                </c:pt>
                <c:pt idx="550">
                  <c:v>515077</c:v>
                </c:pt>
                <c:pt idx="551">
                  <c:v>515089</c:v>
                </c:pt>
                <c:pt idx="552">
                  <c:v>515102</c:v>
                </c:pt>
                <c:pt idx="553">
                  <c:v>515114</c:v>
                </c:pt>
                <c:pt idx="554">
                  <c:v>515126</c:v>
                </c:pt>
                <c:pt idx="555">
                  <c:v>515139</c:v>
                </c:pt>
                <c:pt idx="556">
                  <c:v>515149</c:v>
                </c:pt>
                <c:pt idx="557">
                  <c:v>515161</c:v>
                </c:pt>
                <c:pt idx="558">
                  <c:v>515173</c:v>
                </c:pt>
                <c:pt idx="559">
                  <c:v>515183</c:v>
                </c:pt>
                <c:pt idx="560">
                  <c:v>515194</c:v>
                </c:pt>
                <c:pt idx="561">
                  <c:v>515206</c:v>
                </c:pt>
                <c:pt idx="562">
                  <c:v>515217</c:v>
                </c:pt>
                <c:pt idx="563">
                  <c:v>515227</c:v>
                </c:pt>
                <c:pt idx="564">
                  <c:v>515240</c:v>
                </c:pt>
                <c:pt idx="565">
                  <c:v>515252</c:v>
                </c:pt>
                <c:pt idx="566">
                  <c:v>515264</c:v>
                </c:pt>
                <c:pt idx="567">
                  <c:v>515276</c:v>
                </c:pt>
                <c:pt idx="568">
                  <c:v>515287</c:v>
                </c:pt>
                <c:pt idx="569">
                  <c:v>515298</c:v>
                </c:pt>
                <c:pt idx="570">
                  <c:v>515310</c:v>
                </c:pt>
                <c:pt idx="571">
                  <c:v>515324</c:v>
                </c:pt>
                <c:pt idx="572">
                  <c:v>515336</c:v>
                </c:pt>
                <c:pt idx="573">
                  <c:v>515350</c:v>
                </c:pt>
                <c:pt idx="574">
                  <c:v>515363</c:v>
                </c:pt>
                <c:pt idx="575">
                  <c:v>515379</c:v>
                </c:pt>
                <c:pt idx="576">
                  <c:v>515389</c:v>
                </c:pt>
                <c:pt idx="577">
                  <c:v>515401</c:v>
                </c:pt>
                <c:pt idx="578">
                  <c:v>515415</c:v>
                </c:pt>
                <c:pt idx="579">
                  <c:v>515427</c:v>
                </c:pt>
                <c:pt idx="580">
                  <c:v>515438</c:v>
                </c:pt>
                <c:pt idx="581">
                  <c:v>515448</c:v>
                </c:pt>
                <c:pt idx="582">
                  <c:v>515462</c:v>
                </c:pt>
                <c:pt idx="583">
                  <c:v>515473</c:v>
                </c:pt>
                <c:pt idx="584">
                  <c:v>515487</c:v>
                </c:pt>
                <c:pt idx="585">
                  <c:v>515502</c:v>
                </c:pt>
                <c:pt idx="586">
                  <c:v>515515</c:v>
                </c:pt>
                <c:pt idx="587">
                  <c:v>515528</c:v>
                </c:pt>
                <c:pt idx="588">
                  <c:v>515544</c:v>
                </c:pt>
                <c:pt idx="589">
                  <c:v>515559</c:v>
                </c:pt>
                <c:pt idx="590">
                  <c:v>515574</c:v>
                </c:pt>
                <c:pt idx="591">
                  <c:v>515586</c:v>
                </c:pt>
                <c:pt idx="592">
                  <c:v>515597</c:v>
                </c:pt>
                <c:pt idx="593">
                  <c:v>515609</c:v>
                </c:pt>
                <c:pt idx="594">
                  <c:v>515620</c:v>
                </c:pt>
                <c:pt idx="595">
                  <c:v>515633</c:v>
                </c:pt>
                <c:pt idx="596">
                  <c:v>515644</c:v>
                </c:pt>
                <c:pt idx="597">
                  <c:v>515656</c:v>
                </c:pt>
                <c:pt idx="598">
                  <c:v>515670</c:v>
                </c:pt>
                <c:pt idx="599">
                  <c:v>515683</c:v>
                </c:pt>
                <c:pt idx="600">
                  <c:v>515695</c:v>
                </c:pt>
                <c:pt idx="601">
                  <c:v>515707</c:v>
                </c:pt>
                <c:pt idx="602">
                  <c:v>515719</c:v>
                </c:pt>
                <c:pt idx="603">
                  <c:v>515729</c:v>
                </c:pt>
                <c:pt idx="604">
                  <c:v>515740</c:v>
                </c:pt>
                <c:pt idx="605">
                  <c:v>515752</c:v>
                </c:pt>
                <c:pt idx="606">
                  <c:v>515764</c:v>
                </c:pt>
                <c:pt idx="607">
                  <c:v>515776</c:v>
                </c:pt>
                <c:pt idx="608">
                  <c:v>515786</c:v>
                </c:pt>
                <c:pt idx="609">
                  <c:v>515799</c:v>
                </c:pt>
                <c:pt idx="610">
                  <c:v>515809</c:v>
                </c:pt>
                <c:pt idx="611">
                  <c:v>515820</c:v>
                </c:pt>
                <c:pt idx="612">
                  <c:v>515832</c:v>
                </c:pt>
                <c:pt idx="613">
                  <c:v>515845</c:v>
                </c:pt>
                <c:pt idx="614">
                  <c:v>515858</c:v>
                </c:pt>
                <c:pt idx="615">
                  <c:v>515870</c:v>
                </c:pt>
                <c:pt idx="616">
                  <c:v>515881</c:v>
                </c:pt>
                <c:pt idx="617">
                  <c:v>515892</c:v>
                </c:pt>
                <c:pt idx="618">
                  <c:v>515906</c:v>
                </c:pt>
                <c:pt idx="619">
                  <c:v>515919</c:v>
                </c:pt>
                <c:pt idx="620">
                  <c:v>515931</c:v>
                </c:pt>
                <c:pt idx="621">
                  <c:v>515944</c:v>
                </c:pt>
                <c:pt idx="622">
                  <c:v>515960</c:v>
                </c:pt>
                <c:pt idx="623">
                  <c:v>515973</c:v>
                </c:pt>
                <c:pt idx="624">
                  <c:v>515987</c:v>
                </c:pt>
                <c:pt idx="625">
                  <c:v>515998</c:v>
                </c:pt>
                <c:pt idx="626">
                  <c:v>516012</c:v>
                </c:pt>
                <c:pt idx="627">
                  <c:v>516023</c:v>
                </c:pt>
                <c:pt idx="628">
                  <c:v>516036</c:v>
                </c:pt>
                <c:pt idx="629">
                  <c:v>516051</c:v>
                </c:pt>
                <c:pt idx="630">
                  <c:v>516061</c:v>
                </c:pt>
                <c:pt idx="631">
                  <c:v>516074</c:v>
                </c:pt>
                <c:pt idx="632">
                  <c:v>516089</c:v>
                </c:pt>
                <c:pt idx="633">
                  <c:v>516100</c:v>
                </c:pt>
                <c:pt idx="634">
                  <c:v>516114</c:v>
                </c:pt>
                <c:pt idx="635">
                  <c:v>516128</c:v>
                </c:pt>
                <c:pt idx="636">
                  <c:v>516141</c:v>
                </c:pt>
                <c:pt idx="637">
                  <c:v>516153</c:v>
                </c:pt>
                <c:pt idx="638">
                  <c:v>516166</c:v>
                </c:pt>
                <c:pt idx="639">
                  <c:v>516180</c:v>
                </c:pt>
                <c:pt idx="640">
                  <c:v>516192</c:v>
                </c:pt>
                <c:pt idx="641">
                  <c:v>516205</c:v>
                </c:pt>
                <c:pt idx="642">
                  <c:v>516220</c:v>
                </c:pt>
                <c:pt idx="643">
                  <c:v>516232</c:v>
                </c:pt>
                <c:pt idx="644">
                  <c:v>516244</c:v>
                </c:pt>
                <c:pt idx="645">
                  <c:v>516256</c:v>
                </c:pt>
                <c:pt idx="646">
                  <c:v>516270</c:v>
                </c:pt>
                <c:pt idx="647">
                  <c:v>516284</c:v>
                </c:pt>
                <c:pt idx="648">
                  <c:v>516296</c:v>
                </c:pt>
                <c:pt idx="649">
                  <c:v>516309</c:v>
                </c:pt>
                <c:pt idx="650">
                  <c:v>516324</c:v>
                </c:pt>
                <c:pt idx="651">
                  <c:v>516336</c:v>
                </c:pt>
                <c:pt idx="652">
                  <c:v>516351</c:v>
                </c:pt>
                <c:pt idx="653">
                  <c:v>516363</c:v>
                </c:pt>
                <c:pt idx="654">
                  <c:v>516376</c:v>
                </c:pt>
                <c:pt idx="655">
                  <c:v>516389</c:v>
                </c:pt>
                <c:pt idx="656">
                  <c:v>516402</c:v>
                </c:pt>
                <c:pt idx="657">
                  <c:v>516415</c:v>
                </c:pt>
                <c:pt idx="658">
                  <c:v>516428</c:v>
                </c:pt>
                <c:pt idx="659">
                  <c:v>516440</c:v>
                </c:pt>
                <c:pt idx="660">
                  <c:v>516454</c:v>
                </c:pt>
                <c:pt idx="661">
                  <c:v>516467</c:v>
                </c:pt>
                <c:pt idx="662">
                  <c:v>516478</c:v>
                </c:pt>
                <c:pt idx="663">
                  <c:v>516489</c:v>
                </c:pt>
                <c:pt idx="664">
                  <c:v>516500</c:v>
                </c:pt>
                <c:pt idx="665">
                  <c:v>516514</c:v>
                </c:pt>
                <c:pt idx="666">
                  <c:v>516528</c:v>
                </c:pt>
                <c:pt idx="667">
                  <c:v>516541</c:v>
                </c:pt>
                <c:pt idx="668">
                  <c:v>516553</c:v>
                </c:pt>
                <c:pt idx="669">
                  <c:v>516567</c:v>
                </c:pt>
                <c:pt idx="670">
                  <c:v>516578</c:v>
                </c:pt>
                <c:pt idx="671">
                  <c:v>516594</c:v>
                </c:pt>
                <c:pt idx="672">
                  <c:v>516606</c:v>
                </c:pt>
                <c:pt idx="673">
                  <c:v>516619</c:v>
                </c:pt>
                <c:pt idx="674">
                  <c:v>516632</c:v>
                </c:pt>
                <c:pt idx="675">
                  <c:v>516642</c:v>
                </c:pt>
                <c:pt idx="676">
                  <c:v>516656</c:v>
                </c:pt>
                <c:pt idx="677">
                  <c:v>516668</c:v>
                </c:pt>
                <c:pt idx="678">
                  <c:v>516680</c:v>
                </c:pt>
                <c:pt idx="679">
                  <c:v>516692</c:v>
                </c:pt>
                <c:pt idx="680">
                  <c:v>516703</c:v>
                </c:pt>
                <c:pt idx="681">
                  <c:v>516715</c:v>
                </c:pt>
                <c:pt idx="682">
                  <c:v>516730</c:v>
                </c:pt>
                <c:pt idx="683">
                  <c:v>516742</c:v>
                </c:pt>
                <c:pt idx="684">
                  <c:v>516754</c:v>
                </c:pt>
                <c:pt idx="685">
                  <c:v>516764</c:v>
                </c:pt>
                <c:pt idx="686">
                  <c:v>516778</c:v>
                </c:pt>
                <c:pt idx="687">
                  <c:v>516790</c:v>
                </c:pt>
                <c:pt idx="688">
                  <c:v>516801</c:v>
                </c:pt>
                <c:pt idx="689">
                  <c:v>516815</c:v>
                </c:pt>
                <c:pt idx="690">
                  <c:v>516828</c:v>
                </c:pt>
                <c:pt idx="691">
                  <c:v>516841</c:v>
                </c:pt>
                <c:pt idx="692">
                  <c:v>516854</c:v>
                </c:pt>
                <c:pt idx="693">
                  <c:v>516867</c:v>
                </c:pt>
                <c:pt idx="694">
                  <c:v>516877</c:v>
                </c:pt>
                <c:pt idx="695">
                  <c:v>516889</c:v>
                </c:pt>
                <c:pt idx="696">
                  <c:v>516898</c:v>
                </c:pt>
                <c:pt idx="697">
                  <c:v>516911</c:v>
                </c:pt>
                <c:pt idx="698">
                  <c:v>516925</c:v>
                </c:pt>
                <c:pt idx="699">
                  <c:v>516938</c:v>
                </c:pt>
                <c:pt idx="700">
                  <c:v>516949</c:v>
                </c:pt>
                <c:pt idx="701">
                  <c:v>516962</c:v>
                </c:pt>
                <c:pt idx="702">
                  <c:v>516977</c:v>
                </c:pt>
                <c:pt idx="703">
                  <c:v>516989</c:v>
                </c:pt>
                <c:pt idx="704">
                  <c:v>517001</c:v>
                </c:pt>
                <c:pt idx="705">
                  <c:v>517015</c:v>
                </c:pt>
                <c:pt idx="706">
                  <c:v>517028</c:v>
                </c:pt>
                <c:pt idx="707">
                  <c:v>517041</c:v>
                </c:pt>
                <c:pt idx="708">
                  <c:v>517053</c:v>
                </c:pt>
                <c:pt idx="709">
                  <c:v>517066</c:v>
                </c:pt>
                <c:pt idx="710">
                  <c:v>517080</c:v>
                </c:pt>
                <c:pt idx="711">
                  <c:v>517092</c:v>
                </c:pt>
                <c:pt idx="712">
                  <c:v>517105</c:v>
                </c:pt>
                <c:pt idx="713">
                  <c:v>517119</c:v>
                </c:pt>
                <c:pt idx="714">
                  <c:v>517132</c:v>
                </c:pt>
                <c:pt idx="715">
                  <c:v>517144</c:v>
                </c:pt>
                <c:pt idx="716">
                  <c:v>517157</c:v>
                </c:pt>
                <c:pt idx="717">
                  <c:v>517171</c:v>
                </c:pt>
                <c:pt idx="718">
                  <c:v>517185</c:v>
                </c:pt>
                <c:pt idx="719">
                  <c:v>517197</c:v>
                </c:pt>
                <c:pt idx="720">
                  <c:v>517210</c:v>
                </c:pt>
                <c:pt idx="721">
                  <c:v>517222</c:v>
                </c:pt>
                <c:pt idx="722">
                  <c:v>517236</c:v>
                </c:pt>
                <c:pt idx="723">
                  <c:v>517249</c:v>
                </c:pt>
                <c:pt idx="724">
                  <c:v>517262</c:v>
                </c:pt>
                <c:pt idx="725">
                  <c:v>517275</c:v>
                </c:pt>
                <c:pt idx="726">
                  <c:v>517287</c:v>
                </c:pt>
                <c:pt idx="727">
                  <c:v>517300</c:v>
                </c:pt>
                <c:pt idx="728">
                  <c:v>517308</c:v>
                </c:pt>
                <c:pt idx="729">
                  <c:v>517323</c:v>
                </c:pt>
                <c:pt idx="730">
                  <c:v>517337</c:v>
                </c:pt>
                <c:pt idx="731">
                  <c:v>517346</c:v>
                </c:pt>
                <c:pt idx="732">
                  <c:v>517359</c:v>
                </c:pt>
                <c:pt idx="733">
                  <c:v>517372</c:v>
                </c:pt>
                <c:pt idx="734">
                  <c:v>517385</c:v>
                </c:pt>
                <c:pt idx="735">
                  <c:v>517400</c:v>
                </c:pt>
                <c:pt idx="736">
                  <c:v>517410</c:v>
                </c:pt>
                <c:pt idx="737">
                  <c:v>517421</c:v>
                </c:pt>
                <c:pt idx="738">
                  <c:v>517435</c:v>
                </c:pt>
                <c:pt idx="739">
                  <c:v>517446</c:v>
                </c:pt>
                <c:pt idx="740">
                  <c:v>517460</c:v>
                </c:pt>
                <c:pt idx="741">
                  <c:v>517470</c:v>
                </c:pt>
                <c:pt idx="742">
                  <c:v>517482</c:v>
                </c:pt>
                <c:pt idx="743">
                  <c:v>517493</c:v>
                </c:pt>
                <c:pt idx="744">
                  <c:v>517506</c:v>
                </c:pt>
                <c:pt idx="745">
                  <c:v>517517</c:v>
                </c:pt>
                <c:pt idx="746">
                  <c:v>517529</c:v>
                </c:pt>
                <c:pt idx="747">
                  <c:v>517543</c:v>
                </c:pt>
                <c:pt idx="748">
                  <c:v>517556</c:v>
                </c:pt>
                <c:pt idx="749">
                  <c:v>517568</c:v>
                </c:pt>
                <c:pt idx="750">
                  <c:v>517579</c:v>
                </c:pt>
                <c:pt idx="751">
                  <c:v>517591</c:v>
                </c:pt>
                <c:pt idx="752">
                  <c:v>517605</c:v>
                </c:pt>
                <c:pt idx="753">
                  <c:v>517618</c:v>
                </c:pt>
                <c:pt idx="754">
                  <c:v>517629</c:v>
                </c:pt>
                <c:pt idx="755">
                  <c:v>517641</c:v>
                </c:pt>
                <c:pt idx="756">
                  <c:v>517655</c:v>
                </c:pt>
                <c:pt idx="757">
                  <c:v>517669</c:v>
                </c:pt>
                <c:pt idx="758">
                  <c:v>517681</c:v>
                </c:pt>
                <c:pt idx="759">
                  <c:v>517694</c:v>
                </c:pt>
                <c:pt idx="760">
                  <c:v>517704</c:v>
                </c:pt>
                <c:pt idx="761">
                  <c:v>517716</c:v>
                </c:pt>
                <c:pt idx="762">
                  <c:v>517729</c:v>
                </c:pt>
                <c:pt idx="763">
                  <c:v>517741</c:v>
                </c:pt>
                <c:pt idx="764">
                  <c:v>517752</c:v>
                </c:pt>
                <c:pt idx="765">
                  <c:v>517764</c:v>
                </c:pt>
                <c:pt idx="766">
                  <c:v>517777</c:v>
                </c:pt>
                <c:pt idx="767">
                  <c:v>517792</c:v>
                </c:pt>
                <c:pt idx="768">
                  <c:v>517804</c:v>
                </c:pt>
                <c:pt idx="769">
                  <c:v>517815</c:v>
                </c:pt>
                <c:pt idx="770">
                  <c:v>517825</c:v>
                </c:pt>
                <c:pt idx="771">
                  <c:v>517836</c:v>
                </c:pt>
                <c:pt idx="772">
                  <c:v>517849</c:v>
                </c:pt>
                <c:pt idx="773">
                  <c:v>517860</c:v>
                </c:pt>
                <c:pt idx="774">
                  <c:v>517873</c:v>
                </c:pt>
                <c:pt idx="775">
                  <c:v>517887</c:v>
                </c:pt>
                <c:pt idx="776">
                  <c:v>517897</c:v>
                </c:pt>
                <c:pt idx="777">
                  <c:v>517909</c:v>
                </c:pt>
                <c:pt idx="778">
                  <c:v>517922</c:v>
                </c:pt>
                <c:pt idx="779">
                  <c:v>517934</c:v>
                </c:pt>
                <c:pt idx="780">
                  <c:v>517946</c:v>
                </c:pt>
                <c:pt idx="781">
                  <c:v>517958</c:v>
                </c:pt>
                <c:pt idx="782">
                  <c:v>517969</c:v>
                </c:pt>
                <c:pt idx="783">
                  <c:v>517979</c:v>
                </c:pt>
                <c:pt idx="784">
                  <c:v>517993</c:v>
                </c:pt>
                <c:pt idx="785">
                  <c:v>518006</c:v>
                </c:pt>
                <c:pt idx="786">
                  <c:v>518017</c:v>
                </c:pt>
                <c:pt idx="787">
                  <c:v>518030</c:v>
                </c:pt>
                <c:pt idx="788">
                  <c:v>518041</c:v>
                </c:pt>
                <c:pt idx="789">
                  <c:v>518054</c:v>
                </c:pt>
                <c:pt idx="790">
                  <c:v>518066</c:v>
                </c:pt>
                <c:pt idx="791">
                  <c:v>518078</c:v>
                </c:pt>
                <c:pt idx="792">
                  <c:v>518088</c:v>
                </c:pt>
                <c:pt idx="793">
                  <c:v>518098</c:v>
                </c:pt>
                <c:pt idx="794">
                  <c:v>518109</c:v>
                </c:pt>
                <c:pt idx="795">
                  <c:v>518121</c:v>
                </c:pt>
                <c:pt idx="796">
                  <c:v>518133</c:v>
                </c:pt>
                <c:pt idx="797">
                  <c:v>518146</c:v>
                </c:pt>
                <c:pt idx="798">
                  <c:v>518159</c:v>
                </c:pt>
                <c:pt idx="799">
                  <c:v>518172</c:v>
                </c:pt>
                <c:pt idx="800">
                  <c:v>518185</c:v>
                </c:pt>
                <c:pt idx="801">
                  <c:v>518197</c:v>
                </c:pt>
                <c:pt idx="802">
                  <c:v>518207</c:v>
                </c:pt>
                <c:pt idx="803">
                  <c:v>518216</c:v>
                </c:pt>
                <c:pt idx="804">
                  <c:v>518229</c:v>
                </c:pt>
                <c:pt idx="805">
                  <c:v>518240</c:v>
                </c:pt>
                <c:pt idx="806">
                  <c:v>518253</c:v>
                </c:pt>
                <c:pt idx="807">
                  <c:v>518266</c:v>
                </c:pt>
                <c:pt idx="808">
                  <c:v>518281</c:v>
                </c:pt>
                <c:pt idx="809">
                  <c:v>518295</c:v>
                </c:pt>
                <c:pt idx="810">
                  <c:v>518309</c:v>
                </c:pt>
                <c:pt idx="811">
                  <c:v>518321</c:v>
                </c:pt>
                <c:pt idx="812">
                  <c:v>518333</c:v>
                </c:pt>
                <c:pt idx="813">
                  <c:v>518346</c:v>
                </c:pt>
                <c:pt idx="814">
                  <c:v>518360</c:v>
                </c:pt>
                <c:pt idx="815">
                  <c:v>518372</c:v>
                </c:pt>
                <c:pt idx="816">
                  <c:v>518383</c:v>
                </c:pt>
                <c:pt idx="817">
                  <c:v>518395</c:v>
                </c:pt>
                <c:pt idx="818">
                  <c:v>518408</c:v>
                </c:pt>
                <c:pt idx="819">
                  <c:v>518419</c:v>
                </c:pt>
                <c:pt idx="820">
                  <c:v>518432</c:v>
                </c:pt>
                <c:pt idx="821">
                  <c:v>518443</c:v>
                </c:pt>
                <c:pt idx="822">
                  <c:v>518455</c:v>
                </c:pt>
                <c:pt idx="823">
                  <c:v>518468</c:v>
                </c:pt>
                <c:pt idx="824">
                  <c:v>518481</c:v>
                </c:pt>
                <c:pt idx="825">
                  <c:v>518493</c:v>
                </c:pt>
                <c:pt idx="826">
                  <c:v>518505</c:v>
                </c:pt>
                <c:pt idx="827">
                  <c:v>518516</c:v>
                </c:pt>
                <c:pt idx="828">
                  <c:v>518528</c:v>
                </c:pt>
                <c:pt idx="829">
                  <c:v>518540</c:v>
                </c:pt>
                <c:pt idx="830">
                  <c:v>518554</c:v>
                </c:pt>
                <c:pt idx="831">
                  <c:v>518566</c:v>
                </c:pt>
                <c:pt idx="832">
                  <c:v>518578</c:v>
                </c:pt>
                <c:pt idx="833">
                  <c:v>518589</c:v>
                </c:pt>
                <c:pt idx="834">
                  <c:v>518601</c:v>
                </c:pt>
                <c:pt idx="835">
                  <c:v>518613</c:v>
                </c:pt>
                <c:pt idx="836">
                  <c:v>518624</c:v>
                </c:pt>
                <c:pt idx="837">
                  <c:v>518635</c:v>
                </c:pt>
                <c:pt idx="838">
                  <c:v>518649</c:v>
                </c:pt>
                <c:pt idx="839">
                  <c:v>518664</c:v>
                </c:pt>
                <c:pt idx="840">
                  <c:v>518676</c:v>
                </c:pt>
                <c:pt idx="841">
                  <c:v>518687</c:v>
                </c:pt>
                <c:pt idx="842">
                  <c:v>518699</c:v>
                </c:pt>
                <c:pt idx="843">
                  <c:v>518712</c:v>
                </c:pt>
                <c:pt idx="844">
                  <c:v>518724</c:v>
                </c:pt>
                <c:pt idx="845">
                  <c:v>518736</c:v>
                </c:pt>
                <c:pt idx="846">
                  <c:v>518749</c:v>
                </c:pt>
                <c:pt idx="847">
                  <c:v>518763</c:v>
                </c:pt>
                <c:pt idx="848">
                  <c:v>518773</c:v>
                </c:pt>
                <c:pt idx="849">
                  <c:v>518784</c:v>
                </c:pt>
                <c:pt idx="850">
                  <c:v>518794</c:v>
                </c:pt>
                <c:pt idx="851">
                  <c:v>518806</c:v>
                </c:pt>
                <c:pt idx="852">
                  <c:v>518819</c:v>
                </c:pt>
                <c:pt idx="853">
                  <c:v>518828</c:v>
                </c:pt>
                <c:pt idx="854">
                  <c:v>518840</c:v>
                </c:pt>
                <c:pt idx="855">
                  <c:v>518852</c:v>
                </c:pt>
                <c:pt idx="856">
                  <c:v>518866</c:v>
                </c:pt>
                <c:pt idx="857">
                  <c:v>518879</c:v>
                </c:pt>
                <c:pt idx="858">
                  <c:v>518891</c:v>
                </c:pt>
                <c:pt idx="859">
                  <c:v>518905</c:v>
                </c:pt>
                <c:pt idx="860">
                  <c:v>518918</c:v>
                </c:pt>
                <c:pt idx="861">
                  <c:v>518931</c:v>
                </c:pt>
                <c:pt idx="862">
                  <c:v>518942</c:v>
                </c:pt>
                <c:pt idx="863">
                  <c:v>518956</c:v>
                </c:pt>
                <c:pt idx="864">
                  <c:v>518969</c:v>
                </c:pt>
                <c:pt idx="865">
                  <c:v>518982</c:v>
                </c:pt>
                <c:pt idx="866">
                  <c:v>518994</c:v>
                </c:pt>
                <c:pt idx="867">
                  <c:v>519006</c:v>
                </c:pt>
                <c:pt idx="868">
                  <c:v>519018</c:v>
                </c:pt>
                <c:pt idx="869">
                  <c:v>519032</c:v>
                </c:pt>
                <c:pt idx="870">
                  <c:v>519046</c:v>
                </c:pt>
                <c:pt idx="871">
                  <c:v>519059</c:v>
                </c:pt>
                <c:pt idx="872">
                  <c:v>519072</c:v>
                </c:pt>
                <c:pt idx="873">
                  <c:v>519086</c:v>
                </c:pt>
                <c:pt idx="874">
                  <c:v>519097</c:v>
                </c:pt>
                <c:pt idx="875">
                  <c:v>519109</c:v>
                </c:pt>
                <c:pt idx="876">
                  <c:v>519119</c:v>
                </c:pt>
                <c:pt idx="877">
                  <c:v>519134</c:v>
                </c:pt>
                <c:pt idx="878">
                  <c:v>519146</c:v>
                </c:pt>
                <c:pt idx="879">
                  <c:v>519158</c:v>
                </c:pt>
                <c:pt idx="880">
                  <c:v>519169</c:v>
                </c:pt>
                <c:pt idx="881">
                  <c:v>519180</c:v>
                </c:pt>
                <c:pt idx="882">
                  <c:v>519192</c:v>
                </c:pt>
                <c:pt idx="883">
                  <c:v>519204</c:v>
                </c:pt>
                <c:pt idx="884">
                  <c:v>519216</c:v>
                </c:pt>
                <c:pt idx="885">
                  <c:v>519233</c:v>
                </c:pt>
                <c:pt idx="886">
                  <c:v>519245</c:v>
                </c:pt>
                <c:pt idx="887">
                  <c:v>519257</c:v>
                </c:pt>
                <c:pt idx="888">
                  <c:v>519272</c:v>
                </c:pt>
                <c:pt idx="889">
                  <c:v>519285</c:v>
                </c:pt>
                <c:pt idx="890">
                  <c:v>519297</c:v>
                </c:pt>
                <c:pt idx="891">
                  <c:v>519310</c:v>
                </c:pt>
                <c:pt idx="892">
                  <c:v>519324</c:v>
                </c:pt>
                <c:pt idx="893">
                  <c:v>519336</c:v>
                </c:pt>
                <c:pt idx="894">
                  <c:v>519349</c:v>
                </c:pt>
                <c:pt idx="895">
                  <c:v>519362</c:v>
                </c:pt>
                <c:pt idx="896">
                  <c:v>519375</c:v>
                </c:pt>
                <c:pt idx="897">
                  <c:v>519389</c:v>
                </c:pt>
                <c:pt idx="898">
                  <c:v>519403</c:v>
                </c:pt>
                <c:pt idx="899">
                  <c:v>519416</c:v>
                </c:pt>
                <c:pt idx="900">
                  <c:v>519429</c:v>
                </c:pt>
                <c:pt idx="901">
                  <c:v>519443</c:v>
                </c:pt>
                <c:pt idx="902">
                  <c:v>519453</c:v>
                </c:pt>
                <c:pt idx="903">
                  <c:v>519466</c:v>
                </c:pt>
                <c:pt idx="904">
                  <c:v>519479</c:v>
                </c:pt>
                <c:pt idx="905">
                  <c:v>519489</c:v>
                </c:pt>
                <c:pt idx="906">
                  <c:v>519502</c:v>
                </c:pt>
                <c:pt idx="907">
                  <c:v>519516</c:v>
                </c:pt>
                <c:pt idx="908">
                  <c:v>519531</c:v>
                </c:pt>
                <c:pt idx="909">
                  <c:v>519543</c:v>
                </c:pt>
                <c:pt idx="910">
                  <c:v>519554</c:v>
                </c:pt>
                <c:pt idx="911">
                  <c:v>519567</c:v>
                </c:pt>
                <c:pt idx="912">
                  <c:v>519578</c:v>
                </c:pt>
                <c:pt idx="913">
                  <c:v>519591</c:v>
                </c:pt>
                <c:pt idx="914">
                  <c:v>519604</c:v>
                </c:pt>
                <c:pt idx="915">
                  <c:v>519616</c:v>
                </c:pt>
                <c:pt idx="916">
                  <c:v>519630</c:v>
                </c:pt>
                <c:pt idx="917">
                  <c:v>519643</c:v>
                </c:pt>
                <c:pt idx="918">
                  <c:v>519656</c:v>
                </c:pt>
                <c:pt idx="919">
                  <c:v>519669</c:v>
                </c:pt>
                <c:pt idx="920">
                  <c:v>519682</c:v>
                </c:pt>
                <c:pt idx="921">
                  <c:v>519693</c:v>
                </c:pt>
                <c:pt idx="922">
                  <c:v>519703</c:v>
                </c:pt>
                <c:pt idx="923">
                  <c:v>519716</c:v>
                </c:pt>
                <c:pt idx="924">
                  <c:v>519728</c:v>
                </c:pt>
                <c:pt idx="925">
                  <c:v>519740</c:v>
                </c:pt>
                <c:pt idx="926">
                  <c:v>519752</c:v>
                </c:pt>
                <c:pt idx="927">
                  <c:v>519767</c:v>
                </c:pt>
                <c:pt idx="928">
                  <c:v>519778</c:v>
                </c:pt>
                <c:pt idx="929">
                  <c:v>519790</c:v>
                </c:pt>
                <c:pt idx="930">
                  <c:v>519801</c:v>
                </c:pt>
                <c:pt idx="931">
                  <c:v>519810</c:v>
                </c:pt>
                <c:pt idx="932">
                  <c:v>519823</c:v>
                </c:pt>
                <c:pt idx="933">
                  <c:v>519833</c:v>
                </c:pt>
                <c:pt idx="934">
                  <c:v>519846</c:v>
                </c:pt>
                <c:pt idx="935">
                  <c:v>519860</c:v>
                </c:pt>
                <c:pt idx="936">
                  <c:v>519875</c:v>
                </c:pt>
                <c:pt idx="937">
                  <c:v>519889</c:v>
                </c:pt>
                <c:pt idx="938">
                  <c:v>519900</c:v>
                </c:pt>
                <c:pt idx="939">
                  <c:v>519912</c:v>
                </c:pt>
                <c:pt idx="940">
                  <c:v>519926</c:v>
                </c:pt>
                <c:pt idx="941">
                  <c:v>519940</c:v>
                </c:pt>
                <c:pt idx="942">
                  <c:v>519953</c:v>
                </c:pt>
                <c:pt idx="943">
                  <c:v>519966</c:v>
                </c:pt>
                <c:pt idx="944">
                  <c:v>519979</c:v>
                </c:pt>
                <c:pt idx="945">
                  <c:v>519993</c:v>
                </c:pt>
                <c:pt idx="946">
                  <c:v>520005</c:v>
                </c:pt>
                <c:pt idx="947">
                  <c:v>520018</c:v>
                </c:pt>
                <c:pt idx="948">
                  <c:v>520030</c:v>
                </c:pt>
                <c:pt idx="949">
                  <c:v>520043</c:v>
                </c:pt>
                <c:pt idx="950">
                  <c:v>520056</c:v>
                </c:pt>
                <c:pt idx="951">
                  <c:v>520069</c:v>
                </c:pt>
                <c:pt idx="952">
                  <c:v>520080</c:v>
                </c:pt>
                <c:pt idx="953">
                  <c:v>520093</c:v>
                </c:pt>
                <c:pt idx="954">
                  <c:v>520104</c:v>
                </c:pt>
                <c:pt idx="955">
                  <c:v>520115</c:v>
                </c:pt>
                <c:pt idx="956">
                  <c:v>520126</c:v>
                </c:pt>
                <c:pt idx="957">
                  <c:v>520138</c:v>
                </c:pt>
                <c:pt idx="958">
                  <c:v>520149</c:v>
                </c:pt>
                <c:pt idx="959">
                  <c:v>520163</c:v>
                </c:pt>
                <c:pt idx="960">
                  <c:v>520175</c:v>
                </c:pt>
                <c:pt idx="961">
                  <c:v>520188</c:v>
                </c:pt>
                <c:pt idx="962">
                  <c:v>520202</c:v>
                </c:pt>
                <c:pt idx="963">
                  <c:v>520215</c:v>
                </c:pt>
                <c:pt idx="964">
                  <c:v>520228</c:v>
                </c:pt>
                <c:pt idx="965">
                  <c:v>520240</c:v>
                </c:pt>
                <c:pt idx="966">
                  <c:v>520251</c:v>
                </c:pt>
                <c:pt idx="967">
                  <c:v>520265</c:v>
                </c:pt>
                <c:pt idx="968">
                  <c:v>520277</c:v>
                </c:pt>
                <c:pt idx="969">
                  <c:v>520289</c:v>
                </c:pt>
                <c:pt idx="970">
                  <c:v>520303</c:v>
                </c:pt>
                <c:pt idx="971">
                  <c:v>520317</c:v>
                </c:pt>
                <c:pt idx="972">
                  <c:v>520328</c:v>
                </c:pt>
                <c:pt idx="973">
                  <c:v>520339</c:v>
                </c:pt>
                <c:pt idx="974">
                  <c:v>520352</c:v>
                </c:pt>
                <c:pt idx="975">
                  <c:v>520364</c:v>
                </c:pt>
                <c:pt idx="976">
                  <c:v>520376</c:v>
                </c:pt>
                <c:pt idx="977">
                  <c:v>520389</c:v>
                </c:pt>
                <c:pt idx="978">
                  <c:v>520403</c:v>
                </c:pt>
                <c:pt idx="979">
                  <c:v>520414</c:v>
                </c:pt>
                <c:pt idx="980">
                  <c:v>520425</c:v>
                </c:pt>
                <c:pt idx="981">
                  <c:v>520438</c:v>
                </c:pt>
                <c:pt idx="982">
                  <c:v>520450</c:v>
                </c:pt>
                <c:pt idx="983">
                  <c:v>520462</c:v>
                </c:pt>
                <c:pt idx="984">
                  <c:v>520474</c:v>
                </c:pt>
                <c:pt idx="985">
                  <c:v>520486</c:v>
                </c:pt>
                <c:pt idx="986">
                  <c:v>520499</c:v>
                </c:pt>
                <c:pt idx="987">
                  <c:v>520514</c:v>
                </c:pt>
                <c:pt idx="988">
                  <c:v>520524</c:v>
                </c:pt>
                <c:pt idx="989">
                  <c:v>520537</c:v>
                </c:pt>
                <c:pt idx="990">
                  <c:v>520550</c:v>
                </c:pt>
                <c:pt idx="991">
                  <c:v>520561</c:v>
                </c:pt>
                <c:pt idx="992">
                  <c:v>520573</c:v>
                </c:pt>
                <c:pt idx="993">
                  <c:v>520586</c:v>
                </c:pt>
                <c:pt idx="994">
                  <c:v>520599</c:v>
                </c:pt>
                <c:pt idx="995">
                  <c:v>520611</c:v>
                </c:pt>
                <c:pt idx="996">
                  <c:v>520623</c:v>
                </c:pt>
                <c:pt idx="997">
                  <c:v>520636</c:v>
                </c:pt>
                <c:pt idx="998">
                  <c:v>520649</c:v>
                </c:pt>
                <c:pt idx="999">
                  <c:v>520659</c:v>
                </c:pt>
              </c:numCache>
            </c:numRef>
          </c:val>
          <c:smooth val="0"/>
          <c:extLst>
            <c:ext xmlns:c16="http://schemas.microsoft.com/office/drawing/2014/chart" uri="{C3380CC4-5D6E-409C-BE32-E72D297353CC}">
              <c16:uniqueId val="{00000004-AA91-4378-8A6B-C6A0A5634AE4}"/>
            </c:ext>
          </c:extLst>
        </c:ser>
        <c:ser>
          <c:idx val="5"/>
          <c:order val="5"/>
          <c:tx>
            <c:strRef>
              <c:f>'65'!$H$1</c:f>
              <c:strCache>
                <c:ptCount val="1"/>
                <c:pt idx="0">
                  <c:v>100% Vaccinated</c:v>
                </c:pt>
              </c:strCache>
            </c:strRef>
          </c:tx>
          <c:spPr>
            <a:ln w="28575" cap="rnd">
              <a:solidFill>
                <a:schemeClr val="accent6"/>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H$2:$H$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31</c:v>
                </c:pt>
                <c:pt idx="313">
                  <c:v>427015</c:v>
                </c:pt>
                <c:pt idx="314">
                  <c:v>431440</c:v>
                </c:pt>
                <c:pt idx="315">
                  <c:v>435921</c:v>
                </c:pt>
                <c:pt idx="316">
                  <c:v>440443</c:v>
                </c:pt>
                <c:pt idx="317">
                  <c:v>445008</c:v>
                </c:pt>
                <c:pt idx="318">
                  <c:v>449469</c:v>
                </c:pt>
                <c:pt idx="319">
                  <c:v>453842</c:v>
                </c:pt>
                <c:pt idx="320">
                  <c:v>458136</c:v>
                </c:pt>
                <c:pt idx="321">
                  <c:v>462289</c:v>
                </c:pt>
                <c:pt idx="322">
                  <c:v>466366</c:v>
                </c:pt>
                <c:pt idx="323">
                  <c:v>470308</c:v>
                </c:pt>
                <c:pt idx="324">
                  <c:v>474039</c:v>
                </c:pt>
                <c:pt idx="325">
                  <c:v>477665</c:v>
                </c:pt>
                <c:pt idx="326">
                  <c:v>481096</c:v>
                </c:pt>
                <c:pt idx="327">
                  <c:v>484348</c:v>
                </c:pt>
                <c:pt idx="328">
                  <c:v>487393</c:v>
                </c:pt>
                <c:pt idx="329">
                  <c:v>490192</c:v>
                </c:pt>
                <c:pt idx="330">
                  <c:v>492796</c:v>
                </c:pt>
                <c:pt idx="331">
                  <c:v>495150</c:v>
                </c:pt>
                <c:pt idx="332">
                  <c:v>497313</c:v>
                </c:pt>
                <c:pt idx="333">
                  <c:v>499258</c:v>
                </c:pt>
                <c:pt idx="334">
                  <c:v>501024</c:v>
                </c:pt>
                <c:pt idx="335">
                  <c:v>502581</c:v>
                </c:pt>
                <c:pt idx="336">
                  <c:v>503925</c:v>
                </c:pt>
                <c:pt idx="337">
                  <c:v>505098</c:v>
                </c:pt>
                <c:pt idx="338">
                  <c:v>505904</c:v>
                </c:pt>
                <c:pt idx="339">
                  <c:v>506601</c:v>
                </c:pt>
                <c:pt idx="340">
                  <c:v>507196</c:v>
                </c:pt>
                <c:pt idx="341">
                  <c:v>507695</c:v>
                </c:pt>
                <c:pt idx="342">
                  <c:v>508096</c:v>
                </c:pt>
                <c:pt idx="343">
                  <c:v>508482</c:v>
                </c:pt>
                <c:pt idx="344">
                  <c:v>508797</c:v>
                </c:pt>
                <c:pt idx="345">
                  <c:v>509048</c:v>
                </c:pt>
                <c:pt idx="346">
                  <c:v>509229</c:v>
                </c:pt>
                <c:pt idx="347">
                  <c:v>509362</c:v>
                </c:pt>
                <c:pt idx="348">
                  <c:v>509451</c:v>
                </c:pt>
                <c:pt idx="349">
                  <c:v>509522</c:v>
                </c:pt>
                <c:pt idx="350">
                  <c:v>509596</c:v>
                </c:pt>
                <c:pt idx="351">
                  <c:v>509646</c:v>
                </c:pt>
                <c:pt idx="352">
                  <c:v>509683</c:v>
                </c:pt>
                <c:pt idx="353">
                  <c:v>509709</c:v>
                </c:pt>
                <c:pt idx="354">
                  <c:v>509732</c:v>
                </c:pt>
                <c:pt idx="355">
                  <c:v>509748</c:v>
                </c:pt>
                <c:pt idx="356">
                  <c:v>509763</c:v>
                </c:pt>
                <c:pt idx="357">
                  <c:v>509772</c:v>
                </c:pt>
                <c:pt idx="358">
                  <c:v>509782</c:v>
                </c:pt>
                <c:pt idx="359">
                  <c:v>509790</c:v>
                </c:pt>
                <c:pt idx="360">
                  <c:v>509794</c:v>
                </c:pt>
                <c:pt idx="361">
                  <c:v>509799</c:v>
                </c:pt>
                <c:pt idx="362">
                  <c:v>509802</c:v>
                </c:pt>
                <c:pt idx="363">
                  <c:v>509805</c:v>
                </c:pt>
                <c:pt idx="364">
                  <c:v>509808</c:v>
                </c:pt>
                <c:pt idx="365">
                  <c:v>509811</c:v>
                </c:pt>
                <c:pt idx="366">
                  <c:v>509814</c:v>
                </c:pt>
                <c:pt idx="367">
                  <c:v>509818</c:v>
                </c:pt>
                <c:pt idx="368">
                  <c:v>509820</c:v>
                </c:pt>
                <c:pt idx="369">
                  <c:v>509823</c:v>
                </c:pt>
                <c:pt idx="370">
                  <c:v>509825</c:v>
                </c:pt>
                <c:pt idx="371">
                  <c:v>509828</c:v>
                </c:pt>
                <c:pt idx="372">
                  <c:v>509832</c:v>
                </c:pt>
                <c:pt idx="373">
                  <c:v>509834</c:v>
                </c:pt>
                <c:pt idx="374">
                  <c:v>509836</c:v>
                </c:pt>
                <c:pt idx="375">
                  <c:v>509838</c:v>
                </c:pt>
                <c:pt idx="376">
                  <c:v>509841</c:v>
                </c:pt>
                <c:pt idx="377">
                  <c:v>509843</c:v>
                </c:pt>
                <c:pt idx="378">
                  <c:v>509846</c:v>
                </c:pt>
                <c:pt idx="379">
                  <c:v>509848</c:v>
                </c:pt>
                <c:pt idx="380">
                  <c:v>509850</c:v>
                </c:pt>
                <c:pt idx="381">
                  <c:v>509851</c:v>
                </c:pt>
                <c:pt idx="382">
                  <c:v>509854</c:v>
                </c:pt>
                <c:pt idx="383">
                  <c:v>509856</c:v>
                </c:pt>
                <c:pt idx="384">
                  <c:v>509859</c:v>
                </c:pt>
                <c:pt idx="385">
                  <c:v>509861</c:v>
                </c:pt>
                <c:pt idx="386">
                  <c:v>509863</c:v>
                </c:pt>
                <c:pt idx="387">
                  <c:v>509866</c:v>
                </c:pt>
                <c:pt idx="388">
                  <c:v>509868</c:v>
                </c:pt>
                <c:pt idx="389">
                  <c:v>509870</c:v>
                </c:pt>
                <c:pt idx="390">
                  <c:v>509873</c:v>
                </c:pt>
                <c:pt idx="391">
                  <c:v>509875</c:v>
                </c:pt>
                <c:pt idx="392">
                  <c:v>509878</c:v>
                </c:pt>
                <c:pt idx="393">
                  <c:v>509880</c:v>
                </c:pt>
                <c:pt idx="394">
                  <c:v>509882</c:v>
                </c:pt>
                <c:pt idx="395">
                  <c:v>509886</c:v>
                </c:pt>
                <c:pt idx="396">
                  <c:v>509888</c:v>
                </c:pt>
                <c:pt idx="397">
                  <c:v>509892</c:v>
                </c:pt>
                <c:pt idx="398">
                  <c:v>509895</c:v>
                </c:pt>
                <c:pt idx="399">
                  <c:v>509899</c:v>
                </c:pt>
                <c:pt idx="400">
                  <c:v>509901</c:v>
                </c:pt>
                <c:pt idx="401">
                  <c:v>509903</c:v>
                </c:pt>
                <c:pt idx="402">
                  <c:v>509906</c:v>
                </c:pt>
                <c:pt idx="403">
                  <c:v>509908</c:v>
                </c:pt>
                <c:pt idx="404">
                  <c:v>509910</c:v>
                </c:pt>
                <c:pt idx="405">
                  <c:v>509913</c:v>
                </c:pt>
                <c:pt idx="406">
                  <c:v>509916</c:v>
                </c:pt>
                <c:pt idx="407">
                  <c:v>509919</c:v>
                </c:pt>
                <c:pt idx="408">
                  <c:v>509922</c:v>
                </c:pt>
                <c:pt idx="409">
                  <c:v>509925</c:v>
                </c:pt>
                <c:pt idx="410">
                  <c:v>509928</c:v>
                </c:pt>
                <c:pt idx="411">
                  <c:v>509930</c:v>
                </c:pt>
                <c:pt idx="412">
                  <c:v>509933</c:v>
                </c:pt>
                <c:pt idx="413">
                  <c:v>509935</c:v>
                </c:pt>
                <c:pt idx="414">
                  <c:v>509936</c:v>
                </c:pt>
                <c:pt idx="415">
                  <c:v>509940</c:v>
                </c:pt>
                <c:pt idx="416">
                  <c:v>509942</c:v>
                </c:pt>
                <c:pt idx="417">
                  <c:v>509944</c:v>
                </c:pt>
                <c:pt idx="418">
                  <c:v>509947</c:v>
                </c:pt>
                <c:pt idx="419">
                  <c:v>509948</c:v>
                </c:pt>
                <c:pt idx="420">
                  <c:v>509951</c:v>
                </c:pt>
                <c:pt idx="421">
                  <c:v>509953</c:v>
                </c:pt>
                <c:pt idx="422">
                  <c:v>509955</c:v>
                </c:pt>
                <c:pt idx="423">
                  <c:v>509958</c:v>
                </c:pt>
                <c:pt idx="424">
                  <c:v>509959</c:v>
                </c:pt>
                <c:pt idx="425">
                  <c:v>509962</c:v>
                </c:pt>
                <c:pt idx="426">
                  <c:v>509964</c:v>
                </c:pt>
                <c:pt idx="427">
                  <c:v>509967</c:v>
                </c:pt>
                <c:pt idx="428">
                  <c:v>509970</c:v>
                </c:pt>
                <c:pt idx="429">
                  <c:v>509972</c:v>
                </c:pt>
                <c:pt idx="430">
                  <c:v>509975</c:v>
                </c:pt>
                <c:pt idx="431">
                  <c:v>509977</c:v>
                </c:pt>
                <c:pt idx="432">
                  <c:v>509978</c:v>
                </c:pt>
                <c:pt idx="433">
                  <c:v>509980</c:v>
                </c:pt>
                <c:pt idx="434">
                  <c:v>509983</c:v>
                </c:pt>
                <c:pt idx="435">
                  <c:v>509987</c:v>
                </c:pt>
                <c:pt idx="436">
                  <c:v>509989</c:v>
                </c:pt>
                <c:pt idx="437">
                  <c:v>509993</c:v>
                </c:pt>
                <c:pt idx="438">
                  <c:v>509995</c:v>
                </c:pt>
                <c:pt idx="439">
                  <c:v>509997</c:v>
                </c:pt>
                <c:pt idx="440">
                  <c:v>509999</c:v>
                </c:pt>
                <c:pt idx="441">
                  <c:v>510001</c:v>
                </c:pt>
                <c:pt idx="442">
                  <c:v>510004</c:v>
                </c:pt>
                <c:pt idx="443">
                  <c:v>510007</c:v>
                </c:pt>
                <c:pt idx="444">
                  <c:v>510010</c:v>
                </c:pt>
                <c:pt idx="445">
                  <c:v>510013</c:v>
                </c:pt>
                <c:pt idx="446">
                  <c:v>510015</c:v>
                </c:pt>
                <c:pt idx="447">
                  <c:v>510017</c:v>
                </c:pt>
                <c:pt idx="448">
                  <c:v>510019</c:v>
                </c:pt>
                <c:pt idx="449">
                  <c:v>510021</c:v>
                </c:pt>
                <c:pt idx="450">
                  <c:v>510024</c:v>
                </c:pt>
                <c:pt idx="451">
                  <c:v>510027</c:v>
                </c:pt>
                <c:pt idx="452">
                  <c:v>510030</c:v>
                </c:pt>
                <c:pt idx="453">
                  <c:v>510032</c:v>
                </c:pt>
                <c:pt idx="454">
                  <c:v>510035</c:v>
                </c:pt>
                <c:pt idx="455">
                  <c:v>510036</c:v>
                </c:pt>
                <c:pt idx="456">
                  <c:v>510039</c:v>
                </c:pt>
                <c:pt idx="457">
                  <c:v>510042</c:v>
                </c:pt>
                <c:pt idx="458">
                  <c:v>510045</c:v>
                </c:pt>
                <c:pt idx="459">
                  <c:v>510046</c:v>
                </c:pt>
                <c:pt idx="460">
                  <c:v>510049</c:v>
                </c:pt>
                <c:pt idx="461">
                  <c:v>510053</c:v>
                </c:pt>
                <c:pt idx="462">
                  <c:v>510055</c:v>
                </c:pt>
                <c:pt idx="463">
                  <c:v>510057</c:v>
                </c:pt>
                <c:pt idx="464">
                  <c:v>510059</c:v>
                </c:pt>
                <c:pt idx="465">
                  <c:v>510063</c:v>
                </c:pt>
                <c:pt idx="466">
                  <c:v>510065</c:v>
                </c:pt>
                <c:pt idx="467">
                  <c:v>510066</c:v>
                </c:pt>
                <c:pt idx="468">
                  <c:v>510068</c:v>
                </c:pt>
                <c:pt idx="469">
                  <c:v>510070</c:v>
                </c:pt>
                <c:pt idx="470">
                  <c:v>510074</c:v>
                </c:pt>
                <c:pt idx="471">
                  <c:v>510076</c:v>
                </c:pt>
                <c:pt idx="472">
                  <c:v>510079</c:v>
                </c:pt>
                <c:pt idx="473">
                  <c:v>510081</c:v>
                </c:pt>
                <c:pt idx="474">
                  <c:v>510084</c:v>
                </c:pt>
                <c:pt idx="475">
                  <c:v>510086</c:v>
                </c:pt>
                <c:pt idx="476">
                  <c:v>510087</c:v>
                </c:pt>
                <c:pt idx="477">
                  <c:v>510089</c:v>
                </c:pt>
                <c:pt idx="478">
                  <c:v>510092</c:v>
                </c:pt>
                <c:pt idx="479">
                  <c:v>510094</c:v>
                </c:pt>
                <c:pt idx="480">
                  <c:v>510096</c:v>
                </c:pt>
                <c:pt idx="481">
                  <c:v>510099</c:v>
                </c:pt>
                <c:pt idx="482">
                  <c:v>510102</c:v>
                </c:pt>
                <c:pt idx="483">
                  <c:v>510105</c:v>
                </c:pt>
                <c:pt idx="484">
                  <c:v>510107</c:v>
                </c:pt>
                <c:pt idx="485">
                  <c:v>510109</c:v>
                </c:pt>
                <c:pt idx="486">
                  <c:v>510111</c:v>
                </c:pt>
                <c:pt idx="487">
                  <c:v>510114</c:v>
                </c:pt>
                <c:pt idx="488">
                  <c:v>510116</c:v>
                </c:pt>
                <c:pt idx="489">
                  <c:v>510118</c:v>
                </c:pt>
                <c:pt idx="490">
                  <c:v>510121</c:v>
                </c:pt>
                <c:pt idx="491">
                  <c:v>510123</c:v>
                </c:pt>
                <c:pt idx="492">
                  <c:v>510126</c:v>
                </c:pt>
                <c:pt idx="493">
                  <c:v>510128</c:v>
                </c:pt>
                <c:pt idx="494">
                  <c:v>510130</c:v>
                </c:pt>
                <c:pt idx="495">
                  <c:v>510133</c:v>
                </c:pt>
                <c:pt idx="496">
                  <c:v>510135</c:v>
                </c:pt>
                <c:pt idx="497">
                  <c:v>510137</c:v>
                </c:pt>
                <c:pt idx="498">
                  <c:v>510140</c:v>
                </c:pt>
                <c:pt idx="499">
                  <c:v>510142</c:v>
                </c:pt>
                <c:pt idx="500">
                  <c:v>510145</c:v>
                </c:pt>
                <c:pt idx="501">
                  <c:v>510148</c:v>
                </c:pt>
                <c:pt idx="502">
                  <c:v>510150</c:v>
                </c:pt>
                <c:pt idx="503">
                  <c:v>510153</c:v>
                </c:pt>
                <c:pt idx="504">
                  <c:v>510155</c:v>
                </c:pt>
                <c:pt idx="505">
                  <c:v>510157</c:v>
                </c:pt>
                <c:pt idx="506">
                  <c:v>510160</c:v>
                </c:pt>
                <c:pt idx="507">
                  <c:v>510161</c:v>
                </c:pt>
                <c:pt idx="508">
                  <c:v>510164</c:v>
                </c:pt>
                <c:pt idx="509">
                  <c:v>510166</c:v>
                </c:pt>
                <c:pt idx="510">
                  <c:v>510168</c:v>
                </c:pt>
                <c:pt idx="511">
                  <c:v>510172</c:v>
                </c:pt>
                <c:pt idx="512">
                  <c:v>510174</c:v>
                </c:pt>
                <c:pt idx="513">
                  <c:v>510177</c:v>
                </c:pt>
                <c:pt idx="514">
                  <c:v>510179</c:v>
                </c:pt>
                <c:pt idx="515">
                  <c:v>510180</c:v>
                </c:pt>
                <c:pt idx="516">
                  <c:v>510182</c:v>
                </c:pt>
                <c:pt idx="517">
                  <c:v>510186</c:v>
                </c:pt>
                <c:pt idx="518">
                  <c:v>510188</c:v>
                </c:pt>
                <c:pt idx="519">
                  <c:v>510190</c:v>
                </c:pt>
                <c:pt idx="520">
                  <c:v>510194</c:v>
                </c:pt>
                <c:pt idx="521">
                  <c:v>510197</c:v>
                </c:pt>
                <c:pt idx="522">
                  <c:v>510199</c:v>
                </c:pt>
                <c:pt idx="523">
                  <c:v>510202</c:v>
                </c:pt>
                <c:pt idx="524">
                  <c:v>510205</c:v>
                </c:pt>
                <c:pt idx="525">
                  <c:v>510207</c:v>
                </c:pt>
                <c:pt idx="526">
                  <c:v>510211</c:v>
                </c:pt>
                <c:pt idx="527">
                  <c:v>510213</c:v>
                </c:pt>
                <c:pt idx="528">
                  <c:v>510215</c:v>
                </c:pt>
                <c:pt idx="529">
                  <c:v>510217</c:v>
                </c:pt>
                <c:pt idx="530">
                  <c:v>510220</c:v>
                </c:pt>
                <c:pt idx="531">
                  <c:v>510221</c:v>
                </c:pt>
                <c:pt idx="532">
                  <c:v>510223</c:v>
                </c:pt>
                <c:pt idx="533">
                  <c:v>510226</c:v>
                </c:pt>
                <c:pt idx="534">
                  <c:v>510228</c:v>
                </c:pt>
                <c:pt idx="535">
                  <c:v>510229</c:v>
                </c:pt>
                <c:pt idx="536">
                  <c:v>510233</c:v>
                </c:pt>
                <c:pt idx="537">
                  <c:v>510235</c:v>
                </c:pt>
                <c:pt idx="538">
                  <c:v>510237</c:v>
                </c:pt>
                <c:pt idx="539">
                  <c:v>510239</c:v>
                </c:pt>
                <c:pt idx="540">
                  <c:v>510241</c:v>
                </c:pt>
                <c:pt idx="541">
                  <c:v>510244</c:v>
                </c:pt>
                <c:pt idx="542">
                  <c:v>510246</c:v>
                </c:pt>
                <c:pt idx="543">
                  <c:v>510248</c:v>
                </c:pt>
                <c:pt idx="544">
                  <c:v>510249</c:v>
                </c:pt>
                <c:pt idx="545">
                  <c:v>510252</c:v>
                </c:pt>
                <c:pt idx="546">
                  <c:v>510254</c:v>
                </c:pt>
                <c:pt idx="547">
                  <c:v>510255</c:v>
                </c:pt>
                <c:pt idx="548">
                  <c:v>510257</c:v>
                </c:pt>
                <c:pt idx="549">
                  <c:v>510259</c:v>
                </c:pt>
                <c:pt idx="550">
                  <c:v>510261</c:v>
                </c:pt>
                <c:pt idx="551">
                  <c:v>510264</c:v>
                </c:pt>
                <c:pt idx="552">
                  <c:v>510266</c:v>
                </c:pt>
                <c:pt idx="553">
                  <c:v>510268</c:v>
                </c:pt>
                <c:pt idx="554">
                  <c:v>510271</c:v>
                </c:pt>
                <c:pt idx="555">
                  <c:v>510273</c:v>
                </c:pt>
                <c:pt idx="556">
                  <c:v>510277</c:v>
                </c:pt>
                <c:pt idx="557">
                  <c:v>510278</c:v>
                </c:pt>
                <c:pt idx="558">
                  <c:v>510281</c:v>
                </c:pt>
                <c:pt idx="559">
                  <c:v>510284</c:v>
                </c:pt>
                <c:pt idx="560">
                  <c:v>510286</c:v>
                </c:pt>
                <c:pt idx="561">
                  <c:v>510288</c:v>
                </c:pt>
                <c:pt idx="562">
                  <c:v>510289</c:v>
                </c:pt>
                <c:pt idx="563">
                  <c:v>510292</c:v>
                </c:pt>
                <c:pt idx="564">
                  <c:v>510294</c:v>
                </c:pt>
                <c:pt idx="565">
                  <c:v>510296</c:v>
                </c:pt>
                <c:pt idx="566">
                  <c:v>510299</c:v>
                </c:pt>
                <c:pt idx="567">
                  <c:v>510300</c:v>
                </c:pt>
                <c:pt idx="568">
                  <c:v>510302</c:v>
                </c:pt>
                <c:pt idx="569">
                  <c:v>510304</c:v>
                </c:pt>
                <c:pt idx="570">
                  <c:v>510305</c:v>
                </c:pt>
                <c:pt idx="571">
                  <c:v>510307</c:v>
                </c:pt>
                <c:pt idx="572">
                  <c:v>510308</c:v>
                </c:pt>
                <c:pt idx="573">
                  <c:v>510311</c:v>
                </c:pt>
                <c:pt idx="574">
                  <c:v>510314</c:v>
                </c:pt>
                <c:pt idx="575">
                  <c:v>510317</c:v>
                </c:pt>
                <c:pt idx="576">
                  <c:v>510319</c:v>
                </c:pt>
                <c:pt idx="577">
                  <c:v>510322</c:v>
                </c:pt>
                <c:pt idx="578">
                  <c:v>510324</c:v>
                </c:pt>
                <c:pt idx="579">
                  <c:v>510326</c:v>
                </c:pt>
                <c:pt idx="580">
                  <c:v>510327</c:v>
                </c:pt>
                <c:pt idx="581">
                  <c:v>510329</c:v>
                </c:pt>
                <c:pt idx="582">
                  <c:v>510333</c:v>
                </c:pt>
                <c:pt idx="583">
                  <c:v>510335</c:v>
                </c:pt>
                <c:pt idx="584">
                  <c:v>510339</c:v>
                </c:pt>
                <c:pt idx="585">
                  <c:v>510341</c:v>
                </c:pt>
                <c:pt idx="586">
                  <c:v>510343</c:v>
                </c:pt>
                <c:pt idx="587">
                  <c:v>510345</c:v>
                </c:pt>
                <c:pt idx="588">
                  <c:v>510348</c:v>
                </c:pt>
                <c:pt idx="589">
                  <c:v>510351</c:v>
                </c:pt>
                <c:pt idx="590">
                  <c:v>510353</c:v>
                </c:pt>
                <c:pt idx="591">
                  <c:v>510355</c:v>
                </c:pt>
                <c:pt idx="592">
                  <c:v>510358</c:v>
                </c:pt>
                <c:pt idx="593">
                  <c:v>510359</c:v>
                </c:pt>
                <c:pt idx="594">
                  <c:v>510361</c:v>
                </c:pt>
                <c:pt idx="595">
                  <c:v>510364</c:v>
                </c:pt>
                <c:pt idx="596">
                  <c:v>510365</c:v>
                </c:pt>
                <c:pt idx="597">
                  <c:v>510367</c:v>
                </c:pt>
                <c:pt idx="598">
                  <c:v>510368</c:v>
                </c:pt>
                <c:pt idx="599">
                  <c:v>510370</c:v>
                </c:pt>
                <c:pt idx="600">
                  <c:v>510373</c:v>
                </c:pt>
                <c:pt idx="601">
                  <c:v>510375</c:v>
                </c:pt>
                <c:pt idx="602">
                  <c:v>510377</c:v>
                </c:pt>
                <c:pt idx="603">
                  <c:v>510379</c:v>
                </c:pt>
                <c:pt idx="604">
                  <c:v>510381</c:v>
                </c:pt>
                <c:pt idx="605">
                  <c:v>510383</c:v>
                </c:pt>
                <c:pt idx="606">
                  <c:v>510385</c:v>
                </c:pt>
                <c:pt idx="607">
                  <c:v>510388</c:v>
                </c:pt>
                <c:pt idx="608">
                  <c:v>510391</c:v>
                </c:pt>
                <c:pt idx="609">
                  <c:v>510394</c:v>
                </c:pt>
                <c:pt idx="610">
                  <c:v>510397</c:v>
                </c:pt>
                <c:pt idx="611">
                  <c:v>510399</c:v>
                </c:pt>
                <c:pt idx="612">
                  <c:v>510402</c:v>
                </c:pt>
                <c:pt idx="613">
                  <c:v>510404</c:v>
                </c:pt>
                <c:pt idx="614">
                  <c:v>510406</c:v>
                </c:pt>
                <c:pt idx="615">
                  <c:v>510409</c:v>
                </c:pt>
                <c:pt idx="616">
                  <c:v>510410</c:v>
                </c:pt>
                <c:pt idx="617">
                  <c:v>510413</c:v>
                </c:pt>
                <c:pt idx="618">
                  <c:v>510415</c:v>
                </c:pt>
                <c:pt idx="619">
                  <c:v>510418</c:v>
                </c:pt>
                <c:pt idx="620">
                  <c:v>510420</c:v>
                </c:pt>
                <c:pt idx="621">
                  <c:v>510422</c:v>
                </c:pt>
                <c:pt idx="622">
                  <c:v>510424</c:v>
                </c:pt>
                <c:pt idx="623">
                  <c:v>510427</c:v>
                </c:pt>
                <c:pt idx="624">
                  <c:v>510430</c:v>
                </c:pt>
                <c:pt idx="625">
                  <c:v>510433</c:v>
                </c:pt>
                <c:pt idx="626">
                  <c:v>510436</c:v>
                </c:pt>
                <c:pt idx="627">
                  <c:v>510437</c:v>
                </c:pt>
                <c:pt idx="628">
                  <c:v>510440</c:v>
                </c:pt>
                <c:pt idx="629">
                  <c:v>510441</c:v>
                </c:pt>
                <c:pt idx="630">
                  <c:v>510444</c:v>
                </c:pt>
                <c:pt idx="631">
                  <c:v>510446</c:v>
                </c:pt>
                <c:pt idx="632">
                  <c:v>510448</c:v>
                </c:pt>
                <c:pt idx="633">
                  <c:v>510451</c:v>
                </c:pt>
                <c:pt idx="634">
                  <c:v>510453</c:v>
                </c:pt>
                <c:pt idx="635">
                  <c:v>510456</c:v>
                </c:pt>
                <c:pt idx="636">
                  <c:v>510459</c:v>
                </c:pt>
                <c:pt idx="637">
                  <c:v>510462</c:v>
                </c:pt>
                <c:pt idx="638">
                  <c:v>510464</c:v>
                </c:pt>
                <c:pt idx="639">
                  <c:v>510466</c:v>
                </c:pt>
                <c:pt idx="640">
                  <c:v>510470</c:v>
                </c:pt>
                <c:pt idx="641">
                  <c:v>510473</c:v>
                </c:pt>
                <c:pt idx="642">
                  <c:v>510475</c:v>
                </c:pt>
                <c:pt idx="643">
                  <c:v>510477</c:v>
                </c:pt>
                <c:pt idx="644">
                  <c:v>510480</c:v>
                </c:pt>
                <c:pt idx="645">
                  <c:v>510482</c:v>
                </c:pt>
                <c:pt idx="646">
                  <c:v>510486</c:v>
                </c:pt>
                <c:pt idx="647">
                  <c:v>510488</c:v>
                </c:pt>
                <c:pt idx="648">
                  <c:v>510491</c:v>
                </c:pt>
                <c:pt idx="649">
                  <c:v>510493</c:v>
                </c:pt>
                <c:pt idx="650">
                  <c:v>510496</c:v>
                </c:pt>
                <c:pt idx="651">
                  <c:v>510497</c:v>
                </c:pt>
                <c:pt idx="652">
                  <c:v>510500</c:v>
                </c:pt>
                <c:pt idx="653">
                  <c:v>510502</c:v>
                </c:pt>
                <c:pt idx="654">
                  <c:v>510504</c:v>
                </c:pt>
                <c:pt idx="655">
                  <c:v>510504</c:v>
                </c:pt>
                <c:pt idx="656">
                  <c:v>510507</c:v>
                </c:pt>
                <c:pt idx="657">
                  <c:v>510510</c:v>
                </c:pt>
                <c:pt idx="658">
                  <c:v>510512</c:v>
                </c:pt>
                <c:pt idx="659">
                  <c:v>510515</c:v>
                </c:pt>
                <c:pt idx="660">
                  <c:v>510516</c:v>
                </c:pt>
                <c:pt idx="661">
                  <c:v>510518</c:v>
                </c:pt>
                <c:pt idx="662">
                  <c:v>510520</c:v>
                </c:pt>
                <c:pt idx="663">
                  <c:v>510522</c:v>
                </c:pt>
                <c:pt idx="664">
                  <c:v>510525</c:v>
                </c:pt>
                <c:pt idx="665">
                  <c:v>510527</c:v>
                </c:pt>
                <c:pt idx="666">
                  <c:v>510528</c:v>
                </c:pt>
                <c:pt idx="667">
                  <c:v>510531</c:v>
                </c:pt>
                <c:pt idx="668">
                  <c:v>510534</c:v>
                </c:pt>
                <c:pt idx="669">
                  <c:v>510535</c:v>
                </c:pt>
                <c:pt idx="670">
                  <c:v>510539</c:v>
                </c:pt>
                <c:pt idx="671">
                  <c:v>510542</c:v>
                </c:pt>
                <c:pt idx="672">
                  <c:v>510543</c:v>
                </c:pt>
                <c:pt idx="673">
                  <c:v>510545</c:v>
                </c:pt>
                <c:pt idx="674">
                  <c:v>510548</c:v>
                </c:pt>
                <c:pt idx="675">
                  <c:v>510550</c:v>
                </c:pt>
                <c:pt idx="676">
                  <c:v>510553</c:v>
                </c:pt>
                <c:pt idx="677">
                  <c:v>510556</c:v>
                </c:pt>
                <c:pt idx="678">
                  <c:v>510558</c:v>
                </c:pt>
                <c:pt idx="679">
                  <c:v>510561</c:v>
                </c:pt>
                <c:pt idx="680">
                  <c:v>510564</c:v>
                </c:pt>
                <c:pt idx="681">
                  <c:v>510566</c:v>
                </c:pt>
                <c:pt idx="682">
                  <c:v>510569</c:v>
                </c:pt>
                <c:pt idx="683">
                  <c:v>510571</c:v>
                </c:pt>
                <c:pt idx="684">
                  <c:v>510574</c:v>
                </c:pt>
                <c:pt idx="685">
                  <c:v>510576</c:v>
                </c:pt>
                <c:pt idx="686">
                  <c:v>510579</c:v>
                </c:pt>
                <c:pt idx="687">
                  <c:v>510581</c:v>
                </c:pt>
                <c:pt idx="688">
                  <c:v>510583</c:v>
                </c:pt>
                <c:pt idx="689">
                  <c:v>510585</c:v>
                </c:pt>
                <c:pt idx="690">
                  <c:v>510587</c:v>
                </c:pt>
                <c:pt idx="691">
                  <c:v>510591</c:v>
                </c:pt>
                <c:pt idx="692">
                  <c:v>510593</c:v>
                </c:pt>
                <c:pt idx="693">
                  <c:v>510596</c:v>
                </c:pt>
                <c:pt idx="694">
                  <c:v>510598</c:v>
                </c:pt>
                <c:pt idx="695">
                  <c:v>510601</c:v>
                </c:pt>
                <c:pt idx="696">
                  <c:v>510603</c:v>
                </c:pt>
                <c:pt idx="697">
                  <c:v>510605</c:v>
                </c:pt>
                <c:pt idx="698">
                  <c:v>510608</c:v>
                </c:pt>
                <c:pt idx="699">
                  <c:v>510611</c:v>
                </c:pt>
                <c:pt idx="700">
                  <c:v>510613</c:v>
                </c:pt>
                <c:pt idx="701">
                  <c:v>510617</c:v>
                </c:pt>
                <c:pt idx="702">
                  <c:v>510619</c:v>
                </c:pt>
                <c:pt idx="703">
                  <c:v>510621</c:v>
                </c:pt>
                <c:pt idx="704">
                  <c:v>510624</c:v>
                </c:pt>
                <c:pt idx="705">
                  <c:v>510627</c:v>
                </c:pt>
                <c:pt idx="706">
                  <c:v>510630</c:v>
                </c:pt>
                <c:pt idx="707">
                  <c:v>510632</c:v>
                </c:pt>
                <c:pt idx="708">
                  <c:v>510636</c:v>
                </c:pt>
                <c:pt idx="709">
                  <c:v>510637</c:v>
                </c:pt>
                <c:pt idx="710">
                  <c:v>510640</c:v>
                </c:pt>
                <c:pt idx="711">
                  <c:v>510642</c:v>
                </c:pt>
                <c:pt idx="712">
                  <c:v>510644</c:v>
                </c:pt>
                <c:pt idx="713">
                  <c:v>510646</c:v>
                </c:pt>
                <c:pt idx="714">
                  <c:v>510648</c:v>
                </c:pt>
                <c:pt idx="715">
                  <c:v>510650</c:v>
                </c:pt>
                <c:pt idx="716">
                  <c:v>510654</c:v>
                </c:pt>
                <c:pt idx="717">
                  <c:v>510655</c:v>
                </c:pt>
                <c:pt idx="718">
                  <c:v>510658</c:v>
                </c:pt>
                <c:pt idx="719">
                  <c:v>510662</c:v>
                </c:pt>
                <c:pt idx="720">
                  <c:v>510664</c:v>
                </c:pt>
                <c:pt idx="721">
                  <c:v>510667</c:v>
                </c:pt>
                <c:pt idx="722">
                  <c:v>510670</c:v>
                </c:pt>
                <c:pt idx="723">
                  <c:v>510672</c:v>
                </c:pt>
                <c:pt idx="724">
                  <c:v>510673</c:v>
                </c:pt>
                <c:pt idx="725">
                  <c:v>510675</c:v>
                </c:pt>
                <c:pt idx="726">
                  <c:v>510677</c:v>
                </c:pt>
                <c:pt idx="727">
                  <c:v>510679</c:v>
                </c:pt>
                <c:pt idx="728">
                  <c:v>510682</c:v>
                </c:pt>
                <c:pt idx="729">
                  <c:v>510684</c:v>
                </c:pt>
                <c:pt idx="730">
                  <c:v>510686</c:v>
                </c:pt>
                <c:pt idx="731">
                  <c:v>510688</c:v>
                </c:pt>
                <c:pt idx="732">
                  <c:v>510692</c:v>
                </c:pt>
                <c:pt idx="733">
                  <c:v>510694</c:v>
                </c:pt>
                <c:pt idx="734">
                  <c:v>510696</c:v>
                </c:pt>
                <c:pt idx="735">
                  <c:v>510700</c:v>
                </c:pt>
                <c:pt idx="736">
                  <c:v>510703</c:v>
                </c:pt>
                <c:pt idx="737">
                  <c:v>510705</c:v>
                </c:pt>
                <c:pt idx="738">
                  <c:v>510706</c:v>
                </c:pt>
                <c:pt idx="739">
                  <c:v>510709</c:v>
                </c:pt>
                <c:pt idx="740">
                  <c:v>510712</c:v>
                </c:pt>
                <c:pt idx="741">
                  <c:v>510713</c:v>
                </c:pt>
                <c:pt idx="742">
                  <c:v>510716</c:v>
                </c:pt>
                <c:pt idx="743">
                  <c:v>510719</c:v>
                </c:pt>
                <c:pt idx="744">
                  <c:v>510721</c:v>
                </c:pt>
                <c:pt idx="745">
                  <c:v>510725</c:v>
                </c:pt>
                <c:pt idx="746">
                  <c:v>510727</c:v>
                </c:pt>
                <c:pt idx="747">
                  <c:v>510729</c:v>
                </c:pt>
                <c:pt idx="748">
                  <c:v>510732</c:v>
                </c:pt>
                <c:pt idx="749">
                  <c:v>510735</c:v>
                </c:pt>
                <c:pt idx="750">
                  <c:v>510737</c:v>
                </c:pt>
                <c:pt idx="751">
                  <c:v>510739</c:v>
                </c:pt>
                <c:pt idx="752">
                  <c:v>510742</c:v>
                </c:pt>
                <c:pt idx="753">
                  <c:v>510744</c:v>
                </c:pt>
                <c:pt idx="754">
                  <c:v>510746</c:v>
                </c:pt>
                <c:pt idx="755">
                  <c:v>510748</c:v>
                </c:pt>
                <c:pt idx="756">
                  <c:v>510750</c:v>
                </c:pt>
                <c:pt idx="757">
                  <c:v>510752</c:v>
                </c:pt>
                <c:pt idx="758">
                  <c:v>510755</c:v>
                </c:pt>
                <c:pt idx="759">
                  <c:v>510757</c:v>
                </c:pt>
                <c:pt idx="760">
                  <c:v>510758</c:v>
                </c:pt>
                <c:pt idx="761">
                  <c:v>510760</c:v>
                </c:pt>
                <c:pt idx="762">
                  <c:v>510763</c:v>
                </c:pt>
                <c:pt idx="763">
                  <c:v>510766</c:v>
                </c:pt>
                <c:pt idx="764">
                  <c:v>510769</c:v>
                </c:pt>
                <c:pt idx="765">
                  <c:v>510771</c:v>
                </c:pt>
                <c:pt idx="766">
                  <c:v>510773</c:v>
                </c:pt>
                <c:pt idx="767">
                  <c:v>510776</c:v>
                </c:pt>
                <c:pt idx="768">
                  <c:v>510778</c:v>
                </c:pt>
                <c:pt idx="769">
                  <c:v>510780</c:v>
                </c:pt>
                <c:pt idx="770">
                  <c:v>510783</c:v>
                </c:pt>
                <c:pt idx="771">
                  <c:v>510785</c:v>
                </c:pt>
                <c:pt idx="772">
                  <c:v>510788</c:v>
                </c:pt>
                <c:pt idx="773">
                  <c:v>510790</c:v>
                </c:pt>
                <c:pt idx="774">
                  <c:v>510793</c:v>
                </c:pt>
                <c:pt idx="775">
                  <c:v>510796</c:v>
                </c:pt>
                <c:pt idx="776">
                  <c:v>510800</c:v>
                </c:pt>
                <c:pt idx="777">
                  <c:v>510802</c:v>
                </c:pt>
                <c:pt idx="778">
                  <c:v>510804</c:v>
                </c:pt>
                <c:pt idx="779">
                  <c:v>510807</c:v>
                </c:pt>
                <c:pt idx="780">
                  <c:v>510809</c:v>
                </c:pt>
                <c:pt idx="781">
                  <c:v>510812</c:v>
                </c:pt>
                <c:pt idx="782">
                  <c:v>510815</c:v>
                </c:pt>
                <c:pt idx="783">
                  <c:v>510817</c:v>
                </c:pt>
                <c:pt idx="784">
                  <c:v>510819</c:v>
                </c:pt>
                <c:pt idx="785">
                  <c:v>510822</c:v>
                </c:pt>
                <c:pt idx="786">
                  <c:v>510825</c:v>
                </c:pt>
                <c:pt idx="787">
                  <c:v>510828</c:v>
                </c:pt>
                <c:pt idx="788">
                  <c:v>510830</c:v>
                </c:pt>
                <c:pt idx="789">
                  <c:v>510832</c:v>
                </c:pt>
                <c:pt idx="790">
                  <c:v>510835</c:v>
                </c:pt>
                <c:pt idx="791">
                  <c:v>510838</c:v>
                </c:pt>
                <c:pt idx="792">
                  <c:v>510840</c:v>
                </c:pt>
                <c:pt idx="793">
                  <c:v>510842</c:v>
                </c:pt>
                <c:pt idx="794">
                  <c:v>510843</c:v>
                </c:pt>
                <c:pt idx="795">
                  <c:v>510845</c:v>
                </c:pt>
                <c:pt idx="796">
                  <c:v>510847</c:v>
                </c:pt>
                <c:pt idx="797">
                  <c:v>510848</c:v>
                </c:pt>
                <c:pt idx="798">
                  <c:v>510852</c:v>
                </c:pt>
                <c:pt idx="799">
                  <c:v>510854</c:v>
                </c:pt>
                <c:pt idx="800">
                  <c:v>510856</c:v>
                </c:pt>
                <c:pt idx="801">
                  <c:v>510859</c:v>
                </c:pt>
                <c:pt idx="802">
                  <c:v>510860</c:v>
                </c:pt>
                <c:pt idx="803">
                  <c:v>510863</c:v>
                </c:pt>
                <c:pt idx="804">
                  <c:v>510866</c:v>
                </c:pt>
                <c:pt idx="805">
                  <c:v>510869</c:v>
                </c:pt>
                <c:pt idx="806">
                  <c:v>510872</c:v>
                </c:pt>
                <c:pt idx="807">
                  <c:v>510875</c:v>
                </c:pt>
                <c:pt idx="808">
                  <c:v>510877</c:v>
                </c:pt>
                <c:pt idx="809">
                  <c:v>510880</c:v>
                </c:pt>
                <c:pt idx="810">
                  <c:v>510883</c:v>
                </c:pt>
                <c:pt idx="811">
                  <c:v>510885</c:v>
                </c:pt>
                <c:pt idx="812">
                  <c:v>510887</c:v>
                </c:pt>
                <c:pt idx="813">
                  <c:v>510889</c:v>
                </c:pt>
                <c:pt idx="814">
                  <c:v>510892</c:v>
                </c:pt>
                <c:pt idx="815">
                  <c:v>510894</c:v>
                </c:pt>
                <c:pt idx="816">
                  <c:v>510897</c:v>
                </c:pt>
                <c:pt idx="817">
                  <c:v>510898</c:v>
                </c:pt>
                <c:pt idx="818">
                  <c:v>510901</c:v>
                </c:pt>
                <c:pt idx="819">
                  <c:v>510904</c:v>
                </c:pt>
                <c:pt idx="820">
                  <c:v>510907</c:v>
                </c:pt>
                <c:pt idx="821">
                  <c:v>510910</c:v>
                </c:pt>
                <c:pt idx="822">
                  <c:v>510912</c:v>
                </c:pt>
                <c:pt idx="823">
                  <c:v>510914</c:v>
                </c:pt>
                <c:pt idx="824">
                  <c:v>510917</c:v>
                </c:pt>
                <c:pt idx="825">
                  <c:v>510920</c:v>
                </c:pt>
                <c:pt idx="826">
                  <c:v>510922</c:v>
                </c:pt>
                <c:pt idx="827">
                  <c:v>510923</c:v>
                </c:pt>
                <c:pt idx="828">
                  <c:v>510926</c:v>
                </c:pt>
                <c:pt idx="829">
                  <c:v>510928</c:v>
                </c:pt>
                <c:pt idx="830">
                  <c:v>510930</c:v>
                </c:pt>
                <c:pt idx="831">
                  <c:v>510932</c:v>
                </c:pt>
                <c:pt idx="832">
                  <c:v>510934</c:v>
                </c:pt>
                <c:pt idx="833">
                  <c:v>510937</c:v>
                </c:pt>
                <c:pt idx="834">
                  <c:v>510940</c:v>
                </c:pt>
                <c:pt idx="835">
                  <c:v>510941</c:v>
                </c:pt>
                <c:pt idx="836">
                  <c:v>510944</c:v>
                </c:pt>
                <c:pt idx="837">
                  <c:v>510946</c:v>
                </c:pt>
                <c:pt idx="838">
                  <c:v>510948</c:v>
                </c:pt>
                <c:pt idx="839">
                  <c:v>510950</c:v>
                </c:pt>
                <c:pt idx="840">
                  <c:v>510953</c:v>
                </c:pt>
                <c:pt idx="841">
                  <c:v>510955</c:v>
                </c:pt>
                <c:pt idx="842">
                  <c:v>510958</c:v>
                </c:pt>
                <c:pt idx="843">
                  <c:v>510961</c:v>
                </c:pt>
                <c:pt idx="844">
                  <c:v>510964</c:v>
                </c:pt>
                <c:pt idx="845">
                  <c:v>510967</c:v>
                </c:pt>
                <c:pt idx="846">
                  <c:v>510969</c:v>
                </c:pt>
                <c:pt idx="847">
                  <c:v>510972</c:v>
                </c:pt>
                <c:pt idx="848">
                  <c:v>510973</c:v>
                </c:pt>
                <c:pt idx="849">
                  <c:v>510975</c:v>
                </c:pt>
                <c:pt idx="850">
                  <c:v>510976</c:v>
                </c:pt>
                <c:pt idx="851">
                  <c:v>510979</c:v>
                </c:pt>
                <c:pt idx="852">
                  <c:v>510981</c:v>
                </c:pt>
                <c:pt idx="853">
                  <c:v>510984</c:v>
                </c:pt>
                <c:pt idx="854">
                  <c:v>510987</c:v>
                </c:pt>
                <c:pt idx="855">
                  <c:v>510989</c:v>
                </c:pt>
                <c:pt idx="856">
                  <c:v>510991</c:v>
                </c:pt>
                <c:pt idx="857">
                  <c:v>510994</c:v>
                </c:pt>
                <c:pt idx="858">
                  <c:v>510996</c:v>
                </c:pt>
                <c:pt idx="859">
                  <c:v>510998</c:v>
                </c:pt>
                <c:pt idx="860">
                  <c:v>511000</c:v>
                </c:pt>
                <c:pt idx="861">
                  <c:v>511004</c:v>
                </c:pt>
                <c:pt idx="862">
                  <c:v>511007</c:v>
                </c:pt>
                <c:pt idx="863">
                  <c:v>511009</c:v>
                </c:pt>
                <c:pt idx="864">
                  <c:v>511012</c:v>
                </c:pt>
                <c:pt idx="865">
                  <c:v>511014</c:v>
                </c:pt>
                <c:pt idx="866">
                  <c:v>511017</c:v>
                </c:pt>
                <c:pt idx="867">
                  <c:v>511019</c:v>
                </c:pt>
                <c:pt idx="868">
                  <c:v>511021</c:v>
                </c:pt>
                <c:pt idx="869">
                  <c:v>511023</c:v>
                </c:pt>
                <c:pt idx="870">
                  <c:v>511026</c:v>
                </c:pt>
                <c:pt idx="871">
                  <c:v>511030</c:v>
                </c:pt>
                <c:pt idx="872">
                  <c:v>511032</c:v>
                </c:pt>
                <c:pt idx="873">
                  <c:v>511034</c:v>
                </c:pt>
                <c:pt idx="874">
                  <c:v>511035</c:v>
                </c:pt>
                <c:pt idx="875">
                  <c:v>511038</c:v>
                </c:pt>
                <c:pt idx="876">
                  <c:v>511039</c:v>
                </c:pt>
                <c:pt idx="877">
                  <c:v>511043</c:v>
                </c:pt>
                <c:pt idx="878">
                  <c:v>511045</c:v>
                </c:pt>
                <c:pt idx="879">
                  <c:v>511048</c:v>
                </c:pt>
                <c:pt idx="880">
                  <c:v>511050</c:v>
                </c:pt>
                <c:pt idx="881">
                  <c:v>511052</c:v>
                </c:pt>
                <c:pt idx="882">
                  <c:v>511054</c:v>
                </c:pt>
                <c:pt idx="883">
                  <c:v>511056</c:v>
                </c:pt>
                <c:pt idx="884">
                  <c:v>511058</c:v>
                </c:pt>
                <c:pt idx="885">
                  <c:v>511061</c:v>
                </c:pt>
                <c:pt idx="886">
                  <c:v>511064</c:v>
                </c:pt>
                <c:pt idx="887">
                  <c:v>511066</c:v>
                </c:pt>
                <c:pt idx="888">
                  <c:v>511068</c:v>
                </c:pt>
                <c:pt idx="889">
                  <c:v>511070</c:v>
                </c:pt>
                <c:pt idx="890">
                  <c:v>511073</c:v>
                </c:pt>
                <c:pt idx="891">
                  <c:v>511075</c:v>
                </c:pt>
                <c:pt idx="892">
                  <c:v>511077</c:v>
                </c:pt>
                <c:pt idx="893">
                  <c:v>511080</c:v>
                </c:pt>
                <c:pt idx="894">
                  <c:v>511083</c:v>
                </c:pt>
                <c:pt idx="895">
                  <c:v>511085</c:v>
                </c:pt>
                <c:pt idx="896">
                  <c:v>511088</c:v>
                </c:pt>
                <c:pt idx="897">
                  <c:v>511089</c:v>
                </c:pt>
                <c:pt idx="898">
                  <c:v>511091</c:v>
                </c:pt>
                <c:pt idx="899">
                  <c:v>511093</c:v>
                </c:pt>
                <c:pt idx="900">
                  <c:v>511095</c:v>
                </c:pt>
                <c:pt idx="901">
                  <c:v>511098</c:v>
                </c:pt>
                <c:pt idx="902">
                  <c:v>511101</c:v>
                </c:pt>
                <c:pt idx="903">
                  <c:v>511103</c:v>
                </c:pt>
                <c:pt idx="904">
                  <c:v>511106</c:v>
                </c:pt>
                <c:pt idx="905">
                  <c:v>511108</c:v>
                </c:pt>
                <c:pt idx="906">
                  <c:v>511111</c:v>
                </c:pt>
                <c:pt idx="907">
                  <c:v>511114</c:v>
                </c:pt>
                <c:pt idx="908">
                  <c:v>511116</c:v>
                </c:pt>
                <c:pt idx="909">
                  <c:v>511118</c:v>
                </c:pt>
                <c:pt idx="910">
                  <c:v>511120</c:v>
                </c:pt>
                <c:pt idx="911">
                  <c:v>511122</c:v>
                </c:pt>
                <c:pt idx="912">
                  <c:v>511126</c:v>
                </c:pt>
                <c:pt idx="913">
                  <c:v>511127</c:v>
                </c:pt>
                <c:pt idx="914">
                  <c:v>511130</c:v>
                </c:pt>
                <c:pt idx="915">
                  <c:v>511133</c:v>
                </c:pt>
                <c:pt idx="916">
                  <c:v>511134</c:v>
                </c:pt>
                <c:pt idx="917">
                  <c:v>511136</c:v>
                </c:pt>
                <c:pt idx="918">
                  <c:v>511138</c:v>
                </c:pt>
                <c:pt idx="919">
                  <c:v>511140</c:v>
                </c:pt>
                <c:pt idx="920">
                  <c:v>511141</c:v>
                </c:pt>
                <c:pt idx="921">
                  <c:v>511144</c:v>
                </c:pt>
                <c:pt idx="922">
                  <c:v>511145</c:v>
                </c:pt>
                <c:pt idx="923">
                  <c:v>511148</c:v>
                </c:pt>
                <c:pt idx="924">
                  <c:v>511151</c:v>
                </c:pt>
                <c:pt idx="925">
                  <c:v>511153</c:v>
                </c:pt>
                <c:pt idx="926">
                  <c:v>511156</c:v>
                </c:pt>
                <c:pt idx="927">
                  <c:v>511157</c:v>
                </c:pt>
                <c:pt idx="928">
                  <c:v>511159</c:v>
                </c:pt>
                <c:pt idx="929">
                  <c:v>511161</c:v>
                </c:pt>
                <c:pt idx="930">
                  <c:v>511165</c:v>
                </c:pt>
                <c:pt idx="931">
                  <c:v>511167</c:v>
                </c:pt>
                <c:pt idx="932">
                  <c:v>511169</c:v>
                </c:pt>
                <c:pt idx="933">
                  <c:v>511171</c:v>
                </c:pt>
                <c:pt idx="934">
                  <c:v>511173</c:v>
                </c:pt>
                <c:pt idx="935">
                  <c:v>511176</c:v>
                </c:pt>
                <c:pt idx="936">
                  <c:v>511178</c:v>
                </c:pt>
                <c:pt idx="937">
                  <c:v>511181</c:v>
                </c:pt>
                <c:pt idx="938">
                  <c:v>511182</c:v>
                </c:pt>
                <c:pt idx="939">
                  <c:v>511183</c:v>
                </c:pt>
                <c:pt idx="940">
                  <c:v>511186</c:v>
                </c:pt>
                <c:pt idx="941">
                  <c:v>511188</c:v>
                </c:pt>
                <c:pt idx="942">
                  <c:v>511192</c:v>
                </c:pt>
                <c:pt idx="943">
                  <c:v>511194</c:v>
                </c:pt>
                <c:pt idx="944">
                  <c:v>511196</c:v>
                </c:pt>
                <c:pt idx="945">
                  <c:v>511198</c:v>
                </c:pt>
                <c:pt idx="946">
                  <c:v>511202</c:v>
                </c:pt>
                <c:pt idx="947">
                  <c:v>511205</c:v>
                </c:pt>
                <c:pt idx="948">
                  <c:v>511208</c:v>
                </c:pt>
                <c:pt idx="949">
                  <c:v>511211</c:v>
                </c:pt>
                <c:pt idx="950">
                  <c:v>511213</c:v>
                </c:pt>
                <c:pt idx="951">
                  <c:v>511215</c:v>
                </c:pt>
                <c:pt idx="952">
                  <c:v>511217</c:v>
                </c:pt>
                <c:pt idx="953">
                  <c:v>511219</c:v>
                </c:pt>
                <c:pt idx="954">
                  <c:v>511221</c:v>
                </c:pt>
                <c:pt idx="955">
                  <c:v>511223</c:v>
                </c:pt>
                <c:pt idx="956">
                  <c:v>511226</c:v>
                </c:pt>
                <c:pt idx="957">
                  <c:v>511229</c:v>
                </c:pt>
                <c:pt idx="958">
                  <c:v>511230</c:v>
                </c:pt>
                <c:pt idx="959">
                  <c:v>511232</c:v>
                </c:pt>
                <c:pt idx="960">
                  <c:v>511234</c:v>
                </c:pt>
                <c:pt idx="961">
                  <c:v>511236</c:v>
                </c:pt>
                <c:pt idx="962">
                  <c:v>511238</c:v>
                </c:pt>
                <c:pt idx="963">
                  <c:v>511240</c:v>
                </c:pt>
                <c:pt idx="964">
                  <c:v>511243</c:v>
                </c:pt>
                <c:pt idx="965">
                  <c:v>511246</c:v>
                </c:pt>
                <c:pt idx="966">
                  <c:v>511249</c:v>
                </c:pt>
                <c:pt idx="967">
                  <c:v>511253</c:v>
                </c:pt>
                <c:pt idx="968">
                  <c:v>511255</c:v>
                </c:pt>
                <c:pt idx="969">
                  <c:v>511257</c:v>
                </c:pt>
                <c:pt idx="970">
                  <c:v>511260</c:v>
                </c:pt>
                <c:pt idx="971">
                  <c:v>511262</c:v>
                </c:pt>
                <c:pt idx="972">
                  <c:v>511264</c:v>
                </c:pt>
                <c:pt idx="973">
                  <c:v>511268</c:v>
                </c:pt>
                <c:pt idx="974">
                  <c:v>511269</c:v>
                </c:pt>
                <c:pt idx="975">
                  <c:v>511271</c:v>
                </c:pt>
                <c:pt idx="976">
                  <c:v>511273</c:v>
                </c:pt>
                <c:pt idx="977">
                  <c:v>511276</c:v>
                </c:pt>
                <c:pt idx="978">
                  <c:v>511278</c:v>
                </c:pt>
                <c:pt idx="979">
                  <c:v>511281</c:v>
                </c:pt>
                <c:pt idx="980">
                  <c:v>511284</c:v>
                </c:pt>
                <c:pt idx="981">
                  <c:v>511285</c:v>
                </c:pt>
                <c:pt idx="982">
                  <c:v>511287</c:v>
                </c:pt>
                <c:pt idx="983">
                  <c:v>511289</c:v>
                </c:pt>
                <c:pt idx="984">
                  <c:v>511291</c:v>
                </c:pt>
                <c:pt idx="985">
                  <c:v>511292</c:v>
                </c:pt>
                <c:pt idx="986">
                  <c:v>511294</c:v>
                </c:pt>
                <c:pt idx="987">
                  <c:v>511296</c:v>
                </c:pt>
                <c:pt idx="988">
                  <c:v>511298</c:v>
                </c:pt>
                <c:pt idx="989">
                  <c:v>511300</c:v>
                </c:pt>
                <c:pt idx="990">
                  <c:v>511304</c:v>
                </c:pt>
                <c:pt idx="991">
                  <c:v>511307</c:v>
                </c:pt>
                <c:pt idx="992">
                  <c:v>511309</c:v>
                </c:pt>
                <c:pt idx="993">
                  <c:v>511311</c:v>
                </c:pt>
                <c:pt idx="994">
                  <c:v>511313</c:v>
                </c:pt>
                <c:pt idx="995">
                  <c:v>511315</c:v>
                </c:pt>
                <c:pt idx="996">
                  <c:v>511318</c:v>
                </c:pt>
                <c:pt idx="997">
                  <c:v>511321</c:v>
                </c:pt>
                <c:pt idx="998">
                  <c:v>511322</c:v>
                </c:pt>
                <c:pt idx="999">
                  <c:v>511324</c:v>
                </c:pt>
              </c:numCache>
            </c:numRef>
          </c:val>
          <c:smooth val="0"/>
          <c:extLst>
            <c:ext xmlns:c16="http://schemas.microsoft.com/office/drawing/2014/chart" uri="{C3380CC4-5D6E-409C-BE32-E72D297353CC}">
              <c16:uniqueId val="{00000005-AA91-4378-8A6B-C6A0A5634AE4}"/>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0%'!$C$1</c:f>
              <c:strCache>
                <c:ptCount val="1"/>
                <c:pt idx="0">
                  <c:v>90% Adherence</c:v>
                </c:pt>
              </c:strCache>
            </c:strRef>
          </c:tx>
          <c:spPr>
            <a:ln w="28575" cap="rnd">
              <a:solidFill>
                <a:schemeClr val="tx1"/>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C$2:$C$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6</c:v>
                </c:pt>
                <c:pt idx="314">
                  <c:v>431447</c:v>
                </c:pt>
                <c:pt idx="315">
                  <c:v>435927</c:v>
                </c:pt>
                <c:pt idx="316">
                  <c:v>440449</c:v>
                </c:pt>
                <c:pt idx="317">
                  <c:v>445009</c:v>
                </c:pt>
                <c:pt idx="318">
                  <c:v>449468</c:v>
                </c:pt>
                <c:pt idx="319">
                  <c:v>453851</c:v>
                </c:pt>
                <c:pt idx="320">
                  <c:v>458136</c:v>
                </c:pt>
                <c:pt idx="321">
                  <c:v>462291</c:v>
                </c:pt>
                <c:pt idx="322">
                  <c:v>466370</c:v>
                </c:pt>
                <c:pt idx="323">
                  <c:v>470312</c:v>
                </c:pt>
                <c:pt idx="324">
                  <c:v>474050</c:v>
                </c:pt>
                <c:pt idx="325">
                  <c:v>477652</c:v>
                </c:pt>
                <c:pt idx="326">
                  <c:v>481088</c:v>
                </c:pt>
                <c:pt idx="327">
                  <c:v>484314</c:v>
                </c:pt>
                <c:pt idx="328">
                  <c:v>487350</c:v>
                </c:pt>
                <c:pt idx="329">
                  <c:v>490168</c:v>
                </c:pt>
                <c:pt idx="330">
                  <c:v>492776</c:v>
                </c:pt>
                <c:pt idx="331">
                  <c:v>495236</c:v>
                </c:pt>
                <c:pt idx="332">
                  <c:v>497611</c:v>
                </c:pt>
                <c:pt idx="333">
                  <c:v>499809</c:v>
                </c:pt>
                <c:pt idx="334">
                  <c:v>501908</c:v>
                </c:pt>
                <c:pt idx="335">
                  <c:v>503837</c:v>
                </c:pt>
                <c:pt idx="336">
                  <c:v>505649</c:v>
                </c:pt>
                <c:pt idx="337">
                  <c:v>507365</c:v>
                </c:pt>
                <c:pt idx="338">
                  <c:v>508293</c:v>
                </c:pt>
                <c:pt idx="339">
                  <c:v>509142</c:v>
                </c:pt>
                <c:pt idx="340">
                  <c:v>509982</c:v>
                </c:pt>
                <c:pt idx="341">
                  <c:v>510723</c:v>
                </c:pt>
                <c:pt idx="342">
                  <c:v>511393</c:v>
                </c:pt>
                <c:pt idx="343">
                  <c:v>511994</c:v>
                </c:pt>
                <c:pt idx="344">
                  <c:v>512452</c:v>
                </c:pt>
                <c:pt idx="345">
                  <c:v>512860</c:v>
                </c:pt>
                <c:pt idx="346">
                  <c:v>513207</c:v>
                </c:pt>
                <c:pt idx="347">
                  <c:v>513494</c:v>
                </c:pt>
                <c:pt idx="348">
                  <c:v>513717</c:v>
                </c:pt>
                <c:pt idx="349">
                  <c:v>513933</c:v>
                </c:pt>
                <c:pt idx="350">
                  <c:v>514122</c:v>
                </c:pt>
                <c:pt idx="351">
                  <c:v>514284</c:v>
                </c:pt>
                <c:pt idx="352">
                  <c:v>514420</c:v>
                </c:pt>
                <c:pt idx="353">
                  <c:v>514542</c:v>
                </c:pt>
                <c:pt idx="354">
                  <c:v>514651</c:v>
                </c:pt>
                <c:pt idx="355">
                  <c:v>514745</c:v>
                </c:pt>
                <c:pt idx="356">
                  <c:v>514822</c:v>
                </c:pt>
                <c:pt idx="357">
                  <c:v>514885</c:v>
                </c:pt>
                <c:pt idx="358">
                  <c:v>514948</c:v>
                </c:pt>
                <c:pt idx="359">
                  <c:v>515004</c:v>
                </c:pt>
                <c:pt idx="360">
                  <c:v>515050</c:v>
                </c:pt>
                <c:pt idx="361">
                  <c:v>515090</c:v>
                </c:pt>
                <c:pt idx="362">
                  <c:v>515131</c:v>
                </c:pt>
                <c:pt idx="363">
                  <c:v>515166</c:v>
                </c:pt>
                <c:pt idx="364">
                  <c:v>515201</c:v>
                </c:pt>
                <c:pt idx="365">
                  <c:v>515232</c:v>
                </c:pt>
                <c:pt idx="366">
                  <c:v>515262</c:v>
                </c:pt>
                <c:pt idx="367">
                  <c:v>515291</c:v>
                </c:pt>
                <c:pt idx="368">
                  <c:v>515321</c:v>
                </c:pt>
                <c:pt idx="369">
                  <c:v>515348</c:v>
                </c:pt>
                <c:pt idx="370">
                  <c:v>515371</c:v>
                </c:pt>
                <c:pt idx="371">
                  <c:v>515393</c:v>
                </c:pt>
                <c:pt idx="372">
                  <c:v>515415</c:v>
                </c:pt>
                <c:pt idx="373">
                  <c:v>515438</c:v>
                </c:pt>
                <c:pt idx="374">
                  <c:v>515462</c:v>
                </c:pt>
                <c:pt idx="375">
                  <c:v>515484</c:v>
                </c:pt>
                <c:pt idx="376">
                  <c:v>515505</c:v>
                </c:pt>
                <c:pt idx="377">
                  <c:v>515523</c:v>
                </c:pt>
                <c:pt idx="378">
                  <c:v>515542</c:v>
                </c:pt>
                <c:pt idx="379">
                  <c:v>515563</c:v>
                </c:pt>
                <c:pt idx="380">
                  <c:v>515580</c:v>
                </c:pt>
                <c:pt idx="381">
                  <c:v>515600</c:v>
                </c:pt>
                <c:pt idx="382">
                  <c:v>515621</c:v>
                </c:pt>
                <c:pt idx="383">
                  <c:v>515639</c:v>
                </c:pt>
                <c:pt idx="384">
                  <c:v>515657</c:v>
                </c:pt>
                <c:pt idx="385">
                  <c:v>515674</c:v>
                </c:pt>
                <c:pt idx="386">
                  <c:v>515692</c:v>
                </c:pt>
                <c:pt idx="387">
                  <c:v>515711</c:v>
                </c:pt>
                <c:pt idx="388">
                  <c:v>515730</c:v>
                </c:pt>
                <c:pt idx="389">
                  <c:v>515750</c:v>
                </c:pt>
                <c:pt idx="390">
                  <c:v>515770</c:v>
                </c:pt>
                <c:pt idx="391">
                  <c:v>515789</c:v>
                </c:pt>
                <c:pt idx="392">
                  <c:v>515805</c:v>
                </c:pt>
                <c:pt idx="393">
                  <c:v>515823</c:v>
                </c:pt>
                <c:pt idx="394">
                  <c:v>515840</c:v>
                </c:pt>
                <c:pt idx="395">
                  <c:v>515855</c:v>
                </c:pt>
                <c:pt idx="396">
                  <c:v>515872</c:v>
                </c:pt>
                <c:pt idx="397">
                  <c:v>515889</c:v>
                </c:pt>
                <c:pt idx="398">
                  <c:v>515904</c:v>
                </c:pt>
                <c:pt idx="399">
                  <c:v>515924</c:v>
                </c:pt>
                <c:pt idx="400">
                  <c:v>515942</c:v>
                </c:pt>
                <c:pt idx="401">
                  <c:v>515960</c:v>
                </c:pt>
                <c:pt idx="402">
                  <c:v>515975</c:v>
                </c:pt>
                <c:pt idx="403">
                  <c:v>515992</c:v>
                </c:pt>
                <c:pt idx="404">
                  <c:v>516007</c:v>
                </c:pt>
                <c:pt idx="405">
                  <c:v>516022</c:v>
                </c:pt>
                <c:pt idx="406">
                  <c:v>516039</c:v>
                </c:pt>
                <c:pt idx="407">
                  <c:v>516056</c:v>
                </c:pt>
                <c:pt idx="408">
                  <c:v>516074</c:v>
                </c:pt>
                <c:pt idx="409">
                  <c:v>516091</c:v>
                </c:pt>
                <c:pt idx="410">
                  <c:v>516110</c:v>
                </c:pt>
                <c:pt idx="411">
                  <c:v>516125</c:v>
                </c:pt>
                <c:pt idx="412">
                  <c:v>516142</c:v>
                </c:pt>
                <c:pt idx="413">
                  <c:v>516157</c:v>
                </c:pt>
                <c:pt idx="414">
                  <c:v>516174</c:v>
                </c:pt>
                <c:pt idx="415">
                  <c:v>516191</c:v>
                </c:pt>
                <c:pt idx="416">
                  <c:v>516206</c:v>
                </c:pt>
                <c:pt idx="417">
                  <c:v>516221</c:v>
                </c:pt>
                <c:pt idx="418">
                  <c:v>516238</c:v>
                </c:pt>
                <c:pt idx="419">
                  <c:v>516256</c:v>
                </c:pt>
                <c:pt idx="420">
                  <c:v>516273</c:v>
                </c:pt>
                <c:pt idx="421">
                  <c:v>516289</c:v>
                </c:pt>
                <c:pt idx="422">
                  <c:v>516304</c:v>
                </c:pt>
                <c:pt idx="423">
                  <c:v>516323</c:v>
                </c:pt>
                <c:pt idx="424">
                  <c:v>516340</c:v>
                </c:pt>
                <c:pt idx="425">
                  <c:v>516356</c:v>
                </c:pt>
                <c:pt idx="426">
                  <c:v>516374</c:v>
                </c:pt>
                <c:pt idx="427">
                  <c:v>516390</c:v>
                </c:pt>
                <c:pt idx="428">
                  <c:v>516407</c:v>
                </c:pt>
                <c:pt idx="429">
                  <c:v>516423</c:v>
                </c:pt>
                <c:pt idx="430">
                  <c:v>516438</c:v>
                </c:pt>
                <c:pt idx="431">
                  <c:v>516456</c:v>
                </c:pt>
                <c:pt idx="432">
                  <c:v>516473</c:v>
                </c:pt>
                <c:pt idx="433">
                  <c:v>516489</c:v>
                </c:pt>
                <c:pt idx="434">
                  <c:v>516507</c:v>
                </c:pt>
                <c:pt idx="435">
                  <c:v>516521</c:v>
                </c:pt>
                <c:pt idx="436">
                  <c:v>516538</c:v>
                </c:pt>
                <c:pt idx="437">
                  <c:v>516557</c:v>
                </c:pt>
                <c:pt idx="438">
                  <c:v>516574</c:v>
                </c:pt>
                <c:pt idx="439">
                  <c:v>516589</c:v>
                </c:pt>
                <c:pt idx="440">
                  <c:v>516604</c:v>
                </c:pt>
                <c:pt idx="441">
                  <c:v>516622</c:v>
                </c:pt>
                <c:pt idx="442">
                  <c:v>516640</c:v>
                </c:pt>
                <c:pt idx="443">
                  <c:v>516657</c:v>
                </c:pt>
                <c:pt idx="444">
                  <c:v>516673</c:v>
                </c:pt>
                <c:pt idx="445">
                  <c:v>516689</c:v>
                </c:pt>
                <c:pt idx="446">
                  <c:v>516704</c:v>
                </c:pt>
                <c:pt idx="447">
                  <c:v>516721</c:v>
                </c:pt>
                <c:pt idx="448">
                  <c:v>516741</c:v>
                </c:pt>
                <c:pt idx="449">
                  <c:v>516759</c:v>
                </c:pt>
                <c:pt idx="450">
                  <c:v>516773</c:v>
                </c:pt>
                <c:pt idx="451">
                  <c:v>516788</c:v>
                </c:pt>
                <c:pt idx="452">
                  <c:v>516804</c:v>
                </c:pt>
                <c:pt idx="453">
                  <c:v>516823</c:v>
                </c:pt>
                <c:pt idx="454">
                  <c:v>516839</c:v>
                </c:pt>
                <c:pt idx="455">
                  <c:v>516855</c:v>
                </c:pt>
                <c:pt idx="456">
                  <c:v>516873</c:v>
                </c:pt>
                <c:pt idx="457">
                  <c:v>516889</c:v>
                </c:pt>
                <c:pt idx="458">
                  <c:v>516905</c:v>
                </c:pt>
                <c:pt idx="459">
                  <c:v>516923</c:v>
                </c:pt>
                <c:pt idx="460">
                  <c:v>516937</c:v>
                </c:pt>
                <c:pt idx="461">
                  <c:v>516953</c:v>
                </c:pt>
                <c:pt idx="462">
                  <c:v>516971</c:v>
                </c:pt>
                <c:pt idx="463">
                  <c:v>516988</c:v>
                </c:pt>
                <c:pt idx="464">
                  <c:v>517006</c:v>
                </c:pt>
                <c:pt idx="465">
                  <c:v>517023</c:v>
                </c:pt>
                <c:pt idx="466">
                  <c:v>517039</c:v>
                </c:pt>
                <c:pt idx="467">
                  <c:v>517052</c:v>
                </c:pt>
                <c:pt idx="468">
                  <c:v>517068</c:v>
                </c:pt>
                <c:pt idx="469">
                  <c:v>517085</c:v>
                </c:pt>
                <c:pt idx="470">
                  <c:v>517100</c:v>
                </c:pt>
                <c:pt idx="471">
                  <c:v>517118</c:v>
                </c:pt>
                <c:pt idx="472">
                  <c:v>517134</c:v>
                </c:pt>
                <c:pt idx="473">
                  <c:v>517152</c:v>
                </c:pt>
                <c:pt idx="474">
                  <c:v>517170</c:v>
                </c:pt>
                <c:pt idx="475">
                  <c:v>517188</c:v>
                </c:pt>
                <c:pt idx="476">
                  <c:v>517205</c:v>
                </c:pt>
                <c:pt idx="477">
                  <c:v>517221</c:v>
                </c:pt>
                <c:pt idx="478">
                  <c:v>517238</c:v>
                </c:pt>
                <c:pt idx="479">
                  <c:v>517253</c:v>
                </c:pt>
                <c:pt idx="480">
                  <c:v>517273</c:v>
                </c:pt>
                <c:pt idx="481">
                  <c:v>517288</c:v>
                </c:pt>
                <c:pt idx="482">
                  <c:v>517302</c:v>
                </c:pt>
                <c:pt idx="483">
                  <c:v>517317</c:v>
                </c:pt>
                <c:pt idx="484">
                  <c:v>517337</c:v>
                </c:pt>
                <c:pt idx="485">
                  <c:v>517356</c:v>
                </c:pt>
                <c:pt idx="486">
                  <c:v>517373</c:v>
                </c:pt>
                <c:pt idx="487">
                  <c:v>517388</c:v>
                </c:pt>
                <c:pt idx="488">
                  <c:v>517407</c:v>
                </c:pt>
                <c:pt idx="489">
                  <c:v>517427</c:v>
                </c:pt>
                <c:pt idx="490">
                  <c:v>517447</c:v>
                </c:pt>
                <c:pt idx="491">
                  <c:v>517464</c:v>
                </c:pt>
                <c:pt idx="492">
                  <c:v>517481</c:v>
                </c:pt>
                <c:pt idx="493">
                  <c:v>517498</c:v>
                </c:pt>
                <c:pt idx="494">
                  <c:v>517515</c:v>
                </c:pt>
                <c:pt idx="495">
                  <c:v>517532</c:v>
                </c:pt>
                <c:pt idx="496">
                  <c:v>517549</c:v>
                </c:pt>
                <c:pt idx="497">
                  <c:v>517569</c:v>
                </c:pt>
                <c:pt idx="498">
                  <c:v>517586</c:v>
                </c:pt>
                <c:pt idx="499">
                  <c:v>517604</c:v>
                </c:pt>
                <c:pt idx="500">
                  <c:v>517619</c:v>
                </c:pt>
                <c:pt idx="501">
                  <c:v>517638</c:v>
                </c:pt>
                <c:pt idx="502">
                  <c:v>517658</c:v>
                </c:pt>
                <c:pt idx="503">
                  <c:v>517673</c:v>
                </c:pt>
                <c:pt idx="504">
                  <c:v>517692</c:v>
                </c:pt>
                <c:pt idx="505">
                  <c:v>517710</c:v>
                </c:pt>
                <c:pt idx="506">
                  <c:v>517726</c:v>
                </c:pt>
                <c:pt idx="507">
                  <c:v>517746</c:v>
                </c:pt>
                <c:pt idx="508">
                  <c:v>517763</c:v>
                </c:pt>
                <c:pt idx="509">
                  <c:v>517779</c:v>
                </c:pt>
                <c:pt idx="510">
                  <c:v>517794</c:v>
                </c:pt>
                <c:pt idx="511">
                  <c:v>517813</c:v>
                </c:pt>
                <c:pt idx="512">
                  <c:v>517834</c:v>
                </c:pt>
                <c:pt idx="513">
                  <c:v>517852</c:v>
                </c:pt>
                <c:pt idx="514">
                  <c:v>517869</c:v>
                </c:pt>
                <c:pt idx="515">
                  <c:v>517886</c:v>
                </c:pt>
                <c:pt idx="516">
                  <c:v>517903</c:v>
                </c:pt>
                <c:pt idx="517">
                  <c:v>517921</c:v>
                </c:pt>
                <c:pt idx="518">
                  <c:v>517938</c:v>
                </c:pt>
                <c:pt idx="519">
                  <c:v>517956</c:v>
                </c:pt>
                <c:pt idx="520">
                  <c:v>517974</c:v>
                </c:pt>
                <c:pt idx="521">
                  <c:v>517991</c:v>
                </c:pt>
                <c:pt idx="522">
                  <c:v>518010</c:v>
                </c:pt>
                <c:pt idx="523">
                  <c:v>518031</c:v>
                </c:pt>
                <c:pt idx="524">
                  <c:v>518048</c:v>
                </c:pt>
                <c:pt idx="525">
                  <c:v>518065</c:v>
                </c:pt>
                <c:pt idx="526">
                  <c:v>518082</c:v>
                </c:pt>
                <c:pt idx="527">
                  <c:v>518100</c:v>
                </c:pt>
                <c:pt idx="528">
                  <c:v>518116</c:v>
                </c:pt>
                <c:pt idx="529">
                  <c:v>518133</c:v>
                </c:pt>
                <c:pt idx="530">
                  <c:v>518149</c:v>
                </c:pt>
                <c:pt idx="531">
                  <c:v>518164</c:v>
                </c:pt>
                <c:pt idx="532">
                  <c:v>518181</c:v>
                </c:pt>
                <c:pt idx="533">
                  <c:v>518199</c:v>
                </c:pt>
                <c:pt idx="534">
                  <c:v>518217</c:v>
                </c:pt>
                <c:pt idx="535">
                  <c:v>518234</c:v>
                </c:pt>
                <c:pt idx="536">
                  <c:v>518255</c:v>
                </c:pt>
                <c:pt idx="537">
                  <c:v>518274</c:v>
                </c:pt>
                <c:pt idx="538">
                  <c:v>518291</c:v>
                </c:pt>
                <c:pt idx="539">
                  <c:v>518311</c:v>
                </c:pt>
                <c:pt idx="540">
                  <c:v>518330</c:v>
                </c:pt>
                <c:pt idx="541">
                  <c:v>518346</c:v>
                </c:pt>
                <c:pt idx="542">
                  <c:v>518362</c:v>
                </c:pt>
                <c:pt idx="543">
                  <c:v>518377</c:v>
                </c:pt>
                <c:pt idx="544">
                  <c:v>518398</c:v>
                </c:pt>
                <c:pt idx="545">
                  <c:v>518416</c:v>
                </c:pt>
                <c:pt idx="546">
                  <c:v>518435</c:v>
                </c:pt>
                <c:pt idx="547">
                  <c:v>518452</c:v>
                </c:pt>
                <c:pt idx="548">
                  <c:v>518470</c:v>
                </c:pt>
                <c:pt idx="549">
                  <c:v>518487</c:v>
                </c:pt>
                <c:pt idx="550">
                  <c:v>518504</c:v>
                </c:pt>
                <c:pt idx="551">
                  <c:v>518518</c:v>
                </c:pt>
                <c:pt idx="552">
                  <c:v>518533</c:v>
                </c:pt>
                <c:pt idx="553">
                  <c:v>518549</c:v>
                </c:pt>
                <c:pt idx="554">
                  <c:v>518567</c:v>
                </c:pt>
                <c:pt idx="555">
                  <c:v>518586</c:v>
                </c:pt>
                <c:pt idx="556">
                  <c:v>518602</c:v>
                </c:pt>
                <c:pt idx="557">
                  <c:v>518619</c:v>
                </c:pt>
                <c:pt idx="558">
                  <c:v>518636</c:v>
                </c:pt>
                <c:pt idx="559">
                  <c:v>518653</c:v>
                </c:pt>
                <c:pt idx="560">
                  <c:v>518669</c:v>
                </c:pt>
                <c:pt idx="561">
                  <c:v>518685</c:v>
                </c:pt>
                <c:pt idx="562">
                  <c:v>518702</c:v>
                </c:pt>
                <c:pt idx="563">
                  <c:v>518718</c:v>
                </c:pt>
                <c:pt idx="564">
                  <c:v>518736</c:v>
                </c:pt>
                <c:pt idx="565">
                  <c:v>518754</c:v>
                </c:pt>
                <c:pt idx="566">
                  <c:v>518771</c:v>
                </c:pt>
                <c:pt idx="567">
                  <c:v>518790</c:v>
                </c:pt>
                <c:pt idx="568">
                  <c:v>518810</c:v>
                </c:pt>
                <c:pt idx="569">
                  <c:v>518827</c:v>
                </c:pt>
                <c:pt idx="570">
                  <c:v>518843</c:v>
                </c:pt>
                <c:pt idx="571">
                  <c:v>518860</c:v>
                </c:pt>
                <c:pt idx="572">
                  <c:v>518880</c:v>
                </c:pt>
                <c:pt idx="573">
                  <c:v>518899</c:v>
                </c:pt>
                <c:pt idx="574">
                  <c:v>518916</c:v>
                </c:pt>
                <c:pt idx="575">
                  <c:v>518934</c:v>
                </c:pt>
                <c:pt idx="576">
                  <c:v>518951</c:v>
                </c:pt>
                <c:pt idx="577">
                  <c:v>518966</c:v>
                </c:pt>
                <c:pt idx="578">
                  <c:v>518981</c:v>
                </c:pt>
                <c:pt idx="579">
                  <c:v>518999</c:v>
                </c:pt>
                <c:pt idx="580">
                  <c:v>519016</c:v>
                </c:pt>
                <c:pt idx="581">
                  <c:v>519032</c:v>
                </c:pt>
                <c:pt idx="582">
                  <c:v>519050</c:v>
                </c:pt>
                <c:pt idx="583">
                  <c:v>519069</c:v>
                </c:pt>
                <c:pt idx="584">
                  <c:v>519085</c:v>
                </c:pt>
                <c:pt idx="585">
                  <c:v>519100</c:v>
                </c:pt>
                <c:pt idx="586">
                  <c:v>519118</c:v>
                </c:pt>
                <c:pt idx="587">
                  <c:v>519134</c:v>
                </c:pt>
                <c:pt idx="588">
                  <c:v>519149</c:v>
                </c:pt>
                <c:pt idx="589">
                  <c:v>519165</c:v>
                </c:pt>
                <c:pt idx="590">
                  <c:v>519182</c:v>
                </c:pt>
                <c:pt idx="591">
                  <c:v>519195</c:v>
                </c:pt>
                <c:pt idx="592">
                  <c:v>519212</c:v>
                </c:pt>
                <c:pt idx="593">
                  <c:v>519225</c:v>
                </c:pt>
                <c:pt idx="594">
                  <c:v>519242</c:v>
                </c:pt>
                <c:pt idx="595">
                  <c:v>519260</c:v>
                </c:pt>
                <c:pt idx="596">
                  <c:v>519277</c:v>
                </c:pt>
                <c:pt idx="597">
                  <c:v>519295</c:v>
                </c:pt>
                <c:pt idx="598">
                  <c:v>519310</c:v>
                </c:pt>
                <c:pt idx="599">
                  <c:v>519329</c:v>
                </c:pt>
                <c:pt idx="600">
                  <c:v>519343</c:v>
                </c:pt>
                <c:pt idx="601">
                  <c:v>519361</c:v>
                </c:pt>
                <c:pt idx="602">
                  <c:v>519376</c:v>
                </c:pt>
                <c:pt idx="603">
                  <c:v>519392</c:v>
                </c:pt>
                <c:pt idx="604">
                  <c:v>519409</c:v>
                </c:pt>
                <c:pt idx="605">
                  <c:v>519425</c:v>
                </c:pt>
                <c:pt idx="606">
                  <c:v>519442</c:v>
                </c:pt>
                <c:pt idx="607">
                  <c:v>519460</c:v>
                </c:pt>
                <c:pt idx="608">
                  <c:v>519474</c:v>
                </c:pt>
                <c:pt idx="609">
                  <c:v>519489</c:v>
                </c:pt>
                <c:pt idx="610">
                  <c:v>519505</c:v>
                </c:pt>
                <c:pt idx="611">
                  <c:v>519523</c:v>
                </c:pt>
                <c:pt idx="612">
                  <c:v>519540</c:v>
                </c:pt>
                <c:pt idx="613">
                  <c:v>519556</c:v>
                </c:pt>
                <c:pt idx="614">
                  <c:v>519570</c:v>
                </c:pt>
                <c:pt idx="615">
                  <c:v>519586</c:v>
                </c:pt>
                <c:pt idx="616">
                  <c:v>519602</c:v>
                </c:pt>
                <c:pt idx="617">
                  <c:v>519620</c:v>
                </c:pt>
                <c:pt idx="618">
                  <c:v>519637</c:v>
                </c:pt>
                <c:pt idx="619">
                  <c:v>519654</c:v>
                </c:pt>
                <c:pt idx="620">
                  <c:v>519672</c:v>
                </c:pt>
                <c:pt idx="621">
                  <c:v>519691</c:v>
                </c:pt>
                <c:pt idx="622">
                  <c:v>519709</c:v>
                </c:pt>
                <c:pt idx="623">
                  <c:v>519727</c:v>
                </c:pt>
                <c:pt idx="624">
                  <c:v>519746</c:v>
                </c:pt>
                <c:pt idx="625">
                  <c:v>519762</c:v>
                </c:pt>
                <c:pt idx="626">
                  <c:v>519780</c:v>
                </c:pt>
                <c:pt idx="627">
                  <c:v>519798</c:v>
                </c:pt>
                <c:pt idx="628">
                  <c:v>519814</c:v>
                </c:pt>
                <c:pt idx="629">
                  <c:v>519829</c:v>
                </c:pt>
                <c:pt idx="630">
                  <c:v>519846</c:v>
                </c:pt>
                <c:pt idx="631">
                  <c:v>519865</c:v>
                </c:pt>
                <c:pt idx="632">
                  <c:v>519881</c:v>
                </c:pt>
                <c:pt idx="633">
                  <c:v>519897</c:v>
                </c:pt>
                <c:pt idx="634">
                  <c:v>519913</c:v>
                </c:pt>
                <c:pt idx="635">
                  <c:v>519926</c:v>
                </c:pt>
                <c:pt idx="636">
                  <c:v>519942</c:v>
                </c:pt>
                <c:pt idx="637">
                  <c:v>519959</c:v>
                </c:pt>
                <c:pt idx="638">
                  <c:v>519977</c:v>
                </c:pt>
                <c:pt idx="639">
                  <c:v>519993</c:v>
                </c:pt>
                <c:pt idx="640">
                  <c:v>520011</c:v>
                </c:pt>
                <c:pt idx="641">
                  <c:v>520028</c:v>
                </c:pt>
                <c:pt idx="642">
                  <c:v>520043</c:v>
                </c:pt>
                <c:pt idx="643">
                  <c:v>520060</c:v>
                </c:pt>
                <c:pt idx="644">
                  <c:v>520074</c:v>
                </c:pt>
                <c:pt idx="645">
                  <c:v>520090</c:v>
                </c:pt>
                <c:pt idx="646">
                  <c:v>520109</c:v>
                </c:pt>
                <c:pt idx="647">
                  <c:v>520128</c:v>
                </c:pt>
                <c:pt idx="648">
                  <c:v>520145</c:v>
                </c:pt>
                <c:pt idx="649">
                  <c:v>520164</c:v>
                </c:pt>
                <c:pt idx="650">
                  <c:v>520183</c:v>
                </c:pt>
                <c:pt idx="651">
                  <c:v>520198</c:v>
                </c:pt>
                <c:pt idx="652">
                  <c:v>520214</c:v>
                </c:pt>
                <c:pt idx="653">
                  <c:v>520230</c:v>
                </c:pt>
                <c:pt idx="654">
                  <c:v>520247</c:v>
                </c:pt>
                <c:pt idx="655">
                  <c:v>520263</c:v>
                </c:pt>
                <c:pt idx="656">
                  <c:v>520280</c:v>
                </c:pt>
                <c:pt idx="657">
                  <c:v>520295</c:v>
                </c:pt>
                <c:pt idx="658">
                  <c:v>520310</c:v>
                </c:pt>
                <c:pt idx="659">
                  <c:v>520325</c:v>
                </c:pt>
                <c:pt idx="660">
                  <c:v>520343</c:v>
                </c:pt>
                <c:pt idx="661">
                  <c:v>520360</c:v>
                </c:pt>
                <c:pt idx="662">
                  <c:v>520376</c:v>
                </c:pt>
                <c:pt idx="663">
                  <c:v>520390</c:v>
                </c:pt>
                <c:pt idx="664">
                  <c:v>520405</c:v>
                </c:pt>
                <c:pt idx="665">
                  <c:v>520420</c:v>
                </c:pt>
                <c:pt idx="666">
                  <c:v>520435</c:v>
                </c:pt>
                <c:pt idx="667">
                  <c:v>520451</c:v>
                </c:pt>
                <c:pt idx="668">
                  <c:v>520469</c:v>
                </c:pt>
                <c:pt idx="669">
                  <c:v>520485</c:v>
                </c:pt>
                <c:pt idx="670">
                  <c:v>520499</c:v>
                </c:pt>
                <c:pt idx="671">
                  <c:v>520517</c:v>
                </c:pt>
                <c:pt idx="672">
                  <c:v>520533</c:v>
                </c:pt>
                <c:pt idx="673">
                  <c:v>520548</c:v>
                </c:pt>
                <c:pt idx="674">
                  <c:v>520563</c:v>
                </c:pt>
                <c:pt idx="675">
                  <c:v>520580</c:v>
                </c:pt>
                <c:pt idx="676">
                  <c:v>520596</c:v>
                </c:pt>
                <c:pt idx="677">
                  <c:v>520612</c:v>
                </c:pt>
                <c:pt idx="678">
                  <c:v>520630</c:v>
                </c:pt>
                <c:pt idx="679">
                  <c:v>520647</c:v>
                </c:pt>
                <c:pt idx="680">
                  <c:v>520663</c:v>
                </c:pt>
                <c:pt idx="681">
                  <c:v>520680</c:v>
                </c:pt>
                <c:pt idx="682">
                  <c:v>520694</c:v>
                </c:pt>
                <c:pt idx="683">
                  <c:v>520713</c:v>
                </c:pt>
                <c:pt idx="684">
                  <c:v>520732</c:v>
                </c:pt>
                <c:pt idx="685">
                  <c:v>520749</c:v>
                </c:pt>
                <c:pt idx="686">
                  <c:v>520767</c:v>
                </c:pt>
                <c:pt idx="687">
                  <c:v>520786</c:v>
                </c:pt>
                <c:pt idx="688">
                  <c:v>520800</c:v>
                </c:pt>
                <c:pt idx="689">
                  <c:v>520817</c:v>
                </c:pt>
                <c:pt idx="690">
                  <c:v>520833</c:v>
                </c:pt>
                <c:pt idx="691">
                  <c:v>520851</c:v>
                </c:pt>
                <c:pt idx="692">
                  <c:v>520867</c:v>
                </c:pt>
                <c:pt idx="693">
                  <c:v>520885</c:v>
                </c:pt>
                <c:pt idx="694">
                  <c:v>520901</c:v>
                </c:pt>
                <c:pt idx="695">
                  <c:v>520918</c:v>
                </c:pt>
                <c:pt idx="696">
                  <c:v>520935</c:v>
                </c:pt>
                <c:pt idx="697">
                  <c:v>520952</c:v>
                </c:pt>
                <c:pt idx="698">
                  <c:v>520970</c:v>
                </c:pt>
                <c:pt idx="699">
                  <c:v>520986</c:v>
                </c:pt>
                <c:pt idx="700">
                  <c:v>521004</c:v>
                </c:pt>
                <c:pt idx="701">
                  <c:v>521021</c:v>
                </c:pt>
                <c:pt idx="702">
                  <c:v>521040</c:v>
                </c:pt>
                <c:pt idx="703">
                  <c:v>521056</c:v>
                </c:pt>
                <c:pt idx="704">
                  <c:v>521072</c:v>
                </c:pt>
                <c:pt idx="705">
                  <c:v>521087</c:v>
                </c:pt>
                <c:pt idx="706">
                  <c:v>521100</c:v>
                </c:pt>
                <c:pt idx="707">
                  <c:v>521117</c:v>
                </c:pt>
                <c:pt idx="708">
                  <c:v>521136</c:v>
                </c:pt>
                <c:pt idx="709">
                  <c:v>521149</c:v>
                </c:pt>
                <c:pt idx="710">
                  <c:v>521166</c:v>
                </c:pt>
                <c:pt idx="711">
                  <c:v>521182</c:v>
                </c:pt>
                <c:pt idx="712">
                  <c:v>521199</c:v>
                </c:pt>
                <c:pt idx="713">
                  <c:v>521214</c:v>
                </c:pt>
                <c:pt idx="714">
                  <c:v>521233</c:v>
                </c:pt>
                <c:pt idx="715">
                  <c:v>521245</c:v>
                </c:pt>
                <c:pt idx="716">
                  <c:v>521262</c:v>
                </c:pt>
                <c:pt idx="717">
                  <c:v>521279</c:v>
                </c:pt>
                <c:pt idx="718">
                  <c:v>521292</c:v>
                </c:pt>
                <c:pt idx="719">
                  <c:v>521308</c:v>
                </c:pt>
                <c:pt idx="720">
                  <c:v>521323</c:v>
                </c:pt>
                <c:pt idx="721">
                  <c:v>521336</c:v>
                </c:pt>
                <c:pt idx="722">
                  <c:v>521354</c:v>
                </c:pt>
                <c:pt idx="723">
                  <c:v>521370</c:v>
                </c:pt>
                <c:pt idx="724">
                  <c:v>521387</c:v>
                </c:pt>
                <c:pt idx="725">
                  <c:v>521403</c:v>
                </c:pt>
                <c:pt idx="726">
                  <c:v>521419</c:v>
                </c:pt>
                <c:pt idx="727">
                  <c:v>521438</c:v>
                </c:pt>
                <c:pt idx="728">
                  <c:v>521452</c:v>
                </c:pt>
                <c:pt idx="729">
                  <c:v>521469</c:v>
                </c:pt>
                <c:pt idx="730">
                  <c:v>521484</c:v>
                </c:pt>
                <c:pt idx="731">
                  <c:v>521500</c:v>
                </c:pt>
                <c:pt idx="732">
                  <c:v>521518</c:v>
                </c:pt>
                <c:pt idx="733">
                  <c:v>521536</c:v>
                </c:pt>
                <c:pt idx="734">
                  <c:v>521552</c:v>
                </c:pt>
                <c:pt idx="735">
                  <c:v>521567</c:v>
                </c:pt>
                <c:pt idx="736">
                  <c:v>521583</c:v>
                </c:pt>
                <c:pt idx="737">
                  <c:v>521599</c:v>
                </c:pt>
                <c:pt idx="738">
                  <c:v>521615</c:v>
                </c:pt>
                <c:pt idx="739">
                  <c:v>521633</c:v>
                </c:pt>
                <c:pt idx="740">
                  <c:v>521651</c:v>
                </c:pt>
                <c:pt idx="741">
                  <c:v>521669</c:v>
                </c:pt>
                <c:pt idx="742">
                  <c:v>521684</c:v>
                </c:pt>
                <c:pt idx="743">
                  <c:v>521704</c:v>
                </c:pt>
                <c:pt idx="744">
                  <c:v>521720</c:v>
                </c:pt>
                <c:pt idx="745">
                  <c:v>521739</c:v>
                </c:pt>
                <c:pt idx="746">
                  <c:v>521756</c:v>
                </c:pt>
                <c:pt idx="747">
                  <c:v>521772</c:v>
                </c:pt>
                <c:pt idx="748">
                  <c:v>521789</c:v>
                </c:pt>
                <c:pt idx="749">
                  <c:v>521808</c:v>
                </c:pt>
                <c:pt idx="750">
                  <c:v>521824</c:v>
                </c:pt>
                <c:pt idx="751">
                  <c:v>521839</c:v>
                </c:pt>
                <c:pt idx="752">
                  <c:v>521856</c:v>
                </c:pt>
                <c:pt idx="753">
                  <c:v>521874</c:v>
                </c:pt>
                <c:pt idx="754">
                  <c:v>521889</c:v>
                </c:pt>
                <c:pt idx="755">
                  <c:v>521906</c:v>
                </c:pt>
                <c:pt idx="756">
                  <c:v>521922</c:v>
                </c:pt>
                <c:pt idx="757">
                  <c:v>521939</c:v>
                </c:pt>
                <c:pt idx="758">
                  <c:v>521955</c:v>
                </c:pt>
                <c:pt idx="759">
                  <c:v>521974</c:v>
                </c:pt>
                <c:pt idx="760">
                  <c:v>521991</c:v>
                </c:pt>
                <c:pt idx="761">
                  <c:v>522007</c:v>
                </c:pt>
                <c:pt idx="762">
                  <c:v>522025</c:v>
                </c:pt>
                <c:pt idx="763">
                  <c:v>522042</c:v>
                </c:pt>
                <c:pt idx="764">
                  <c:v>522060</c:v>
                </c:pt>
                <c:pt idx="765">
                  <c:v>522073</c:v>
                </c:pt>
                <c:pt idx="766">
                  <c:v>522091</c:v>
                </c:pt>
                <c:pt idx="767">
                  <c:v>522107</c:v>
                </c:pt>
                <c:pt idx="768">
                  <c:v>522124</c:v>
                </c:pt>
                <c:pt idx="769">
                  <c:v>522142</c:v>
                </c:pt>
                <c:pt idx="770">
                  <c:v>522160</c:v>
                </c:pt>
                <c:pt idx="771">
                  <c:v>522176</c:v>
                </c:pt>
                <c:pt idx="772">
                  <c:v>522190</c:v>
                </c:pt>
                <c:pt idx="773">
                  <c:v>522207</c:v>
                </c:pt>
                <c:pt idx="774">
                  <c:v>522225</c:v>
                </c:pt>
                <c:pt idx="775">
                  <c:v>522241</c:v>
                </c:pt>
                <c:pt idx="776">
                  <c:v>522258</c:v>
                </c:pt>
                <c:pt idx="777">
                  <c:v>522276</c:v>
                </c:pt>
                <c:pt idx="778">
                  <c:v>522295</c:v>
                </c:pt>
                <c:pt idx="779">
                  <c:v>522313</c:v>
                </c:pt>
                <c:pt idx="780">
                  <c:v>522329</c:v>
                </c:pt>
                <c:pt idx="781">
                  <c:v>522343</c:v>
                </c:pt>
                <c:pt idx="782">
                  <c:v>522359</c:v>
                </c:pt>
                <c:pt idx="783">
                  <c:v>522373</c:v>
                </c:pt>
                <c:pt idx="784">
                  <c:v>522389</c:v>
                </c:pt>
                <c:pt idx="785">
                  <c:v>522403</c:v>
                </c:pt>
                <c:pt idx="786">
                  <c:v>522421</c:v>
                </c:pt>
                <c:pt idx="787">
                  <c:v>522439</c:v>
                </c:pt>
                <c:pt idx="788">
                  <c:v>522456</c:v>
                </c:pt>
                <c:pt idx="789">
                  <c:v>522474</c:v>
                </c:pt>
                <c:pt idx="790">
                  <c:v>522491</c:v>
                </c:pt>
                <c:pt idx="791">
                  <c:v>522508</c:v>
                </c:pt>
                <c:pt idx="792">
                  <c:v>522525</c:v>
                </c:pt>
                <c:pt idx="793">
                  <c:v>522541</c:v>
                </c:pt>
                <c:pt idx="794">
                  <c:v>522558</c:v>
                </c:pt>
                <c:pt idx="795">
                  <c:v>522573</c:v>
                </c:pt>
                <c:pt idx="796">
                  <c:v>522591</c:v>
                </c:pt>
                <c:pt idx="797">
                  <c:v>522608</c:v>
                </c:pt>
                <c:pt idx="798">
                  <c:v>522623</c:v>
                </c:pt>
                <c:pt idx="799">
                  <c:v>522638</c:v>
                </c:pt>
                <c:pt idx="800">
                  <c:v>522653</c:v>
                </c:pt>
                <c:pt idx="801">
                  <c:v>522669</c:v>
                </c:pt>
                <c:pt idx="802">
                  <c:v>522688</c:v>
                </c:pt>
                <c:pt idx="803">
                  <c:v>522703</c:v>
                </c:pt>
                <c:pt idx="804">
                  <c:v>522721</c:v>
                </c:pt>
                <c:pt idx="805">
                  <c:v>522738</c:v>
                </c:pt>
                <c:pt idx="806">
                  <c:v>522753</c:v>
                </c:pt>
                <c:pt idx="807">
                  <c:v>522769</c:v>
                </c:pt>
                <c:pt idx="808">
                  <c:v>522787</c:v>
                </c:pt>
                <c:pt idx="809">
                  <c:v>522806</c:v>
                </c:pt>
                <c:pt idx="810">
                  <c:v>522821</c:v>
                </c:pt>
                <c:pt idx="811">
                  <c:v>522836</c:v>
                </c:pt>
                <c:pt idx="812">
                  <c:v>522854</c:v>
                </c:pt>
                <c:pt idx="813">
                  <c:v>522872</c:v>
                </c:pt>
                <c:pt idx="814">
                  <c:v>522888</c:v>
                </c:pt>
                <c:pt idx="815">
                  <c:v>522902</c:v>
                </c:pt>
                <c:pt idx="816">
                  <c:v>522919</c:v>
                </c:pt>
                <c:pt idx="817">
                  <c:v>522939</c:v>
                </c:pt>
                <c:pt idx="818">
                  <c:v>522954</c:v>
                </c:pt>
                <c:pt idx="819">
                  <c:v>522971</c:v>
                </c:pt>
                <c:pt idx="820">
                  <c:v>522987</c:v>
                </c:pt>
                <c:pt idx="821">
                  <c:v>523003</c:v>
                </c:pt>
                <c:pt idx="822">
                  <c:v>523020</c:v>
                </c:pt>
                <c:pt idx="823">
                  <c:v>523036</c:v>
                </c:pt>
                <c:pt idx="824">
                  <c:v>523051</c:v>
                </c:pt>
                <c:pt idx="825">
                  <c:v>523065</c:v>
                </c:pt>
                <c:pt idx="826">
                  <c:v>523083</c:v>
                </c:pt>
                <c:pt idx="827">
                  <c:v>523100</c:v>
                </c:pt>
                <c:pt idx="828">
                  <c:v>523117</c:v>
                </c:pt>
                <c:pt idx="829">
                  <c:v>523135</c:v>
                </c:pt>
                <c:pt idx="830">
                  <c:v>523149</c:v>
                </c:pt>
                <c:pt idx="831">
                  <c:v>523167</c:v>
                </c:pt>
                <c:pt idx="832">
                  <c:v>523183</c:v>
                </c:pt>
                <c:pt idx="833">
                  <c:v>523201</c:v>
                </c:pt>
                <c:pt idx="834">
                  <c:v>523217</c:v>
                </c:pt>
                <c:pt idx="835">
                  <c:v>523236</c:v>
                </c:pt>
                <c:pt idx="836">
                  <c:v>523251</c:v>
                </c:pt>
                <c:pt idx="837">
                  <c:v>523265</c:v>
                </c:pt>
                <c:pt idx="838">
                  <c:v>523284</c:v>
                </c:pt>
                <c:pt idx="839">
                  <c:v>523297</c:v>
                </c:pt>
                <c:pt idx="840">
                  <c:v>523313</c:v>
                </c:pt>
                <c:pt idx="841">
                  <c:v>523330</c:v>
                </c:pt>
                <c:pt idx="842">
                  <c:v>523347</c:v>
                </c:pt>
                <c:pt idx="843">
                  <c:v>523364</c:v>
                </c:pt>
                <c:pt idx="844">
                  <c:v>523382</c:v>
                </c:pt>
                <c:pt idx="845">
                  <c:v>523402</c:v>
                </c:pt>
                <c:pt idx="846">
                  <c:v>523419</c:v>
                </c:pt>
                <c:pt idx="847">
                  <c:v>523434</c:v>
                </c:pt>
                <c:pt idx="848">
                  <c:v>523451</c:v>
                </c:pt>
                <c:pt idx="849">
                  <c:v>523466</c:v>
                </c:pt>
                <c:pt idx="850">
                  <c:v>523484</c:v>
                </c:pt>
                <c:pt idx="851">
                  <c:v>523501</c:v>
                </c:pt>
                <c:pt idx="852">
                  <c:v>523516</c:v>
                </c:pt>
                <c:pt idx="853">
                  <c:v>523532</c:v>
                </c:pt>
                <c:pt idx="854">
                  <c:v>523551</c:v>
                </c:pt>
                <c:pt idx="855">
                  <c:v>523567</c:v>
                </c:pt>
                <c:pt idx="856">
                  <c:v>523583</c:v>
                </c:pt>
                <c:pt idx="857">
                  <c:v>523599</c:v>
                </c:pt>
                <c:pt idx="858">
                  <c:v>523616</c:v>
                </c:pt>
                <c:pt idx="859">
                  <c:v>523634</c:v>
                </c:pt>
                <c:pt idx="860">
                  <c:v>523650</c:v>
                </c:pt>
                <c:pt idx="861">
                  <c:v>523670</c:v>
                </c:pt>
                <c:pt idx="862">
                  <c:v>523686</c:v>
                </c:pt>
                <c:pt idx="863">
                  <c:v>523704</c:v>
                </c:pt>
                <c:pt idx="864">
                  <c:v>523723</c:v>
                </c:pt>
                <c:pt idx="865">
                  <c:v>523739</c:v>
                </c:pt>
                <c:pt idx="866">
                  <c:v>523754</c:v>
                </c:pt>
                <c:pt idx="867">
                  <c:v>523773</c:v>
                </c:pt>
                <c:pt idx="868">
                  <c:v>523790</c:v>
                </c:pt>
                <c:pt idx="869">
                  <c:v>523805</c:v>
                </c:pt>
                <c:pt idx="870">
                  <c:v>523821</c:v>
                </c:pt>
                <c:pt idx="871">
                  <c:v>523841</c:v>
                </c:pt>
                <c:pt idx="872">
                  <c:v>523859</c:v>
                </c:pt>
                <c:pt idx="873">
                  <c:v>523876</c:v>
                </c:pt>
                <c:pt idx="874">
                  <c:v>523893</c:v>
                </c:pt>
                <c:pt idx="875">
                  <c:v>523911</c:v>
                </c:pt>
                <c:pt idx="876">
                  <c:v>523928</c:v>
                </c:pt>
                <c:pt idx="877">
                  <c:v>523944</c:v>
                </c:pt>
                <c:pt idx="878">
                  <c:v>523960</c:v>
                </c:pt>
                <c:pt idx="879">
                  <c:v>523978</c:v>
                </c:pt>
                <c:pt idx="880">
                  <c:v>523991</c:v>
                </c:pt>
                <c:pt idx="881">
                  <c:v>524010</c:v>
                </c:pt>
                <c:pt idx="882">
                  <c:v>524026</c:v>
                </c:pt>
                <c:pt idx="883">
                  <c:v>524041</c:v>
                </c:pt>
                <c:pt idx="884">
                  <c:v>524059</c:v>
                </c:pt>
                <c:pt idx="885">
                  <c:v>524077</c:v>
                </c:pt>
                <c:pt idx="886">
                  <c:v>524093</c:v>
                </c:pt>
                <c:pt idx="887">
                  <c:v>524109</c:v>
                </c:pt>
                <c:pt idx="888">
                  <c:v>524125</c:v>
                </c:pt>
                <c:pt idx="889">
                  <c:v>524143</c:v>
                </c:pt>
                <c:pt idx="890">
                  <c:v>524157</c:v>
                </c:pt>
                <c:pt idx="891">
                  <c:v>524175</c:v>
                </c:pt>
                <c:pt idx="892">
                  <c:v>524191</c:v>
                </c:pt>
                <c:pt idx="893">
                  <c:v>524207</c:v>
                </c:pt>
                <c:pt idx="894">
                  <c:v>524224</c:v>
                </c:pt>
                <c:pt idx="895">
                  <c:v>524241</c:v>
                </c:pt>
                <c:pt idx="896">
                  <c:v>524259</c:v>
                </c:pt>
                <c:pt idx="897">
                  <c:v>524277</c:v>
                </c:pt>
                <c:pt idx="898">
                  <c:v>524291</c:v>
                </c:pt>
                <c:pt idx="899">
                  <c:v>524307</c:v>
                </c:pt>
                <c:pt idx="900">
                  <c:v>524326</c:v>
                </c:pt>
                <c:pt idx="901">
                  <c:v>524341</c:v>
                </c:pt>
                <c:pt idx="902">
                  <c:v>524358</c:v>
                </c:pt>
                <c:pt idx="903">
                  <c:v>524374</c:v>
                </c:pt>
                <c:pt idx="904">
                  <c:v>524389</c:v>
                </c:pt>
                <c:pt idx="905">
                  <c:v>524408</c:v>
                </c:pt>
                <c:pt idx="906">
                  <c:v>524421</c:v>
                </c:pt>
                <c:pt idx="907">
                  <c:v>524442</c:v>
                </c:pt>
                <c:pt idx="908">
                  <c:v>524459</c:v>
                </c:pt>
                <c:pt idx="909">
                  <c:v>524477</c:v>
                </c:pt>
                <c:pt idx="910">
                  <c:v>524494</c:v>
                </c:pt>
                <c:pt idx="911">
                  <c:v>524513</c:v>
                </c:pt>
                <c:pt idx="912">
                  <c:v>524530</c:v>
                </c:pt>
                <c:pt idx="913">
                  <c:v>524548</c:v>
                </c:pt>
                <c:pt idx="914">
                  <c:v>524564</c:v>
                </c:pt>
                <c:pt idx="915">
                  <c:v>524584</c:v>
                </c:pt>
                <c:pt idx="916">
                  <c:v>524601</c:v>
                </c:pt>
                <c:pt idx="917">
                  <c:v>524619</c:v>
                </c:pt>
                <c:pt idx="918">
                  <c:v>524639</c:v>
                </c:pt>
                <c:pt idx="919">
                  <c:v>524656</c:v>
                </c:pt>
                <c:pt idx="920">
                  <c:v>524672</c:v>
                </c:pt>
                <c:pt idx="921">
                  <c:v>524689</c:v>
                </c:pt>
                <c:pt idx="922">
                  <c:v>524705</c:v>
                </c:pt>
                <c:pt idx="923">
                  <c:v>524724</c:v>
                </c:pt>
                <c:pt idx="924">
                  <c:v>524739</c:v>
                </c:pt>
                <c:pt idx="925">
                  <c:v>524756</c:v>
                </c:pt>
                <c:pt idx="926">
                  <c:v>524774</c:v>
                </c:pt>
                <c:pt idx="927">
                  <c:v>524791</c:v>
                </c:pt>
                <c:pt idx="928">
                  <c:v>524805</c:v>
                </c:pt>
                <c:pt idx="929">
                  <c:v>524822</c:v>
                </c:pt>
                <c:pt idx="930">
                  <c:v>524839</c:v>
                </c:pt>
                <c:pt idx="931">
                  <c:v>524856</c:v>
                </c:pt>
                <c:pt idx="932">
                  <c:v>524871</c:v>
                </c:pt>
                <c:pt idx="933">
                  <c:v>524890</c:v>
                </c:pt>
                <c:pt idx="934">
                  <c:v>524905</c:v>
                </c:pt>
                <c:pt idx="935">
                  <c:v>524920</c:v>
                </c:pt>
                <c:pt idx="936">
                  <c:v>524936</c:v>
                </c:pt>
                <c:pt idx="937">
                  <c:v>524951</c:v>
                </c:pt>
                <c:pt idx="938">
                  <c:v>524970</c:v>
                </c:pt>
                <c:pt idx="939">
                  <c:v>524988</c:v>
                </c:pt>
                <c:pt idx="940">
                  <c:v>525005</c:v>
                </c:pt>
                <c:pt idx="941">
                  <c:v>525024</c:v>
                </c:pt>
                <c:pt idx="942">
                  <c:v>525040</c:v>
                </c:pt>
                <c:pt idx="943">
                  <c:v>525056</c:v>
                </c:pt>
                <c:pt idx="944">
                  <c:v>525076</c:v>
                </c:pt>
                <c:pt idx="945">
                  <c:v>525095</c:v>
                </c:pt>
                <c:pt idx="946">
                  <c:v>525115</c:v>
                </c:pt>
                <c:pt idx="947">
                  <c:v>525133</c:v>
                </c:pt>
                <c:pt idx="948">
                  <c:v>525148</c:v>
                </c:pt>
                <c:pt idx="949">
                  <c:v>525166</c:v>
                </c:pt>
                <c:pt idx="950">
                  <c:v>525185</c:v>
                </c:pt>
                <c:pt idx="951">
                  <c:v>525203</c:v>
                </c:pt>
                <c:pt idx="952">
                  <c:v>525218</c:v>
                </c:pt>
                <c:pt idx="953">
                  <c:v>525234</c:v>
                </c:pt>
                <c:pt idx="954">
                  <c:v>525250</c:v>
                </c:pt>
                <c:pt idx="955">
                  <c:v>525266</c:v>
                </c:pt>
                <c:pt idx="956">
                  <c:v>525283</c:v>
                </c:pt>
                <c:pt idx="957">
                  <c:v>525298</c:v>
                </c:pt>
                <c:pt idx="958">
                  <c:v>525312</c:v>
                </c:pt>
                <c:pt idx="959">
                  <c:v>525328</c:v>
                </c:pt>
                <c:pt idx="960">
                  <c:v>525346</c:v>
                </c:pt>
                <c:pt idx="961">
                  <c:v>525365</c:v>
                </c:pt>
                <c:pt idx="962">
                  <c:v>525380</c:v>
                </c:pt>
                <c:pt idx="963">
                  <c:v>525399</c:v>
                </c:pt>
                <c:pt idx="964">
                  <c:v>525417</c:v>
                </c:pt>
                <c:pt idx="965">
                  <c:v>525434</c:v>
                </c:pt>
                <c:pt idx="966">
                  <c:v>525451</c:v>
                </c:pt>
                <c:pt idx="967">
                  <c:v>525468</c:v>
                </c:pt>
                <c:pt idx="968">
                  <c:v>525484</c:v>
                </c:pt>
                <c:pt idx="969">
                  <c:v>525504</c:v>
                </c:pt>
                <c:pt idx="970">
                  <c:v>525522</c:v>
                </c:pt>
                <c:pt idx="971">
                  <c:v>525539</c:v>
                </c:pt>
                <c:pt idx="972">
                  <c:v>525558</c:v>
                </c:pt>
                <c:pt idx="973">
                  <c:v>525575</c:v>
                </c:pt>
                <c:pt idx="974">
                  <c:v>525592</c:v>
                </c:pt>
                <c:pt idx="975">
                  <c:v>525610</c:v>
                </c:pt>
                <c:pt idx="976">
                  <c:v>525628</c:v>
                </c:pt>
                <c:pt idx="977">
                  <c:v>525642</c:v>
                </c:pt>
                <c:pt idx="978">
                  <c:v>525660</c:v>
                </c:pt>
                <c:pt idx="979">
                  <c:v>525675</c:v>
                </c:pt>
                <c:pt idx="980">
                  <c:v>525693</c:v>
                </c:pt>
                <c:pt idx="981">
                  <c:v>525709</c:v>
                </c:pt>
                <c:pt idx="982">
                  <c:v>525723</c:v>
                </c:pt>
                <c:pt idx="983">
                  <c:v>525739</c:v>
                </c:pt>
                <c:pt idx="984">
                  <c:v>525756</c:v>
                </c:pt>
                <c:pt idx="985">
                  <c:v>525772</c:v>
                </c:pt>
                <c:pt idx="986">
                  <c:v>525788</c:v>
                </c:pt>
                <c:pt idx="987">
                  <c:v>525808</c:v>
                </c:pt>
                <c:pt idx="988">
                  <c:v>525825</c:v>
                </c:pt>
                <c:pt idx="989">
                  <c:v>525840</c:v>
                </c:pt>
                <c:pt idx="990">
                  <c:v>525857</c:v>
                </c:pt>
                <c:pt idx="991">
                  <c:v>525873</c:v>
                </c:pt>
                <c:pt idx="992">
                  <c:v>525887</c:v>
                </c:pt>
                <c:pt idx="993">
                  <c:v>525903</c:v>
                </c:pt>
                <c:pt idx="994">
                  <c:v>525919</c:v>
                </c:pt>
                <c:pt idx="995">
                  <c:v>525934</c:v>
                </c:pt>
                <c:pt idx="996">
                  <c:v>525951</c:v>
                </c:pt>
                <c:pt idx="997">
                  <c:v>525964</c:v>
                </c:pt>
                <c:pt idx="998">
                  <c:v>525981</c:v>
                </c:pt>
                <c:pt idx="999">
                  <c:v>525997</c:v>
                </c:pt>
              </c:numCache>
            </c:numRef>
          </c:val>
          <c:smooth val="0"/>
          <c:extLst>
            <c:ext xmlns:c16="http://schemas.microsoft.com/office/drawing/2014/chart" uri="{C3380CC4-5D6E-409C-BE32-E72D297353CC}">
              <c16:uniqueId val="{00000000-D16B-4EE5-A055-A1FBD0DB199C}"/>
            </c:ext>
          </c:extLst>
        </c:ser>
        <c:ser>
          <c:idx val="1"/>
          <c:order val="1"/>
          <c:tx>
            <c:strRef>
              <c:f>'50%'!$D$1</c:f>
              <c:strCache>
                <c:ptCount val="1"/>
                <c:pt idx="0">
                  <c:v>85%</c:v>
                </c:pt>
              </c:strCache>
            </c:strRef>
          </c:tx>
          <c:spPr>
            <a:ln w="28575" cap="rnd">
              <a:solidFill>
                <a:schemeClr val="accent2"/>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D$2:$D$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6</c:v>
                </c:pt>
                <c:pt idx="314">
                  <c:v>431447</c:v>
                </c:pt>
                <c:pt idx="315">
                  <c:v>435927</c:v>
                </c:pt>
                <c:pt idx="316">
                  <c:v>440449</c:v>
                </c:pt>
                <c:pt idx="317">
                  <c:v>445009</c:v>
                </c:pt>
                <c:pt idx="318">
                  <c:v>449468</c:v>
                </c:pt>
                <c:pt idx="319">
                  <c:v>453851</c:v>
                </c:pt>
                <c:pt idx="320">
                  <c:v>458136</c:v>
                </c:pt>
                <c:pt idx="321">
                  <c:v>462291</c:v>
                </c:pt>
                <c:pt idx="322">
                  <c:v>466370</c:v>
                </c:pt>
                <c:pt idx="323">
                  <c:v>470312</c:v>
                </c:pt>
                <c:pt idx="324">
                  <c:v>474050</c:v>
                </c:pt>
                <c:pt idx="325">
                  <c:v>477652</c:v>
                </c:pt>
                <c:pt idx="326">
                  <c:v>481088</c:v>
                </c:pt>
                <c:pt idx="327">
                  <c:v>484314</c:v>
                </c:pt>
                <c:pt idx="328">
                  <c:v>487350</c:v>
                </c:pt>
                <c:pt idx="329">
                  <c:v>490168</c:v>
                </c:pt>
                <c:pt idx="330">
                  <c:v>492776</c:v>
                </c:pt>
                <c:pt idx="331">
                  <c:v>495236</c:v>
                </c:pt>
                <c:pt idx="332">
                  <c:v>497611</c:v>
                </c:pt>
                <c:pt idx="333">
                  <c:v>499809</c:v>
                </c:pt>
                <c:pt idx="334">
                  <c:v>501908</c:v>
                </c:pt>
                <c:pt idx="335">
                  <c:v>503837</c:v>
                </c:pt>
                <c:pt idx="336">
                  <c:v>505649</c:v>
                </c:pt>
                <c:pt idx="337">
                  <c:v>507365</c:v>
                </c:pt>
                <c:pt idx="338">
                  <c:v>508644</c:v>
                </c:pt>
                <c:pt idx="339">
                  <c:v>509848</c:v>
                </c:pt>
                <c:pt idx="340">
                  <c:v>510961</c:v>
                </c:pt>
                <c:pt idx="341">
                  <c:v>511995</c:v>
                </c:pt>
                <c:pt idx="342">
                  <c:v>512967</c:v>
                </c:pt>
                <c:pt idx="343">
                  <c:v>513838</c:v>
                </c:pt>
                <c:pt idx="344">
                  <c:v>514587</c:v>
                </c:pt>
                <c:pt idx="345">
                  <c:v>515296</c:v>
                </c:pt>
                <c:pt idx="346">
                  <c:v>515906</c:v>
                </c:pt>
                <c:pt idx="347">
                  <c:v>516450</c:v>
                </c:pt>
                <c:pt idx="348">
                  <c:v>516934</c:v>
                </c:pt>
                <c:pt idx="349">
                  <c:v>517392</c:v>
                </c:pt>
                <c:pt idx="350">
                  <c:v>517800</c:v>
                </c:pt>
                <c:pt idx="351">
                  <c:v>518163</c:v>
                </c:pt>
                <c:pt idx="352">
                  <c:v>518506</c:v>
                </c:pt>
                <c:pt idx="353">
                  <c:v>518818</c:v>
                </c:pt>
                <c:pt idx="354">
                  <c:v>519102</c:v>
                </c:pt>
                <c:pt idx="355">
                  <c:v>519359</c:v>
                </c:pt>
                <c:pt idx="356">
                  <c:v>519579</c:v>
                </c:pt>
                <c:pt idx="357">
                  <c:v>519798</c:v>
                </c:pt>
                <c:pt idx="358">
                  <c:v>519984</c:v>
                </c:pt>
                <c:pt idx="359">
                  <c:v>520157</c:v>
                </c:pt>
                <c:pt idx="360">
                  <c:v>520309</c:v>
                </c:pt>
                <c:pt idx="361">
                  <c:v>520452</c:v>
                </c:pt>
                <c:pt idx="362">
                  <c:v>520583</c:v>
                </c:pt>
                <c:pt idx="363">
                  <c:v>520709</c:v>
                </c:pt>
                <c:pt idx="364">
                  <c:v>520816</c:v>
                </c:pt>
                <c:pt idx="365">
                  <c:v>520916</c:v>
                </c:pt>
                <c:pt idx="366">
                  <c:v>521009</c:v>
                </c:pt>
                <c:pt idx="367">
                  <c:v>521096</c:v>
                </c:pt>
                <c:pt idx="368">
                  <c:v>521176</c:v>
                </c:pt>
                <c:pt idx="369">
                  <c:v>521253</c:v>
                </c:pt>
                <c:pt idx="370">
                  <c:v>521323</c:v>
                </c:pt>
                <c:pt idx="371">
                  <c:v>521388</c:v>
                </c:pt>
                <c:pt idx="372">
                  <c:v>521446</c:v>
                </c:pt>
                <c:pt idx="373">
                  <c:v>521502</c:v>
                </c:pt>
                <c:pt idx="374">
                  <c:v>521556</c:v>
                </c:pt>
                <c:pt idx="375">
                  <c:v>521603</c:v>
                </c:pt>
                <c:pt idx="376">
                  <c:v>521650</c:v>
                </c:pt>
                <c:pt idx="377">
                  <c:v>521691</c:v>
                </c:pt>
                <c:pt idx="378">
                  <c:v>521735</c:v>
                </c:pt>
                <c:pt idx="379">
                  <c:v>521777</c:v>
                </c:pt>
                <c:pt idx="380">
                  <c:v>521812</c:v>
                </c:pt>
                <c:pt idx="381">
                  <c:v>521846</c:v>
                </c:pt>
                <c:pt idx="382">
                  <c:v>521888</c:v>
                </c:pt>
                <c:pt idx="383">
                  <c:v>521924</c:v>
                </c:pt>
                <c:pt idx="384">
                  <c:v>521956</c:v>
                </c:pt>
                <c:pt idx="385">
                  <c:v>521987</c:v>
                </c:pt>
                <c:pt idx="386">
                  <c:v>522018</c:v>
                </c:pt>
                <c:pt idx="387">
                  <c:v>522048</c:v>
                </c:pt>
                <c:pt idx="388">
                  <c:v>522075</c:v>
                </c:pt>
                <c:pt idx="389">
                  <c:v>522103</c:v>
                </c:pt>
                <c:pt idx="390">
                  <c:v>522131</c:v>
                </c:pt>
                <c:pt idx="391">
                  <c:v>522157</c:v>
                </c:pt>
                <c:pt idx="392">
                  <c:v>522183</c:v>
                </c:pt>
                <c:pt idx="393">
                  <c:v>522209</c:v>
                </c:pt>
                <c:pt idx="394">
                  <c:v>522235</c:v>
                </c:pt>
                <c:pt idx="395">
                  <c:v>522259</c:v>
                </c:pt>
                <c:pt idx="396">
                  <c:v>522280</c:v>
                </c:pt>
                <c:pt idx="397">
                  <c:v>522302</c:v>
                </c:pt>
                <c:pt idx="398">
                  <c:v>522327</c:v>
                </c:pt>
                <c:pt idx="399">
                  <c:v>522349</c:v>
                </c:pt>
                <c:pt idx="400">
                  <c:v>522372</c:v>
                </c:pt>
                <c:pt idx="401">
                  <c:v>522396</c:v>
                </c:pt>
                <c:pt idx="402">
                  <c:v>522420</c:v>
                </c:pt>
                <c:pt idx="403">
                  <c:v>522444</c:v>
                </c:pt>
                <c:pt idx="404">
                  <c:v>522466</c:v>
                </c:pt>
                <c:pt idx="405">
                  <c:v>522487</c:v>
                </c:pt>
                <c:pt idx="406">
                  <c:v>522510</c:v>
                </c:pt>
                <c:pt idx="407">
                  <c:v>522531</c:v>
                </c:pt>
                <c:pt idx="408">
                  <c:v>522555</c:v>
                </c:pt>
                <c:pt idx="409">
                  <c:v>522580</c:v>
                </c:pt>
                <c:pt idx="410">
                  <c:v>522602</c:v>
                </c:pt>
                <c:pt idx="411">
                  <c:v>522623</c:v>
                </c:pt>
                <c:pt idx="412">
                  <c:v>522644</c:v>
                </c:pt>
                <c:pt idx="413">
                  <c:v>522668</c:v>
                </c:pt>
                <c:pt idx="414">
                  <c:v>522691</c:v>
                </c:pt>
                <c:pt idx="415">
                  <c:v>522712</c:v>
                </c:pt>
                <c:pt idx="416">
                  <c:v>522732</c:v>
                </c:pt>
                <c:pt idx="417">
                  <c:v>522756</c:v>
                </c:pt>
                <c:pt idx="418">
                  <c:v>522778</c:v>
                </c:pt>
                <c:pt idx="419">
                  <c:v>522802</c:v>
                </c:pt>
                <c:pt idx="420">
                  <c:v>522825</c:v>
                </c:pt>
                <c:pt idx="421">
                  <c:v>522848</c:v>
                </c:pt>
                <c:pt idx="422">
                  <c:v>522868</c:v>
                </c:pt>
                <c:pt idx="423">
                  <c:v>522889</c:v>
                </c:pt>
                <c:pt idx="424">
                  <c:v>522912</c:v>
                </c:pt>
                <c:pt idx="425">
                  <c:v>522934</c:v>
                </c:pt>
                <c:pt idx="426">
                  <c:v>522958</c:v>
                </c:pt>
                <c:pt idx="427">
                  <c:v>522982</c:v>
                </c:pt>
                <c:pt idx="428">
                  <c:v>523008</c:v>
                </c:pt>
                <c:pt idx="429">
                  <c:v>523028</c:v>
                </c:pt>
                <c:pt idx="430">
                  <c:v>523051</c:v>
                </c:pt>
                <c:pt idx="431">
                  <c:v>523074</c:v>
                </c:pt>
                <c:pt idx="432">
                  <c:v>523099</c:v>
                </c:pt>
                <c:pt idx="433">
                  <c:v>523120</c:v>
                </c:pt>
                <c:pt idx="434">
                  <c:v>523142</c:v>
                </c:pt>
                <c:pt idx="435">
                  <c:v>523164</c:v>
                </c:pt>
                <c:pt idx="436">
                  <c:v>523187</c:v>
                </c:pt>
                <c:pt idx="437">
                  <c:v>523208</c:v>
                </c:pt>
                <c:pt idx="438">
                  <c:v>523230</c:v>
                </c:pt>
                <c:pt idx="439">
                  <c:v>523252</c:v>
                </c:pt>
                <c:pt idx="440">
                  <c:v>523274</c:v>
                </c:pt>
                <c:pt idx="441">
                  <c:v>523297</c:v>
                </c:pt>
                <c:pt idx="442">
                  <c:v>523317</c:v>
                </c:pt>
                <c:pt idx="443">
                  <c:v>523339</c:v>
                </c:pt>
                <c:pt idx="444">
                  <c:v>523364</c:v>
                </c:pt>
                <c:pt idx="445">
                  <c:v>523387</c:v>
                </c:pt>
                <c:pt idx="446">
                  <c:v>523410</c:v>
                </c:pt>
                <c:pt idx="447">
                  <c:v>523432</c:v>
                </c:pt>
                <c:pt idx="448">
                  <c:v>523455</c:v>
                </c:pt>
                <c:pt idx="449">
                  <c:v>523476</c:v>
                </c:pt>
                <c:pt idx="450">
                  <c:v>523498</c:v>
                </c:pt>
                <c:pt idx="451">
                  <c:v>523519</c:v>
                </c:pt>
                <c:pt idx="452">
                  <c:v>523543</c:v>
                </c:pt>
                <c:pt idx="453">
                  <c:v>523565</c:v>
                </c:pt>
                <c:pt idx="454">
                  <c:v>523583</c:v>
                </c:pt>
                <c:pt idx="455">
                  <c:v>523604</c:v>
                </c:pt>
                <c:pt idx="456">
                  <c:v>523627</c:v>
                </c:pt>
                <c:pt idx="457">
                  <c:v>523651</c:v>
                </c:pt>
                <c:pt idx="458">
                  <c:v>523673</c:v>
                </c:pt>
                <c:pt idx="459">
                  <c:v>523694</c:v>
                </c:pt>
                <c:pt idx="460">
                  <c:v>523715</c:v>
                </c:pt>
                <c:pt idx="461">
                  <c:v>523734</c:v>
                </c:pt>
                <c:pt idx="462">
                  <c:v>523753</c:v>
                </c:pt>
                <c:pt idx="463">
                  <c:v>523774</c:v>
                </c:pt>
                <c:pt idx="464">
                  <c:v>523795</c:v>
                </c:pt>
                <c:pt idx="465">
                  <c:v>523817</c:v>
                </c:pt>
                <c:pt idx="466">
                  <c:v>523839</c:v>
                </c:pt>
                <c:pt idx="467">
                  <c:v>523861</c:v>
                </c:pt>
                <c:pt idx="468">
                  <c:v>523883</c:v>
                </c:pt>
                <c:pt idx="469">
                  <c:v>523902</c:v>
                </c:pt>
                <c:pt idx="470">
                  <c:v>523926</c:v>
                </c:pt>
                <c:pt idx="471">
                  <c:v>523944</c:v>
                </c:pt>
                <c:pt idx="472">
                  <c:v>523968</c:v>
                </c:pt>
                <c:pt idx="473">
                  <c:v>523986</c:v>
                </c:pt>
                <c:pt idx="474">
                  <c:v>524007</c:v>
                </c:pt>
                <c:pt idx="475">
                  <c:v>524028</c:v>
                </c:pt>
                <c:pt idx="476">
                  <c:v>524048</c:v>
                </c:pt>
                <c:pt idx="477">
                  <c:v>524069</c:v>
                </c:pt>
                <c:pt idx="478">
                  <c:v>524091</c:v>
                </c:pt>
                <c:pt idx="479">
                  <c:v>524110</c:v>
                </c:pt>
                <c:pt idx="480">
                  <c:v>524132</c:v>
                </c:pt>
                <c:pt idx="481">
                  <c:v>524153</c:v>
                </c:pt>
                <c:pt idx="482">
                  <c:v>524175</c:v>
                </c:pt>
                <c:pt idx="483">
                  <c:v>524194</c:v>
                </c:pt>
                <c:pt idx="484">
                  <c:v>524218</c:v>
                </c:pt>
                <c:pt idx="485">
                  <c:v>524237</c:v>
                </c:pt>
                <c:pt idx="486">
                  <c:v>524261</c:v>
                </c:pt>
                <c:pt idx="487">
                  <c:v>524283</c:v>
                </c:pt>
                <c:pt idx="488">
                  <c:v>524307</c:v>
                </c:pt>
                <c:pt idx="489">
                  <c:v>524330</c:v>
                </c:pt>
                <c:pt idx="490">
                  <c:v>524350</c:v>
                </c:pt>
                <c:pt idx="491">
                  <c:v>524370</c:v>
                </c:pt>
                <c:pt idx="492">
                  <c:v>524389</c:v>
                </c:pt>
                <c:pt idx="493">
                  <c:v>524411</c:v>
                </c:pt>
                <c:pt idx="494">
                  <c:v>524430</c:v>
                </c:pt>
                <c:pt idx="495">
                  <c:v>524454</c:v>
                </c:pt>
                <c:pt idx="496">
                  <c:v>524475</c:v>
                </c:pt>
                <c:pt idx="497">
                  <c:v>524498</c:v>
                </c:pt>
                <c:pt idx="498">
                  <c:v>524518</c:v>
                </c:pt>
                <c:pt idx="499">
                  <c:v>524538</c:v>
                </c:pt>
                <c:pt idx="500">
                  <c:v>524560</c:v>
                </c:pt>
                <c:pt idx="501">
                  <c:v>524584</c:v>
                </c:pt>
                <c:pt idx="502">
                  <c:v>524607</c:v>
                </c:pt>
                <c:pt idx="503">
                  <c:v>524628</c:v>
                </c:pt>
                <c:pt idx="504">
                  <c:v>524650</c:v>
                </c:pt>
                <c:pt idx="505">
                  <c:v>524674</c:v>
                </c:pt>
                <c:pt idx="506">
                  <c:v>524690</c:v>
                </c:pt>
                <c:pt idx="507">
                  <c:v>524711</c:v>
                </c:pt>
                <c:pt idx="508">
                  <c:v>524734</c:v>
                </c:pt>
                <c:pt idx="509">
                  <c:v>524757</c:v>
                </c:pt>
                <c:pt idx="510">
                  <c:v>524776</c:v>
                </c:pt>
                <c:pt idx="511">
                  <c:v>524800</c:v>
                </c:pt>
                <c:pt idx="512">
                  <c:v>524826</c:v>
                </c:pt>
                <c:pt idx="513">
                  <c:v>524847</c:v>
                </c:pt>
                <c:pt idx="514">
                  <c:v>524869</c:v>
                </c:pt>
                <c:pt idx="515">
                  <c:v>524891</c:v>
                </c:pt>
                <c:pt idx="516">
                  <c:v>524912</c:v>
                </c:pt>
                <c:pt idx="517">
                  <c:v>524934</c:v>
                </c:pt>
                <c:pt idx="518">
                  <c:v>524957</c:v>
                </c:pt>
                <c:pt idx="519">
                  <c:v>524979</c:v>
                </c:pt>
                <c:pt idx="520">
                  <c:v>525000</c:v>
                </c:pt>
                <c:pt idx="521">
                  <c:v>525022</c:v>
                </c:pt>
                <c:pt idx="522">
                  <c:v>525046</c:v>
                </c:pt>
                <c:pt idx="523">
                  <c:v>525069</c:v>
                </c:pt>
                <c:pt idx="524">
                  <c:v>525093</c:v>
                </c:pt>
                <c:pt idx="525">
                  <c:v>525120</c:v>
                </c:pt>
                <c:pt idx="526">
                  <c:v>525143</c:v>
                </c:pt>
                <c:pt idx="527">
                  <c:v>525168</c:v>
                </c:pt>
                <c:pt idx="528">
                  <c:v>525193</c:v>
                </c:pt>
                <c:pt idx="529">
                  <c:v>525216</c:v>
                </c:pt>
                <c:pt idx="530">
                  <c:v>525239</c:v>
                </c:pt>
                <c:pt idx="531">
                  <c:v>525263</c:v>
                </c:pt>
                <c:pt idx="532">
                  <c:v>525285</c:v>
                </c:pt>
                <c:pt idx="533">
                  <c:v>525307</c:v>
                </c:pt>
                <c:pt idx="534">
                  <c:v>525332</c:v>
                </c:pt>
                <c:pt idx="535">
                  <c:v>525356</c:v>
                </c:pt>
                <c:pt idx="536">
                  <c:v>525378</c:v>
                </c:pt>
                <c:pt idx="537">
                  <c:v>525401</c:v>
                </c:pt>
                <c:pt idx="538">
                  <c:v>525422</c:v>
                </c:pt>
                <c:pt idx="539">
                  <c:v>525444</c:v>
                </c:pt>
                <c:pt idx="540">
                  <c:v>525468</c:v>
                </c:pt>
                <c:pt idx="541">
                  <c:v>525491</c:v>
                </c:pt>
                <c:pt idx="542">
                  <c:v>525512</c:v>
                </c:pt>
                <c:pt idx="543">
                  <c:v>525534</c:v>
                </c:pt>
                <c:pt idx="544">
                  <c:v>525556</c:v>
                </c:pt>
                <c:pt idx="545">
                  <c:v>525581</c:v>
                </c:pt>
                <c:pt idx="546">
                  <c:v>525601</c:v>
                </c:pt>
                <c:pt idx="547">
                  <c:v>525622</c:v>
                </c:pt>
                <c:pt idx="548">
                  <c:v>525648</c:v>
                </c:pt>
                <c:pt idx="549">
                  <c:v>525669</c:v>
                </c:pt>
                <c:pt idx="550">
                  <c:v>525691</c:v>
                </c:pt>
                <c:pt idx="551">
                  <c:v>525711</c:v>
                </c:pt>
                <c:pt idx="552">
                  <c:v>525733</c:v>
                </c:pt>
                <c:pt idx="553">
                  <c:v>525752</c:v>
                </c:pt>
                <c:pt idx="554">
                  <c:v>525772</c:v>
                </c:pt>
                <c:pt idx="555">
                  <c:v>525793</c:v>
                </c:pt>
                <c:pt idx="556">
                  <c:v>525815</c:v>
                </c:pt>
                <c:pt idx="557">
                  <c:v>525837</c:v>
                </c:pt>
                <c:pt idx="558">
                  <c:v>525862</c:v>
                </c:pt>
                <c:pt idx="559">
                  <c:v>525884</c:v>
                </c:pt>
                <c:pt idx="560">
                  <c:v>525908</c:v>
                </c:pt>
                <c:pt idx="561">
                  <c:v>525934</c:v>
                </c:pt>
                <c:pt idx="562">
                  <c:v>525957</c:v>
                </c:pt>
                <c:pt idx="563">
                  <c:v>525976</c:v>
                </c:pt>
                <c:pt idx="564">
                  <c:v>526000</c:v>
                </c:pt>
                <c:pt idx="565">
                  <c:v>526023</c:v>
                </c:pt>
                <c:pt idx="566">
                  <c:v>526048</c:v>
                </c:pt>
                <c:pt idx="567">
                  <c:v>526071</c:v>
                </c:pt>
                <c:pt idx="568">
                  <c:v>526093</c:v>
                </c:pt>
                <c:pt idx="569">
                  <c:v>526117</c:v>
                </c:pt>
                <c:pt idx="570">
                  <c:v>526139</c:v>
                </c:pt>
                <c:pt idx="571">
                  <c:v>526164</c:v>
                </c:pt>
                <c:pt idx="572">
                  <c:v>526185</c:v>
                </c:pt>
                <c:pt idx="573">
                  <c:v>526212</c:v>
                </c:pt>
                <c:pt idx="574">
                  <c:v>526236</c:v>
                </c:pt>
                <c:pt idx="575">
                  <c:v>526259</c:v>
                </c:pt>
                <c:pt idx="576">
                  <c:v>526281</c:v>
                </c:pt>
                <c:pt idx="577">
                  <c:v>526306</c:v>
                </c:pt>
                <c:pt idx="578">
                  <c:v>526331</c:v>
                </c:pt>
                <c:pt idx="579">
                  <c:v>526354</c:v>
                </c:pt>
                <c:pt idx="580">
                  <c:v>526375</c:v>
                </c:pt>
                <c:pt idx="581">
                  <c:v>526398</c:v>
                </c:pt>
                <c:pt idx="582">
                  <c:v>526422</c:v>
                </c:pt>
                <c:pt idx="583">
                  <c:v>526446</c:v>
                </c:pt>
                <c:pt idx="584">
                  <c:v>526469</c:v>
                </c:pt>
                <c:pt idx="585">
                  <c:v>526492</c:v>
                </c:pt>
                <c:pt idx="586">
                  <c:v>526512</c:v>
                </c:pt>
                <c:pt idx="587">
                  <c:v>526534</c:v>
                </c:pt>
                <c:pt idx="588">
                  <c:v>526555</c:v>
                </c:pt>
                <c:pt idx="589">
                  <c:v>526576</c:v>
                </c:pt>
                <c:pt idx="590">
                  <c:v>526597</c:v>
                </c:pt>
                <c:pt idx="591">
                  <c:v>526617</c:v>
                </c:pt>
                <c:pt idx="592">
                  <c:v>526638</c:v>
                </c:pt>
                <c:pt idx="593">
                  <c:v>526656</c:v>
                </c:pt>
                <c:pt idx="594">
                  <c:v>526676</c:v>
                </c:pt>
                <c:pt idx="595">
                  <c:v>526702</c:v>
                </c:pt>
                <c:pt idx="596">
                  <c:v>526723</c:v>
                </c:pt>
                <c:pt idx="597">
                  <c:v>526744</c:v>
                </c:pt>
                <c:pt idx="598">
                  <c:v>526768</c:v>
                </c:pt>
                <c:pt idx="599">
                  <c:v>526791</c:v>
                </c:pt>
                <c:pt idx="600">
                  <c:v>526813</c:v>
                </c:pt>
                <c:pt idx="601">
                  <c:v>526833</c:v>
                </c:pt>
                <c:pt idx="602">
                  <c:v>526855</c:v>
                </c:pt>
                <c:pt idx="603">
                  <c:v>526878</c:v>
                </c:pt>
                <c:pt idx="604">
                  <c:v>526905</c:v>
                </c:pt>
                <c:pt idx="605">
                  <c:v>526925</c:v>
                </c:pt>
                <c:pt idx="606">
                  <c:v>526946</c:v>
                </c:pt>
                <c:pt idx="607">
                  <c:v>526970</c:v>
                </c:pt>
                <c:pt idx="608">
                  <c:v>526991</c:v>
                </c:pt>
                <c:pt idx="609">
                  <c:v>527012</c:v>
                </c:pt>
                <c:pt idx="610">
                  <c:v>527031</c:v>
                </c:pt>
                <c:pt idx="611">
                  <c:v>527049</c:v>
                </c:pt>
                <c:pt idx="612">
                  <c:v>527071</c:v>
                </c:pt>
                <c:pt idx="613">
                  <c:v>527093</c:v>
                </c:pt>
                <c:pt idx="614">
                  <c:v>527113</c:v>
                </c:pt>
                <c:pt idx="615">
                  <c:v>527135</c:v>
                </c:pt>
                <c:pt idx="616">
                  <c:v>527159</c:v>
                </c:pt>
                <c:pt idx="617">
                  <c:v>527182</c:v>
                </c:pt>
                <c:pt idx="618">
                  <c:v>527205</c:v>
                </c:pt>
                <c:pt idx="619">
                  <c:v>527229</c:v>
                </c:pt>
                <c:pt idx="620">
                  <c:v>527248</c:v>
                </c:pt>
                <c:pt idx="621">
                  <c:v>527270</c:v>
                </c:pt>
                <c:pt idx="622">
                  <c:v>527290</c:v>
                </c:pt>
                <c:pt idx="623">
                  <c:v>527314</c:v>
                </c:pt>
                <c:pt idx="624">
                  <c:v>527334</c:v>
                </c:pt>
                <c:pt idx="625">
                  <c:v>527356</c:v>
                </c:pt>
                <c:pt idx="626">
                  <c:v>527377</c:v>
                </c:pt>
                <c:pt idx="627">
                  <c:v>527400</c:v>
                </c:pt>
                <c:pt idx="628">
                  <c:v>527421</c:v>
                </c:pt>
                <c:pt idx="629">
                  <c:v>527443</c:v>
                </c:pt>
                <c:pt idx="630">
                  <c:v>527465</c:v>
                </c:pt>
                <c:pt idx="631">
                  <c:v>527486</c:v>
                </c:pt>
                <c:pt idx="632">
                  <c:v>527508</c:v>
                </c:pt>
                <c:pt idx="633">
                  <c:v>527530</c:v>
                </c:pt>
                <c:pt idx="634">
                  <c:v>527554</c:v>
                </c:pt>
                <c:pt idx="635">
                  <c:v>527575</c:v>
                </c:pt>
                <c:pt idx="636">
                  <c:v>527598</c:v>
                </c:pt>
                <c:pt idx="637">
                  <c:v>527621</c:v>
                </c:pt>
                <c:pt idx="638">
                  <c:v>527646</c:v>
                </c:pt>
                <c:pt idx="639">
                  <c:v>527667</c:v>
                </c:pt>
                <c:pt idx="640">
                  <c:v>527693</c:v>
                </c:pt>
                <c:pt idx="641">
                  <c:v>527715</c:v>
                </c:pt>
                <c:pt idx="642">
                  <c:v>527737</c:v>
                </c:pt>
                <c:pt idx="643">
                  <c:v>527759</c:v>
                </c:pt>
                <c:pt idx="644">
                  <c:v>527785</c:v>
                </c:pt>
                <c:pt idx="645">
                  <c:v>527808</c:v>
                </c:pt>
                <c:pt idx="646">
                  <c:v>527830</c:v>
                </c:pt>
                <c:pt idx="647">
                  <c:v>527854</c:v>
                </c:pt>
                <c:pt idx="648">
                  <c:v>527875</c:v>
                </c:pt>
                <c:pt idx="649">
                  <c:v>527897</c:v>
                </c:pt>
                <c:pt idx="650">
                  <c:v>527919</c:v>
                </c:pt>
                <c:pt idx="651">
                  <c:v>527939</c:v>
                </c:pt>
                <c:pt idx="652">
                  <c:v>527962</c:v>
                </c:pt>
                <c:pt idx="653">
                  <c:v>527983</c:v>
                </c:pt>
                <c:pt idx="654">
                  <c:v>528009</c:v>
                </c:pt>
                <c:pt idx="655">
                  <c:v>528030</c:v>
                </c:pt>
                <c:pt idx="656">
                  <c:v>528051</c:v>
                </c:pt>
                <c:pt idx="657">
                  <c:v>528071</c:v>
                </c:pt>
                <c:pt idx="658">
                  <c:v>528095</c:v>
                </c:pt>
                <c:pt idx="659">
                  <c:v>528116</c:v>
                </c:pt>
                <c:pt idx="660">
                  <c:v>528139</c:v>
                </c:pt>
                <c:pt idx="661">
                  <c:v>528159</c:v>
                </c:pt>
                <c:pt idx="662">
                  <c:v>528182</c:v>
                </c:pt>
                <c:pt idx="663">
                  <c:v>528202</c:v>
                </c:pt>
                <c:pt idx="664">
                  <c:v>528225</c:v>
                </c:pt>
                <c:pt idx="665">
                  <c:v>528246</c:v>
                </c:pt>
                <c:pt idx="666">
                  <c:v>528265</c:v>
                </c:pt>
                <c:pt idx="667">
                  <c:v>528286</c:v>
                </c:pt>
                <c:pt idx="668">
                  <c:v>528309</c:v>
                </c:pt>
                <c:pt idx="669">
                  <c:v>528332</c:v>
                </c:pt>
                <c:pt idx="670">
                  <c:v>528355</c:v>
                </c:pt>
                <c:pt idx="671">
                  <c:v>528380</c:v>
                </c:pt>
                <c:pt idx="672">
                  <c:v>528403</c:v>
                </c:pt>
                <c:pt idx="673">
                  <c:v>528424</c:v>
                </c:pt>
                <c:pt idx="674">
                  <c:v>528444</c:v>
                </c:pt>
                <c:pt idx="675">
                  <c:v>528466</c:v>
                </c:pt>
                <c:pt idx="676">
                  <c:v>528488</c:v>
                </c:pt>
                <c:pt idx="677">
                  <c:v>528509</c:v>
                </c:pt>
                <c:pt idx="678">
                  <c:v>528531</c:v>
                </c:pt>
                <c:pt idx="679">
                  <c:v>528552</c:v>
                </c:pt>
                <c:pt idx="680">
                  <c:v>528571</c:v>
                </c:pt>
                <c:pt idx="681">
                  <c:v>528592</c:v>
                </c:pt>
                <c:pt idx="682">
                  <c:v>528613</c:v>
                </c:pt>
                <c:pt idx="683">
                  <c:v>528637</c:v>
                </c:pt>
                <c:pt idx="684">
                  <c:v>528658</c:v>
                </c:pt>
                <c:pt idx="685">
                  <c:v>528678</c:v>
                </c:pt>
                <c:pt idx="686">
                  <c:v>528700</c:v>
                </c:pt>
                <c:pt idx="687">
                  <c:v>528721</c:v>
                </c:pt>
                <c:pt idx="688">
                  <c:v>528741</c:v>
                </c:pt>
                <c:pt idx="689">
                  <c:v>528764</c:v>
                </c:pt>
                <c:pt idx="690">
                  <c:v>528783</c:v>
                </c:pt>
                <c:pt idx="691">
                  <c:v>528805</c:v>
                </c:pt>
                <c:pt idx="692">
                  <c:v>528827</c:v>
                </c:pt>
                <c:pt idx="693">
                  <c:v>528849</c:v>
                </c:pt>
                <c:pt idx="694">
                  <c:v>528870</c:v>
                </c:pt>
                <c:pt idx="695">
                  <c:v>528892</c:v>
                </c:pt>
                <c:pt idx="696">
                  <c:v>528917</c:v>
                </c:pt>
                <c:pt idx="697">
                  <c:v>528937</c:v>
                </c:pt>
                <c:pt idx="698">
                  <c:v>528960</c:v>
                </c:pt>
                <c:pt idx="699">
                  <c:v>528980</c:v>
                </c:pt>
                <c:pt idx="700">
                  <c:v>529003</c:v>
                </c:pt>
                <c:pt idx="701">
                  <c:v>529028</c:v>
                </c:pt>
                <c:pt idx="702">
                  <c:v>529054</c:v>
                </c:pt>
                <c:pt idx="703">
                  <c:v>529074</c:v>
                </c:pt>
                <c:pt idx="704">
                  <c:v>529094</c:v>
                </c:pt>
                <c:pt idx="705">
                  <c:v>529114</c:v>
                </c:pt>
                <c:pt idx="706">
                  <c:v>529138</c:v>
                </c:pt>
                <c:pt idx="707">
                  <c:v>529162</c:v>
                </c:pt>
                <c:pt idx="708">
                  <c:v>529184</c:v>
                </c:pt>
                <c:pt idx="709">
                  <c:v>529207</c:v>
                </c:pt>
                <c:pt idx="710">
                  <c:v>529228</c:v>
                </c:pt>
                <c:pt idx="711">
                  <c:v>529249</c:v>
                </c:pt>
                <c:pt idx="712">
                  <c:v>529271</c:v>
                </c:pt>
                <c:pt idx="713">
                  <c:v>529292</c:v>
                </c:pt>
                <c:pt idx="714">
                  <c:v>529313</c:v>
                </c:pt>
                <c:pt idx="715">
                  <c:v>529335</c:v>
                </c:pt>
                <c:pt idx="716">
                  <c:v>529356</c:v>
                </c:pt>
                <c:pt idx="717">
                  <c:v>529380</c:v>
                </c:pt>
                <c:pt idx="718">
                  <c:v>529401</c:v>
                </c:pt>
                <c:pt idx="719">
                  <c:v>529421</c:v>
                </c:pt>
                <c:pt idx="720">
                  <c:v>529445</c:v>
                </c:pt>
                <c:pt idx="721">
                  <c:v>529468</c:v>
                </c:pt>
                <c:pt idx="722">
                  <c:v>529492</c:v>
                </c:pt>
                <c:pt idx="723">
                  <c:v>529514</c:v>
                </c:pt>
                <c:pt idx="724">
                  <c:v>529535</c:v>
                </c:pt>
                <c:pt idx="725">
                  <c:v>529559</c:v>
                </c:pt>
                <c:pt idx="726">
                  <c:v>529580</c:v>
                </c:pt>
                <c:pt idx="727">
                  <c:v>529602</c:v>
                </c:pt>
                <c:pt idx="728">
                  <c:v>529623</c:v>
                </c:pt>
                <c:pt idx="729">
                  <c:v>529642</c:v>
                </c:pt>
                <c:pt idx="730">
                  <c:v>529665</c:v>
                </c:pt>
                <c:pt idx="731">
                  <c:v>529687</c:v>
                </c:pt>
                <c:pt idx="732">
                  <c:v>529712</c:v>
                </c:pt>
                <c:pt idx="733">
                  <c:v>529734</c:v>
                </c:pt>
                <c:pt idx="734">
                  <c:v>529754</c:v>
                </c:pt>
                <c:pt idx="735">
                  <c:v>529776</c:v>
                </c:pt>
                <c:pt idx="736">
                  <c:v>529797</c:v>
                </c:pt>
                <c:pt idx="737">
                  <c:v>529817</c:v>
                </c:pt>
                <c:pt idx="738">
                  <c:v>529840</c:v>
                </c:pt>
                <c:pt idx="739">
                  <c:v>529862</c:v>
                </c:pt>
                <c:pt idx="740">
                  <c:v>529883</c:v>
                </c:pt>
                <c:pt idx="741">
                  <c:v>529903</c:v>
                </c:pt>
                <c:pt idx="742">
                  <c:v>529925</c:v>
                </c:pt>
                <c:pt idx="743">
                  <c:v>529944</c:v>
                </c:pt>
                <c:pt idx="744">
                  <c:v>529965</c:v>
                </c:pt>
                <c:pt idx="745">
                  <c:v>529987</c:v>
                </c:pt>
                <c:pt idx="746">
                  <c:v>530008</c:v>
                </c:pt>
                <c:pt idx="747">
                  <c:v>530032</c:v>
                </c:pt>
                <c:pt idx="748">
                  <c:v>530053</c:v>
                </c:pt>
                <c:pt idx="749">
                  <c:v>530074</c:v>
                </c:pt>
                <c:pt idx="750">
                  <c:v>530096</c:v>
                </c:pt>
                <c:pt idx="751">
                  <c:v>530118</c:v>
                </c:pt>
                <c:pt idx="752">
                  <c:v>530140</c:v>
                </c:pt>
                <c:pt idx="753">
                  <c:v>530160</c:v>
                </c:pt>
                <c:pt idx="754">
                  <c:v>530180</c:v>
                </c:pt>
                <c:pt idx="755">
                  <c:v>530203</c:v>
                </c:pt>
                <c:pt idx="756">
                  <c:v>530229</c:v>
                </c:pt>
                <c:pt idx="757">
                  <c:v>530250</c:v>
                </c:pt>
                <c:pt idx="758">
                  <c:v>530269</c:v>
                </c:pt>
                <c:pt idx="759">
                  <c:v>530291</c:v>
                </c:pt>
                <c:pt idx="760">
                  <c:v>530311</c:v>
                </c:pt>
                <c:pt idx="761">
                  <c:v>530334</c:v>
                </c:pt>
                <c:pt idx="762">
                  <c:v>530355</c:v>
                </c:pt>
                <c:pt idx="763">
                  <c:v>530378</c:v>
                </c:pt>
                <c:pt idx="764">
                  <c:v>530402</c:v>
                </c:pt>
                <c:pt idx="765">
                  <c:v>530423</c:v>
                </c:pt>
                <c:pt idx="766">
                  <c:v>530446</c:v>
                </c:pt>
                <c:pt idx="767">
                  <c:v>530467</c:v>
                </c:pt>
                <c:pt idx="768">
                  <c:v>530490</c:v>
                </c:pt>
                <c:pt idx="769">
                  <c:v>530513</c:v>
                </c:pt>
                <c:pt idx="770">
                  <c:v>530533</c:v>
                </c:pt>
                <c:pt idx="771">
                  <c:v>530554</c:v>
                </c:pt>
                <c:pt idx="772">
                  <c:v>530579</c:v>
                </c:pt>
                <c:pt idx="773">
                  <c:v>530601</c:v>
                </c:pt>
                <c:pt idx="774">
                  <c:v>530623</c:v>
                </c:pt>
                <c:pt idx="775">
                  <c:v>530648</c:v>
                </c:pt>
                <c:pt idx="776">
                  <c:v>530670</c:v>
                </c:pt>
                <c:pt idx="777">
                  <c:v>530692</c:v>
                </c:pt>
                <c:pt idx="778">
                  <c:v>530710</c:v>
                </c:pt>
                <c:pt idx="779">
                  <c:v>530734</c:v>
                </c:pt>
                <c:pt idx="780">
                  <c:v>530757</c:v>
                </c:pt>
                <c:pt idx="781">
                  <c:v>530780</c:v>
                </c:pt>
                <c:pt idx="782">
                  <c:v>530804</c:v>
                </c:pt>
                <c:pt idx="783">
                  <c:v>530824</c:v>
                </c:pt>
                <c:pt idx="784">
                  <c:v>530847</c:v>
                </c:pt>
                <c:pt idx="785">
                  <c:v>530871</c:v>
                </c:pt>
                <c:pt idx="786">
                  <c:v>530896</c:v>
                </c:pt>
                <c:pt idx="787">
                  <c:v>530916</c:v>
                </c:pt>
                <c:pt idx="788">
                  <c:v>530941</c:v>
                </c:pt>
                <c:pt idx="789">
                  <c:v>530965</c:v>
                </c:pt>
                <c:pt idx="790">
                  <c:v>530987</c:v>
                </c:pt>
                <c:pt idx="791">
                  <c:v>531013</c:v>
                </c:pt>
                <c:pt idx="792">
                  <c:v>531034</c:v>
                </c:pt>
                <c:pt idx="793">
                  <c:v>531059</c:v>
                </c:pt>
                <c:pt idx="794">
                  <c:v>531082</c:v>
                </c:pt>
                <c:pt idx="795">
                  <c:v>531101</c:v>
                </c:pt>
                <c:pt idx="796">
                  <c:v>531123</c:v>
                </c:pt>
                <c:pt idx="797">
                  <c:v>531148</c:v>
                </c:pt>
                <c:pt idx="798">
                  <c:v>531170</c:v>
                </c:pt>
                <c:pt idx="799">
                  <c:v>531193</c:v>
                </c:pt>
                <c:pt idx="800">
                  <c:v>531215</c:v>
                </c:pt>
                <c:pt idx="801">
                  <c:v>531234</c:v>
                </c:pt>
                <c:pt idx="802">
                  <c:v>531255</c:v>
                </c:pt>
                <c:pt idx="803">
                  <c:v>531277</c:v>
                </c:pt>
                <c:pt idx="804">
                  <c:v>531298</c:v>
                </c:pt>
                <c:pt idx="805">
                  <c:v>531320</c:v>
                </c:pt>
                <c:pt idx="806">
                  <c:v>531342</c:v>
                </c:pt>
                <c:pt idx="807">
                  <c:v>531364</c:v>
                </c:pt>
                <c:pt idx="808">
                  <c:v>531387</c:v>
                </c:pt>
                <c:pt idx="809">
                  <c:v>531409</c:v>
                </c:pt>
                <c:pt idx="810">
                  <c:v>531434</c:v>
                </c:pt>
                <c:pt idx="811">
                  <c:v>531456</c:v>
                </c:pt>
                <c:pt idx="812">
                  <c:v>531479</c:v>
                </c:pt>
                <c:pt idx="813">
                  <c:v>531500</c:v>
                </c:pt>
                <c:pt idx="814">
                  <c:v>531523</c:v>
                </c:pt>
                <c:pt idx="815">
                  <c:v>531549</c:v>
                </c:pt>
                <c:pt idx="816">
                  <c:v>531571</c:v>
                </c:pt>
                <c:pt idx="817">
                  <c:v>531595</c:v>
                </c:pt>
                <c:pt idx="818">
                  <c:v>531619</c:v>
                </c:pt>
                <c:pt idx="819">
                  <c:v>531643</c:v>
                </c:pt>
                <c:pt idx="820">
                  <c:v>531665</c:v>
                </c:pt>
                <c:pt idx="821">
                  <c:v>531686</c:v>
                </c:pt>
                <c:pt idx="822">
                  <c:v>531705</c:v>
                </c:pt>
                <c:pt idx="823">
                  <c:v>531725</c:v>
                </c:pt>
                <c:pt idx="824">
                  <c:v>531748</c:v>
                </c:pt>
                <c:pt idx="825">
                  <c:v>531769</c:v>
                </c:pt>
                <c:pt idx="826">
                  <c:v>531791</c:v>
                </c:pt>
                <c:pt idx="827">
                  <c:v>531813</c:v>
                </c:pt>
                <c:pt idx="828">
                  <c:v>531833</c:v>
                </c:pt>
                <c:pt idx="829">
                  <c:v>531854</c:v>
                </c:pt>
                <c:pt idx="830">
                  <c:v>531874</c:v>
                </c:pt>
                <c:pt idx="831">
                  <c:v>531896</c:v>
                </c:pt>
                <c:pt idx="832">
                  <c:v>531918</c:v>
                </c:pt>
                <c:pt idx="833">
                  <c:v>531940</c:v>
                </c:pt>
                <c:pt idx="834">
                  <c:v>531961</c:v>
                </c:pt>
                <c:pt idx="835">
                  <c:v>531987</c:v>
                </c:pt>
                <c:pt idx="836">
                  <c:v>532004</c:v>
                </c:pt>
                <c:pt idx="837">
                  <c:v>532025</c:v>
                </c:pt>
                <c:pt idx="838">
                  <c:v>532046</c:v>
                </c:pt>
                <c:pt idx="839">
                  <c:v>532064</c:v>
                </c:pt>
                <c:pt idx="840">
                  <c:v>532084</c:v>
                </c:pt>
                <c:pt idx="841">
                  <c:v>532109</c:v>
                </c:pt>
                <c:pt idx="842">
                  <c:v>532130</c:v>
                </c:pt>
                <c:pt idx="843">
                  <c:v>532153</c:v>
                </c:pt>
                <c:pt idx="844">
                  <c:v>532173</c:v>
                </c:pt>
                <c:pt idx="845">
                  <c:v>532197</c:v>
                </c:pt>
                <c:pt idx="846">
                  <c:v>532221</c:v>
                </c:pt>
                <c:pt idx="847">
                  <c:v>532244</c:v>
                </c:pt>
                <c:pt idx="848">
                  <c:v>532264</c:v>
                </c:pt>
                <c:pt idx="849">
                  <c:v>532284</c:v>
                </c:pt>
                <c:pt idx="850">
                  <c:v>532307</c:v>
                </c:pt>
                <c:pt idx="851">
                  <c:v>532330</c:v>
                </c:pt>
                <c:pt idx="852">
                  <c:v>532352</c:v>
                </c:pt>
                <c:pt idx="853">
                  <c:v>532374</c:v>
                </c:pt>
                <c:pt idx="854">
                  <c:v>532399</c:v>
                </c:pt>
                <c:pt idx="855">
                  <c:v>532420</c:v>
                </c:pt>
                <c:pt idx="856">
                  <c:v>532442</c:v>
                </c:pt>
                <c:pt idx="857">
                  <c:v>532464</c:v>
                </c:pt>
                <c:pt idx="858">
                  <c:v>532487</c:v>
                </c:pt>
                <c:pt idx="859">
                  <c:v>532510</c:v>
                </c:pt>
                <c:pt idx="860">
                  <c:v>532534</c:v>
                </c:pt>
                <c:pt idx="861">
                  <c:v>532560</c:v>
                </c:pt>
                <c:pt idx="862">
                  <c:v>532582</c:v>
                </c:pt>
                <c:pt idx="863">
                  <c:v>532603</c:v>
                </c:pt>
                <c:pt idx="864">
                  <c:v>532624</c:v>
                </c:pt>
                <c:pt idx="865">
                  <c:v>532644</c:v>
                </c:pt>
                <c:pt idx="866">
                  <c:v>532664</c:v>
                </c:pt>
                <c:pt idx="867">
                  <c:v>532685</c:v>
                </c:pt>
                <c:pt idx="868">
                  <c:v>532706</c:v>
                </c:pt>
                <c:pt idx="869">
                  <c:v>532728</c:v>
                </c:pt>
                <c:pt idx="870">
                  <c:v>532752</c:v>
                </c:pt>
                <c:pt idx="871">
                  <c:v>532776</c:v>
                </c:pt>
                <c:pt idx="872">
                  <c:v>532799</c:v>
                </c:pt>
                <c:pt idx="873">
                  <c:v>532820</c:v>
                </c:pt>
                <c:pt idx="874">
                  <c:v>532842</c:v>
                </c:pt>
                <c:pt idx="875">
                  <c:v>532866</c:v>
                </c:pt>
                <c:pt idx="876">
                  <c:v>532886</c:v>
                </c:pt>
                <c:pt idx="877">
                  <c:v>532909</c:v>
                </c:pt>
                <c:pt idx="878">
                  <c:v>532931</c:v>
                </c:pt>
                <c:pt idx="879">
                  <c:v>532952</c:v>
                </c:pt>
                <c:pt idx="880">
                  <c:v>532974</c:v>
                </c:pt>
                <c:pt idx="881">
                  <c:v>532996</c:v>
                </c:pt>
                <c:pt idx="882">
                  <c:v>533017</c:v>
                </c:pt>
                <c:pt idx="883">
                  <c:v>533035</c:v>
                </c:pt>
                <c:pt idx="884">
                  <c:v>533057</c:v>
                </c:pt>
                <c:pt idx="885">
                  <c:v>533080</c:v>
                </c:pt>
                <c:pt idx="886">
                  <c:v>533102</c:v>
                </c:pt>
                <c:pt idx="887">
                  <c:v>533124</c:v>
                </c:pt>
                <c:pt idx="888">
                  <c:v>533147</c:v>
                </c:pt>
                <c:pt idx="889">
                  <c:v>533169</c:v>
                </c:pt>
                <c:pt idx="890">
                  <c:v>533191</c:v>
                </c:pt>
                <c:pt idx="891">
                  <c:v>533211</c:v>
                </c:pt>
                <c:pt idx="892">
                  <c:v>533231</c:v>
                </c:pt>
                <c:pt idx="893">
                  <c:v>533253</c:v>
                </c:pt>
                <c:pt idx="894">
                  <c:v>533276</c:v>
                </c:pt>
                <c:pt idx="895">
                  <c:v>533298</c:v>
                </c:pt>
                <c:pt idx="896">
                  <c:v>533320</c:v>
                </c:pt>
                <c:pt idx="897">
                  <c:v>533341</c:v>
                </c:pt>
                <c:pt idx="898">
                  <c:v>533365</c:v>
                </c:pt>
                <c:pt idx="899">
                  <c:v>533389</c:v>
                </c:pt>
                <c:pt idx="900">
                  <c:v>533412</c:v>
                </c:pt>
                <c:pt idx="901">
                  <c:v>533432</c:v>
                </c:pt>
                <c:pt idx="902">
                  <c:v>533454</c:v>
                </c:pt>
                <c:pt idx="903">
                  <c:v>533477</c:v>
                </c:pt>
                <c:pt idx="904">
                  <c:v>533498</c:v>
                </c:pt>
                <c:pt idx="905">
                  <c:v>533520</c:v>
                </c:pt>
                <c:pt idx="906">
                  <c:v>533538</c:v>
                </c:pt>
                <c:pt idx="907">
                  <c:v>533561</c:v>
                </c:pt>
                <c:pt idx="908">
                  <c:v>533580</c:v>
                </c:pt>
                <c:pt idx="909">
                  <c:v>533603</c:v>
                </c:pt>
                <c:pt idx="910">
                  <c:v>533625</c:v>
                </c:pt>
                <c:pt idx="911">
                  <c:v>533644</c:v>
                </c:pt>
                <c:pt idx="912">
                  <c:v>533664</c:v>
                </c:pt>
                <c:pt idx="913">
                  <c:v>533686</c:v>
                </c:pt>
                <c:pt idx="914">
                  <c:v>533708</c:v>
                </c:pt>
                <c:pt idx="915">
                  <c:v>533730</c:v>
                </c:pt>
                <c:pt idx="916">
                  <c:v>533750</c:v>
                </c:pt>
                <c:pt idx="917">
                  <c:v>533772</c:v>
                </c:pt>
                <c:pt idx="918">
                  <c:v>533794</c:v>
                </c:pt>
                <c:pt idx="919">
                  <c:v>533816</c:v>
                </c:pt>
                <c:pt idx="920">
                  <c:v>533834</c:v>
                </c:pt>
                <c:pt idx="921">
                  <c:v>533854</c:v>
                </c:pt>
                <c:pt idx="922">
                  <c:v>533875</c:v>
                </c:pt>
                <c:pt idx="923">
                  <c:v>533896</c:v>
                </c:pt>
                <c:pt idx="924">
                  <c:v>533918</c:v>
                </c:pt>
                <c:pt idx="925">
                  <c:v>533943</c:v>
                </c:pt>
                <c:pt idx="926">
                  <c:v>533965</c:v>
                </c:pt>
                <c:pt idx="927">
                  <c:v>533985</c:v>
                </c:pt>
                <c:pt idx="928">
                  <c:v>534006</c:v>
                </c:pt>
                <c:pt idx="929">
                  <c:v>534030</c:v>
                </c:pt>
                <c:pt idx="930">
                  <c:v>534052</c:v>
                </c:pt>
                <c:pt idx="931">
                  <c:v>534075</c:v>
                </c:pt>
                <c:pt idx="932">
                  <c:v>534096</c:v>
                </c:pt>
                <c:pt idx="933">
                  <c:v>534120</c:v>
                </c:pt>
                <c:pt idx="934">
                  <c:v>534142</c:v>
                </c:pt>
                <c:pt idx="935">
                  <c:v>534166</c:v>
                </c:pt>
                <c:pt idx="936">
                  <c:v>534189</c:v>
                </c:pt>
                <c:pt idx="937">
                  <c:v>534211</c:v>
                </c:pt>
                <c:pt idx="938">
                  <c:v>534235</c:v>
                </c:pt>
                <c:pt idx="939">
                  <c:v>534257</c:v>
                </c:pt>
                <c:pt idx="940">
                  <c:v>534279</c:v>
                </c:pt>
                <c:pt idx="941">
                  <c:v>534303</c:v>
                </c:pt>
                <c:pt idx="942">
                  <c:v>534322</c:v>
                </c:pt>
                <c:pt idx="943">
                  <c:v>534342</c:v>
                </c:pt>
                <c:pt idx="944">
                  <c:v>534365</c:v>
                </c:pt>
                <c:pt idx="945">
                  <c:v>534388</c:v>
                </c:pt>
                <c:pt idx="946">
                  <c:v>534411</c:v>
                </c:pt>
                <c:pt idx="947">
                  <c:v>534433</c:v>
                </c:pt>
                <c:pt idx="948">
                  <c:v>534455</c:v>
                </c:pt>
                <c:pt idx="949">
                  <c:v>534477</c:v>
                </c:pt>
                <c:pt idx="950">
                  <c:v>534499</c:v>
                </c:pt>
                <c:pt idx="951">
                  <c:v>534523</c:v>
                </c:pt>
                <c:pt idx="952">
                  <c:v>534543</c:v>
                </c:pt>
                <c:pt idx="953">
                  <c:v>534567</c:v>
                </c:pt>
                <c:pt idx="954">
                  <c:v>534589</c:v>
                </c:pt>
                <c:pt idx="955">
                  <c:v>534607</c:v>
                </c:pt>
                <c:pt idx="956">
                  <c:v>534627</c:v>
                </c:pt>
                <c:pt idx="957">
                  <c:v>534648</c:v>
                </c:pt>
                <c:pt idx="958">
                  <c:v>534669</c:v>
                </c:pt>
                <c:pt idx="959">
                  <c:v>534691</c:v>
                </c:pt>
                <c:pt idx="960">
                  <c:v>534713</c:v>
                </c:pt>
                <c:pt idx="961">
                  <c:v>534735</c:v>
                </c:pt>
                <c:pt idx="962">
                  <c:v>534756</c:v>
                </c:pt>
                <c:pt idx="963">
                  <c:v>534781</c:v>
                </c:pt>
                <c:pt idx="964">
                  <c:v>534802</c:v>
                </c:pt>
                <c:pt idx="965">
                  <c:v>534823</c:v>
                </c:pt>
                <c:pt idx="966">
                  <c:v>534843</c:v>
                </c:pt>
                <c:pt idx="967">
                  <c:v>534863</c:v>
                </c:pt>
                <c:pt idx="968">
                  <c:v>534882</c:v>
                </c:pt>
                <c:pt idx="969">
                  <c:v>534903</c:v>
                </c:pt>
                <c:pt idx="970">
                  <c:v>534921</c:v>
                </c:pt>
                <c:pt idx="971">
                  <c:v>534945</c:v>
                </c:pt>
                <c:pt idx="972">
                  <c:v>534964</c:v>
                </c:pt>
                <c:pt idx="973">
                  <c:v>534984</c:v>
                </c:pt>
                <c:pt idx="974">
                  <c:v>535003</c:v>
                </c:pt>
                <c:pt idx="975">
                  <c:v>535024</c:v>
                </c:pt>
                <c:pt idx="976">
                  <c:v>535046</c:v>
                </c:pt>
                <c:pt idx="977">
                  <c:v>535065</c:v>
                </c:pt>
                <c:pt idx="978">
                  <c:v>535086</c:v>
                </c:pt>
                <c:pt idx="979">
                  <c:v>535109</c:v>
                </c:pt>
                <c:pt idx="980">
                  <c:v>535131</c:v>
                </c:pt>
                <c:pt idx="981">
                  <c:v>535151</c:v>
                </c:pt>
                <c:pt idx="982">
                  <c:v>535173</c:v>
                </c:pt>
                <c:pt idx="983">
                  <c:v>535199</c:v>
                </c:pt>
                <c:pt idx="984">
                  <c:v>535219</c:v>
                </c:pt>
                <c:pt idx="985">
                  <c:v>535241</c:v>
                </c:pt>
                <c:pt idx="986">
                  <c:v>535262</c:v>
                </c:pt>
                <c:pt idx="987">
                  <c:v>535286</c:v>
                </c:pt>
                <c:pt idx="988">
                  <c:v>535307</c:v>
                </c:pt>
                <c:pt idx="989">
                  <c:v>535330</c:v>
                </c:pt>
                <c:pt idx="990">
                  <c:v>535352</c:v>
                </c:pt>
                <c:pt idx="991">
                  <c:v>535374</c:v>
                </c:pt>
                <c:pt idx="992">
                  <c:v>535396</c:v>
                </c:pt>
                <c:pt idx="993">
                  <c:v>535420</c:v>
                </c:pt>
                <c:pt idx="994">
                  <c:v>535444</c:v>
                </c:pt>
                <c:pt idx="995">
                  <c:v>535469</c:v>
                </c:pt>
                <c:pt idx="996">
                  <c:v>535492</c:v>
                </c:pt>
                <c:pt idx="997">
                  <c:v>535513</c:v>
                </c:pt>
                <c:pt idx="998">
                  <c:v>535539</c:v>
                </c:pt>
                <c:pt idx="999">
                  <c:v>535563</c:v>
                </c:pt>
              </c:numCache>
            </c:numRef>
          </c:val>
          <c:smooth val="0"/>
          <c:extLst>
            <c:ext xmlns:c16="http://schemas.microsoft.com/office/drawing/2014/chart" uri="{C3380CC4-5D6E-409C-BE32-E72D297353CC}">
              <c16:uniqueId val="{00000001-D16B-4EE5-A055-A1FBD0DB199C}"/>
            </c:ext>
          </c:extLst>
        </c:ser>
        <c:ser>
          <c:idx val="2"/>
          <c:order val="2"/>
          <c:tx>
            <c:strRef>
              <c:f>'50%'!$E$1</c:f>
              <c:strCache>
                <c:ptCount val="1"/>
                <c:pt idx="0">
                  <c:v>80%</c:v>
                </c:pt>
              </c:strCache>
            </c:strRef>
          </c:tx>
          <c:spPr>
            <a:ln w="28575" cap="rnd">
              <a:solidFill>
                <a:schemeClr val="accent3"/>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E$2:$E$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6</c:v>
                </c:pt>
                <c:pt idx="314">
                  <c:v>431447</c:v>
                </c:pt>
                <c:pt idx="315">
                  <c:v>435927</c:v>
                </c:pt>
                <c:pt idx="316">
                  <c:v>440449</c:v>
                </c:pt>
                <c:pt idx="317">
                  <c:v>445009</c:v>
                </c:pt>
                <c:pt idx="318">
                  <c:v>449468</c:v>
                </c:pt>
                <c:pt idx="319">
                  <c:v>453851</c:v>
                </c:pt>
                <c:pt idx="320">
                  <c:v>458136</c:v>
                </c:pt>
                <c:pt idx="321">
                  <c:v>462291</c:v>
                </c:pt>
                <c:pt idx="322">
                  <c:v>466370</c:v>
                </c:pt>
                <c:pt idx="323">
                  <c:v>470312</c:v>
                </c:pt>
                <c:pt idx="324">
                  <c:v>474050</c:v>
                </c:pt>
                <c:pt idx="325">
                  <c:v>477652</c:v>
                </c:pt>
                <c:pt idx="326">
                  <c:v>481088</c:v>
                </c:pt>
                <c:pt idx="327">
                  <c:v>484314</c:v>
                </c:pt>
                <c:pt idx="328">
                  <c:v>487350</c:v>
                </c:pt>
                <c:pt idx="329">
                  <c:v>490168</c:v>
                </c:pt>
                <c:pt idx="330">
                  <c:v>492776</c:v>
                </c:pt>
                <c:pt idx="331">
                  <c:v>495236</c:v>
                </c:pt>
                <c:pt idx="332">
                  <c:v>497611</c:v>
                </c:pt>
                <c:pt idx="333">
                  <c:v>499809</c:v>
                </c:pt>
                <c:pt idx="334">
                  <c:v>501908</c:v>
                </c:pt>
                <c:pt idx="335">
                  <c:v>503837</c:v>
                </c:pt>
                <c:pt idx="336">
                  <c:v>505649</c:v>
                </c:pt>
                <c:pt idx="337">
                  <c:v>507365</c:v>
                </c:pt>
                <c:pt idx="338">
                  <c:v>508988</c:v>
                </c:pt>
                <c:pt idx="339">
                  <c:v>510520</c:v>
                </c:pt>
                <c:pt idx="340">
                  <c:v>511944</c:v>
                </c:pt>
                <c:pt idx="341">
                  <c:v>513294</c:v>
                </c:pt>
                <c:pt idx="342">
                  <c:v>514566</c:v>
                </c:pt>
                <c:pt idx="343">
                  <c:v>515752</c:v>
                </c:pt>
                <c:pt idx="344">
                  <c:v>516853</c:v>
                </c:pt>
                <c:pt idx="345">
                  <c:v>517897</c:v>
                </c:pt>
                <c:pt idx="346">
                  <c:v>518891</c:v>
                </c:pt>
                <c:pt idx="347">
                  <c:v>519802</c:v>
                </c:pt>
                <c:pt idx="348">
                  <c:v>520666</c:v>
                </c:pt>
                <c:pt idx="349">
                  <c:v>521451</c:v>
                </c:pt>
                <c:pt idx="350">
                  <c:v>522215</c:v>
                </c:pt>
                <c:pt idx="351">
                  <c:v>522911</c:v>
                </c:pt>
                <c:pt idx="352">
                  <c:v>523588</c:v>
                </c:pt>
                <c:pt idx="353">
                  <c:v>524219</c:v>
                </c:pt>
                <c:pt idx="354">
                  <c:v>524813</c:v>
                </c:pt>
                <c:pt idx="355">
                  <c:v>525375</c:v>
                </c:pt>
                <c:pt idx="356">
                  <c:v>525905</c:v>
                </c:pt>
                <c:pt idx="357">
                  <c:v>526401</c:v>
                </c:pt>
                <c:pt idx="358">
                  <c:v>526866</c:v>
                </c:pt>
                <c:pt idx="359">
                  <c:v>527302</c:v>
                </c:pt>
                <c:pt idx="360">
                  <c:v>527729</c:v>
                </c:pt>
                <c:pt idx="361">
                  <c:v>528112</c:v>
                </c:pt>
                <c:pt idx="362">
                  <c:v>528475</c:v>
                </c:pt>
                <c:pt idx="363">
                  <c:v>528836</c:v>
                </c:pt>
                <c:pt idx="364">
                  <c:v>529164</c:v>
                </c:pt>
                <c:pt idx="365">
                  <c:v>529472</c:v>
                </c:pt>
                <c:pt idx="366">
                  <c:v>529759</c:v>
                </c:pt>
                <c:pt idx="367">
                  <c:v>530035</c:v>
                </c:pt>
                <c:pt idx="368">
                  <c:v>530301</c:v>
                </c:pt>
                <c:pt idx="369">
                  <c:v>530536</c:v>
                </c:pt>
                <c:pt idx="370">
                  <c:v>530762</c:v>
                </c:pt>
                <c:pt idx="371">
                  <c:v>530982</c:v>
                </c:pt>
                <c:pt idx="372">
                  <c:v>531200</c:v>
                </c:pt>
                <c:pt idx="373">
                  <c:v>531391</c:v>
                </c:pt>
                <c:pt idx="374">
                  <c:v>531570</c:v>
                </c:pt>
                <c:pt idx="375">
                  <c:v>531748</c:v>
                </c:pt>
                <c:pt idx="376">
                  <c:v>531912</c:v>
                </c:pt>
                <c:pt idx="377">
                  <c:v>532072</c:v>
                </c:pt>
                <c:pt idx="378">
                  <c:v>532221</c:v>
                </c:pt>
                <c:pt idx="379">
                  <c:v>532365</c:v>
                </c:pt>
                <c:pt idx="380">
                  <c:v>532502</c:v>
                </c:pt>
                <c:pt idx="381">
                  <c:v>532632</c:v>
                </c:pt>
                <c:pt idx="382">
                  <c:v>532755</c:v>
                </c:pt>
                <c:pt idx="383">
                  <c:v>532871</c:v>
                </c:pt>
                <c:pt idx="384">
                  <c:v>532987</c:v>
                </c:pt>
                <c:pt idx="385">
                  <c:v>533091</c:v>
                </c:pt>
                <c:pt idx="386">
                  <c:v>533192</c:v>
                </c:pt>
                <c:pt idx="387">
                  <c:v>533297</c:v>
                </c:pt>
                <c:pt idx="388">
                  <c:v>533395</c:v>
                </c:pt>
                <c:pt idx="389">
                  <c:v>533489</c:v>
                </c:pt>
                <c:pt idx="390">
                  <c:v>533577</c:v>
                </c:pt>
                <c:pt idx="391">
                  <c:v>533657</c:v>
                </c:pt>
                <c:pt idx="392">
                  <c:v>533734</c:v>
                </c:pt>
                <c:pt idx="393">
                  <c:v>533817</c:v>
                </c:pt>
                <c:pt idx="394">
                  <c:v>533895</c:v>
                </c:pt>
                <c:pt idx="395">
                  <c:v>533968</c:v>
                </c:pt>
                <c:pt idx="396">
                  <c:v>534041</c:v>
                </c:pt>
                <c:pt idx="397">
                  <c:v>534109</c:v>
                </c:pt>
                <c:pt idx="398">
                  <c:v>534171</c:v>
                </c:pt>
                <c:pt idx="399">
                  <c:v>534233</c:v>
                </c:pt>
                <c:pt idx="400">
                  <c:v>534295</c:v>
                </c:pt>
                <c:pt idx="401">
                  <c:v>534357</c:v>
                </c:pt>
                <c:pt idx="402">
                  <c:v>534418</c:v>
                </c:pt>
                <c:pt idx="403">
                  <c:v>534470</c:v>
                </c:pt>
                <c:pt idx="404">
                  <c:v>534523</c:v>
                </c:pt>
                <c:pt idx="405">
                  <c:v>534577</c:v>
                </c:pt>
                <c:pt idx="406">
                  <c:v>534628</c:v>
                </c:pt>
                <c:pt idx="407">
                  <c:v>534680</c:v>
                </c:pt>
                <c:pt idx="408">
                  <c:v>534729</c:v>
                </c:pt>
                <c:pt idx="409">
                  <c:v>534784</c:v>
                </c:pt>
                <c:pt idx="410">
                  <c:v>534832</c:v>
                </c:pt>
                <c:pt idx="411">
                  <c:v>534877</c:v>
                </c:pt>
                <c:pt idx="412">
                  <c:v>534921</c:v>
                </c:pt>
                <c:pt idx="413">
                  <c:v>534962</c:v>
                </c:pt>
                <c:pt idx="414">
                  <c:v>535003</c:v>
                </c:pt>
                <c:pt idx="415">
                  <c:v>535045</c:v>
                </c:pt>
                <c:pt idx="416">
                  <c:v>535083</c:v>
                </c:pt>
                <c:pt idx="417">
                  <c:v>535123</c:v>
                </c:pt>
                <c:pt idx="418">
                  <c:v>535164</c:v>
                </c:pt>
                <c:pt idx="419">
                  <c:v>535205</c:v>
                </c:pt>
                <c:pt idx="420">
                  <c:v>535248</c:v>
                </c:pt>
                <c:pt idx="421">
                  <c:v>535284</c:v>
                </c:pt>
                <c:pt idx="422">
                  <c:v>535324</c:v>
                </c:pt>
                <c:pt idx="423">
                  <c:v>535362</c:v>
                </c:pt>
                <c:pt idx="424">
                  <c:v>535395</c:v>
                </c:pt>
                <c:pt idx="425">
                  <c:v>535432</c:v>
                </c:pt>
                <c:pt idx="426">
                  <c:v>535469</c:v>
                </c:pt>
                <c:pt idx="427">
                  <c:v>535505</c:v>
                </c:pt>
                <c:pt idx="428">
                  <c:v>535541</c:v>
                </c:pt>
                <c:pt idx="429">
                  <c:v>535574</c:v>
                </c:pt>
                <c:pt idx="430">
                  <c:v>535607</c:v>
                </c:pt>
                <c:pt idx="431">
                  <c:v>535643</c:v>
                </c:pt>
                <c:pt idx="432">
                  <c:v>535679</c:v>
                </c:pt>
                <c:pt idx="433">
                  <c:v>535714</c:v>
                </c:pt>
                <c:pt idx="434">
                  <c:v>535747</c:v>
                </c:pt>
                <c:pt idx="435">
                  <c:v>535780</c:v>
                </c:pt>
                <c:pt idx="436">
                  <c:v>535820</c:v>
                </c:pt>
                <c:pt idx="437">
                  <c:v>535853</c:v>
                </c:pt>
                <c:pt idx="438">
                  <c:v>535888</c:v>
                </c:pt>
                <c:pt idx="439">
                  <c:v>535919</c:v>
                </c:pt>
                <c:pt idx="440">
                  <c:v>535950</c:v>
                </c:pt>
                <c:pt idx="441">
                  <c:v>535984</c:v>
                </c:pt>
                <c:pt idx="442">
                  <c:v>536015</c:v>
                </c:pt>
                <c:pt idx="443">
                  <c:v>536049</c:v>
                </c:pt>
                <c:pt idx="444">
                  <c:v>536081</c:v>
                </c:pt>
                <c:pt idx="445">
                  <c:v>536114</c:v>
                </c:pt>
                <c:pt idx="446">
                  <c:v>536144</c:v>
                </c:pt>
                <c:pt idx="447">
                  <c:v>536179</c:v>
                </c:pt>
                <c:pt idx="448">
                  <c:v>536212</c:v>
                </c:pt>
                <c:pt idx="449">
                  <c:v>536246</c:v>
                </c:pt>
                <c:pt idx="450">
                  <c:v>536278</c:v>
                </c:pt>
                <c:pt idx="451">
                  <c:v>536307</c:v>
                </c:pt>
                <c:pt idx="452">
                  <c:v>536340</c:v>
                </c:pt>
                <c:pt idx="453">
                  <c:v>536368</c:v>
                </c:pt>
                <c:pt idx="454">
                  <c:v>536400</c:v>
                </c:pt>
                <c:pt idx="455">
                  <c:v>536435</c:v>
                </c:pt>
                <c:pt idx="456">
                  <c:v>536471</c:v>
                </c:pt>
                <c:pt idx="457">
                  <c:v>536501</c:v>
                </c:pt>
                <c:pt idx="458">
                  <c:v>536538</c:v>
                </c:pt>
                <c:pt idx="459">
                  <c:v>536568</c:v>
                </c:pt>
                <c:pt idx="460">
                  <c:v>536598</c:v>
                </c:pt>
                <c:pt idx="461">
                  <c:v>536628</c:v>
                </c:pt>
                <c:pt idx="462">
                  <c:v>536666</c:v>
                </c:pt>
                <c:pt idx="463">
                  <c:v>536694</c:v>
                </c:pt>
                <c:pt idx="464">
                  <c:v>536731</c:v>
                </c:pt>
                <c:pt idx="465">
                  <c:v>536765</c:v>
                </c:pt>
                <c:pt idx="466">
                  <c:v>536794</c:v>
                </c:pt>
                <c:pt idx="467">
                  <c:v>536825</c:v>
                </c:pt>
                <c:pt idx="468">
                  <c:v>536855</c:v>
                </c:pt>
                <c:pt idx="469">
                  <c:v>536884</c:v>
                </c:pt>
                <c:pt idx="470">
                  <c:v>536916</c:v>
                </c:pt>
                <c:pt idx="471">
                  <c:v>536947</c:v>
                </c:pt>
                <c:pt idx="472">
                  <c:v>536979</c:v>
                </c:pt>
                <c:pt idx="473">
                  <c:v>537008</c:v>
                </c:pt>
                <c:pt idx="474">
                  <c:v>537043</c:v>
                </c:pt>
                <c:pt idx="475">
                  <c:v>537070</c:v>
                </c:pt>
                <c:pt idx="476">
                  <c:v>537100</c:v>
                </c:pt>
                <c:pt idx="477">
                  <c:v>537134</c:v>
                </c:pt>
                <c:pt idx="478">
                  <c:v>537168</c:v>
                </c:pt>
                <c:pt idx="479">
                  <c:v>537199</c:v>
                </c:pt>
                <c:pt idx="480">
                  <c:v>537233</c:v>
                </c:pt>
                <c:pt idx="481">
                  <c:v>537265</c:v>
                </c:pt>
                <c:pt idx="482">
                  <c:v>537297</c:v>
                </c:pt>
                <c:pt idx="483">
                  <c:v>537328</c:v>
                </c:pt>
                <c:pt idx="484">
                  <c:v>537360</c:v>
                </c:pt>
                <c:pt idx="485">
                  <c:v>537393</c:v>
                </c:pt>
                <c:pt idx="486">
                  <c:v>537426</c:v>
                </c:pt>
                <c:pt idx="487">
                  <c:v>537457</c:v>
                </c:pt>
                <c:pt idx="488">
                  <c:v>537489</c:v>
                </c:pt>
                <c:pt idx="489">
                  <c:v>537520</c:v>
                </c:pt>
                <c:pt idx="490">
                  <c:v>537552</c:v>
                </c:pt>
                <c:pt idx="491">
                  <c:v>537584</c:v>
                </c:pt>
                <c:pt idx="492">
                  <c:v>537618</c:v>
                </c:pt>
                <c:pt idx="493">
                  <c:v>537652</c:v>
                </c:pt>
                <c:pt idx="494">
                  <c:v>537684</c:v>
                </c:pt>
                <c:pt idx="495">
                  <c:v>537719</c:v>
                </c:pt>
                <c:pt idx="496">
                  <c:v>537753</c:v>
                </c:pt>
                <c:pt idx="497">
                  <c:v>537785</c:v>
                </c:pt>
                <c:pt idx="498">
                  <c:v>537820</c:v>
                </c:pt>
                <c:pt idx="499">
                  <c:v>537853</c:v>
                </c:pt>
                <c:pt idx="500">
                  <c:v>537885</c:v>
                </c:pt>
                <c:pt idx="501">
                  <c:v>537915</c:v>
                </c:pt>
                <c:pt idx="502">
                  <c:v>537947</c:v>
                </c:pt>
                <c:pt idx="503">
                  <c:v>537980</c:v>
                </c:pt>
                <c:pt idx="504">
                  <c:v>538014</c:v>
                </c:pt>
                <c:pt idx="505">
                  <c:v>538050</c:v>
                </c:pt>
                <c:pt idx="506">
                  <c:v>538084</c:v>
                </c:pt>
                <c:pt idx="507">
                  <c:v>538117</c:v>
                </c:pt>
                <c:pt idx="508">
                  <c:v>538152</c:v>
                </c:pt>
                <c:pt idx="509">
                  <c:v>538184</c:v>
                </c:pt>
                <c:pt idx="510">
                  <c:v>538214</c:v>
                </c:pt>
                <c:pt idx="511">
                  <c:v>538247</c:v>
                </c:pt>
                <c:pt idx="512">
                  <c:v>538276</c:v>
                </c:pt>
                <c:pt idx="513">
                  <c:v>538311</c:v>
                </c:pt>
                <c:pt idx="514">
                  <c:v>538348</c:v>
                </c:pt>
                <c:pt idx="515">
                  <c:v>538377</c:v>
                </c:pt>
                <c:pt idx="516">
                  <c:v>538414</c:v>
                </c:pt>
                <c:pt idx="517">
                  <c:v>538445</c:v>
                </c:pt>
                <c:pt idx="518">
                  <c:v>538480</c:v>
                </c:pt>
                <c:pt idx="519">
                  <c:v>538512</c:v>
                </c:pt>
                <c:pt idx="520">
                  <c:v>538544</c:v>
                </c:pt>
                <c:pt idx="521">
                  <c:v>538577</c:v>
                </c:pt>
                <c:pt idx="522">
                  <c:v>538610</c:v>
                </c:pt>
                <c:pt idx="523">
                  <c:v>538646</c:v>
                </c:pt>
                <c:pt idx="524">
                  <c:v>538678</c:v>
                </c:pt>
                <c:pt idx="525">
                  <c:v>538708</c:v>
                </c:pt>
                <c:pt idx="526">
                  <c:v>538740</c:v>
                </c:pt>
                <c:pt idx="527">
                  <c:v>538775</c:v>
                </c:pt>
                <c:pt idx="528">
                  <c:v>538808</c:v>
                </c:pt>
                <c:pt idx="529">
                  <c:v>538843</c:v>
                </c:pt>
                <c:pt idx="530">
                  <c:v>538875</c:v>
                </c:pt>
                <c:pt idx="531">
                  <c:v>538909</c:v>
                </c:pt>
                <c:pt idx="532">
                  <c:v>538942</c:v>
                </c:pt>
                <c:pt idx="533">
                  <c:v>538973</c:v>
                </c:pt>
                <c:pt idx="534">
                  <c:v>539006</c:v>
                </c:pt>
                <c:pt idx="535">
                  <c:v>539036</c:v>
                </c:pt>
                <c:pt idx="536">
                  <c:v>539071</c:v>
                </c:pt>
                <c:pt idx="537">
                  <c:v>539108</c:v>
                </c:pt>
                <c:pt idx="538">
                  <c:v>539142</c:v>
                </c:pt>
                <c:pt idx="539">
                  <c:v>539174</c:v>
                </c:pt>
                <c:pt idx="540">
                  <c:v>539207</c:v>
                </c:pt>
                <c:pt idx="541">
                  <c:v>539236</c:v>
                </c:pt>
                <c:pt idx="542">
                  <c:v>539268</c:v>
                </c:pt>
                <c:pt idx="543">
                  <c:v>539297</c:v>
                </c:pt>
                <c:pt idx="544">
                  <c:v>539331</c:v>
                </c:pt>
                <c:pt idx="545">
                  <c:v>539360</c:v>
                </c:pt>
                <c:pt idx="546">
                  <c:v>539390</c:v>
                </c:pt>
                <c:pt idx="547">
                  <c:v>539422</c:v>
                </c:pt>
                <c:pt idx="548">
                  <c:v>539457</c:v>
                </c:pt>
                <c:pt idx="549">
                  <c:v>539489</c:v>
                </c:pt>
                <c:pt idx="550">
                  <c:v>539520</c:v>
                </c:pt>
                <c:pt idx="551">
                  <c:v>539549</c:v>
                </c:pt>
                <c:pt idx="552">
                  <c:v>539581</c:v>
                </c:pt>
                <c:pt idx="553">
                  <c:v>539612</c:v>
                </c:pt>
                <c:pt idx="554">
                  <c:v>539642</c:v>
                </c:pt>
                <c:pt idx="555">
                  <c:v>539674</c:v>
                </c:pt>
                <c:pt idx="556">
                  <c:v>539704</c:v>
                </c:pt>
                <c:pt idx="557">
                  <c:v>539733</c:v>
                </c:pt>
                <c:pt idx="558">
                  <c:v>539762</c:v>
                </c:pt>
                <c:pt idx="559">
                  <c:v>539790</c:v>
                </c:pt>
                <c:pt idx="560">
                  <c:v>539823</c:v>
                </c:pt>
                <c:pt idx="561">
                  <c:v>539856</c:v>
                </c:pt>
                <c:pt idx="562">
                  <c:v>539887</c:v>
                </c:pt>
                <c:pt idx="563">
                  <c:v>539918</c:v>
                </c:pt>
                <c:pt idx="564">
                  <c:v>539952</c:v>
                </c:pt>
                <c:pt idx="565">
                  <c:v>539982</c:v>
                </c:pt>
                <c:pt idx="566">
                  <c:v>540018</c:v>
                </c:pt>
                <c:pt idx="567">
                  <c:v>540048</c:v>
                </c:pt>
                <c:pt idx="568">
                  <c:v>540078</c:v>
                </c:pt>
                <c:pt idx="569">
                  <c:v>540108</c:v>
                </c:pt>
                <c:pt idx="570">
                  <c:v>540140</c:v>
                </c:pt>
                <c:pt idx="571">
                  <c:v>540172</c:v>
                </c:pt>
                <c:pt idx="572">
                  <c:v>540208</c:v>
                </c:pt>
                <c:pt idx="573">
                  <c:v>540243</c:v>
                </c:pt>
                <c:pt idx="574">
                  <c:v>540277</c:v>
                </c:pt>
                <c:pt idx="575">
                  <c:v>540308</c:v>
                </c:pt>
                <c:pt idx="576">
                  <c:v>540343</c:v>
                </c:pt>
                <c:pt idx="577">
                  <c:v>540373</c:v>
                </c:pt>
                <c:pt idx="578">
                  <c:v>540403</c:v>
                </c:pt>
                <c:pt idx="579">
                  <c:v>540435</c:v>
                </c:pt>
                <c:pt idx="580">
                  <c:v>540465</c:v>
                </c:pt>
                <c:pt idx="581">
                  <c:v>540492</c:v>
                </c:pt>
                <c:pt idx="582">
                  <c:v>540523</c:v>
                </c:pt>
                <c:pt idx="583">
                  <c:v>540554</c:v>
                </c:pt>
                <c:pt idx="584">
                  <c:v>540585</c:v>
                </c:pt>
                <c:pt idx="585">
                  <c:v>540618</c:v>
                </c:pt>
                <c:pt idx="586">
                  <c:v>540650</c:v>
                </c:pt>
                <c:pt idx="587">
                  <c:v>540686</c:v>
                </c:pt>
                <c:pt idx="588">
                  <c:v>540717</c:v>
                </c:pt>
                <c:pt idx="589">
                  <c:v>540751</c:v>
                </c:pt>
                <c:pt idx="590">
                  <c:v>540787</c:v>
                </c:pt>
                <c:pt idx="591">
                  <c:v>540814</c:v>
                </c:pt>
                <c:pt idx="592">
                  <c:v>540847</c:v>
                </c:pt>
                <c:pt idx="593">
                  <c:v>540875</c:v>
                </c:pt>
                <c:pt idx="594">
                  <c:v>540906</c:v>
                </c:pt>
                <c:pt idx="595">
                  <c:v>540938</c:v>
                </c:pt>
                <c:pt idx="596">
                  <c:v>540966</c:v>
                </c:pt>
                <c:pt idx="597">
                  <c:v>540997</c:v>
                </c:pt>
                <c:pt idx="598">
                  <c:v>541032</c:v>
                </c:pt>
                <c:pt idx="599">
                  <c:v>541064</c:v>
                </c:pt>
                <c:pt idx="600">
                  <c:v>541095</c:v>
                </c:pt>
                <c:pt idx="601">
                  <c:v>541127</c:v>
                </c:pt>
                <c:pt idx="602">
                  <c:v>541160</c:v>
                </c:pt>
                <c:pt idx="603">
                  <c:v>541190</c:v>
                </c:pt>
                <c:pt idx="604">
                  <c:v>541225</c:v>
                </c:pt>
                <c:pt idx="605">
                  <c:v>541257</c:v>
                </c:pt>
                <c:pt idx="606">
                  <c:v>541285</c:v>
                </c:pt>
                <c:pt idx="607">
                  <c:v>541318</c:v>
                </c:pt>
                <c:pt idx="608">
                  <c:v>541349</c:v>
                </c:pt>
                <c:pt idx="609">
                  <c:v>541383</c:v>
                </c:pt>
                <c:pt idx="610">
                  <c:v>541412</c:v>
                </c:pt>
                <c:pt idx="611">
                  <c:v>541440</c:v>
                </c:pt>
                <c:pt idx="612">
                  <c:v>541471</c:v>
                </c:pt>
                <c:pt idx="613">
                  <c:v>541503</c:v>
                </c:pt>
                <c:pt idx="614">
                  <c:v>541533</c:v>
                </c:pt>
                <c:pt idx="615">
                  <c:v>541568</c:v>
                </c:pt>
                <c:pt idx="616">
                  <c:v>541599</c:v>
                </c:pt>
                <c:pt idx="617">
                  <c:v>541632</c:v>
                </c:pt>
                <c:pt idx="618">
                  <c:v>541660</c:v>
                </c:pt>
                <c:pt idx="619">
                  <c:v>541691</c:v>
                </c:pt>
                <c:pt idx="620">
                  <c:v>541724</c:v>
                </c:pt>
                <c:pt idx="621">
                  <c:v>541757</c:v>
                </c:pt>
                <c:pt idx="622">
                  <c:v>541787</c:v>
                </c:pt>
                <c:pt idx="623">
                  <c:v>541822</c:v>
                </c:pt>
                <c:pt idx="624">
                  <c:v>541856</c:v>
                </c:pt>
                <c:pt idx="625">
                  <c:v>541894</c:v>
                </c:pt>
                <c:pt idx="626">
                  <c:v>541926</c:v>
                </c:pt>
                <c:pt idx="627">
                  <c:v>541959</c:v>
                </c:pt>
                <c:pt idx="628">
                  <c:v>541989</c:v>
                </c:pt>
                <c:pt idx="629">
                  <c:v>542021</c:v>
                </c:pt>
                <c:pt idx="630">
                  <c:v>542058</c:v>
                </c:pt>
                <c:pt idx="631">
                  <c:v>542092</c:v>
                </c:pt>
                <c:pt idx="632">
                  <c:v>542128</c:v>
                </c:pt>
                <c:pt idx="633">
                  <c:v>542161</c:v>
                </c:pt>
                <c:pt idx="634">
                  <c:v>542194</c:v>
                </c:pt>
                <c:pt idx="635">
                  <c:v>542227</c:v>
                </c:pt>
                <c:pt idx="636">
                  <c:v>542257</c:v>
                </c:pt>
                <c:pt idx="637">
                  <c:v>542290</c:v>
                </c:pt>
                <c:pt idx="638">
                  <c:v>542326</c:v>
                </c:pt>
                <c:pt idx="639">
                  <c:v>542360</c:v>
                </c:pt>
                <c:pt idx="640">
                  <c:v>542395</c:v>
                </c:pt>
                <c:pt idx="641">
                  <c:v>542427</c:v>
                </c:pt>
                <c:pt idx="642">
                  <c:v>542460</c:v>
                </c:pt>
                <c:pt idx="643">
                  <c:v>542492</c:v>
                </c:pt>
                <c:pt idx="644">
                  <c:v>542526</c:v>
                </c:pt>
                <c:pt idx="645">
                  <c:v>542558</c:v>
                </c:pt>
                <c:pt idx="646">
                  <c:v>542593</c:v>
                </c:pt>
                <c:pt idx="647">
                  <c:v>542627</c:v>
                </c:pt>
                <c:pt idx="648">
                  <c:v>542657</c:v>
                </c:pt>
                <c:pt idx="649">
                  <c:v>542690</c:v>
                </c:pt>
                <c:pt idx="650">
                  <c:v>542723</c:v>
                </c:pt>
                <c:pt idx="651">
                  <c:v>542754</c:v>
                </c:pt>
                <c:pt idx="652">
                  <c:v>542783</c:v>
                </c:pt>
                <c:pt idx="653">
                  <c:v>542817</c:v>
                </c:pt>
                <c:pt idx="654">
                  <c:v>542851</c:v>
                </c:pt>
                <c:pt idx="655">
                  <c:v>542882</c:v>
                </c:pt>
                <c:pt idx="656">
                  <c:v>542912</c:v>
                </c:pt>
                <c:pt idx="657">
                  <c:v>542941</c:v>
                </c:pt>
                <c:pt idx="658">
                  <c:v>542979</c:v>
                </c:pt>
                <c:pt idx="659">
                  <c:v>543013</c:v>
                </c:pt>
                <c:pt idx="660">
                  <c:v>543043</c:v>
                </c:pt>
                <c:pt idx="661">
                  <c:v>543075</c:v>
                </c:pt>
                <c:pt idx="662">
                  <c:v>543108</c:v>
                </c:pt>
                <c:pt idx="663">
                  <c:v>543141</c:v>
                </c:pt>
                <c:pt idx="664">
                  <c:v>543170</c:v>
                </c:pt>
                <c:pt idx="665">
                  <c:v>543202</c:v>
                </c:pt>
                <c:pt idx="666">
                  <c:v>543229</c:v>
                </c:pt>
                <c:pt idx="667">
                  <c:v>543260</c:v>
                </c:pt>
                <c:pt idx="668">
                  <c:v>543291</c:v>
                </c:pt>
                <c:pt idx="669">
                  <c:v>543322</c:v>
                </c:pt>
                <c:pt idx="670">
                  <c:v>543355</c:v>
                </c:pt>
                <c:pt idx="671">
                  <c:v>543385</c:v>
                </c:pt>
                <c:pt idx="672">
                  <c:v>543417</c:v>
                </c:pt>
                <c:pt idx="673">
                  <c:v>543448</c:v>
                </c:pt>
                <c:pt idx="674">
                  <c:v>543477</c:v>
                </c:pt>
                <c:pt idx="675">
                  <c:v>543505</c:v>
                </c:pt>
                <c:pt idx="676">
                  <c:v>543537</c:v>
                </c:pt>
                <c:pt idx="677">
                  <c:v>543569</c:v>
                </c:pt>
                <c:pt idx="678">
                  <c:v>543602</c:v>
                </c:pt>
                <c:pt idx="679">
                  <c:v>543633</c:v>
                </c:pt>
                <c:pt idx="680">
                  <c:v>543662</c:v>
                </c:pt>
                <c:pt idx="681">
                  <c:v>543692</c:v>
                </c:pt>
                <c:pt idx="682">
                  <c:v>543722</c:v>
                </c:pt>
                <c:pt idx="683">
                  <c:v>543754</c:v>
                </c:pt>
                <c:pt idx="684">
                  <c:v>543784</c:v>
                </c:pt>
                <c:pt idx="685">
                  <c:v>543815</c:v>
                </c:pt>
                <c:pt idx="686">
                  <c:v>543849</c:v>
                </c:pt>
                <c:pt idx="687">
                  <c:v>543882</c:v>
                </c:pt>
                <c:pt idx="688">
                  <c:v>543910</c:v>
                </c:pt>
                <c:pt idx="689">
                  <c:v>543943</c:v>
                </c:pt>
                <c:pt idx="690">
                  <c:v>543978</c:v>
                </c:pt>
                <c:pt idx="691">
                  <c:v>544010</c:v>
                </c:pt>
                <c:pt idx="692">
                  <c:v>544043</c:v>
                </c:pt>
                <c:pt idx="693">
                  <c:v>544076</c:v>
                </c:pt>
                <c:pt idx="694">
                  <c:v>544112</c:v>
                </c:pt>
                <c:pt idx="695">
                  <c:v>544145</c:v>
                </c:pt>
                <c:pt idx="696">
                  <c:v>544180</c:v>
                </c:pt>
                <c:pt idx="697">
                  <c:v>544212</c:v>
                </c:pt>
                <c:pt idx="698">
                  <c:v>544245</c:v>
                </c:pt>
                <c:pt idx="699">
                  <c:v>544280</c:v>
                </c:pt>
                <c:pt idx="700">
                  <c:v>544317</c:v>
                </c:pt>
                <c:pt idx="701">
                  <c:v>544348</c:v>
                </c:pt>
                <c:pt idx="702">
                  <c:v>544381</c:v>
                </c:pt>
                <c:pt idx="703">
                  <c:v>544413</c:v>
                </c:pt>
                <c:pt idx="704">
                  <c:v>544447</c:v>
                </c:pt>
                <c:pt idx="705">
                  <c:v>544480</c:v>
                </c:pt>
                <c:pt idx="706">
                  <c:v>544510</c:v>
                </c:pt>
                <c:pt idx="707">
                  <c:v>544546</c:v>
                </c:pt>
                <c:pt idx="708">
                  <c:v>544574</c:v>
                </c:pt>
                <c:pt idx="709">
                  <c:v>544607</c:v>
                </c:pt>
                <c:pt idx="710">
                  <c:v>544640</c:v>
                </c:pt>
                <c:pt idx="711">
                  <c:v>544673</c:v>
                </c:pt>
                <c:pt idx="712">
                  <c:v>544707</c:v>
                </c:pt>
                <c:pt idx="713">
                  <c:v>544740</c:v>
                </c:pt>
                <c:pt idx="714">
                  <c:v>544772</c:v>
                </c:pt>
                <c:pt idx="715">
                  <c:v>544806</c:v>
                </c:pt>
                <c:pt idx="716">
                  <c:v>544837</c:v>
                </c:pt>
                <c:pt idx="717">
                  <c:v>544868</c:v>
                </c:pt>
                <c:pt idx="718">
                  <c:v>544899</c:v>
                </c:pt>
                <c:pt idx="719">
                  <c:v>544932</c:v>
                </c:pt>
                <c:pt idx="720">
                  <c:v>544966</c:v>
                </c:pt>
                <c:pt idx="721">
                  <c:v>544995</c:v>
                </c:pt>
                <c:pt idx="722">
                  <c:v>545030</c:v>
                </c:pt>
                <c:pt idx="723">
                  <c:v>545066</c:v>
                </c:pt>
                <c:pt idx="724">
                  <c:v>545099</c:v>
                </c:pt>
                <c:pt idx="725">
                  <c:v>545132</c:v>
                </c:pt>
                <c:pt idx="726">
                  <c:v>545166</c:v>
                </c:pt>
                <c:pt idx="727">
                  <c:v>545196</c:v>
                </c:pt>
                <c:pt idx="728">
                  <c:v>545223</c:v>
                </c:pt>
                <c:pt idx="729">
                  <c:v>545255</c:v>
                </c:pt>
                <c:pt idx="730">
                  <c:v>545286</c:v>
                </c:pt>
                <c:pt idx="731">
                  <c:v>545317</c:v>
                </c:pt>
                <c:pt idx="732">
                  <c:v>545351</c:v>
                </c:pt>
                <c:pt idx="733">
                  <c:v>545386</c:v>
                </c:pt>
                <c:pt idx="734">
                  <c:v>545416</c:v>
                </c:pt>
                <c:pt idx="735">
                  <c:v>545450</c:v>
                </c:pt>
                <c:pt idx="736">
                  <c:v>545482</c:v>
                </c:pt>
                <c:pt idx="737">
                  <c:v>545514</c:v>
                </c:pt>
                <c:pt idx="738">
                  <c:v>545548</c:v>
                </c:pt>
                <c:pt idx="739">
                  <c:v>545580</c:v>
                </c:pt>
                <c:pt idx="740">
                  <c:v>545615</c:v>
                </c:pt>
                <c:pt idx="741">
                  <c:v>545643</c:v>
                </c:pt>
                <c:pt idx="742">
                  <c:v>545677</c:v>
                </c:pt>
                <c:pt idx="743">
                  <c:v>545710</c:v>
                </c:pt>
                <c:pt idx="744">
                  <c:v>545740</c:v>
                </c:pt>
                <c:pt idx="745">
                  <c:v>545772</c:v>
                </c:pt>
                <c:pt idx="746">
                  <c:v>545804</c:v>
                </c:pt>
                <c:pt idx="747">
                  <c:v>545832</c:v>
                </c:pt>
                <c:pt idx="748">
                  <c:v>545863</c:v>
                </c:pt>
                <c:pt idx="749">
                  <c:v>545895</c:v>
                </c:pt>
                <c:pt idx="750">
                  <c:v>545929</c:v>
                </c:pt>
                <c:pt idx="751">
                  <c:v>545965</c:v>
                </c:pt>
                <c:pt idx="752">
                  <c:v>545998</c:v>
                </c:pt>
                <c:pt idx="753">
                  <c:v>546032</c:v>
                </c:pt>
                <c:pt idx="754">
                  <c:v>546066</c:v>
                </c:pt>
                <c:pt idx="755">
                  <c:v>546098</c:v>
                </c:pt>
                <c:pt idx="756">
                  <c:v>546132</c:v>
                </c:pt>
                <c:pt idx="757">
                  <c:v>546166</c:v>
                </c:pt>
                <c:pt idx="758">
                  <c:v>546195</c:v>
                </c:pt>
                <c:pt idx="759">
                  <c:v>546230</c:v>
                </c:pt>
                <c:pt idx="760">
                  <c:v>546263</c:v>
                </c:pt>
                <c:pt idx="761">
                  <c:v>546296</c:v>
                </c:pt>
                <c:pt idx="762">
                  <c:v>546330</c:v>
                </c:pt>
                <c:pt idx="763">
                  <c:v>546361</c:v>
                </c:pt>
                <c:pt idx="764">
                  <c:v>546393</c:v>
                </c:pt>
                <c:pt idx="765">
                  <c:v>546422</c:v>
                </c:pt>
                <c:pt idx="766">
                  <c:v>546453</c:v>
                </c:pt>
                <c:pt idx="767">
                  <c:v>546484</c:v>
                </c:pt>
                <c:pt idx="768">
                  <c:v>546517</c:v>
                </c:pt>
                <c:pt idx="769">
                  <c:v>546550</c:v>
                </c:pt>
                <c:pt idx="770">
                  <c:v>546582</c:v>
                </c:pt>
                <c:pt idx="771">
                  <c:v>546611</c:v>
                </c:pt>
                <c:pt idx="772">
                  <c:v>546639</c:v>
                </c:pt>
                <c:pt idx="773">
                  <c:v>546673</c:v>
                </c:pt>
                <c:pt idx="774">
                  <c:v>546708</c:v>
                </c:pt>
                <c:pt idx="775">
                  <c:v>546741</c:v>
                </c:pt>
                <c:pt idx="776">
                  <c:v>546772</c:v>
                </c:pt>
                <c:pt idx="777">
                  <c:v>546801</c:v>
                </c:pt>
                <c:pt idx="778">
                  <c:v>546834</c:v>
                </c:pt>
                <c:pt idx="779">
                  <c:v>546868</c:v>
                </c:pt>
                <c:pt idx="780">
                  <c:v>546897</c:v>
                </c:pt>
                <c:pt idx="781">
                  <c:v>546926</c:v>
                </c:pt>
                <c:pt idx="782">
                  <c:v>546957</c:v>
                </c:pt>
                <c:pt idx="783">
                  <c:v>546991</c:v>
                </c:pt>
                <c:pt idx="784">
                  <c:v>547019</c:v>
                </c:pt>
                <c:pt idx="785">
                  <c:v>547047</c:v>
                </c:pt>
                <c:pt idx="786">
                  <c:v>547080</c:v>
                </c:pt>
                <c:pt idx="787">
                  <c:v>547112</c:v>
                </c:pt>
                <c:pt idx="788">
                  <c:v>547144</c:v>
                </c:pt>
                <c:pt idx="789">
                  <c:v>547174</c:v>
                </c:pt>
                <c:pt idx="790">
                  <c:v>547204</c:v>
                </c:pt>
                <c:pt idx="791">
                  <c:v>547234</c:v>
                </c:pt>
                <c:pt idx="792">
                  <c:v>547268</c:v>
                </c:pt>
                <c:pt idx="793">
                  <c:v>547301</c:v>
                </c:pt>
                <c:pt idx="794">
                  <c:v>547332</c:v>
                </c:pt>
                <c:pt idx="795">
                  <c:v>547364</c:v>
                </c:pt>
                <c:pt idx="796">
                  <c:v>547398</c:v>
                </c:pt>
                <c:pt idx="797">
                  <c:v>547425</c:v>
                </c:pt>
                <c:pt idx="798">
                  <c:v>547455</c:v>
                </c:pt>
                <c:pt idx="799">
                  <c:v>547492</c:v>
                </c:pt>
                <c:pt idx="800">
                  <c:v>547521</c:v>
                </c:pt>
                <c:pt idx="801">
                  <c:v>547552</c:v>
                </c:pt>
                <c:pt idx="802">
                  <c:v>547583</c:v>
                </c:pt>
                <c:pt idx="803">
                  <c:v>547614</c:v>
                </c:pt>
                <c:pt idx="804">
                  <c:v>547646</c:v>
                </c:pt>
                <c:pt idx="805">
                  <c:v>547677</c:v>
                </c:pt>
                <c:pt idx="806">
                  <c:v>547709</c:v>
                </c:pt>
                <c:pt idx="807">
                  <c:v>547741</c:v>
                </c:pt>
                <c:pt idx="808">
                  <c:v>547773</c:v>
                </c:pt>
                <c:pt idx="809">
                  <c:v>547804</c:v>
                </c:pt>
                <c:pt idx="810">
                  <c:v>547838</c:v>
                </c:pt>
                <c:pt idx="811">
                  <c:v>547870</c:v>
                </c:pt>
                <c:pt idx="812">
                  <c:v>547901</c:v>
                </c:pt>
                <c:pt idx="813">
                  <c:v>547931</c:v>
                </c:pt>
                <c:pt idx="814">
                  <c:v>547964</c:v>
                </c:pt>
                <c:pt idx="815">
                  <c:v>547994</c:v>
                </c:pt>
                <c:pt idx="816">
                  <c:v>548025</c:v>
                </c:pt>
                <c:pt idx="817">
                  <c:v>548060</c:v>
                </c:pt>
                <c:pt idx="818">
                  <c:v>548093</c:v>
                </c:pt>
                <c:pt idx="819">
                  <c:v>548128</c:v>
                </c:pt>
                <c:pt idx="820">
                  <c:v>548160</c:v>
                </c:pt>
                <c:pt idx="821">
                  <c:v>548187</c:v>
                </c:pt>
                <c:pt idx="822">
                  <c:v>548222</c:v>
                </c:pt>
                <c:pt idx="823">
                  <c:v>548257</c:v>
                </c:pt>
                <c:pt idx="824">
                  <c:v>548284</c:v>
                </c:pt>
                <c:pt idx="825">
                  <c:v>548314</c:v>
                </c:pt>
                <c:pt idx="826">
                  <c:v>548348</c:v>
                </c:pt>
                <c:pt idx="827">
                  <c:v>548379</c:v>
                </c:pt>
                <c:pt idx="828">
                  <c:v>548410</c:v>
                </c:pt>
                <c:pt idx="829">
                  <c:v>548443</c:v>
                </c:pt>
                <c:pt idx="830">
                  <c:v>548473</c:v>
                </c:pt>
                <c:pt idx="831">
                  <c:v>548505</c:v>
                </c:pt>
                <c:pt idx="832">
                  <c:v>548539</c:v>
                </c:pt>
                <c:pt idx="833">
                  <c:v>548571</c:v>
                </c:pt>
                <c:pt idx="834">
                  <c:v>548602</c:v>
                </c:pt>
                <c:pt idx="835">
                  <c:v>548633</c:v>
                </c:pt>
                <c:pt idx="836">
                  <c:v>548662</c:v>
                </c:pt>
                <c:pt idx="837">
                  <c:v>548694</c:v>
                </c:pt>
                <c:pt idx="838">
                  <c:v>548726</c:v>
                </c:pt>
                <c:pt idx="839">
                  <c:v>548754</c:v>
                </c:pt>
                <c:pt idx="840">
                  <c:v>548783</c:v>
                </c:pt>
                <c:pt idx="841">
                  <c:v>548814</c:v>
                </c:pt>
                <c:pt idx="842">
                  <c:v>548842</c:v>
                </c:pt>
                <c:pt idx="843">
                  <c:v>548872</c:v>
                </c:pt>
                <c:pt idx="844">
                  <c:v>548902</c:v>
                </c:pt>
                <c:pt idx="845">
                  <c:v>548935</c:v>
                </c:pt>
                <c:pt idx="846">
                  <c:v>548965</c:v>
                </c:pt>
                <c:pt idx="847">
                  <c:v>548998</c:v>
                </c:pt>
                <c:pt idx="848">
                  <c:v>549030</c:v>
                </c:pt>
                <c:pt idx="849">
                  <c:v>549058</c:v>
                </c:pt>
                <c:pt idx="850">
                  <c:v>549091</c:v>
                </c:pt>
                <c:pt idx="851">
                  <c:v>549119</c:v>
                </c:pt>
                <c:pt idx="852">
                  <c:v>549150</c:v>
                </c:pt>
                <c:pt idx="853">
                  <c:v>549182</c:v>
                </c:pt>
                <c:pt idx="854">
                  <c:v>549212</c:v>
                </c:pt>
                <c:pt idx="855">
                  <c:v>549245</c:v>
                </c:pt>
                <c:pt idx="856">
                  <c:v>549277</c:v>
                </c:pt>
                <c:pt idx="857">
                  <c:v>549306</c:v>
                </c:pt>
                <c:pt idx="858">
                  <c:v>549335</c:v>
                </c:pt>
                <c:pt idx="859">
                  <c:v>549370</c:v>
                </c:pt>
                <c:pt idx="860">
                  <c:v>549402</c:v>
                </c:pt>
                <c:pt idx="861">
                  <c:v>549432</c:v>
                </c:pt>
                <c:pt idx="862">
                  <c:v>549464</c:v>
                </c:pt>
                <c:pt idx="863">
                  <c:v>549493</c:v>
                </c:pt>
                <c:pt idx="864">
                  <c:v>549524</c:v>
                </c:pt>
                <c:pt idx="865">
                  <c:v>549554</c:v>
                </c:pt>
                <c:pt idx="866">
                  <c:v>549595</c:v>
                </c:pt>
                <c:pt idx="867">
                  <c:v>549628</c:v>
                </c:pt>
                <c:pt idx="868">
                  <c:v>549661</c:v>
                </c:pt>
                <c:pt idx="869">
                  <c:v>549692</c:v>
                </c:pt>
                <c:pt idx="870">
                  <c:v>549725</c:v>
                </c:pt>
                <c:pt idx="871">
                  <c:v>549758</c:v>
                </c:pt>
                <c:pt idx="872">
                  <c:v>549788</c:v>
                </c:pt>
                <c:pt idx="873">
                  <c:v>549825</c:v>
                </c:pt>
                <c:pt idx="874">
                  <c:v>549858</c:v>
                </c:pt>
                <c:pt idx="875">
                  <c:v>549891</c:v>
                </c:pt>
                <c:pt idx="876">
                  <c:v>549923</c:v>
                </c:pt>
                <c:pt idx="877">
                  <c:v>549959</c:v>
                </c:pt>
                <c:pt idx="878">
                  <c:v>549991</c:v>
                </c:pt>
                <c:pt idx="879">
                  <c:v>550025</c:v>
                </c:pt>
                <c:pt idx="880">
                  <c:v>550058</c:v>
                </c:pt>
                <c:pt idx="881">
                  <c:v>550088</c:v>
                </c:pt>
                <c:pt idx="882">
                  <c:v>550118</c:v>
                </c:pt>
                <c:pt idx="883">
                  <c:v>550151</c:v>
                </c:pt>
                <c:pt idx="884">
                  <c:v>550182</c:v>
                </c:pt>
                <c:pt idx="885">
                  <c:v>550215</c:v>
                </c:pt>
                <c:pt idx="886">
                  <c:v>550242</c:v>
                </c:pt>
                <c:pt idx="887">
                  <c:v>550275</c:v>
                </c:pt>
                <c:pt idx="888">
                  <c:v>550310</c:v>
                </c:pt>
                <c:pt idx="889">
                  <c:v>550345</c:v>
                </c:pt>
                <c:pt idx="890">
                  <c:v>550377</c:v>
                </c:pt>
                <c:pt idx="891">
                  <c:v>550408</c:v>
                </c:pt>
                <c:pt idx="892">
                  <c:v>550438</c:v>
                </c:pt>
                <c:pt idx="893">
                  <c:v>550475</c:v>
                </c:pt>
                <c:pt idx="894">
                  <c:v>550510</c:v>
                </c:pt>
                <c:pt idx="895">
                  <c:v>550539</c:v>
                </c:pt>
                <c:pt idx="896">
                  <c:v>550568</c:v>
                </c:pt>
                <c:pt idx="897">
                  <c:v>550600</c:v>
                </c:pt>
                <c:pt idx="898">
                  <c:v>550632</c:v>
                </c:pt>
                <c:pt idx="899">
                  <c:v>550665</c:v>
                </c:pt>
                <c:pt idx="900">
                  <c:v>550698</c:v>
                </c:pt>
                <c:pt idx="901">
                  <c:v>550729</c:v>
                </c:pt>
                <c:pt idx="902">
                  <c:v>550761</c:v>
                </c:pt>
                <c:pt idx="903">
                  <c:v>550792</c:v>
                </c:pt>
                <c:pt idx="904">
                  <c:v>550822</c:v>
                </c:pt>
                <c:pt idx="905">
                  <c:v>550855</c:v>
                </c:pt>
                <c:pt idx="906">
                  <c:v>550886</c:v>
                </c:pt>
                <c:pt idx="907">
                  <c:v>550917</c:v>
                </c:pt>
                <c:pt idx="908">
                  <c:v>550944</c:v>
                </c:pt>
                <c:pt idx="909">
                  <c:v>550979</c:v>
                </c:pt>
                <c:pt idx="910">
                  <c:v>551009</c:v>
                </c:pt>
                <c:pt idx="911">
                  <c:v>551040</c:v>
                </c:pt>
                <c:pt idx="912">
                  <c:v>551073</c:v>
                </c:pt>
                <c:pt idx="913">
                  <c:v>551105</c:v>
                </c:pt>
                <c:pt idx="914">
                  <c:v>551139</c:v>
                </c:pt>
                <c:pt idx="915">
                  <c:v>551171</c:v>
                </c:pt>
                <c:pt idx="916">
                  <c:v>551202</c:v>
                </c:pt>
                <c:pt idx="917">
                  <c:v>551237</c:v>
                </c:pt>
                <c:pt idx="918">
                  <c:v>551271</c:v>
                </c:pt>
                <c:pt idx="919">
                  <c:v>551304</c:v>
                </c:pt>
                <c:pt idx="920">
                  <c:v>551336</c:v>
                </c:pt>
                <c:pt idx="921">
                  <c:v>551366</c:v>
                </c:pt>
                <c:pt idx="922">
                  <c:v>551398</c:v>
                </c:pt>
                <c:pt idx="923">
                  <c:v>551429</c:v>
                </c:pt>
                <c:pt idx="924">
                  <c:v>551462</c:v>
                </c:pt>
                <c:pt idx="925">
                  <c:v>551490</c:v>
                </c:pt>
                <c:pt idx="926">
                  <c:v>551524</c:v>
                </c:pt>
                <c:pt idx="927">
                  <c:v>551556</c:v>
                </c:pt>
                <c:pt idx="928">
                  <c:v>551584</c:v>
                </c:pt>
                <c:pt idx="929">
                  <c:v>551619</c:v>
                </c:pt>
                <c:pt idx="930">
                  <c:v>551651</c:v>
                </c:pt>
                <c:pt idx="931">
                  <c:v>551684</c:v>
                </c:pt>
                <c:pt idx="932">
                  <c:v>551714</c:v>
                </c:pt>
                <c:pt idx="933">
                  <c:v>551744</c:v>
                </c:pt>
                <c:pt idx="934">
                  <c:v>551776</c:v>
                </c:pt>
                <c:pt idx="935">
                  <c:v>551809</c:v>
                </c:pt>
                <c:pt idx="936">
                  <c:v>551838</c:v>
                </c:pt>
                <c:pt idx="937">
                  <c:v>551871</c:v>
                </c:pt>
                <c:pt idx="938">
                  <c:v>551901</c:v>
                </c:pt>
                <c:pt idx="939">
                  <c:v>551931</c:v>
                </c:pt>
                <c:pt idx="940">
                  <c:v>551962</c:v>
                </c:pt>
                <c:pt idx="941">
                  <c:v>551992</c:v>
                </c:pt>
                <c:pt idx="942">
                  <c:v>552019</c:v>
                </c:pt>
                <c:pt idx="943">
                  <c:v>552050</c:v>
                </c:pt>
                <c:pt idx="944">
                  <c:v>552082</c:v>
                </c:pt>
                <c:pt idx="945">
                  <c:v>552112</c:v>
                </c:pt>
                <c:pt idx="946">
                  <c:v>552144</c:v>
                </c:pt>
                <c:pt idx="947">
                  <c:v>552178</c:v>
                </c:pt>
                <c:pt idx="948">
                  <c:v>552206</c:v>
                </c:pt>
                <c:pt idx="949">
                  <c:v>552240</c:v>
                </c:pt>
                <c:pt idx="950">
                  <c:v>552272</c:v>
                </c:pt>
                <c:pt idx="951">
                  <c:v>552306</c:v>
                </c:pt>
                <c:pt idx="952">
                  <c:v>552338</c:v>
                </c:pt>
                <c:pt idx="953">
                  <c:v>552371</c:v>
                </c:pt>
                <c:pt idx="954">
                  <c:v>552403</c:v>
                </c:pt>
                <c:pt idx="955">
                  <c:v>552435</c:v>
                </c:pt>
                <c:pt idx="956">
                  <c:v>552467</c:v>
                </c:pt>
                <c:pt idx="957">
                  <c:v>552499</c:v>
                </c:pt>
                <c:pt idx="958">
                  <c:v>552530</c:v>
                </c:pt>
                <c:pt idx="959">
                  <c:v>552563</c:v>
                </c:pt>
                <c:pt idx="960">
                  <c:v>552597</c:v>
                </c:pt>
                <c:pt idx="961">
                  <c:v>552631</c:v>
                </c:pt>
                <c:pt idx="962">
                  <c:v>552660</c:v>
                </c:pt>
                <c:pt idx="963">
                  <c:v>552693</c:v>
                </c:pt>
                <c:pt idx="964">
                  <c:v>552724</c:v>
                </c:pt>
                <c:pt idx="965">
                  <c:v>552760</c:v>
                </c:pt>
                <c:pt idx="966">
                  <c:v>552795</c:v>
                </c:pt>
                <c:pt idx="967">
                  <c:v>552826</c:v>
                </c:pt>
                <c:pt idx="968">
                  <c:v>552861</c:v>
                </c:pt>
                <c:pt idx="969">
                  <c:v>552892</c:v>
                </c:pt>
                <c:pt idx="970">
                  <c:v>552920</c:v>
                </c:pt>
                <c:pt idx="971">
                  <c:v>552950</c:v>
                </c:pt>
                <c:pt idx="972">
                  <c:v>552980</c:v>
                </c:pt>
                <c:pt idx="973">
                  <c:v>553008</c:v>
                </c:pt>
                <c:pt idx="974">
                  <c:v>553043</c:v>
                </c:pt>
                <c:pt idx="975">
                  <c:v>553074</c:v>
                </c:pt>
                <c:pt idx="976">
                  <c:v>553107</c:v>
                </c:pt>
                <c:pt idx="977">
                  <c:v>553137</c:v>
                </c:pt>
                <c:pt idx="978">
                  <c:v>553168</c:v>
                </c:pt>
                <c:pt idx="979">
                  <c:v>553198</c:v>
                </c:pt>
                <c:pt idx="980">
                  <c:v>553227</c:v>
                </c:pt>
                <c:pt idx="981">
                  <c:v>553258</c:v>
                </c:pt>
                <c:pt idx="982">
                  <c:v>553292</c:v>
                </c:pt>
                <c:pt idx="983">
                  <c:v>553321</c:v>
                </c:pt>
                <c:pt idx="984">
                  <c:v>553353</c:v>
                </c:pt>
                <c:pt idx="985">
                  <c:v>553384</c:v>
                </c:pt>
                <c:pt idx="986">
                  <c:v>553416</c:v>
                </c:pt>
                <c:pt idx="987">
                  <c:v>553444</c:v>
                </c:pt>
                <c:pt idx="988">
                  <c:v>553477</c:v>
                </c:pt>
                <c:pt idx="989">
                  <c:v>553510</c:v>
                </c:pt>
                <c:pt idx="990">
                  <c:v>553542</c:v>
                </c:pt>
                <c:pt idx="991">
                  <c:v>553572</c:v>
                </c:pt>
                <c:pt idx="992">
                  <c:v>553601</c:v>
                </c:pt>
                <c:pt idx="993">
                  <c:v>553634</c:v>
                </c:pt>
                <c:pt idx="994">
                  <c:v>553662</c:v>
                </c:pt>
                <c:pt idx="995">
                  <c:v>553693</c:v>
                </c:pt>
                <c:pt idx="996">
                  <c:v>553729</c:v>
                </c:pt>
                <c:pt idx="997">
                  <c:v>553762</c:v>
                </c:pt>
                <c:pt idx="998">
                  <c:v>553794</c:v>
                </c:pt>
                <c:pt idx="999">
                  <c:v>553826</c:v>
                </c:pt>
              </c:numCache>
            </c:numRef>
          </c:val>
          <c:smooth val="0"/>
          <c:extLst>
            <c:ext xmlns:c16="http://schemas.microsoft.com/office/drawing/2014/chart" uri="{C3380CC4-5D6E-409C-BE32-E72D297353CC}">
              <c16:uniqueId val="{00000002-D16B-4EE5-A055-A1FBD0DB199C}"/>
            </c:ext>
          </c:extLst>
        </c:ser>
        <c:ser>
          <c:idx val="3"/>
          <c:order val="3"/>
          <c:tx>
            <c:strRef>
              <c:f>'50%'!$F$1</c:f>
              <c:strCache>
                <c:ptCount val="1"/>
                <c:pt idx="0">
                  <c:v>75%</c:v>
                </c:pt>
              </c:strCache>
            </c:strRef>
          </c:tx>
          <c:spPr>
            <a:ln w="28575" cap="rnd">
              <a:solidFill>
                <a:schemeClr val="accent4"/>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F$2:$F$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6</c:v>
                </c:pt>
                <c:pt idx="314">
                  <c:v>431447</c:v>
                </c:pt>
                <c:pt idx="315">
                  <c:v>435927</c:v>
                </c:pt>
                <c:pt idx="316">
                  <c:v>440449</c:v>
                </c:pt>
                <c:pt idx="317">
                  <c:v>445009</c:v>
                </c:pt>
                <c:pt idx="318">
                  <c:v>449468</c:v>
                </c:pt>
                <c:pt idx="319">
                  <c:v>453851</c:v>
                </c:pt>
                <c:pt idx="320">
                  <c:v>458136</c:v>
                </c:pt>
                <c:pt idx="321">
                  <c:v>462291</c:v>
                </c:pt>
                <c:pt idx="322">
                  <c:v>466370</c:v>
                </c:pt>
                <c:pt idx="323">
                  <c:v>470312</c:v>
                </c:pt>
                <c:pt idx="324">
                  <c:v>474050</c:v>
                </c:pt>
                <c:pt idx="325">
                  <c:v>477652</c:v>
                </c:pt>
                <c:pt idx="326">
                  <c:v>481088</c:v>
                </c:pt>
                <c:pt idx="327">
                  <c:v>484314</c:v>
                </c:pt>
                <c:pt idx="328">
                  <c:v>487350</c:v>
                </c:pt>
                <c:pt idx="329">
                  <c:v>490168</c:v>
                </c:pt>
                <c:pt idx="330">
                  <c:v>492776</c:v>
                </c:pt>
                <c:pt idx="331">
                  <c:v>495236</c:v>
                </c:pt>
                <c:pt idx="332">
                  <c:v>497611</c:v>
                </c:pt>
                <c:pt idx="333">
                  <c:v>499809</c:v>
                </c:pt>
                <c:pt idx="334">
                  <c:v>501908</c:v>
                </c:pt>
                <c:pt idx="335">
                  <c:v>503837</c:v>
                </c:pt>
                <c:pt idx="336">
                  <c:v>505649</c:v>
                </c:pt>
                <c:pt idx="337">
                  <c:v>507365</c:v>
                </c:pt>
                <c:pt idx="338">
                  <c:v>509351</c:v>
                </c:pt>
                <c:pt idx="339">
                  <c:v>511177</c:v>
                </c:pt>
                <c:pt idx="340">
                  <c:v>512902</c:v>
                </c:pt>
                <c:pt idx="341">
                  <c:v>514568</c:v>
                </c:pt>
                <c:pt idx="342">
                  <c:v>516153</c:v>
                </c:pt>
                <c:pt idx="343">
                  <c:v>517682</c:v>
                </c:pt>
                <c:pt idx="344">
                  <c:v>519212</c:v>
                </c:pt>
                <c:pt idx="345">
                  <c:v>520652</c:v>
                </c:pt>
                <c:pt idx="346">
                  <c:v>522039</c:v>
                </c:pt>
                <c:pt idx="347">
                  <c:v>523408</c:v>
                </c:pt>
                <c:pt idx="348">
                  <c:v>524749</c:v>
                </c:pt>
                <c:pt idx="349">
                  <c:v>526040</c:v>
                </c:pt>
                <c:pt idx="350">
                  <c:v>527290</c:v>
                </c:pt>
                <c:pt idx="351">
                  <c:v>528518</c:v>
                </c:pt>
                <c:pt idx="352">
                  <c:v>529691</c:v>
                </c:pt>
                <c:pt idx="353">
                  <c:v>530831</c:v>
                </c:pt>
                <c:pt idx="354">
                  <c:v>531921</c:v>
                </c:pt>
                <c:pt idx="355">
                  <c:v>532964</c:v>
                </c:pt>
                <c:pt idx="356">
                  <c:v>533996</c:v>
                </c:pt>
                <c:pt idx="357">
                  <c:v>534990</c:v>
                </c:pt>
                <c:pt idx="358">
                  <c:v>535975</c:v>
                </c:pt>
                <c:pt idx="359">
                  <c:v>536930</c:v>
                </c:pt>
                <c:pt idx="360">
                  <c:v>537838</c:v>
                </c:pt>
                <c:pt idx="361">
                  <c:v>538721</c:v>
                </c:pt>
                <c:pt idx="362">
                  <c:v>539588</c:v>
                </c:pt>
                <c:pt idx="363">
                  <c:v>540414</c:v>
                </c:pt>
                <c:pt idx="364">
                  <c:v>541224</c:v>
                </c:pt>
                <c:pt idx="365">
                  <c:v>542007</c:v>
                </c:pt>
                <c:pt idx="366">
                  <c:v>542772</c:v>
                </c:pt>
                <c:pt idx="367">
                  <c:v>543519</c:v>
                </c:pt>
                <c:pt idx="368">
                  <c:v>544232</c:v>
                </c:pt>
                <c:pt idx="369">
                  <c:v>544932</c:v>
                </c:pt>
                <c:pt idx="370">
                  <c:v>545588</c:v>
                </c:pt>
                <c:pt idx="371">
                  <c:v>546251</c:v>
                </c:pt>
                <c:pt idx="372">
                  <c:v>546879</c:v>
                </c:pt>
                <c:pt idx="373">
                  <c:v>547498</c:v>
                </c:pt>
                <c:pt idx="374">
                  <c:v>548117</c:v>
                </c:pt>
                <c:pt idx="375">
                  <c:v>548703</c:v>
                </c:pt>
                <c:pt idx="376">
                  <c:v>549266</c:v>
                </c:pt>
                <c:pt idx="377">
                  <c:v>549832</c:v>
                </c:pt>
                <c:pt idx="378">
                  <c:v>550355</c:v>
                </c:pt>
                <c:pt idx="379">
                  <c:v>550864</c:v>
                </c:pt>
                <c:pt idx="380">
                  <c:v>551363</c:v>
                </c:pt>
                <c:pt idx="381">
                  <c:v>551836</c:v>
                </c:pt>
                <c:pt idx="382">
                  <c:v>552322</c:v>
                </c:pt>
                <c:pt idx="383">
                  <c:v>552783</c:v>
                </c:pt>
                <c:pt idx="384">
                  <c:v>553235</c:v>
                </c:pt>
                <c:pt idx="385">
                  <c:v>553668</c:v>
                </c:pt>
                <c:pt idx="386">
                  <c:v>554081</c:v>
                </c:pt>
                <c:pt idx="387">
                  <c:v>554493</c:v>
                </c:pt>
                <c:pt idx="388">
                  <c:v>554883</c:v>
                </c:pt>
                <c:pt idx="389">
                  <c:v>555278</c:v>
                </c:pt>
                <c:pt idx="390">
                  <c:v>555658</c:v>
                </c:pt>
                <c:pt idx="391">
                  <c:v>556024</c:v>
                </c:pt>
                <c:pt idx="392">
                  <c:v>556371</c:v>
                </c:pt>
                <c:pt idx="393">
                  <c:v>556717</c:v>
                </c:pt>
                <c:pt idx="394">
                  <c:v>557055</c:v>
                </c:pt>
                <c:pt idx="395">
                  <c:v>557377</c:v>
                </c:pt>
                <c:pt idx="396">
                  <c:v>557701</c:v>
                </c:pt>
                <c:pt idx="397">
                  <c:v>558014</c:v>
                </c:pt>
                <c:pt idx="398">
                  <c:v>558302</c:v>
                </c:pt>
                <c:pt idx="399">
                  <c:v>558595</c:v>
                </c:pt>
                <c:pt idx="400">
                  <c:v>558883</c:v>
                </c:pt>
                <c:pt idx="401">
                  <c:v>559156</c:v>
                </c:pt>
                <c:pt idx="402">
                  <c:v>559423</c:v>
                </c:pt>
                <c:pt idx="403">
                  <c:v>559686</c:v>
                </c:pt>
                <c:pt idx="404">
                  <c:v>559944</c:v>
                </c:pt>
                <c:pt idx="405">
                  <c:v>560190</c:v>
                </c:pt>
                <c:pt idx="406">
                  <c:v>560433</c:v>
                </c:pt>
                <c:pt idx="407">
                  <c:v>560672</c:v>
                </c:pt>
                <c:pt idx="408">
                  <c:v>560903</c:v>
                </c:pt>
                <c:pt idx="409">
                  <c:v>561121</c:v>
                </c:pt>
                <c:pt idx="410">
                  <c:v>561340</c:v>
                </c:pt>
                <c:pt idx="411">
                  <c:v>561562</c:v>
                </c:pt>
                <c:pt idx="412">
                  <c:v>561761</c:v>
                </c:pt>
                <c:pt idx="413">
                  <c:v>561964</c:v>
                </c:pt>
                <c:pt idx="414">
                  <c:v>562167</c:v>
                </c:pt>
                <c:pt idx="415">
                  <c:v>562354</c:v>
                </c:pt>
                <c:pt idx="416">
                  <c:v>562536</c:v>
                </c:pt>
                <c:pt idx="417">
                  <c:v>562716</c:v>
                </c:pt>
                <c:pt idx="418">
                  <c:v>562891</c:v>
                </c:pt>
                <c:pt idx="419">
                  <c:v>563077</c:v>
                </c:pt>
                <c:pt idx="420">
                  <c:v>563244</c:v>
                </c:pt>
                <c:pt idx="421">
                  <c:v>563415</c:v>
                </c:pt>
                <c:pt idx="422">
                  <c:v>563577</c:v>
                </c:pt>
                <c:pt idx="423">
                  <c:v>563728</c:v>
                </c:pt>
                <c:pt idx="424">
                  <c:v>563885</c:v>
                </c:pt>
                <c:pt idx="425">
                  <c:v>564033</c:v>
                </c:pt>
                <c:pt idx="426">
                  <c:v>564186</c:v>
                </c:pt>
                <c:pt idx="427">
                  <c:v>564333</c:v>
                </c:pt>
                <c:pt idx="428">
                  <c:v>564487</c:v>
                </c:pt>
                <c:pt idx="429">
                  <c:v>564625</c:v>
                </c:pt>
                <c:pt idx="430">
                  <c:v>564766</c:v>
                </c:pt>
                <c:pt idx="431">
                  <c:v>564898</c:v>
                </c:pt>
                <c:pt idx="432">
                  <c:v>565032</c:v>
                </c:pt>
                <c:pt idx="433">
                  <c:v>565161</c:v>
                </c:pt>
                <c:pt idx="434">
                  <c:v>565292</c:v>
                </c:pt>
                <c:pt idx="435">
                  <c:v>565408</c:v>
                </c:pt>
                <c:pt idx="436">
                  <c:v>565530</c:v>
                </c:pt>
                <c:pt idx="437">
                  <c:v>565651</c:v>
                </c:pt>
                <c:pt idx="438">
                  <c:v>565773</c:v>
                </c:pt>
                <c:pt idx="439">
                  <c:v>565891</c:v>
                </c:pt>
                <c:pt idx="440">
                  <c:v>566008</c:v>
                </c:pt>
                <c:pt idx="441">
                  <c:v>566111</c:v>
                </c:pt>
                <c:pt idx="442">
                  <c:v>566217</c:v>
                </c:pt>
                <c:pt idx="443">
                  <c:v>566326</c:v>
                </c:pt>
                <c:pt idx="444">
                  <c:v>566430</c:v>
                </c:pt>
                <c:pt idx="445">
                  <c:v>566533</c:v>
                </c:pt>
                <c:pt idx="446">
                  <c:v>566645</c:v>
                </c:pt>
                <c:pt idx="447">
                  <c:v>566746</c:v>
                </c:pt>
                <c:pt idx="448">
                  <c:v>566844</c:v>
                </c:pt>
                <c:pt idx="449">
                  <c:v>566942</c:v>
                </c:pt>
                <c:pt idx="450">
                  <c:v>567041</c:v>
                </c:pt>
                <c:pt idx="451">
                  <c:v>567134</c:v>
                </c:pt>
                <c:pt idx="452">
                  <c:v>567227</c:v>
                </c:pt>
                <c:pt idx="453">
                  <c:v>567318</c:v>
                </c:pt>
                <c:pt idx="454">
                  <c:v>567407</c:v>
                </c:pt>
                <c:pt idx="455">
                  <c:v>567504</c:v>
                </c:pt>
                <c:pt idx="456">
                  <c:v>567594</c:v>
                </c:pt>
                <c:pt idx="457">
                  <c:v>567684</c:v>
                </c:pt>
                <c:pt idx="458">
                  <c:v>567773</c:v>
                </c:pt>
                <c:pt idx="459">
                  <c:v>567860</c:v>
                </c:pt>
                <c:pt idx="460">
                  <c:v>567937</c:v>
                </c:pt>
                <c:pt idx="461">
                  <c:v>568020</c:v>
                </c:pt>
                <c:pt idx="462">
                  <c:v>568100</c:v>
                </c:pt>
                <c:pt idx="463">
                  <c:v>568185</c:v>
                </c:pt>
                <c:pt idx="464">
                  <c:v>568267</c:v>
                </c:pt>
                <c:pt idx="465">
                  <c:v>568347</c:v>
                </c:pt>
                <c:pt idx="466">
                  <c:v>568425</c:v>
                </c:pt>
                <c:pt idx="467">
                  <c:v>568501</c:v>
                </c:pt>
                <c:pt idx="468">
                  <c:v>568578</c:v>
                </c:pt>
                <c:pt idx="469">
                  <c:v>568654</c:v>
                </c:pt>
                <c:pt idx="470">
                  <c:v>568729</c:v>
                </c:pt>
                <c:pt idx="471">
                  <c:v>568809</c:v>
                </c:pt>
                <c:pt idx="472">
                  <c:v>568884</c:v>
                </c:pt>
                <c:pt idx="473">
                  <c:v>568954</c:v>
                </c:pt>
                <c:pt idx="474">
                  <c:v>569027</c:v>
                </c:pt>
                <c:pt idx="475">
                  <c:v>569105</c:v>
                </c:pt>
                <c:pt idx="476">
                  <c:v>569176</c:v>
                </c:pt>
                <c:pt idx="477">
                  <c:v>569247</c:v>
                </c:pt>
                <c:pt idx="478">
                  <c:v>569314</c:v>
                </c:pt>
                <c:pt idx="479">
                  <c:v>569387</c:v>
                </c:pt>
                <c:pt idx="480">
                  <c:v>569461</c:v>
                </c:pt>
                <c:pt idx="481">
                  <c:v>569531</c:v>
                </c:pt>
                <c:pt idx="482">
                  <c:v>569601</c:v>
                </c:pt>
                <c:pt idx="483">
                  <c:v>569677</c:v>
                </c:pt>
                <c:pt idx="484">
                  <c:v>569745</c:v>
                </c:pt>
                <c:pt idx="485">
                  <c:v>569816</c:v>
                </c:pt>
                <c:pt idx="486">
                  <c:v>569886</c:v>
                </c:pt>
                <c:pt idx="487">
                  <c:v>569952</c:v>
                </c:pt>
                <c:pt idx="488">
                  <c:v>570021</c:v>
                </c:pt>
                <c:pt idx="489">
                  <c:v>570095</c:v>
                </c:pt>
                <c:pt idx="490">
                  <c:v>570159</c:v>
                </c:pt>
                <c:pt idx="491">
                  <c:v>570227</c:v>
                </c:pt>
                <c:pt idx="492">
                  <c:v>570294</c:v>
                </c:pt>
                <c:pt idx="493">
                  <c:v>570359</c:v>
                </c:pt>
                <c:pt idx="494">
                  <c:v>570427</c:v>
                </c:pt>
                <c:pt idx="495">
                  <c:v>570488</c:v>
                </c:pt>
                <c:pt idx="496">
                  <c:v>570558</c:v>
                </c:pt>
                <c:pt idx="497">
                  <c:v>570627</c:v>
                </c:pt>
                <c:pt idx="498">
                  <c:v>570699</c:v>
                </c:pt>
                <c:pt idx="499">
                  <c:v>570764</c:v>
                </c:pt>
                <c:pt idx="500">
                  <c:v>570832</c:v>
                </c:pt>
                <c:pt idx="501">
                  <c:v>570901</c:v>
                </c:pt>
                <c:pt idx="502">
                  <c:v>570965</c:v>
                </c:pt>
                <c:pt idx="503">
                  <c:v>571030</c:v>
                </c:pt>
                <c:pt idx="504">
                  <c:v>571091</c:v>
                </c:pt>
                <c:pt idx="505">
                  <c:v>571155</c:v>
                </c:pt>
                <c:pt idx="506">
                  <c:v>571220</c:v>
                </c:pt>
                <c:pt idx="507">
                  <c:v>571284</c:v>
                </c:pt>
                <c:pt idx="508">
                  <c:v>571347</c:v>
                </c:pt>
                <c:pt idx="509">
                  <c:v>571407</c:v>
                </c:pt>
                <c:pt idx="510">
                  <c:v>571466</c:v>
                </c:pt>
                <c:pt idx="511">
                  <c:v>571529</c:v>
                </c:pt>
                <c:pt idx="512">
                  <c:v>571596</c:v>
                </c:pt>
                <c:pt idx="513">
                  <c:v>571661</c:v>
                </c:pt>
                <c:pt idx="514">
                  <c:v>571725</c:v>
                </c:pt>
                <c:pt idx="515">
                  <c:v>571788</c:v>
                </c:pt>
                <c:pt idx="516">
                  <c:v>571851</c:v>
                </c:pt>
                <c:pt idx="517">
                  <c:v>571914</c:v>
                </c:pt>
                <c:pt idx="518">
                  <c:v>571977</c:v>
                </c:pt>
                <c:pt idx="519">
                  <c:v>572043</c:v>
                </c:pt>
                <c:pt idx="520">
                  <c:v>572106</c:v>
                </c:pt>
                <c:pt idx="521">
                  <c:v>572168</c:v>
                </c:pt>
                <c:pt idx="522">
                  <c:v>572238</c:v>
                </c:pt>
                <c:pt idx="523">
                  <c:v>572305</c:v>
                </c:pt>
                <c:pt idx="524">
                  <c:v>572367</c:v>
                </c:pt>
                <c:pt idx="525">
                  <c:v>572428</c:v>
                </c:pt>
                <c:pt idx="526">
                  <c:v>572494</c:v>
                </c:pt>
                <c:pt idx="527">
                  <c:v>572558</c:v>
                </c:pt>
                <c:pt idx="528">
                  <c:v>572617</c:v>
                </c:pt>
                <c:pt idx="529">
                  <c:v>572681</c:v>
                </c:pt>
                <c:pt idx="530">
                  <c:v>572741</c:v>
                </c:pt>
                <c:pt idx="531">
                  <c:v>572803</c:v>
                </c:pt>
                <c:pt idx="532">
                  <c:v>572861</c:v>
                </c:pt>
                <c:pt idx="533">
                  <c:v>572922</c:v>
                </c:pt>
                <c:pt idx="534">
                  <c:v>572985</c:v>
                </c:pt>
                <c:pt idx="535">
                  <c:v>573049</c:v>
                </c:pt>
                <c:pt idx="536">
                  <c:v>573110</c:v>
                </c:pt>
                <c:pt idx="537">
                  <c:v>573175</c:v>
                </c:pt>
                <c:pt idx="538">
                  <c:v>573233</c:v>
                </c:pt>
                <c:pt idx="539">
                  <c:v>573292</c:v>
                </c:pt>
                <c:pt idx="540">
                  <c:v>573353</c:v>
                </c:pt>
                <c:pt idx="541">
                  <c:v>573415</c:v>
                </c:pt>
                <c:pt idx="542">
                  <c:v>573470</c:v>
                </c:pt>
                <c:pt idx="543">
                  <c:v>573528</c:v>
                </c:pt>
                <c:pt idx="544">
                  <c:v>573590</c:v>
                </c:pt>
                <c:pt idx="545">
                  <c:v>573647</c:v>
                </c:pt>
                <c:pt idx="546">
                  <c:v>573702</c:v>
                </c:pt>
                <c:pt idx="547">
                  <c:v>573760</c:v>
                </c:pt>
                <c:pt idx="548">
                  <c:v>573820</c:v>
                </c:pt>
                <c:pt idx="549">
                  <c:v>573879</c:v>
                </c:pt>
                <c:pt idx="550">
                  <c:v>573937</c:v>
                </c:pt>
                <c:pt idx="551">
                  <c:v>573996</c:v>
                </c:pt>
                <c:pt idx="552">
                  <c:v>574057</c:v>
                </c:pt>
                <c:pt idx="553">
                  <c:v>574120</c:v>
                </c:pt>
                <c:pt idx="554">
                  <c:v>574181</c:v>
                </c:pt>
                <c:pt idx="555">
                  <c:v>574236</c:v>
                </c:pt>
                <c:pt idx="556">
                  <c:v>574298</c:v>
                </c:pt>
                <c:pt idx="557">
                  <c:v>574355</c:v>
                </c:pt>
                <c:pt idx="558">
                  <c:v>574413</c:v>
                </c:pt>
                <c:pt idx="559">
                  <c:v>574473</c:v>
                </c:pt>
                <c:pt idx="560">
                  <c:v>574532</c:v>
                </c:pt>
                <c:pt idx="561">
                  <c:v>574588</c:v>
                </c:pt>
                <c:pt idx="562">
                  <c:v>574648</c:v>
                </c:pt>
                <c:pt idx="563">
                  <c:v>574706</c:v>
                </c:pt>
                <c:pt idx="564">
                  <c:v>574767</c:v>
                </c:pt>
                <c:pt idx="565">
                  <c:v>574825</c:v>
                </c:pt>
                <c:pt idx="566">
                  <c:v>574879</c:v>
                </c:pt>
                <c:pt idx="567">
                  <c:v>574939</c:v>
                </c:pt>
                <c:pt idx="568">
                  <c:v>574991</c:v>
                </c:pt>
                <c:pt idx="569">
                  <c:v>575052</c:v>
                </c:pt>
                <c:pt idx="570">
                  <c:v>575108</c:v>
                </c:pt>
                <c:pt idx="571">
                  <c:v>575161</c:v>
                </c:pt>
                <c:pt idx="572">
                  <c:v>575221</c:v>
                </c:pt>
                <c:pt idx="573">
                  <c:v>575278</c:v>
                </c:pt>
                <c:pt idx="574">
                  <c:v>575336</c:v>
                </c:pt>
                <c:pt idx="575">
                  <c:v>575394</c:v>
                </c:pt>
                <c:pt idx="576">
                  <c:v>575449</c:v>
                </c:pt>
                <c:pt idx="577">
                  <c:v>575508</c:v>
                </c:pt>
                <c:pt idx="578">
                  <c:v>575564</c:v>
                </c:pt>
                <c:pt idx="579">
                  <c:v>575624</c:v>
                </c:pt>
                <c:pt idx="580">
                  <c:v>575686</c:v>
                </c:pt>
                <c:pt idx="581">
                  <c:v>575745</c:v>
                </c:pt>
                <c:pt idx="582">
                  <c:v>575804</c:v>
                </c:pt>
                <c:pt idx="583">
                  <c:v>575865</c:v>
                </c:pt>
                <c:pt idx="584">
                  <c:v>575931</c:v>
                </c:pt>
                <c:pt idx="585">
                  <c:v>575991</c:v>
                </c:pt>
                <c:pt idx="586">
                  <c:v>576048</c:v>
                </c:pt>
                <c:pt idx="587">
                  <c:v>576105</c:v>
                </c:pt>
                <c:pt idx="588">
                  <c:v>576164</c:v>
                </c:pt>
                <c:pt idx="589">
                  <c:v>576222</c:v>
                </c:pt>
                <c:pt idx="590">
                  <c:v>576284</c:v>
                </c:pt>
                <c:pt idx="591">
                  <c:v>576335</c:v>
                </c:pt>
                <c:pt idx="592">
                  <c:v>576390</c:v>
                </c:pt>
                <c:pt idx="593">
                  <c:v>576440</c:v>
                </c:pt>
                <c:pt idx="594">
                  <c:v>576500</c:v>
                </c:pt>
                <c:pt idx="595">
                  <c:v>576559</c:v>
                </c:pt>
                <c:pt idx="596">
                  <c:v>576614</c:v>
                </c:pt>
                <c:pt idx="597">
                  <c:v>576672</c:v>
                </c:pt>
                <c:pt idx="598">
                  <c:v>576728</c:v>
                </c:pt>
                <c:pt idx="599">
                  <c:v>576777</c:v>
                </c:pt>
                <c:pt idx="600">
                  <c:v>576831</c:v>
                </c:pt>
                <c:pt idx="601">
                  <c:v>576888</c:v>
                </c:pt>
                <c:pt idx="602">
                  <c:v>576946</c:v>
                </c:pt>
                <c:pt idx="603">
                  <c:v>577004</c:v>
                </c:pt>
                <c:pt idx="604">
                  <c:v>577069</c:v>
                </c:pt>
                <c:pt idx="605">
                  <c:v>577131</c:v>
                </c:pt>
                <c:pt idx="606">
                  <c:v>577190</c:v>
                </c:pt>
                <c:pt idx="607">
                  <c:v>577250</c:v>
                </c:pt>
                <c:pt idx="608">
                  <c:v>577303</c:v>
                </c:pt>
                <c:pt idx="609">
                  <c:v>577358</c:v>
                </c:pt>
                <c:pt idx="610">
                  <c:v>577416</c:v>
                </c:pt>
                <c:pt idx="611">
                  <c:v>577469</c:v>
                </c:pt>
                <c:pt idx="612">
                  <c:v>577521</c:v>
                </c:pt>
                <c:pt idx="613">
                  <c:v>577579</c:v>
                </c:pt>
                <c:pt idx="614">
                  <c:v>577633</c:v>
                </c:pt>
                <c:pt idx="615">
                  <c:v>577691</c:v>
                </c:pt>
                <c:pt idx="616">
                  <c:v>577750</c:v>
                </c:pt>
                <c:pt idx="617">
                  <c:v>577808</c:v>
                </c:pt>
                <c:pt idx="618">
                  <c:v>577864</c:v>
                </c:pt>
                <c:pt idx="619">
                  <c:v>577919</c:v>
                </c:pt>
                <c:pt idx="620">
                  <c:v>577975</c:v>
                </c:pt>
                <c:pt idx="621">
                  <c:v>578027</c:v>
                </c:pt>
                <c:pt idx="622">
                  <c:v>578080</c:v>
                </c:pt>
                <c:pt idx="623">
                  <c:v>578143</c:v>
                </c:pt>
                <c:pt idx="624">
                  <c:v>578197</c:v>
                </c:pt>
                <c:pt idx="625">
                  <c:v>578252</c:v>
                </c:pt>
                <c:pt idx="626">
                  <c:v>578311</c:v>
                </c:pt>
                <c:pt idx="627">
                  <c:v>578364</c:v>
                </c:pt>
                <c:pt idx="628">
                  <c:v>578417</c:v>
                </c:pt>
                <c:pt idx="629">
                  <c:v>578475</c:v>
                </c:pt>
                <c:pt idx="630">
                  <c:v>578535</c:v>
                </c:pt>
                <c:pt idx="631">
                  <c:v>578592</c:v>
                </c:pt>
                <c:pt idx="632">
                  <c:v>578646</c:v>
                </c:pt>
                <c:pt idx="633">
                  <c:v>578693</c:v>
                </c:pt>
                <c:pt idx="634">
                  <c:v>578753</c:v>
                </c:pt>
                <c:pt idx="635">
                  <c:v>578813</c:v>
                </c:pt>
                <c:pt idx="636">
                  <c:v>578868</c:v>
                </c:pt>
                <c:pt idx="637">
                  <c:v>578927</c:v>
                </c:pt>
                <c:pt idx="638">
                  <c:v>578986</c:v>
                </c:pt>
                <c:pt idx="639">
                  <c:v>579040</c:v>
                </c:pt>
                <c:pt idx="640">
                  <c:v>579101</c:v>
                </c:pt>
                <c:pt idx="641">
                  <c:v>579158</c:v>
                </c:pt>
                <c:pt idx="642">
                  <c:v>579220</c:v>
                </c:pt>
                <c:pt idx="643">
                  <c:v>579281</c:v>
                </c:pt>
                <c:pt idx="644">
                  <c:v>579340</c:v>
                </c:pt>
                <c:pt idx="645">
                  <c:v>579400</c:v>
                </c:pt>
                <c:pt idx="646">
                  <c:v>579456</c:v>
                </c:pt>
                <c:pt idx="647">
                  <c:v>579515</c:v>
                </c:pt>
                <c:pt idx="648">
                  <c:v>579578</c:v>
                </c:pt>
                <c:pt idx="649">
                  <c:v>579640</c:v>
                </c:pt>
                <c:pt idx="650">
                  <c:v>579698</c:v>
                </c:pt>
                <c:pt idx="651">
                  <c:v>579753</c:v>
                </c:pt>
                <c:pt idx="652">
                  <c:v>579813</c:v>
                </c:pt>
                <c:pt idx="653">
                  <c:v>579868</c:v>
                </c:pt>
                <c:pt idx="654">
                  <c:v>579925</c:v>
                </c:pt>
                <c:pt idx="655">
                  <c:v>579983</c:v>
                </c:pt>
                <c:pt idx="656">
                  <c:v>580041</c:v>
                </c:pt>
                <c:pt idx="657">
                  <c:v>580102</c:v>
                </c:pt>
                <c:pt idx="658">
                  <c:v>580161</c:v>
                </c:pt>
                <c:pt idx="659">
                  <c:v>580216</c:v>
                </c:pt>
                <c:pt idx="660">
                  <c:v>580272</c:v>
                </c:pt>
                <c:pt idx="661">
                  <c:v>580328</c:v>
                </c:pt>
                <c:pt idx="662">
                  <c:v>580385</c:v>
                </c:pt>
                <c:pt idx="663">
                  <c:v>580439</c:v>
                </c:pt>
                <c:pt idx="664">
                  <c:v>580493</c:v>
                </c:pt>
                <c:pt idx="665">
                  <c:v>580551</c:v>
                </c:pt>
                <c:pt idx="666">
                  <c:v>580609</c:v>
                </c:pt>
                <c:pt idx="667">
                  <c:v>580665</c:v>
                </c:pt>
                <c:pt idx="668">
                  <c:v>580726</c:v>
                </c:pt>
                <c:pt idx="669">
                  <c:v>580788</c:v>
                </c:pt>
                <c:pt idx="670">
                  <c:v>580840</c:v>
                </c:pt>
                <c:pt idx="671">
                  <c:v>580899</c:v>
                </c:pt>
                <c:pt idx="672">
                  <c:v>580951</c:v>
                </c:pt>
                <c:pt idx="673">
                  <c:v>581004</c:v>
                </c:pt>
                <c:pt idx="674">
                  <c:v>581062</c:v>
                </c:pt>
                <c:pt idx="675">
                  <c:v>581117</c:v>
                </c:pt>
                <c:pt idx="676">
                  <c:v>581180</c:v>
                </c:pt>
                <c:pt idx="677">
                  <c:v>581237</c:v>
                </c:pt>
                <c:pt idx="678">
                  <c:v>581292</c:v>
                </c:pt>
                <c:pt idx="679">
                  <c:v>581348</c:v>
                </c:pt>
                <c:pt idx="680">
                  <c:v>581405</c:v>
                </c:pt>
                <c:pt idx="681">
                  <c:v>581462</c:v>
                </c:pt>
                <c:pt idx="682">
                  <c:v>581515</c:v>
                </c:pt>
                <c:pt idx="683">
                  <c:v>581573</c:v>
                </c:pt>
                <c:pt idx="684">
                  <c:v>581630</c:v>
                </c:pt>
                <c:pt idx="685">
                  <c:v>581682</c:v>
                </c:pt>
                <c:pt idx="686">
                  <c:v>581738</c:v>
                </c:pt>
                <c:pt idx="687">
                  <c:v>581793</c:v>
                </c:pt>
                <c:pt idx="688">
                  <c:v>581842</c:v>
                </c:pt>
                <c:pt idx="689">
                  <c:v>581894</c:v>
                </c:pt>
                <c:pt idx="690">
                  <c:v>581951</c:v>
                </c:pt>
                <c:pt idx="691">
                  <c:v>582007</c:v>
                </c:pt>
                <c:pt idx="692">
                  <c:v>582064</c:v>
                </c:pt>
                <c:pt idx="693">
                  <c:v>582116</c:v>
                </c:pt>
                <c:pt idx="694">
                  <c:v>582172</c:v>
                </c:pt>
                <c:pt idx="695">
                  <c:v>582224</c:v>
                </c:pt>
                <c:pt idx="696">
                  <c:v>582278</c:v>
                </c:pt>
                <c:pt idx="697">
                  <c:v>582331</c:v>
                </c:pt>
                <c:pt idx="698">
                  <c:v>582381</c:v>
                </c:pt>
                <c:pt idx="699">
                  <c:v>582439</c:v>
                </c:pt>
                <c:pt idx="700">
                  <c:v>582492</c:v>
                </c:pt>
                <c:pt idx="701">
                  <c:v>582549</c:v>
                </c:pt>
                <c:pt idx="702">
                  <c:v>582610</c:v>
                </c:pt>
                <c:pt idx="703">
                  <c:v>582669</c:v>
                </c:pt>
                <c:pt idx="704">
                  <c:v>582726</c:v>
                </c:pt>
                <c:pt idx="705">
                  <c:v>582791</c:v>
                </c:pt>
                <c:pt idx="706">
                  <c:v>582847</c:v>
                </c:pt>
                <c:pt idx="707">
                  <c:v>582902</c:v>
                </c:pt>
                <c:pt idx="708">
                  <c:v>582957</c:v>
                </c:pt>
                <c:pt idx="709">
                  <c:v>583012</c:v>
                </c:pt>
                <c:pt idx="710">
                  <c:v>583064</c:v>
                </c:pt>
                <c:pt idx="711">
                  <c:v>583122</c:v>
                </c:pt>
                <c:pt idx="712">
                  <c:v>583182</c:v>
                </c:pt>
                <c:pt idx="713">
                  <c:v>583236</c:v>
                </c:pt>
                <c:pt idx="714">
                  <c:v>583291</c:v>
                </c:pt>
                <c:pt idx="715">
                  <c:v>583342</c:v>
                </c:pt>
                <c:pt idx="716">
                  <c:v>583397</c:v>
                </c:pt>
                <c:pt idx="717">
                  <c:v>583458</c:v>
                </c:pt>
                <c:pt idx="718">
                  <c:v>583515</c:v>
                </c:pt>
                <c:pt idx="719">
                  <c:v>583568</c:v>
                </c:pt>
                <c:pt idx="720">
                  <c:v>583624</c:v>
                </c:pt>
                <c:pt idx="721">
                  <c:v>583683</c:v>
                </c:pt>
                <c:pt idx="722">
                  <c:v>583738</c:v>
                </c:pt>
                <c:pt idx="723">
                  <c:v>583791</c:v>
                </c:pt>
                <c:pt idx="724">
                  <c:v>583845</c:v>
                </c:pt>
                <c:pt idx="725">
                  <c:v>583902</c:v>
                </c:pt>
                <c:pt idx="726">
                  <c:v>583957</c:v>
                </c:pt>
                <c:pt idx="727">
                  <c:v>584016</c:v>
                </c:pt>
                <c:pt idx="728">
                  <c:v>584070</c:v>
                </c:pt>
                <c:pt idx="729">
                  <c:v>584126</c:v>
                </c:pt>
                <c:pt idx="730">
                  <c:v>584185</c:v>
                </c:pt>
                <c:pt idx="731">
                  <c:v>584245</c:v>
                </c:pt>
                <c:pt idx="732">
                  <c:v>584302</c:v>
                </c:pt>
                <c:pt idx="733">
                  <c:v>584356</c:v>
                </c:pt>
                <c:pt idx="734">
                  <c:v>584411</c:v>
                </c:pt>
                <c:pt idx="735">
                  <c:v>584468</c:v>
                </c:pt>
                <c:pt idx="736">
                  <c:v>584525</c:v>
                </c:pt>
                <c:pt idx="737">
                  <c:v>584575</c:v>
                </c:pt>
                <c:pt idx="738">
                  <c:v>584634</c:v>
                </c:pt>
                <c:pt idx="739">
                  <c:v>584688</c:v>
                </c:pt>
                <c:pt idx="740">
                  <c:v>584748</c:v>
                </c:pt>
                <c:pt idx="741">
                  <c:v>584800</c:v>
                </c:pt>
                <c:pt idx="742">
                  <c:v>584853</c:v>
                </c:pt>
                <c:pt idx="743">
                  <c:v>584910</c:v>
                </c:pt>
                <c:pt idx="744">
                  <c:v>584968</c:v>
                </c:pt>
                <c:pt idx="745">
                  <c:v>585022</c:v>
                </c:pt>
                <c:pt idx="746">
                  <c:v>585073</c:v>
                </c:pt>
                <c:pt idx="747">
                  <c:v>585132</c:v>
                </c:pt>
                <c:pt idx="748">
                  <c:v>585192</c:v>
                </c:pt>
                <c:pt idx="749">
                  <c:v>585245</c:v>
                </c:pt>
                <c:pt idx="750">
                  <c:v>585296</c:v>
                </c:pt>
                <c:pt idx="751">
                  <c:v>585351</c:v>
                </c:pt>
                <c:pt idx="752">
                  <c:v>585406</c:v>
                </c:pt>
                <c:pt idx="753">
                  <c:v>585459</c:v>
                </c:pt>
                <c:pt idx="754">
                  <c:v>585508</c:v>
                </c:pt>
                <c:pt idx="755">
                  <c:v>585560</c:v>
                </c:pt>
                <c:pt idx="756">
                  <c:v>585616</c:v>
                </c:pt>
                <c:pt idx="757">
                  <c:v>585672</c:v>
                </c:pt>
                <c:pt idx="758">
                  <c:v>585720</c:v>
                </c:pt>
                <c:pt idx="759">
                  <c:v>585773</c:v>
                </c:pt>
                <c:pt idx="760">
                  <c:v>585829</c:v>
                </c:pt>
                <c:pt idx="761">
                  <c:v>585886</c:v>
                </c:pt>
                <c:pt idx="762">
                  <c:v>585943</c:v>
                </c:pt>
                <c:pt idx="763">
                  <c:v>586002</c:v>
                </c:pt>
                <c:pt idx="764">
                  <c:v>586056</c:v>
                </c:pt>
                <c:pt idx="765">
                  <c:v>586107</c:v>
                </c:pt>
                <c:pt idx="766">
                  <c:v>586157</c:v>
                </c:pt>
                <c:pt idx="767">
                  <c:v>586211</c:v>
                </c:pt>
                <c:pt idx="768">
                  <c:v>586259</c:v>
                </c:pt>
                <c:pt idx="769">
                  <c:v>586318</c:v>
                </c:pt>
                <c:pt idx="770">
                  <c:v>586373</c:v>
                </c:pt>
                <c:pt idx="771">
                  <c:v>586429</c:v>
                </c:pt>
                <c:pt idx="772">
                  <c:v>586486</c:v>
                </c:pt>
                <c:pt idx="773">
                  <c:v>586539</c:v>
                </c:pt>
                <c:pt idx="774">
                  <c:v>586595</c:v>
                </c:pt>
                <c:pt idx="775">
                  <c:v>586651</c:v>
                </c:pt>
                <c:pt idx="776">
                  <c:v>586705</c:v>
                </c:pt>
                <c:pt idx="777">
                  <c:v>586760</c:v>
                </c:pt>
                <c:pt idx="778">
                  <c:v>586813</c:v>
                </c:pt>
                <c:pt idx="779">
                  <c:v>586873</c:v>
                </c:pt>
                <c:pt idx="780">
                  <c:v>586927</c:v>
                </c:pt>
                <c:pt idx="781">
                  <c:v>586978</c:v>
                </c:pt>
                <c:pt idx="782">
                  <c:v>587030</c:v>
                </c:pt>
                <c:pt idx="783">
                  <c:v>587083</c:v>
                </c:pt>
                <c:pt idx="784">
                  <c:v>587142</c:v>
                </c:pt>
                <c:pt idx="785">
                  <c:v>587194</c:v>
                </c:pt>
                <c:pt idx="786">
                  <c:v>587251</c:v>
                </c:pt>
                <c:pt idx="787">
                  <c:v>587302</c:v>
                </c:pt>
                <c:pt idx="788">
                  <c:v>587355</c:v>
                </c:pt>
                <c:pt idx="789">
                  <c:v>587403</c:v>
                </c:pt>
                <c:pt idx="790">
                  <c:v>587455</c:v>
                </c:pt>
                <c:pt idx="791">
                  <c:v>587505</c:v>
                </c:pt>
                <c:pt idx="792">
                  <c:v>587560</c:v>
                </c:pt>
                <c:pt idx="793">
                  <c:v>587617</c:v>
                </c:pt>
                <c:pt idx="794">
                  <c:v>587669</c:v>
                </c:pt>
                <c:pt idx="795">
                  <c:v>587722</c:v>
                </c:pt>
                <c:pt idx="796">
                  <c:v>587771</c:v>
                </c:pt>
                <c:pt idx="797">
                  <c:v>587827</c:v>
                </c:pt>
                <c:pt idx="798">
                  <c:v>587876</c:v>
                </c:pt>
                <c:pt idx="799">
                  <c:v>587931</c:v>
                </c:pt>
                <c:pt idx="800">
                  <c:v>587983</c:v>
                </c:pt>
                <c:pt idx="801">
                  <c:v>588035</c:v>
                </c:pt>
                <c:pt idx="802">
                  <c:v>588085</c:v>
                </c:pt>
                <c:pt idx="803">
                  <c:v>588136</c:v>
                </c:pt>
                <c:pt idx="804">
                  <c:v>588190</c:v>
                </c:pt>
                <c:pt idx="805">
                  <c:v>588239</c:v>
                </c:pt>
                <c:pt idx="806">
                  <c:v>588288</c:v>
                </c:pt>
                <c:pt idx="807">
                  <c:v>588338</c:v>
                </c:pt>
                <c:pt idx="808">
                  <c:v>588393</c:v>
                </c:pt>
                <c:pt idx="809">
                  <c:v>588450</c:v>
                </c:pt>
                <c:pt idx="810">
                  <c:v>588498</c:v>
                </c:pt>
                <c:pt idx="811">
                  <c:v>588553</c:v>
                </c:pt>
                <c:pt idx="812">
                  <c:v>588607</c:v>
                </c:pt>
                <c:pt idx="813">
                  <c:v>588661</c:v>
                </c:pt>
                <c:pt idx="814">
                  <c:v>588713</c:v>
                </c:pt>
                <c:pt idx="815">
                  <c:v>588762</c:v>
                </c:pt>
                <c:pt idx="816">
                  <c:v>588815</c:v>
                </c:pt>
                <c:pt idx="817">
                  <c:v>588867</c:v>
                </c:pt>
                <c:pt idx="818">
                  <c:v>588919</c:v>
                </c:pt>
                <c:pt idx="819">
                  <c:v>588970</c:v>
                </c:pt>
                <c:pt idx="820">
                  <c:v>589017</c:v>
                </c:pt>
                <c:pt idx="821">
                  <c:v>589069</c:v>
                </c:pt>
                <c:pt idx="822">
                  <c:v>589123</c:v>
                </c:pt>
                <c:pt idx="823">
                  <c:v>589178</c:v>
                </c:pt>
                <c:pt idx="824">
                  <c:v>589232</c:v>
                </c:pt>
                <c:pt idx="825">
                  <c:v>589282</c:v>
                </c:pt>
                <c:pt idx="826">
                  <c:v>589332</c:v>
                </c:pt>
                <c:pt idx="827">
                  <c:v>589382</c:v>
                </c:pt>
                <c:pt idx="828">
                  <c:v>589432</c:v>
                </c:pt>
                <c:pt idx="829">
                  <c:v>589482</c:v>
                </c:pt>
                <c:pt idx="830">
                  <c:v>589536</c:v>
                </c:pt>
                <c:pt idx="831">
                  <c:v>589590</c:v>
                </c:pt>
                <c:pt idx="832">
                  <c:v>589642</c:v>
                </c:pt>
                <c:pt idx="833">
                  <c:v>589692</c:v>
                </c:pt>
                <c:pt idx="834">
                  <c:v>589741</c:v>
                </c:pt>
                <c:pt idx="835">
                  <c:v>589793</c:v>
                </c:pt>
                <c:pt idx="836">
                  <c:v>589841</c:v>
                </c:pt>
                <c:pt idx="837">
                  <c:v>589889</c:v>
                </c:pt>
                <c:pt idx="838">
                  <c:v>589944</c:v>
                </c:pt>
                <c:pt idx="839">
                  <c:v>589987</c:v>
                </c:pt>
                <c:pt idx="840">
                  <c:v>590036</c:v>
                </c:pt>
                <c:pt idx="841">
                  <c:v>590091</c:v>
                </c:pt>
                <c:pt idx="842">
                  <c:v>590143</c:v>
                </c:pt>
                <c:pt idx="843">
                  <c:v>590195</c:v>
                </c:pt>
                <c:pt idx="844">
                  <c:v>590244</c:v>
                </c:pt>
                <c:pt idx="845">
                  <c:v>590298</c:v>
                </c:pt>
                <c:pt idx="846">
                  <c:v>590349</c:v>
                </c:pt>
                <c:pt idx="847">
                  <c:v>590400</c:v>
                </c:pt>
                <c:pt idx="848">
                  <c:v>590460</c:v>
                </c:pt>
                <c:pt idx="849">
                  <c:v>590508</c:v>
                </c:pt>
                <c:pt idx="850">
                  <c:v>590553</c:v>
                </c:pt>
                <c:pt idx="851">
                  <c:v>590607</c:v>
                </c:pt>
                <c:pt idx="852">
                  <c:v>590661</c:v>
                </c:pt>
                <c:pt idx="853">
                  <c:v>590714</c:v>
                </c:pt>
                <c:pt idx="854">
                  <c:v>590766</c:v>
                </c:pt>
                <c:pt idx="855">
                  <c:v>590823</c:v>
                </c:pt>
                <c:pt idx="856">
                  <c:v>590879</c:v>
                </c:pt>
                <c:pt idx="857">
                  <c:v>590936</c:v>
                </c:pt>
                <c:pt idx="858">
                  <c:v>590989</c:v>
                </c:pt>
                <c:pt idx="859">
                  <c:v>591045</c:v>
                </c:pt>
                <c:pt idx="860">
                  <c:v>591095</c:v>
                </c:pt>
                <c:pt idx="861">
                  <c:v>591152</c:v>
                </c:pt>
                <c:pt idx="862">
                  <c:v>591204</c:v>
                </c:pt>
                <c:pt idx="863">
                  <c:v>591256</c:v>
                </c:pt>
                <c:pt idx="864">
                  <c:v>591309</c:v>
                </c:pt>
                <c:pt idx="865">
                  <c:v>591367</c:v>
                </c:pt>
                <c:pt idx="866">
                  <c:v>591422</c:v>
                </c:pt>
                <c:pt idx="867">
                  <c:v>591477</c:v>
                </c:pt>
                <c:pt idx="868">
                  <c:v>591534</c:v>
                </c:pt>
                <c:pt idx="869">
                  <c:v>591589</c:v>
                </c:pt>
                <c:pt idx="870">
                  <c:v>591640</c:v>
                </c:pt>
                <c:pt idx="871">
                  <c:v>591697</c:v>
                </c:pt>
                <c:pt idx="872">
                  <c:v>591752</c:v>
                </c:pt>
                <c:pt idx="873">
                  <c:v>591807</c:v>
                </c:pt>
                <c:pt idx="874">
                  <c:v>591864</c:v>
                </c:pt>
                <c:pt idx="875">
                  <c:v>591917</c:v>
                </c:pt>
                <c:pt idx="876">
                  <c:v>591976</c:v>
                </c:pt>
                <c:pt idx="877">
                  <c:v>592030</c:v>
                </c:pt>
                <c:pt idx="878">
                  <c:v>592085</c:v>
                </c:pt>
                <c:pt idx="879">
                  <c:v>592144</c:v>
                </c:pt>
                <c:pt idx="880">
                  <c:v>592197</c:v>
                </c:pt>
                <c:pt idx="881">
                  <c:v>592252</c:v>
                </c:pt>
                <c:pt idx="882">
                  <c:v>592305</c:v>
                </c:pt>
                <c:pt idx="883">
                  <c:v>592360</c:v>
                </c:pt>
                <c:pt idx="884">
                  <c:v>592415</c:v>
                </c:pt>
                <c:pt idx="885">
                  <c:v>592468</c:v>
                </c:pt>
                <c:pt idx="886">
                  <c:v>592526</c:v>
                </c:pt>
                <c:pt idx="887">
                  <c:v>592577</c:v>
                </c:pt>
                <c:pt idx="888">
                  <c:v>592629</c:v>
                </c:pt>
                <c:pt idx="889">
                  <c:v>592685</c:v>
                </c:pt>
                <c:pt idx="890">
                  <c:v>592740</c:v>
                </c:pt>
                <c:pt idx="891">
                  <c:v>592796</c:v>
                </c:pt>
                <c:pt idx="892">
                  <c:v>592849</c:v>
                </c:pt>
                <c:pt idx="893">
                  <c:v>592902</c:v>
                </c:pt>
                <c:pt idx="894">
                  <c:v>592960</c:v>
                </c:pt>
                <c:pt idx="895">
                  <c:v>593016</c:v>
                </c:pt>
                <c:pt idx="896">
                  <c:v>593071</c:v>
                </c:pt>
                <c:pt idx="897">
                  <c:v>593126</c:v>
                </c:pt>
                <c:pt idx="898">
                  <c:v>593182</c:v>
                </c:pt>
                <c:pt idx="899">
                  <c:v>593236</c:v>
                </c:pt>
                <c:pt idx="900">
                  <c:v>593293</c:v>
                </c:pt>
                <c:pt idx="901">
                  <c:v>593347</c:v>
                </c:pt>
                <c:pt idx="902">
                  <c:v>593404</c:v>
                </c:pt>
                <c:pt idx="903">
                  <c:v>593464</c:v>
                </c:pt>
                <c:pt idx="904">
                  <c:v>593523</c:v>
                </c:pt>
                <c:pt idx="905">
                  <c:v>593578</c:v>
                </c:pt>
                <c:pt idx="906">
                  <c:v>593634</c:v>
                </c:pt>
                <c:pt idx="907">
                  <c:v>593692</c:v>
                </c:pt>
                <c:pt idx="908">
                  <c:v>593746</c:v>
                </c:pt>
                <c:pt idx="909">
                  <c:v>593802</c:v>
                </c:pt>
                <c:pt idx="910">
                  <c:v>593856</c:v>
                </c:pt>
                <c:pt idx="911">
                  <c:v>593905</c:v>
                </c:pt>
                <c:pt idx="912">
                  <c:v>593958</c:v>
                </c:pt>
                <c:pt idx="913">
                  <c:v>594011</c:v>
                </c:pt>
                <c:pt idx="914">
                  <c:v>594070</c:v>
                </c:pt>
                <c:pt idx="915">
                  <c:v>594126</c:v>
                </c:pt>
                <c:pt idx="916">
                  <c:v>594182</c:v>
                </c:pt>
                <c:pt idx="917">
                  <c:v>594238</c:v>
                </c:pt>
                <c:pt idx="918">
                  <c:v>594294</c:v>
                </c:pt>
                <c:pt idx="919">
                  <c:v>594353</c:v>
                </c:pt>
                <c:pt idx="920">
                  <c:v>594411</c:v>
                </c:pt>
                <c:pt idx="921">
                  <c:v>594464</c:v>
                </c:pt>
                <c:pt idx="922">
                  <c:v>594520</c:v>
                </c:pt>
                <c:pt idx="923">
                  <c:v>594573</c:v>
                </c:pt>
                <c:pt idx="924">
                  <c:v>594628</c:v>
                </c:pt>
                <c:pt idx="925">
                  <c:v>594685</c:v>
                </c:pt>
                <c:pt idx="926">
                  <c:v>594738</c:v>
                </c:pt>
                <c:pt idx="927">
                  <c:v>594794</c:v>
                </c:pt>
                <c:pt idx="928">
                  <c:v>594848</c:v>
                </c:pt>
                <c:pt idx="929">
                  <c:v>594902</c:v>
                </c:pt>
                <c:pt idx="930">
                  <c:v>594959</c:v>
                </c:pt>
                <c:pt idx="931">
                  <c:v>595018</c:v>
                </c:pt>
                <c:pt idx="932">
                  <c:v>595073</c:v>
                </c:pt>
                <c:pt idx="933">
                  <c:v>595128</c:v>
                </c:pt>
                <c:pt idx="934">
                  <c:v>595185</c:v>
                </c:pt>
                <c:pt idx="935">
                  <c:v>595241</c:v>
                </c:pt>
                <c:pt idx="936">
                  <c:v>595292</c:v>
                </c:pt>
                <c:pt idx="937">
                  <c:v>595351</c:v>
                </c:pt>
                <c:pt idx="938">
                  <c:v>595407</c:v>
                </c:pt>
                <c:pt idx="939">
                  <c:v>595462</c:v>
                </c:pt>
                <c:pt idx="940">
                  <c:v>595520</c:v>
                </c:pt>
                <c:pt idx="941">
                  <c:v>595578</c:v>
                </c:pt>
                <c:pt idx="942">
                  <c:v>595632</c:v>
                </c:pt>
                <c:pt idx="943">
                  <c:v>595684</c:v>
                </c:pt>
                <c:pt idx="944">
                  <c:v>595737</c:v>
                </c:pt>
                <c:pt idx="945">
                  <c:v>595792</c:v>
                </c:pt>
                <c:pt idx="946">
                  <c:v>595847</c:v>
                </c:pt>
                <c:pt idx="947">
                  <c:v>595902</c:v>
                </c:pt>
                <c:pt idx="948">
                  <c:v>595959</c:v>
                </c:pt>
                <c:pt idx="949">
                  <c:v>596014</c:v>
                </c:pt>
                <c:pt idx="950">
                  <c:v>596070</c:v>
                </c:pt>
                <c:pt idx="951">
                  <c:v>596126</c:v>
                </c:pt>
                <c:pt idx="952">
                  <c:v>596174</c:v>
                </c:pt>
                <c:pt idx="953">
                  <c:v>596228</c:v>
                </c:pt>
                <c:pt idx="954">
                  <c:v>596282</c:v>
                </c:pt>
                <c:pt idx="955">
                  <c:v>596336</c:v>
                </c:pt>
                <c:pt idx="956">
                  <c:v>596390</c:v>
                </c:pt>
                <c:pt idx="957">
                  <c:v>596445</c:v>
                </c:pt>
                <c:pt idx="958">
                  <c:v>596502</c:v>
                </c:pt>
                <c:pt idx="959">
                  <c:v>596558</c:v>
                </c:pt>
                <c:pt idx="960">
                  <c:v>596616</c:v>
                </c:pt>
                <c:pt idx="961">
                  <c:v>596670</c:v>
                </c:pt>
                <c:pt idx="962">
                  <c:v>596723</c:v>
                </c:pt>
                <c:pt idx="963">
                  <c:v>596779</c:v>
                </c:pt>
                <c:pt idx="964">
                  <c:v>596838</c:v>
                </c:pt>
                <c:pt idx="965">
                  <c:v>596897</c:v>
                </c:pt>
                <c:pt idx="966">
                  <c:v>596950</c:v>
                </c:pt>
                <c:pt idx="967">
                  <c:v>597005</c:v>
                </c:pt>
                <c:pt idx="968">
                  <c:v>597057</c:v>
                </c:pt>
                <c:pt idx="969">
                  <c:v>597115</c:v>
                </c:pt>
                <c:pt idx="970">
                  <c:v>597168</c:v>
                </c:pt>
                <c:pt idx="971">
                  <c:v>597223</c:v>
                </c:pt>
                <c:pt idx="972">
                  <c:v>597279</c:v>
                </c:pt>
                <c:pt idx="973">
                  <c:v>597339</c:v>
                </c:pt>
                <c:pt idx="974">
                  <c:v>597393</c:v>
                </c:pt>
                <c:pt idx="975">
                  <c:v>597446</c:v>
                </c:pt>
                <c:pt idx="976">
                  <c:v>597499</c:v>
                </c:pt>
                <c:pt idx="977">
                  <c:v>597555</c:v>
                </c:pt>
                <c:pt idx="978">
                  <c:v>597611</c:v>
                </c:pt>
                <c:pt idx="979">
                  <c:v>597665</c:v>
                </c:pt>
                <c:pt idx="980">
                  <c:v>597719</c:v>
                </c:pt>
                <c:pt idx="981">
                  <c:v>597772</c:v>
                </c:pt>
                <c:pt idx="982">
                  <c:v>597826</c:v>
                </c:pt>
                <c:pt idx="983">
                  <c:v>597883</c:v>
                </c:pt>
                <c:pt idx="984">
                  <c:v>597940</c:v>
                </c:pt>
                <c:pt idx="985">
                  <c:v>597992</c:v>
                </c:pt>
                <c:pt idx="986">
                  <c:v>598047</c:v>
                </c:pt>
                <c:pt idx="987">
                  <c:v>598097</c:v>
                </c:pt>
                <c:pt idx="988">
                  <c:v>598156</c:v>
                </c:pt>
                <c:pt idx="989">
                  <c:v>598212</c:v>
                </c:pt>
                <c:pt idx="990">
                  <c:v>598262</c:v>
                </c:pt>
                <c:pt idx="991">
                  <c:v>598315</c:v>
                </c:pt>
                <c:pt idx="992">
                  <c:v>598372</c:v>
                </c:pt>
                <c:pt idx="993">
                  <c:v>598427</c:v>
                </c:pt>
                <c:pt idx="994">
                  <c:v>598480</c:v>
                </c:pt>
                <c:pt idx="995">
                  <c:v>598532</c:v>
                </c:pt>
                <c:pt idx="996">
                  <c:v>598586</c:v>
                </c:pt>
                <c:pt idx="997">
                  <c:v>598638</c:v>
                </c:pt>
                <c:pt idx="998">
                  <c:v>598693</c:v>
                </c:pt>
                <c:pt idx="999">
                  <c:v>598752</c:v>
                </c:pt>
              </c:numCache>
            </c:numRef>
          </c:val>
          <c:smooth val="0"/>
          <c:extLst>
            <c:ext xmlns:c16="http://schemas.microsoft.com/office/drawing/2014/chart" uri="{C3380CC4-5D6E-409C-BE32-E72D297353CC}">
              <c16:uniqueId val="{00000003-D16B-4EE5-A055-A1FBD0DB199C}"/>
            </c:ext>
          </c:extLst>
        </c:ser>
        <c:ser>
          <c:idx val="5"/>
          <c:order val="4"/>
          <c:tx>
            <c:strRef>
              <c:f>'50%'!$H$1</c:f>
              <c:strCache>
                <c:ptCount val="1"/>
                <c:pt idx="0">
                  <c:v>Dynamic Adherence</c:v>
                </c:pt>
              </c:strCache>
            </c:strRef>
          </c:tx>
          <c:spPr>
            <a:ln w="28575" cap="rnd">
              <a:solidFill>
                <a:schemeClr val="accent6"/>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H$2:$H$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629</c:v>
                </c:pt>
                <c:pt idx="313">
                  <c:v>427016</c:v>
                </c:pt>
                <c:pt idx="314">
                  <c:v>431447</c:v>
                </c:pt>
                <c:pt idx="315">
                  <c:v>435927</c:v>
                </c:pt>
                <c:pt idx="316">
                  <c:v>440449</c:v>
                </c:pt>
                <c:pt idx="317">
                  <c:v>445009</c:v>
                </c:pt>
                <c:pt idx="318">
                  <c:v>449468</c:v>
                </c:pt>
                <c:pt idx="319">
                  <c:v>453851</c:v>
                </c:pt>
                <c:pt idx="320">
                  <c:v>458136</c:v>
                </c:pt>
                <c:pt idx="321">
                  <c:v>462291</c:v>
                </c:pt>
                <c:pt idx="322">
                  <c:v>466370</c:v>
                </c:pt>
                <c:pt idx="323">
                  <c:v>470312</c:v>
                </c:pt>
                <c:pt idx="324">
                  <c:v>474050</c:v>
                </c:pt>
                <c:pt idx="325">
                  <c:v>477652</c:v>
                </c:pt>
                <c:pt idx="326">
                  <c:v>481088</c:v>
                </c:pt>
                <c:pt idx="327">
                  <c:v>484314</c:v>
                </c:pt>
                <c:pt idx="328">
                  <c:v>487350</c:v>
                </c:pt>
                <c:pt idx="329">
                  <c:v>490168</c:v>
                </c:pt>
                <c:pt idx="330">
                  <c:v>492776</c:v>
                </c:pt>
                <c:pt idx="331">
                  <c:v>495236</c:v>
                </c:pt>
                <c:pt idx="332">
                  <c:v>497611</c:v>
                </c:pt>
                <c:pt idx="333">
                  <c:v>499809</c:v>
                </c:pt>
                <c:pt idx="334">
                  <c:v>501908</c:v>
                </c:pt>
                <c:pt idx="335">
                  <c:v>503837</c:v>
                </c:pt>
                <c:pt idx="336">
                  <c:v>505649</c:v>
                </c:pt>
                <c:pt idx="337">
                  <c:v>507365</c:v>
                </c:pt>
                <c:pt idx="338">
                  <c:v>508644</c:v>
                </c:pt>
                <c:pt idx="339">
                  <c:v>509848</c:v>
                </c:pt>
                <c:pt idx="340">
                  <c:v>510961</c:v>
                </c:pt>
                <c:pt idx="341">
                  <c:v>511995</c:v>
                </c:pt>
                <c:pt idx="342">
                  <c:v>512967</c:v>
                </c:pt>
                <c:pt idx="343">
                  <c:v>513846</c:v>
                </c:pt>
                <c:pt idx="344">
                  <c:v>514624</c:v>
                </c:pt>
                <c:pt idx="345">
                  <c:v>515376</c:v>
                </c:pt>
                <c:pt idx="346">
                  <c:v>516039</c:v>
                </c:pt>
                <c:pt idx="347">
                  <c:v>516666</c:v>
                </c:pt>
                <c:pt idx="348">
                  <c:v>517265</c:v>
                </c:pt>
                <c:pt idx="349">
                  <c:v>517881</c:v>
                </c:pt>
                <c:pt idx="350">
                  <c:v>518513</c:v>
                </c:pt>
                <c:pt idx="351">
                  <c:v>519120</c:v>
                </c:pt>
                <c:pt idx="352">
                  <c:v>519695</c:v>
                </c:pt>
                <c:pt idx="353">
                  <c:v>520243</c:v>
                </c:pt>
                <c:pt idx="354">
                  <c:v>520769</c:v>
                </c:pt>
                <c:pt idx="355">
                  <c:v>521257</c:v>
                </c:pt>
                <c:pt idx="356">
                  <c:v>521756</c:v>
                </c:pt>
                <c:pt idx="357">
                  <c:v>522234</c:v>
                </c:pt>
                <c:pt idx="358">
                  <c:v>522714</c:v>
                </c:pt>
                <c:pt idx="359">
                  <c:v>523180</c:v>
                </c:pt>
                <c:pt idx="360">
                  <c:v>523626</c:v>
                </c:pt>
                <c:pt idx="361">
                  <c:v>524070</c:v>
                </c:pt>
                <c:pt idx="362">
                  <c:v>524502</c:v>
                </c:pt>
                <c:pt idx="363">
                  <c:v>524919</c:v>
                </c:pt>
                <c:pt idx="364">
                  <c:v>525312</c:v>
                </c:pt>
                <c:pt idx="365">
                  <c:v>525701</c:v>
                </c:pt>
                <c:pt idx="366">
                  <c:v>526084</c:v>
                </c:pt>
                <c:pt idx="367">
                  <c:v>526452</c:v>
                </c:pt>
                <c:pt idx="368">
                  <c:v>526819</c:v>
                </c:pt>
                <c:pt idx="369">
                  <c:v>527168</c:v>
                </c:pt>
                <c:pt idx="370">
                  <c:v>527513</c:v>
                </c:pt>
                <c:pt idx="371">
                  <c:v>527848</c:v>
                </c:pt>
                <c:pt idx="372">
                  <c:v>528159</c:v>
                </c:pt>
                <c:pt idx="373">
                  <c:v>528473</c:v>
                </c:pt>
                <c:pt idx="374">
                  <c:v>528786</c:v>
                </c:pt>
                <c:pt idx="375">
                  <c:v>529083</c:v>
                </c:pt>
                <c:pt idx="376">
                  <c:v>529378</c:v>
                </c:pt>
                <c:pt idx="377">
                  <c:v>529663</c:v>
                </c:pt>
                <c:pt idx="378">
                  <c:v>529949</c:v>
                </c:pt>
                <c:pt idx="379">
                  <c:v>530228</c:v>
                </c:pt>
                <c:pt idx="380">
                  <c:v>530492</c:v>
                </c:pt>
                <c:pt idx="381">
                  <c:v>530753</c:v>
                </c:pt>
                <c:pt idx="382">
                  <c:v>531003</c:v>
                </c:pt>
                <c:pt idx="383">
                  <c:v>531254</c:v>
                </c:pt>
                <c:pt idx="384">
                  <c:v>531500</c:v>
                </c:pt>
                <c:pt idx="385">
                  <c:v>531740</c:v>
                </c:pt>
                <c:pt idx="386">
                  <c:v>531970</c:v>
                </c:pt>
                <c:pt idx="387">
                  <c:v>532195</c:v>
                </c:pt>
                <c:pt idx="388">
                  <c:v>532416</c:v>
                </c:pt>
                <c:pt idx="389">
                  <c:v>532631</c:v>
                </c:pt>
                <c:pt idx="390">
                  <c:v>532843</c:v>
                </c:pt>
                <c:pt idx="391">
                  <c:v>533048</c:v>
                </c:pt>
                <c:pt idx="392">
                  <c:v>533252</c:v>
                </c:pt>
                <c:pt idx="393">
                  <c:v>533448</c:v>
                </c:pt>
                <c:pt idx="394">
                  <c:v>533642</c:v>
                </c:pt>
                <c:pt idx="395">
                  <c:v>533831</c:v>
                </c:pt>
                <c:pt idx="396">
                  <c:v>534013</c:v>
                </c:pt>
                <c:pt idx="397">
                  <c:v>534188</c:v>
                </c:pt>
                <c:pt idx="398">
                  <c:v>534351</c:v>
                </c:pt>
                <c:pt idx="399">
                  <c:v>534525</c:v>
                </c:pt>
                <c:pt idx="400">
                  <c:v>534688</c:v>
                </c:pt>
                <c:pt idx="401">
                  <c:v>534848</c:v>
                </c:pt>
                <c:pt idx="402">
                  <c:v>535005</c:v>
                </c:pt>
                <c:pt idx="403">
                  <c:v>535156</c:v>
                </c:pt>
                <c:pt idx="404">
                  <c:v>535300</c:v>
                </c:pt>
                <c:pt idx="405">
                  <c:v>535448</c:v>
                </c:pt>
                <c:pt idx="406">
                  <c:v>535586</c:v>
                </c:pt>
                <c:pt idx="407">
                  <c:v>535730</c:v>
                </c:pt>
                <c:pt idx="408">
                  <c:v>535864</c:v>
                </c:pt>
                <c:pt idx="409">
                  <c:v>535994</c:v>
                </c:pt>
                <c:pt idx="410">
                  <c:v>536132</c:v>
                </c:pt>
                <c:pt idx="411">
                  <c:v>536262</c:v>
                </c:pt>
                <c:pt idx="412">
                  <c:v>536392</c:v>
                </c:pt>
                <c:pt idx="413">
                  <c:v>536523</c:v>
                </c:pt>
                <c:pt idx="414">
                  <c:v>536654</c:v>
                </c:pt>
                <c:pt idx="415">
                  <c:v>536773</c:v>
                </c:pt>
                <c:pt idx="416">
                  <c:v>536898</c:v>
                </c:pt>
                <c:pt idx="417">
                  <c:v>537025</c:v>
                </c:pt>
                <c:pt idx="418">
                  <c:v>537141</c:v>
                </c:pt>
                <c:pt idx="419">
                  <c:v>537256</c:v>
                </c:pt>
                <c:pt idx="420">
                  <c:v>537372</c:v>
                </c:pt>
                <c:pt idx="421">
                  <c:v>537484</c:v>
                </c:pt>
                <c:pt idx="422">
                  <c:v>537601</c:v>
                </c:pt>
                <c:pt idx="423">
                  <c:v>537721</c:v>
                </c:pt>
                <c:pt idx="424">
                  <c:v>537834</c:v>
                </c:pt>
                <c:pt idx="425">
                  <c:v>537939</c:v>
                </c:pt>
                <c:pt idx="426">
                  <c:v>538043</c:v>
                </c:pt>
                <c:pt idx="427">
                  <c:v>538150</c:v>
                </c:pt>
                <c:pt idx="428">
                  <c:v>538255</c:v>
                </c:pt>
                <c:pt idx="429">
                  <c:v>538355</c:v>
                </c:pt>
                <c:pt idx="430">
                  <c:v>538454</c:v>
                </c:pt>
                <c:pt idx="431">
                  <c:v>538562</c:v>
                </c:pt>
                <c:pt idx="432">
                  <c:v>538655</c:v>
                </c:pt>
                <c:pt idx="433">
                  <c:v>538753</c:v>
                </c:pt>
                <c:pt idx="434">
                  <c:v>538855</c:v>
                </c:pt>
                <c:pt idx="435">
                  <c:v>538950</c:v>
                </c:pt>
                <c:pt idx="436">
                  <c:v>539039</c:v>
                </c:pt>
                <c:pt idx="437">
                  <c:v>539134</c:v>
                </c:pt>
                <c:pt idx="438">
                  <c:v>539229</c:v>
                </c:pt>
                <c:pt idx="439">
                  <c:v>539322</c:v>
                </c:pt>
                <c:pt idx="440">
                  <c:v>539409</c:v>
                </c:pt>
                <c:pt idx="441">
                  <c:v>539499</c:v>
                </c:pt>
                <c:pt idx="442">
                  <c:v>539582</c:v>
                </c:pt>
                <c:pt idx="443">
                  <c:v>539667</c:v>
                </c:pt>
                <c:pt idx="444">
                  <c:v>539753</c:v>
                </c:pt>
                <c:pt idx="445">
                  <c:v>539832</c:v>
                </c:pt>
                <c:pt idx="446">
                  <c:v>539918</c:v>
                </c:pt>
                <c:pt idx="447">
                  <c:v>539999</c:v>
                </c:pt>
                <c:pt idx="448">
                  <c:v>540087</c:v>
                </c:pt>
                <c:pt idx="449">
                  <c:v>540162</c:v>
                </c:pt>
                <c:pt idx="450">
                  <c:v>540235</c:v>
                </c:pt>
                <c:pt idx="451">
                  <c:v>540319</c:v>
                </c:pt>
                <c:pt idx="452">
                  <c:v>540389</c:v>
                </c:pt>
                <c:pt idx="453">
                  <c:v>540464</c:v>
                </c:pt>
                <c:pt idx="454">
                  <c:v>540535</c:v>
                </c:pt>
                <c:pt idx="455">
                  <c:v>540613</c:v>
                </c:pt>
                <c:pt idx="456">
                  <c:v>540690</c:v>
                </c:pt>
                <c:pt idx="457">
                  <c:v>540761</c:v>
                </c:pt>
                <c:pt idx="458">
                  <c:v>540829</c:v>
                </c:pt>
                <c:pt idx="459">
                  <c:v>540899</c:v>
                </c:pt>
                <c:pt idx="460">
                  <c:v>540975</c:v>
                </c:pt>
                <c:pt idx="461">
                  <c:v>541049</c:v>
                </c:pt>
                <c:pt idx="462">
                  <c:v>541119</c:v>
                </c:pt>
                <c:pt idx="463">
                  <c:v>541200</c:v>
                </c:pt>
                <c:pt idx="464">
                  <c:v>541277</c:v>
                </c:pt>
                <c:pt idx="465">
                  <c:v>541348</c:v>
                </c:pt>
                <c:pt idx="466">
                  <c:v>541416</c:v>
                </c:pt>
                <c:pt idx="467">
                  <c:v>541485</c:v>
                </c:pt>
                <c:pt idx="468">
                  <c:v>541554</c:v>
                </c:pt>
                <c:pt idx="469">
                  <c:v>541615</c:v>
                </c:pt>
                <c:pt idx="470">
                  <c:v>541684</c:v>
                </c:pt>
                <c:pt idx="471">
                  <c:v>541756</c:v>
                </c:pt>
                <c:pt idx="472">
                  <c:v>541821</c:v>
                </c:pt>
                <c:pt idx="473">
                  <c:v>541886</c:v>
                </c:pt>
                <c:pt idx="474">
                  <c:v>541955</c:v>
                </c:pt>
                <c:pt idx="475">
                  <c:v>542024</c:v>
                </c:pt>
                <c:pt idx="476">
                  <c:v>542084</c:v>
                </c:pt>
                <c:pt idx="477">
                  <c:v>542152</c:v>
                </c:pt>
                <c:pt idx="478">
                  <c:v>542220</c:v>
                </c:pt>
                <c:pt idx="479">
                  <c:v>542282</c:v>
                </c:pt>
                <c:pt idx="480">
                  <c:v>542353</c:v>
                </c:pt>
                <c:pt idx="481">
                  <c:v>542415</c:v>
                </c:pt>
                <c:pt idx="482">
                  <c:v>542481</c:v>
                </c:pt>
                <c:pt idx="483">
                  <c:v>542542</c:v>
                </c:pt>
                <c:pt idx="484">
                  <c:v>542605</c:v>
                </c:pt>
                <c:pt idx="485">
                  <c:v>542668</c:v>
                </c:pt>
                <c:pt idx="486">
                  <c:v>542738</c:v>
                </c:pt>
                <c:pt idx="487">
                  <c:v>542800</c:v>
                </c:pt>
                <c:pt idx="488">
                  <c:v>542868</c:v>
                </c:pt>
                <c:pt idx="489">
                  <c:v>542936</c:v>
                </c:pt>
                <c:pt idx="490">
                  <c:v>542998</c:v>
                </c:pt>
                <c:pt idx="491">
                  <c:v>543066</c:v>
                </c:pt>
                <c:pt idx="492">
                  <c:v>543127</c:v>
                </c:pt>
                <c:pt idx="493">
                  <c:v>543194</c:v>
                </c:pt>
                <c:pt idx="494">
                  <c:v>543259</c:v>
                </c:pt>
                <c:pt idx="495">
                  <c:v>543325</c:v>
                </c:pt>
                <c:pt idx="496">
                  <c:v>543385</c:v>
                </c:pt>
                <c:pt idx="497">
                  <c:v>543448</c:v>
                </c:pt>
                <c:pt idx="498">
                  <c:v>543516</c:v>
                </c:pt>
                <c:pt idx="499">
                  <c:v>543579</c:v>
                </c:pt>
                <c:pt idx="500">
                  <c:v>543645</c:v>
                </c:pt>
                <c:pt idx="501">
                  <c:v>543707</c:v>
                </c:pt>
                <c:pt idx="502">
                  <c:v>543773</c:v>
                </c:pt>
                <c:pt idx="503">
                  <c:v>543834</c:v>
                </c:pt>
                <c:pt idx="504">
                  <c:v>543902</c:v>
                </c:pt>
                <c:pt idx="505">
                  <c:v>543964</c:v>
                </c:pt>
                <c:pt idx="506">
                  <c:v>544026</c:v>
                </c:pt>
                <c:pt idx="507">
                  <c:v>544091</c:v>
                </c:pt>
                <c:pt idx="508">
                  <c:v>544149</c:v>
                </c:pt>
                <c:pt idx="509">
                  <c:v>544208</c:v>
                </c:pt>
                <c:pt idx="510">
                  <c:v>544266</c:v>
                </c:pt>
                <c:pt idx="511">
                  <c:v>544329</c:v>
                </c:pt>
                <c:pt idx="512">
                  <c:v>544387</c:v>
                </c:pt>
                <c:pt idx="513">
                  <c:v>544457</c:v>
                </c:pt>
                <c:pt idx="514">
                  <c:v>544516</c:v>
                </c:pt>
                <c:pt idx="515">
                  <c:v>544578</c:v>
                </c:pt>
                <c:pt idx="516">
                  <c:v>544639</c:v>
                </c:pt>
                <c:pt idx="517">
                  <c:v>544704</c:v>
                </c:pt>
                <c:pt idx="518">
                  <c:v>544762</c:v>
                </c:pt>
                <c:pt idx="519">
                  <c:v>544817</c:v>
                </c:pt>
                <c:pt idx="520">
                  <c:v>544876</c:v>
                </c:pt>
                <c:pt idx="521">
                  <c:v>544936</c:v>
                </c:pt>
                <c:pt idx="522">
                  <c:v>544991</c:v>
                </c:pt>
                <c:pt idx="523">
                  <c:v>545052</c:v>
                </c:pt>
                <c:pt idx="524">
                  <c:v>545112</c:v>
                </c:pt>
                <c:pt idx="525">
                  <c:v>545167</c:v>
                </c:pt>
                <c:pt idx="526">
                  <c:v>545228</c:v>
                </c:pt>
                <c:pt idx="527">
                  <c:v>545289</c:v>
                </c:pt>
                <c:pt idx="528">
                  <c:v>545350</c:v>
                </c:pt>
                <c:pt idx="529">
                  <c:v>545410</c:v>
                </c:pt>
                <c:pt idx="530">
                  <c:v>545468</c:v>
                </c:pt>
                <c:pt idx="531">
                  <c:v>545525</c:v>
                </c:pt>
                <c:pt idx="532">
                  <c:v>545584</c:v>
                </c:pt>
                <c:pt idx="533">
                  <c:v>545646</c:v>
                </c:pt>
                <c:pt idx="534">
                  <c:v>545704</c:v>
                </c:pt>
                <c:pt idx="535">
                  <c:v>545762</c:v>
                </c:pt>
                <c:pt idx="536">
                  <c:v>545824</c:v>
                </c:pt>
                <c:pt idx="537">
                  <c:v>545885</c:v>
                </c:pt>
                <c:pt idx="538">
                  <c:v>545943</c:v>
                </c:pt>
                <c:pt idx="539">
                  <c:v>546002</c:v>
                </c:pt>
                <c:pt idx="540">
                  <c:v>546064</c:v>
                </c:pt>
                <c:pt idx="541">
                  <c:v>546121</c:v>
                </c:pt>
                <c:pt idx="542">
                  <c:v>546185</c:v>
                </c:pt>
                <c:pt idx="543">
                  <c:v>546240</c:v>
                </c:pt>
                <c:pt idx="544">
                  <c:v>546299</c:v>
                </c:pt>
                <c:pt idx="545">
                  <c:v>546363</c:v>
                </c:pt>
                <c:pt idx="546">
                  <c:v>546420</c:v>
                </c:pt>
                <c:pt idx="547">
                  <c:v>546482</c:v>
                </c:pt>
                <c:pt idx="548">
                  <c:v>546541</c:v>
                </c:pt>
                <c:pt idx="549">
                  <c:v>546598</c:v>
                </c:pt>
                <c:pt idx="550">
                  <c:v>546657</c:v>
                </c:pt>
                <c:pt idx="551">
                  <c:v>546718</c:v>
                </c:pt>
                <c:pt idx="552">
                  <c:v>546778</c:v>
                </c:pt>
                <c:pt idx="553">
                  <c:v>546834</c:v>
                </c:pt>
                <c:pt idx="554">
                  <c:v>546898</c:v>
                </c:pt>
                <c:pt idx="555">
                  <c:v>546962</c:v>
                </c:pt>
                <c:pt idx="556">
                  <c:v>547021</c:v>
                </c:pt>
                <c:pt idx="557">
                  <c:v>547083</c:v>
                </c:pt>
                <c:pt idx="558">
                  <c:v>547142</c:v>
                </c:pt>
                <c:pt idx="559">
                  <c:v>547201</c:v>
                </c:pt>
                <c:pt idx="560">
                  <c:v>547268</c:v>
                </c:pt>
                <c:pt idx="561">
                  <c:v>547327</c:v>
                </c:pt>
                <c:pt idx="562">
                  <c:v>547389</c:v>
                </c:pt>
                <c:pt idx="563">
                  <c:v>547449</c:v>
                </c:pt>
                <c:pt idx="564">
                  <c:v>547505</c:v>
                </c:pt>
                <c:pt idx="565">
                  <c:v>547564</c:v>
                </c:pt>
                <c:pt idx="566">
                  <c:v>547628</c:v>
                </c:pt>
                <c:pt idx="567">
                  <c:v>547680</c:v>
                </c:pt>
                <c:pt idx="568">
                  <c:v>547736</c:v>
                </c:pt>
                <c:pt idx="569">
                  <c:v>547793</c:v>
                </c:pt>
                <c:pt idx="570">
                  <c:v>547853</c:v>
                </c:pt>
                <c:pt idx="571">
                  <c:v>547913</c:v>
                </c:pt>
                <c:pt idx="572">
                  <c:v>547970</c:v>
                </c:pt>
                <c:pt idx="573">
                  <c:v>548032</c:v>
                </c:pt>
                <c:pt idx="574">
                  <c:v>548093</c:v>
                </c:pt>
                <c:pt idx="575">
                  <c:v>548154</c:v>
                </c:pt>
                <c:pt idx="576">
                  <c:v>548212</c:v>
                </c:pt>
                <c:pt idx="577">
                  <c:v>548275</c:v>
                </c:pt>
                <c:pt idx="578">
                  <c:v>548332</c:v>
                </c:pt>
                <c:pt idx="579">
                  <c:v>548390</c:v>
                </c:pt>
                <c:pt idx="580">
                  <c:v>548457</c:v>
                </c:pt>
                <c:pt idx="581">
                  <c:v>548515</c:v>
                </c:pt>
                <c:pt idx="582">
                  <c:v>548573</c:v>
                </c:pt>
                <c:pt idx="583">
                  <c:v>548637</c:v>
                </c:pt>
                <c:pt idx="584">
                  <c:v>548695</c:v>
                </c:pt>
                <c:pt idx="585">
                  <c:v>548753</c:v>
                </c:pt>
                <c:pt idx="586">
                  <c:v>548815</c:v>
                </c:pt>
                <c:pt idx="587">
                  <c:v>548871</c:v>
                </c:pt>
                <c:pt idx="588">
                  <c:v>548928</c:v>
                </c:pt>
                <c:pt idx="589">
                  <c:v>548986</c:v>
                </c:pt>
                <c:pt idx="590">
                  <c:v>549045</c:v>
                </c:pt>
                <c:pt idx="591">
                  <c:v>549098</c:v>
                </c:pt>
                <c:pt idx="592">
                  <c:v>549149</c:v>
                </c:pt>
                <c:pt idx="593">
                  <c:v>549203</c:v>
                </c:pt>
                <c:pt idx="594">
                  <c:v>549266</c:v>
                </c:pt>
                <c:pt idx="595">
                  <c:v>549319</c:v>
                </c:pt>
                <c:pt idx="596">
                  <c:v>549376</c:v>
                </c:pt>
                <c:pt idx="597">
                  <c:v>549430</c:v>
                </c:pt>
                <c:pt idx="598">
                  <c:v>549490</c:v>
                </c:pt>
                <c:pt idx="599">
                  <c:v>549546</c:v>
                </c:pt>
                <c:pt idx="600">
                  <c:v>549603</c:v>
                </c:pt>
                <c:pt idx="601">
                  <c:v>549665</c:v>
                </c:pt>
                <c:pt idx="602">
                  <c:v>549724</c:v>
                </c:pt>
                <c:pt idx="603">
                  <c:v>549779</c:v>
                </c:pt>
                <c:pt idx="604">
                  <c:v>549839</c:v>
                </c:pt>
                <c:pt idx="605">
                  <c:v>549893</c:v>
                </c:pt>
                <c:pt idx="606">
                  <c:v>549951</c:v>
                </c:pt>
                <c:pt idx="607">
                  <c:v>550005</c:v>
                </c:pt>
                <c:pt idx="608">
                  <c:v>550061</c:v>
                </c:pt>
                <c:pt idx="609">
                  <c:v>550119</c:v>
                </c:pt>
                <c:pt idx="610">
                  <c:v>550171</c:v>
                </c:pt>
                <c:pt idx="611">
                  <c:v>550230</c:v>
                </c:pt>
                <c:pt idx="612">
                  <c:v>550285</c:v>
                </c:pt>
                <c:pt idx="613">
                  <c:v>550344</c:v>
                </c:pt>
                <c:pt idx="614">
                  <c:v>550400</c:v>
                </c:pt>
                <c:pt idx="615">
                  <c:v>550459</c:v>
                </c:pt>
                <c:pt idx="616">
                  <c:v>550516</c:v>
                </c:pt>
                <c:pt idx="617">
                  <c:v>550577</c:v>
                </c:pt>
                <c:pt idx="618">
                  <c:v>550632</c:v>
                </c:pt>
                <c:pt idx="619">
                  <c:v>550694</c:v>
                </c:pt>
                <c:pt idx="620">
                  <c:v>550750</c:v>
                </c:pt>
                <c:pt idx="621">
                  <c:v>550806</c:v>
                </c:pt>
                <c:pt idx="622">
                  <c:v>550866</c:v>
                </c:pt>
                <c:pt idx="623">
                  <c:v>550929</c:v>
                </c:pt>
                <c:pt idx="624">
                  <c:v>550992</c:v>
                </c:pt>
                <c:pt idx="625">
                  <c:v>551043</c:v>
                </c:pt>
                <c:pt idx="626">
                  <c:v>551100</c:v>
                </c:pt>
                <c:pt idx="627">
                  <c:v>551157</c:v>
                </c:pt>
                <c:pt idx="628">
                  <c:v>551214</c:v>
                </c:pt>
                <c:pt idx="629">
                  <c:v>551276</c:v>
                </c:pt>
                <c:pt idx="630">
                  <c:v>551333</c:v>
                </c:pt>
                <c:pt idx="631">
                  <c:v>551398</c:v>
                </c:pt>
                <c:pt idx="632">
                  <c:v>551453</c:v>
                </c:pt>
                <c:pt idx="633">
                  <c:v>551511</c:v>
                </c:pt>
                <c:pt idx="634">
                  <c:v>551568</c:v>
                </c:pt>
                <c:pt idx="635">
                  <c:v>551624</c:v>
                </c:pt>
                <c:pt idx="636">
                  <c:v>551679</c:v>
                </c:pt>
                <c:pt idx="637">
                  <c:v>551738</c:v>
                </c:pt>
                <c:pt idx="638">
                  <c:v>551794</c:v>
                </c:pt>
                <c:pt idx="639">
                  <c:v>551851</c:v>
                </c:pt>
                <c:pt idx="640">
                  <c:v>551904</c:v>
                </c:pt>
                <c:pt idx="641">
                  <c:v>551964</c:v>
                </c:pt>
                <c:pt idx="642">
                  <c:v>552020</c:v>
                </c:pt>
                <c:pt idx="643">
                  <c:v>552073</c:v>
                </c:pt>
                <c:pt idx="644">
                  <c:v>552132</c:v>
                </c:pt>
                <c:pt idx="645">
                  <c:v>552187</c:v>
                </c:pt>
                <c:pt idx="646">
                  <c:v>552247</c:v>
                </c:pt>
                <c:pt idx="647">
                  <c:v>552309</c:v>
                </c:pt>
                <c:pt idx="648">
                  <c:v>552364</c:v>
                </c:pt>
                <c:pt idx="649">
                  <c:v>552418</c:v>
                </c:pt>
                <c:pt idx="650">
                  <c:v>552477</c:v>
                </c:pt>
                <c:pt idx="651">
                  <c:v>552537</c:v>
                </c:pt>
                <c:pt idx="652">
                  <c:v>552593</c:v>
                </c:pt>
                <c:pt idx="653">
                  <c:v>552650</c:v>
                </c:pt>
                <c:pt idx="654">
                  <c:v>552712</c:v>
                </c:pt>
                <c:pt idx="655">
                  <c:v>552772</c:v>
                </c:pt>
                <c:pt idx="656">
                  <c:v>552834</c:v>
                </c:pt>
                <c:pt idx="657">
                  <c:v>552894</c:v>
                </c:pt>
                <c:pt idx="658">
                  <c:v>552953</c:v>
                </c:pt>
                <c:pt idx="659">
                  <c:v>553009</c:v>
                </c:pt>
                <c:pt idx="660">
                  <c:v>553069</c:v>
                </c:pt>
                <c:pt idx="661">
                  <c:v>553123</c:v>
                </c:pt>
                <c:pt idx="662">
                  <c:v>553178</c:v>
                </c:pt>
                <c:pt idx="663">
                  <c:v>553239</c:v>
                </c:pt>
                <c:pt idx="664">
                  <c:v>553298</c:v>
                </c:pt>
                <c:pt idx="665">
                  <c:v>553358</c:v>
                </c:pt>
                <c:pt idx="666">
                  <c:v>553416</c:v>
                </c:pt>
                <c:pt idx="667">
                  <c:v>553472</c:v>
                </c:pt>
                <c:pt idx="668">
                  <c:v>553530</c:v>
                </c:pt>
                <c:pt idx="669">
                  <c:v>553589</c:v>
                </c:pt>
                <c:pt idx="670">
                  <c:v>553642</c:v>
                </c:pt>
                <c:pt idx="671">
                  <c:v>553709</c:v>
                </c:pt>
                <c:pt idx="672">
                  <c:v>553769</c:v>
                </c:pt>
                <c:pt idx="673">
                  <c:v>553828</c:v>
                </c:pt>
                <c:pt idx="674">
                  <c:v>553881</c:v>
                </c:pt>
                <c:pt idx="675">
                  <c:v>553940</c:v>
                </c:pt>
                <c:pt idx="676">
                  <c:v>553996</c:v>
                </c:pt>
                <c:pt idx="677">
                  <c:v>554052</c:v>
                </c:pt>
                <c:pt idx="678">
                  <c:v>554112</c:v>
                </c:pt>
                <c:pt idx="679">
                  <c:v>554168</c:v>
                </c:pt>
                <c:pt idx="680">
                  <c:v>554225</c:v>
                </c:pt>
                <c:pt idx="681">
                  <c:v>554280</c:v>
                </c:pt>
                <c:pt idx="682">
                  <c:v>554340</c:v>
                </c:pt>
                <c:pt idx="683">
                  <c:v>554403</c:v>
                </c:pt>
                <c:pt idx="684">
                  <c:v>554460</c:v>
                </c:pt>
                <c:pt idx="685">
                  <c:v>554514</c:v>
                </c:pt>
                <c:pt idx="686">
                  <c:v>554573</c:v>
                </c:pt>
                <c:pt idx="687">
                  <c:v>554632</c:v>
                </c:pt>
                <c:pt idx="688">
                  <c:v>554687</c:v>
                </c:pt>
                <c:pt idx="689">
                  <c:v>554744</c:v>
                </c:pt>
                <c:pt idx="690">
                  <c:v>554803</c:v>
                </c:pt>
                <c:pt idx="691">
                  <c:v>554857</c:v>
                </c:pt>
                <c:pt idx="692">
                  <c:v>554914</c:v>
                </c:pt>
                <c:pt idx="693">
                  <c:v>554973</c:v>
                </c:pt>
                <c:pt idx="694">
                  <c:v>555022</c:v>
                </c:pt>
                <c:pt idx="695">
                  <c:v>555076</c:v>
                </c:pt>
                <c:pt idx="696">
                  <c:v>555138</c:v>
                </c:pt>
                <c:pt idx="697">
                  <c:v>555196</c:v>
                </c:pt>
                <c:pt idx="698">
                  <c:v>555252</c:v>
                </c:pt>
                <c:pt idx="699">
                  <c:v>555308</c:v>
                </c:pt>
                <c:pt idx="700">
                  <c:v>555361</c:v>
                </c:pt>
                <c:pt idx="701">
                  <c:v>555417</c:v>
                </c:pt>
                <c:pt idx="702">
                  <c:v>555476</c:v>
                </c:pt>
                <c:pt idx="703">
                  <c:v>555534</c:v>
                </c:pt>
                <c:pt idx="704">
                  <c:v>555587</c:v>
                </c:pt>
                <c:pt idx="705">
                  <c:v>555640</c:v>
                </c:pt>
                <c:pt idx="706">
                  <c:v>555698</c:v>
                </c:pt>
                <c:pt idx="707">
                  <c:v>555755</c:v>
                </c:pt>
                <c:pt idx="708">
                  <c:v>555807</c:v>
                </c:pt>
                <c:pt idx="709">
                  <c:v>555863</c:v>
                </c:pt>
                <c:pt idx="710">
                  <c:v>555918</c:v>
                </c:pt>
                <c:pt idx="711">
                  <c:v>555975</c:v>
                </c:pt>
                <c:pt idx="712">
                  <c:v>556031</c:v>
                </c:pt>
                <c:pt idx="713">
                  <c:v>556087</c:v>
                </c:pt>
                <c:pt idx="714">
                  <c:v>556146</c:v>
                </c:pt>
                <c:pt idx="715">
                  <c:v>556203</c:v>
                </c:pt>
                <c:pt idx="716">
                  <c:v>556262</c:v>
                </c:pt>
                <c:pt idx="717">
                  <c:v>556314</c:v>
                </c:pt>
                <c:pt idx="718">
                  <c:v>556366</c:v>
                </c:pt>
                <c:pt idx="719">
                  <c:v>556420</c:v>
                </c:pt>
                <c:pt idx="720">
                  <c:v>556477</c:v>
                </c:pt>
                <c:pt idx="721">
                  <c:v>556530</c:v>
                </c:pt>
                <c:pt idx="722">
                  <c:v>556580</c:v>
                </c:pt>
                <c:pt idx="723">
                  <c:v>556643</c:v>
                </c:pt>
                <c:pt idx="724">
                  <c:v>556696</c:v>
                </c:pt>
                <c:pt idx="725">
                  <c:v>556755</c:v>
                </c:pt>
                <c:pt idx="726">
                  <c:v>556812</c:v>
                </c:pt>
                <c:pt idx="727">
                  <c:v>556868</c:v>
                </c:pt>
                <c:pt idx="728">
                  <c:v>556917</c:v>
                </c:pt>
                <c:pt idx="729">
                  <c:v>556977</c:v>
                </c:pt>
                <c:pt idx="730">
                  <c:v>557031</c:v>
                </c:pt>
                <c:pt idx="731">
                  <c:v>557087</c:v>
                </c:pt>
                <c:pt idx="732">
                  <c:v>557146</c:v>
                </c:pt>
                <c:pt idx="733">
                  <c:v>557200</c:v>
                </c:pt>
                <c:pt idx="734">
                  <c:v>557254</c:v>
                </c:pt>
                <c:pt idx="735">
                  <c:v>557314</c:v>
                </c:pt>
                <c:pt idx="736">
                  <c:v>557372</c:v>
                </c:pt>
                <c:pt idx="737">
                  <c:v>557429</c:v>
                </c:pt>
                <c:pt idx="738">
                  <c:v>557480</c:v>
                </c:pt>
                <c:pt idx="739">
                  <c:v>557537</c:v>
                </c:pt>
                <c:pt idx="740">
                  <c:v>557596</c:v>
                </c:pt>
                <c:pt idx="741">
                  <c:v>557647</c:v>
                </c:pt>
                <c:pt idx="742">
                  <c:v>557703</c:v>
                </c:pt>
                <c:pt idx="743">
                  <c:v>557756</c:v>
                </c:pt>
                <c:pt idx="744">
                  <c:v>557807</c:v>
                </c:pt>
                <c:pt idx="745">
                  <c:v>557860</c:v>
                </c:pt>
                <c:pt idx="746">
                  <c:v>557915</c:v>
                </c:pt>
                <c:pt idx="747">
                  <c:v>557971</c:v>
                </c:pt>
                <c:pt idx="748">
                  <c:v>558024</c:v>
                </c:pt>
                <c:pt idx="749">
                  <c:v>558077</c:v>
                </c:pt>
                <c:pt idx="750">
                  <c:v>558127</c:v>
                </c:pt>
                <c:pt idx="751">
                  <c:v>558186</c:v>
                </c:pt>
                <c:pt idx="752">
                  <c:v>558244</c:v>
                </c:pt>
                <c:pt idx="753">
                  <c:v>558300</c:v>
                </c:pt>
                <c:pt idx="754">
                  <c:v>558352</c:v>
                </c:pt>
                <c:pt idx="755">
                  <c:v>558410</c:v>
                </c:pt>
                <c:pt idx="756">
                  <c:v>558464</c:v>
                </c:pt>
                <c:pt idx="757">
                  <c:v>558519</c:v>
                </c:pt>
                <c:pt idx="758">
                  <c:v>558568</c:v>
                </c:pt>
                <c:pt idx="759">
                  <c:v>558624</c:v>
                </c:pt>
                <c:pt idx="760">
                  <c:v>558685</c:v>
                </c:pt>
                <c:pt idx="761">
                  <c:v>558739</c:v>
                </c:pt>
                <c:pt idx="762">
                  <c:v>558796</c:v>
                </c:pt>
                <c:pt idx="763">
                  <c:v>558853</c:v>
                </c:pt>
                <c:pt idx="764">
                  <c:v>558911</c:v>
                </c:pt>
                <c:pt idx="765">
                  <c:v>558965</c:v>
                </c:pt>
                <c:pt idx="766">
                  <c:v>559016</c:v>
                </c:pt>
                <c:pt idx="767">
                  <c:v>559067</c:v>
                </c:pt>
                <c:pt idx="768">
                  <c:v>559118</c:v>
                </c:pt>
                <c:pt idx="769">
                  <c:v>559173</c:v>
                </c:pt>
                <c:pt idx="770">
                  <c:v>559230</c:v>
                </c:pt>
                <c:pt idx="771">
                  <c:v>559284</c:v>
                </c:pt>
                <c:pt idx="772">
                  <c:v>559338</c:v>
                </c:pt>
                <c:pt idx="773">
                  <c:v>559391</c:v>
                </c:pt>
                <c:pt idx="774">
                  <c:v>559443</c:v>
                </c:pt>
                <c:pt idx="775">
                  <c:v>559500</c:v>
                </c:pt>
                <c:pt idx="776">
                  <c:v>559552</c:v>
                </c:pt>
                <c:pt idx="777">
                  <c:v>559609</c:v>
                </c:pt>
                <c:pt idx="778">
                  <c:v>559660</c:v>
                </c:pt>
                <c:pt idx="779">
                  <c:v>559719</c:v>
                </c:pt>
                <c:pt idx="780">
                  <c:v>559771</c:v>
                </c:pt>
                <c:pt idx="781">
                  <c:v>559827</c:v>
                </c:pt>
                <c:pt idx="782">
                  <c:v>559883</c:v>
                </c:pt>
                <c:pt idx="783">
                  <c:v>559934</c:v>
                </c:pt>
                <c:pt idx="784">
                  <c:v>559988</c:v>
                </c:pt>
                <c:pt idx="785">
                  <c:v>560047</c:v>
                </c:pt>
                <c:pt idx="786">
                  <c:v>560103</c:v>
                </c:pt>
                <c:pt idx="787">
                  <c:v>560154</c:v>
                </c:pt>
                <c:pt idx="788">
                  <c:v>560211</c:v>
                </c:pt>
                <c:pt idx="789">
                  <c:v>560269</c:v>
                </c:pt>
                <c:pt idx="790">
                  <c:v>560323</c:v>
                </c:pt>
                <c:pt idx="791">
                  <c:v>560380</c:v>
                </c:pt>
                <c:pt idx="792">
                  <c:v>560435</c:v>
                </c:pt>
                <c:pt idx="793">
                  <c:v>560488</c:v>
                </c:pt>
                <c:pt idx="794">
                  <c:v>560542</c:v>
                </c:pt>
                <c:pt idx="795">
                  <c:v>560602</c:v>
                </c:pt>
                <c:pt idx="796">
                  <c:v>560660</c:v>
                </c:pt>
                <c:pt idx="797">
                  <c:v>560713</c:v>
                </c:pt>
                <c:pt idx="798">
                  <c:v>560771</c:v>
                </c:pt>
                <c:pt idx="799">
                  <c:v>560828</c:v>
                </c:pt>
                <c:pt idx="800">
                  <c:v>560882</c:v>
                </c:pt>
                <c:pt idx="801">
                  <c:v>560935</c:v>
                </c:pt>
                <c:pt idx="802">
                  <c:v>560990</c:v>
                </c:pt>
                <c:pt idx="803">
                  <c:v>561047</c:v>
                </c:pt>
                <c:pt idx="804">
                  <c:v>561102</c:v>
                </c:pt>
                <c:pt idx="805">
                  <c:v>561160</c:v>
                </c:pt>
                <c:pt idx="806">
                  <c:v>561219</c:v>
                </c:pt>
                <c:pt idx="807">
                  <c:v>561278</c:v>
                </c:pt>
                <c:pt idx="808">
                  <c:v>561337</c:v>
                </c:pt>
                <c:pt idx="809">
                  <c:v>561391</c:v>
                </c:pt>
                <c:pt idx="810">
                  <c:v>561449</c:v>
                </c:pt>
                <c:pt idx="811">
                  <c:v>561509</c:v>
                </c:pt>
                <c:pt idx="812">
                  <c:v>561568</c:v>
                </c:pt>
                <c:pt idx="813">
                  <c:v>561630</c:v>
                </c:pt>
                <c:pt idx="814">
                  <c:v>561683</c:v>
                </c:pt>
                <c:pt idx="815">
                  <c:v>561740</c:v>
                </c:pt>
                <c:pt idx="816">
                  <c:v>561796</c:v>
                </c:pt>
                <c:pt idx="817">
                  <c:v>561851</c:v>
                </c:pt>
                <c:pt idx="818">
                  <c:v>561909</c:v>
                </c:pt>
                <c:pt idx="819">
                  <c:v>561965</c:v>
                </c:pt>
                <c:pt idx="820">
                  <c:v>562023</c:v>
                </c:pt>
                <c:pt idx="821">
                  <c:v>562076</c:v>
                </c:pt>
                <c:pt idx="822">
                  <c:v>562129</c:v>
                </c:pt>
                <c:pt idx="823">
                  <c:v>562183</c:v>
                </c:pt>
                <c:pt idx="824">
                  <c:v>562238</c:v>
                </c:pt>
                <c:pt idx="825">
                  <c:v>562296</c:v>
                </c:pt>
                <c:pt idx="826">
                  <c:v>562354</c:v>
                </c:pt>
                <c:pt idx="827">
                  <c:v>562412</c:v>
                </c:pt>
                <c:pt idx="828">
                  <c:v>562465</c:v>
                </c:pt>
                <c:pt idx="829">
                  <c:v>562523</c:v>
                </c:pt>
                <c:pt idx="830">
                  <c:v>562577</c:v>
                </c:pt>
                <c:pt idx="831">
                  <c:v>562635</c:v>
                </c:pt>
                <c:pt idx="832">
                  <c:v>562691</c:v>
                </c:pt>
                <c:pt idx="833">
                  <c:v>562747</c:v>
                </c:pt>
                <c:pt idx="834">
                  <c:v>562802</c:v>
                </c:pt>
                <c:pt idx="835">
                  <c:v>562861</c:v>
                </c:pt>
                <c:pt idx="836">
                  <c:v>562913</c:v>
                </c:pt>
                <c:pt idx="837">
                  <c:v>562968</c:v>
                </c:pt>
                <c:pt idx="838">
                  <c:v>563019</c:v>
                </c:pt>
                <c:pt idx="839">
                  <c:v>563069</c:v>
                </c:pt>
                <c:pt idx="840">
                  <c:v>563120</c:v>
                </c:pt>
                <c:pt idx="841">
                  <c:v>563175</c:v>
                </c:pt>
                <c:pt idx="842">
                  <c:v>563231</c:v>
                </c:pt>
                <c:pt idx="843">
                  <c:v>563292</c:v>
                </c:pt>
                <c:pt idx="844">
                  <c:v>563348</c:v>
                </c:pt>
                <c:pt idx="845">
                  <c:v>563410</c:v>
                </c:pt>
                <c:pt idx="846">
                  <c:v>563468</c:v>
                </c:pt>
                <c:pt idx="847">
                  <c:v>563524</c:v>
                </c:pt>
                <c:pt idx="848">
                  <c:v>563580</c:v>
                </c:pt>
                <c:pt idx="849">
                  <c:v>563635</c:v>
                </c:pt>
                <c:pt idx="850">
                  <c:v>563692</c:v>
                </c:pt>
                <c:pt idx="851">
                  <c:v>563748</c:v>
                </c:pt>
                <c:pt idx="852">
                  <c:v>563804</c:v>
                </c:pt>
                <c:pt idx="853">
                  <c:v>563863</c:v>
                </c:pt>
                <c:pt idx="854">
                  <c:v>563916</c:v>
                </c:pt>
                <c:pt idx="855">
                  <c:v>563969</c:v>
                </c:pt>
                <c:pt idx="856">
                  <c:v>564022</c:v>
                </c:pt>
                <c:pt idx="857">
                  <c:v>564078</c:v>
                </c:pt>
                <c:pt idx="858">
                  <c:v>564132</c:v>
                </c:pt>
                <c:pt idx="859">
                  <c:v>564191</c:v>
                </c:pt>
                <c:pt idx="860">
                  <c:v>564251</c:v>
                </c:pt>
                <c:pt idx="861">
                  <c:v>564308</c:v>
                </c:pt>
                <c:pt idx="862">
                  <c:v>564362</c:v>
                </c:pt>
                <c:pt idx="863">
                  <c:v>564420</c:v>
                </c:pt>
                <c:pt idx="864">
                  <c:v>564477</c:v>
                </c:pt>
                <c:pt idx="865">
                  <c:v>564534</c:v>
                </c:pt>
                <c:pt idx="866">
                  <c:v>564595</c:v>
                </c:pt>
                <c:pt idx="867">
                  <c:v>564654</c:v>
                </c:pt>
                <c:pt idx="868">
                  <c:v>564711</c:v>
                </c:pt>
                <c:pt idx="869">
                  <c:v>564768</c:v>
                </c:pt>
                <c:pt idx="870">
                  <c:v>564829</c:v>
                </c:pt>
                <c:pt idx="871">
                  <c:v>564887</c:v>
                </c:pt>
                <c:pt idx="872">
                  <c:v>564942</c:v>
                </c:pt>
                <c:pt idx="873">
                  <c:v>565001</c:v>
                </c:pt>
                <c:pt idx="874">
                  <c:v>565064</c:v>
                </c:pt>
                <c:pt idx="875">
                  <c:v>565128</c:v>
                </c:pt>
                <c:pt idx="876">
                  <c:v>565184</c:v>
                </c:pt>
                <c:pt idx="877">
                  <c:v>565240</c:v>
                </c:pt>
                <c:pt idx="878">
                  <c:v>565300</c:v>
                </c:pt>
                <c:pt idx="879">
                  <c:v>565361</c:v>
                </c:pt>
                <c:pt idx="880">
                  <c:v>565415</c:v>
                </c:pt>
                <c:pt idx="881">
                  <c:v>565472</c:v>
                </c:pt>
                <c:pt idx="882">
                  <c:v>565530</c:v>
                </c:pt>
                <c:pt idx="883">
                  <c:v>565592</c:v>
                </c:pt>
                <c:pt idx="884">
                  <c:v>565651</c:v>
                </c:pt>
                <c:pt idx="885">
                  <c:v>565705</c:v>
                </c:pt>
                <c:pt idx="886">
                  <c:v>565765</c:v>
                </c:pt>
                <c:pt idx="887">
                  <c:v>565824</c:v>
                </c:pt>
                <c:pt idx="888">
                  <c:v>565880</c:v>
                </c:pt>
                <c:pt idx="889">
                  <c:v>565942</c:v>
                </c:pt>
                <c:pt idx="890">
                  <c:v>566002</c:v>
                </c:pt>
                <c:pt idx="891">
                  <c:v>566058</c:v>
                </c:pt>
                <c:pt idx="892">
                  <c:v>566117</c:v>
                </c:pt>
                <c:pt idx="893">
                  <c:v>566171</c:v>
                </c:pt>
                <c:pt idx="894">
                  <c:v>566228</c:v>
                </c:pt>
                <c:pt idx="895">
                  <c:v>566282</c:v>
                </c:pt>
                <c:pt idx="896">
                  <c:v>566343</c:v>
                </c:pt>
                <c:pt idx="897">
                  <c:v>566401</c:v>
                </c:pt>
                <c:pt idx="898">
                  <c:v>566455</c:v>
                </c:pt>
                <c:pt idx="899">
                  <c:v>566506</c:v>
                </c:pt>
                <c:pt idx="900">
                  <c:v>566563</c:v>
                </c:pt>
                <c:pt idx="901">
                  <c:v>566621</c:v>
                </c:pt>
                <c:pt idx="902">
                  <c:v>566677</c:v>
                </c:pt>
                <c:pt idx="903">
                  <c:v>566732</c:v>
                </c:pt>
                <c:pt idx="904">
                  <c:v>566793</c:v>
                </c:pt>
                <c:pt idx="905">
                  <c:v>566852</c:v>
                </c:pt>
                <c:pt idx="906">
                  <c:v>566909</c:v>
                </c:pt>
                <c:pt idx="907">
                  <c:v>566967</c:v>
                </c:pt>
                <c:pt idx="908">
                  <c:v>567023</c:v>
                </c:pt>
                <c:pt idx="909">
                  <c:v>567083</c:v>
                </c:pt>
                <c:pt idx="910">
                  <c:v>567134</c:v>
                </c:pt>
                <c:pt idx="911">
                  <c:v>567194</c:v>
                </c:pt>
                <c:pt idx="912">
                  <c:v>567255</c:v>
                </c:pt>
                <c:pt idx="913">
                  <c:v>567316</c:v>
                </c:pt>
                <c:pt idx="914">
                  <c:v>567368</c:v>
                </c:pt>
                <c:pt idx="915">
                  <c:v>567425</c:v>
                </c:pt>
                <c:pt idx="916">
                  <c:v>567481</c:v>
                </c:pt>
                <c:pt idx="917">
                  <c:v>567543</c:v>
                </c:pt>
                <c:pt idx="918">
                  <c:v>567605</c:v>
                </c:pt>
                <c:pt idx="919">
                  <c:v>567657</c:v>
                </c:pt>
                <c:pt idx="920">
                  <c:v>567710</c:v>
                </c:pt>
                <c:pt idx="921">
                  <c:v>567774</c:v>
                </c:pt>
                <c:pt idx="922">
                  <c:v>567828</c:v>
                </c:pt>
                <c:pt idx="923">
                  <c:v>567886</c:v>
                </c:pt>
                <c:pt idx="924">
                  <c:v>567940</c:v>
                </c:pt>
                <c:pt idx="925">
                  <c:v>567996</c:v>
                </c:pt>
                <c:pt idx="926">
                  <c:v>568051</c:v>
                </c:pt>
                <c:pt idx="927">
                  <c:v>568105</c:v>
                </c:pt>
                <c:pt idx="928">
                  <c:v>568166</c:v>
                </c:pt>
                <c:pt idx="929">
                  <c:v>568225</c:v>
                </c:pt>
                <c:pt idx="930">
                  <c:v>568279</c:v>
                </c:pt>
                <c:pt idx="931">
                  <c:v>568338</c:v>
                </c:pt>
                <c:pt idx="932">
                  <c:v>568393</c:v>
                </c:pt>
                <c:pt idx="933">
                  <c:v>568453</c:v>
                </c:pt>
                <c:pt idx="934">
                  <c:v>568512</c:v>
                </c:pt>
                <c:pt idx="935">
                  <c:v>568567</c:v>
                </c:pt>
                <c:pt idx="936">
                  <c:v>568622</c:v>
                </c:pt>
                <c:pt idx="937">
                  <c:v>568676</c:v>
                </c:pt>
                <c:pt idx="938">
                  <c:v>568732</c:v>
                </c:pt>
                <c:pt idx="939">
                  <c:v>568790</c:v>
                </c:pt>
                <c:pt idx="940">
                  <c:v>568846</c:v>
                </c:pt>
                <c:pt idx="941">
                  <c:v>568903</c:v>
                </c:pt>
                <c:pt idx="942">
                  <c:v>568961</c:v>
                </c:pt>
                <c:pt idx="943">
                  <c:v>569014</c:v>
                </c:pt>
                <c:pt idx="944">
                  <c:v>569072</c:v>
                </c:pt>
                <c:pt idx="945">
                  <c:v>569131</c:v>
                </c:pt>
                <c:pt idx="946">
                  <c:v>569188</c:v>
                </c:pt>
                <c:pt idx="947">
                  <c:v>569244</c:v>
                </c:pt>
                <c:pt idx="948">
                  <c:v>569297</c:v>
                </c:pt>
                <c:pt idx="949">
                  <c:v>569353</c:v>
                </c:pt>
                <c:pt idx="950">
                  <c:v>569415</c:v>
                </c:pt>
                <c:pt idx="951">
                  <c:v>569471</c:v>
                </c:pt>
                <c:pt idx="952">
                  <c:v>569532</c:v>
                </c:pt>
                <c:pt idx="953">
                  <c:v>569588</c:v>
                </c:pt>
                <c:pt idx="954">
                  <c:v>569647</c:v>
                </c:pt>
                <c:pt idx="955">
                  <c:v>569702</c:v>
                </c:pt>
                <c:pt idx="956">
                  <c:v>569759</c:v>
                </c:pt>
                <c:pt idx="957">
                  <c:v>569821</c:v>
                </c:pt>
                <c:pt idx="958">
                  <c:v>569876</c:v>
                </c:pt>
                <c:pt idx="959">
                  <c:v>569936</c:v>
                </c:pt>
                <c:pt idx="960">
                  <c:v>569995</c:v>
                </c:pt>
                <c:pt idx="961">
                  <c:v>570054</c:v>
                </c:pt>
                <c:pt idx="962">
                  <c:v>570112</c:v>
                </c:pt>
                <c:pt idx="963">
                  <c:v>570171</c:v>
                </c:pt>
                <c:pt idx="964">
                  <c:v>570231</c:v>
                </c:pt>
                <c:pt idx="965">
                  <c:v>570291</c:v>
                </c:pt>
                <c:pt idx="966">
                  <c:v>570349</c:v>
                </c:pt>
                <c:pt idx="967">
                  <c:v>570407</c:v>
                </c:pt>
                <c:pt idx="968">
                  <c:v>570467</c:v>
                </c:pt>
                <c:pt idx="969">
                  <c:v>570525</c:v>
                </c:pt>
                <c:pt idx="970">
                  <c:v>570584</c:v>
                </c:pt>
                <c:pt idx="971">
                  <c:v>570640</c:v>
                </c:pt>
                <c:pt idx="972">
                  <c:v>570702</c:v>
                </c:pt>
                <c:pt idx="973">
                  <c:v>570757</c:v>
                </c:pt>
                <c:pt idx="974">
                  <c:v>570816</c:v>
                </c:pt>
                <c:pt idx="975">
                  <c:v>570869</c:v>
                </c:pt>
                <c:pt idx="976">
                  <c:v>570922</c:v>
                </c:pt>
                <c:pt idx="977">
                  <c:v>570976</c:v>
                </c:pt>
                <c:pt idx="978">
                  <c:v>571037</c:v>
                </c:pt>
                <c:pt idx="979">
                  <c:v>571093</c:v>
                </c:pt>
                <c:pt idx="980">
                  <c:v>571151</c:v>
                </c:pt>
                <c:pt idx="981">
                  <c:v>571209</c:v>
                </c:pt>
                <c:pt idx="982">
                  <c:v>571269</c:v>
                </c:pt>
                <c:pt idx="983">
                  <c:v>571326</c:v>
                </c:pt>
                <c:pt idx="984">
                  <c:v>571387</c:v>
                </c:pt>
                <c:pt idx="985">
                  <c:v>571438</c:v>
                </c:pt>
                <c:pt idx="986">
                  <c:v>571491</c:v>
                </c:pt>
                <c:pt idx="987">
                  <c:v>571552</c:v>
                </c:pt>
                <c:pt idx="988">
                  <c:v>571614</c:v>
                </c:pt>
                <c:pt idx="989">
                  <c:v>571672</c:v>
                </c:pt>
                <c:pt idx="990">
                  <c:v>571730</c:v>
                </c:pt>
                <c:pt idx="991">
                  <c:v>571786</c:v>
                </c:pt>
                <c:pt idx="992">
                  <c:v>571840</c:v>
                </c:pt>
                <c:pt idx="993">
                  <c:v>571900</c:v>
                </c:pt>
                <c:pt idx="994">
                  <c:v>571953</c:v>
                </c:pt>
                <c:pt idx="995">
                  <c:v>572009</c:v>
                </c:pt>
                <c:pt idx="996">
                  <c:v>572066</c:v>
                </c:pt>
                <c:pt idx="997">
                  <c:v>572120</c:v>
                </c:pt>
                <c:pt idx="998">
                  <c:v>572175</c:v>
                </c:pt>
                <c:pt idx="999">
                  <c:v>572232</c:v>
                </c:pt>
              </c:numCache>
            </c:numRef>
          </c:val>
          <c:smooth val="0"/>
          <c:extLst>
            <c:ext xmlns:c16="http://schemas.microsoft.com/office/drawing/2014/chart" uri="{C3380CC4-5D6E-409C-BE32-E72D297353CC}">
              <c16:uniqueId val="{00000004-D16B-4EE5-A055-A1FBD0DB199C}"/>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37047491705045"/>
          <c:y val="5.9742421332588412E-2"/>
          <c:w val="0.84059533831855926"/>
          <c:h val="0.81328049071471387"/>
        </c:manualLayout>
      </c:layout>
      <c:scatterChart>
        <c:scatterStyle val="lineMarker"/>
        <c:varyColors val="0"/>
        <c:ser>
          <c:idx val="0"/>
          <c:order val="0"/>
          <c:tx>
            <c:strRef>
              <c:f>Milwaukee!$A$1</c:f>
              <c:strCache>
                <c:ptCount val="1"/>
                <c:pt idx="0">
                  <c:v>Milwaukee actual confirmed cases</c:v>
                </c:pt>
              </c:strCache>
            </c:strRef>
          </c:tx>
          <c:spPr>
            <a:ln w="19050" cap="rnd">
              <a:noFill/>
              <a:round/>
            </a:ln>
            <a:effectLst/>
          </c:spPr>
          <c:marker>
            <c:symbol val="circle"/>
            <c:size val="5"/>
            <c:spPr>
              <a:solidFill>
                <a:srgbClr val="FF0000"/>
              </a:solidFill>
              <a:ln w="9525">
                <a:solidFill>
                  <a:schemeClr val="accent1"/>
                </a:solidFill>
              </a:ln>
              <a:effectLst/>
            </c:spPr>
          </c:marker>
          <c:xVal>
            <c:numRef>
              <c:f>Milwaukee!$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numCache>
            </c:numRef>
          </c:xVal>
          <c:yVal>
            <c:numRef>
              <c:f>Milwaukee!$A$2:$A$1000</c:f>
              <c:numCache>
                <c:formatCode>General</c:formatCode>
                <c:ptCount val="999"/>
                <c:pt idx="0">
                  <c:v>8</c:v>
                </c:pt>
                <c:pt idx="1">
                  <c:v>10</c:v>
                </c:pt>
                <c:pt idx="2">
                  <c:v>16</c:v>
                </c:pt>
                <c:pt idx="3">
                  <c:v>28</c:v>
                </c:pt>
                <c:pt idx="4">
                  <c:v>54</c:v>
                </c:pt>
                <c:pt idx="5">
                  <c:v>79</c:v>
                </c:pt>
                <c:pt idx="6">
                  <c:v>110</c:v>
                </c:pt>
                <c:pt idx="7">
                  <c:v>160</c:v>
                </c:pt>
                <c:pt idx="8">
                  <c:v>239</c:v>
                </c:pt>
                <c:pt idx="9">
                  <c:v>283</c:v>
                </c:pt>
                <c:pt idx="10">
                  <c:v>300</c:v>
                </c:pt>
                <c:pt idx="11">
                  <c:v>373</c:v>
                </c:pt>
                <c:pt idx="12">
                  <c:v>450</c:v>
                </c:pt>
                <c:pt idx="13">
                  <c:v>529</c:v>
                </c:pt>
                <c:pt idx="14">
                  <c:v>625</c:v>
                </c:pt>
                <c:pt idx="15">
                  <c:v>713</c:v>
                </c:pt>
                <c:pt idx="16">
                  <c:v>780</c:v>
                </c:pt>
                <c:pt idx="17">
                  <c:v>858</c:v>
                </c:pt>
                <c:pt idx="18">
                  <c:v>977</c:v>
                </c:pt>
                <c:pt idx="19">
                  <c:v>1082</c:v>
                </c:pt>
                <c:pt idx="20">
                  <c:v>1186</c:v>
                </c:pt>
                <c:pt idx="21">
                  <c:v>1324</c:v>
                </c:pt>
                <c:pt idx="22">
                  <c:v>1415</c:v>
                </c:pt>
                <c:pt idx="23">
                  <c:v>1535</c:v>
                </c:pt>
                <c:pt idx="24">
                  <c:v>1614</c:v>
                </c:pt>
                <c:pt idx="25">
                  <c:v>1723</c:v>
                </c:pt>
                <c:pt idx="26">
                  <c:v>1802</c:v>
                </c:pt>
                <c:pt idx="27">
                  <c:v>1906</c:v>
                </c:pt>
                <c:pt idx="28">
                  <c:v>1997</c:v>
                </c:pt>
                <c:pt idx="29">
                  <c:v>2062</c:v>
                </c:pt>
                <c:pt idx="30">
                  <c:v>2106</c:v>
                </c:pt>
                <c:pt idx="31" formatCode="0">
                  <c:v>2165</c:v>
                </c:pt>
                <c:pt idx="32" formatCode="0">
                  <c:v>2263</c:v>
                </c:pt>
                <c:pt idx="33" formatCode="0">
                  <c:v>2348</c:v>
                </c:pt>
                <c:pt idx="34" formatCode="0">
                  <c:v>2427</c:v>
                </c:pt>
                <c:pt idx="35" formatCode="0">
                  <c:v>2485</c:v>
                </c:pt>
                <c:pt idx="36" formatCode="0">
                  <c:v>2578</c:v>
                </c:pt>
                <c:pt idx="37" formatCode="0">
                  <c:v>2626</c:v>
                </c:pt>
                <c:pt idx="38" formatCode="0">
                  <c:v>2673</c:v>
                </c:pt>
                <c:pt idx="39" formatCode="0">
                  <c:v>2750</c:v>
                </c:pt>
                <c:pt idx="40" formatCode="0">
                  <c:v>2832</c:v>
                </c:pt>
                <c:pt idx="41" formatCode="0">
                  <c:v>2891</c:v>
                </c:pt>
                <c:pt idx="42">
                  <c:v>2998</c:v>
                </c:pt>
                <c:pt idx="43" formatCode="0">
                  <c:v>3113</c:v>
                </c:pt>
                <c:pt idx="44" formatCode="0">
                  <c:v>3167</c:v>
                </c:pt>
                <c:pt idx="45" formatCode="0">
                  <c:v>3225</c:v>
                </c:pt>
                <c:pt idx="46" formatCode="0">
                  <c:v>3327</c:v>
                </c:pt>
                <c:pt idx="47" formatCode="0">
                  <c:v>3462</c:v>
                </c:pt>
                <c:pt idx="48" formatCode="0">
                  <c:v>3581</c:v>
                </c:pt>
                <c:pt idx="49" formatCode="0">
                  <c:v>3692</c:v>
                </c:pt>
                <c:pt idx="50" formatCode="0">
                  <c:v>3797</c:v>
                </c:pt>
                <c:pt idx="51" formatCode="0">
                  <c:v>3861</c:v>
                </c:pt>
                <c:pt idx="52" formatCode="0">
                  <c:v>3922</c:v>
                </c:pt>
                <c:pt idx="53" formatCode="0">
                  <c:v>4045</c:v>
                </c:pt>
                <c:pt idx="54" formatCode="0">
                  <c:v>4165</c:v>
                </c:pt>
                <c:pt idx="55" formatCode="0">
                  <c:v>4324</c:v>
                </c:pt>
                <c:pt idx="56" formatCode="0">
                  <c:v>4470</c:v>
                </c:pt>
                <c:pt idx="57" formatCode="0">
                  <c:v>4574</c:v>
                </c:pt>
                <c:pt idx="58" formatCode="0">
                  <c:v>4656</c:v>
                </c:pt>
                <c:pt idx="59" formatCode="0">
                  <c:v>4709</c:v>
                </c:pt>
                <c:pt idx="60" formatCode="0">
                  <c:v>4868</c:v>
                </c:pt>
                <c:pt idx="61" formatCode="0">
                  <c:v>5069</c:v>
                </c:pt>
                <c:pt idx="62" formatCode="0">
                  <c:v>5237</c:v>
                </c:pt>
                <c:pt idx="63" formatCode="0">
                  <c:v>5486</c:v>
                </c:pt>
                <c:pt idx="64" formatCode="0">
                  <c:v>5691</c:v>
                </c:pt>
                <c:pt idx="65" formatCode="0">
                  <c:v>5758</c:v>
                </c:pt>
                <c:pt idx="66" formatCode="0">
                  <c:v>5848</c:v>
                </c:pt>
                <c:pt idx="67" formatCode="0">
                  <c:v>6180</c:v>
                </c:pt>
                <c:pt idx="68" formatCode="0">
                  <c:v>6385</c:v>
                </c:pt>
                <c:pt idx="69" formatCode="0">
                  <c:v>6583</c:v>
                </c:pt>
                <c:pt idx="70" formatCode="0">
                  <c:v>6855</c:v>
                </c:pt>
                <c:pt idx="71" formatCode="0">
                  <c:v>7076</c:v>
                </c:pt>
                <c:pt idx="72" formatCode="0">
                  <c:v>7263</c:v>
                </c:pt>
                <c:pt idx="73" formatCode="0">
                  <c:v>7442</c:v>
                </c:pt>
                <c:pt idx="74" formatCode="0">
                  <c:v>7697</c:v>
                </c:pt>
                <c:pt idx="75" formatCode="0">
                  <c:v>7991</c:v>
                </c:pt>
                <c:pt idx="76" formatCode="0">
                  <c:v>8491</c:v>
                </c:pt>
                <c:pt idx="77" formatCode="0">
                  <c:v>8754</c:v>
                </c:pt>
                <c:pt idx="78" formatCode="0">
                  <c:v>8860</c:v>
                </c:pt>
                <c:pt idx="79" formatCode="0">
                  <c:v>8930</c:v>
                </c:pt>
                <c:pt idx="80" formatCode="0">
                  <c:v>9151</c:v>
                </c:pt>
                <c:pt idx="81" formatCode="0">
                  <c:v>9283</c:v>
                </c:pt>
                <c:pt idx="82" formatCode="0">
                  <c:v>9593</c:v>
                </c:pt>
                <c:pt idx="83" formatCode="0">
                  <c:v>9774</c:v>
                </c:pt>
                <c:pt idx="84" formatCode="0">
                  <c:v>9940</c:v>
                </c:pt>
                <c:pt idx="85" formatCode="0">
                  <c:v>10081</c:v>
                </c:pt>
                <c:pt idx="86" formatCode="0">
                  <c:v>10186</c:v>
                </c:pt>
                <c:pt idx="87" formatCode="0">
                  <c:v>10267</c:v>
                </c:pt>
                <c:pt idx="88" formatCode="0">
                  <c:v>10406</c:v>
                </c:pt>
                <c:pt idx="89" formatCode="0">
                  <c:v>10557</c:v>
                </c:pt>
                <c:pt idx="90" formatCode="0">
                  <c:v>10671</c:v>
                </c:pt>
                <c:pt idx="91" formatCode="0">
                  <c:v>10792</c:v>
                </c:pt>
                <c:pt idx="92" formatCode="0">
                  <c:v>10898</c:v>
                </c:pt>
                <c:pt idx="93" formatCode="0">
                  <c:v>10990</c:v>
                </c:pt>
                <c:pt idx="94" formatCode="0">
                  <c:v>11081</c:v>
                </c:pt>
                <c:pt idx="95" formatCode="0">
                  <c:v>11190</c:v>
                </c:pt>
                <c:pt idx="96" formatCode="0">
                  <c:v>11405</c:v>
                </c:pt>
                <c:pt idx="97" formatCode="0">
                  <c:v>11529</c:v>
                </c:pt>
                <c:pt idx="98" formatCode="0">
                  <c:v>11675</c:v>
                </c:pt>
                <c:pt idx="99" formatCode="0">
                  <c:v>11798</c:v>
                </c:pt>
                <c:pt idx="100" formatCode="0">
                  <c:v>11901</c:v>
                </c:pt>
                <c:pt idx="101" formatCode="0">
                  <c:v>11960</c:v>
                </c:pt>
                <c:pt idx="102" formatCode="0">
                  <c:v>12140</c:v>
                </c:pt>
                <c:pt idx="103" formatCode="0">
                  <c:v>12290</c:v>
                </c:pt>
                <c:pt idx="104" formatCode="0">
                  <c:v>12448</c:v>
                </c:pt>
                <c:pt idx="105" formatCode="0">
                  <c:v>12664</c:v>
                </c:pt>
                <c:pt idx="106" formatCode="0">
                  <c:v>12819</c:v>
                </c:pt>
                <c:pt idx="107" formatCode="0">
                  <c:v>12948</c:v>
                </c:pt>
                <c:pt idx="108" formatCode="0">
                  <c:v>13130</c:v>
                </c:pt>
                <c:pt idx="109" formatCode="0">
                  <c:v>13338</c:v>
                </c:pt>
                <c:pt idx="110" formatCode="0">
                  <c:v>13535</c:v>
                </c:pt>
                <c:pt idx="111" formatCode="0">
                  <c:v>13748</c:v>
                </c:pt>
                <c:pt idx="112" formatCode="0">
                  <c:v>14075</c:v>
                </c:pt>
                <c:pt idx="113" formatCode="0">
                  <c:v>14302</c:v>
                </c:pt>
                <c:pt idx="114" formatCode="0">
                  <c:v>14507</c:v>
                </c:pt>
                <c:pt idx="115" formatCode="0">
                  <c:v>14684</c:v>
                </c:pt>
                <c:pt idx="116" formatCode="0">
                  <c:v>14937</c:v>
                </c:pt>
                <c:pt idx="117" formatCode="0">
                  <c:v>15272</c:v>
                </c:pt>
                <c:pt idx="118" formatCode="0">
                  <c:v>15641</c:v>
                </c:pt>
                <c:pt idx="119" formatCode="0">
                  <c:v>16076</c:v>
                </c:pt>
                <c:pt idx="120" formatCode="0">
                  <c:v>16413</c:v>
                </c:pt>
                <c:pt idx="121" formatCode="0">
                  <c:v>16627</c:v>
                </c:pt>
                <c:pt idx="122" formatCode="0">
                  <c:v>17033</c:v>
                </c:pt>
                <c:pt idx="123" formatCode="0">
                  <c:v>17407</c:v>
                </c:pt>
                <c:pt idx="124" formatCode="0">
                  <c:v>17871</c:v>
                </c:pt>
                <c:pt idx="125" formatCode="0">
                  <c:v>18280</c:v>
                </c:pt>
                <c:pt idx="126" formatCode="0">
                  <c:v>18700</c:v>
                </c:pt>
                <c:pt idx="127" formatCode="0">
                  <c:v>19123</c:v>
                </c:pt>
                <c:pt idx="128" formatCode="0">
                  <c:v>19451</c:v>
                </c:pt>
                <c:pt idx="129" formatCode="0">
                  <c:v>20019</c:v>
                </c:pt>
                <c:pt idx="130" formatCode="0">
                  <c:v>20347</c:v>
                </c:pt>
                <c:pt idx="131" formatCode="0">
                  <c:v>20900</c:v>
                </c:pt>
                <c:pt idx="132" formatCode="0">
                  <c:v>21422</c:v>
                </c:pt>
                <c:pt idx="133" formatCode="0">
                  <c:v>21858</c:v>
                </c:pt>
                <c:pt idx="134" formatCode="0">
                  <c:v>22309</c:v>
                </c:pt>
                <c:pt idx="135">
                  <c:v>22565</c:v>
                </c:pt>
                <c:pt idx="136">
                  <c:v>22908</c:v>
                </c:pt>
                <c:pt idx="137">
                  <c:v>23294</c:v>
                </c:pt>
                <c:pt idx="138">
                  <c:v>23754</c:v>
                </c:pt>
                <c:pt idx="139">
                  <c:v>24069</c:v>
                </c:pt>
                <c:pt idx="140">
                  <c:v>24515</c:v>
                </c:pt>
                <c:pt idx="141">
                  <c:v>24838</c:v>
                </c:pt>
                <c:pt idx="142">
                  <c:v>24996</c:v>
                </c:pt>
                <c:pt idx="143">
                  <c:v>25273</c:v>
                </c:pt>
                <c:pt idx="144">
                  <c:v>25566</c:v>
                </c:pt>
                <c:pt idx="145">
                  <c:v>25910</c:v>
                </c:pt>
                <c:pt idx="146">
                  <c:v>26305</c:v>
                </c:pt>
                <c:pt idx="147">
                  <c:v>26823</c:v>
                </c:pt>
                <c:pt idx="148">
                  <c:v>27054</c:v>
                </c:pt>
                <c:pt idx="149">
                  <c:v>27235</c:v>
                </c:pt>
                <c:pt idx="150">
                  <c:v>27509</c:v>
                </c:pt>
                <c:pt idx="151">
                  <c:v>27636</c:v>
                </c:pt>
                <c:pt idx="152">
                  <c:v>28065</c:v>
                </c:pt>
                <c:pt idx="153">
                  <c:v>28481</c:v>
                </c:pt>
                <c:pt idx="154">
                  <c:v>28777</c:v>
                </c:pt>
                <c:pt idx="155">
                  <c:v>29064</c:v>
                </c:pt>
                <c:pt idx="156">
                  <c:v>29231</c:v>
                </c:pt>
                <c:pt idx="157">
                  <c:v>29438</c:v>
                </c:pt>
                <c:pt idx="158">
                  <c:v>29689</c:v>
                </c:pt>
                <c:pt idx="159">
                  <c:v>30022</c:v>
                </c:pt>
                <c:pt idx="160">
                  <c:v>30331</c:v>
                </c:pt>
                <c:pt idx="161">
                  <c:v>30638</c:v>
                </c:pt>
                <c:pt idx="162">
                  <c:v>30733</c:v>
                </c:pt>
                <c:pt idx="163">
                  <c:v>30861</c:v>
                </c:pt>
                <c:pt idx="164">
                  <c:v>31030</c:v>
                </c:pt>
                <c:pt idx="165">
                  <c:v>31258</c:v>
                </c:pt>
                <c:pt idx="166">
                  <c:v>31520</c:v>
                </c:pt>
                <c:pt idx="167">
                  <c:v>31774</c:v>
                </c:pt>
                <c:pt idx="168">
                  <c:v>31994</c:v>
                </c:pt>
                <c:pt idx="169">
                  <c:v>32136</c:v>
                </c:pt>
                <c:pt idx="170">
                  <c:v>32178</c:v>
                </c:pt>
                <c:pt idx="171">
                  <c:v>32378</c:v>
                </c:pt>
                <c:pt idx="172">
                  <c:v>32517</c:v>
                </c:pt>
                <c:pt idx="173">
                  <c:v>32689</c:v>
                </c:pt>
                <c:pt idx="174">
                  <c:v>33066</c:v>
                </c:pt>
                <c:pt idx="175">
                  <c:v>33244</c:v>
                </c:pt>
                <c:pt idx="176">
                  <c:v>33394</c:v>
                </c:pt>
                <c:pt idx="177">
                  <c:v>33472</c:v>
                </c:pt>
                <c:pt idx="178">
                  <c:v>33652</c:v>
                </c:pt>
                <c:pt idx="179">
                  <c:v>33756</c:v>
                </c:pt>
                <c:pt idx="180">
                  <c:v>33983</c:v>
                </c:pt>
                <c:pt idx="181">
                  <c:v>34222</c:v>
                </c:pt>
                <c:pt idx="182">
                  <c:v>34481</c:v>
                </c:pt>
                <c:pt idx="183">
                  <c:v>34735</c:v>
                </c:pt>
                <c:pt idx="184">
                  <c:v>34824</c:v>
                </c:pt>
                <c:pt idx="185">
                  <c:v>35019</c:v>
                </c:pt>
                <c:pt idx="186">
                  <c:v>35299</c:v>
                </c:pt>
                <c:pt idx="187">
                  <c:v>35674</c:v>
                </c:pt>
                <c:pt idx="188">
                  <c:v>36183</c:v>
                </c:pt>
                <c:pt idx="189">
                  <c:v>36595</c:v>
                </c:pt>
                <c:pt idx="190">
                  <c:v>36950</c:v>
                </c:pt>
                <c:pt idx="191">
                  <c:v>37122</c:v>
                </c:pt>
                <c:pt idx="192">
                  <c:v>37538</c:v>
                </c:pt>
                <c:pt idx="193">
                  <c:v>37833</c:v>
                </c:pt>
                <c:pt idx="194">
                  <c:v>38343</c:v>
                </c:pt>
                <c:pt idx="195">
                  <c:v>38813</c:v>
                </c:pt>
                <c:pt idx="196">
                  <c:v>39377</c:v>
                </c:pt>
                <c:pt idx="197">
                  <c:v>39854</c:v>
                </c:pt>
                <c:pt idx="198">
                  <c:v>40049</c:v>
                </c:pt>
                <c:pt idx="199">
                  <c:v>40510</c:v>
                </c:pt>
                <c:pt idx="200">
                  <c:v>40843</c:v>
                </c:pt>
                <c:pt idx="201">
                  <c:v>41411</c:v>
                </c:pt>
                <c:pt idx="202">
                  <c:v>41953</c:v>
                </c:pt>
                <c:pt idx="203">
                  <c:v>42472</c:v>
                </c:pt>
                <c:pt idx="204">
                  <c:v>42820</c:v>
                </c:pt>
                <c:pt idx="205">
                  <c:v>43011</c:v>
                </c:pt>
                <c:pt idx="206">
                  <c:v>43410</c:v>
                </c:pt>
                <c:pt idx="207">
                  <c:v>43891</c:v>
                </c:pt>
                <c:pt idx="208">
                  <c:v>44526</c:v>
                </c:pt>
                <c:pt idx="209">
                  <c:v>45157</c:v>
                </c:pt>
                <c:pt idx="210">
                  <c:v>45628</c:v>
                </c:pt>
                <c:pt idx="211">
                  <c:v>46129</c:v>
                </c:pt>
                <c:pt idx="212">
                  <c:v>46448</c:v>
                </c:pt>
                <c:pt idx="213">
                  <c:v>47496</c:v>
                </c:pt>
                <c:pt idx="214">
                  <c:v>48220</c:v>
                </c:pt>
                <c:pt idx="215">
                  <c:v>49041</c:v>
                </c:pt>
                <c:pt idx="216">
                  <c:v>49761</c:v>
                </c:pt>
                <c:pt idx="217">
                  <c:v>49761</c:v>
                </c:pt>
                <c:pt idx="218">
                  <c:v>50543</c:v>
                </c:pt>
                <c:pt idx="219">
                  <c:v>51149</c:v>
                </c:pt>
                <c:pt idx="220">
                  <c:v>52492</c:v>
                </c:pt>
                <c:pt idx="221">
                  <c:v>53649</c:v>
                </c:pt>
                <c:pt idx="222">
                  <c:v>54243</c:v>
                </c:pt>
                <c:pt idx="223">
                  <c:v>55368</c:v>
                </c:pt>
                <c:pt idx="224">
                  <c:v>56005</c:v>
                </c:pt>
                <c:pt idx="225">
                  <c:v>57052</c:v>
                </c:pt>
                <c:pt idx="226">
                  <c:v>57457</c:v>
                </c:pt>
                <c:pt idx="227">
                  <c:v>58905</c:v>
                </c:pt>
                <c:pt idx="228">
                  <c:v>59809</c:v>
                </c:pt>
                <c:pt idx="229">
                  <c:v>60943</c:v>
                </c:pt>
                <c:pt idx="230">
                  <c:v>62113</c:v>
                </c:pt>
                <c:pt idx="231">
                  <c:v>63518</c:v>
                </c:pt>
                <c:pt idx="232">
                  <c:v>64361</c:v>
                </c:pt>
                <c:pt idx="233">
                  <c:v>65063</c:v>
                </c:pt>
                <c:pt idx="234">
                  <c:v>66505</c:v>
                </c:pt>
                <c:pt idx="235">
                  <c:v>68236</c:v>
                </c:pt>
                <c:pt idx="236">
                  <c:v>69813</c:v>
                </c:pt>
                <c:pt idx="237">
                  <c:v>71241</c:v>
                </c:pt>
                <c:pt idx="238">
                  <c:v>72826</c:v>
                </c:pt>
                <c:pt idx="239">
                  <c:v>73858</c:v>
                </c:pt>
                <c:pt idx="240">
                  <c:v>75059</c:v>
                </c:pt>
                <c:pt idx="241">
                  <c:v>76953</c:v>
                </c:pt>
                <c:pt idx="242">
                  <c:v>78775</c:v>
                </c:pt>
                <c:pt idx="243">
                  <c:v>77782</c:v>
                </c:pt>
                <c:pt idx="244">
                  <c:v>82636</c:v>
                </c:pt>
                <c:pt idx="245">
                  <c:v>84070</c:v>
                </c:pt>
                <c:pt idx="246">
                  <c:v>85562</c:v>
                </c:pt>
                <c:pt idx="247">
                  <c:v>86459</c:v>
                </c:pt>
                <c:pt idx="248">
                  <c:v>88613</c:v>
                </c:pt>
                <c:pt idx="249">
                  <c:v>91147</c:v>
                </c:pt>
                <c:pt idx="250">
                  <c:v>93340</c:v>
                </c:pt>
                <c:pt idx="251">
                  <c:v>95232</c:v>
                </c:pt>
                <c:pt idx="252">
                  <c:v>97019</c:v>
                </c:pt>
                <c:pt idx="253">
                  <c:v>97756</c:v>
                </c:pt>
                <c:pt idx="254">
                  <c:v>98799</c:v>
                </c:pt>
                <c:pt idx="255">
                  <c:v>100699</c:v>
                </c:pt>
                <c:pt idx="256">
                  <c:v>102349</c:v>
                </c:pt>
                <c:pt idx="257">
                  <c:v>104038</c:v>
                </c:pt>
                <c:pt idx="258">
                  <c:v>104670</c:v>
                </c:pt>
                <c:pt idx="259">
                  <c:v>106039</c:v>
                </c:pt>
                <c:pt idx="260">
                  <c:v>107197</c:v>
                </c:pt>
                <c:pt idx="261">
                  <c:v>107943</c:v>
                </c:pt>
                <c:pt idx="262">
                  <c:v>109434</c:v>
                </c:pt>
                <c:pt idx="263">
                  <c:v>110681</c:v>
                </c:pt>
                <c:pt idx="264">
                  <c:v>111974</c:v>
                </c:pt>
                <c:pt idx="265">
                  <c:v>113285</c:v>
                </c:pt>
                <c:pt idx="266">
                  <c:v>114816</c:v>
                </c:pt>
                <c:pt idx="267">
                  <c:v>115511</c:v>
                </c:pt>
                <c:pt idx="268">
                  <c:v>116201</c:v>
                </c:pt>
                <c:pt idx="269">
                  <c:v>117583</c:v>
                </c:pt>
                <c:pt idx="270">
                  <c:v>118815</c:v>
                </c:pt>
                <c:pt idx="271">
                  <c:v>120061</c:v>
                </c:pt>
                <c:pt idx="272">
                  <c:v>121237</c:v>
                </c:pt>
                <c:pt idx="273">
                  <c:v>122334</c:v>
                </c:pt>
                <c:pt idx="274">
                  <c:v>123278</c:v>
                </c:pt>
                <c:pt idx="275">
                  <c:v>123981</c:v>
                </c:pt>
                <c:pt idx="276">
                  <c:v>125637</c:v>
                </c:pt>
                <c:pt idx="277">
                  <c:v>126305</c:v>
                </c:pt>
                <c:pt idx="278">
                  <c:v>127452</c:v>
                </c:pt>
                <c:pt idx="279">
                  <c:v>128371</c:v>
                </c:pt>
                <c:pt idx="280">
                  <c:v>129519</c:v>
                </c:pt>
                <c:pt idx="281">
                  <c:v>130008</c:v>
                </c:pt>
                <c:pt idx="282">
                  <c:v>130348</c:v>
                </c:pt>
                <c:pt idx="283">
                  <c:v>131130</c:v>
                </c:pt>
                <c:pt idx="284">
                  <c:v>131975</c:v>
                </c:pt>
                <c:pt idx="285">
                  <c:v>132896</c:v>
                </c:pt>
                <c:pt idx="286">
                  <c:v>133217</c:v>
                </c:pt>
                <c:pt idx="287">
                  <c:v>133377</c:v>
                </c:pt>
                <c:pt idx="288">
                  <c:v>133896</c:v>
                </c:pt>
                <c:pt idx="289">
                  <c:v>134417</c:v>
                </c:pt>
                <c:pt idx="290">
                  <c:v>135235</c:v>
                </c:pt>
                <c:pt idx="291">
                  <c:v>135996</c:v>
                </c:pt>
                <c:pt idx="292">
                  <c:v>136989</c:v>
                </c:pt>
                <c:pt idx="293">
                  <c:v>137483</c:v>
                </c:pt>
                <c:pt idx="294">
                  <c:v>137857</c:v>
                </c:pt>
                <c:pt idx="295">
                  <c:v>138316</c:v>
                </c:pt>
                <c:pt idx="296">
                  <c:v>138630</c:v>
                </c:pt>
                <c:pt idx="297">
                  <c:v>139870</c:v>
                </c:pt>
                <c:pt idx="298">
                  <c:v>141042</c:v>
                </c:pt>
                <c:pt idx="299">
                  <c:v>142303</c:v>
                </c:pt>
                <c:pt idx="300">
                  <c:v>143170</c:v>
                </c:pt>
                <c:pt idx="301">
                  <c:v>143994</c:v>
                </c:pt>
                <c:pt idx="302">
                  <c:v>144416</c:v>
                </c:pt>
                <c:pt idx="303">
                  <c:v>144846</c:v>
                </c:pt>
                <c:pt idx="304">
                  <c:v>145742</c:v>
                </c:pt>
                <c:pt idx="305">
                  <c:v>146575</c:v>
                </c:pt>
                <c:pt idx="306">
                  <c:v>147375</c:v>
                </c:pt>
                <c:pt idx="307">
                  <c:v>148034</c:v>
                </c:pt>
                <c:pt idx="308">
                  <c:v>148554</c:v>
                </c:pt>
                <c:pt idx="309">
                  <c:v>149004</c:v>
                </c:pt>
                <c:pt idx="310">
                  <c:v>149269</c:v>
                </c:pt>
                <c:pt idx="311">
                  <c:v>149683</c:v>
                </c:pt>
                <c:pt idx="312">
                  <c:v>150244</c:v>
                </c:pt>
                <c:pt idx="313">
                  <c:v>150838</c:v>
                </c:pt>
                <c:pt idx="314">
                  <c:v>151399</c:v>
                </c:pt>
                <c:pt idx="315">
                  <c:v>151823</c:v>
                </c:pt>
                <c:pt idx="316">
                  <c:v>152083</c:v>
                </c:pt>
                <c:pt idx="317">
                  <c:v>152361</c:v>
                </c:pt>
                <c:pt idx="318">
                  <c:v>152742</c:v>
                </c:pt>
                <c:pt idx="319">
                  <c:v>153086</c:v>
                </c:pt>
                <c:pt idx="320">
                  <c:v>153538</c:v>
                </c:pt>
                <c:pt idx="321">
                  <c:v>153934</c:v>
                </c:pt>
                <c:pt idx="322">
                  <c:v>154344</c:v>
                </c:pt>
                <c:pt idx="323">
                  <c:v>154620</c:v>
                </c:pt>
              </c:numCache>
            </c:numRef>
          </c:yVal>
          <c:smooth val="0"/>
          <c:extLst>
            <c:ext xmlns:c16="http://schemas.microsoft.com/office/drawing/2014/chart" uri="{C3380CC4-5D6E-409C-BE32-E72D297353CC}">
              <c16:uniqueId val="{00000000-0C3A-44E7-B97E-FB21F459FFF6}"/>
            </c:ext>
          </c:extLst>
        </c:ser>
        <c:ser>
          <c:idx val="1"/>
          <c:order val="1"/>
          <c:tx>
            <c:v>Alagoz model results</c:v>
          </c:tx>
          <c:spPr>
            <a:ln w="25400" cap="rnd">
              <a:solidFill>
                <a:schemeClr val="tx1"/>
              </a:solidFill>
              <a:round/>
            </a:ln>
            <a:effectLst/>
          </c:spPr>
          <c:marker>
            <c:symbol val="circle"/>
            <c:size val="5"/>
            <c:spPr>
              <a:solidFill>
                <a:schemeClr val="tx1"/>
              </a:solidFill>
              <a:ln w="9525">
                <a:solidFill>
                  <a:schemeClr val="tx1"/>
                </a:solidFill>
              </a:ln>
              <a:effectLst/>
            </c:spPr>
          </c:marker>
          <c:dPt>
            <c:idx val="11"/>
            <c:marker>
              <c:symbol val="circle"/>
              <c:size val="5"/>
              <c:spPr>
                <a:solidFill>
                  <a:schemeClr val="tx1"/>
                </a:solidFill>
                <a:ln w="9525">
                  <a:solidFill>
                    <a:schemeClr val="tx1"/>
                  </a:solidFill>
                </a:ln>
                <a:effectLst/>
              </c:spPr>
            </c:marker>
            <c:bubble3D val="0"/>
            <c:extLst>
              <c:ext xmlns:c16="http://schemas.microsoft.com/office/drawing/2014/chart" uri="{C3380CC4-5D6E-409C-BE32-E72D297353CC}">
                <c16:uniqueId val="{00000001-0C3A-44E7-B97E-FB21F459FFF6}"/>
              </c:ext>
            </c:extLst>
          </c:dPt>
          <c:errBars>
            <c:errDir val="y"/>
            <c:errBarType val="both"/>
            <c:errValType val="cust"/>
            <c:noEndCap val="0"/>
            <c:plus>
              <c:numRef>
                <c:f>mean!$S$2:$S$103</c:f>
                <c:numCache>
                  <c:formatCode>General</c:formatCode>
                  <c:ptCount val="102"/>
                  <c:pt idx="0">
                    <c:v>0</c:v>
                  </c:pt>
                  <c:pt idx="1">
                    <c:v>0</c:v>
                  </c:pt>
                  <c:pt idx="2">
                    <c:v>0</c:v>
                  </c:pt>
                  <c:pt idx="3">
                    <c:v>0</c:v>
                  </c:pt>
                  <c:pt idx="4">
                    <c:v>0</c:v>
                  </c:pt>
                  <c:pt idx="5">
                    <c:v>1</c:v>
                  </c:pt>
                  <c:pt idx="6">
                    <c:v>0</c:v>
                  </c:pt>
                  <c:pt idx="7">
                    <c:v>1</c:v>
                  </c:pt>
                  <c:pt idx="8">
                    <c:v>1</c:v>
                  </c:pt>
                  <c:pt idx="9">
                    <c:v>1</c:v>
                  </c:pt>
                  <c:pt idx="10">
                    <c:v>2</c:v>
                  </c:pt>
                  <c:pt idx="11">
                    <c:v>3</c:v>
                  </c:pt>
                  <c:pt idx="12">
                    <c:v>3</c:v>
                  </c:pt>
                  <c:pt idx="13">
                    <c:v>4</c:v>
                  </c:pt>
                  <c:pt idx="14">
                    <c:v>5</c:v>
                  </c:pt>
                  <c:pt idx="15">
                    <c:v>7</c:v>
                  </c:pt>
                  <c:pt idx="16">
                    <c:v>7</c:v>
                  </c:pt>
                  <c:pt idx="17">
                    <c:v>9</c:v>
                  </c:pt>
                  <c:pt idx="18">
                    <c:v>11</c:v>
                  </c:pt>
                  <c:pt idx="19">
                    <c:v>14</c:v>
                  </c:pt>
                  <c:pt idx="20">
                    <c:v>15</c:v>
                  </c:pt>
                  <c:pt idx="21">
                    <c:v>17</c:v>
                  </c:pt>
                  <c:pt idx="22">
                    <c:v>19</c:v>
                  </c:pt>
                  <c:pt idx="23">
                    <c:v>22</c:v>
                  </c:pt>
                  <c:pt idx="24">
                    <c:v>25</c:v>
                  </c:pt>
                  <c:pt idx="25">
                    <c:v>28</c:v>
                  </c:pt>
                  <c:pt idx="26">
                    <c:v>31</c:v>
                  </c:pt>
                  <c:pt idx="27">
                    <c:v>34</c:v>
                  </c:pt>
                  <c:pt idx="28">
                    <c:v>37</c:v>
                  </c:pt>
                  <c:pt idx="29">
                    <c:v>40</c:v>
                  </c:pt>
                  <c:pt idx="30">
                    <c:v>44</c:v>
                  </c:pt>
                  <c:pt idx="31">
                    <c:v>48</c:v>
                  </c:pt>
                  <c:pt idx="32">
                    <c:v>51</c:v>
                  </c:pt>
                  <c:pt idx="33">
                    <c:v>56</c:v>
                  </c:pt>
                  <c:pt idx="34">
                    <c:v>59</c:v>
                  </c:pt>
                  <c:pt idx="35">
                    <c:v>65</c:v>
                  </c:pt>
                  <c:pt idx="36">
                    <c:v>69</c:v>
                  </c:pt>
                  <c:pt idx="37">
                    <c:v>74</c:v>
                  </c:pt>
                  <c:pt idx="38">
                    <c:v>79</c:v>
                  </c:pt>
                  <c:pt idx="39">
                    <c:v>82</c:v>
                  </c:pt>
                  <c:pt idx="40">
                    <c:v>84</c:v>
                  </c:pt>
                  <c:pt idx="41">
                    <c:v>87</c:v>
                  </c:pt>
                  <c:pt idx="42">
                    <c:v>91</c:v>
                  </c:pt>
                  <c:pt idx="43">
                    <c:v>94</c:v>
                  </c:pt>
                  <c:pt idx="44">
                    <c:v>99</c:v>
                  </c:pt>
                  <c:pt idx="45">
                    <c:v>103</c:v>
                  </c:pt>
                  <c:pt idx="46">
                    <c:v>108</c:v>
                  </c:pt>
                  <c:pt idx="47">
                    <c:v>111</c:v>
                  </c:pt>
                  <c:pt idx="48">
                    <c:v>115</c:v>
                  </c:pt>
                  <c:pt idx="49">
                    <c:v>119</c:v>
                  </c:pt>
                  <c:pt idx="50">
                    <c:v>122</c:v>
                  </c:pt>
                  <c:pt idx="51">
                    <c:v>127</c:v>
                  </c:pt>
                  <c:pt idx="52">
                    <c:v>130</c:v>
                  </c:pt>
                  <c:pt idx="53">
                    <c:v>135</c:v>
                  </c:pt>
                  <c:pt idx="54">
                    <c:v>140</c:v>
                  </c:pt>
                  <c:pt idx="55">
                    <c:v>144</c:v>
                  </c:pt>
                  <c:pt idx="56">
                    <c:v>147</c:v>
                  </c:pt>
                  <c:pt idx="57">
                    <c:v>152</c:v>
                  </c:pt>
                  <c:pt idx="58">
                    <c:v>156</c:v>
                  </c:pt>
                  <c:pt idx="59">
                    <c:v>159</c:v>
                  </c:pt>
                  <c:pt idx="60">
                    <c:v>164</c:v>
                  </c:pt>
                  <c:pt idx="61">
                    <c:v>167</c:v>
                  </c:pt>
                  <c:pt idx="62">
                    <c:v>172</c:v>
                  </c:pt>
                  <c:pt idx="63">
                    <c:v>175</c:v>
                  </c:pt>
                  <c:pt idx="64">
                    <c:v>181</c:v>
                  </c:pt>
                  <c:pt idx="65">
                    <c:v>185</c:v>
                  </c:pt>
                  <c:pt idx="66">
                    <c:v>189</c:v>
                  </c:pt>
                  <c:pt idx="67">
                    <c:v>195</c:v>
                  </c:pt>
                  <c:pt idx="68">
                    <c:v>200</c:v>
                  </c:pt>
                  <c:pt idx="69">
                    <c:v>205</c:v>
                  </c:pt>
                  <c:pt idx="70">
                    <c:v>210</c:v>
                  </c:pt>
                  <c:pt idx="71">
                    <c:v>215</c:v>
                  </c:pt>
                  <c:pt idx="72">
                    <c:v>219</c:v>
                  </c:pt>
                  <c:pt idx="73">
                    <c:v>224</c:v>
                  </c:pt>
                  <c:pt idx="74">
                    <c:v>230</c:v>
                  </c:pt>
                  <c:pt idx="75">
                    <c:v>236</c:v>
                  </c:pt>
                  <c:pt idx="76">
                    <c:v>243</c:v>
                  </c:pt>
                  <c:pt idx="77">
                    <c:v>250</c:v>
                  </c:pt>
                  <c:pt idx="78">
                    <c:v>257</c:v>
                  </c:pt>
                  <c:pt idx="79">
                    <c:v>264</c:v>
                  </c:pt>
                  <c:pt idx="80">
                    <c:v>271</c:v>
                  </c:pt>
                  <c:pt idx="81">
                    <c:v>278</c:v>
                  </c:pt>
                  <c:pt idx="82">
                    <c:v>287</c:v>
                  </c:pt>
                  <c:pt idx="83">
                    <c:v>295</c:v>
                  </c:pt>
                  <c:pt idx="84">
                    <c:v>305</c:v>
                  </c:pt>
                  <c:pt idx="85">
                    <c:v>315</c:v>
                  </c:pt>
                  <c:pt idx="86">
                    <c:v>324</c:v>
                  </c:pt>
                  <c:pt idx="87">
                    <c:v>332</c:v>
                  </c:pt>
                  <c:pt idx="88">
                    <c:v>340</c:v>
                  </c:pt>
                  <c:pt idx="89">
                    <c:v>349</c:v>
                  </c:pt>
                  <c:pt idx="90">
                    <c:v>359</c:v>
                  </c:pt>
                  <c:pt idx="91">
                    <c:v>367</c:v>
                  </c:pt>
                  <c:pt idx="92">
                    <c:v>375</c:v>
                  </c:pt>
                  <c:pt idx="93">
                    <c:v>385</c:v>
                  </c:pt>
                  <c:pt idx="94">
                    <c:v>395</c:v>
                  </c:pt>
                  <c:pt idx="95">
                    <c:v>404</c:v>
                  </c:pt>
                  <c:pt idx="96">
                    <c:v>414</c:v>
                  </c:pt>
                  <c:pt idx="97">
                    <c:v>424</c:v>
                  </c:pt>
                  <c:pt idx="98">
                    <c:v>433</c:v>
                  </c:pt>
                  <c:pt idx="99">
                    <c:v>443</c:v>
                  </c:pt>
                  <c:pt idx="100">
                    <c:v>451</c:v>
                  </c:pt>
                  <c:pt idx="101">
                    <c:v>461</c:v>
                  </c:pt>
                </c:numCache>
              </c:numRef>
            </c:plus>
            <c:minus>
              <c:numRef>
                <c:f>mean!$R$2:$R$101</c:f>
                <c:numCache>
                  <c:formatCode>General</c:formatCode>
                  <c:ptCount val="100"/>
                  <c:pt idx="0">
                    <c:v>0</c:v>
                  </c:pt>
                  <c:pt idx="1">
                    <c:v>0</c:v>
                  </c:pt>
                  <c:pt idx="2">
                    <c:v>0</c:v>
                  </c:pt>
                  <c:pt idx="3">
                    <c:v>0</c:v>
                  </c:pt>
                  <c:pt idx="4">
                    <c:v>0</c:v>
                  </c:pt>
                  <c:pt idx="5">
                    <c:v>0</c:v>
                  </c:pt>
                  <c:pt idx="6">
                    <c:v>1</c:v>
                  </c:pt>
                  <c:pt idx="7">
                    <c:v>1</c:v>
                  </c:pt>
                  <c:pt idx="8">
                    <c:v>1</c:v>
                  </c:pt>
                  <c:pt idx="9">
                    <c:v>2</c:v>
                  </c:pt>
                  <c:pt idx="10">
                    <c:v>2</c:v>
                  </c:pt>
                  <c:pt idx="11">
                    <c:v>2</c:v>
                  </c:pt>
                  <c:pt idx="12">
                    <c:v>3</c:v>
                  </c:pt>
                  <c:pt idx="13">
                    <c:v>3</c:v>
                  </c:pt>
                  <c:pt idx="14">
                    <c:v>5</c:v>
                  </c:pt>
                  <c:pt idx="15">
                    <c:v>6</c:v>
                  </c:pt>
                  <c:pt idx="16">
                    <c:v>8</c:v>
                  </c:pt>
                  <c:pt idx="17">
                    <c:v>10</c:v>
                  </c:pt>
                  <c:pt idx="18">
                    <c:v>12</c:v>
                  </c:pt>
                  <c:pt idx="19">
                    <c:v>14</c:v>
                  </c:pt>
                  <c:pt idx="20">
                    <c:v>15</c:v>
                  </c:pt>
                  <c:pt idx="21">
                    <c:v>17</c:v>
                  </c:pt>
                  <c:pt idx="22">
                    <c:v>20</c:v>
                  </c:pt>
                  <c:pt idx="23">
                    <c:v>22</c:v>
                  </c:pt>
                  <c:pt idx="24">
                    <c:v>25</c:v>
                  </c:pt>
                  <c:pt idx="25">
                    <c:v>28</c:v>
                  </c:pt>
                  <c:pt idx="26">
                    <c:v>31</c:v>
                  </c:pt>
                  <c:pt idx="27">
                    <c:v>35</c:v>
                  </c:pt>
                  <c:pt idx="28">
                    <c:v>37</c:v>
                  </c:pt>
                  <c:pt idx="29">
                    <c:v>40</c:v>
                  </c:pt>
                  <c:pt idx="30">
                    <c:v>44</c:v>
                  </c:pt>
                  <c:pt idx="31">
                    <c:v>48</c:v>
                  </c:pt>
                  <c:pt idx="32">
                    <c:v>52</c:v>
                  </c:pt>
                  <c:pt idx="33">
                    <c:v>55</c:v>
                  </c:pt>
                  <c:pt idx="34">
                    <c:v>60</c:v>
                  </c:pt>
                  <c:pt idx="35">
                    <c:v>64</c:v>
                  </c:pt>
                  <c:pt idx="36">
                    <c:v>68</c:v>
                  </c:pt>
                  <c:pt idx="37">
                    <c:v>74</c:v>
                  </c:pt>
                  <c:pt idx="38">
                    <c:v>78</c:v>
                  </c:pt>
                  <c:pt idx="39">
                    <c:v>81</c:v>
                  </c:pt>
                  <c:pt idx="40">
                    <c:v>85</c:v>
                  </c:pt>
                  <c:pt idx="41">
                    <c:v>88</c:v>
                  </c:pt>
                  <c:pt idx="42">
                    <c:v>90</c:v>
                  </c:pt>
                  <c:pt idx="43">
                    <c:v>94</c:v>
                  </c:pt>
                  <c:pt idx="44">
                    <c:v>99</c:v>
                  </c:pt>
                  <c:pt idx="45">
                    <c:v>104</c:v>
                  </c:pt>
                  <c:pt idx="46">
                    <c:v>107</c:v>
                  </c:pt>
                  <c:pt idx="47">
                    <c:v>111</c:v>
                  </c:pt>
                  <c:pt idx="48">
                    <c:v>115</c:v>
                  </c:pt>
                  <c:pt idx="49">
                    <c:v>119</c:v>
                  </c:pt>
                  <c:pt idx="50">
                    <c:v>123</c:v>
                  </c:pt>
                  <c:pt idx="51">
                    <c:v>126</c:v>
                  </c:pt>
                  <c:pt idx="52">
                    <c:v>131</c:v>
                  </c:pt>
                  <c:pt idx="53">
                    <c:v>134</c:v>
                  </c:pt>
                  <c:pt idx="54">
                    <c:v>139</c:v>
                  </c:pt>
                  <c:pt idx="55">
                    <c:v>143</c:v>
                  </c:pt>
                  <c:pt idx="56">
                    <c:v>148</c:v>
                  </c:pt>
                  <c:pt idx="57">
                    <c:v>151</c:v>
                  </c:pt>
                  <c:pt idx="58">
                    <c:v>156</c:v>
                  </c:pt>
                  <c:pt idx="59">
                    <c:v>160</c:v>
                  </c:pt>
                  <c:pt idx="60">
                    <c:v>164</c:v>
                  </c:pt>
                  <c:pt idx="61">
                    <c:v>167</c:v>
                  </c:pt>
                  <c:pt idx="62">
                    <c:v>171</c:v>
                  </c:pt>
                  <c:pt idx="63">
                    <c:v>176</c:v>
                  </c:pt>
                  <c:pt idx="64">
                    <c:v>181</c:v>
                  </c:pt>
                  <c:pt idx="65">
                    <c:v>184</c:v>
                  </c:pt>
                  <c:pt idx="66">
                    <c:v>190</c:v>
                  </c:pt>
                  <c:pt idx="67">
                    <c:v>196</c:v>
                  </c:pt>
                  <c:pt idx="68">
                    <c:v>199</c:v>
                  </c:pt>
                  <c:pt idx="69">
                    <c:v>204</c:v>
                  </c:pt>
                  <c:pt idx="70">
                    <c:v>210</c:v>
                  </c:pt>
                  <c:pt idx="71">
                    <c:v>215</c:v>
                  </c:pt>
                  <c:pt idx="72">
                    <c:v>219</c:v>
                  </c:pt>
                  <c:pt idx="73">
                    <c:v>225</c:v>
                  </c:pt>
                  <c:pt idx="74">
                    <c:v>230</c:v>
                  </c:pt>
                  <c:pt idx="75">
                    <c:v>236</c:v>
                  </c:pt>
                  <c:pt idx="76">
                    <c:v>243</c:v>
                  </c:pt>
                  <c:pt idx="77">
                    <c:v>249</c:v>
                  </c:pt>
                  <c:pt idx="78">
                    <c:v>256</c:v>
                  </c:pt>
                  <c:pt idx="79">
                    <c:v>263</c:v>
                  </c:pt>
                  <c:pt idx="80">
                    <c:v>271</c:v>
                  </c:pt>
                  <c:pt idx="81">
                    <c:v>278</c:v>
                  </c:pt>
                  <c:pt idx="82">
                    <c:v>287</c:v>
                  </c:pt>
                  <c:pt idx="83">
                    <c:v>296</c:v>
                  </c:pt>
                  <c:pt idx="84">
                    <c:v>304</c:v>
                  </c:pt>
                  <c:pt idx="85">
                    <c:v>314</c:v>
                  </c:pt>
                  <c:pt idx="86">
                    <c:v>324</c:v>
                  </c:pt>
                  <c:pt idx="87">
                    <c:v>331</c:v>
                  </c:pt>
                  <c:pt idx="88">
                    <c:v>340</c:v>
                  </c:pt>
                  <c:pt idx="89">
                    <c:v>349</c:v>
                  </c:pt>
                  <c:pt idx="90">
                    <c:v>358</c:v>
                  </c:pt>
                  <c:pt idx="91">
                    <c:v>367</c:v>
                  </c:pt>
                  <c:pt idx="92">
                    <c:v>376</c:v>
                  </c:pt>
                  <c:pt idx="93">
                    <c:v>385</c:v>
                  </c:pt>
                  <c:pt idx="94">
                    <c:v>395</c:v>
                  </c:pt>
                  <c:pt idx="95">
                    <c:v>404</c:v>
                  </c:pt>
                  <c:pt idx="96">
                    <c:v>413</c:v>
                  </c:pt>
                  <c:pt idx="97">
                    <c:v>423</c:v>
                  </c:pt>
                  <c:pt idx="98">
                    <c:v>434</c:v>
                  </c:pt>
                  <c:pt idx="99">
                    <c:v>443</c:v>
                  </c:pt>
                </c:numCache>
              </c:numRef>
            </c:minus>
            <c:spPr>
              <a:noFill/>
              <a:ln w="9525" cap="flat" cmpd="sng" algn="ctr">
                <a:solidFill>
                  <a:schemeClr val="tx1">
                    <a:lumMod val="65000"/>
                    <a:lumOff val="35000"/>
                  </a:schemeClr>
                </a:solidFill>
                <a:round/>
              </a:ln>
              <a:effectLst/>
            </c:spPr>
          </c:errBars>
          <c:xVal>
            <c:numRef>
              <c:f>Milwaukee!$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numCache>
            </c:numRef>
          </c:xVal>
          <c:yVal>
            <c:numRef>
              <c:f>mean!$P$11:$P$1009</c:f>
              <c:numCache>
                <c:formatCode>General</c:formatCode>
                <c:ptCount val="999"/>
                <c:pt idx="0">
                  <c:v>38</c:v>
                </c:pt>
                <c:pt idx="1">
                  <c:v>51</c:v>
                </c:pt>
                <c:pt idx="2">
                  <c:v>67</c:v>
                </c:pt>
                <c:pt idx="3">
                  <c:v>88</c:v>
                </c:pt>
                <c:pt idx="4">
                  <c:v>110</c:v>
                </c:pt>
                <c:pt idx="5">
                  <c:v>140</c:v>
                </c:pt>
                <c:pt idx="6">
                  <c:v>173</c:v>
                </c:pt>
                <c:pt idx="7">
                  <c:v>212</c:v>
                </c:pt>
                <c:pt idx="8">
                  <c:v>254</c:v>
                </c:pt>
                <c:pt idx="9">
                  <c:v>302</c:v>
                </c:pt>
                <c:pt idx="10">
                  <c:v>352</c:v>
                </c:pt>
                <c:pt idx="11">
                  <c:v>404</c:v>
                </c:pt>
                <c:pt idx="12">
                  <c:v>457</c:v>
                </c:pt>
                <c:pt idx="13">
                  <c:v>509</c:v>
                </c:pt>
                <c:pt idx="14">
                  <c:v>568</c:v>
                </c:pt>
                <c:pt idx="15">
                  <c:v>631</c:v>
                </c:pt>
                <c:pt idx="16">
                  <c:v>697</c:v>
                </c:pt>
                <c:pt idx="17">
                  <c:v>769</c:v>
                </c:pt>
                <c:pt idx="18">
                  <c:v>847</c:v>
                </c:pt>
                <c:pt idx="19">
                  <c:v>925</c:v>
                </c:pt>
                <c:pt idx="20">
                  <c:v>1007</c:v>
                </c:pt>
                <c:pt idx="21">
                  <c:v>1096</c:v>
                </c:pt>
                <c:pt idx="22">
                  <c:v>1185</c:v>
                </c:pt>
                <c:pt idx="23">
                  <c:v>1282</c:v>
                </c:pt>
                <c:pt idx="24">
                  <c:v>1382</c:v>
                </c:pt>
                <c:pt idx="25">
                  <c:v>1489</c:v>
                </c:pt>
                <c:pt idx="26">
                  <c:v>1597</c:v>
                </c:pt>
                <c:pt idx="27">
                  <c:v>1712</c:v>
                </c:pt>
                <c:pt idx="28">
                  <c:v>1836</c:v>
                </c:pt>
                <c:pt idx="29">
                  <c:v>1966</c:v>
                </c:pt>
                <c:pt idx="30">
                  <c:v>2037</c:v>
                </c:pt>
                <c:pt idx="31">
                  <c:v>2114</c:v>
                </c:pt>
                <c:pt idx="32">
                  <c:v>2191</c:v>
                </c:pt>
                <c:pt idx="33">
                  <c:v>2270</c:v>
                </c:pt>
                <c:pt idx="34">
                  <c:v>2350</c:v>
                </c:pt>
                <c:pt idx="35">
                  <c:v>2461</c:v>
                </c:pt>
                <c:pt idx="36">
                  <c:v>2567</c:v>
                </c:pt>
                <c:pt idx="37">
                  <c:v>2668</c:v>
                </c:pt>
                <c:pt idx="38">
                  <c:v>2766</c:v>
                </c:pt>
                <c:pt idx="39">
                  <c:v>2861</c:v>
                </c:pt>
                <c:pt idx="40">
                  <c:v>2950</c:v>
                </c:pt>
                <c:pt idx="41">
                  <c:v>3045</c:v>
                </c:pt>
                <c:pt idx="42">
                  <c:v>3140</c:v>
                </c:pt>
                <c:pt idx="43">
                  <c:v>3236</c:v>
                </c:pt>
                <c:pt idx="44">
                  <c:v>3333</c:v>
                </c:pt>
                <c:pt idx="45">
                  <c:v>3433</c:v>
                </c:pt>
                <c:pt idx="46">
                  <c:v>3531</c:v>
                </c:pt>
                <c:pt idx="47">
                  <c:v>3628</c:v>
                </c:pt>
                <c:pt idx="48">
                  <c:v>3726</c:v>
                </c:pt>
                <c:pt idx="49">
                  <c:v>3827</c:v>
                </c:pt>
                <c:pt idx="50">
                  <c:v>3924</c:v>
                </c:pt>
                <c:pt idx="51">
                  <c:v>4023</c:v>
                </c:pt>
                <c:pt idx="52">
                  <c:v>4123</c:v>
                </c:pt>
                <c:pt idx="53">
                  <c:v>4226</c:v>
                </c:pt>
                <c:pt idx="54">
                  <c:v>4325</c:v>
                </c:pt>
                <c:pt idx="55">
                  <c:v>4426</c:v>
                </c:pt>
                <c:pt idx="56">
                  <c:v>4524</c:v>
                </c:pt>
                <c:pt idx="57">
                  <c:v>4629</c:v>
                </c:pt>
                <c:pt idx="58">
                  <c:v>4745</c:v>
                </c:pt>
                <c:pt idx="59">
                  <c:v>4857</c:v>
                </c:pt>
                <c:pt idx="60">
                  <c:v>4974</c:v>
                </c:pt>
                <c:pt idx="61">
                  <c:v>5090</c:v>
                </c:pt>
                <c:pt idx="62">
                  <c:v>5208</c:v>
                </c:pt>
                <c:pt idx="63">
                  <c:v>5323</c:v>
                </c:pt>
                <c:pt idx="64">
                  <c:v>5438</c:v>
                </c:pt>
                <c:pt idx="65">
                  <c:v>5551</c:v>
                </c:pt>
                <c:pt idx="66">
                  <c:v>5701</c:v>
                </c:pt>
                <c:pt idx="67">
                  <c:v>5852</c:v>
                </c:pt>
                <c:pt idx="68">
                  <c:v>6002</c:v>
                </c:pt>
                <c:pt idx="69">
                  <c:v>6160</c:v>
                </c:pt>
                <c:pt idx="70">
                  <c:v>6324</c:v>
                </c:pt>
                <c:pt idx="71">
                  <c:v>6493</c:v>
                </c:pt>
                <c:pt idx="72">
                  <c:v>6675</c:v>
                </c:pt>
                <c:pt idx="73">
                  <c:v>6863</c:v>
                </c:pt>
                <c:pt idx="74">
                  <c:v>7062</c:v>
                </c:pt>
                <c:pt idx="75">
                  <c:v>7270</c:v>
                </c:pt>
                <c:pt idx="76">
                  <c:v>7492</c:v>
                </c:pt>
                <c:pt idx="77">
                  <c:v>7722</c:v>
                </c:pt>
                <c:pt idx="78">
                  <c:v>7906</c:v>
                </c:pt>
                <c:pt idx="79">
                  <c:v>8093</c:v>
                </c:pt>
                <c:pt idx="80">
                  <c:v>8291</c:v>
                </c:pt>
                <c:pt idx="81">
                  <c:v>8491</c:v>
                </c:pt>
                <c:pt idx="82">
                  <c:v>8694</c:v>
                </c:pt>
                <c:pt idx="83">
                  <c:v>8899</c:v>
                </c:pt>
                <c:pt idx="84">
                  <c:v>9104</c:v>
                </c:pt>
                <c:pt idx="85">
                  <c:v>9312</c:v>
                </c:pt>
                <c:pt idx="86">
                  <c:v>9518</c:v>
                </c:pt>
                <c:pt idx="87">
                  <c:v>9720</c:v>
                </c:pt>
                <c:pt idx="88">
                  <c:v>9918</c:v>
                </c:pt>
                <c:pt idx="89">
                  <c:v>10123</c:v>
                </c:pt>
                <c:pt idx="90">
                  <c:v>10330</c:v>
                </c:pt>
                <c:pt idx="91">
                  <c:v>10535</c:v>
                </c:pt>
                <c:pt idx="92">
                  <c:v>10738</c:v>
                </c:pt>
                <c:pt idx="93">
                  <c:v>10943</c:v>
                </c:pt>
                <c:pt idx="94">
                  <c:v>11151</c:v>
                </c:pt>
                <c:pt idx="95">
                  <c:v>11354</c:v>
                </c:pt>
                <c:pt idx="96">
                  <c:v>11557</c:v>
                </c:pt>
                <c:pt idx="97">
                  <c:v>11758</c:v>
                </c:pt>
                <c:pt idx="98">
                  <c:v>11964</c:v>
                </c:pt>
                <c:pt idx="99">
                  <c:v>12171</c:v>
                </c:pt>
                <c:pt idx="100">
                  <c:v>12375</c:v>
                </c:pt>
                <c:pt idx="101">
                  <c:v>12578</c:v>
                </c:pt>
                <c:pt idx="102">
                  <c:v>12786</c:v>
                </c:pt>
                <c:pt idx="103">
                  <c:v>12997</c:v>
                </c:pt>
                <c:pt idx="104">
                  <c:v>13204</c:v>
                </c:pt>
                <c:pt idx="105">
                  <c:v>13412</c:v>
                </c:pt>
                <c:pt idx="106">
                  <c:v>13615</c:v>
                </c:pt>
                <c:pt idx="107">
                  <c:v>13815</c:v>
                </c:pt>
                <c:pt idx="108">
                  <c:v>14024</c:v>
                </c:pt>
                <c:pt idx="109">
                  <c:v>14231</c:v>
                </c:pt>
                <c:pt idx="110">
                  <c:v>14440</c:v>
                </c:pt>
                <c:pt idx="111">
                  <c:v>14652</c:v>
                </c:pt>
                <c:pt idx="112">
                  <c:v>14860</c:v>
                </c:pt>
                <c:pt idx="113">
                  <c:v>15064</c:v>
                </c:pt>
                <c:pt idx="114">
                  <c:v>15271</c:v>
                </c:pt>
                <c:pt idx="115">
                  <c:v>15477</c:v>
                </c:pt>
                <c:pt idx="116">
                  <c:v>15685</c:v>
                </c:pt>
                <c:pt idx="117">
                  <c:v>15891</c:v>
                </c:pt>
                <c:pt idx="118">
                  <c:v>16098</c:v>
                </c:pt>
                <c:pt idx="119">
                  <c:v>16308</c:v>
                </c:pt>
                <c:pt idx="120">
                  <c:v>16518</c:v>
                </c:pt>
                <c:pt idx="121">
                  <c:v>16727</c:v>
                </c:pt>
                <c:pt idx="122">
                  <c:v>16936</c:v>
                </c:pt>
                <c:pt idx="123">
                  <c:v>17146</c:v>
                </c:pt>
                <c:pt idx="124">
                  <c:v>17355</c:v>
                </c:pt>
                <c:pt idx="125">
                  <c:v>17563</c:v>
                </c:pt>
                <c:pt idx="126">
                  <c:v>17774</c:v>
                </c:pt>
                <c:pt idx="127">
                  <c:v>17979</c:v>
                </c:pt>
                <c:pt idx="128">
                  <c:v>18187</c:v>
                </c:pt>
                <c:pt idx="129">
                  <c:v>18431</c:v>
                </c:pt>
                <c:pt idx="130">
                  <c:v>18677</c:v>
                </c:pt>
                <c:pt idx="131">
                  <c:v>18917</c:v>
                </c:pt>
                <c:pt idx="132">
                  <c:v>19160</c:v>
                </c:pt>
                <c:pt idx="133">
                  <c:v>19411</c:v>
                </c:pt>
                <c:pt idx="134">
                  <c:v>19667</c:v>
                </c:pt>
                <c:pt idx="135">
                  <c:v>19933</c:v>
                </c:pt>
                <c:pt idx="136">
                  <c:v>20201</c:v>
                </c:pt>
                <c:pt idx="137">
                  <c:v>20475</c:v>
                </c:pt>
                <c:pt idx="138">
                  <c:v>20757</c:v>
                </c:pt>
                <c:pt idx="139">
                  <c:v>21046</c:v>
                </c:pt>
                <c:pt idx="140">
                  <c:v>21343</c:v>
                </c:pt>
                <c:pt idx="141">
                  <c:v>21639</c:v>
                </c:pt>
                <c:pt idx="142">
                  <c:v>21954</c:v>
                </c:pt>
                <c:pt idx="143">
                  <c:v>22270</c:v>
                </c:pt>
                <c:pt idx="144">
                  <c:v>22596</c:v>
                </c:pt>
                <c:pt idx="145">
                  <c:v>22926</c:v>
                </c:pt>
                <c:pt idx="146">
                  <c:v>23265</c:v>
                </c:pt>
                <c:pt idx="147">
                  <c:v>23622</c:v>
                </c:pt>
                <c:pt idx="148">
                  <c:v>23977</c:v>
                </c:pt>
                <c:pt idx="149">
                  <c:v>24345</c:v>
                </c:pt>
                <c:pt idx="150">
                  <c:v>24720</c:v>
                </c:pt>
                <c:pt idx="151">
                  <c:v>25106</c:v>
                </c:pt>
                <c:pt idx="152">
                  <c:v>25498</c:v>
                </c:pt>
                <c:pt idx="153">
                  <c:v>25899</c:v>
                </c:pt>
                <c:pt idx="154">
                  <c:v>26306</c:v>
                </c:pt>
                <c:pt idx="155">
                  <c:v>26718</c:v>
                </c:pt>
                <c:pt idx="156">
                  <c:v>27146</c:v>
                </c:pt>
                <c:pt idx="157">
                  <c:v>27590</c:v>
                </c:pt>
                <c:pt idx="158">
                  <c:v>28034</c:v>
                </c:pt>
                <c:pt idx="159">
                  <c:v>28423</c:v>
                </c:pt>
                <c:pt idx="160">
                  <c:v>28826</c:v>
                </c:pt>
                <c:pt idx="161">
                  <c:v>29237</c:v>
                </c:pt>
                <c:pt idx="162">
                  <c:v>29639</c:v>
                </c:pt>
                <c:pt idx="163">
                  <c:v>30053</c:v>
                </c:pt>
                <c:pt idx="164">
                  <c:v>30465</c:v>
                </c:pt>
                <c:pt idx="165">
                  <c:v>30875</c:v>
                </c:pt>
                <c:pt idx="166">
                  <c:v>31282</c:v>
                </c:pt>
                <c:pt idx="167">
                  <c:v>31692</c:v>
                </c:pt>
                <c:pt idx="168">
                  <c:v>32099</c:v>
                </c:pt>
                <c:pt idx="169">
                  <c:v>32496</c:v>
                </c:pt>
                <c:pt idx="170">
                  <c:v>32896</c:v>
                </c:pt>
                <c:pt idx="171">
                  <c:v>33298</c:v>
                </c:pt>
                <c:pt idx="172">
                  <c:v>33703</c:v>
                </c:pt>
                <c:pt idx="173">
                  <c:v>34102</c:v>
                </c:pt>
                <c:pt idx="174">
                  <c:v>34501</c:v>
                </c:pt>
                <c:pt idx="175">
                  <c:v>34901</c:v>
                </c:pt>
                <c:pt idx="176">
                  <c:v>35299</c:v>
                </c:pt>
                <c:pt idx="177">
                  <c:v>35686</c:v>
                </c:pt>
                <c:pt idx="178">
                  <c:v>36076</c:v>
                </c:pt>
                <c:pt idx="179">
                  <c:v>36478</c:v>
                </c:pt>
                <c:pt idx="180">
                  <c:v>36868</c:v>
                </c:pt>
                <c:pt idx="181">
                  <c:v>37253</c:v>
                </c:pt>
                <c:pt idx="182">
                  <c:v>37643</c:v>
                </c:pt>
                <c:pt idx="183">
                  <c:v>38027</c:v>
                </c:pt>
                <c:pt idx="184">
                  <c:v>38416</c:v>
                </c:pt>
                <c:pt idx="185">
                  <c:v>38801</c:v>
                </c:pt>
                <c:pt idx="186">
                  <c:v>39186</c:v>
                </c:pt>
                <c:pt idx="187">
                  <c:v>39572</c:v>
                </c:pt>
                <c:pt idx="188">
                  <c:v>39952</c:v>
                </c:pt>
                <c:pt idx="189">
                  <c:v>40329</c:v>
                </c:pt>
                <c:pt idx="190">
                  <c:v>40706</c:v>
                </c:pt>
                <c:pt idx="191">
                  <c:v>41081</c:v>
                </c:pt>
                <c:pt idx="192">
                  <c:v>41457</c:v>
                </c:pt>
                <c:pt idx="193">
                  <c:v>41836</c:v>
                </c:pt>
                <c:pt idx="194">
                  <c:v>42209</c:v>
                </c:pt>
                <c:pt idx="195">
                  <c:v>42579</c:v>
                </c:pt>
                <c:pt idx="196">
                  <c:v>42950</c:v>
                </c:pt>
                <c:pt idx="197">
                  <c:v>43329</c:v>
                </c:pt>
                <c:pt idx="198">
                  <c:v>43696</c:v>
                </c:pt>
                <c:pt idx="199">
                  <c:v>44061</c:v>
                </c:pt>
                <c:pt idx="200">
                  <c:v>44426</c:v>
                </c:pt>
                <c:pt idx="201">
                  <c:v>44791</c:v>
                </c:pt>
                <c:pt idx="202">
                  <c:v>45153</c:v>
                </c:pt>
                <c:pt idx="203">
                  <c:v>45516</c:v>
                </c:pt>
                <c:pt idx="204">
                  <c:v>45876</c:v>
                </c:pt>
                <c:pt idx="205">
                  <c:v>46351</c:v>
                </c:pt>
                <c:pt idx="206">
                  <c:v>46828</c:v>
                </c:pt>
                <c:pt idx="207">
                  <c:v>47300</c:v>
                </c:pt>
                <c:pt idx="208">
                  <c:v>47787</c:v>
                </c:pt>
                <c:pt idx="209">
                  <c:v>48297</c:v>
                </c:pt>
                <c:pt idx="210">
                  <c:v>48817</c:v>
                </c:pt>
                <c:pt idx="211">
                  <c:v>49361</c:v>
                </c:pt>
                <c:pt idx="212">
                  <c:v>49922</c:v>
                </c:pt>
                <c:pt idx="213">
                  <c:v>50523</c:v>
                </c:pt>
                <c:pt idx="214">
                  <c:v>51142</c:v>
                </c:pt>
                <c:pt idx="215">
                  <c:v>51807</c:v>
                </c:pt>
                <c:pt idx="216">
                  <c:v>52482</c:v>
                </c:pt>
                <c:pt idx="217">
                  <c:v>53175</c:v>
                </c:pt>
                <c:pt idx="218">
                  <c:v>53902</c:v>
                </c:pt>
                <c:pt idx="219">
                  <c:v>54666</c:v>
                </c:pt>
                <c:pt idx="220">
                  <c:v>55447</c:v>
                </c:pt>
                <c:pt idx="221">
                  <c:v>56270</c:v>
                </c:pt>
                <c:pt idx="222">
                  <c:v>57126</c:v>
                </c:pt>
                <c:pt idx="223">
                  <c:v>58010</c:v>
                </c:pt>
                <c:pt idx="224">
                  <c:v>58929</c:v>
                </c:pt>
                <c:pt idx="225">
                  <c:v>59878</c:v>
                </c:pt>
                <c:pt idx="226">
                  <c:v>60864</c:v>
                </c:pt>
                <c:pt idx="227">
                  <c:v>61893</c:v>
                </c:pt>
                <c:pt idx="228">
                  <c:v>62966</c:v>
                </c:pt>
                <c:pt idx="229">
                  <c:v>64069</c:v>
                </c:pt>
                <c:pt idx="230">
                  <c:v>65225</c:v>
                </c:pt>
                <c:pt idx="231">
                  <c:v>66423</c:v>
                </c:pt>
                <c:pt idx="232">
                  <c:v>67668</c:v>
                </c:pt>
                <c:pt idx="233">
                  <c:v>68957</c:v>
                </c:pt>
                <c:pt idx="234">
                  <c:v>70287</c:v>
                </c:pt>
                <c:pt idx="235">
                  <c:v>71506</c:v>
                </c:pt>
                <c:pt idx="236">
                  <c:v>72775</c:v>
                </c:pt>
                <c:pt idx="237">
                  <c:v>74092</c:v>
                </c:pt>
                <c:pt idx="238">
                  <c:v>75423</c:v>
                </c:pt>
                <c:pt idx="239">
                  <c:v>76791</c:v>
                </c:pt>
                <c:pt idx="240">
                  <c:v>78192</c:v>
                </c:pt>
                <c:pt idx="241">
                  <c:v>79608</c:v>
                </c:pt>
                <c:pt idx="242">
                  <c:v>81054</c:v>
                </c:pt>
                <c:pt idx="243">
                  <c:v>82513</c:v>
                </c:pt>
                <c:pt idx="244">
                  <c:v>83978</c:v>
                </c:pt>
                <c:pt idx="245">
                  <c:v>85250</c:v>
                </c:pt>
                <c:pt idx="246">
                  <c:v>86562</c:v>
                </c:pt>
                <c:pt idx="247">
                  <c:v>87889</c:v>
                </c:pt>
                <c:pt idx="248">
                  <c:v>89212</c:v>
                </c:pt>
                <c:pt idx="249">
                  <c:v>90523</c:v>
                </c:pt>
                <c:pt idx="250">
                  <c:v>91836</c:v>
                </c:pt>
                <c:pt idx="251">
                  <c:v>93139</c:v>
                </c:pt>
                <c:pt idx="252">
                  <c:v>94422</c:v>
                </c:pt>
                <c:pt idx="253">
                  <c:v>95695</c:v>
                </c:pt>
                <c:pt idx="254">
                  <c:v>96938</c:v>
                </c:pt>
                <c:pt idx="255">
                  <c:v>98146</c:v>
                </c:pt>
                <c:pt idx="256">
                  <c:v>99356</c:v>
                </c:pt>
                <c:pt idx="257">
                  <c:v>100573</c:v>
                </c:pt>
                <c:pt idx="258">
                  <c:v>101776</c:v>
                </c:pt>
                <c:pt idx="259">
                  <c:v>102964</c:v>
                </c:pt>
                <c:pt idx="260">
                  <c:v>104140</c:v>
                </c:pt>
                <c:pt idx="261">
                  <c:v>105279</c:v>
                </c:pt>
                <c:pt idx="262">
                  <c:v>106417</c:v>
                </c:pt>
                <c:pt idx="263">
                  <c:v>107553</c:v>
                </c:pt>
                <c:pt idx="264">
                  <c:v>108664</c:v>
                </c:pt>
                <c:pt idx="265">
                  <c:v>109758</c:v>
                </c:pt>
                <c:pt idx="266">
                  <c:v>110854</c:v>
                </c:pt>
                <c:pt idx="267">
                  <c:v>111946</c:v>
                </c:pt>
                <c:pt idx="268">
                  <c:v>112998</c:v>
                </c:pt>
                <c:pt idx="269">
                  <c:v>114042</c:v>
                </c:pt>
                <c:pt idx="270">
                  <c:v>115074</c:v>
                </c:pt>
                <c:pt idx="271">
                  <c:v>116104</c:v>
                </c:pt>
                <c:pt idx="272">
                  <c:v>117122</c:v>
                </c:pt>
                <c:pt idx="273">
                  <c:v>118112</c:v>
                </c:pt>
                <c:pt idx="274">
                  <c:v>119097</c:v>
                </c:pt>
                <c:pt idx="275">
                  <c:v>120067</c:v>
                </c:pt>
                <c:pt idx="276">
                  <c:v>121030</c:v>
                </c:pt>
                <c:pt idx="277">
                  <c:v>121977</c:v>
                </c:pt>
                <c:pt idx="278">
                  <c:v>122903</c:v>
                </c:pt>
                <c:pt idx="279">
                  <c:v>123819</c:v>
                </c:pt>
                <c:pt idx="280">
                  <c:v>124728</c:v>
                </c:pt>
                <c:pt idx="281">
                  <c:v>125620</c:v>
                </c:pt>
                <c:pt idx="282">
                  <c:v>126504</c:v>
                </c:pt>
                <c:pt idx="283">
                  <c:v>127376</c:v>
                </c:pt>
                <c:pt idx="284">
                  <c:v>128237</c:v>
                </c:pt>
                <c:pt idx="285">
                  <c:v>129084</c:v>
                </c:pt>
                <c:pt idx="286">
                  <c:v>129916</c:v>
                </c:pt>
                <c:pt idx="287">
                  <c:v>130739</c:v>
                </c:pt>
                <c:pt idx="288">
                  <c:v>131555</c:v>
                </c:pt>
                <c:pt idx="289">
                  <c:v>132357</c:v>
                </c:pt>
                <c:pt idx="290">
                  <c:v>133142</c:v>
                </c:pt>
                <c:pt idx="291">
                  <c:v>133921</c:v>
                </c:pt>
                <c:pt idx="292">
                  <c:v>134683</c:v>
                </c:pt>
                <c:pt idx="293">
                  <c:v>135438</c:v>
                </c:pt>
                <c:pt idx="294">
                  <c:v>136183</c:v>
                </c:pt>
                <c:pt idx="295">
                  <c:v>136916</c:v>
                </c:pt>
                <c:pt idx="296">
                  <c:v>137642</c:v>
                </c:pt>
                <c:pt idx="297">
                  <c:v>138356</c:v>
                </c:pt>
                <c:pt idx="298">
                  <c:v>139064</c:v>
                </c:pt>
                <c:pt idx="299">
                  <c:v>139756</c:v>
                </c:pt>
                <c:pt idx="300">
                  <c:v>140435</c:v>
                </c:pt>
                <c:pt idx="301">
                  <c:v>141110</c:v>
                </c:pt>
                <c:pt idx="302">
                  <c:v>141765</c:v>
                </c:pt>
                <c:pt idx="303">
                  <c:v>142424</c:v>
                </c:pt>
                <c:pt idx="304">
                  <c:v>143057</c:v>
                </c:pt>
                <c:pt idx="305">
                  <c:v>143693</c:v>
                </c:pt>
                <c:pt idx="306">
                  <c:v>144312</c:v>
                </c:pt>
                <c:pt idx="307">
                  <c:v>144922</c:v>
                </c:pt>
                <c:pt idx="308">
                  <c:v>145514</c:v>
                </c:pt>
                <c:pt idx="309">
                  <c:v>146111</c:v>
                </c:pt>
                <c:pt idx="310">
                  <c:v>146690</c:v>
                </c:pt>
                <c:pt idx="311">
                  <c:v>147258</c:v>
                </c:pt>
                <c:pt idx="312">
                  <c:v>147819</c:v>
                </c:pt>
                <c:pt idx="313">
                  <c:v>148374</c:v>
                </c:pt>
                <c:pt idx="314">
                  <c:v>148916</c:v>
                </c:pt>
                <c:pt idx="315">
                  <c:v>149448</c:v>
                </c:pt>
                <c:pt idx="316">
                  <c:v>149969</c:v>
                </c:pt>
                <c:pt idx="317">
                  <c:v>150477</c:v>
                </c:pt>
                <c:pt idx="318">
                  <c:v>150979</c:v>
                </c:pt>
                <c:pt idx="319">
                  <c:v>151474</c:v>
                </c:pt>
                <c:pt idx="320">
                  <c:v>151953</c:v>
                </c:pt>
                <c:pt idx="321">
                  <c:v>152417</c:v>
                </c:pt>
                <c:pt idx="322">
                  <c:v>152887</c:v>
                </c:pt>
                <c:pt idx="323">
                  <c:v>153345</c:v>
                </c:pt>
                <c:pt idx="324">
                  <c:v>153791</c:v>
                </c:pt>
                <c:pt idx="325">
                  <c:v>154230</c:v>
                </c:pt>
                <c:pt idx="326">
                  <c:v>154662</c:v>
                </c:pt>
                <c:pt idx="327">
                  <c:v>155076</c:v>
                </c:pt>
                <c:pt idx="328">
                  <c:v>155483</c:v>
                </c:pt>
                <c:pt idx="329">
                  <c:v>155891</c:v>
                </c:pt>
                <c:pt idx="330">
                  <c:v>156282</c:v>
                </c:pt>
                <c:pt idx="331">
                  <c:v>156668</c:v>
                </c:pt>
                <c:pt idx="332">
                  <c:v>157052</c:v>
                </c:pt>
                <c:pt idx="333">
                  <c:v>157430</c:v>
                </c:pt>
                <c:pt idx="334">
                  <c:v>157792</c:v>
                </c:pt>
                <c:pt idx="335">
                  <c:v>158147</c:v>
                </c:pt>
                <c:pt idx="336">
                  <c:v>158494</c:v>
                </c:pt>
                <c:pt idx="337">
                  <c:v>158831</c:v>
                </c:pt>
                <c:pt idx="338">
                  <c:v>159160</c:v>
                </c:pt>
                <c:pt idx="339">
                  <c:v>159485</c:v>
                </c:pt>
                <c:pt idx="340">
                  <c:v>159805</c:v>
                </c:pt>
                <c:pt idx="341">
                  <c:v>160112</c:v>
                </c:pt>
                <c:pt idx="342">
                  <c:v>160419</c:v>
                </c:pt>
                <c:pt idx="343">
                  <c:v>160722</c:v>
                </c:pt>
                <c:pt idx="344">
                  <c:v>161009</c:v>
                </c:pt>
                <c:pt idx="345">
                  <c:v>161288</c:v>
                </c:pt>
                <c:pt idx="346">
                  <c:v>161564</c:v>
                </c:pt>
                <c:pt idx="347">
                  <c:v>161839</c:v>
                </c:pt>
                <c:pt idx="348">
                  <c:v>162103</c:v>
                </c:pt>
                <c:pt idx="349">
                  <c:v>162361</c:v>
                </c:pt>
                <c:pt idx="350">
                  <c:v>162614</c:v>
                </c:pt>
                <c:pt idx="351">
                  <c:v>162861</c:v>
                </c:pt>
                <c:pt idx="352">
                  <c:v>163102</c:v>
                </c:pt>
                <c:pt idx="353">
                  <c:v>163339</c:v>
                </c:pt>
                <c:pt idx="354">
                  <c:v>163566</c:v>
                </c:pt>
                <c:pt idx="355">
                  <c:v>163785</c:v>
                </c:pt>
                <c:pt idx="356">
                  <c:v>164008</c:v>
                </c:pt>
                <c:pt idx="357">
                  <c:v>164221</c:v>
                </c:pt>
                <c:pt idx="358">
                  <c:v>164427</c:v>
                </c:pt>
                <c:pt idx="359">
                  <c:v>164629</c:v>
                </c:pt>
                <c:pt idx="360">
                  <c:v>164830</c:v>
                </c:pt>
                <c:pt idx="361">
                  <c:v>165023</c:v>
                </c:pt>
                <c:pt idx="362">
                  <c:v>165207</c:v>
                </c:pt>
                <c:pt idx="363">
                  <c:v>165390</c:v>
                </c:pt>
                <c:pt idx="364">
                  <c:v>165570</c:v>
                </c:pt>
                <c:pt idx="365">
                  <c:v>165741</c:v>
                </c:pt>
                <c:pt idx="366">
                  <c:v>165909</c:v>
                </c:pt>
                <c:pt idx="367">
                  <c:v>166073</c:v>
                </c:pt>
                <c:pt idx="368">
                  <c:v>166231</c:v>
                </c:pt>
                <c:pt idx="369">
                  <c:v>166387</c:v>
                </c:pt>
                <c:pt idx="370">
                  <c:v>166538</c:v>
                </c:pt>
                <c:pt idx="371">
                  <c:v>166684</c:v>
                </c:pt>
                <c:pt idx="372">
                  <c:v>166832</c:v>
                </c:pt>
                <c:pt idx="373">
                  <c:v>166970</c:v>
                </c:pt>
                <c:pt idx="374">
                  <c:v>167102</c:v>
                </c:pt>
                <c:pt idx="375">
                  <c:v>167231</c:v>
                </c:pt>
                <c:pt idx="376">
                  <c:v>167360</c:v>
                </c:pt>
                <c:pt idx="377">
                  <c:v>167484</c:v>
                </c:pt>
                <c:pt idx="378">
                  <c:v>167605</c:v>
                </c:pt>
                <c:pt idx="379">
                  <c:v>167723</c:v>
                </c:pt>
                <c:pt idx="380">
                  <c:v>167836</c:v>
                </c:pt>
                <c:pt idx="381">
                  <c:v>167945</c:v>
                </c:pt>
                <c:pt idx="382">
                  <c:v>168052</c:v>
                </c:pt>
                <c:pt idx="383">
                  <c:v>168159</c:v>
                </c:pt>
                <c:pt idx="384">
                  <c:v>168258</c:v>
                </c:pt>
                <c:pt idx="385">
                  <c:v>168358</c:v>
                </c:pt>
                <c:pt idx="386">
                  <c:v>168453</c:v>
                </c:pt>
                <c:pt idx="387">
                  <c:v>168547</c:v>
                </c:pt>
                <c:pt idx="388">
                  <c:v>168638</c:v>
                </c:pt>
                <c:pt idx="389">
                  <c:v>168723</c:v>
                </c:pt>
                <c:pt idx="390">
                  <c:v>168812</c:v>
                </c:pt>
                <c:pt idx="391">
                  <c:v>168897</c:v>
                </c:pt>
                <c:pt idx="392">
                  <c:v>168980</c:v>
                </c:pt>
                <c:pt idx="393">
                  <c:v>169058</c:v>
                </c:pt>
                <c:pt idx="394">
                  <c:v>169136</c:v>
                </c:pt>
                <c:pt idx="395">
                  <c:v>169211</c:v>
                </c:pt>
                <c:pt idx="396">
                  <c:v>169283</c:v>
                </c:pt>
                <c:pt idx="397">
                  <c:v>169356</c:v>
                </c:pt>
                <c:pt idx="398">
                  <c:v>169425</c:v>
                </c:pt>
                <c:pt idx="399">
                  <c:v>169491</c:v>
                </c:pt>
                <c:pt idx="400">
                  <c:v>169557</c:v>
                </c:pt>
                <c:pt idx="401">
                  <c:v>169618</c:v>
                </c:pt>
                <c:pt idx="402">
                  <c:v>169676</c:v>
                </c:pt>
                <c:pt idx="403">
                  <c:v>169736</c:v>
                </c:pt>
                <c:pt idx="404">
                  <c:v>169794</c:v>
                </c:pt>
                <c:pt idx="405">
                  <c:v>169849</c:v>
                </c:pt>
                <c:pt idx="406">
                  <c:v>169902</c:v>
                </c:pt>
                <c:pt idx="407">
                  <c:v>169956</c:v>
                </c:pt>
                <c:pt idx="408">
                  <c:v>170009</c:v>
                </c:pt>
                <c:pt idx="409">
                  <c:v>170057</c:v>
                </c:pt>
                <c:pt idx="410">
                  <c:v>170106</c:v>
                </c:pt>
                <c:pt idx="411">
                  <c:v>170152</c:v>
                </c:pt>
                <c:pt idx="412">
                  <c:v>170199</c:v>
                </c:pt>
                <c:pt idx="413">
                  <c:v>170243</c:v>
                </c:pt>
                <c:pt idx="414">
                  <c:v>170284</c:v>
                </c:pt>
                <c:pt idx="415">
                  <c:v>170323</c:v>
                </c:pt>
                <c:pt idx="416">
                  <c:v>170364</c:v>
                </c:pt>
                <c:pt idx="417">
                  <c:v>170401</c:v>
                </c:pt>
                <c:pt idx="418">
                  <c:v>170441</c:v>
                </c:pt>
                <c:pt idx="419">
                  <c:v>170477</c:v>
                </c:pt>
                <c:pt idx="420">
                  <c:v>170513</c:v>
                </c:pt>
                <c:pt idx="421">
                  <c:v>170549</c:v>
                </c:pt>
                <c:pt idx="422">
                  <c:v>170583</c:v>
                </c:pt>
                <c:pt idx="423">
                  <c:v>170616</c:v>
                </c:pt>
                <c:pt idx="424">
                  <c:v>170647</c:v>
                </c:pt>
                <c:pt idx="425">
                  <c:v>170678</c:v>
                </c:pt>
                <c:pt idx="426">
                  <c:v>170709</c:v>
                </c:pt>
                <c:pt idx="427">
                  <c:v>170737</c:v>
                </c:pt>
                <c:pt idx="428">
                  <c:v>170764</c:v>
                </c:pt>
                <c:pt idx="429">
                  <c:v>170791</c:v>
                </c:pt>
                <c:pt idx="430">
                  <c:v>170818</c:v>
                </c:pt>
                <c:pt idx="431">
                  <c:v>170844</c:v>
                </c:pt>
                <c:pt idx="432">
                  <c:v>170870</c:v>
                </c:pt>
                <c:pt idx="433">
                  <c:v>170895</c:v>
                </c:pt>
                <c:pt idx="434">
                  <c:v>170919</c:v>
                </c:pt>
                <c:pt idx="435">
                  <c:v>170942</c:v>
                </c:pt>
                <c:pt idx="436">
                  <c:v>170965</c:v>
                </c:pt>
                <c:pt idx="437">
                  <c:v>170988</c:v>
                </c:pt>
                <c:pt idx="438">
                  <c:v>171010</c:v>
                </c:pt>
                <c:pt idx="439">
                  <c:v>171030</c:v>
                </c:pt>
                <c:pt idx="440">
                  <c:v>171051</c:v>
                </c:pt>
                <c:pt idx="441">
                  <c:v>171072</c:v>
                </c:pt>
                <c:pt idx="442">
                  <c:v>171092</c:v>
                </c:pt>
                <c:pt idx="443">
                  <c:v>171111</c:v>
                </c:pt>
                <c:pt idx="444">
                  <c:v>171128</c:v>
                </c:pt>
                <c:pt idx="445">
                  <c:v>171146</c:v>
                </c:pt>
                <c:pt idx="446">
                  <c:v>171164</c:v>
                </c:pt>
                <c:pt idx="447">
                  <c:v>171181</c:v>
                </c:pt>
                <c:pt idx="448">
                  <c:v>171197</c:v>
                </c:pt>
                <c:pt idx="449">
                  <c:v>171213</c:v>
                </c:pt>
                <c:pt idx="450">
                  <c:v>171230</c:v>
                </c:pt>
                <c:pt idx="451">
                  <c:v>171245</c:v>
                </c:pt>
                <c:pt idx="452">
                  <c:v>171261</c:v>
                </c:pt>
                <c:pt idx="453">
                  <c:v>171276</c:v>
                </c:pt>
                <c:pt idx="454">
                  <c:v>171289</c:v>
                </c:pt>
                <c:pt idx="455">
                  <c:v>171304</c:v>
                </c:pt>
                <c:pt idx="456">
                  <c:v>171318</c:v>
                </c:pt>
                <c:pt idx="457">
                  <c:v>171331</c:v>
                </c:pt>
                <c:pt idx="458">
                  <c:v>171345</c:v>
                </c:pt>
                <c:pt idx="459">
                  <c:v>171358</c:v>
                </c:pt>
                <c:pt idx="460">
                  <c:v>171371</c:v>
                </c:pt>
                <c:pt idx="461">
                  <c:v>171383</c:v>
                </c:pt>
                <c:pt idx="462">
                  <c:v>171395</c:v>
                </c:pt>
                <c:pt idx="463">
                  <c:v>171407</c:v>
                </c:pt>
                <c:pt idx="464">
                  <c:v>171420</c:v>
                </c:pt>
                <c:pt idx="465">
                  <c:v>171433</c:v>
                </c:pt>
                <c:pt idx="466">
                  <c:v>171444</c:v>
                </c:pt>
                <c:pt idx="467">
                  <c:v>171455</c:v>
                </c:pt>
                <c:pt idx="468">
                  <c:v>171466</c:v>
                </c:pt>
                <c:pt idx="469">
                  <c:v>171476</c:v>
                </c:pt>
                <c:pt idx="470">
                  <c:v>171487</c:v>
                </c:pt>
                <c:pt idx="471">
                  <c:v>171499</c:v>
                </c:pt>
                <c:pt idx="472">
                  <c:v>171511</c:v>
                </c:pt>
                <c:pt idx="473">
                  <c:v>171521</c:v>
                </c:pt>
                <c:pt idx="474">
                  <c:v>171531</c:v>
                </c:pt>
                <c:pt idx="475">
                  <c:v>171541</c:v>
                </c:pt>
                <c:pt idx="476">
                  <c:v>171550</c:v>
                </c:pt>
                <c:pt idx="477">
                  <c:v>171561</c:v>
                </c:pt>
                <c:pt idx="478">
                  <c:v>171571</c:v>
                </c:pt>
                <c:pt idx="479">
                  <c:v>171580</c:v>
                </c:pt>
                <c:pt idx="480">
                  <c:v>171590</c:v>
                </c:pt>
                <c:pt idx="481">
                  <c:v>171599</c:v>
                </c:pt>
                <c:pt idx="482">
                  <c:v>171609</c:v>
                </c:pt>
                <c:pt idx="483">
                  <c:v>171618</c:v>
                </c:pt>
                <c:pt idx="484">
                  <c:v>171629</c:v>
                </c:pt>
                <c:pt idx="485">
                  <c:v>171638</c:v>
                </c:pt>
                <c:pt idx="486">
                  <c:v>171647</c:v>
                </c:pt>
                <c:pt idx="487">
                  <c:v>171656</c:v>
                </c:pt>
                <c:pt idx="488">
                  <c:v>171665</c:v>
                </c:pt>
                <c:pt idx="489">
                  <c:v>171674</c:v>
                </c:pt>
                <c:pt idx="490">
                  <c:v>171682</c:v>
                </c:pt>
                <c:pt idx="491">
                  <c:v>171690</c:v>
                </c:pt>
                <c:pt idx="492">
                  <c:v>171698</c:v>
                </c:pt>
                <c:pt idx="493">
                  <c:v>171708</c:v>
                </c:pt>
                <c:pt idx="494">
                  <c:v>171717</c:v>
                </c:pt>
                <c:pt idx="495">
                  <c:v>171725</c:v>
                </c:pt>
                <c:pt idx="496">
                  <c:v>171734</c:v>
                </c:pt>
                <c:pt idx="497">
                  <c:v>171741</c:v>
                </c:pt>
                <c:pt idx="498">
                  <c:v>171749</c:v>
                </c:pt>
                <c:pt idx="499">
                  <c:v>171757</c:v>
                </c:pt>
                <c:pt idx="500">
                  <c:v>171763</c:v>
                </c:pt>
                <c:pt idx="501">
                  <c:v>171771</c:v>
                </c:pt>
                <c:pt idx="502">
                  <c:v>171779</c:v>
                </c:pt>
                <c:pt idx="503">
                  <c:v>171787</c:v>
                </c:pt>
                <c:pt idx="504">
                  <c:v>171794</c:v>
                </c:pt>
                <c:pt idx="505">
                  <c:v>171801</c:v>
                </c:pt>
                <c:pt idx="506">
                  <c:v>171808</c:v>
                </c:pt>
                <c:pt idx="507">
                  <c:v>171815</c:v>
                </c:pt>
                <c:pt idx="508">
                  <c:v>171823</c:v>
                </c:pt>
                <c:pt idx="509">
                  <c:v>171830</c:v>
                </c:pt>
                <c:pt idx="510">
                  <c:v>171838</c:v>
                </c:pt>
                <c:pt idx="511">
                  <c:v>171845</c:v>
                </c:pt>
                <c:pt idx="512">
                  <c:v>171852</c:v>
                </c:pt>
                <c:pt idx="513">
                  <c:v>171859</c:v>
                </c:pt>
                <c:pt idx="514">
                  <c:v>171866</c:v>
                </c:pt>
                <c:pt idx="515">
                  <c:v>171873</c:v>
                </c:pt>
                <c:pt idx="516">
                  <c:v>171879</c:v>
                </c:pt>
                <c:pt idx="517">
                  <c:v>171885</c:v>
                </c:pt>
                <c:pt idx="518">
                  <c:v>171892</c:v>
                </c:pt>
                <c:pt idx="519">
                  <c:v>171899</c:v>
                </c:pt>
                <c:pt idx="520">
                  <c:v>171906</c:v>
                </c:pt>
                <c:pt idx="521">
                  <c:v>171913</c:v>
                </c:pt>
                <c:pt idx="522">
                  <c:v>171920</c:v>
                </c:pt>
                <c:pt idx="523">
                  <c:v>171926</c:v>
                </c:pt>
                <c:pt idx="524">
                  <c:v>171932</c:v>
                </c:pt>
                <c:pt idx="525">
                  <c:v>171939</c:v>
                </c:pt>
                <c:pt idx="526">
                  <c:v>171945</c:v>
                </c:pt>
                <c:pt idx="527">
                  <c:v>171951</c:v>
                </c:pt>
                <c:pt idx="528">
                  <c:v>171957</c:v>
                </c:pt>
                <c:pt idx="529">
                  <c:v>171963</c:v>
                </c:pt>
                <c:pt idx="530">
                  <c:v>171969</c:v>
                </c:pt>
                <c:pt idx="531">
                  <c:v>171976</c:v>
                </c:pt>
                <c:pt idx="532">
                  <c:v>171983</c:v>
                </c:pt>
                <c:pt idx="533">
                  <c:v>171989</c:v>
                </c:pt>
                <c:pt idx="534">
                  <c:v>171995</c:v>
                </c:pt>
                <c:pt idx="535">
                  <c:v>172001</c:v>
                </c:pt>
                <c:pt idx="536">
                  <c:v>172008</c:v>
                </c:pt>
                <c:pt idx="537">
                  <c:v>172015</c:v>
                </c:pt>
                <c:pt idx="538">
                  <c:v>172021</c:v>
                </c:pt>
                <c:pt idx="539">
                  <c:v>172027</c:v>
                </c:pt>
                <c:pt idx="540">
                  <c:v>172034</c:v>
                </c:pt>
                <c:pt idx="541">
                  <c:v>172040</c:v>
                </c:pt>
                <c:pt idx="542">
                  <c:v>172046</c:v>
                </c:pt>
                <c:pt idx="543">
                  <c:v>172051</c:v>
                </c:pt>
                <c:pt idx="544">
                  <c:v>172057</c:v>
                </c:pt>
                <c:pt idx="545">
                  <c:v>172064</c:v>
                </c:pt>
                <c:pt idx="546">
                  <c:v>172070</c:v>
                </c:pt>
                <c:pt idx="547">
                  <c:v>172076</c:v>
                </c:pt>
                <c:pt idx="548">
                  <c:v>172081</c:v>
                </c:pt>
                <c:pt idx="549">
                  <c:v>172087</c:v>
                </c:pt>
                <c:pt idx="550">
                  <c:v>172094</c:v>
                </c:pt>
                <c:pt idx="551">
                  <c:v>172100</c:v>
                </c:pt>
                <c:pt idx="552">
                  <c:v>172106</c:v>
                </c:pt>
                <c:pt idx="553">
                  <c:v>172111</c:v>
                </c:pt>
                <c:pt idx="554">
                  <c:v>172117</c:v>
                </c:pt>
                <c:pt idx="555">
                  <c:v>172122</c:v>
                </c:pt>
                <c:pt idx="556">
                  <c:v>172128</c:v>
                </c:pt>
                <c:pt idx="557">
                  <c:v>172134</c:v>
                </c:pt>
                <c:pt idx="558">
                  <c:v>172139</c:v>
                </c:pt>
                <c:pt idx="559">
                  <c:v>172145</c:v>
                </c:pt>
                <c:pt idx="560">
                  <c:v>172151</c:v>
                </c:pt>
                <c:pt idx="561">
                  <c:v>172157</c:v>
                </c:pt>
                <c:pt idx="562">
                  <c:v>172162</c:v>
                </c:pt>
                <c:pt idx="563">
                  <c:v>172169</c:v>
                </c:pt>
                <c:pt idx="564">
                  <c:v>172174</c:v>
                </c:pt>
                <c:pt idx="565">
                  <c:v>172180</c:v>
                </c:pt>
                <c:pt idx="566">
                  <c:v>172185</c:v>
                </c:pt>
                <c:pt idx="567">
                  <c:v>172191</c:v>
                </c:pt>
                <c:pt idx="568">
                  <c:v>172196</c:v>
                </c:pt>
                <c:pt idx="569">
                  <c:v>172201</c:v>
                </c:pt>
                <c:pt idx="570">
                  <c:v>172206</c:v>
                </c:pt>
                <c:pt idx="571">
                  <c:v>172212</c:v>
                </c:pt>
                <c:pt idx="572">
                  <c:v>172217</c:v>
                </c:pt>
                <c:pt idx="573">
                  <c:v>172223</c:v>
                </c:pt>
                <c:pt idx="574">
                  <c:v>172228</c:v>
                </c:pt>
                <c:pt idx="575">
                  <c:v>172233</c:v>
                </c:pt>
                <c:pt idx="576">
                  <c:v>172238</c:v>
                </c:pt>
                <c:pt idx="577">
                  <c:v>172243</c:v>
                </c:pt>
                <c:pt idx="578">
                  <c:v>172248</c:v>
                </c:pt>
                <c:pt idx="579">
                  <c:v>172252</c:v>
                </c:pt>
                <c:pt idx="580">
                  <c:v>172257</c:v>
                </c:pt>
                <c:pt idx="581">
                  <c:v>172262</c:v>
                </c:pt>
                <c:pt idx="582">
                  <c:v>172267</c:v>
                </c:pt>
                <c:pt idx="583">
                  <c:v>172272</c:v>
                </c:pt>
                <c:pt idx="584">
                  <c:v>172277</c:v>
                </c:pt>
                <c:pt idx="585">
                  <c:v>172282</c:v>
                </c:pt>
                <c:pt idx="586">
                  <c:v>172287</c:v>
                </c:pt>
                <c:pt idx="587">
                  <c:v>172291</c:v>
                </c:pt>
                <c:pt idx="588">
                  <c:v>172296</c:v>
                </c:pt>
                <c:pt idx="589">
                  <c:v>172301</c:v>
                </c:pt>
                <c:pt idx="590">
                  <c:v>172305</c:v>
                </c:pt>
                <c:pt idx="591">
                  <c:v>172310</c:v>
                </c:pt>
                <c:pt idx="592">
                  <c:v>172314</c:v>
                </c:pt>
                <c:pt idx="593">
                  <c:v>172319</c:v>
                </c:pt>
                <c:pt idx="594">
                  <c:v>172323</c:v>
                </c:pt>
                <c:pt idx="595">
                  <c:v>172328</c:v>
                </c:pt>
                <c:pt idx="596">
                  <c:v>172333</c:v>
                </c:pt>
                <c:pt idx="597">
                  <c:v>172337</c:v>
                </c:pt>
                <c:pt idx="598">
                  <c:v>172341</c:v>
                </c:pt>
                <c:pt idx="599">
                  <c:v>172346</c:v>
                </c:pt>
                <c:pt idx="600">
                  <c:v>172351</c:v>
                </c:pt>
                <c:pt idx="601">
                  <c:v>172355</c:v>
                </c:pt>
                <c:pt idx="602">
                  <c:v>172359</c:v>
                </c:pt>
                <c:pt idx="603">
                  <c:v>172364</c:v>
                </c:pt>
                <c:pt idx="604">
                  <c:v>172369</c:v>
                </c:pt>
                <c:pt idx="605">
                  <c:v>172374</c:v>
                </c:pt>
                <c:pt idx="606">
                  <c:v>172378</c:v>
                </c:pt>
                <c:pt idx="607">
                  <c:v>172382</c:v>
                </c:pt>
                <c:pt idx="608">
                  <c:v>172386</c:v>
                </c:pt>
                <c:pt idx="609">
                  <c:v>172391</c:v>
                </c:pt>
                <c:pt idx="610">
                  <c:v>172395</c:v>
                </c:pt>
                <c:pt idx="611">
                  <c:v>172399</c:v>
                </c:pt>
                <c:pt idx="612">
                  <c:v>172403</c:v>
                </c:pt>
                <c:pt idx="613">
                  <c:v>172408</c:v>
                </c:pt>
                <c:pt idx="614">
                  <c:v>172412</c:v>
                </c:pt>
                <c:pt idx="615">
                  <c:v>172416</c:v>
                </c:pt>
                <c:pt idx="616">
                  <c:v>172420</c:v>
                </c:pt>
                <c:pt idx="617">
                  <c:v>172425</c:v>
                </c:pt>
                <c:pt idx="618">
                  <c:v>172429</c:v>
                </c:pt>
                <c:pt idx="619">
                  <c:v>172434</c:v>
                </c:pt>
                <c:pt idx="620">
                  <c:v>172438</c:v>
                </c:pt>
                <c:pt idx="621">
                  <c:v>172442</c:v>
                </c:pt>
                <c:pt idx="622">
                  <c:v>172446</c:v>
                </c:pt>
                <c:pt idx="623">
                  <c:v>172450</c:v>
                </c:pt>
                <c:pt idx="624">
                  <c:v>172454</c:v>
                </c:pt>
                <c:pt idx="625">
                  <c:v>172458</c:v>
                </c:pt>
                <c:pt idx="626">
                  <c:v>172462</c:v>
                </c:pt>
                <c:pt idx="627">
                  <c:v>172467</c:v>
                </c:pt>
                <c:pt idx="628">
                  <c:v>172471</c:v>
                </c:pt>
                <c:pt idx="629">
                  <c:v>172476</c:v>
                </c:pt>
                <c:pt idx="630">
                  <c:v>172480</c:v>
                </c:pt>
                <c:pt idx="631">
                  <c:v>172484</c:v>
                </c:pt>
                <c:pt idx="632">
                  <c:v>172488</c:v>
                </c:pt>
                <c:pt idx="633">
                  <c:v>172492</c:v>
                </c:pt>
                <c:pt idx="634">
                  <c:v>172496</c:v>
                </c:pt>
                <c:pt idx="635">
                  <c:v>172500</c:v>
                </c:pt>
                <c:pt idx="636">
                  <c:v>172504</c:v>
                </c:pt>
                <c:pt idx="637">
                  <c:v>172509</c:v>
                </c:pt>
                <c:pt idx="638">
                  <c:v>172513</c:v>
                </c:pt>
                <c:pt idx="639">
                  <c:v>172517</c:v>
                </c:pt>
                <c:pt idx="640">
                  <c:v>172521</c:v>
                </c:pt>
                <c:pt idx="641">
                  <c:v>172525</c:v>
                </c:pt>
                <c:pt idx="642">
                  <c:v>172529</c:v>
                </c:pt>
                <c:pt idx="643">
                  <c:v>172533</c:v>
                </c:pt>
                <c:pt idx="644">
                  <c:v>172538</c:v>
                </c:pt>
                <c:pt idx="645">
                  <c:v>172542</c:v>
                </c:pt>
                <c:pt idx="646">
                  <c:v>172545</c:v>
                </c:pt>
                <c:pt idx="647">
                  <c:v>172549</c:v>
                </c:pt>
                <c:pt idx="648">
                  <c:v>172553</c:v>
                </c:pt>
                <c:pt idx="649">
                  <c:v>172557</c:v>
                </c:pt>
                <c:pt idx="650">
                  <c:v>172561</c:v>
                </c:pt>
                <c:pt idx="651">
                  <c:v>172566</c:v>
                </c:pt>
                <c:pt idx="652">
                  <c:v>172570</c:v>
                </c:pt>
                <c:pt idx="653">
                  <c:v>172573</c:v>
                </c:pt>
                <c:pt idx="654">
                  <c:v>172577</c:v>
                </c:pt>
                <c:pt idx="655">
                  <c:v>172581</c:v>
                </c:pt>
                <c:pt idx="656">
                  <c:v>172584</c:v>
                </c:pt>
                <c:pt idx="657">
                  <c:v>172588</c:v>
                </c:pt>
                <c:pt idx="658">
                  <c:v>172592</c:v>
                </c:pt>
                <c:pt idx="659">
                  <c:v>172596</c:v>
                </c:pt>
                <c:pt idx="660">
                  <c:v>172599</c:v>
                </c:pt>
                <c:pt idx="661">
                  <c:v>172603</c:v>
                </c:pt>
                <c:pt idx="662">
                  <c:v>172606</c:v>
                </c:pt>
                <c:pt idx="663">
                  <c:v>172610</c:v>
                </c:pt>
                <c:pt idx="664">
                  <c:v>172613</c:v>
                </c:pt>
                <c:pt idx="665">
                  <c:v>172617</c:v>
                </c:pt>
                <c:pt idx="666">
                  <c:v>172621</c:v>
                </c:pt>
                <c:pt idx="667">
                  <c:v>172625</c:v>
                </c:pt>
                <c:pt idx="668">
                  <c:v>172628</c:v>
                </c:pt>
                <c:pt idx="669">
                  <c:v>172631</c:v>
                </c:pt>
                <c:pt idx="670">
                  <c:v>172634</c:v>
                </c:pt>
                <c:pt idx="671">
                  <c:v>172638</c:v>
                </c:pt>
                <c:pt idx="672">
                  <c:v>172641</c:v>
                </c:pt>
                <c:pt idx="673">
                  <c:v>172644</c:v>
                </c:pt>
                <c:pt idx="674">
                  <c:v>172648</c:v>
                </c:pt>
                <c:pt idx="675">
                  <c:v>172651</c:v>
                </c:pt>
                <c:pt idx="676">
                  <c:v>172655</c:v>
                </c:pt>
                <c:pt idx="677">
                  <c:v>172658</c:v>
                </c:pt>
                <c:pt idx="678">
                  <c:v>172661</c:v>
                </c:pt>
                <c:pt idx="679">
                  <c:v>172664</c:v>
                </c:pt>
                <c:pt idx="680">
                  <c:v>172667</c:v>
                </c:pt>
                <c:pt idx="681">
                  <c:v>172670</c:v>
                </c:pt>
                <c:pt idx="682">
                  <c:v>172673</c:v>
                </c:pt>
                <c:pt idx="683">
                  <c:v>172676</c:v>
                </c:pt>
                <c:pt idx="684">
                  <c:v>172680</c:v>
                </c:pt>
                <c:pt idx="685">
                  <c:v>172683</c:v>
                </c:pt>
                <c:pt idx="686">
                  <c:v>172687</c:v>
                </c:pt>
                <c:pt idx="687">
                  <c:v>172690</c:v>
                </c:pt>
                <c:pt idx="688">
                  <c:v>172693</c:v>
                </c:pt>
                <c:pt idx="689">
                  <c:v>172696</c:v>
                </c:pt>
                <c:pt idx="690">
                  <c:v>172699</c:v>
                </c:pt>
                <c:pt idx="691">
                  <c:v>172703</c:v>
                </c:pt>
                <c:pt idx="692">
                  <c:v>172706</c:v>
                </c:pt>
                <c:pt idx="693">
                  <c:v>172710</c:v>
                </c:pt>
                <c:pt idx="694">
                  <c:v>172712</c:v>
                </c:pt>
                <c:pt idx="695">
                  <c:v>172716</c:v>
                </c:pt>
                <c:pt idx="696">
                  <c:v>172719</c:v>
                </c:pt>
                <c:pt idx="697">
                  <c:v>172722</c:v>
                </c:pt>
                <c:pt idx="698">
                  <c:v>172725</c:v>
                </c:pt>
                <c:pt idx="699">
                  <c:v>172728</c:v>
                </c:pt>
                <c:pt idx="700">
                  <c:v>172732</c:v>
                </c:pt>
                <c:pt idx="701">
                  <c:v>172735</c:v>
                </c:pt>
                <c:pt idx="702">
                  <c:v>172738</c:v>
                </c:pt>
                <c:pt idx="703">
                  <c:v>172741</c:v>
                </c:pt>
                <c:pt idx="704">
                  <c:v>172743</c:v>
                </c:pt>
                <c:pt idx="705">
                  <c:v>172746</c:v>
                </c:pt>
                <c:pt idx="706">
                  <c:v>172750</c:v>
                </c:pt>
                <c:pt idx="707">
                  <c:v>172753</c:v>
                </c:pt>
                <c:pt idx="708">
                  <c:v>172756</c:v>
                </c:pt>
                <c:pt idx="709">
                  <c:v>172759</c:v>
                </c:pt>
                <c:pt idx="710">
                  <c:v>172762</c:v>
                </c:pt>
                <c:pt idx="711">
                  <c:v>172764</c:v>
                </c:pt>
                <c:pt idx="712">
                  <c:v>172768</c:v>
                </c:pt>
                <c:pt idx="713">
                  <c:v>172771</c:v>
                </c:pt>
                <c:pt idx="714">
                  <c:v>172774</c:v>
                </c:pt>
                <c:pt idx="715">
                  <c:v>172777</c:v>
                </c:pt>
                <c:pt idx="716">
                  <c:v>172780</c:v>
                </c:pt>
                <c:pt idx="717">
                  <c:v>172783</c:v>
                </c:pt>
                <c:pt idx="718">
                  <c:v>172785</c:v>
                </c:pt>
                <c:pt idx="719">
                  <c:v>172788</c:v>
                </c:pt>
                <c:pt idx="720">
                  <c:v>172791</c:v>
                </c:pt>
                <c:pt idx="721">
                  <c:v>172793</c:v>
                </c:pt>
                <c:pt idx="722">
                  <c:v>172796</c:v>
                </c:pt>
                <c:pt idx="723">
                  <c:v>172799</c:v>
                </c:pt>
                <c:pt idx="724">
                  <c:v>172802</c:v>
                </c:pt>
                <c:pt idx="725">
                  <c:v>172805</c:v>
                </c:pt>
                <c:pt idx="726">
                  <c:v>172807</c:v>
                </c:pt>
                <c:pt idx="727">
                  <c:v>172810</c:v>
                </c:pt>
                <c:pt idx="728">
                  <c:v>172813</c:v>
                </c:pt>
                <c:pt idx="729">
                  <c:v>172816</c:v>
                </c:pt>
                <c:pt idx="730">
                  <c:v>172819</c:v>
                </c:pt>
                <c:pt idx="731">
                  <c:v>172822</c:v>
                </c:pt>
                <c:pt idx="732">
                  <c:v>172824</c:v>
                </c:pt>
                <c:pt idx="733">
                  <c:v>172827</c:v>
                </c:pt>
                <c:pt idx="734">
                  <c:v>172830</c:v>
                </c:pt>
                <c:pt idx="735">
                  <c:v>172832</c:v>
                </c:pt>
                <c:pt idx="736">
                  <c:v>172835</c:v>
                </c:pt>
                <c:pt idx="737">
                  <c:v>172838</c:v>
                </c:pt>
                <c:pt idx="738">
                  <c:v>172841</c:v>
                </c:pt>
                <c:pt idx="739">
                  <c:v>172844</c:v>
                </c:pt>
                <c:pt idx="740">
                  <c:v>172846</c:v>
                </c:pt>
                <c:pt idx="741">
                  <c:v>172849</c:v>
                </c:pt>
                <c:pt idx="742">
                  <c:v>172852</c:v>
                </c:pt>
                <c:pt idx="743">
                  <c:v>172855</c:v>
                </c:pt>
                <c:pt idx="744">
                  <c:v>172858</c:v>
                </c:pt>
                <c:pt idx="745">
                  <c:v>172860</c:v>
                </c:pt>
                <c:pt idx="746">
                  <c:v>172863</c:v>
                </c:pt>
                <c:pt idx="747">
                  <c:v>172866</c:v>
                </c:pt>
                <c:pt idx="748">
                  <c:v>172868</c:v>
                </c:pt>
                <c:pt idx="749">
                  <c:v>172871</c:v>
                </c:pt>
                <c:pt idx="750">
                  <c:v>172873</c:v>
                </c:pt>
                <c:pt idx="751">
                  <c:v>172876</c:v>
                </c:pt>
                <c:pt idx="752">
                  <c:v>172879</c:v>
                </c:pt>
                <c:pt idx="753">
                  <c:v>172882</c:v>
                </c:pt>
                <c:pt idx="754">
                  <c:v>172884</c:v>
                </c:pt>
                <c:pt idx="755">
                  <c:v>172887</c:v>
                </c:pt>
                <c:pt idx="756">
                  <c:v>172889</c:v>
                </c:pt>
                <c:pt idx="757">
                  <c:v>172892</c:v>
                </c:pt>
                <c:pt idx="758">
                  <c:v>172895</c:v>
                </c:pt>
                <c:pt idx="759">
                  <c:v>172897</c:v>
                </c:pt>
                <c:pt idx="760">
                  <c:v>172900</c:v>
                </c:pt>
                <c:pt idx="761">
                  <c:v>172903</c:v>
                </c:pt>
                <c:pt idx="762">
                  <c:v>172905</c:v>
                </c:pt>
                <c:pt idx="763">
                  <c:v>172908</c:v>
                </c:pt>
                <c:pt idx="764">
                  <c:v>172910</c:v>
                </c:pt>
                <c:pt idx="765">
                  <c:v>172912</c:v>
                </c:pt>
                <c:pt idx="766">
                  <c:v>172915</c:v>
                </c:pt>
                <c:pt idx="767">
                  <c:v>172917</c:v>
                </c:pt>
                <c:pt idx="768">
                  <c:v>172919</c:v>
                </c:pt>
                <c:pt idx="769">
                  <c:v>172922</c:v>
                </c:pt>
                <c:pt idx="770">
                  <c:v>172924</c:v>
                </c:pt>
                <c:pt idx="771">
                  <c:v>172927</c:v>
                </c:pt>
                <c:pt idx="772">
                  <c:v>172929</c:v>
                </c:pt>
                <c:pt idx="773">
                  <c:v>172932</c:v>
                </c:pt>
                <c:pt idx="774">
                  <c:v>172934</c:v>
                </c:pt>
                <c:pt idx="775">
                  <c:v>172936</c:v>
                </c:pt>
                <c:pt idx="776">
                  <c:v>172939</c:v>
                </c:pt>
                <c:pt idx="777">
                  <c:v>172941</c:v>
                </c:pt>
                <c:pt idx="778">
                  <c:v>172943</c:v>
                </c:pt>
                <c:pt idx="779">
                  <c:v>172946</c:v>
                </c:pt>
                <c:pt idx="780">
                  <c:v>172948</c:v>
                </c:pt>
                <c:pt idx="781">
                  <c:v>172950</c:v>
                </c:pt>
                <c:pt idx="782">
                  <c:v>172953</c:v>
                </c:pt>
                <c:pt idx="783">
                  <c:v>172955</c:v>
                </c:pt>
                <c:pt idx="784">
                  <c:v>172958</c:v>
                </c:pt>
                <c:pt idx="785">
                  <c:v>172961</c:v>
                </c:pt>
                <c:pt idx="786">
                  <c:v>172963</c:v>
                </c:pt>
                <c:pt idx="787">
                  <c:v>172966</c:v>
                </c:pt>
                <c:pt idx="788">
                  <c:v>172969</c:v>
                </c:pt>
                <c:pt idx="789">
                  <c:v>172971</c:v>
                </c:pt>
                <c:pt idx="790">
                  <c:v>172974</c:v>
                </c:pt>
                <c:pt idx="791">
                  <c:v>172976</c:v>
                </c:pt>
                <c:pt idx="792">
                  <c:v>172979</c:v>
                </c:pt>
                <c:pt idx="793">
                  <c:v>172981</c:v>
                </c:pt>
                <c:pt idx="794">
                  <c:v>172984</c:v>
                </c:pt>
                <c:pt idx="795">
                  <c:v>172986</c:v>
                </c:pt>
                <c:pt idx="796">
                  <c:v>172989</c:v>
                </c:pt>
                <c:pt idx="797">
                  <c:v>172992</c:v>
                </c:pt>
                <c:pt idx="798">
                  <c:v>172994</c:v>
                </c:pt>
                <c:pt idx="799">
                  <c:v>172997</c:v>
                </c:pt>
                <c:pt idx="800">
                  <c:v>172999</c:v>
                </c:pt>
                <c:pt idx="801">
                  <c:v>173002</c:v>
                </c:pt>
                <c:pt idx="802">
                  <c:v>173005</c:v>
                </c:pt>
                <c:pt idx="803">
                  <c:v>173008</c:v>
                </c:pt>
                <c:pt idx="804">
                  <c:v>173010</c:v>
                </c:pt>
                <c:pt idx="805">
                  <c:v>173013</c:v>
                </c:pt>
                <c:pt idx="806">
                  <c:v>173016</c:v>
                </c:pt>
                <c:pt idx="807">
                  <c:v>173018</c:v>
                </c:pt>
                <c:pt idx="808">
                  <c:v>173021</c:v>
                </c:pt>
                <c:pt idx="809">
                  <c:v>173023</c:v>
                </c:pt>
                <c:pt idx="810">
                  <c:v>173026</c:v>
                </c:pt>
                <c:pt idx="811">
                  <c:v>173028</c:v>
                </c:pt>
                <c:pt idx="812">
                  <c:v>173031</c:v>
                </c:pt>
                <c:pt idx="813">
                  <c:v>173033</c:v>
                </c:pt>
                <c:pt idx="814">
                  <c:v>173036</c:v>
                </c:pt>
                <c:pt idx="815">
                  <c:v>173038</c:v>
                </c:pt>
                <c:pt idx="816">
                  <c:v>173041</c:v>
                </c:pt>
                <c:pt idx="817">
                  <c:v>173043</c:v>
                </c:pt>
                <c:pt idx="818">
                  <c:v>173046</c:v>
                </c:pt>
                <c:pt idx="819">
                  <c:v>173049</c:v>
                </c:pt>
                <c:pt idx="820">
                  <c:v>173052</c:v>
                </c:pt>
                <c:pt idx="821">
                  <c:v>173054</c:v>
                </c:pt>
                <c:pt idx="822">
                  <c:v>173057</c:v>
                </c:pt>
                <c:pt idx="823">
                  <c:v>173060</c:v>
                </c:pt>
                <c:pt idx="824">
                  <c:v>173062</c:v>
                </c:pt>
                <c:pt idx="825">
                  <c:v>173065</c:v>
                </c:pt>
                <c:pt idx="826">
                  <c:v>173067</c:v>
                </c:pt>
                <c:pt idx="827">
                  <c:v>173070</c:v>
                </c:pt>
                <c:pt idx="828">
                  <c:v>173073</c:v>
                </c:pt>
                <c:pt idx="829">
                  <c:v>173075</c:v>
                </c:pt>
                <c:pt idx="830">
                  <c:v>173078</c:v>
                </c:pt>
                <c:pt idx="831">
                  <c:v>173081</c:v>
                </c:pt>
                <c:pt idx="832">
                  <c:v>173083</c:v>
                </c:pt>
                <c:pt idx="833">
                  <c:v>173086</c:v>
                </c:pt>
                <c:pt idx="834">
                  <c:v>173089</c:v>
                </c:pt>
                <c:pt idx="835">
                  <c:v>173091</c:v>
                </c:pt>
                <c:pt idx="836">
                  <c:v>173094</c:v>
                </c:pt>
                <c:pt idx="837">
                  <c:v>173096</c:v>
                </c:pt>
                <c:pt idx="838">
                  <c:v>173099</c:v>
                </c:pt>
                <c:pt idx="839">
                  <c:v>173102</c:v>
                </c:pt>
                <c:pt idx="840">
                  <c:v>173104</c:v>
                </c:pt>
                <c:pt idx="841">
                  <c:v>173107</c:v>
                </c:pt>
                <c:pt idx="842">
                  <c:v>173110</c:v>
                </c:pt>
                <c:pt idx="843">
                  <c:v>173112</c:v>
                </c:pt>
                <c:pt idx="844">
                  <c:v>173115</c:v>
                </c:pt>
                <c:pt idx="845">
                  <c:v>173117</c:v>
                </c:pt>
                <c:pt idx="846">
                  <c:v>173120</c:v>
                </c:pt>
                <c:pt idx="847">
                  <c:v>173122</c:v>
                </c:pt>
                <c:pt idx="848">
                  <c:v>173125</c:v>
                </c:pt>
                <c:pt idx="849">
                  <c:v>173128</c:v>
                </c:pt>
                <c:pt idx="850">
                  <c:v>173130</c:v>
                </c:pt>
                <c:pt idx="851">
                  <c:v>173133</c:v>
                </c:pt>
                <c:pt idx="852">
                  <c:v>173135</c:v>
                </c:pt>
                <c:pt idx="853">
                  <c:v>173138</c:v>
                </c:pt>
                <c:pt idx="854">
                  <c:v>173141</c:v>
                </c:pt>
                <c:pt idx="855">
                  <c:v>173143</c:v>
                </c:pt>
                <c:pt idx="856">
                  <c:v>173146</c:v>
                </c:pt>
                <c:pt idx="857">
                  <c:v>173148</c:v>
                </c:pt>
                <c:pt idx="858">
                  <c:v>173151</c:v>
                </c:pt>
                <c:pt idx="859">
                  <c:v>173153</c:v>
                </c:pt>
                <c:pt idx="860">
                  <c:v>173155</c:v>
                </c:pt>
                <c:pt idx="861">
                  <c:v>173157</c:v>
                </c:pt>
                <c:pt idx="862">
                  <c:v>173160</c:v>
                </c:pt>
                <c:pt idx="863">
                  <c:v>173162</c:v>
                </c:pt>
                <c:pt idx="864">
                  <c:v>173165</c:v>
                </c:pt>
                <c:pt idx="865">
                  <c:v>173167</c:v>
                </c:pt>
                <c:pt idx="866">
                  <c:v>173170</c:v>
                </c:pt>
                <c:pt idx="867">
                  <c:v>173172</c:v>
                </c:pt>
                <c:pt idx="868">
                  <c:v>173175</c:v>
                </c:pt>
                <c:pt idx="869">
                  <c:v>173177</c:v>
                </c:pt>
                <c:pt idx="870">
                  <c:v>173180</c:v>
                </c:pt>
                <c:pt idx="871">
                  <c:v>173182</c:v>
                </c:pt>
                <c:pt idx="872">
                  <c:v>173185</c:v>
                </c:pt>
                <c:pt idx="873">
                  <c:v>173188</c:v>
                </c:pt>
                <c:pt idx="874">
                  <c:v>173190</c:v>
                </c:pt>
                <c:pt idx="875">
                  <c:v>173193</c:v>
                </c:pt>
                <c:pt idx="876">
                  <c:v>173195</c:v>
                </c:pt>
                <c:pt idx="877">
                  <c:v>173198</c:v>
                </c:pt>
                <c:pt idx="878">
                  <c:v>173200</c:v>
                </c:pt>
                <c:pt idx="879">
                  <c:v>173203</c:v>
                </c:pt>
                <c:pt idx="880">
                  <c:v>173206</c:v>
                </c:pt>
                <c:pt idx="881">
                  <c:v>173208</c:v>
                </c:pt>
                <c:pt idx="882">
                  <c:v>173211</c:v>
                </c:pt>
                <c:pt idx="883">
                  <c:v>173213</c:v>
                </c:pt>
                <c:pt idx="884">
                  <c:v>173216</c:v>
                </c:pt>
                <c:pt idx="885">
                  <c:v>173218</c:v>
                </c:pt>
                <c:pt idx="886">
                  <c:v>173221</c:v>
                </c:pt>
                <c:pt idx="887">
                  <c:v>173224</c:v>
                </c:pt>
                <c:pt idx="888">
                  <c:v>173226</c:v>
                </c:pt>
                <c:pt idx="889">
                  <c:v>173228</c:v>
                </c:pt>
                <c:pt idx="890">
                  <c:v>173231</c:v>
                </c:pt>
                <c:pt idx="891">
                  <c:v>173233</c:v>
                </c:pt>
                <c:pt idx="892">
                  <c:v>173235</c:v>
                </c:pt>
                <c:pt idx="893">
                  <c:v>173238</c:v>
                </c:pt>
                <c:pt idx="894">
                  <c:v>173241</c:v>
                </c:pt>
                <c:pt idx="895">
                  <c:v>173243</c:v>
                </c:pt>
                <c:pt idx="896">
                  <c:v>173246</c:v>
                </c:pt>
                <c:pt idx="897">
                  <c:v>173248</c:v>
                </c:pt>
                <c:pt idx="898">
                  <c:v>173250</c:v>
                </c:pt>
                <c:pt idx="899">
                  <c:v>173253</c:v>
                </c:pt>
                <c:pt idx="900">
                  <c:v>173255</c:v>
                </c:pt>
                <c:pt idx="901">
                  <c:v>173258</c:v>
                </c:pt>
                <c:pt idx="902">
                  <c:v>173260</c:v>
                </c:pt>
                <c:pt idx="903">
                  <c:v>173263</c:v>
                </c:pt>
                <c:pt idx="904">
                  <c:v>173265</c:v>
                </c:pt>
                <c:pt idx="905">
                  <c:v>173267</c:v>
                </c:pt>
                <c:pt idx="906">
                  <c:v>173270</c:v>
                </c:pt>
                <c:pt idx="907">
                  <c:v>173272</c:v>
                </c:pt>
                <c:pt idx="908">
                  <c:v>173275</c:v>
                </c:pt>
                <c:pt idx="909">
                  <c:v>173277</c:v>
                </c:pt>
                <c:pt idx="910">
                  <c:v>173279</c:v>
                </c:pt>
                <c:pt idx="911">
                  <c:v>173282</c:v>
                </c:pt>
                <c:pt idx="912">
                  <c:v>173284</c:v>
                </c:pt>
                <c:pt idx="913">
                  <c:v>173286</c:v>
                </c:pt>
                <c:pt idx="914">
                  <c:v>173289</c:v>
                </c:pt>
                <c:pt idx="915">
                  <c:v>173292</c:v>
                </c:pt>
                <c:pt idx="916">
                  <c:v>173294</c:v>
                </c:pt>
                <c:pt idx="917">
                  <c:v>173297</c:v>
                </c:pt>
                <c:pt idx="918">
                  <c:v>173299</c:v>
                </c:pt>
                <c:pt idx="919">
                  <c:v>173302</c:v>
                </c:pt>
                <c:pt idx="920">
                  <c:v>173305</c:v>
                </c:pt>
                <c:pt idx="921">
                  <c:v>173307</c:v>
                </c:pt>
                <c:pt idx="922">
                  <c:v>173310</c:v>
                </c:pt>
                <c:pt idx="923">
                  <c:v>173312</c:v>
                </c:pt>
                <c:pt idx="924">
                  <c:v>173315</c:v>
                </c:pt>
                <c:pt idx="925">
                  <c:v>173317</c:v>
                </c:pt>
                <c:pt idx="926">
                  <c:v>173319</c:v>
                </c:pt>
                <c:pt idx="927">
                  <c:v>173322</c:v>
                </c:pt>
                <c:pt idx="928">
                  <c:v>173325</c:v>
                </c:pt>
                <c:pt idx="929">
                  <c:v>173327</c:v>
                </c:pt>
                <c:pt idx="930">
                  <c:v>173330</c:v>
                </c:pt>
                <c:pt idx="931">
                  <c:v>173332</c:v>
                </c:pt>
                <c:pt idx="932">
                  <c:v>173335</c:v>
                </c:pt>
                <c:pt idx="933">
                  <c:v>173338</c:v>
                </c:pt>
                <c:pt idx="934">
                  <c:v>173340</c:v>
                </c:pt>
                <c:pt idx="935">
                  <c:v>173342</c:v>
                </c:pt>
                <c:pt idx="936">
                  <c:v>173345</c:v>
                </c:pt>
                <c:pt idx="937">
                  <c:v>173348</c:v>
                </c:pt>
                <c:pt idx="938">
                  <c:v>173350</c:v>
                </c:pt>
                <c:pt idx="939">
                  <c:v>173353</c:v>
                </c:pt>
                <c:pt idx="940">
                  <c:v>173355</c:v>
                </c:pt>
                <c:pt idx="941">
                  <c:v>173358</c:v>
                </c:pt>
                <c:pt idx="942">
                  <c:v>173360</c:v>
                </c:pt>
                <c:pt idx="943">
                  <c:v>173363</c:v>
                </c:pt>
                <c:pt idx="944">
                  <c:v>173366</c:v>
                </c:pt>
                <c:pt idx="945">
                  <c:v>173369</c:v>
                </c:pt>
                <c:pt idx="946">
                  <c:v>173372</c:v>
                </c:pt>
                <c:pt idx="947">
                  <c:v>173374</c:v>
                </c:pt>
                <c:pt idx="948">
                  <c:v>173377</c:v>
                </c:pt>
                <c:pt idx="949">
                  <c:v>173379</c:v>
                </c:pt>
                <c:pt idx="950">
                  <c:v>173382</c:v>
                </c:pt>
                <c:pt idx="951">
                  <c:v>173385</c:v>
                </c:pt>
                <c:pt idx="952">
                  <c:v>173388</c:v>
                </c:pt>
                <c:pt idx="953">
                  <c:v>173390</c:v>
                </c:pt>
                <c:pt idx="954">
                  <c:v>173393</c:v>
                </c:pt>
                <c:pt idx="955">
                  <c:v>173395</c:v>
                </c:pt>
                <c:pt idx="956">
                  <c:v>173398</c:v>
                </c:pt>
                <c:pt idx="957">
                  <c:v>173400</c:v>
                </c:pt>
                <c:pt idx="958">
                  <c:v>173403</c:v>
                </c:pt>
                <c:pt idx="959">
                  <c:v>173405</c:v>
                </c:pt>
                <c:pt idx="960">
                  <c:v>173408</c:v>
                </c:pt>
                <c:pt idx="961">
                  <c:v>173411</c:v>
                </c:pt>
                <c:pt idx="962">
                  <c:v>173413</c:v>
                </c:pt>
                <c:pt idx="963">
                  <c:v>173415</c:v>
                </c:pt>
                <c:pt idx="964">
                  <c:v>173418</c:v>
                </c:pt>
                <c:pt idx="965">
                  <c:v>173421</c:v>
                </c:pt>
                <c:pt idx="966">
                  <c:v>173424</c:v>
                </c:pt>
                <c:pt idx="967">
                  <c:v>173426</c:v>
                </c:pt>
                <c:pt idx="968">
                  <c:v>173429</c:v>
                </c:pt>
                <c:pt idx="969">
                  <c:v>173431</c:v>
                </c:pt>
                <c:pt idx="970">
                  <c:v>173434</c:v>
                </c:pt>
                <c:pt idx="971">
                  <c:v>173437</c:v>
                </c:pt>
                <c:pt idx="972">
                  <c:v>173440</c:v>
                </c:pt>
                <c:pt idx="973">
                  <c:v>173443</c:v>
                </c:pt>
                <c:pt idx="974">
                  <c:v>173445</c:v>
                </c:pt>
                <c:pt idx="975">
                  <c:v>173448</c:v>
                </c:pt>
                <c:pt idx="976">
                  <c:v>173450</c:v>
                </c:pt>
                <c:pt idx="977">
                  <c:v>173453</c:v>
                </c:pt>
                <c:pt idx="978">
                  <c:v>173456</c:v>
                </c:pt>
                <c:pt idx="979">
                  <c:v>173458</c:v>
                </c:pt>
                <c:pt idx="980">
                  <c:v>173461</c:v>
                </c:pt>
                <c:pt idx="981">
                  <c:v>173464</c:v>
                </c:pt>
                <c:pt idx="982">
                  <c:v>173467</c:v>
                </c:pt>
                <c:pt idx="983">
                  <c:v>173470</c:v>
                </c:pt>
                <c:pt idx="984">
                  <c:v>173472</c:v>
                </c:pt>
                <c:pt idx="985">
                  <c:v>173475</c:v>
                </c:pt>
                <c:pt idx="986">
                  <c:v>173477</c:v>
                </c:pt>
                <c:pt idx="987">
                  <c:v>173480</c:v>
                </c:pt>
                <c:pt idx="988">
                  <c:v>173483</c:v>
                </c:pt>
                <c:pt idx="989">
                  <c:v>173486</c:v>
                </c:pt>
                <c:pt idx="990">
                  <c:v>173489</c:v>
                </c:pt>
              </c:numCache>
            </c:numRef>
          </c:yVal>
          <c:smooth val="0"/>
          <c:extLst>
            <c:ext xmlns:c16="http://schemas.microsoft.com/office/drawing/2014/chart" uri="{C3380CC4-5D6E-409C-BE32-E72D297353CC}">
              <c16:uniqueId val="{00000002-0C3A-44E7-B97E-FB21F459FFF6}"/>
            </c:ext>
          </c:extLst>
        </c:ser>
        <c:ser>
          <c:idx val="2"/>
          <c:order val="2"/>
          <c:tx>
            <c:v>Validation begin date</c:v>
          </c:tx>
          <c:spPr>
            <a:ln w="25400" cap="rnd">
              <a:no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100"/>
            <c:spPr>
              <a:noFill/>
              <a:ln w="38100" cap="flat" cmpd="sng" algn="ctr">
                <a:solidFill>
                  <a:schemeClr val="accent1"/>
                </a:solidFill>
                <a:prstDash val="sysDash"/>
                <a:round/>
              </a:ln>
              <a:effectLst/>
            </c:spPr>
          </c:errBars>
          <c:xVal>
            <c:numRef>
              <c:f>mean!$A$308</c:f>
              <c:numCache>
                <c:formatCode>d\-mmm</c:formatCode>
                <c:ptCount val="1"/>
                <c:pt idx="0">
                  <c:v>44200</c:v>
                </c:pt>
              </c:numCache>
            </c:numRef>
          </c:xVal>
          <c:yVal>
            <c:numLit>
              <c:formatCode>General</c:formatCode>
              <c:ptCount val="1"/>
              <c:pt idx="0">
                <c:v>100000</c:v>
              </c:pt>
            </c:numLit>
          </c:yVal>
          <c:smooth val="0"/>
          <c:extLst>
            <c:ext xmlns:c16="http://schemas.microsoft.com/office/drawing/2014/chart" uri="{C3380CC4-5D6E-409C-BE32-E72D297353CC}">
              <c16:uniqueId val="{00000003-0C3A-44E7-B97E-FB21F459FFF6}"/>
            </c:ext>
          </c:extLst>
        </c:ser>
        <c:ser>
          <c:idx val="3"/>
          <c:order val="3"/>
          <c:tx>
            <c:v>Set Parameters</c:v>
          </c:tx>
          <c:spPr>
            <a:ln w="25400" cap="rnd">
              <a:noFill/>
              <a:round/>
            </a:ln>
            <a:effectLst/>
          </c:spPr>
          <c:marker>
            <c:symbol val="circle"/>
            <c:size val="5"/>
            <c:spPr>
              <a:solidFill>
                <a:schemeClr val="accent4"/>
              </a:solidFill>
              <a:ln w="9525">
                <a:solidFill>
                  <a:schemeClr val="accent4"/>
                </a:solidFill>
              </a:ln>
              <a:effectLst/>
            </c:spPr>
          </c:marker>
          <c:errBars>
            <c:errDir val="y"/>
            <c:errBarType val="both"/>
            <c:errValType val="percentage"/>
            <c:noEndCap val="1"/>
            <c:val val="100"/>
            <c:spPr>
              <a:noFill/>
              <a:ln w="41275" cap="flat" cmpd="sng" algn="ctr">
                <a:solidFill>
                  <a:schemeClr val="accent6"/>
                </a:solidFill>
                <a:prstDash val="sysDot"/>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mean!$A$286</c:f>
              <c:numCache>
                <c:formatCode>d\-mmm</c:formatCode>
                <c:ptCount val="1"/>
                <c:pt idx="0">
                  <c:v>44178</c:v>
                </c:pt>
              </c:numCache>
            </c:numRef>
          </c:xVal>
          <c:yVal>
            <c:numLit>
              <c:formatCode>General</c:formatCode>
              <c:ptCount val="1"/>
              <c:pt idx="0">
                <c:v>1000000</c:v>
              </c:pt>
            </c:numLit>
          </c:yVal>
          <c:smooth val="0"/>
          <c:extLst>
            <c:ext xmlns:c16="http://schemas.microsoft.com/office/drawing/2014/chart" uri="{C3380CC4-5D6E-409C-BE32-E72D297353CC}">
              <c16:uniqueId val="{00000004-0C3A-44E7-B97E-FB21F459FFF6}"/>
            </c:ext>
          </c:extLst>
        </c:ser>
        <c:dLbls>
          <c:showLegendKey val="0"/>
          <c:showVal val="0"/>
          <c:showCatName val="0"/>
          <c:showSerName val="0"/>
          <c:showPercent val="0"/>
          <c:showBubbleSize val="0"/>
        </c:dLbls>
        <c:axId val="490372376"/>
        <c:axId val="490374016"/>
      </c:scatterChart>
      <c:valAx>
        <c:axId val="490372376"/>
        <c:scaling>
          <c:orientation val="minMax"/>
          <c:max val="44240"/>
          <c:min val="43905"/>
        </c:scaling>
        <c:delete val="0"/>
        <c:axPos val="b"/>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4016"/>
        <c:crosses val="autoZero"/>
        <c:crossBetween val="midCat"/>
      </c:valAx>
      <c:valAx>
        <c:axId val="490374016"/>
        <c:scaling>
          <c:orientation val="minMax"/>
          <c:max val="160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umulative</a:t>
                </a:r>
                <a:r>
                  <a:rPr lang="en-US" b="1" baseline="0"/>
                  <a:t>  number of confiemed cases</a:t>
                </a:r>
                <a:endParaRPr lang="en-US"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23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ysDot"/>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o Vacc'!$C$1</c:f>
              <c:strCache>
                <c:ptCount val="1"/>
                <c:pt idx="0">
                  <c:v>90% Adherence</c:v>
                </c:pt>
              </c:strCache>
            </c:strRef>
          </c:tx>
          <c:spPr>
            <a:ln w="28575" cap="rnd">
              <a:solidFill>
                <a:schemeClr val="tx1"/>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C$2:$C$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730</c:v>
                </c:pt>
                <c:pt idx="313">
                  <c:v>427319</c:v>
                </c:pt>
                <c:pt idx="314">
                  <c:v>432052</c:v>
                </c:pt>
                <c:pt idx="315">
                  <c:v>436965</c:v>
                </c:pt>
                <c:pt idx="316">
                  <c:v>442119</c:v>
                </c:pt>
                <c:pt idx="317">
                  <c:v>447447</c:v>
                </c:pt>
                <c:pt idx="318">
                  <c:v>452904</c:v>
                </c:pt>
                <c:pt idx="319">
                  <c:v>458487</c:v>
                </c:pt>
                <c:pt idx="320">
                  <c:v>464228</c:v>
                </c:pt>
                <c:pt idx="321">
                  <c:v>470138</c:v>
                </c:pt>
                <c:pt idx="322">
                  <c:v>476278</c:v>
                </c:pt>
                <c:pt idx="323">
                  <c:v>482626</c:v>
                </c:pt>
                <c:pt idx="324">
                  <c:v>489135</c:v>
                </c:pt>
                <c:pt idx="325">
                  <c:v>495903</c:v>
                </c:pt>
                <c:pt idx="326">
                  <c:v>502912</c:v>
                </c:pt>
                <c:pt idx="327">
                  <c:v>510089</c:v>
                </c:pt>
                <c:pt idx="328">
                  <c:v>517435</c:v>
                </c:pt>
                <c:pt idx="329">
                  <c:v>525042</c:v>
                </c:pt>
                <c:pt idx="330">
                  <c:v>532883</c:v>
                </c:pt>
                <c:pt idx="331">
                  <c:v>540975</c:v>
                </c:pt>
                <c:pt idx="332">
                  <c:v>549362</c:v>
                </c:pt>
                <c:pt idx="333">
                  <c:v>557860</c:v>
                </c:pt>
                <c:pt idx="334">
                  <c:v>566565</c:v>
                </c:pt>
                <c:pt idx="335">
                  <c:v>575631</c:v>
                </c:pt>
                <c:pt idx="336">
                  <c:v>584886</c:v>
                </c:pt>
                <c:pt idx="337">
                  <c:v>594399</c:v>
                </c:pt>
                <c:pt idx="338">
                  <c:v>599695</c:v>
                </c:pt>
                <c:pt idx="339">
                  <c:v>605111</c:v>
                </c:pt>
                <c:pt idx="340">
                  <c:v>610727</c:v>
                </c:pt>
                <c:pt idx="341">
                  <c:v>616140</c:v>
                </c:pt>
                <c:pt idx="342">
                  <c:v>621337</c:v>
                </c:pt>
                <c:pt idx="343">
                  <c:v>626432</c:v>
                </c:pt>
                <c:pt idx="344">
                  <c:v>630803</c:v>
                </c:pt>
                <c:pt idx="345">
                  <c:v>634901</c:v>
                </c:pt>
                <c:pt idx="346">
                  <c:v>638679</c:v>
                </c:pt>
                <c:pt idx="347">
                  <c:v>642119</c:v>
                </c:pt>
                <c:pt idx="348">
                  <c:v>645148</c:v>
                </c:pt>
                <c:pt idx="349">
                  <c:v>648080</c:v>
                </c:pt>
                <c:pt idx="350">
                  <c:v>650800</c:v>
                </c:pt>
                <c:pt idx="351">
                  <c:v>653340</c:v>
                </c:pt>
                <c:pt idx="352">
                  <c:v>655719</c:v>
                </c:pt>
                <c:pt idx="353">
                  <c:v>657923</c:v>
                </c:pt>
                <c:pt idx="354">
                  <c:v>659948</c:v>
                </c:pt>
                <c:pt idx="355">
                  <c:v>661804</c:v>
                </c:pt>
                <c:pt idx="356">
                  <c:v>663511</c:v>
                </c:pt>
                <c:pt idx="357">
                  <c:v>665101</c:v>
                </c:pt>
                <c:pt idx="358">
                  <c:v>666584</c:v>
                </c:pt>
                <c:pt idx="359">
                  <c:v>667944</c:v>
                </c:pt>
                <c:pt idx="360">
                  <c:v>669229</c:v>
                </c:pt>
                <c:pt idx="361">
                  <c:v>670429</c:v>
                </c:pt>
                <c:pt idx="362">
                  <c:v>671517</c:v>
                </c:pt>
                <c:pt idx="363">
                  <c:v>672518</c:v>
                </c:pt>
                <c:pt idx="364">
                  <c:v>673430</c:v>
                </c:pt>
                <c:pt idx="365">
                  <c:v>674312</c:v>
                </c:pt>
                <c:pt idx="366">
                  <c:v>675136</c:v>
                </c:pt>
                <c:pt idx="367">
                  <c:v>675872</c:v>
                </c:pt>
                <c:pt idx="368">
                  <c:v>676576</c:v>
                </c:pt>
                <c:pt idx="369">
                  <c:v>677221</c:v>
                </c:pt>
                <c:pt idx="370">
                  <c:v>677832</c:v>
                </c:pt>
                <c:pt idx="371">
                  <c:v>678395</c:v>
                </c:pt>
                <c:pt idx="372">
                  <c:v>678918</c:v>
                </c:pt>
                <c:pt idx="373">
                  <c:v>679383</c:v>
                </c:pt>
                <c:pt idx="374">
                  <c:v>679835</c:v>
                </c:pt>
                <c:pt idx="375">
                  <c:v>680267</c:v>
                </c:pt>
                <c:pt idx="376">
                  <c:v>680667</c:v>
                </c:pt>
                <c:pt idx="377">
                  <c:v>681042</c:v>
                </c:pt>
                <c:pt idx="378">
                  <c:v>681393</c:v>
                </c:pt>
                <c:pt idx="379">
                  <c:v>681709</c:v>
                </c:pt>
                <c:pt idx="380">
                  <c:v>682000</c:v>
                </c:pt>
                <c:pt idx="381">
                  <c:v>682295</c:v>
                </c:pt>
                <c:pt idx="382">
                  <c:v>682567</c:v>
                </c:pt>
                <c:pt idx="383">
                  <c:v>682817</c:v>
                </c:pt>
                <c:pt idx="384">
                  <c:v>683061</c:v>
                </c:pt>
                <c:pt idx="385">
                  <c:v>683280</c:v>
                </c:pt>
                <c:pt idx="386">
                  <c:v>683491</c:v>
                </c:pt>
                <c:pt idx="387">
                  <c:v>683695</c:v>
                </c:pt>
                <c:pt idx="388">
                  <c:v>683875</c:v>
                </c:pt>
                <c:pt idx="389">
                  <c:v>684052</c:v>
                </c:pt>
                <c:pt idx="390">
                  <c:v>684217</c:v>
                </c:pt>
                <c:pt idx="391">
                  <c:v>684376</c:v>
                </c:pt>
                <c:pt idx="392">
                  <c:v>684522</c:v>
                </c:pt>
                <c:pt idx="393">
                  <c:v>684658</c:v>
                </c:pt>
                <c:pt idx="394">
                  <c:v>684795</c:v>
                </c:pt>
                <c:pt idx="395">
                  <c:v>684923</c:v>
                </c:pt>
                <c:pt idx="396">
                  <c:v>685053</c:v>
                </c:pt>
                <c:pt idx="397">
                  <c:v>685169</c:v>
                </c:pt>
                <c:pt idx="398">
                  <c:v>685281</c:v>
                </c:pt>
                <c:pt idx="399">
                  <c:v>685398</c:v>
                </c:pt>
                <c:pt idx="400">
                  <c:v>685500</c:v>
                </c:pt>
                <c:pt idx="401">
                  <c:v>685596</c:v>
                </c:pt>
                <c:pt idx="402">
                  <c:v>685696</c:v>
                </c:pt>
                <c:pt idx="403">
                  <c:v>685784</c:v>
                </c:pt>
                <c:pt idx="404">
                  <c:v>685874</c:v>
                </c:pt>
                <c:pt idx="405">
                  <c:v>685961</c:v>
                </c:pt>
                <c:pt idx="406">
                  <c:v>686046</c:v>
                </c:pt>
                <c:pt idx="407">
                  <c:v>686132</c:v>
                </c:pt>
                <c:pt idx="408">
                  <c:v>686212</c:v>
                </c:pt>
                <c:pt idx="409">
                  <c:v>686287</c:v>
                </c:pt>
                <c:pt idx="410">
                  <c:v>686361</c:v>
                </c:pt>
                <c:pt idx="411">
                  <c:v>686431</c:v>
                </c:pt>
                <c:pt idx="412">
                  <c:v>686506</c:v>
                </c:pt>
                <c:pt idx="413">
                  <c:v>686577</c:v>
                </c:pt>
                <c:pt idx="414">
                  <c:v>686641</c:v>
                </c:pt>
                <c:pt idx="415">
                  <c:v>686709</c:v>
                </c:pt>
                <c:pt idx="416">
                  <c:v>686780</c:v>
                </c:pt>
                <c:pt idx="417">
                  <c:v>686846</c:v>
                </c:pt>
                <c:pt idx="418">
                  <c:v>686909</c:v>
                </c:pt>
                <c:pt idx="419">
                  <c:v>686969</c:v>
                </c:pt>
                <c:pt idx="420">
                  <c:v>687032</c:v>
                </c:pt>
                <c:pt idx="421">
                  <c:v>687097</c:v>
                </c:pt>
                <c:pt idx="422">
                  <c:v>687152</c:v>
                </c:pt>
                <c:pt idx="423">
                  <c:v>687209</c:v>
                </c:pt>
                <c:pt idx="424">
                  <c:v>687268</c:v>
                </c:pt>
                <c:pt idx="425">
                  <c:v>687324</c:v>
                </c:pt>
                <c:pt idx="426">
                  <c:v>687375</c:v>
                </c:pt>
                <c:pt idx="427">
                  <c:v>687435</c:v>
                </c:pt>
                <c:pt idx="428">
                  <c:v>687492</c:v>
                </c:pt>
                <c:pt idx="429">
                  <c:v>687544</c:v>
                </c:pt>
                <c:pt idx="430">
                  <c:v>687596</c:v>
                </c:pt>
                <c:pt idx="431">
                  <c:v>687651</c:v>
                </c:pt>
                <c:pt idx="432">
                  <c:v>687705</c:v>
                </c:pt>
                <c:pt idx="433">
                  <c:v>687764</c:v>
                </c:pt>
                <c:pt idx="434">
                  <c:v>687821</c:v>
                </c:pt>
                <c:pt idx="435">
                  <c:v>687876</c:v>
                </c:pt>
                <c:pt idx="436">
                  <c:v>687928</c:v>
                </c:pt>
                <c:pt idx="437">
                  <c:v>687979</c:v>
                </c:pt>
                <c:pt idx="438">
                  <c:v>688034</c:v>
                </c:pt>
                <c:pt idx="439">
                  <c:v>688087</c:v>
                </c:pt>
                <c:pt idx="440">
                  <c:v>688142</c:v>
                </c:pt>
                <c:pt idx="441">
                  <c:v>688193</c:v>
                </c:pt>
                <c:pt idx="442">
                  <c:v>688245</c:v>
                </c:pt>
                <c:pt idx="443">
                  <c:v>688299</c:v>
                </c:pt>
                <c:pt idx="444">
                  <c:v>688351</c:v>
                </c:pt>
                <c:pt idx="445">
                  <c:v>688401</c:v>
                </c:pt>
                <c:pt idx="446">
                  <c:v>688455</c:v>
                </c:pt>
                <c:pt idx="447">
                  <c:v>688506</c:v>
                </c:pt>
                <c:pt idx="448">
                  <c:v>688555</c:v>
                </c:pt>
                <c:pt idx="449">
                  <c:v>688601</c:v>
                </c:pt>
                <c:pt idx="450">
                  <c:v>688656</c:v>
                </c:pt>
                <c:pt idx="451">
                  <c:v>688707</c:v>
                </c:pt>
                <c:pt idx="452">
                  <c:v>688759</c:v>
                </c:pt>
                <c:pt idx="453">
                  <c:v>688806</c:v>
                </c:pt>
                <c:pt idx="454">
                  <c:v>688859</c:v>
                </c:pt>
                <c:pt idx="455">
                  <c:v>688911</c:v>
                </c:pt>
                <c:pt idx="456">
                  <c:v>688958</c:v>
                </c:pt>
                <c:pt idx="457">
                  <c:v>689010</c:v>
                </c:pt>
                <c:pt idx="458">
                  <c:v>689057</c:v>
                </c:pt>
                <c:pt idx="459">
                  <c:v>689108</c:v>
                </c:pt>
                <c:pt idx="460">
                  <c:v>689156</c:v>
                </c:pt>
                <c:pt idx="461">
                  <c:v>689201</c:v>
                </c:pt>
                <c:pt idx="462">
                  <c:v>689251</c:v>
                </c:pt>
                <c:pt idx="463">
                  <c:v>689298</c:v>
                </c:pt>
                <c:pt idx="464">
                  <c:v>689343</c:v>
                </c:pt>
                <c:pt idx="465">
                  <c:v>689396</c:v>
                </c:pt>
                <c:pt idx="466">
                  <c:v>689444</c:v>
                </c:pt>
                <c:pt idx="467">
                  <c:v>689492</c:v>
                </c:pt>
                <c:pt idx="468">
                  <c:v>689541</c:v>
                </c:pt>
                <c:pt idx="469">
                  <c:v>689588</c:v>
                </c:pt>
                <c:pt idx="470">
                  <c:v>689634</c:v>
                </c:pt>
                <c:pt idx="471">
                  <c:v>689678</c:v>
                </c:pt>
                <c:pt idx="472">
                  <c:v>689729</c:v>
                </c:pt>
                <c:pt idx="473">
                  <c:v>689776</c:v>
                </c:pt>
                <c:pt idx="474">
                  <c:v>689823</c:v>
                </c:pt>
                <c:pt idx="475">
                  <c:v>689874</c:v>
                </c:pt>
                <c:pt idx="476">
                  <c:v>689922</c:v>
                </c:pt>
                <c:pt idx="477">
                  <c:v>689976</c:v>
                </c:pt>
                <c:pt idx="478">
                  <c:v>690026</c:v>
                </c:pt>
                <c:pt idx="479">
                  <c:v>690071</c:v>
                </c:pt>
                <c:pt idx="480">
                  <c:v>690121</c:v>
                </c:pt>
                <c:pt idx="481">
                  <c:v>690171</c:v>
                </c:pt>
                <c:pt idx="482">
                  <c:v>690215</c:v>
                </c:pt>
                <c:pt idx="483">
                  <c:v>690262</c:v>
                </c:pt>
                <c:pt idx="484">
                  <c:v>690312</c:v>
                </c:pt>
                <c:pt idx="485">
                  <c:v>690358</c:v>
                </c:pt>
                <c:pt idx="486">
                  <c:v>690410</c:v>
                </c:pt>
                <c:pt idx="487">
                  <c:v>690463</c:v>
                </c:pt>
                <c:pt idx="488">
                  <c:v>690517</c:v>
                </c:pt>
                <c:pt idx="489">
                  <c:v>690567</c:v>
                </c:pt>
                <c:pt idx="490">
                  <c:v>690619</c:v>
                </c:pt>
                <c:pt idx="491">
                  <c:v>690669</c:v>
                </c:pt>
                <c:pt idx="492">
                  <c:v>690720</c:v>
                </c:pt>
                <c:pt idx="493">
                  <c:v>690771</c:v>
                </c:pt>
                <c:pt idx="494">
                  <c:v>690820</c:v>
                </c:pt>
                <c:pt idx="495">
                  <c:v>690871</c:v>
                </c:pt>
                <c:pt idx="496">
                  <c:v>690921</c:v>
                </c:pt>
                <c:pt idx="497">
                  <c:v>690976</c:v>
                </c:pt>
                <c:pt idx="498">
                  <c:v>691025</c:v>
                </c:pt>
                <c:pt idx="499">
                  <c:v>691076</c:v>
                </c:pt>
                <c:pt idx="500">
                  <c:v>691126</c:v>
                </c:pt>
                <c:pt idx="501">
                  <c:v>691176</c:v>
                </c:pt>
                <c:pt idx="502">
                  <c:v>691227</c:v>
                </c:pt>
                <c:pt idx="503">
                  <c:v>691277</c:v>
                </c:pt>
                <c:pt idx="504">
                  <c:v>691330</c:v>
                </c:pt>
                <c:pt idx="505">
                  <c:v>691385</c:v>
                </c:pt>
                <c:pt idx="506">
                  <c:v>691439</c:v>
                </c:pt>
                <c:pt idx="507">
                  <c:v>691491</c:v>
                </c:pt>
                <c:pt idx="508">
                  <c:v>691538</c:v>
                </c:pt>
                <c:pt idx="509">
                  <c:v>691584</c:v>
                </c:pt>
                <c:pt idx="510">
                  <c:v>691633</c:v>
                </c:pt>
                <c:pt idx="511">
                  <c:v>691682</c:v>
                </c:pt>
                <c:pt idx="512">
                  <c:v>691735</c:v>
                </c:pt>
                <c:pt idx="513">
                  <c:v>691789</c:v>
                </c:pt>
                <c:pt idx="514">
                  <c:v>691836</c:v>
                </c:pt>
                <c:pt idx="515">
                  <c:v>691887</c:v>
                </c:pt>
                <c:pt idx="516">
                  <c:v>691935</c:v>
                </c:pt>
                <c:pt idx="517">
                  <c:v>691984</c:v>
                </c:pt>
                <c:pt idx="518">
                  <c:v>692034</c:v>
                </c:pt>
                <c:pt idx="519">
                  <c:v>692084</c:v>
                </c:pt>
                <c:pt idx="520">
                  <c:v>692132</c:v>
                </c:pt>
                <c:pt idx="521">
                  <c:v>692180</c:v>
                </c:pt>
                <c:pt idx="522">
                  <c:v>692233</c:v>
                </c:pt>
                <c:pt idx="523">
                  <c:v>692284</c:v>
                </c:pt>
                <c:pt idx="524">
                  <c:v>692336</c:v>
                </c:pt>
                <c:pt idx="525">
                  <c:v>692385</c:v>
                </c:pt>
                <c:pt idx="526">
                  <c:v>692434</c:v>
                </c:pt>
                <c:pt idx="527">
                  <c:v>692484</c:v>
                </c:pt>
                <c:pt idx="528">
                  <c:v>692536</c:v>
                </c:pt>
                <c:pt idx="529">
                  <c:v>692588</c:v>
                </c:pt>
                <c:pt idx="530">
                  <c:v>692633</c:v>
                </c:pt>
                <c:pt idx="531">
                  <c:v>692678</c:v>
                </c:pt>
                <c:pt idx="532">
                  <c:v>692725</c:v>
                </c:pt>
                <c:pt idx="533">
                  <c:v>692777</c:v>
                </c:pt>
                <c:pt idx="534">
                  <c:v>692824</c:v>
                </c:pt>
                <c:pt idx="535">
                  <c:v>692878</c:v>
                </c:pt>
                <c:pt idx="536">
                  <c:v>692924</c:v>
                </c:pt>
                <c:pt idx="537">
                  <c:v>692973</c:v>
                </c:pt>
                <c:pt idx="538">
                  <c:v>693025</c:v>
                </c:pt>
                <c:pt idx="539">
                  <c:v>693068</c:v>
                </c:pt>
                <c:pt idx="540">
                  <c:v>693113</c:v>
                </c:pt>
                <c:pt idx="541">
                  <c:v>693168</c:v>
                </c:pt>
                <c:pt idx="542">
                  <c:v>693220</c:v>
                </c:pt>
                <c:pt idx="543">
                  <c:v>693271</c:v>
                </c:pt>
                <c:pt idx="544">
                  <c:v>693324</c:v>
                </c:pt>
                <c:pt idx="545">
                  <c:v>693375</c:v>
                </c:pt>
                <c:pt idx="546">
                  <c:v>693422</c:v>
                </c:pt>
                <c:pt idx="547">
                  <c:v>693472</c:v>
                </c:pt>
                <c:pt idx="548">
                  <c:v>693521</c:v>
                </c:pt>
                <c:pt idx="549">
                  <c:v>693571</c:v>
                </c:pt>
                <c:pt idx="550">
                  <c:v>693620</c:v>
                </c:pt>
                <c:pt idx="551">
                  <c:v>693668</c:v>
                </c:pt>
                <c:pt idx="552">
                  <c:v>693715</c:v>
                </c:pt>
                <c:pt idx="553">
                  <c:v>693761</c:v>
                </c:pt>
                <c:pt idx="554">
                  <c:v>693811</c:v>
                </c:pt>
                <c:pt idx="555">
                  <c:v>693862</c:v>
                </c:pt>
                <c:pt idx="556">
                  <c:v>693907</c:v>
                </c:pt>
                <c:pt idx="557">
                  <c:v>693951</c:v>
                </c:pt>
                <c:pt idx="558">
                  <c:v>693999</c:v>
                </c:pt>
                <c:pt idx="559">
                  <c:v>694049</c:v>
                </c:pt>
                <c:pt idx="560">
                  <c:v>694093</c:v>
                </c:pt>
                <c:pt idx="561">
                  <c:v>694137</c:v>
                </c:pt>
                <c:pt idx="562">
                  <c:v>694189</c:v>
                </c:pt>
                <c:pt idx="563">
                  <c:v>694240</c:v>
                </c:pt>
                <c:pt idx="564">
                  <c:v>694290</c:v>
                </c:pt>
                <c:pt idx="565">
                  <c:v>694337</c:v>
                </c:pt>
                <c:pt idx="566">
                  <c:v>694392</c:v>
                </c:pt>
                <c:pt idx="567">
                  <c:v>694441</c:v>
                </c:pt>
                <c:pt idx="568">
                  <c:v>694488</c:v>
                </c:pt>
                <c:pt idx="569">
                  <c:v>694540</c:v>
                </c:pt>
                <c:pt idx="570">
                  <c:v>694590</c:v>
                </c:pt>
                <c:pt idx="571">
                  <c:v>694639</c:v>
                </c:pt>
                <c:pt idx="572">
                  <c:v>694687</c:v>
                </c:pt>
                <c:pt idx="573">
                  <c:v>694738</c:v>
                </c:pt>
                <c:pt idx="574">
                  <c:v>694786</c:v>
                </c:pt>
                <c:pt idx="575">
                  <c:v>694836</c:v>
                </c:pt>
                <c:pt idx="576">
                  <c:v>694887</c:v>
                </c:pt>
                <c:pt idx="577">
                  <c:v>694934</c:v>
                </c:pt>
                <c:pt idx="578">
                  <c:v>694984</c:v>
                </c:pt>
                <c:pt idx="579">
                  <c:v>695034</c:v>
                </c:pt>
                <c:pt idx="580">
                  <c:v>695083</c:v>
                </c:pt>
                <c:pt idx="581">
                  <c:v>695132</c:v>
                </c:pt>
                <c:pt idx="582">
                  <c:v>695178</c:v>
                </c:pt>
                <c:pt idx="583">
                  <c:v>695230</c:v>
                </c:pt>
                <c:pt idx="584">
                  <c:v>695283</c:v>
                </c:pt>
                <c:pt idx="585">
                  <c:v>695326</c:v>
                </c:pt>
                <c:pt idx="586">
                  <c:v>695372</c:v>
                </c:pt>
                <c:pt idx="587">
                  <c:v>695425</c:v>
                </c:pt>
                <c:pt idx="588">
                  <c:v>695473</c:v>
                </c:pt>
                <c:pt idx="589">
                  <c:v>695521</c:v>
                </c:pt>
                <c:pt idx="590">
                  <c:v>695573</c:v>
                </c:pt>
                <c:pt idx="591">
                  <c:v>695626</c:v>
                </c:pt>
                <c:pt idx="592">
                  <c:v>695676</c:v>
                </c:pt>
                <c:pt idx="593">
                  <c:v>695717</c:v>
                </c:pt>
                <c:pt idx="594">
                  <c:v>695767</c:v>
                </c:pt>
                <c:pt idx="595">
                  <c:v>695816</c:v>
                </c:pt>
                <c:pt idx="596">
                  <c:v>695861</c:v>
                </c:pt>
                <c:pt idx="597">
                  <c:v>695914</c:v>
                </c:pt>
                <c:pt idx="598">
                  <c:v>695964</c:v>
                </c:pt>
                <c:pt idx="599">
                  <c:v>696010</c:v>
                </c:pt>
                <c:pt idx="600">
                  <c:v>696063</c:v>
                </c:pt>
                <c:pt idx="601">
                  <c:v>696114</c:v>
                </c:pt>
                <c:pt idx="602">
                  <c:v>696163</c:v>
                </c:pt>
                <c:pt idx="603">
                  <c:v>696215</c:v>
                </c:pt>
                <c:pt idx="604">
                  <c:v>696266</c:v>
                </c:pt>
                <c:pt idx="605">
                  <c:v>696313</c:v>
                </c:pt>
                <c:pt idx="606">
                  <c:v>696364</c:v>
                </c:pt>
                <c:pt idx="607">
                  <c:v>696414</c:v>
                </c:pt>
                <c:pt idx="608">
                  <c:v>696463</c:v>
                </c:pt>
                <c:pt idx="609">
                  <c:v>696509</c:v>
                </c:pt>
                <c:pt idx="610">
                  <c:v>696557</c:v>
                </c:pt>
                <c:pt idx="611">
                  <c:v>696602</c:v>
                </c:pt>
                <c:pt idx="612">
                  <c:v>696650</c:v>
                </c:pt>
                <c:pt idx="613">
                  <c:v>696702</c:v>
                </c:pt>
                <c:pt idx="614">
                  <c:v>696754</c:v>
                </c:pt>
                <c:pt idx="615">
                  <c:v>696805</c:v>
                </c:pt>
                <c:pt idx="616">
                  <c:v>696854</c:v>
                </c:pt>
                <c:pt idx="617">
                  <c:v>696906</c:v>
                </c:pt>
                <c:pt idx="618">
                  <c:v>696954</c:v>
                </c:pt>
                <c:pt idx="619">
                  <c:v>697000</c:v>
                </c:pt>
                <c:pt idx="620">
                  <c:v>697053</c:v>
                </c:pt>
                <c:pt idx="621">
                  <c:v>697102</c:v>
                </c:pt>
                <c:pt idx="622">
                  <c:v>697152</c:v>
                </c:pt>
                <c:pt idx="623">
                  <c:v>697203</c:v>
                </c:pt>
                <c:pt idx="624">
                  <c:v>697251</c:v>
                </c:pt>
                <c:pt idx="625">
                  <c:v>697303</c:v>
                </c:pt>
                <c:pt idx="626">
                  <c:v>697351</c:v>
                </c:pt>
                <c:pt idx="627">
                  <c:v>697402</c:v>
                </c:pt>
                <c:pt idx="628">
                  <c:v>697450</c:v>
                </c:pt>
                <c:pt idx="629">
                  <c:v>697504</c:v>
                </c:pt>
                <c:pt idx="630">
                  <c:v>697559</c:v>
                </c:pt>
                <c:pt idx="631">
                  <c:v>697605</c:v>
                </c:pt>
                <c:pt idx="632">
                  <c:v>697655</c:v>
                </c:pt>
                <c:pt idx="633">
                  <c:v>697705</c:v>
                </c:pt>
                <c:pt idx="634">
                  <c:v>697750</c:v>
                </c:pt>
                <c:pt idx="635">
                  <c:v>697800</c:v>
                </c:pt>
                <c:pt idx="636">
                  <c:v>697850</c:v>
                </c:pt>
                <c:pt idx="637">
                  <c:v>697900</c:v>
                </c:pt>
                <c:pt idx="638">
                  <c:v>697953</c:v>
                </c:pt>
                <c:pt idx="639">
                  <c:v>698001</c:v>
                </c:pt>
                <c:pt idx="640">
                  <c:v>698049</c:v>
                </c:pt>
                <c:pt idx="641">
                  <c:v>698099</c:v>
                </c:pt>
                <c:pt idx="642">
                  <c:v>698148</c:v>
                </c:pt>
                <c:pt idx="643">
                  <c:v>698196</c:v>
                </c:pt>
                <c:pt idx="644">
                  <c:v>698247</c:v>
                </c:pt>
                <c:pt idx="645">
                  <c:v>698295</c:v>
                </c:pt>
                <c:pt idx="646">
                  <c:v>698344</c:v>
                </c:pt>
                <c:pt idx="647">
                  <c:v>698392</c:v>
                </c:pt>
                <c:pt idx="648">
                  <c:v>698442</c:v>
                </c:pt>
                <c:pt idx="649">
                  <c:v>698489</c:v>
                </c:pt>
                <c:pt idx="650">
                  <c:v>698536</c:v>
                </c:pt>
                <c:pt idx="651">
                  <c:v>698588</c:v>
                </c:pt>
                <c:pt idx="652">
                  <c:v>698632</c:v>
                </c:pt>
                <c:pt idx="653">
                  <c:v>698684</c:v>
                </c:pt>
                <c:pt idx="654">
                  <c:v>698730</c:v>
                </c:pt>
                <c:pt idx="655">
                  <c:v>698773</c:v>
                </c:pt>
                <c:pt idx="656">
                  <c:v>698824</c:v>
                </c:pt>
                <c:pt idx="657">
                  <c:v>698870</c:v>
                </c:pt>
                <c:pt idx="658">
                  <c:v>698923</c:v>
                </c:pt>
                <c:pt idx="659">
                  <c:v>698973</c:v>
                </c:pt>
                <c:pt idx="660">
                  <c:v>699026</c:v>
                </c:pt>
                <c:pt idx="661">
                  <c:v>699077</c:v>
                </c:pt>
                <c:pt idx="662">
                  <c:v>699128</c:v>
                </c:pt>
                <c:pt idx="663">
                  <c:v>699177</c:v>
                </c:pt>
                <c:pt idx="664">
                  <c:v>699227</c:v>
                </c:pt>
                <c:pt idx="665">
                  <c:v>699277</c:v>
                </c:pt>
                <c:pt idx="666">
                  <c:v>699324</c:v>
                </c:pt>
                <c:pt idx="667">
                  <c:v>699373</c:v>
                </c:pt>
                <c:pt idx="668">
                  <c:v>699418</c:v>
                </c:pt>
                <c:pt idx="669">
                  <c:v>699466</c:v>
                </c:pt>
                <c:pt idx="670">
                  <c:v>699514</c:v>
                </c:pt>
                <c:pt idx="671">
                  <c:v>699566</c:v>
                </c:pt>
                <c:pt idx="672">
                  <c:v>699615</c:v>
                </c:pt>
                <c:pt idx="673">
                  <c:v>699661</c:v>
                </c:pt>
                <c:pt idx="674">
                  <c:v>699707</c:v>
                </c:pt>
                <c:pt idx="675">
                  <c:v>699752</c:v>
                </c:pt>
                <c:pt idx="676">
                  <c:v>699803</c:v>
                </c:pt>
                <c:pt idx="677">
                  <c:v>699853</c:v>
                </c:pt>
                <c:pt idx="678">
                  <c:v>699901</c:v>
                </c:pt>
                <c:pt idx="679">
                  <c:v>699950</c:v>
                </c:pt>
                <c:pt idx="680">
                  <c:v>699998</c:v>
                </c:pt>
                <c:pt idx="681">
                  <c:v>700050</c:v>
                </c:pt>
                <c:pt idx="682">
                  <c:v>700098</c:v>
                </c:pt>
                <c:pt idx="683">
                  <c:v>700148</c:v>
                </c:pt>
                <c:pt idx="684">
                  <c:v>700194</c:v>
                </c:pt>
                <c:pt idx="685">
                  <c:v>700240</c:v>
                </c:pt>
                <c:pt idx="686">
                  <c:v>700290</c:v>
                </c:pt>
                <c:pt idx="687">
                  <c:v>700337</c:v>
                </c:pt>
                <c:pt idx="688">
                  <c:v>700385</c:v>
                </c:pt>
                <c:pt idx="689">
                  <c:v>700436</c:v>
                </c:pt>
                <c:pt idx="690">
                  <c:v>700483</c:v>
                </c:pt>
                <c:pt idx="691">
                  <c:v>700534</c:v>
                </c:pt>
                <c:pt idx="692">
                  <c:v>700582</c:v>
                </c:pt>
                <c:pt idx="693">
                  <c:v>700626</c:v>
                </c:pt>
                <c:pt idx="694">
                  <c:v>700673</c:v>
                </c:pt>
                <c:pt idx="695">
                  <c:v>700719</c:v>
                </c:pt>
                <c:pt idx="696">
                  <c:v>700770</c:v>
                </c:pt>
                <c:pt idx="697">
                  <c:v>700818</c:v>
                </c:pt>
                <c:pt idx="698">
                  <c:v>700869</c:v>
                </c:pt>
                <c:pt idx="699">
                  <c:v>700918</c:v>
                </c:pt>
                <c:pt idx="700">
                  <c:v>700971</c:v>
                </c:pt>
                <c:pt idx="701">
                  <c:v>701022</c:v>
                </c:pt>
                <c:pt idx="702">
                  <c:v>701074</c:v>
                </c:pt>
                <c:pt idx="703">
                  <c:v>701122</c:v>
                </c:pt>
                <c:pt idx="704">
                  <c:v>701173</c:v>
                </c:pt>
                <c:pt idx="705">
                  <c:v>701222</c:v>
                </c:pt>
                <c:pt idx="706">
                  <c:v>701266</c:v>
                </c:pt>
                <c:pt idx="707">
                  <c:v>701318</c:v>
                </c:pt>
                <c:pt idx="708">
                  <c:v>701364</c:v>
                </c:pt>
                <c:pt idx="709">
                  <c:v>701413</c:v>
                </c:pt>
                <c:pt idx="710">
                  <c:v>701459</c:v>
                </c:pt>
                <c:pt idx="711">
                  <c:v>701508</c:v>
                </c:pt>
                <c:pt idx="712">
                  <c:v>701553</c:v>
                </c:pt>
                <c:pt idx="713">
                  <c:v>701605</c:v>
                </c:pt>
                <c:pt idx="714">
                  <c:v>701658</c:v>
                </c:pt>
                <c:pt idx="715">
                  <c:v>701709</c:v>
                </c:pt>
                <c:pt idx="716">
                  <c:v>701759</c:v>
                </c:pt>
                <c:pt idx="717">
                  <c:v>701809</c:v>
                </c:pt>
                <c:pt idx="718">
                  <c:v>701855</c:v>
                </c:pt>
                <c:pt idx="719">
                  <c:v>701903</c:v>
                </c:pt>
                <c:pt idx="720">
                  <c:v>701952</c:v>
                </c:pt>
                <c:pt idx="721">
                  <c:v>702001</c:v>
                </c:pt>
                <c:pt idx="722">
                  <c:v>702046</c:v>
                </c:pt>
                <c:pt idx="723">
                  <c:v>702098</c:v>
                </c:pt>
                <c:pt idx="724">
                  <c:v>702144</c:v>
                </c:pt>
                <c:pt idx="725">
                  <c:v>702196</c:v>
                </c:pt>
                <c:pt idx="726">
                  <c:v>702246</c:v>
                </c:pt>
                <c:pt idx="727">
                  <c:v>702293</c:v>
                </c:pt>
                <c:pt idx="728">
                  <c:v>702343</c:v>
                </c:pt>
                <c:pt idx="729">
                  <c:v>702390</c:v>
                </c:pt>
                <c:pt idx="730">
                  <c:v>702435</c:v>
                </c:pt>
                <c:pt idx="731">
                  <c:v>702484</c:v>
                </c:pt>
                <c:pt idx="732">
                  <c:v>702536</c:v>
                </c:pt>
                <c:pt idx="733">
                  <c:v>702587</c:v>
                </c:pt>
                <c:pt idx="734">
                  <c:v>702639</c:v>
                </c:pt>
                <c:pt idx="735">
                  <c:v>702691</c:v>
                </c:pt>
                <c:pt idx="736">
                  <c:v>702739</c:v>
                </c:pt>
                <c:pt idx="737">
                  <c:v>702788</c:v>
                </c:pt>
                <c:pt idx="738">
                  <c:v>702841</c:v>
                </c:pt>
                <c:pt idx="739">
                  <c:v>702888</c:v>
                </c:pt>
                <c:pt idx="740">
                  <c:v>702937</c:v>
                </c:pt>
                <c:pt idx="741">
                  <c:v>702983</c:v>
                </c:pt>
                <c:pt idx="742">
                  <c:v>703031</c:v>
                </c:pt>
                <c:pt idx="743">
                  <c:v>703078</c:v>
                </c:pt>
                <c:pt idx="744">
                  <c:v>703131</c:v>
                </c:pt>
                <c:pt idx="745">
                  <c:v>703182</c:v>
                </c:pt>
                <c:pt idx="746">
                  <c:v>703233</c:v>
                </c:pt>
                <c:pt idx="747">
                  <c:v>703284</c:v>
                </c:pt>
                <c:pt idx="748">
                  <c:v>703331</c:v>
                </c:pt>
                <c:pt idx="749">
                  <c:v>703380</c:v>
                </c:pt>
                <c:pt idx="750">
                  <c:v>703431</c:v>
                </c:pt>
                <c:pt idx="751">
                  <c:v>703480</c:v>
                </c:pt>
                <c:pt idx="752">
                  <c:v>703528</c:v>
                </c:pt>
                <c:pt idx="753">
                  <c:v>703581</c:v>
                </c:pt>
                <c:pt idx="754">
                  <c:v>703631</c:v>
                </c:pt>
                <c:pt idx="755">
                  <c:v>703686</c:v>
                </c:pt>
                <c:pt idx="756">
                  <c:v>703733</c:v>
                </c:pt>
                <c:pt idx="757">
                  <c:v>703782</c:v>
                </c:pt>
                <c:pt idx="758">
                  <c:v>703832</c:v>
                </c:pt>
                <c:pt idx="759">
                  <c:v>703882</c:v>
                </c:pt>
                <c:pt idx="760">
                  <c:v>703937</c:v>
                </c:pt>
                <c:pt idx="761">
                  <c:v>703983</c:v>
                </c:pt>
                <c:pt idx="762">
                  <c:v>704035</c:v>
                </c:pt>
                <c:pt idx="763">
                  <c:v>704085</c:v>
                </c:pt>
                <c:pt idx="764">
                  <c:v>704133</c:v>
                </c:pt>
                <c:pt idx="765">
                  <c:v>704183</c:v>
                </c:pt>
                <c:pt idx="766">
                  <c:v>704234</c:v>
                </c:pt>
                <c:pt idx="767">
                  <c:v>704282</c:v>
                </c:pt>
                <c:pt idx="768">
                  <c:v>704333</c:v>
                </c:pt>
                <c:pt idx="769">
                  <c:v>704378</c:v>
                </c:pt>
                <c:pt idx="770">
                  <c:v>704429</c:v>
                </c:pt>
                <c:pt idx="771">
                  <c:v>704481</c:v>
                </c:pt>
                <c:pt idx="772">
                  <c:v>704529</c:v>
                </c:pt>
                <c:pt idx="773">
                  <c:v>704579</c:v>
                </c:pt>
                <c:pt idx="774">
                  <c:v>704633</c:v>
                </c:pt>
                <c:pt idx="775">
                  <c:v>704680</c:v>
                </c:pt>
                <c:pt idx="776">
                  <c:v>704732</c:v>
                </c:pt>
                <c:pt idx="777">
                  <c:v>704784</c:v>
                </c:pt>
                <c:pt idx="778">
                  <c:v>704835</c:v>
                </c:pt>
                <c:pt idx="779">
                  <c:v>704881</c:v>
                </c:pt>
                <c:pt idx="780">
                  <c:v>704933</c:v>
                </c:pt>
                <c:pt idx="781">
                  <c:v>704983</c:v>
                </c:pt>
                <c:pt idx="782">
                  <c:v>705034</c:v>
                </c:pt>
                <c:pt idx="783">
                  <c:v>705088</c:v>
                </c:pt>
                <c:pt idx="784">
                  <c:v>705138</c:v>
                </c:pt>
                <c:pt idx="785">
                  <c:v>705187</c:v>
                </c:pt>
                <c:pt idx="786">
                  <c:v>705236</c:v>
                </c:pt>
                <c:pt idx="787">
                  <c:v>705288</c:v>
                </c:pt>
                <c:pt idx="788">
                  <c:v>705339</c:v>
                </c:pt>
                <c:pt idx="789">
                  <c:v>705390</c:v>
                </c:pt>
                <c:pt idx="790">
                  <c:v>705439</c:v>
                </c:pt>
                <c:pt idx="791">
                  <c:v>705488</c:v>
                </c:pt>
                <c:pt idx="792">
                  <c:v>705538</c:v>
                </c:pt>
                <c:pt idx="793">
                  <c:v>705587</c:v>
                </c:pt>
                <c:pt idx="794">
                  <c:v>705638</c:v>
                </c:pt>
                <c:pt idx="795">
                  <c:v>705685</c:v>
                </c:pt>
                <c:pt idx="796">
                  <c:v>705733</c:v>
                </c:pt>
                <c:pt idx="797">
                  <c:v>705784</c:v>
                </c:pt>
                <c:pt idx="798">
                  <c:v>705834</c:v>
                </c:pt>
                <c:pt idx="799">
                  <c:v>705883</c:v>
                </c:pt>
                <c:pt idx="800">
                  <c:v>705935</c:v>
                </c:pt>
                <c:pt idx="801">
                  <c:v>705987</c:v>
                </c:pt>
                <c:pt idx="802">
                  <c:v>706032</c:v>
                </c:pt>
                <c:pt idx="803">
                  <c:v>706082</c:v>
                </c:pt>
                <c:pt idx="804">
                  <c:v>706137</c:v>
                </c:pt>
                <c:pt idx="805">
                  <c:v>706185</c:v>
                </c:pt>
                <c:pt idx="806">
                  <c:v>706236</c:v>
                </c:pt>
                <c:pt idx="807">
                  <c:v>706283</c:v>
                </c:pt>
                <c:pt idx="808">
                  <c:v>706328</c:v>
                </c:pt>
                <c:pt idx="809">
                  <c:v>706380</c:v>
                </c:pt>
                <c:pt idx="810">
                  <c:v>706424</c:v>
                </c:pt>
                <c:pt idx="811">
                  <c:v>706473</c:v>
                </c:pt>
                <c:pt idx="812">
                  <c:v>706519</c:v>
                </c:pt>
                <c:pt idx="813">
                  <c:v>706570</c:v>
                </c:pt>
                <c:pt idx="814">
                  <c:v>706621</c:v>
                </c:pt>
                <c:pt idx="815">
                  <c:v>706670</c:v>
                </c:pt>
                <c:pt idx="816">
                  <c:v>706721</c:v>
                </c:pt>
                <c:pt idx="817">
                  <c:v>706771</c:v>
                </c:pt>
                <c:pt idx="818">
                  <c:v>706824</c:v>
                </c:pt>
                <c:pt idx="819">
                  <c:v>706870</c:v>
                </c:pt>
                <c:pt idx="820">
                  <c:v>706918</c:v>
                </c:pt>
                <c:pt idx="821">
                  <c:v>706975</c:v>
                </c:pt>
                <c:pt idx="822">
                  <c:v>707022</c:v>
                </c:pt>
                <c:pt idx="823">
                  <c:v>707067</c:v>
                </c:pt>
                <c:pt idx="824">
                  <c:v>707113</c:v>
                </c:pt>
                <c:pt idx="825">
                  <c:v>707157</c:v>
                </c:pt>
                <c:pt idx="826">
                  <c:v>707202</c:v>
                </c:pt>
                <c:pt idx="827">
                  <c:v>707247</c:v>
                </c:pt>
                <c:pt idx="828">
                  <c:v>707295</c:v>
                </c:pt>
                <c:pt idx="829">
                  <c:v>707344</c:v>
                </c:pt>
                <c:pt idx="830">
                  <c:v>707392</c:v>
                </c:pt>
                <c:pt idx="831">
                  <c:v>707440</c:v>
                </c:pt>
                <c:pt idx="832">
                  <c:v>707491</c:v>
                </c:pt>
                <c:pt idx="833">
                  <c:v>707541</c:v>
                </c:pt>
                <c:pt idx="834">
                  <c:v>707588</c:v>
                </c:pt>
                <c:pt idx="835">
                  <c:v>707635</c:v>
                </c:pt>
                <c:pt idx="836">
                  <c:v>707690</c:v>
                </c:pt>
                <c:pt idx="837">
                  <c:v>707739</c:v>
                </c:pt>
                <c:pt idx="838">
                  <c:v>707786</c:v>
                </c:pt>
                <c:pt idx="839">
                  <c:v>707835</c:v>
                </c:pt>
                <c:pt idx="840">
                  <c:v>707889</c:v>
                </c:pt>
                <c:pt idx="841">
                  <c:v>707936</c:v>
                </c:pt>
                <c:pt idx="842">
                  <c:v>707985</c:v>
                </c:pt>
                <c:pt idx="843">
                  <c:v>708035</c:v>
                </c:pt>
                <c:pt idx="844">
                  <c:v>708082</c:v>
                </c:pt>
                <c:pt idx="845">
                  <c:v>708134</c:v>
                </c:pt>
                <c:pt idx="846">
                  <c:v>708180</c:v>
                </c:pt>
                <c:pt idx="847">
                  <c:v>708227</c:v>
                </c:pt>
                <c:pt idx="848">
                  <c:v>708271</c:v>
                </c:pt>
                <c:pt idx="849">
                  <c:v>708321</c:v>
                </c:pt>
                <c:pt idx="850">
                  <c:v>708367</c:v>
                </c:pt>
                <c:pt idx="851">
                  <c:v>708411</c:v>
                </c:pt>
                <c:pt idx="852">
                  <c:v>708456</c:v>
                </c:pt>
                <c:pt idx="853">
                  <c:v>708503</c:v>
                </c:pt>
                <c:pt idx="854">
                  <c:v>708554</c:v>
                </c:pt>
                <c:pt idx="855">
                  <c:v>708605</c:v>
                </c:pt>
                <c:pt idx="856">
                  <c:v>708650</c:v>
                </c:pt>
                <c:pt idx="857">
                  <c:v>708694</c:v>
                </c:pt>
                <c:pt idx="858">
                  <c:v>708738</c:v>
                </c:pt>
                <c:pt idx="859">
                  <c:v>708786</c:v>
                </c:pt>
                <c:pt idx="860">
                  <c:v>708834</c:v>
                </c:pt>
                <c:pt idx="861">
                  <c:v>708884</c:v>
                </c:pt>
                <c:pt idx="862">
                  <c:v>708931</c:v>
                </c:pt>
                <c:pt idx="863">
                  <c:v>708982</c:v>
                </c:pt>
                <c:pt idx="864">
                  <c:v>709027</c:v>
                </c:pt>
                <c:pt idx="865">
                  <c:v>709074</c:v>
                </c:pt>
                <c:pt idx="866">
                  <c:v>709121</c:v>
                </c:pt>
                <c:pt idx="867">
                  <c:v>709168</c:v>
                </c:pt>
                <c:pt idx="868">
                  <c:v>709214</c:v>
                </c:pt>
                <c:pt idx="869">
                  <c:v>709262</c:v>
                </c:pt>
                <c:pt idx="870">
                  <c:v>709310</c:v>
                </c:pt>
                <c:pt idx="871">
                  <c:v>709359</c:v>
                </c:pt>
                <c:pt idx="872">
                  <c:v>709408</c:v>
                </c:pt>
                <c:pt idx="873">
                  <c:v>709457</c:v>
                </c:pt>
                <c:pt idx="874">
                  <c:v>709504</c:v>
                </c:pt>
                <c:pt idx="875">
                  <c:v>709555</c:v>
                </c:pt>
                <c:pt idx="876">
                  <c:v>709601</c:v>
                </c:pt>
                <c:pt idx="877">
                  <c:v>709650</c:v>
                </c:pt>
                <c:pt idx="878">
                  <c:v>709701</c:v>
                </c:pt>
                <c:pt idx="879">
                  <c:v>709750</c:v>
                </c:pt>
                <c:pt idx="880">
                  <c:v>709793</c:v>
                </c:pt>
                <c:pt idx="881">
                  <c:v>709841</c:v>
                </c:pt>
                <c:pt idx="882">
                  <c:v>709893</c:v>
                </c:pt>
                <c:pt idx="883">
                  <c:v>709940</c:v>
                </c:pt>
                <c:pt idx="884">
                  <c:v>709991</c:v>
                </c:pt>
                <c:pt idx="885">
                  <c:v>710039</c:v>
                </c:pt>
                <c:pt idx="886">
                  <c:v>710082</c:v>
                </c:pt>
                <c:pt idx="887">
                  <c:v>710132</c:v>
                </c:pt>
                <c:pt idx="888">
                  <c:v>710182</c:v>
                </c:pt>
                <c:pt idx="889">
                  <c:v>710228</c:v>
                </c:pt>
                <c:pt idx="890">
                  <c:v>710279</c:v>
                </c:pt>
                <c:pt idx="891">
                  <c:v>710323</c:v>
                </c:pt>
                <c:pt idx="892">
                  <c:v>710373</c:v>
                </c:pt>
                <c:pt idx="893">
                  <c:v>710422</c:v>
                </c:pt>
                <c:pt idx="894">
                  <c:v>710473</c:v>
                </c:pt>
                <c:pt idx="895">
                  <c:v>710519</c:v>
                </c:pt>
                <c:pt idx="896">
                  <c:v>710565</c:v>
                </c:pt>
                <c:pt idx="897">
                  <c:v>710614</c:v>
                </c:pt>
                <c:pt idx="898">
                  <c:v>710666</c:v>
                </c:pt>
                <c:pt idx="899">
                  <c:v>710713</c:v>
                </c:pt>
                <c:pt idx="900">
                  <c:v>710761</c:v>
                </c:pt>
                <c:pt idx="901">
                  <c:v>710814</c:v>
                </c:pt>
                <c:pt idx="902">
                  <c:v>710861</c:v>
                </c:pt>
                <c:pt idx="903">
                  <c:v>710909</c:v>
                </c:pt>
                <c:pt idx="904">
                  <c:v>710956</c:v>
                </c:pt>
                <c:pt idx="905">
                  <c:v>711005</c:v>
                </c:pt>
                <c:pt idx="906">
                  <c:v>711057</c:v>
                </c:pt>
                <c:pt idx="907">
                  <c:v>711107</c:v>
                </c:pt>
                <c:pt idx="908">
                  <c:v>711154</c:v>
                </c:pt>
                <c:pt idx="909">
                  <c:v>711201</c:v>
                </c:pt>
                <c:pt idx="910">
                  <c:v>711246</c:v>
                </c:pt>
                <c:pt idx="911">
                  <c:v>711298</c:v>
                </c:pt>
                <c:pt idx="912">
                  <c:v>711345</c:v>
                </c:pt>
                <c:pt idx="913">
                  <c:v>711394</c:v>
                </c:pt>
                <c:pt idx="914">
                  <c:v>711441</c:v>
                </c:pt>
                <c:pt idx="915">
                  <c:v>711494</c:v>
                </c:pt>
                <c:pt idx="916">
                  <c:v>711544</c:v>
                </c:pt>
                <c:pt idx="917">
                  <c:v>711595</c:v>
                </c:pt>
                <c:pt idx="918">
                  <c:v>711644</c:v>
                </c:pt>
                <c:pt idx="919">
                  <c:v>711693</c:v>
                </c:pt>
                <c:pt idx="920">
                  <c:v>711743</c:v>
                </c:pt>
                <c:pt idx="921">
                  <c:v>711795</c:v>
                </c:pt>
                <c:pt idx="922">
                  <c:v>711840</c:v>
                </c:pt>
                <c:pt idx="923">
                  <c:v>711888</c:v>
                </c:pt>
                <c:pt idx="924">
                  <c:v>711938</c:v>
                </c:pt>
                <c:pt idx="925">
                  <c:v>711989</c:v>
                </c:pt>
                <c:pt idx="926">
                  <c:v>712039</c:v>
                </c:pt>
                <c:pt idx="927">
                  <c:v>712089</c:v>
                </c:pt>
                <c:pt idx="928">
                  <c:v>712135</c:v>
                </c:pt>
                <c:pt idx="929">
                  <c:v>712183</c:v>
                </c:pt>
                <c:pt idx="930">
                  <c:v>712234</c:v>
                </c:pt>
                <c:pt idx="931">
                  <c:v>712280</c:v>
                </c:pt>
                <c:pt idx="932">
                  <c:v>712328</c:v>
                </c:pt>
                <c:pt idx="933">
                  <c:v>712378</c:v>
                </c:pt>
                <c:pt idx="934">
                  <c:v>712430</c:v>
                </c:pt>
                <c:pt idx="935">
                  <c:v>712475</c:v>
                </c:pt>
                <c:pt idx="936">
                  <c:v>712527</c:v>
                </c:pt>
                <c:pt idx="937">
                  <c:v>712575</c:v>
                </c:pt>
                <c:pt idx="938">
                  <c:v>712626</c:v>
                </c:pt>
                <c:pt idx="939">
                  <c:v>712676</c:v>
                </c:pt>
                <c:pt idx="940">
                  <c:v>712722</c:v>
                </c:pt>
                <c:pt idx="941">
                  <c:v>712772</c:v>
                </c:pt>
                <c:pt idx="942">
                  <c:v>712821</c:v>
                </c:pt>
                <c:pt idx="943">
                  <c:v>712868</c:v>
                </c:pt>
                <c:pt idx="944">
                  <c:v>712914</c:v>
                </c:pt>
                <c:pt idx="945">
                  <c:v>712966</c:v>
                </c:pt>
                <c:pt idx="946">
                  <c:v>713011</c:v>
                </c:pt>
                <c:pt idx="947">
                  <c:v>713063</c:v>
                </c:pt>
                <c:pt idx="948">
                  <c:v>713115</c:v>
                </c:pt>
                <c:pt idx="949">
                  <c:v>713163</c:v>
                </c:pt>
                <c:pt idx="950">
                  <c:v>713212</c:v>
                </c:pt>
                <c:pt idx="951">
                  <c:v>713259</c:v>
                </c:pt>
                <c:pt idx="952">
                  <c:v>713311</c:v>
                </c:pt>
                <c:pt idx="953">
                  <c:v>713355</c:v>
                </c:pt>
                <c:pt idx="954">
                  <c:v>713400</c:v>
                </c:pt>
                <c:pt idx="955">
                  <c:v>713449</c:v>
                </c:pt>
                <c:pt idx="956">
                  <c:v>713498</c:v>
                </c:pt>
                <c:pt idx="957">
                  <c:v>713548</c:v>
                </c:pt>
                <c:pt idx="958">
                  <c:v>713597</c:v>
                </c:pt>
                <c:pt idx="959">
                  <c:v>713646</c:v>
                </c:pt>
                <c:pt idx="960">
                  <c:v>713691</c:v>
                </c:pt>
                <c:pt idx="961">
                  <c:v>713739</c:v>
                </c:pt>
                <c:pt idx="962">
                  <c:v>713786</c:v>
                </c:pt>
                <c:pt idx="963">
                  <c:v>713837</c:v>
                </c:pt>
                <c:pt idx="964">
                  <c:v>713884</c:v>
                </c:pt>
                <c:pt idx="965">
                  <c:v>713930</c:v>
                </c:pt>
                <c:pt idx="966">
                  <c:v>713974</c:v>
                </c:pt>
                <c:pt idx="967">
                  <c:v>714023</c:v>
                </c:pt>
                <c:pt idx="968">
                  <c:v>714067</c:v>
                </c:pt>
                <c:pt idx="969">
                  <c:v>714116</c:v>
                </c:pt>
                <c:pt idx="970">
                  <c:v>714164</c:v>
                </c:pt>
                <c:pt idx="971">
                  <c:v>714213</c:v>
                </c:pt>
                <c:pt idx="972">
                  <c:v>714259</c:v>
                </c:pt>
                <c:pt idx="973">
                  <c:v>714307</c:v>
                </c:pt>
                <c:pt idx="974">
                  <c:v>714352</c:v>
                </c:pt>
                <c:pt idx="975">
                  <c:v>714401</c:v>
                </c:pt>
                <c:pt idx="976">
                  <c:v>714449</c:v>
                </c:pt>
                <c:pt idx="977">
                  <c:v>714499</c:v>
                </c:pt>
                <c:pt idx="978">
                  <c:v>714549</c:v>
                </c:pt>
                <c:pt idx="979">
                  <c:v>714598</c:v>
                </c:pt>
                <c:pt idx="980">
                  <c:v>714646</c:v>
                </c:pt>
                <c:pt idx="981">
                  <c:v>714695</c:v>
                </c:pt>
                <c:pt idx="982">
                  <c:v>714740</c:v>
                </c:pt>
                <c:pt idx="983">
                  <c:v>714791</c:v>
                </c:pt>
                <c:pt idx="984">
                  <c:v>714843</c:v>
                </c:pt>
                <c:pt idx="985">
                  <c:v>714891</c:v>
                </c:pt>
                <c:pt idx="986">
                  <c:v>714938</c:v>
                </c:pt>
                <c:pt idx="987">
                  <c:v>714988</c:v>
                </c:pt>
                <c:pt idx="988">
                  <c:v>715036</c:v>
                </c:pt>
                <c:pt idx="989">
                  <c:v>715084</c:v>
                </c:pt>
                <c:pt idx="990">
                  <c:v>715131</c:v>
                </c:pt>
                <c:pt idx="991">
                  <c:v>715179</c:v>
                </c:pt>
                <c:pt idx="992">
                  <c:v>715226</c:v>
                </c:pt>
                <c:pt idx="993">
                  <c:v>715274</c:v>
                </c:pt>
                <c:pt idx="994">
                  <c:v>715321</c:v>
                </c:pt>
                <c:pt idx="995">
                  <c:v>715373</c:v>
                </c:pt>
                <c:pt idx="996">
                  <c:v>715423</c:v>
                </c:pt>
                <c:pt idx="997">
                  <c:v>715470</c:v>
                </c:pt>
                <c:pt idx="998">
                  <c:v>715513</c:v>
                </c:pt>
                <c:pt idx="999">
                  <c:v>715563</c:v>
                </c:pt>
              </c:numCache>
            </c:numRef>
          </c:val>
          <c:smooth val="0"/>
          <c:extLst>
            <c:ext xmlns:c16="http://schemas.microsoft.com/office/drawing/2014/chart" uri="{C3380CC4-5D6E-409C-BE32-E72D297353CC}">
              <c16:uniqueId val="{00000000-8404-46DB-B8A0-21B4CF69AE1B}"/>
            </c:ext>
          </c:extLst>
        </c:ser>
        <c:ser>
          <c:idx val="1"/>
          <c:order val="1"/>
          <c:tx>
            <c:strRef>
              <c:f>'No Vacc'!$D$1</c:f>
              <c:strCache>
                <c:ptCount val="1"/>
                <c:pt idx="0">
                  <c:v>85%</c:v>
                </c:pt>
              </c:strCache>
            </c:strRef>
          </c:tx>
          <c:spPr>
            <a:ln w="28575" cap="rnd">
              <a:solidFill>
                <a:schemeClr val="accent2"/>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D$2:$D$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730</c:v>
                </c:pt>
                <c:pt idx="313">
                  <c:v>427319</c:v>
                </c:pt>
                <c:pt idx="314">
                  <c:v>432052</c:v>
                </c:pt>
                <c:pt idx="315">
                  <c:v>436965</c:v>
                </c:pt>
                <c:pt idx="316">
                  <c:v>442119</c:v>
                </c:pt>
                <c:pt idx="317">
                  <c:v>447447</c:v>
                </c:pt>
                <c:pt idx="318">
                  <c:v>452904</c:v>
                </c:pt>
                <c:pt idx="319">
                  <c:v>458487</c:v>
                </c:pt>
                <c:pt idx="320">
                  <c:v>464228</c:v>
                </c:pt>
                <c:pt idx="321">
                  <c:v>470138</c:v>
                </c:pt>
                <c:pt idx="322">
                  <c:v>476278</c:v>
                </c:pt>
                <c:pt idx="323">
                  <c:v>482626</c:v>
                </c:pt>
                <c:pt idx="324">
                  <c:v>489135</c:v>
                </c:pt>
                <c:pt idx="325">
                  <c:v>495903</c:v>
                </c:pt>
                <c:pt idx="326">
                  <c:v>502912</c:v>
                </c:pt>
                <c:pt idx="327">
                  <c:v>510089</c:v>
                </c:pt>
                <c:pt idx="328">
                  <c:v>517435</c:v>
                </c:pt>
                <c:pt idx="329">
                  <c:v>525042</c:v>
                </c:pt>
                <c:pt idx="330">
                  <c:v>532883</c:v>
                </c:pt>
                <c:pt idx="331">
                  <c:v>540975</c:v>
                </c:pt>
                <c:pt idx="332">
                  <c:v>549362</c:v>
                </c:pt>
                <c:pt idx="333">
                  <c:v>557860</c:v>
                </c:pt>
                <c:pt idx="334">
                  <c:v>566565</c:v>
                </c:pt>
                <c:pt idx="335">
                  <c:v>575631</c:v>
                </c:pt>
                <c:pt idx="336">
                  <c:v>584886</c:v>
                </c:pt>
                <c:pt idx="337">
                  <c:v>594399</c:v>
                </c:pt>
                <c:pt idx="338">
                  <c:v>601925</c:v>
                </c:pt>
                <c:pt idx="339">
                  <c:v>609670</c:v>
                </c:pt>
                <c:pt idx="340">
                  <c:v>617626</c:v>
                </c:pt>
                <c:pt idx="341">
                  <c:v>625563</c:v>
                </c:pt>
                <c:pt idx="342">
                  <c:v>633472</c:v>
                </c:pt>
                <c:pt idx="343">
                  <c:v>641344</c:v>
                </c:pt>
                <c:pt idx="344">
                  <c:v>648885</c:v>
                </c:pt>
                <c:pt idx="345">
                  <c:v>656334</c:v>
                </c:pt>
                <c:pt idx="346">
                  <c:v>663613</c:v>
                </c:pt>
                <c:pt idx="347">
                  <c:v>670725</c:v>
                </c:pt>
                <c:pt idx="348">
                  <c:v>677591</c:v>
                </c:pt>
                <c:pt idx="349">
                  <c:v>684442</c:v>
                </c:pt>
                <c:pt idx="350">
                  <c:v>691237</c:v>
                </c:pt>
                <c:pt idx="351">
                  <c:v>697852</c:v>
                </c:pt>
                <c:pt idx="352">
                  <c:v>704347</c:v>
                </c:pt>
                <c:pt idx="353">
                  <c:v>710663</c:v>
                </c:pt>
                <c:pt idx="354">
                  <c:v>716914</c:v>
                </c:pt>
                <c:pt idx="355">
                  <c:v>723028</c:v>
                </c:pt>
                <c:pt idx="356">
                  <c:v>729043</c:v>
                </c:pt>
                <c:pt idx="357">
                  <c:v>734852</c:v>
                </c:pt>
                <c:pt idx="358">
                  <c:v>740603</c:v>
                </c:pt>
                <c:pt idx="359">
                  <c:v>746230</c:v>
                </c:pt>
                <c:pt idx="360">
                  <c:v>751708</c:v>
                </c:pt>
                <c:pt idx="361">
                  <c:v>757119</c:v>
                </c:pt>
                <c:pt idx="362">
                  <c:v>762371</c:v>
                </c:pt>
                <c:pt idx="363">
                  <c:v>767556</c:v>
                </c:pt>
                <c:pt idx="364">
                  <c:v>772592</c:v>
                </c:pt>
                <c:pt idx="365">
                  <c:v>777563</c:v>
                </c:pt>
                <c:pt idx="366">
                  <c:v>782407</c:v>
                </c:pt>
                <c:pt idx="367">
                  <c:v>787106</c:v>
                </c:pt>
                <c:pt idx="368">
                  <c:v>791748</c:v>
                </c:pt>
                <c:pt idx="369">
                  <c:v>796327</c:v>
                </c:pt>
                <c:pt idx="370">
                  <c:v>800719</c:v>
                </c:pt>
                <c:pt idx="371">
                  <c:v>805037</c:v>
                </c:pt>
                <c:pt idx="372">
                  <c:v>809291</c:v>
                </c:pt>
                <c:pt idx="373">
                  <c:v>813400</c:v>
                </c:pt>
                <c:pt idx="374">
                  <c:v>817450</c:v>
                </c:pt>
                <c:pt idx="375">
                  <c:v>821427</c:v>
                </c:pt>
                <c:pt idx="376">
                  <c:v>825245</c:v>
                </c:pt>
                <c:pt idx="377">
                  <c:v>829032</c:v>
                </c:pt>
                <c:pt idx="378">
                  <c:v>832738</c:v>
                </c:pt>
                <c:pt idx="379">
                  <c:v>836347</c:v>
                </c:pt>
                <c:pt idx="380">
                  <c:v>839842</c:v>
                </c:pt>
                <c:pt idx="381">
                  <c:v>843273</c:v>
                </c:pt>
                <c:pt idx="382">
                  <c:v>846628</c:v>
                </c:pt>
                <c:pt idx="383">
                  <c:v>849898</c:v>
                </c:pt>
                <c:pt idx="384">
                  <c:v>853121</c:v>
                </c:pt>
                <c:pt idx="385">
                  <c:v>856246</c:v>
                </c:pt>
                <c:pt idx="386">
                  <c:v>859289</c:v>
                </c:pt>
                <c:pt idx="387">
                  <c:v>862295</c:v>
                </c:pt>
                <c:pt idx="388">
                  <c:v>865199</c:v>
                </c:pt>
                <c:pt idx="389">
                  <c:v>868057</c:v>
                </c:pt>
                <c:pt idx="390">
                  <c:v>870856</c:v>
                </c:pt>
                <c:pt idx="391">
                  <c:v>873569</c:v>
                </c:pt>
                <c:pt idx="392">
                  <c:v>876200</c:v>
                </c:pt>
                <c:pt idx="393">
                  <c:v>878805</c:v>
                </c:pt>
                <c:pt idx="394">
                  <c:v>881319</c:v>
                </c:pt>
                <c:pt idx="395">
                  <c:v>883782</c:v>
                </c:pt>
                <c:pt idx="396">
                  <c:v>886213</c:v>
                </c:pt>
                <c:pt idx="397">
                  <c:v>888573</c:v>
                </c:pt>
                <c:pt idx="398">
                  <c:v>890861</c:v>
                </c:pt>
                <c:pt idx="399">
                  <c:v>893106</c:v>
                </c:pt>
                <c:pt idx="400">
                  <c:v>895296</c:v>
                </c:pt>
                <c:pt idx="401">
                  <c:v>897444</c:v>
                </c:pt>
                <c:pt idx="402">
                  <c:v>899524</c:v>
                </c:pt>
                <c:pt idx="403">
                  <c:v>901572</c:v>
                </c:pt>
                <c:pt idx="404">
                  <c:v>903575</c:v>
                </c:pt>
                <c:pt idx="405">
                  <c:v>905492</c:v>
                </c:pt>
                <c:pt idx="406">
                  <c:v>907408</c:v>
                </c:pt>
                <c:pt idx="407">
                  <c:v>909270</c:v>
                </c:pt>
                <c:pt idx="408">
                  <c:v>911081</c:v>
                </c:pt>
                <c:pt idx="409">
                  <c:v>912852</c:v>
                </c:pt>
                <c:pt idx="410">
                  <c:v>914556</c:v>
                </c:pt>
                <c:pt idx="411">
                  <c:v>916253</c:v>
                </c:pt>
                <c:pt idx="412">
                  <c:v>917903</c:v>
                </c:pt>
                <c:pt idx="413">
                  <c:v>919513</c:v>
                </c:pt>
                <c:pt idx="414">
                  <c:v>921075</c:v>
                </c:pt>
                <c:pt idx="415">
                  <c:v>922637</c:v>
                </c:pt>
                <c:pt idx="416">
                  <c:v>924148</c:v>
                </c:pt>
                <c:pt idx="417">
                  <c:v>925587</c:v>
                </c:pt>
                <c:pt idx="418">
                  <c:v>927029</c:v>
                </c:pt>
                <c:pt idx="419">
                  <c:v>928414</c:v>
                </c:pt>
                <c:pt idx="420">
                  <c:v>929784</c:v>
                </c:pt>
                <c:pt idx="421">
                  <c:v>931136</c:v>
                </c:pt>
                <c:pt idx="422">
                  <c:v>932446</c:v>
                </c:pt>
                <c:pt idx="423">
                  <c:v>933710</c:v>
                </c:pt>
                <c:pt idx="424">
                  <c:v>934943</c:v>
                </c:pt>
                <c:pt idx="425">
                  <c:v>936177</c:v>
                </c:pt>
                <c:pt idx="426">
                  <c:v>937351</c:v>
                </c:pt>
                <c:pt idx="427">
                  <c:v>938519</c:v>
                </c:pt>
                <c:pt idx="428">
                  <c:v>939655</c:v>
                </c:pt>
                <c:pt idx="429">
                  <c:v>940766</c:v>
                </c:pt>
                <c:pt idx="430">
                  <c:v>941868</c:v>
                </c:pt>
                <c:pt idx="431">
                  <c:v>942921</c:v>
                </c:pt>
                <c:pt idx="432">
                  <c:v>943945</c:v>
                </c:pt>
                <c:pt idx="433">
                  <c:v>944961</c:v>
                </c:pt>
                <c:pt idx="434">
                  <c:v>945962</c:v>
                </c:pt>
                <c:pt idx="435">
                  <c:v>946929</c:v>
                </c:pt>
                <c:pt idx="436">
                  <c:v>947878</c:v>
                </c:pt>
                <c:pt idx="437">
                  <c:v>948775</c:v>
                </c:pt>
                <c:pt idx="438">
                  <c:v>949655</c:v>
                </c:pt>
                <c:pt idx="439">
                  <c:v>950540</c:v>
                </c:pt>
                <c:pt idx="440">
                  <c:v>951382</c:v>
                </c:pt>
                <c:pt idx="441">
                  <c:v>952206</c:v>
                </c:pt>
                <c:pt idx="442">
                  <c:v>953027</c:v>
                </c:pt>
                <c:pt idx="443">
                  <c:v>953828</c:v>
                </c:pt>
                <c:pt idx="444">
                  <c:v>954589</c:v>
                </c:pt>
                <c:pt idx="445">
                  <c:v>955346</c:v>
                </c:pt>
                <c:pt idx="446">
                  <c:v>956068</c:v>
                </c:pt>
                <c:pt idx="447">
                  <c:v>956788</c:v>
                </c:pt>
                <c:pt idx="448">
                  <c:v>957486</c:v>
                </c:pt>
                <c:pt idx="449">
                  <c:v>958152</c:v>
                </c:pt>
                <c:pt idx="450">
                  <c:v>958825</c:v>
                </c:pt>
                <c:pt idx="451">
                  <c:v>959465</c:v>
                </c:pt>
                <c:pt idx="452">
                  <c:v>960107</c:v>
                </c:pt>
                <c:pt idx="453">
                  <c:v>960723</c:v>
                </c:pt>
                <c:pt idx="454">
                  <c:v>961337</c:v>
                </c:pt>
                <c:pt idx="455">
                  <c:v>961936</c:v>
                </c:pt>
                <c:pt idx="456">
                  <c:v>962521</c:v>
                </c:pt>
                <c:pt idx="457">
                  <c:v>963098</c:v>
                </c:pt>
                <c:pt idx="458">
                  <c:v>963652</c:v>
                </c:pt>
                <c:pt idx="459">
                  <c:v>964202</c:v>
                </c:pt>
                <c:pt idx="460">
                  <c:v>964715</c:v>
                </c:pt>
                <c:pt idx="461">
                  <c:v>965240</c:v>
                </c:pt>
                <c:pt idx="462">
                  <c:v>965753</c:v>
                </c:pt>
                <c:pt idx="463">
                  <c:v>966259</c:v>
                </c:pt>
                <c:pt idx="464">
                  <c:v>966760</c:v>
                </c:pt>
                <c:pt idx="465">
                  <c:v>967231</c:v>
                </c:pt>
                <c:pt idx="466">
                  <c:v>967696</c:v>
                </c:pt>
                <c:pt idx="467">
                  <c:v>968164</c:v>
                </c:pt>
                <c:pt idx="468">
                  <c:v>968625</c:v>
                </c:pt>
                <c:pt idx="469">
                  <c:v>969046</c:v>
                </c:pt>
                <c:pt idx="470">
                  <c:v>969481</c:v>
                </c:pt>
                <c:pt idx="471">
                  <c:v>969916</c:v>
                </c:pt>
                <c:pt idx="472">
                  <c:v>970344</c:v>
                </c:pt>
                <c:pt idx="473">
                  <c:v>970756</c:v>
                </c:pt>
                <c:pt idx="474">
                  <c:v>971160</c:v>
                </c:pt>
                <c:pt idx="475">
                  <c:v>971558</c:v>
                </c:pt>
                <c:pt idx="476">
                  <c:v>971956</c:v>
                </c:pt>
                <c:pt idx="477">
                  <c:v>972342</c:v>
                </c:pt>
                <c:pt idx="478">
                  <c:v>972712</c:v>
                </c:pt>
                <c:pt idx="479">
                  <c:v>973072</c:v>
                </c:pt>
                <c:pt idx="480">
                  <c:v>973432</c:v>
                </c:pt>
                <c:pt idx="481">
                  <c:v>973789</c:v>
                </c:pt>
                <c:pt idx="482">
                  <c:v>974140</c:v>
                </c:pt>
                <c:pt idx="483">
                  <c:v>974481</c:v>
                </c:pt>
                <c:pt idx="484">
                  <c:v>974804</c:v>
                </c:pt>
                <c:pt idx="485">
                  <c:v>975121</c:v>
                </c:pt>
                <c:pt idx="486">
                  <c:v>975450</c:v>
                </c:pt>
                <c:pt idx="487">
                  <c:v>975776</c:v>
                </c:pt>
                <c:pt idx="488">
                  <c:v>976083</c:v>
                </c:pt>
                <c:pt idx="489">
                  <c:v>976385</c:v>
                </c:pt>
                <c:pt idx="490">
                  <c:v>976684</c:v>
                </c:pt>
                <c:pt idx="491">
                  <c:v>976977</c:v>
                </c:pt>
                <c:pt idx="492">
                  <c:v>977273</c:v>
                </c:pt>
                <c:pt idx="493">
                  <c:v>977574</c:v>
                </c:pt>
                <c:pt idx="494">
                  <c:v>977850</c:v>
                </c:pt>
                <c:pt idx="495">
                  <c:v>978124</c:v>
                </c:pt>
                <c:pt idx="496">
                  <c:v>978395</c:v>
                </c:pt>
                <c:pt idx="497">
                  <c:v>978666</c:v>
                </c:pt>
                <c:pt idx="498">
                  <c:v>978934</c:v>
                </c:pt>
                <c:pt idx="499">
                  <c:v>979199</c:v>
                </c:pt>
                <c:pt idx="500">
                  <c:v>979455</c:v>
                </c:pt>
                <c:pt idx="501">
                  <c:v>979711</c:v>
                </c:pt>
                <c:pt idx="502">
                  <c:v>979960</c:v>
                </c:pt>
                <c:pt idx="503">
                  <c:v>980203</c:v>
                </c:pt>
                <c:pt idx="504">
                  <c:v>980448</c:v>
                </c:pt>
                <c:pt idx="505">
                  <c:v>980682</c:v>
                </c:pt>
                <c:pt idx="506">
                  <c:v>980928</c:v>
                </c:pt>
                <c:pt idx="507">
                  <c:v>981170</c:v>
                </c:pt>
                <c:pt idx="508">
                  <c:v>981392</c:v>
                </c:pt>
                <c:pt idx="509">
                  <c:v>981625</c:v>
                </c:pt>
                <c:pt idx="510">
                  <c:v>981845</c:v>
                </c:pt>
                <c:pt idx="511">
                  <c:v>982080</c:v>
                </c:pt>
                <c:pt idx="512">
                  <c:v>982292</c:v>
                </c:pt>
                <c:pt idx="513">
                  <c:v>982505</c:v>
                </c:pt>
                <c:pt idx="514">
                  <c:v>982708</c:v>
                </c:pt>
                <c:pt idx="515">
                  <c:v>982920</c:v>
                </c:pt>
                <c:pt idx="516">
                  <c:v>983132</c:v>
                </c:pt>
                <c:pt idx="517">
                  <c:v>983340</c:v>
                </c:pt>
                <c:pt idx="518">
                  <c:v>983540</c:v>
                </c:pt>
                <c:pt idx="519">
                  <c:v>983745</c:v>
                </c:pt>
                <c:pt idx="520">
                  <c:v>983956</c:v>
                </c:pt>
                <c:pt idx="521">
                  <c:v>984153</c:v>
                </c:pt>
                <c:pt idx="522">
                  <c:v>984339</c:v>
                </c:pt>
                <c:pt idx="523">
                  <c:v>984530</c:v>
                </c:pt>
                <c:pt idx="524">
                  <c:v>984725</c:v>
                </c:pt>
                <c:pt idx="525">
                  <c:v>984913</c:v>
                </c:pt>
                <c:pt idx="526">
                  <c:v>985094</c:v>
                </c:pt>
                <c:pt idx="527">
                  <c:v>985275</c:v>
                </c:pt>
                <c:pt idx="528">
                  <c:v>985454</c:v>
                </c:pt>
                <c:pt idx="529">
                  <c:v>985637</c:v>
                </c:pt>
                <c:pt idx="530">
                  <c:v>985812</c:v>
                </c:pt>
                <c:pt idx="531">
                  <c:v>985990</c:v>
                </c:pt>
                <c:pt idx="532">
                  <c:v>986160</c:v>
                </c:pt>
                <c:pt idx="533">
                  <c:v>986332</c:v>
                </c:pt>
                <c:pt idx="534">
                  <c:v>986508</c:v>
                </c:pt>
                <c:pt idx="535">
                  <c:v>986679</c:v>
                </c:pt>
                <c:pt idx="536">
                  <c:v>986846</c:v>
                </c:pt>
                <c:pt idx="537">
                  <c:v>987013</c:v>
                </c:pt>
                <c:pt idx="538">
                  <c:v>987188</c:v>
                </c:pt>
                <c:pt idx="539">
                  <c:v>987356</c:v>
                </c:pt>
                <c:pt idx="540">
                  <c:v>987508</c:v>
                </c:pt>
                <c:pt idx="541">
                  <c:v>987674</c:v>
                </c:pt>
                <c:pt idx="542">
                  <c:v>987831</c:v>
                </c:pt>
                <c:pt idx="543">
                  <c:v>988004</c:v>
                </c:pt>
                <c:pt idx="544">
                  <c:v>988158</c:v>
                </c:pt>
                <c:pt idx="545">
                  <c:v>988307</c:v>
                </c:pt>
                <c:pt idx="546">
                  <c:v>988458</c:v>
                </c:pt>
                <c:pt idx="547">
                  <c:v>988608</c:v>
                </c:pt>
                <c:pt idx="548">
                  <c:v>988765</c:v>
                </c:pt>
                <c:pt idx="549">
                  <c:v>988927</c:v>
                </c:pt>
                <c:pt idx="550">
                  <c:v>989079</c:v>
                </c:pt>
                <c:pt idx="551">
                  <c:v>989234</c:v>
                </c:pt>
                <c:pt idx="552">
                  <c:v>989391</c:v>
                </c:pt>
                <c:pt idx="553">
                  <c:v>989540</c:v>
                </c:pt>
                <c:pt idx="554">
                  <c:v>989686</c:v>
                </c:pt>
                <c:pt idx="555">
                  <c:v>989841</c:v>
                </c:pt>
                <c:pt idx="556">
                  <c:v>989988</c:v>
                </c:pt>
                <c:pt idx="557">
                  <c:v>990139</c:v>
                </c:pt>
                <c:pt idx="558">
                  <c:v>990294</c:v>
                </c:pt>
                <c:pt idx="559">
                  <c:v>990441</c:v>
                </c:pt>
                <c:pt idx="560">
                  <c:v>990592</c:v>
                </c:pt>
                <c:pt idx="561">
                  <c:v>990729</c:v>
                </c:pt>
                <c:pt idx="562">
                  <c:v>990878</c:v>
                </c:pt>
                <c:pt idx="563">
                  <c:v>991019</c:v>
                </c:pt>
                <c:pt idx="564">
                  <c:v>991163</c:v>
                </c:pt>
                <c:pt idx="565">
                  <c:v>991303</c:v>
                </c:pt>
                <c:pt idx="566">
                  <c:v>991444</c:v>
                </c:pt>
                <c:pt idx="567">
                  <c:v>991586</c:v>
                </c:pt>
                <c:pt idx="568">
                  <c:v>991727</c:v>
                </c:pt>
                <c:pt idx="569">
                  <c:v>991867</c:v>
                </c:pt>
                <c:pt idx="570">
                  <c:v>991999</c:v>
                </c:pt>
                <c:pt idx="571">
                  <c:v>992136</c:v>
                </c:pt>
                <c:pt idx="572">
                  <c:v>992276</c:v>
                </c:pt>
                <c:pt idx="573">
                  <c:v>992408</c:v>
                </c:pt>
                <c:pt idx="574">
                  <c:v>992541</c:v>
                </c:pt>
                <c:pt idx="575">
                  <c:v>992673</c:v>
                </c:pt>
                <c:pt idx="576">
                  <c:v>992809</c:v>
                </c:pt>
                <c:pt idx="577">
                  <c:v>992947</c:v>
                </c:pt>
                <c:pt idx="578">
                  <c:v>993077</c:v>
                </c:pt>
                <c:pt idx="579">
                  <c:v>993208</c:v>
                </c:pt>
                <c:pt idx="580">
                  <c:v>993341</c:v>
                </c:pt>
                <c:pt idx="581">
                  <c:v>993471</c:v>
                </c:pt>
                <c:pt idx="582">
                  <c:v>993598</c:v>
                </c:pt>
                <c:pt idx="583">
                  <c:v>993732</c:v>
                </c:pt>
                <c:pt idx="584">
                  <c:v>993862</c:v>
                </c:pt>
                <c:pt idx="585">
                  <c:v>993986</c:v>
                </c:pt>
                <c:pt idx="586">
                  <c:v>994118</c:v>
                </c:pt>
                <c:pt idx="587">
                  <c:v>994249</c:v>
                </c:pt>
                <c:pt idx="588">
                  <c:v>994376</c:v>
                </c:pt>
                <c:pt idx="589">
                  <c:v>994507</c:v>
                </c:pt>
                <c:pt idx="590">
                  <c:v>994633</c:v>
                </c:pt>
                <c:pt idx="591">
                  <c:v>994753</c:v>
                </c:pt>
                <c:pt idx="592">
                  <c:v>994879</c:v>
                </c:pt>
                <c:pt idx="593">
                  <c:v>994996</c:v>
                </c:pt>
                <c:pt idx="594">
                  <c:v>995120</c:v>
                </c:pt>
                <c:pt idx="595">
                  <c:v>995250</c:v>
                </c:pt>
                <c:pt idx="596">
                  <c:v>995373</c:v>
                </c:pt>
                <c:pt idx="597">
                  <c:v>995499</c:v>
                </c:pt>
                <c:pt idx="598">
                  <c:v>995624</c:v>
                </c:pt>
                <c:pt idx="599">
                  <c:v>995751</c:v>
                </c:pt>
                <c:pt idx="600">
                  <c:v>995874</c:v>
                </c:pt>
                <c:pt idx="601">
                  <c:v>995991</c:v>
                </c:pt>
                <c:pt idx="602">
                  <c:v>996111</c:v>
                </c:pt>
                <c:pt idx="603">
                  <c:v>996229</c:v>
                </c:pt>
                <c:pt idx="604">
                  <c:v>996357</c:v>
                </c:pt>
                <c:pt idx="605">
                  <c:v>996478</c:v>
                </c:pt>
                <c:pt idx="606">
                  <c:v>996597</c:v>
                </c:pt>
                <c:pt idx="607">
                  <c:v>996714</c:v>
                </c:pt>
                <c:pt idx="608">
                  <c:v>996835</c:v>
                </c:pt>
                <c:pt idx="609">
                  <c:v>996961</c:v>
                </c:pt>
                <c:pt idx="610">
                  <c:v>997086</c:v>
                </c:pt>
                <c:pt idx="611">
                  <c:v>997196</c:v>
                </c:pt>
                <c:pt idx="612">
                  <c:v>997323</c:v>
                </c:pt>
                <c:pt idx="613">
                  <c:v>997444</c:v>
                </c:pt>
                <c:pt idx="614">
                  <c:v>997565</c:v>
                </c:pt>
                <c:pt idx="615">
                  <c:v>997681</c:v>
                </c:pt>
                <c:pt idx="616">
                  <c:v>997799</c:v>
                </c:pt>
                <c:pt idx="617">
                  <c:v>997926</c:v>
                </c:pt>
                <c:pt idx="618">
                  <c:v>998047</c:v>
                </c:pt>
                <c:pt idx="619">
                  <c:v>998161</c:v>
                </c:pt>
                <c:pt idx="620">
                  <c:v>998280</c:v>
                </c:pt>
                <c:pt idx="621">
                  <c:v>998407</c:v>
                </c:pt>
                <c:pt idx="622">
                  <c:v>998522</c:v>
                </c:pt>
                <c:pt idx="623">
                  <c:v>998638</c:v>
                </c:pt>
                <c:pt idx="624">
                  <c:v>998763</c:v>
                </c:pt>
                <c:pt idx="625">
                  <c:v>998875</c:v>
                </c:pt>
                <c:pt idx="626">
                  <c:v>998995</c:v>
                </c:pt>
                <c:pt idx="627">
                  <c:v>999114</c:v>
                </c:pt>
                <c:pt idx="628">
                  <c:v>999232</c:v>
                </c:pt>
                <c:pt idx="629">
                  <c:v>999349</c:v>
                </c:pt>
                <c:pt idx="630">
                  <c:v>999456</c:v>
                </c:pt>
                <c:pt idx="631">
                  <c:v>999578</c:v>
                </c:pt>
                <c:pt idx="632">
                  <c:v>999692</c:v>
                </c:pt>
                <c:pt idx="633">
                  <c:v>999815</c:v>
                </c:pt>
                <c:pt idx="634">
                  <c:v>999927</c:v>
                </c:pt>
                <c:pt idx="635">
                  <c:v>1000050</c:v>
                </c:pt>
                <c:pt idx="636">
                  <c:v>1000160</c:v>
                </c:pt>
                <c:pt idx="637">
                  <c:v>1000270</c:v>
                </c:pt>
                <c:pt idx="638">
                  <c:v>1000390</c:v>
                </c:pt>
                <c:pt idx="639">
                  <c:v>1000510</c:v>
                </c:pt>
                <c:pt idx="640">
                  <c:v>1000620</c:v>
                </c:pt>
                <c:pt idx="641">
                  <c:v>1000740</c:v>
                </c:pt>
                <c:pt idx="642">
                  <c:v>1000850</c:v>
                </c:pt>
                <c:pt idx="643">
                  <c:v>1000970</c:v>
                </c:pt>
                <c:pt idx="644">
                  <c:v>1001080</c:v>
                </c:pt>
                <c:pt idx="645">
                  <c:v>1001190</c:v>
                </c:pt>
                <c:pt idx="646">
                  <c:v>1001300</c:v>
                </c:pt>
                <c:pt idx="647">
                  <c:v>1001420</c:v>
                </c:pt>
                <c:pt idx="648">
                  <c:v>1001530</c:v>
                </c:pt>
                <c:pt idx="649">
                  <c:v>1001640</c:v>
                </c:pt>
                <c:pt idx="650">
                  <c:v>1001750</c:v>
                </c:pt>
                <c:pt idx="651">
                  <c:v>1001870</c:v>
                </c:pt>
                <c:pt idx="652">
                  <c:v>1001990</c:v>
                </c:pt>
                <c:pt idx="653">
                  <c:v>1002100</c:v>
                </c:pt>
                <c:pt idx="654">
                  <c:v>1002220</c:v>
                </c:pt>
                <c:pt idx="655">
                  <c:v>1002330</c:v>
                </c:pt>
                <c:pt idx="656">
                  <c:v>1002450</c:v>
                </c:pt>
                <c:pt idx="657">
                  <c:v>1002560</c:v>
                </c:pt>
                <c:pt idx="658">
                  <c:v>1002670</c:v>
                </c:pt>
                <c:pt idx="659">
                  <c:v>1002780</c:v>
                </c:pt>
                <c:pt idx="660">
                  <c:v>1002900</c:v>
                </c:pt>
                <c:pt idx="661">
                  <c:v>1003020</c:v>
                </c:pt>
                <c:pt idx="662">
                  <c:v>1003130</c:v>
                </c:pt>
                <c:pt idx="663">
                  <c:v>1003240</c:v>
                </c:pt>
                <c:pt idx="664">
                  <c:v>1003360</c:v>
                </c:pt>
                <c:pt idx="665">
                  <c:v>1003480</c:v>
                </c:pt>
                <c:pt idx="666">
                  <c:v>1003590</c:v>
                </c:pt>
                <c:pt idx="667">
                  <c:v>1003710</c:v>
                </c:pt>
                <c:pt idx="668">
                  <c:v>1003830</c:v>
                </c:pt>
                <c:pt idx="669">
                  <c:v>1003940</c:v>
                </c:pt>
                <c:pt idx="670">
                  <c:v>1004050</c:v>
                </c:pt>
                <c:pt idx="671">
                  <c:v>1004170</c:v>
                </c:pt>
                <c:pt idx="672">
                  <c:v>1004280</c:v>
                </c:pt>
                <c:pt idx="673">
                  <c:v>1004400</c:v>
                </c:pt>
                <c:pt idx="674">
                  <c:v>1004510</c:v>
                </c:pt>
                <c:pt idx="675">
                  <c:v>1004630</c:v>
                </c:pt>
                <c:pt idx="676">
                  <c:v>1004750</c:v>
                </c:pt>
                <c:pt idx="677">
                  <c:v>1004870</c:v>
                </c:pt>
                <c:pt idx="678">
                  <c:v>1004990</c:v>
                </c:pt>
                <c:pt idx="679">
                  <c:v>1005110</c:v>
                </c:pt>
                <c:pt idx="680">
                  <c:v>1005220</c:v>
                </c:pt>
                <c:pt idx="681">
                  <c:v>1005340</c:v>
                </c:pt>
                <c:pt idx="682">
                  <c:v>1005450</c:v>
                </c:pt>
                <c:pt idx="683">
                  <c:v>1005570</c:v>
                </c:pt>
                <c:pt idx="684">
                  <c:v>1005680</c:v>
                </c:pt>
                <c:pt idx="685">
                  <c:v>1005800</c:v>
                </c:pt>
                <c:pt idx="686">
                  <c:v>1005910</c:v>
                </c:pt>
                <c:pt idx="687">
                  <c:v>1006020</c:v>
                </c:pt>
                <c:pt idx="688">
                  <c:v>1006140</c:v>
                </c:pt>
                <c:pt idx="689">
                  <c:v>1006260</c:v>
                </c:pt>
                <c:pt idx="690">
                  <c:v>1006370</c:v>
                </c:pt>
                <c:pt idx="691">
                  <c:v>1006480</c:v>
                </c:pt>
                <c:pt idx="692">
                  <c:v>1006600</c:v>
                </c:pt>
                <c:pt idx="693">
                  <c:v>1006710</c:v>
                </c:pt>
                <c:pt idx="694">
                  <c:v>1006830</c:v>
                </c:pt>
                <c:pt idx="695">
                  <c:v>1006940</c:v>
                </c:pt>
                <c:pt idx="696">
                  <c:v>1007060</c:v>
                </c:pt>
                <c:pt idx="697">
                  <c:v>1007180</c:v>
                </c:pt>
                <c:pt idx="698">
                  <c:v>1007280</c:v>
                </c:pt>
                <c:pt idx="699">
                  <c:v>1007390</c:v>
                </c:pt>
                <c:pt idx="700">
                  <c:v>1007500</c:v>
                </c:pt>
                <c:pt idx="701">
                  <c:v>1007610</c:v>
                </c:pt>
                <c:pt idx="702">
                  <c:v>1007710</c:v>
                </c:pt>
                <c:pt idx="703">
                  <c:v>1007820</c:v>
                </c:pt>
                <c:pt idx="704">
                  <c:v>1007930</c:v>
                </c:pt>
                <c:pt idx="705">
                  <c:v>1008050</c:v>
                </c:pt>
                <c:pt idx="706">
                  <c:v>1008160</c:v>
                </c:pt>
                <c:pt idx="707">
                  <c:v>1008270</c:v>
                </c:pt>
                <c:pt idx="708">
                  <c:v>1008380</c:v>
                </c:pt>
                <c:pt idx="709">
                  <c:v>1008490</c:v>
                </c:pt>
                <c:pt idx="710">
                  <c:v>1008600</c:v>
                </c:pt>
                <c:pt idx="711">
                  <c:v>1008710</c:v>
                </c:pt>
                <c:pt idx="712">
                  <c:v>1008820</c:v>
                </c:pt>
                <c:pt idx="713">
                  <c:v>1008940</c:v>
                </c:pt>
                <c:pt idx="714">
                  <c:v>1009060</c:v>
                </c:pt>
                <c:pt idx="715">
                  <c:v>1009160</c:v>
                </c:pt>
                <c:pt idx="716">
                  <c:v>1009270</c:v>
                </c:pt>
                <c:pt idx="717">
                  <c:v>1009380</c:v>
                </c:pt>
                <c:pt idx="718">
                  <c:v>1009500</c:v>
                </c:pt>
                <c:pt idx="719">
                  <c:v>1009610</c:v>
                </c:pt>
                <c:pt idx="720">
                  <c:v>1009710</c:v>
                </c:pt>
                <c:pt idx="721">
                  <c:v>1009820</c:v>
                </c:pt>
                <c:pt idx="722">
                  <c:v>1009930</c:v>
                </c:pt>
                <c:pt idx="723">
                  <c:v>1010040</c:v>
                </c:pt>
                <c:pt idx="724">
                  <c:v>1010150</c:v>
                </c:pt>
                <c:pt idx="725">
                  <c:v>1010270</c:v>
                </c:pt>
                <c:pt idx="726">
                  <c:v>1010370</c:v>
                </c:pt>
                <c:pt idx="727">
                  <c:v>1010480</c:v>
                </c:pt>
                <c:pt idx="728">
                  <c:v>1010590</c:v>
                </c:pt>
                <c:pt idx="729">
                  <c:v>1010710</c:v>
                </c:pt>
                <c:pt idx="730">
                  <c:v>1010820</c:v>
                </c:pt>
                <c:pt idx="731">
                  <c:v>1010950</c:v>
                </c:pt>
                <c:pt idx="732">
                  <c:v>1011050</c:v>
                </c:pt>
                <c:pt idx="733">
                  <c:v>1011160</c:v>
                </c:pt>
                <c:pt idx="734">
                  <c:v>1011270</c:v>
                </c:pt>
                <c:pt idx="735">
                  <c:v>1011380</c:v>
                </c:pt>
                <c:pt idx="736">
                  <c:v>1011490</c:v>
                </c:pt>
                <c:pt idx="737">
                  <c:v>1011600</c:v>
                </c:pt>
                <c:pt idx="738">
                  <c:v>1011710</c:v>
                </c:pt>
                <c:pt idx="739">
                  <c:v>1011820</c:v>
                </c:pt>
                <c:pt idx="740">
                  <c:v>1011940</c:v>
                </c:pt>
                <c:pt idx="741">
                  <c:v>1012060</c:v>
                </c:pt>
                <c:pt idx="742">
                  <c:v>1012170</c:v>
                </c:pt>
                <c:pt idx="743">
                  <c:v>1012270</c:v>
                </c:pt>
                <c:pt idx="744">
                  <c:v>1012390</c:v>
                </c:pt>
                <c:pt idx="745">
                  <c:v>1012500</c:v>
                </c:pt>
                <c:pt idx="746">
                  <c:v>1012620</c:v>
                </c:pt>
                <c:pt idx="747">
                  <c:v>1012730</c:v>
                </c:pt>
                <c:pt idx="748">
                  <c:v>1012840</c:v>
                </c:pt>
                <c:pt idx="749">
                  <c:v>1012960</c:v>
                </c:pt>
                <c:pt idx="750">
                  <c:v>1013080</c:v>
                </c:pt>
                <c:pt idx="751">
                  <c:v>1013180</c:v>
                </c:pt>
                <c:pt idx="752">
                  <c:v>1013300</c:v>
                </c:pt>
                <c:pt idx="753">
                  <c:v>1013410</c:v>
                </c:pt>
                <c:pt idx="754">
                  <c:v>1013530</c:v>
                </c:pt>
                <c:pt idx="755">
                  <c:v>1013640</c:v>
                </c:pt>
                <c:pt idx="756">
                  <c:v>1013760</c:v>
                </c:pt>
                <c:pt idx="757">
                  <c:v>1013870</c:v>
                </c:pt>
                <c:pt idx="758">
                  <c:v>1013990</c:v>
                </c:pt>
                <c:pt idx="759">
                  <c:v>1014110</c:v>
                </c:pt>
                <c:pt idx="760">
                  <c:v>1014230</c:v>
                </c:pt>
                <c:pt idx="761">
                  <c:v>1014340</c:v>
                </c:pt>
                <c:pt idx="762">
                  <c:v>1014460</c:v>
                </c:pt>
                <c:pt idx="763">
                  <c:v>1014570</c:v>
                </c:pt>
                <c:pt idx="764">
                  <c:v>1014680</c:v>
                </c:pt>
                <c:pt idx="765">
                  <c:v>1014800</c:v>
                </c:pt>
                <c:pt idx="766">
                  <c:v>1014920</c:v>
                </c:pt>
                <c:pt idx="767">
                  <c:v>1015040</c:v>
                </c:pt>
                <c:pt idx="768">
                  <c:v>1015160</c:v>
                </c:pt>
                <c:pt idx="769">
                  <c:v>1015270</c:v>
                </c:pt>
                <c:pt idx="770">
                  <c:v>1015390</c:v>
                </c:pt>
                <c:pt idx="771">
                  <c:v>1015510</c:v>
                </c:pt>
                <c:pt idx="772">
                  <c:v>1015620</c:v>
                </c:pt>
                <c:pt idx="773">
                  <c:v>1015740</c:v>
                </c:pt>
                <c:pt idx="774">
                  <c:v>1015860</c:v>
                </c:pt>
                <c:pt idx="775">
                  <c:v>1015980</c:v>
                </c:pt>
                <c:pt idx="776">
                  <c:v>1016100</c:v>
                </c:pt>
                <c:pt idx="777">
                  <c:v>1016220</c:v>
                </c:pt>
                <c:pt idx="778">
                  <c:v>1016340</c:v>
                </c:pt>
                <c:pt idx="779">
                  <c:v>1016450</c:v>
                </c:pt>
                <c:pt idx="780">
                  <c:v>1016570</c:v>
                </c:pt>
                <c:pt idx="781">
                  <c:v>1016680</c:v>
                </c:pt>
                <c:pt idx="782">
                  <c:v>1016800</c:v>
                </c:pt>
                <c:pt idx="783">
                  <c:v>1016920</c:v>
                </c:pt>
                <c:pt idx="784">
                  <c:v>1017030</c:v>
                </c:pt>
                <c:pt idx="785">
                  <c:v>1017150</c:v>
                </c:pt>
                <c:pt idx="786">
                  <c:v>1017270</c:v>
                </c:pt>
                <c:pt idx="787">
                  <c:v>1017380</c:v>
                </c:pt>
                <c:pt idx="788">
                  <c:v>1017490</c:v>
                </c:pt>
                <c:pt idx="789">
                  <c:v>1017610</c:v>
                </c:pt>
                <c:pt idx="790">
                  <c:v>1017720</c:v>
                </c:pt>
                <c:pt idx="791">
                  <c:v>1017830</c:v>
                </c:pt>
                <c:pt idx="792">
                  <c:v>1017940</c:v>
                </c:pt>
                <c:pt idx="793">
                  <c:v>1018050</c:v>
                </c:pt>
                <c:pt idx="794">
                  <c:v>1018170</c:v>
                </c:pt>
                <c:pt idx="795">
                  <c:v>1018280</c:v>
                </c:pt>
                <c:pt idx="796">
                  <c:v>1018390</c:v>
                </c:pt>
                <c:pt idx="797">
                  <c:v>1018500</c:v>
                </c:pt>
                <c:pt idx="798">
                  <c:v>1018610</c:v>
                </c:pt>
                <c:pt idx="799">
                  <c:v>1018740</c:v>
                </c:pt>
                <c:pt idx="800">
                  <c:v>1018850</c:v>
                </c:pt>
                <c:pt idx="801">
                  <c:v>1018960</c:v>
                </c:pt>
                <c:pt idx="802">
                  <c:v>1019070</c:v>
                </c:pt>
                <c:pt idx="803">
                  <c:v>1019180</c:v>
                </c:pt>
                <c:pt idx="804">
                  <c:v>1019300</c:v>
                </c:pt>
                <c:pt idx="805">
                  <c:v>1019410</c:v>
                </c:pt>
                <c:pt idx="806">
                  <c:v>1019520</c:v>
                </c:pt>
                <c:pt idx="807">
                  <c:v>1019640</c:v>
                </c:pt>
                <c:pt idx="808">
                  <c:v>1019750</c:v>
                </c:pt>
                <c:pt idx="809">
                  <c:v>1019870</c:v>
                </c:pt>
                <c:pt idx="810">
                  <c:v>1019970</c:v>
                </c:pt>
                <c:pt idx="811">
                  <c:v>1020090</c:v>
                </c:pt>
                <c:pt idx="812">
                  <c:v>1020200</c:v>
                </c:pt>
                <c:pt idx="813">
                  <c:v>1020310</c:v>
                </c:pt>
                <c:pt idx="814">
                  <c:v>1020420</c:v>
                </c:pt>
                <c:pt idx="815">
                  <c:v>1020530</c:v>
                </c:pt>
                <c:pt idx="816">
                  <c:v>1020640</c:v>
                </c:pt>
                <c:pt idx="817">
                  <c:v>1020760</c:v>
                </c:pt>
                <c:pt idx="818">
                  <c:v>1020870</c:v>
                </c:pt>
                <c:pt idx="819">
                  <c:v>1020980</c:v>
                </c:pt>
                <c:pt idx="820">
                  <c:v>1021090</c:v>
                </c:pt>
                <c:pt idx="821">
                  <c:v>1021210</c:v>
                </c:pt>
                <c:pt idx="822">
                  <c:v>1021320</c:v>
                </c:pt>
                <c:pt idx="823">
                  <c:v>1021430</c:v>
                </c:pt>
                <c:pt idx="824">
                  <c:v>1021530</c:v>
                </c:pt>
                <c:pt idx="825">
                  <c:v>1021640</c:v>
                </c:pt>
                <c:pt idx="826">
                  <c:v>1021750</c:v>
                </c:pt>
                <c:pt idx="827">
                  <c:v>1021860</c:v>
                </c:pt>
                <c:pt idx="828">
                  <c:v>1021980</c:v>
                </c:pt>
                <c:pt idx="829">
                  <c:v>1022080</c:v>
                </c:pt>
                <c:pt idx="830">
                  <c:v>1022180</c:v>
                </c:pt>
                <c:pt idx="831">
                  <c:v>1022290</c:v>
                </c:pt>
                <c:pt idx="832">
                  <c:v>1022400</c:v>
                </c:pt>
                <c:pt idx="833">
                  <c:v>1022500</c:v>
                </c:pt>
                <c:pt idx="834">
                  <c:v>1022620</c:v>
                </c:pt>
                <c:pt idx="835">
                  <c:v>1022720</c:v>
                </c:pt>
                <c:pt idx="836">
                  <c:v>1022840</c:v>
                </c:pt>
                <c:pt idx="837">
                  <c:v>1022950</c:v>
                </c:pt>
                <c:pt idx="838">
                  <c:v>1023050</c:v>
                </c:pt>
                <c:pt idx="839">
                  <c:v>1023160</c:v>
                </c:pt>
                <c:pt idx="840">
                  <c:v>1023260</c:v>
                </c:pt>
                <c:pt idx="841">
                  <c:v>1023370</c:v>
                </c:pt>
                <c:pt idx="842">
                  <c:v>1023480</c:v>
                </c:pt>
                <c:pt idx="843">
                  <c:v>1023580</c:v>
                </c:pt>
                <c:pt idx="844">
                  <c:v>1023700</c:v>
                </c:pt>
                <c:pt idx="845">
                  <c:v>1023810</c:v>
                </c:pt>
                <c:pt idx="846">
                  <c:v>1023920</c:v>
                </c:pt>
                <c:pt idx="847">
                  <c:v>1024020</c:v>
                </c:pt>
                <c:pt idx="848">
                  <c:v>1024150</c:v>
                </c:pt>
                <c:pt idx="849">
                  <c:v>1024260</c:v>
                </c:pt>
                <c:pt idx="850">
                  <c:v>1024360</c:v>
                </c:pt>
                <c:pt idx="851">
                  <c:v>1024470</c:v>
                </c:pt>
                <c:pt idx="852">
                  <c:v>1024590</c:v>
                </c:pt>
                <c:pt idx="853">
                  <c:v>1024700</c:v>
                </c:pt>
                <c:pt idx="854">
                  <c:v>1024810</c:v>
                </c:pt>
                <c:pt idx="855">
                  <c:v>1024920</c:v>
                </c:pt>
                <c:pt idx="856">
                  <c:v>1025030</c:v>
                </c:pt>
                <c:pt idx="857">
                  <c:v>1025130</c:v>
                </c:pt>
                <c:pt idx="858">
                  <c:v>1025250</c:v>
                </c:pt>
                <c:pt idx="859">
                  <c:v>1025360</c:v>
                </c:pt>
                <c:pt idx="860">
                  <c:v>1025460</c:v>
                </c:pt>
                <c:pt idx="861">
                  <c:v>1025570</c:v>
                </c:pt>
                <c:pt idx="862">
                  <c:v>1025680</c:v>
                </c:pt>
                <c:pt idx="863">
                  <c:v>1025790</c:v>
                </c:pt>
                <c:pt idx="864">
                  <c:v>1025910</c:v>
                </c:pt>
                <c:pt idx="865">
                  <c:v>1026010</c:v>
                </c:pt>
                <c:pt idx="866">
                  <c:v>1026120</c:v>
                </c:pt>
                <c:pt idx="867">
                  <c:v>1026220</c:v>
                </c:pt>
                <c:pt idx="868">
                  <c:v>1026320</c:v>
                </c:pt>
                <c:pt idx="869">
                  <c:v>1026440</c:v>
                </c:pt>
                <c:pt idx="870">
                  <c:v>1026550</c:v>
                </c:pt>
                <c:pt idx="871">
                  <c:v>1026660</c:v>
                </c:pt>
                <c:pt idx="872">
                  <c:v>1026770</c:v>
                </c:pt>
                <c:pt idx="873">
                  <c:v>1026880</c:v>
                </c:pt>
                <c:pt idx="874">
                  <c:v>1027000</c:v>
                </c:pt>
                <c:pt idx="875">
                  <c:v>1027100</c:v>
                </c:pt>
                <c:pt idx="876">
                  <c:v>1027210</c:v>
                </c:pt>
                <c:pt idx="877">
                  <c:v>1027320</c:v>
                </c:pt>
                <c:pt idx="878">
                  <c:v>1027420</c:v>
                </c:pt>
                <c:pt idx="879">
                  <c:v>1027530</c:v>
                </c:pt>
                <c:pt idx="880">
                  <c:v>1027640</c:v>
                </c:pt>
                <c:pt idx="881">
                  <c:v>1027740</c:v>
                </c:pt>
                <c:pt idx="882">
                  <c:v>1027860</c:v>
                </c:pt>
                <c:pt idx="883">
                  <c:v>1027970</c:v>
                </c:pt>
                <c:pt idx="884">
                  <c:v>1028080</c:v>
                </c:pt>
                <c:pt idx="885">
                  <c:v>1028190</c:v>
                </c:pt>
                <c:pt idx="886">
                  <c:v>1028300</c:v>
                </c:pt>
                <c:pt idx="887">
                  <c:v>1028410</c:v>
                </c:pt>
                <c:pt idx="888">
                  <c:v>1028520</c:v>
                </c:pt>
                <c:pt idx="889">
                  <c:v>1028630</c:v>
                </c:pt>
                <c:pt idx="890">
                  <c:v>1028730</c:v>
                </c:pt>
                <c:pt idx="891">
                  <c:v>1028840</c:v>
                </c:pt>
                <c:pt idx="892">
                  <c:v>1028950</c:v>
                </c:pt>
                <c:pt idx="893">
                  <c:v>1029060</c:v>
                </c:pt>
                <c:pt idx="894">
                  <c:v>1029170</c:v>
                </c:pt>
                <c:pt idx="895">
                  <c:v>1029280</c:v>
                </c:pt>
                <c:pt idx="896">
                  <c:v>1029390</c:v>
                </c:pt>
                <c:pt idx="897">
                  <c:v>1029490</c:v>
                </c:pt>
                <c:pt idx="898">
                  <c:v>1029600</c:v>
                </c:pt>
                <c:pt idx="899">
                  <c:v>1029710</c:v>
                </c:pt>
                <c:pt idx="900">
                  <c:v>1029820</c:v>
                </c:pt>
                <c:pt idx="901">
                  <c:v>1029930</c:v>
                </c:pt>
                <c:pt idx="902">
                  <c:v>1030030</c:v>
                </c:pt>
                <c:pt idx="903">
                  <c:v>1030140</c:v>
                </c:pt>
                <c:pt idx="904">
                  <c:v>1030250</c:v>
                </c:pt>
                <c:pt idx="905">
                  <c:v>1030360</c:v>
                </c:pt>
                <c:pt idx="906">
                  <c:v>1030460</c:v>
                </c:pt>
                <c:pt idx="907">
                  <c:v>1030570</c:v>
                </c:pt>
                <c:pt idx="908">
                  <c:v>1030680</c:v>
                </c:pt>
                <c:pt idx="909">
                  <c:v>1030790</c:v>
                </c:pt>
                <c:pt idx="910">
                  <c:v>1030900</c:v>
                </c:pt>
                <c:pt idx="911">
                  <c:v>1031010</c:v>
                </c:pt>
                <c:pt idx="912">
                  <c:v>1031110</c:v>
                </c:pt>
                <c:pt idx="913">
                  <c:v>1031220</c:v>
                </c:pt>
                <c:pt idx="914">
                  <c:v>1031320</c:v>
                </c:pt>
                <c:pt idx="915">
                  <c:v>1031440</c:v>
                </c:pt>
                <c:pt idx="916">
                  <c:v>1031550</c:v>
                </c:pt>
                <c:pt idx="917">
                  <c:v>1031660</c:v>
                </c:pt>
                <c:pt idx="918">
                  <c:v>1031760</c:v>
                </c:pt>
                <c:pt idx="919">
                  <c:v>1031870</c:v>
                </c:pt>
                <c:pt idx="920">
                  <c:v>1031970</c:v>
                </c:pt>
                <c:pt idx="921">
                  <c:v>1032080</c:v>
                </c:pt>
                <c:pt idx="922">
                  <c:v>1032180</c:v>
                </c:pt>
                <c:pt idx="923">
                  <c:v>1032290</c:v>
                </c:pt>
                <c:pt idx="924">
                  <c:v>1032410</c:v>
                </c:pt>
                <c:pt idx="925">
                  <c:v>1032520</c:v>
                </c:pt>
                <c:pt idx="926">
                  <c:v>1032630</c:v>
                </c:pt>
                <c:pt idx="927">
                  <c:v>1032720</c:v>
                </c:pt>
                <c:pt idx="928">
                  <c:v>1032830</c:v>
                </c:pt>
                <c:pt idx="929">
                  <c:v>1032940</c:v>
                </c:pt>
                <c:pt idx="930">
                  <c:v>1033040</c:v>
                </c:pt>
                <c:pt idx="931">
                  <c:v>1033140</c:v>
                </c:pt>
                <c:pt idx="932">
                  <c:v>1033250</c:v>
                </c:pt>
                <c:pt idx="933">
                  <c:v>1033360</c:v>
                </c:pt>
                <c:pt idx="934">
                  <c:v>1033470</c:v>
                </c:pt>
                <c:pt idx="935">
                  <c:v>1033580</c:v>
                </c:pt>
                <c:pt idx="936">
                  <c:v>1033690</c:v>
                </c:pt>
                <c:pt idx="937">
                  <c:v>1033790</c:v>
                </c:pt>
                <c:pt idx="938">
                  <c:v>1033890</c:v>
                </c:pt>
                <c:pt idx="939">
                  <c:v>1034010</c:v>
                </c:pt>
                <c:pt idx="940">
                  <c:v>1034110</c:v>
                </c:pt>
                <c:pt idx="941">
                  <c:v>1034220</c:v>
                </c:pt>
                <c:pt idx="942">
                  <c:v>1034320</c:v>
                </c:pt>
                <c:pt idx="943">
                  <c:v>1034430</c:v>
                </c:pt>
                <c:pt idx="944">
                  <c:v>1034550</c:v>
                </c:pt>
                <c:pt idx="945">
                  <c:v>1034660</c:v>
                </c:pt>
                <c:pt idx="946">
                  <c:v>1034770</c:v>
                </c:pt>
                <c:pt idx="947">
                  <c:v>1034880</c:v>
                </c:pt>
                <c:pt idx="948">
                  <c:v>1034990</c:v>
                </c:pt>
                <c:pt idx="949">
                  <c:v>1035100</c:v>
                </c:pt>
                <c:pt idx="950">
                  <c:v>1035200</c:v>
                </c:pt>
                <c:pt idx="951">
                  <c:v>1035310</c:v>
                </c:pt>
                <c:pt idx="952">
                  <c:v>1035410</c:v>
                </c:pt>
                <c:pt idx="953">
                  <c:v>1035520</c:v>
                </c:pt>
                <c:pt idx="954">
                  <c:v>1035630</c:v>
                </c:pt>
                <c:pt idx="955">
                  <c:v>1035740</c:v>
                </c:pt>
                <c:pt idx="956">
                  <c:v>1035850</c:v>
                </c:pt>
                <c:pt idx="957">
                  <c:v>1035960</c:v>
                </c:pt>
                <c:pt idx="958">
                  <c:v>1036060</c:v>
                </c:pt>
                <c:pt idx="959">
                  <c:v>1036170</c:v>
                </c:pt>
                <c:pt idx="960">
                  <c:v>1036280</c:v>
                </c:pt>
                <c:pt idx="961">
                  <c:v>1036400</c:v>
                </c:pt>
                <c:pt idx="962">
                  <c:v>1036500</c:v>
                </c:pt>
                <c:pt idx="963">
                  <c:v>1036620</c:v>
                </c:pt>
                <c:pt idx="964">
                  <c:v>1036720</c:v>
                </c:pt>
                <c:pt idx="965">
                  <c:v>1036830</c:v>
                </c:pt>
                <c:pt idx="966">
                  <c:v>1036940</c:v>
                </c:pt>
                <c:pt idx="967">
                  <c:v>1037050</c:v>
                </c:pt>
                <c:pt idx="968">
                  <c:v>1037160</c:v>
                </c:pt>
                <c:pt idx="969">
                  <c:v>1037270</c:v>
                </c:pt>
                <c:pt idx="970">
                  <c:v>1037380</c:v>
                </c:pt>
                <c:pt idx="971">
                  <c:v>1037490</c:v>
                </c:pt>
                <c:pt idx="972">
                  <c:v>1037590</c:v>
                </c:pt>
                <c:pt idx="973">
                  <c:v>1037700</c:v>
                </c:pt>
                <c:pt idx="974">
                  <c:v>1037800</c:v>
                </c:pt>
                <c:pt idx="975">
                  <c:v>1037910</c:v>
                </c:pt>
                <c:pt idx="976">
                  <c:v>1038020</c:v>
                </c:pt>
                <c:pt idx="977">
                  <c:v>1038130</c:v>
                </c:pt>
                <c:pt idx="978">
                  <c:v>1038240</c:v>
                </c:pt>
                <c:pt idx="979">
                  <c:v>1038350</c:v>
                </c:pt>
                <c:pt idx="980">
                  <c:v>1038450</c:v>
                </c:pt>
                <c:pt idx="981">
                  <c:v>1038560</c:v>
                </c:pt>
                <c:pt idx="982">
                  <c:v>1038670</c:v>
                </c:pt>
                <c:pt idx="983">
                  <c:v>1038780</c:v>
                </c:pt>
                <c:pt idx="984">
                  <c:v>1038890</c:v>
                </c:pt>
                <c:pt idx="985">
                  <c:v>1039000</c:v>
                </c:pt>
                <c:pt idx="986">
                  <c:v>1039110</c:v>
                </c:pt>
                <c:pt idx="987">
                  <c:v>1039210</c:v>
                </c:pt>
                <c:pt idx="988">
                  <c:v>1039320</c:v>
                </c:pt>
                <c:pt idx="989">
                  <c:v>1039420</c:v>
                </c:pt>
                <c:pt idx="990">
                  <c:v>1039530</c:v>
                </c:pt>
                <c:pt idx="991">
                  <c:v>1039640</c:v>
                </c:pt>
                <c:pt idx="992">
                  <c:v>1039750</c:v>
                </c:pt>
                <c:pt idx="993">
                  <c:v>1039860</c:v>
                </c:pt>
                <c:pt idx="994">
                  <c:v>1039960</c:v>
                </c:pt>
                <c:pt idx="995">
                  <c:v>1040070</c:v>
                </c:pt>
                <c:pt idx="996">
                  <c:v>1040180</c:v>
                </c:pt>
                <c:pt idx="997">
                  <c:v>1040290</c:v>
                </c:pt>
                <c:pt idx="998">
                  <c:v>1040400</c:v>
                </c:pt>
                <c:pt idx="999">
                  <c:v>1040500</c:v>
                </c:pt>
              </c:numCache>
            </c:numRef>
          </c:val>
          <c:smooth val="0"/>
          <c:extLst>
            <c:ext xmlns:c16="http://schemas.microsoft.com/office/drawing/2014/chart" uri="{C3380CC4-5D6E-409C-BE32-E72D297353CC}">
              <c16:uniqueId val="{00000001-8404-46DB-B8A0-21B4CF69AE1B}"/>
            </c:ext>
          </c:extLst>
        </c:ser>
        <c:ser>
          <c:idx val="2"/>
          <c:order val="2"/>
          <c:tx>
            <c:strRef>
              <c:f>'No Vacc'!$E$1</c:f>
              <c:strCache>
                <c:ptCount val="1"/>
                <c:pt idx="0">
                  <c:v>80%</c:v>
                </c:pt>
              </c:strCache>
            </c:strRef>
          </c:tx>
          <c:spPr>
            <a:ln w="28575" cap="rnd">
              <a:solidFill>
                <a:schemeClr val="accent3"/>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E$2:$E$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730</c:v>
                </c:pt>
                <c:pt idx="313">
                  <c:v>427319</c:v>
                </c:pt>
                <c:pt idx="314">
                  <c:v>432052</c:v>
                </c:pt>
                <c:pt idx="315">
                  <c:v>436965</c:v>
                </c:pt>
                <c:pt idx="316">
                  <c:v>442119</c:v>
                </c:pt>
                <c:pt idx="317">
                  <c:v>447447</c:v>
                </c:pt>
                <c:pt idx="318">
                  <c:v>452904</c:v>
                </c:pt>
                <c:pt idx="319">
                  <c:v>458487</c:v>
                </c:pt>
                <c:pt idx="320">
                  <c:v>464228</c:v>
                </c:pt>
                <c:pt idx="321">
                  <c:v>470138</c:v>
                </c:pt>
                <c:pt idx="322">
                  <c:v>476278</c:v>
                </c:pt>
                <c:pt idx="323">
                  <c:v>482626</c:v>
                </c:pt>
                <c:pt idx="324">
                  <c:v>489135</c:v>
                </c:pt>
                <c:pt idx="325">
                  <c:v>495903</c:v>
                </c:pt>
                <c:pt idx="326">
                  <c:v>502912</c:v>
                </c:pt>
                <c:pt idx="327">
                  <c:v>510089</c:v>
                </c:pt>
                <c:pt idx="328">
                  <c:v>517435</c:v>
                </c:pt>
                <c:pt idx="329">
                  <c:v>525042</c:v>
                </c:pt>
                <c:pt idx="330">
                  <c:v>532883</c:v>
                </c:pt>
                <c:pt idx="331">
                  <c:v>540975</c:v>
                </c:pt>
                <c:pt idx="332">
                  <c:v>549362</c:v>
                </c:pt>
                <c:pt idx="333">
                  <c:v>557860</c:v>
                </c:pt>
                <c:pt idx="334">
                  <c:v>566565</c:v>
                </c:pt>
                <c:pt idx="335">
                  <c:v>575631</c:v>
                </c:pt>
                <c:pt idx="336">
                  <c:v>584886</c:v>
                </c:pt>
                <c:pt idx="337">
                  <c:v>594399</c:v>
                </c:pt>
                <c:pt idx="338">
                  <c:v>604149</c:v>
                </c:pt>
                <c:pt idx="339">
                  <c:v>614206</c:v>
                </c:pt>
                <c:pt idx="340">
                  <c:v>624539</c:v>
                </c:pt>
                <c:pt idx="341">
                  <c:v>635166</c:v>
                </c:pt>
                <c:pt idx="342">
                  <c:v>646064</c:v>
                </c:pt>
                <c:pt idx="343">
                  <c:v>657168</c:v>
                </c:pt>
                <c:pt idx="344">
                  <c:v>668608</c:v>
                </c:pt>
                <c:pt idx="345">
                  <c:v>680364</c:v>
                </c:pt>
                <c:pt idx="346">
                  <c:v>692467</c:v>
                </c:pt>
                <c:pt idx="347">
                  <c:v>704744</c:v>
                </c:pt>
                <c:pt idx="348">
                  <c:v>717336</c:v>
                </c:pt>
                <c:pt idx="349">
                  <c:v>730203</c:v>
                </c:pt>
                <c:pt idx="350">
                  <c:v>743374</c:v>
                </c:pt>
                <c:pt idx="351">
                  <c:v>756855</c:v>
                </c:pt>
                <c:pt idx="352">
                  <c:v>770683</c:v>
                </c:pt>
                <c:pt idx="353">
                  <c:v>784737</c:v>
                </c:pt>
                <c:pt idx="354">
                  <c:v>799104</c:v>
                </c:pt>
                <c:pt idx="355">
                  <c:v>813739</c:v>
                </c:pt>
                <c:pt idx="356">
                  <c:v>828698</c:v>
                </c:pt>
                <c:pt idx="357">
                  <c:v>843813</c:v>
                </c:pt>
                <c:pt idx="358">
                  <c:v>859349</c:v>
                </c:pt>
                <c:pt idx="359">
                  <c:v>875158</c:v>
                </c:pt>
                <c:pt idx="360">
                  <c:v>891231</c:v>
                </c:pt>
                <c:pt idx="361">
                  <c:v>907640</c:v>
                </c:pt>
                <c:pt idx="362">
                  <c:v>924376</c:v>
                </c:pt>
                <c:pt idx="363">
                  <c:v>941191</c:v>
                </c:pt>
                <c:pt idx="364">
                  <c:v>958232</c:v>
                </c:pt>
                <c:pt idx="365">
                  <c:v>975590</c:v>
                </c:pt>
                <c:pt idx="366">
                  <c:v>993140</c:v>
                </c:pt>
                <c:pt idx="367">
                  <c:v>1011130</c:v>
                </c:pt>
                <c:pt idx="368">
                  <c:v>1029130</c:v>
                </c:pt>
                <c:pt idx="369">
                  <c:v>1047540</c:v>
                </c:pt>
                <c:pt idx="370">
                  <c:v>1066130</c:v>
                </c:pt>
                <c:pt idx="371">
                  <c:v>1084840</c:v>
                </c:pt>
                <c:pt idx="372">
                  <c:v>1103840</c:v>
                </c:pt>
                <c:pt idx="373">
                  <c:v>1123000</c:v>
                </c:pt>
                <c:pt idx="374">
                  <c:v>1142400</c:v>
                </c:pt>
                <c:pt idx="375">
                  <c:v>1161900</c:v>
                </c:pt>
                <c:pt idx="376">
                  <c:v>1181630</c:v>
                </c:pt>
                <c:pt idx="377">
                  <c:v>1201580</c:v>
                </c:pt>
                <c:pt idx="378">
                  <c:v>1221510</c:v>
                </c:pt>
                <c:pt idx="379">
                  <c:v>1241640</c:v>
                </c:pt>
                <c:pt idx="380">
                  <c:v>1261880</c:v>
                </c:pt>
                <c:pt idx="381">
                  <c:v>1282230</c:v>
                </c:pt>
                <c:pt idx="382">
                  <c:v>1302610</c:v>
                </c:pt>
                <c:pt idx="383">
                  <c:v>1323090</c:v>
                </c:pt>
                <c:pt idx="384">
                  <c:v>1343700</c:v>
                </c:pt>
                <c:pt idx="385">
                  <c:v>1364360</c:v>
                </c:pt>
                <c:pt idx="386">
                  <c:v>1385010</c:v>
                </c:pt>
                <c:pt idx="387">
                  <c:v>1405630</c:v>
                </c:pt>
                <c:pt idx="388">
                  <c:v>1426240</c:v>
                </c:pt>
                <c:pt idx="389">
                  <c:v>1446850</c:v>
                </c:pt>
                <c:pt idx="390">
                  <c:v>1467450</c:v>
                </c:pt>
                <c:pt idx="391">
                  <c:v>1488090</c:v>
                </c:pt>
                <c:pt idx="392">
                  <c:v>1508600</c:v>
                </c:pt>
                <c:pt idx="393">
                  <c:v>1529070</c:v>
                </c:pt>
                <c:pt idx="394">
                  <c:v>1549440</c:v>
                </c:pt>
                <c:pt idx="395">
                  <c:v>1569770</c:v>
                </c:pt>
                <c:pt idx="396">
                  <c:v>1590020</c:v>
                </c:pt>
                <c:pt idx="397">
                  <c:v>1610090</c:v>
                </c:pt>
                <c:pt idx="398">
                  <c:v>1630000</c:v>
                </c:pt>
                <c:pt idx="399">
                  <c:v>1649800</c:v>
                </c:pt>
                <c:pt idx="400">
                  <c:v>1669410</c:v>
                </c:pt>
                <c:pt idx="401">
                  <c:v>1688940</c:v>
                </c:pt>
                <c:pt idx="402">
                  <c:v>1708260</c:v>
                </c:pt>
                <c:pt idx="403">
                  <c:v>1727340</c:v>
                </c:pt>
                <c:pt idx="404">
                  <c:v>1746300</c:v>
                </c:pt>
                <c:pt idx="405">
                  <c:v>1765000</c:v>
                </c:pt>
                <c:pt idx="406">
                  <c:v>1783520</c:v>
                </c:pt>
                <c:pt idx="407">
                  <c:v>1801820</c:v>
                </c:pt>
                <c:pt idx="408">
                  <c:v>1819890</c:v>
                </c:pt>
                <c:pt idx="409">
                  <c:v>1837680</c:v>
                </c:pt>
                <c:pt idx="410">
                  <c:v>1855220</c:v>
                </c:pt>
                <c:pt idx="411">
                  <c:v>1872530</c:v>
                </c:pt>
                <c:pt idx="412">
                  <c:v>1889580</c:v>
                </c:pt>
                <c:pt idx="413">
                  <c:v>1906330</c:v>
                </c:pt>
                <c:pt idx="414">
                  <c:v>1922830</c:v>
                </c:pt>
                <c:pt idx="415">
                  <c:v>1939000</c:v>
                </c:pt>
                <c:pt idx="416">
                  <c:v>1954940</c:v>
                </c:pt>
                <c:pt idx="417">
                  <c:v>1970680</c:v>
                </c:pt>
                <c:pt idx="418">
                  <c:v>1986060</c:v>
                </c:pt>
                <c:pt idx="419">
                  <c:v>2001220</c:v>
                </c:pt>
                <c:pt idx="420">
                  <c:v>2016050</c:v>
                </c:pt>
                <c:pt idx="421">
                  <c:v>2030510</c:v>
                </c:pt>
                <c:pt idx="422">
                  <c:v>2044640</c:v>
                </c:pt>
                <c:pt idx="423">
                  <c:v>2058490</c:v>
                </c:pt>
                <c:pt idx="424">
                  <c:v>2072010</c:v>
                </c:pt>
                <c:pt idx="425">
                  <c:v>2085260</c:v>
                </c:pt>
                <c:pt idx="426">
                  <c:v>2098240</c:v>
                </c:pt>
                <c:pt idx="427">
                  <c:v>2110960</c:v>
                </c:pt>
                <c:pt idx="428">
                  <c:v>2123270</c:v>
                </c:pt>
                <c:pt idx="429">
                  <c:v>2135290</c:v>
                </c:pt>
                <c:pt idx="430">
                  <c:v>2147030</c:v>
                </c:pt>
                <c:pt idx="431">
                  <c:v>2158490</c:v>
                </c:pt>
                <c:pt idx="432">
                  <c:v>2169680</c:v>
                </c:pt>
                <c:pt idx="433">
                  <c:v>2180620</c:v>
                </c:pt>
                <c:pt idx="434">
                  <c:v>2191250</c:v>
                </c:pt>
                <c:pt idx="435">
                  <c:v>2201620</c:v>
                </c:pt>
                <c:pt idx="436">
                  <c:v>2211630</c:v>
                </c:pt>
                <c:pt idx="437">
                  <c:v>2221390</c:v>
                </c:pt>
                <c:pt idx="438">
                  <c:v>2230890</c:v>
                </c:pt>
                <c:pt idx="439">
                  <c:v>2240080</c:v>
                </c:pt>
                <c:pt idx="440">
                  <c:v>2248990</c:v>
                </c:pt>
                <c:pt idx="441">
                  <c:v>2257720</c:v>
                </c:pt>
                <c:pt idx="442">
                  <c:v>2266190</c:v>
                </c:pt>
                <c:pt idx="443">
                  <c:v>2274480</c:v>
                </c:pt>
                <c:pt idx="444">
                  <c:v>2282420</c:v>
                </c:pt>
                <c:pt idx="445">
                  <c:v>2290160</c:v>
                </c:pt>
                <c:pt idx="446">
                  <c:v>2297630</c:v>
                </c:pt>
                <c:pt idx="447">
                  <c:v>2304920</c:v>
                </c:pt>
                <c:pt idx="448">
                  <c:v>2312010</c:v>
                </c:pt>
                <c:pt idx="449">
                  <c:v>2318800</c:v>
                </c:pt>
                <c:pt idx="450">
                  <c:v>2325410</c:v>
                </c:pt>
                <c:pt idx="451">
                  <c:v>2331850</c:v>
                </c:pt>
                <c:pt idx="452">
                  <c:v>2338110</c:v>
                </c:pt>
                <c:pt idx="453">
                  <c:v>2344110</c:v>
                </c:pt>
                <c:pt idx="454">
                  <c:v>2349860</c:v>
                </c:pt>
                <c:pt idx="455">
                  <c:v>2355530</c:v>
                </c:pt>
                <c:pt idx="456">
                  <c:v>2361020</c:v>
                </c:pt>
                <c:pt idx="457">
                  <c:v>2366320</c:v>
                </c:pt>
                <c:pt idx="458">
                  <c:v>2371470</c:v>
                </c:pt>
                <c:pt idx="459">
                  <c:v>2376450</c:v>
                </c:pt>
                <c:pt idx="460">
                  <c:v>2381250</c:v>
                </c:pt>
                <c:pt idx="461">
                  <c:v>2385920</c:v>
                </c:pt>
                <c:pt idx="462">
                  <c:v>2390440</c:v>
                </c:pt>
                <c:pt idx="463">
                  <c:v>2394760</c:v>
                </c:pt>
                <c:pt idx="464">
                  <c:v>2398940</c:v>
                </c:pt>
                <c:pt idx="465">
                  <c:v>2403020</c:v>
                </c:pt>
                <c:pt idx="466">
                  <c:v>2406980</c:v>
                </c:pt>
                <c:pt idx="467">
                  <c:v>2410790</c:v>
                </c:pt>
                <c:pt idx="468">
                  <c:v>2414430</c:v>
                </c:pt>
                <c:pt idx="469">
                  <c:v>2417940</c:v>
                </c:pt>
                <c:pt idx="470">
                  <c:v>2421380</c:v>
                </c:pt>
                <c:pt idx="471">
                  <c:v>2424690</c:v>
                </c:pt>
                <c:pt idx="472">
                  <c:v>2427870</c:v>
                </c:pt>
                <c:pt idx="473">
                  <c:v>2430930</c:v>
                </c:pt>
                <c:pt idx="474">
                  <c:v>2433880</c:v>
                </c:pt>
                <c:pt idx="475">
                  <c:v>2436750</c:v>
                </c:pt>
                <c:pt idx="476">
                  <c:v>2439500</c:v>
                </c:pt>
                <c:pt idx="477">
                  <c:v>2442160</c:v>
                </c:pt>
                <c:pt idx="478">
                  <c:v>2444730</c:v>
                </c:pt>
                <c:pt idx="479">
                  <c:v>2447240</c:v>
                </c:pt>
                <c:pt idx="480">
                  <c:v>2449630</c:v>
                </c:pt>
                <c:pt idx="481">
                  <c:v>2451950</c:v>
                </c:pt>
                <c:pt idx="482">
                  <c:v>2454190</c:v>
                </c:pt>
                <c:pt idx="483">
                  <c:v>2456350</c:v>
                </c:pt>
                <c:pt idx="484">
                  <c:v>2458430</c:v>
                </c:pt>
                <c:pt idx="485">
                  <c:v>2460430</c:v>
                </c:pt>
                <c:pt idx="486">
                  <c:v>2462340</c:v>
                </c:pt>
                <c:pt idx="487">
                  <c:v>2464210</c:v>
                </c:pt>
                <c:pt idx="488">
                  <c:v>2466010</c:v>
                </c:pt>
                <c:pt idx="489">
                  <c:v>2467740</c:v>
                </c:pt>
                <c:pt idx="490">
                  <c:v>2469410</c:v>
                </c:pt>
                <c:pt idx="491">
                  <c:v>2471040</c:v>
                </c:pt>
                <c:pt idx="492">
                  <c:v>2472610</c:v>
                </c:pt>
                <c:pt idx="493">
                  <c:v>2474100</c:v>
                </c:pt>
                <c:pt idx="494">
                  <c:v>2475540</c:v>
                </c:pt>
                <c:pt idx="495">
                  <c:v>2476930</c:v>
                </c:pt>
                <c:pt idx="496">
                  <c:v>2478280</c:v>
                </c:pt>
                <c:pt idx="497">
                  <c:v>2479570</c:v>
                </c:pt>
                <c:pt idx="498">
                  <c:v>2480850</c:v>
                </c:pt>
                <c:pt idx="499">
                  <c:v>2482060</c:v>
                </c:pt>
                <c:pt idx="500">
                  <c:v>2483230</c:v>
                </c:pt>
                <c:pt idx="501">
                  <c:v>2484350</c:v>
                </c:pt>
                <c:pt idx="502">
                  <c:v>2485440</c:v>
                </c:pt>
                <c:pt idx="503">
                  <c:v>2486500</c:v>
                </c:pt>
                <c:pt idx="504">
                  <c:v>2487520</c:v>
                </c:pt>
                <c:pt idx="505">
                  <c:v>2488510</c:v>
                </c:pt>
                <c:pt idx="506">
                  <c:v>2489450</c:v>
                </c:pt>
                <c:pt idx="507">
                  <c:v>2490360</c:v>
                </c:pt>
                <c:pt idx="508">
                  <c:v>2491220</c:v>
                </c:pt>
                <c:pt idx="509">
                  <c:v>2492060</c:v>
                </c:pt>
                <c:pt idx="510">
                  <c:v>2492890</c:v>
                </c:pt>
                <c:pt idx="511">
                  <c:v>2493670</c:v>
                </c:pt>
                <c:pt idx="512">
                  <c:v>2494420</c:v>
                </c:pt>
                <c:pt idx="513">
                  <c:v>2495150</c:v>
                </c:pt>
                <c:pt idx="514">
                  <c:v>2495870</c:v>
                </c:pt>
                <c:pt idx="515">
                  <c:v>2496560</c:v>
                </c:pt>
                <c:pt idx="516">
                  <c:v>2497220</c:v>
                </c:pt>
                <c:pt idx="517">
                  <c:v>2497870</c:v>
                </c:pt>
                <c:pt idx="518">
                  <c:v>2498500</c:v>
                </c:pt>
                <c:pt idx="519">
                  <c:v>2499100</c:v>
                </c:pt>
                <c:pt idx="520">
                  <c:v>2499680</c:v>
                </c:pt>
                <c:pt idx="521">
                  <c:v>2500250</c:v>
                </c:pt>
                <c:pt idx="522">
                  <c:v>2500790</c:v>
                </c:pt>
                <c:pt idx="523">
                  <c:v>2501320</c:v>
                </c:pt>
                <c:pt idx="524">
                  <c:v>2501830</c:v>
                </c:pt>
                <c:pt idx="525">
                  <c:v>2502320</c:v>
                </c:pt>
                <c:pt idx="526">
                  <c:v>2502780</c:v>
                </c:pt>
                <c:pt idx="527">
                  <c:v>2503260</c:v>
                </c:pt>
                <c:pt idx="528">
                  <c:v>2503690</c:v>
                </c:pt>
                <c:pt idx="529">
                  <c:v>2504140</c:v>
                </c:pt>
                <c:pt idx="530">
                  <c:v>2504550</c:v>
                </c:pt>
                <c:pt idx="531">
                  <c:v>2504960</c:v>
                </c:pt>
                <c:pt idx="532">
                  <c:v>2505370</c:v>
                </c:pt>
                <c:pt idx="533">
                  <c:v>2505730</c:v>
                </c:pt>
                <c:pt idx="534">
                  <c:v>2506100</c:v>
                </c:pt>
                <c:pt idx="535">
                  <c:v>2506450</c:v>
                </c:pt>
                <c:pt idx="536">
                  <c:v>2506800</c:v>
                </c:pt>
                <c:pt idx="537">
                  <c:v>2507130</c:v>
                </c:pt>
                <c:pt idx="538">
                  <c:v>2507450</c:v>
                </c:pt>
                <c:pt idx="539">
                  <c:v>2507760</c:v>
                </c:pt>
                <c:pt idx="540">
                  <c:v>2508070</c:v>
                </c:pt>
                <c:pt idx="541">
                  <c:v>2508360</c:v>
                </c:pt>
                <c:pt idx="542">
                  <c:v>2508640</c:v>
                </c:pt>
                <c:pt idx="543">
                  <c:v>2508920</c:v>
                </c:pt>
                <c:pt idx="544">
                  <c:v>2509190</c:v>
                </c:pt>
                <c:pt idx="545">
                  <c:v>2509450</c:v>
                </c:pt>
                <c:pt idx="546">
                  <c:v>2509710</c:v>
                </c:pt>
                <c:pt idx="547">
                  <c:v>2509960</c:v>
                </c:pt>
                <c:pt idx="548">
                  <c:v>2510190</c:v>
                </c:pt>
                <c:pt idx="549">
                  <c:v>2510420</c:v>
                </c:pt>
                <c:pt idx="550">
                  <c:v>2510640</c:v>
                </c:pt>
                <c:pt idx="551">
                  <c:v>2510850</c:v>
                </c:pt>
                <c:pt idx="552">
                  <c:v>2511060</c:v>
                </c:pt>
                <c:pt idx="553">
                  <c:v>2511260</c:v>
                </c:pt>
                <c:pt idx="554">
                  <c:v>2511460</c:v>
                </c:pt>
                <c:pt idx="555">
                  <c:v>2511650</c:v>
                </c:pt>
                <c:pt idx="556">
                  <c:v>2511840</c:v>
                </c:pt>
                <c:pt idx="557">
                  <c:v>2512040</c:v>
                </c:pt>
                <c:pt idx="558">
                  <c:v>2512220</c:v>
                </c:pt>
                <c:pt idx="559">
                  <c:v>2512390</c:v>
                </c:pt>
                <c:pt idx="560">
                  <c:v>2512560</c:v>
                </c:pt>
                <c:pt idx="561">
                  <c:v>2512730</c:v>
                </c:pt>
                <c:pt idx="562">
                  <c:v>2512890</c:v>
                </c:pt>
                <c:pt idx="563">
                  <c:v>2513070</c:v>
                </c:pt>
                <c:pt idx="564">
                  <c:v>2513220</c:v>
                </c:pt>
                <c:pt idx="565">
                  <c:v>2513360</c:v>
                </c:pt>
                <c:pt idx="566">
                  <c:v>2513510</c:v>
                </c:pt>
                <c:pt idx="567">
                  <c:v>2513650</c:v>
                </c:pt>
                <c:pt idx="568">
                  <c:v>2513790</c:v>
                </c:pt>
                <c:pt idx="569">
                  <c:v>2513920</c:v>
                </c:pt>
                <c:pt idx="570">
                  <c:v>2514060</c:v>
                </c:pt>
                <c:pt idx="571">
                  <c:v>2514200</c:v>
                </c:pt>
                <c:pt idx="572">
                  <c:v>2514330</c:v>
                </c:pt>
                <c:pt idx="573">
                  <c:v>2514450</c:v>
                </c:pt>
                <c:pt idx="574">
                  <c:v>2514580</c:v>
                </c:pt>
                <c:pt idx="575">
                  <c:v>2514700</c:v>
                </c:pt>
                <c:pt idx="576">
                  <c:v>2514810</c:v>
                </c:pt>
                <c:pt idx="577">
                  <c:v>2514920</c:v>
                </c:pt>
                <c:pt idx="578">
                  <c:v>2515030</c:v>
                </c:pt>
                <c:pt idx="579">
                  <c:v>2515140</c:v>
                </c:pt>
                <c:pt idx="580">
                  <c:v>2515240</c:v>
                </c:pt>
                <c:pt idx="581">
                  <c:v>2515350</c:v>
                </c:pt>
                <c:pt idx="582">
                  <c:v>2515450</c:v>
                </c:pt>
                <c:pt idx="583">
                  <c:v>2515550</c:v>
                </c:pt>
                <c:pt idx="584">
                  <c:v>2515640</c:v>
                </c:pt>
                <c:pt idx="585">
                  <c:v>2515750</c:v>
                </c:pt>
                <c:pt idx="586">
                  <c:v>2515840</c:v>
                </c:pt>
                <c:pt idx="587">
                  <c:v>2515940</c:v>
                </c:pt>
                <c:pt idx="588">
                  <c:v>2516040</c:v>
                </c:pt>
                <c:pt idx="589">
                  <c:v>2516130</c:v>
                </c:pt>
                <c:pt idx="590">
                  <c:v>2516230</c:v>
                </c:pt>
                <c:pt idx="591">
                  <c:v>2516320</c:v>
                </c:pt>
                <c:pt idx="592">
                  <c:v>2516410</c:v>
                </c:pt>
                <c:pt idx="593">
                  <c:v>2516480</c:v>
                </c:pt>
                <c:pt idx="594">
                  <c:v>2516580</c:v>
                </c:pt>
                <c:pt idx="595">
                  <c:v>2516660</c:v>
                </c:pt>
                <c:pt idx="596">
                  <c:v>2516750</c:v>
                </c:pt>
                <c:pt idx="597">
                  <c:v>2516830</c:v>
                </c:pt>
                <c:pt idx="598">
                  <c:v>2516920</c:v>
                </c:pt>
                <c:pt idx="599">
                  <c:v>2517000</c:v>
                </c:pt>
                <c:pt idx="600">
                  <c:v>2517090</c:v>
                </c:pt>
                <c:pt idx="601">
                  <c:v>2517170</c:v>
                </c:pt>
                <c:pt idx="602">
                  <c:v>2517250</c:v>
                </c:pt>
                <c:pt idx="603">
                  <c:v>2517320</c:v>
                </c:pt>
                <c:pt idx="604">
                  <c:v>2517400</c:v>
                </c:pt>
                <c:pt idx="605">
                  <c:v>2517480</c:v>
                </c:pt>
                <c:pt idx="606">
                  <c:v>2517550</c:v>
                </c:pt>
                <c:pt idx="607">
                  <c:v>2517620</c:v>
                </c:pt>
                <c:pt idx="608">
                  <c:v>2517700</c:v>
                </c:pt>
                <c:pt idx="609">
                  <c:v>2517770</c:v>
                </c:pt>
                <c:pt idx="610">
                  <c:v>2517830</c:v>
                </c:pt>
                <c:pt idx="611">
                  <c:v>2517910</c:v>
                </c:pt>
                <c:pt idx="612">
                  <c:v>2517980</c:v>
                </c:pt>
                <c:pt idx="613">
                  <c:v>2518040</c:v>
                </c:pt>
                <c:pt idx="614">
                  <c:v>2518110</c:v>
                </c:pt>
                <c:pt idx="615">
                  <c:v>2518180</c:v>
                </c:pt>
                <c:pt idx="616">
                  <c:v>2518250</c:v>
                </c:pt>
                <c:pt idx="617">
                  <c:v>2518330</c:v>
                </c:pt>
                <c:pt idx="618">
                  <c:v>2518400</c:v>
                </c:pt>
                <c:pt idx="619">
                  <c:v>2518470</c:v>
                </c:pt>
                <c:pt idx="620">
                  <c:v>2518530</c:v>
                </c:pt>
                <c:pt idx="621">
                  <c:v>2518600</c:v>
                </c:pt>
                <c:pt idx="622">
                  <c:v>2518670</c:v>
                </c:pt>
                <c:pt idx="623">
                  <c:v>2518740</c:v>
                </c:pt>
                <c:pt idx="624">
                  <c:v>2518800</c:v>
                </c:pt>
                <c:pt idx="625">
                  <c:v>2518870</c:v>
                </c:pt>
                <c:pt idx="626">
                  <c:v>2518940</c:v>
                </c:pt>
                <c:pt idx="627">
                  <c:v>2519000</c:v>
                </c:pt>
                <c:pt idx="628">
                  <c:v>2519060</c:v>
                </c:pt>
                <c:pt idx="629">
                  <c:v>2519120</c:v>
                </c:pt>
                <c:pt idx="630">
                  <c:v>2519180</c:v>
                </c:pt>
                <c:pt idx="631">
                  <c:v>2519240</c:v>
                </c:pt>
                <c:pt idx="632">
                  <c:v>2519310</c:v>
                </c:pt>
                <c:pt idx="633">
                  <c:v>2519370</c:v>
                </c:pt>
                <c:pt idx="634">
                  <c:v>2519430</c:v>
                </c:pt>
                <c:pt idx="635">
                  <c:v>2519490</c:v>
                </c:pt>
                <c:pt idx="636">
                  <c:v>2519550</c:v>
                </c:pt>
                <c:pt idx="637">
                  <c:v>2519610</c:v>
                </c:pt>
                <c:pt idx="638">
                  <c:v>2519670</c:v>
                </c:pt>
                <c:pt idx="639">
                  <c:v>2519730</c:v>
                </c:pt>
                <c:pt idx="640">
                  <c:v>2519800</c:v>
                </c:pt>
                <c:pt idx="641">
                  <c:v>2519850</c:v>
                </c:pt>
                <c:pt idx="642">
                  <c:v>2519910</c:v>
                </c:pt>
                <c:pt idx="643">
                  <c:v>2519970</c:v>
                </c:pt>
                <c:pt idx="644">
                  <c:v>2520020</c:v>
                </c:pt>
                <c:pt idx="645">
                  <c:v>2520080</c:v>
                </c:pt>
                <c:pt idx="646">
                  <c:v>2520140</c:v>
                </c:pt>
                <c:pt idx="647">
                  <c:v>2520200</c:v>
                </c:pt>
                <c:pt idx="648">
                  <c:v>2520260</c:v>
                </c:pt>
                <c:pt idx="649">
                  <c:v>2520320</c:v>
                </c:pt>
                <c:pt idx="650">
                  <c:v>2520380</c:v>
                </c:pt>
                <c:pt idx="651">
                  <c:v>2520440</c:v>
                </c:pt>
                <c:pt idx="652">
                  <c:v>2520510</c:v>
                </c:pt>
                <c:pt idx="653">
                  <c:v>2520570</c:v>
                </c:pt>
                <c:pt idx="654">
                  <c:v>2520630</c:v>
                </c:pt>
                <c:pt idx="655">
                  <c:v>2520680</c:v>
                </c:pt>
                <c:pt idx="656">
                  <c:v>2520750</c:v>
                </c:pt>
                <c:pt idx="657">
                  <c:v>2520810</c:v>
                </c:pt>
                <c:pt idx="658">
                  <c:v>2520870</c:v>
                </c:pt>
                <c:pt idx="659">
                  <c:v>2520940</c:v>
                </c:pt>
                <c:pt idx="660">
                  <c:v>2521000</c:v>
                </c:pt>
                <c:pt idx="661">
                  <c:v>2521060</c:v>
                </c:pt>
                <c:pt idx="662">
                  <c:v>2521120</c:v>
                </c:pt>
                <c:pt idx="663">
                  <c:v>2521180</c:v>
                </c:pt>
                <c:pt idx="664">
                  <c:v>2521230</c:v>
                </c:pt>
                <c:pt idx="665">
                  <c:v>2521290</c:v>
                </c:pt>
                <c:pt idx="666">
                  <c:v>2521350</c:v>
                </c:pt>
                <c:pt idx="667">
                  <c:v>2521410</c:v>
                </c:pt>
                <c:pt idx="668">
                  <c:v>2521470</c:v>
                </c:pt>
                <c:pt idx="669">
                  <c:v>2521530</c:v>
                </c:pt>
                <c:pt idx="670">
                  <c:v>2521590</c:v>
                </c:pt>
                <c:pt idx="671">
                  <c:v>2521660</c:v>
                </c:pt>
                <c:pt idx="672">
                  <c:v>2521720</c:v>
                </c:pt>
                <c:pt idx="673">
                  <c:v>2521780</c:v>
                </c:pt>
                <c:pt idx="674">
                  <c:v>2521840</c:v>
                </c:pt>
                <c:pt idx="675">
                  <c:v>2521910</c:v>
                </c:pt>
                <c:pt idx="676">
                  <c:v>2521960</c:v>
                </c:pt>
                <c:pt idx="677">
                  <c:v>2522020</c:v>
                </c:pt>
                <c:pt idx="678">
                  <c:v>2522070</c:v>
                </c:pt>
                <c:pt idx="679">
                  <c:v>2522140</c:v>
                </c:pt>
                <c:pt idx="680">
                  <c:v>2522200</c:v>
                </c:pt>
                <c:pt idx="681">
                  <c:v>2522260</c:v>
                </c:pt>
                <c:pt idx="682">
                  <c:v>2522320</c:v>
                </c:pt>
                <c:pt idx="683">
                  <c:v>2522380</c:v>
                </c:pt>
                <c:pt idx="684">
                  <c:v>2522440</c:v>
                </c:pt>
                <c:pt idx="685">
                  <c:v>2522500</c:v>
                </c:pt>
                <c:pt idx="686">
                  <c:v>2522560</c:v>
                </c:pt>
                <c:pt idx="687">
                  <c:v>2522610</c:v>
                </c:pt>
                <c:pt idx="688">
                  <c:v>2522670</c:v>
                </c:pt>
                <c:pt idx="689">
                  <c:v>2522730</c:v>
                </c:pt>
                <c:pt idx="690">
                  <c:v>2522790</c:v>
                </c:pt>
                <c:pt idx="691">
                  <c:v>2522850</c:v>
                </c:pt>
                <c:pt idx="692">
                  <c:v>2522920</c:v>
                </c:pt>
                <c:pt idx="693">
                  <c:v>2522980</c:v>
                </c:pt>
                <c:pt idx="694">
                  <c:v>2523040</c:v>
                </c:pt>
                <c:pt idx="695">
                  <c:v>2523100</c:v>
                </c:pt>
                <c:pt idx="696">
                  <c:v>2523160</c:v>
                </c:pt>
                <c:pt idx="697">
                  <c:v>2523220</c:v>
                </c:pt>
                <c:pt idx="698">
                  <c:v>2523280</c:v>
                </c:pt>
                <c:pt idx="699">
                  <c:v>2523340</c:v>
                </c:pt>
                <c:pt idx="700">
                  <c:v>2523400</c:v>
                </c:pt>
                <c:pt idx="701">
                  <c:v>2523470</c:v>
                </c:pt>
                <c:pt idx="702">
                  <c:v>2523530</c:v>
                </c:pt>
                <c:pt idx="703">
                  <c:v>2523580</c:v>
                </c:pt>
                <c:pt idx="704">
                  <c:v>2523640</c:v>
                </c:pt>
                <c:pt idx="705">
                  <c:v>2523700</c:v>
                </c:pt>
                <c:pt idx="706">
                  <c:v>2523770</c:v>
                </c:pt>
                <c:pt idx="707">
                  <c:v>2523820</c:v>
                </c:pt>
                <c:pt idx="708">
                  <c:v>2523880</c:v>
                </c:pt>
                <c:pt idx="709">
                  <c:v>2523940</c:v>
                </c:pt>
                <c:pt idx="710">
                  <c:v>2523990</c:v>
                </c:pt>
                <c:pt idx="711">
                  <c:v>2524050</c:v>
                </c:pt>
                <c:pt idx="712">
                  <c:v>2524120</c:v>
                </c:pt>
                <c:pt idx="713">
                  <c:v>2524180</c:v>
                </c:pt>
                <c:pt idx="714">
                  <c:v>2524240</c:v>
                </c:pt>
                <c:pt idx="715">
                  <c:v>2524300</c:v>
                </c:pt>
                <c:pt idx="716">
                  <c:v>2524360</c:v>
                </c:pt>
                <c:pt idx="717">
                  <c:v>2524420</c:v>
                </c:pt>
                <c:pt idx="718">
                  <c:v>2524470</c:v>
                </c:pt>
                <c:pt idx="719">
                  <c:v>2524530</c:v>
                </c:pt>
                <c:pt idx="720">
                  <c:v>2524590</c:v>
                </c:pt>
                <c:pt idx="721">
                  <c:v>2524650</c:v>
                </c:pt>
                <c:pt idx="722">
                  <c:v>2524710</c:v>
                </c:pt>
                <c:pt idx="723">
                  <c:v>2524770</c:v>
                </c:pt>
                <c:pt idx="724">
                  <c:v>2524820</c:v>
                </c:pt>
                <c:pt idx="725">
                  <c:v>2524880</c:v>
                </c:pt>
                <c:pt idx="726">
                  <c:v>2524930</c:v>
                </c:pt>
                <c:pt idx="727">
                  <c:v>2525000</c:v>
                </c:pt>
                <c:pt idx="728">
                  <c:v>2525060</c:v>
                </c:pt>
                <c:pt idx="729">
                  <c:v>2525120</c:v>
                </c:pt>
                <c:pt idx="730">
                  <c:v>2525180</c:v>
                </c:pt>
                <c:pt idx="731">
                  <c:v>2525240</c:v>
                </c:pt>
                <c:pt idx="732">
                  <c:v>2525300</c:v>
                </c:pt>
                <c:pt idx="733">
                  <c:v>2525360</c:v>
                </c:pt>
                <c:pt idx="734">
                  <c:v>2525410</c:v>
                </c:pt>
                <c:pt idx="735">
                  <c:v>2525470</c:v>
                </c:pt>
                <c:pt idx="736">
                  <c:v>2525520</c:v>
                </c:pt>
                <c:pt idx="737">
                  <c:v>2525580</c:v>
                </c:pt>
                <c:pt idx="738">
                  <c:v>2525640</c:v>
                </c:pt>
                <c:pt idx="739">
                  <c:v>2525700</c:v>
                </c:pt>
                <c:pt idx="740">
                  <c:v>2525760</c:v>
                </c:pt>
                <c:pt idx="741">
                  <c:v>2525810</c:v>
                </c:pt>
                <c:pt idx="742">
                  <c:v>2525870</c:v>
                </c:pt>
                <c:pt idx="743">
                  <c:v>2525930</c:v>
                </c:pt>
                <c:pt idx="744">
                  <c:v>2525990</c:v>
                </c:pt>
                <c:pt idx="745">
                  <c:v>2526050</c:v>
                </c:pt>
                <c:pt idx="746">
                  <c:v>2526100</c:v>
                </c:pt>
                <c:pt idx="747">
                  <c:v>2526160</c:v>
                </c:pt>
                <c:pt idx="748">
                  <c:v>2526220</c:v>
                </c:pt>
                <c:pt idx="749">
                  <c:v>2526290</c:v>
                </c:pt>
                <c:pt idx="750">
                  <c:v>2526340</c:v>
                </c:pt>
                <c:pt idx="751">
                  <c:v>2526400</c:v>
                </c:pt>
                <c:pt idx="752">
                  <c:v>2526460</c:v>
                </c:pt>
                <c:pt idx="753">
                  <c:v>2526520</c:v>
                </c:pt>
                <c:pt idx="754">
                  <c:v>2526580</c:v>
                </c:pt>
                <c:pt idx="755">
                  <c:v>2526640</c:v>
                </c:pt>
                <c:pt idx="756">
                  <c:v>2526690</c:v>
                </c:pt>
                <c:pt idx="757">
                  <c:v>2526750</c:v>
                </c:pt>
                <c:pt idx="758">
                  <c:v>2526810</c:v>
                </c:pt>
                <c:pt idx="759">
                  <c:v>2526860</c:v>
                </c:pt>
                <c:pt idx="760">
                  <c:v>2526920</c:v>
                </c:pt>
                <c:pt idx="761">
                  <c:v>2526980</c:v>
                </c:pt>
                <c:pt idx="762">
                  <c:v>2527030</c:v>
                </c:pt>
                <c:pt idx="763">
                  <c:v>2527090</c:v>
                </c:pt>
                <c:pt idx="764">
                  <c:v>2527140</c:v>
                </c:pt>
                <c:pt idx="765">
                  <c:v>2527210</c:v>
                </c:pt>
                <c:pt idx="766">
                  <c:v>2527260</c:v>
                </c:pt>
                <c:pt idx="767">
                  <c:v>2527320</c:v>
                </c:pt>
                <c:pt idx="768">
                  <c:v>2527370</c:v>
                </c:pt>
                <c:pt idx="769">
                  <c:v>2527430</c:v>
                </c:pt>
                <c:pt idx="770">
                  <c:v>2527480</c:v>
                </c:pt>
                <c:pt idx="771">
                  <c:v>2527540</c:v>
                </c:pt>
                <c:pt idx="772">
                  <c:v>2527590</c:v>
                </c:pt>
                <c:pt idx="773">
                  <c:v>2527650</c:v>
                </c:pt>
                <c:pt idx="774">
                  <c:v>2527710</c:v>
                </c:pt>
                <c:pt idx="775">
                  <c:v>2527760</c:v>
                </c:pt>
                <c:pt idx="776">
                  <c:v>2527820</c:v>
                </c:pt>
                <c:pt idx="777">
                  <c:v>2527880</c:v>
                </c:pt>
                <c:pt idx="778">
                  <c:v>2527940</c:v>
                </c:pt>
                <c:pt idx="779">
                  <c:v>2528000</c:v>
                </c:pt>
                <c:pt idx="780">
                  <c:v>2528050</c:v>
                </c:pt>
                <c:pt idx="781">
                  <c:v>2528110</c:v>
                </c:pt>
                <c:pt idx="782">
                  <c:v>2528170</c:v>
                </c:pt>
                <c:pt idx="783">
                  <c:v>2528220</c:v>
                </c:pt>
                <c:pt idx="784">
                  <c:v>2528280</c:v>
                </c:pt>
                <c:pt idx="785">
                  <c:v>2528330</c:v>
                </c:pt>
                <c:pt idx="786">
                  <c:v>2528390</c:v>
                </c:pt>
                <c:pt idx="787">
                  <c:v>2528440</c:v>
                </c:pt>
                <c:pt idx="788">
                  <c:v>2528500</c:v>
                </c:pt>
                <c:pt idx="789">
                  <c:v>2528560</c:v>
                </c:pt>
                <c:pt idx="790">
                  <c:v>2528610</c:v>
                </c:pt>
                <c:pt idx="791">
                  <c:v>2528670</c:v>
                </c:pt>
                <c:pt idx="792">
                  <c:v>2528720</c:v>
                </c:pt>
                <c:pt idx="793">
                  <c:v>2528780</c:v>
                </c:pt>
                <c:pt idx="794">
                  <c:v>2528830</c:v>
                </c:pt>
                <c:pt idx="795">
                  <c:v>2528890</c:v>
                </c:pt>
                <c:pt idx="796">
                  <c:v>2528950</c:v>
                </c:pt>
                <c:pt idx="797">
                  <c:v>2529010</c:v>
                </c:pt>
                <c:pt idx="798">
                  <c:v>2529060</c:v>
                </c:pt>
                <c:pt idx="799">
                  <c:v>2529120</c:v>
                </c:pt>
                <c:pt idx="800">
                  <c:v>2529170</c:v>
                </c:pt>
                <c:pt idx="801">
                  <c:v>2529230</c:v>
                </c:pt>
                <c:pt idx="802">
                  <c:v>2529290</c:v>
                </c:pt>
                <c:pt idx="803">
                  <c:v>2529350</c:v>
                </c:pt>
                <c:pt idx="804">
                  <c:v>2529400</c:v>
                </c:pt>
                <c:pt idx="805">
                  <c:v>2529450</c:v>
                </c:pt>
                <c:pt idx="806">
                  <c:v>2529510</c:v>
                </c:pt>
                <c:pt idx="807">
                  <c:v>2529570</c:v>
                </c:pt>
                <c:pt idx="808">
                  <c:v>2529630</c:v>
                </c:pt>
                <c:pt idx="809">
                  <c:v>2529690</c:v>
                </c:pt>
                <c:pt idx="810">
                  <c:v>2529740</c:v>
                </c:pt>
                <c:pt idx="811">
                  <c:v>2529800</c:v>
                </c:pt>
                <c:pt idx="812">
                  <c:v>2529860</c:v>
                </c:pt>
                <c:pt idx="813">
                  <c:v>2529920</c:v>
                </c:pt>
                <c:pt idx="814">
                  <c:v>2529970</c:v>
                </c:pt>
                <c:pt idx="815">
                  <c:v>2530030</c:v>
                </c:pt>
                <c:pt idx="816">
                  <c:v>2530090</c:v>
                </c:pt>
                <c:pt idx="817">
                  <c:v>2530140</c:v>
                </c:pt>
                <c:pt idx="818">
                  <c:v>2530200</c:v>
                </c:pt>
                <c:pt idx="819">
                  <c:v>2530250</c:v>
                </c:pt>
                <c:pt idx="820">
                  <c:v>2530310</c:v>
                </c:pt>
                <c:pt idx="821">
                  <c:v>2530360</c:v>
                </c:pt>
                <c:pt idx="822">
                  <c:v>2530420</c:v>
                </c:pt>
                <c:pt idx="823">
                  <c:v>2530460</c:v>
                </c:pt>
                <c:pt idx="824">
                  <c:v>2530520</c:v>
                </c:pt>
                <c:pt idx="825">
                  <c:v>2530580</c:v>
                </c:pt>
                <c:pt idx="826">
                  <c:v>2530630</c:v>
                </c:pt>
                <c:pt idx="827">
                  <c:v>2530690</c:v>
                </c:pt>
                <c:pt idx="828">
                  <c:v>2530750</c:v>
                </c:pt>
                <c:pt idx="829">
                  <c:v>2530800</c:v>
                </c:pt>
                <c:pt idx="830">
                  <c:v>2530850</c:v>
                </c:pt>
                <c:pt idx="831">
                  <c:v>2530900</c:v>
                </c:pt>
                <c:pt idx="832">
                  <c:v>2530950</c:v>
                </c:pt>
                <c:pt idx="833">
                  <c:v>2531010</c:v>
                </c:pt>
                <c:pt idx="834">
                  <c:v>2531070</c:v>
                </c:pt>
                <c:pt idx="835">
                  <c:v>2531120</c:v>
                </c:pt>
                <c:pt idx="836">
                  <c:v>2531180</c:v>
                </c:pt>
                <c:pt idx="837">
                  <c:v>2531230</c:v>
                </c:pt>
                <c:pt idx="838">
                  <c:v>2531290</c:v>
                </c:pt>
                <c:pt idx="839">
                  <c:v>2531350</c:v>
                </c:pt>
                <c:pt idx="840">
                  <c:v>2531410</c:v>
                </c:pt>
                <c:pt idx="841">
                  <c:v>2531460</c:v>
                </c:pt>
                <c:pt idx="842">
                  <c:v>2531530</c:v>
                </c:pt>
                <c:pt idx="843">
                  <c:v>2531580</c:v>
                </c:pt>
                <c:pt idx="844">
                  <c:v>2531630</c:v>
                </c:pt>
                <c:pt idx="845">
                  <c:v>2531690</c:v>
                </c:pt>
                <c:pt idx="846">
                  <c:v>2531750</c:v>
                </c:pt>
                <c:pt idx="847">
                  <c:v>2531810</c:v>
                </c:pt>
                <c:pt idx="848">
                  <c:v>2531860</c:v>
                </c:pt>
                <c:pt idx="849">
                  <c:v>2531920</c:v>
                </c:pt>
                <c:pt idx="850">
                  <c:v>2531970</c:v>
                </c:pt>
                <c:pt idx="851">
                  <c:v>2532030</c:v>
                </c:pt>
                <c:pt idx="852">
                  <c:v>2532080</c:v>
                </c:pt>
                <c:pt idx="853">
                  <c:v>2532140</c:v>
                </c:pt>
                <c:pt idx="854">
                  <c:v>2532190</c:v>
                </c:pt>
                <c:pt idx="855">
                  <c:v>2532240</c:v>
                </c:pt>
                <c:pt idx="856">
                  <c:v>2532300</c:v>
                </c:pt>
                <c:pt idx="857">
                  <c:v>2532360</c:v>
                </c:pt>
                <c:pt idx="858">
                  <c:v>2532420</c:v>
                </c:pt>
                <c:pt idx="859">
                  <c:v>2532480</c:v>
                </c:pt>
                <c:pt idx="860">
                  <c:v>2532540</c:v>
                </c:pt>
                <c:pt idx="861">
                  <c:v>2532590</c:v>
                </c:pt>
                <c:pt idx="862">
                  <c:v>2532640</c:v>
                </c:pt>
                <c:pt idx="863">
                  <c:v>2532700</c:v>
                </c:pt>
                <c:pt idx="864">
                  <c:v>2532750</c:v>
                </c:pt>
                <c:pt idx="865">
                  <c:v>2532810</c:v>
                </c:pt>
                <c:pt idx="866">
                  <c:v>2532870</c:v>
                </c:pt>
                <c:pt idx="867">
                  <c:v>2532930</c:v>
                </c:pt>
                <c:pt idx="868">
                  <c:v>2532980</c:v>
                </c:pt>
                <c:pt idx="869">
                  <c:v>2533040</c:v>
                </c:pt>
                <c:pt idx="870">
                  <c:v>2533100</c:v>
                </c:pt>
                <c:pt idx="871">
                  <c:v>2533160</c:v>
                </c:pt>
                <c:pt idx="872">
                  <c:v>2533220</c:v>
                </c:pt>
                <c:pt idx="873">
                  <c:v>2533270</c:v>
                </c:pt>
                <c:pt idx="874">
                  <c:v>2533340</c:v>
                </c:pt>
                <c:pt idx="875">
                  <c:v>2533400</c:v>
                </c:pt>
                <c:pt idx="876">
                  <c:v>2533460</c:v>
                </c:pt>
                <c:pt idx="877">
                  <c:v>2533520</c:v>
                </c:pt>
                <c:pt idx="878">
                  <c:v>2533580</c:v>
                </c:pt>
                <c:pt idx="879">
                  <c:v>2533640</c:v>
                </c:pt>
                <c:pt idx="880">
                  <c:v>2533690</c:v>
                </c:pt>
                <c:pt idx="881">
                  <c:v>2533750</c:v>
                </c:pt>
                <c:pt idx="882">
                  <c:v>2533810</c:v>
                </c:pt>
                <c:pt idx="883">
                  <c:v>2533870</c:v>
                </c:pt>
                <c:pt idx="884">
                  <c:v>2533920</c:v>
                </c:pt>
                <c:pt idx="885">
                  <c:v>2533980</c:v>
                </c:pt>
                <c:pt idx="886">
                  <c:v>2534040</c:v>
                </c:pt>
                <c:pt idx="887">
                  <c:v>2534100</c:v>
                </c:pt>
                <c:pt idx="888">
                  <c:v>2534160</c:v>
                </c:pt>
                <c:pt idx="889">
                  <c:v>2534220</c:v>
                </c:pt>
                <c:pt idx="890">
                  <c:v>2534280</c:v>
                </c:pt>
                <c:pt idx="891">
                  <c:v>2534340</c:v>
                </c:pt>
                <c:pt idx="892">
                  <c:v>2534400</c:v>
                </c:pt>
                <c:pt idx="893">
                  <c:v>2534470</c:v>
                </c:pt>
                <c:pt idx="894">
                  <c:v>2534520</c:v>
                </c:pt>
                <c:pt idx="895">
                  <c:v>2534580</c:v>
                </c:pt>
                <c:pt idx="896">
                  <c:v>2534630</c:v>
                </c:pt>
                <c:pt idx="897">
                  <c:v>2534690</c:v>
                </c:pt>
                <c:pt idx="898">
                  <c:v>2534760</c:v>
                </c:pt>
                <c:pt idx="899">
                  <c:v>2534820</c:v>
                </c:pt>
                <c:pt idx="900">
                  <c:v>2534880</c:v>
                </c:pt>
                <c:pt idx="901">
                  <c:v>2534940</c:v>
                </c:pt>
                <c:pt idx="902">
                  <c:v>2535000</c:v>
                </c:pt>
                <c:pt idx="903">
                  <c:v>2535050</c:v>
                </c:pt>
                <c:pt idx="904">
                  <c:v>2535110</c:v>
                </c:pt>
                <c:pt idx="905">
                  <c:v>2535170</c:v>
                </c:pt>
                <c:pt idx="906">
                  <c:v>2535240</c:v>
                </c:pt>
                <c:pt idx="907">
                  <c:v>2535290</c:v>
                </c:pt>
                <c:pt idx="908">
                  <c:v>2535350</c:v>
                </c:pt>
                <c:pt idx="909">
                  <c:v>2535420</c:v>
                </c:pt>
                <c:pt idx="910">
                  <c:v>2535480</c:v>
                </c:pt>
                <c:pt idx="911">
                  <c:v>2535540</c:v>
                </c:pt>
                <c:pt idx="912">
                  <c:v>2535590</c:v>
                </c:pt>
                <c:pt idx="913">
                  <c:v>2535650</c:v>
                </c:pt>
                <c:pt idx="914">
                  <c:v>2535710</c:v>
                </c:pt>
                <c:pt idx="915">
                  <c:v>2535760</c:v>
                </c:pt>
                <c:pt idx="916">
                  <c:v>2535820</c:v>
                </c:pt>
                <c:pt idx="917">
                  <c:v>2535880</c:v>
                </c:pt>
                <c:pt idx="918">
                  <c:v>2535930</c:v>
                </c:pt>
                <c:pt idx="919">
                  <c:v>2535990</c:v>
                </c:pt>
                <c:pt idx="920">
                  <c:v>2536050</c:v>
                </c:pt>
                <c:pt idx="921">
                  <c:v>2536100</c:v>
                </c:pt>
                <c:pt idx="922">
                  <c:v>2536160</c:v>
                </c:pt>
                <c:pt idx="923">
                  <c:v>2536210</c:v>
                </c:pt>
                <c:pt idx="924">
                  <c:v>2536270</c:v>
                </c:pt>
                <c:pt idx="925">
                  <c:v>2536330</c:v>
                </c:pt>
                <c:pt idx="926">
                  <c:v>2536390</c:v>
                </c:pt>
                <c:pt idx="927">
                  <c:v>2536440</c:v>
                </c:pt>
                <c:pt idx="928">
                  <c:v>2536500</c:v>
                </c:pt>
                <c:pt idx="929">
                  <c:v>2536560</c:v>
                </c:pt>
                <c:pt idx="930">
                  <c:v>2536620</c:v>
                </c:pt>
                <c:pt idx="931">
                  <c:v>2536680</c:v>
                </c:pt>
                <c:pt idx="932">
                  <c:v>2536730</c:v>
                </c:pt>
                <c:pt idx="933">
                  <c:v>2536790</c:v>
                </c:pt>
                <c:pt idx="934">
                  <c:v>2536840</c:v>
                </c:pt>
                <c:pt idx="935">
                  <c:v>2536900</c:v>
                </c:pt>
                <c:pt idx="936">
                  <c:v>2536960</c:v>
                </c:pt>
                <c:pt idx="937">
                  <c:v>2537010</c:v>
                </c:pt>
                <c:pt idx="938">
                  <c:v>2537070</c:v>
                </c:pt>
                <c:pt idx="939">
                  <c:v>2537120</c:v>
                </c:pt>
                <c:pt idx="940">
                  <c:v>2537180</c:v>
                </c:pt>
                <c:pt idx="941">
                  <c:v>2537230</c:v>
                </c:pt>
                <c:pt idx="942">
                  <c:v>2537280</c:v>
                </c:pt>
                <c:pt idx="943">
                  <c:v>2537340</c:v>
                </c:pt>
                <c:pt idx="944">
                  <c:v>2537390</c:v>
                </c:pt>
                <c:pt idx="945">
                  <c:v>2537450</c:v>
                </c:pt>
                <c:pt idx="946">
                  <c:v>2537500</c:v>
                </c:pt>
                <c:pt idx="947">
                  <c:v>2537560</c:v>
                </c:pt>
                <c:pt idx="948">
                  <c:v>2537610</c:v>
                </c:pt>
                <c:pt idx="949">
                  <c:v>2537670</c:v>
                </c:pt>
                <c:pt idx="950">
                  <c:v>2537730</c:v>
                </c:pt>
                <c:pt idx="951">
                  <c:v>2537780</c:v>
                </c:pt>
                <c:pt idx="952">
                  <c:v>2537830</c:v>
                </c:pt>
                <c:pt idx="953">
                  <c:v>2537890</c:v>
                </c:pt>
                <c:pt idx="954">
                  <c:v>2537950</c:v>
                </c:pt>
                <c:pt idx="955">
                  <c:v>2538000</c:v>
                </c:pt>
                <c:pt idx="956">
                  <c:v>2538050</c:v>
                </c:pt>
                <c:pt idx="957">
                  <c:v>2538110</c:v>
                </c:pt>
                <c:pt idx="958">
                  <c:v>2538160</c:v>
                </c:pt>
                <c:pt idx="959">
                  <c:v>2538210</c:v>
                </c:pt>
                <c:pt idx="960">
                  <c:v>2538260</c:v>
                </c:pt>
                <c:pt idx="961">
                  <c:v>2538320</c:v>
                </c:pt>
                <c:pt idx="962">
                  <c:v>2538370</c:v>
                </c:pt>
                <c:pt idx="963">
                  <c:v>2538420</c:v>
                </c:pt>
                <c:pt idx="964">
                  <c:v>2538480</c:v>
                </c:pt>
                <c:pt idx="965">
                  <c:v>2538530</c:v>
                </c:pt>
                <c:pt idx="966">
                  <c:v>2538580</c:v>
                </c:pt>
                <c:pt idx="967">
                  <c:v>2538640</c:v>
                </c:pt>
                <c:pt idx="968">
                  <c:v>2538690</c:v>
                </c:pt>
                <c:pt idx="969">
                  <c:v>2538750</c:v>
                </c:pt>
                <c:pt idx="970">
                  <c:v>2538800</c:v>
                </c:pt>
                <c:pt idx="971">
                  <c:v>2538850</c:v>
                </c:pt>
                <c:pt idx="972">
                  <c:v>2538910</c:v>
                </c:pt>
                <c:pt idx="973">
                  <c:v>2538960</c:v>
                </c:pt>
                <c:pt idx="974">
                  <c:v>2539010</c:v>
                </c:pt>
                <c:pt idx="975">
                  <c:v>2539070</c:v>
                </c:pt>
                <c:pt idx="976">
                  <c:v>2539120</c:v>
                </c:pt>
                <c:pt idx="977">
                  <c:v>2539180</c:v>
                </c:pt>
                <c:pt idx="978">
                  <c:v>2539230</c:v>
                </c:pt>
                <c:pt idx="979">
                  <c:v>2539290</c:v>
                </c:pt>
                <c:pt idx="980">
                  <c:v>2539340</c:v>
                </c:pt>
                <c:pt idx="981">
                  <c:v>2539400</c:v>
                </c:pt>
                <c:pt idx="982">
                  <c:v>2539450</c:v>
                </c:pt>
                <c:pt idx="983">
                  <c:v>2539500</c:v>
                </c:pt>
                <c:pt idx="984">
                  <c:v>2539560</c:v>
                </c:pt>
                <c:pt idx="985">
                  <c:v>2539620</c:v>
                </c:pt>
                <c:pt idx="986">
                  <c:v>2539680</c:v>
                </c:pt>
                <c:pt idx="987">
                  <c:v>2539730</c:v>
                </c:pt>
                <c:pt idx="988">
                  <c:v>2539790</c:v>
                </c:pt>
                <c:pt idx="989">
                  <c:v>2539840</c:v>
                </c:pt>
                <c:pt idx="990">
                  <c:v>2539900</c:v>
                </c:pt>
                <c:pt idx="991">
                  <c:v>2539950</c:v>
                </c:pt>
                <c:pt idx="992">
                  <c:v>2540010</c:v>
                </c:pt>
                <c:pt idx="993">
                  <c:v>2540060</c:v>
                </c:pt>
                <c:pt idx="994">
                  <c:v>2540120</c:v>
                </c:pt>
                <c:pt idx="995">
                  <c:v>2540170</c:v>
                </c:pt>
                <c:pt idx="996">
                  <c:v>2540230</c:v>
                </c:pt>
                <c:pt idx="997">
                  <c:v>2540290</c:v>
                </c:pt>
                <c:pt idx="998">
                  <c:v>2540340</c:v>
                </c:pt>
                <c:pt idx="999">
                  <c:v>2540400</c:v>
                </c:pt>
              </c:numCache>
            </c:numRef>
          </c:val>
          <c:smooth val="0"/>
          <c:extLst>
            <c:ext xmlns:c16="http://schemas.microsoft.com/office/drawing/2014/chart" uri="{C3380CC4-5D6E-409C-BE32-E72D297353CC}">
              <c16:uniqueId val="{00000002-8404-46DB-B8A0-21B4CF69AE1B}"/>
            </c:ext>
          </c:extLst>
        </c:ser>
        <c:ser>
          <c:idx val="3"/>
          <c:order val="3"/>
          <c:tx>
            <c:strRef>
              <c:f>'No Vacc'!$F$1</c:f>
              <c:strCache>
                <c:ptCount val="1"/>
                <c:pt idx="0">
                  <c:v>75%</c:v>
                </c:pt>
              </c:strCache>
            </c:strRef>
          </c:tx>
          <c:spPr>
            <a:ln w="28575" cap="rnd">
              <a:solidFill>
                <a:schemeClr val="accent4"/>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F$2:$F$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730</c:v>
                </c:pt>
                <c:pt idx="313">
                  <c:v>427319</c:v>
                </c:pt>
                <c:pt idx="314">
                  <c:v>432052</c:v>
                </c:pt>
                <c:pt idx="315">
                  <c:v>436965</c:v>
                </c:pt>
                <c:pt idx="316">
                  <c:v>442119</c:v>
                </c:pt>
                <c:pt idx="317">
                  <c:v>447447</c:v>
                </c:pt>
                <c:pt idx="318">
                  <c:v>452904</c:v>
                </c:pt>
                <c:pt idx="319">
                  <c:v>458487</c:v>
                </c:pt>
                <c:pt idx="320">
                  <c:v>464228</c:v>
                </c:pt>
                <c:pt idx="321">
                  <c:v>470138</c:v>
                </c:pt>
                <c:pt idx="322">
                  <c:v>476278</c:v>
                </c:pt>
                <c:pt idx="323">
                  <c:v>482626</c:v>
                </c:pt>
                <c:pt idx="324">
                  <c:v>489135</c:v>
                </c:pt>
                <c:pt idx="325">
                  <c:v>495903</c:v>
                </c:pt>
                <c:pt idx="326">
                  <c:v>502912</c:v>
                </c:pt>
                <c:pt idx="327">
                  <c:v>510089</c:v>
                </c:pt>
                <c:pt idx="328">
                  <c:v>517435</c:v>
                </c:pt>
                <c:pt idx="329">
                  <c:v>525042</c:v>
                </c:pt>
                <c:pt idx="330">
                  <c:v>532883</c:v>
                </c:pt>
                <c:pt idx="331">
                  <c:v>540975</c:v>
                </c:pt>
                <c:pt idx="332">
                  <c:v>549362</c:v>
                </c:pt>
                <c:pt idx="333">
                  <c:v>557860</c:v>
                </c:pt>
                <c:pt idx="334">
                  <c:v>566565</c:v>
                </c:pt>
                <c:pt idx="335">
                  <c:v>575631</c:v>
                </c:pt>
                <c:pt idx="336">
                  <c:v>584886</c:v>
                </c:pt>
                <c:pt idx="337">
                  <c:v>594399</c:v>
                </c:pt>
                <c:pt idx="338">
                  <c:v>606370</c:v>
                </c:pt>
                <c:pt idx="339">
                  <c:v>618729</c:v>
                </c:pt>
                <c:pt idx="340">
                  <c:v>631472</c:v>
                </c:pt>
                <c:pt idx="341">
                  <c:v>644928</c:v>
                </c:pt>
                <c:pt idx="342">
                  <c:v>659017</c:v>
                </c:pt>
                <c:pt idx="343">
                  <c:v>673993</c:v>
                </c:pt>
                <c:pt idx="344">
                  <c:v>690165</c:v>
                </c:pt>
                <c:pt idx="345">
                  <c:v>707050</c:v>
                </c:pt>
                <c:pt idx="346">
                  <c:v>725106</c:v>
                </c:pt>
                <c:pt idx="347">
                  <c:v>744230</c:v>
                </c:pt>
                <c:pt idx="348">
                  <c:v>764692</c:v>
                </c:pt>
                <c:pt idx="349">
                  <c:v>786120</c:v>
                </c:pt>
                <c:pt idx="350">
                  <c:v>808622</c:v>
                </c:pt>
                <c:pt idx="351">
                  <c:v>832391</c:v>
                </c:pt>
                <c:pt idx="352">
                  <c:v>857478</c:v>
                </c:pt>
                <c:pt idx="353">
                  <c:v>883941</c:v>
                </c:pt>
                <c:pt idx="354">
                  <c:v>911901</c:v>
                </c:pt>
                <c:pt idx="355">
                  <c:v>941169</c:v>
                </c:pt>
                <c:pt idx="356">
                  <c:v>971799</c:v>
                </c:pt>
                <c:pt idx="357">
                  <c:v>1004100</c:v>
                </c:pt>
                <c:pt idx="358">
                  <c:v>1037930</c:v>
                </c:pt>
                <c:pt idx="359">
                  <c:v>1073280</c:v>
                </c:pt>
                <c:pt idx="360">
                  <c:v>1110210</c:v>
                </c:pt>
                <c:pt idx="361">
                  <c:v>1148710</c:v>
                </c:pt>
                <c:pt idx="362">
                  <c:v>1188900</c:v>
                </c:pt>
                <c:pt idx="363">
                  <c:v>1230620</c:v>
                </c:pt>
                <c:pt idx="364">
                  <c:v>1274010</c:v>
                </c:pt>
                <c:pt idx="365">
                  <c:v>1318780</c:v>
                </c:pt>
                <c:pt idx="366">
                  <c:v>1365290</c:v>
                </c:pt>
                <c:pt idx="367">
                  <c:v>1413280</c:v>
                </c:pt>
                <c:pt idx="368">
                  <c:v>1462830</c:v>
                </c:pt>
                <c:pt idx="369">
                  <c:v>1513780</c:v>
                </c:pt>
                <c:pt idx="370">
                  <c:v>1566100</c:v>
                </c:pt>
                <c:pt idx="371">
                  <c:v>1619730</c:v>
                </c:pt>
                <c:pt idx="372">
                  <c:v>1674640</c:v>
                </c:pt>
                <c:pt idx="373">
                  <c:v>1730590</c:v>
                </c:pt>
                <c:pt idx="374">
                  <c:v>1787550</c:v>
                </c:pt>
                <c:pt idx="375">
                  <c:v>1845210</c:v>
                </c:pt>
                <c:pt idx="376">
                  <c:v>1903860</c:v>
                </c:pt>
                <c:pt idx="377">
                  <c:v>1963090</c:v>
                </c:pt>
                <c:pt idx="378">
                  <c:v>2022860</c:v>
                </c:pt>
                <c:pt idx="379">
                  <c:v>2082890</c:v>
                </c:pt>
                <c:pt idx="380">
                  <c:v>2143210</c:v>
                </c:pt>
                <c:pt idx="381">
                  <c:v>2203520</c:v>
                </c:pt>
                <c:pt idx="382">
                  <c:v>2263660</c:v>
                </c:pt>
                <c:pt idx="383">
                  <c:v>2323730</c:v>
                </c:pt>
                <c:pt idx="384">
                  <c:v>2383170</c:v>
                </c:pt>
                <c:pt idx="385">
                  <c:v>2442170</c:v>
                </c:pt>
                <c:pt idx="386">
                  <c:v>2500570</c:v>
                </c:pt>
                <c:pt idx="387">
                  <c:v>2558080</c:v>
                </c:pt>
                <c:pt idx="388">
                  <c:v>2614860</c:v>
                </c:pt>
                <c:pt idx="389">
                  <c:v>2670420</c:v>
                </c:pt>
                <c:pt idx="390">
                  <c:v>2724880</c:v>
                </c:pt>
                <c:pt idx="391">
                  <c:v>2778150</c:v>
                </c:pt>
                <c:pt idx="392">
                  <c:v>2830280</c:v>
                </c:pt>
                <c:pt idx="393">
                  <c:v>2880750</c:v>
                </c:pt>
                <c:pt idx="394">
                  <c:v>2929640</c:v>
                </c:pt>
                <c:pt idx="395">
                  <c:v>2976780</c:v>
                </c:pt>
                <c:pt idx="396">
                  <c:v>3022420</c:v>
                </c:pt>
                <c:pt idx="397">
                  <c:v>3066380</c:v>
                </c:pt>
                <c:pt idx="398">
                  <c:v>3108810</c:v>
                </c:pt>
                <c:pt idx="399">
                  <c:v>3149530</c:v>
                </c:pt>
                <c:pt idx="400">
                  <c:v>3188570</c:v>
                </c:pt>
                <c:pt idx="401">
                  <c:v>3225840</c:v>
                </c:pt>
                <c:pt idx="402">
                  <c:v>3261520</c:v>
                </c:pt>
                <c:pt idx="403">
                  <c:v>3295440</c:v>
                </c:pt>
                <c:pt idx="404">
                  <c:v>3327800</c:v>
                </c:pt>
                <c:pt idx="405">
                  <c:v>3358530</c:v>
                </c:pt>
                <c:pt idx="406">
                  <c:v>3387670</c:v>
                </c:pt>
                <c:pt idx="407">
                  <c:v>3415210</c:v>
                </c:pt>
                <c:pt idx="408">
                  <c:v>3441390</c:v>
                </c:pt>
                <c:pt idx="409">
                  <c:v>3466110</c:v>
                </c:pt>
                <c:pt idx="410">
                  <c:v>3489420</c:v>
                </c:pt>
                <c:pt idx="411">
                  <c:v>3511380</c:v>
                </c:pt>
                <c:pt idx="412">
                  <c:v>3532180</c:v>
                </c:pt>
                <c:pt idx="413">
                  <c:v>3551630</c:v>
                </c:pt>
                <c:pt idx="414">
                  <c:v>3569920</c:v>
                </c:pt>
                <c:pt idx="415">
                  <c:v>3587080</c:v>
                </c:pt>
                <c:pt idx="416">
                  <c:v>3603150</c:v>
                </c:pt>
                <c:pt idx="417">
                  <c:v>3618290</c:v>
                </c:pt>
                <c:pt idx="418">
                  <c:v>3632450</c:v>
                </c:pt>
                <c:pt idx="419">
                  <c:v>3645750</c:v>
                </c:pt>
                <c:pt idx="420">
                  <c:v>3658240</c:v>
                </c:pt>
                <c:pt idx="421">
                  <c:v>3669900</c:v>
                </c:pt>
                <c:pt idx="422">
                  <c:v>3680850</c:v>
                </c:pt>
                <c:pt idx="423">
                  <c:v>3691030</c:v>
                </c:pt>
                <c:pt idx="424">
                  <c:v>3700530</c:v>
                </c:pt>
                <c:pt idx="425">
                  <c:v>3709360</c:v>
                </c:pt>
                <c:pt idx="426">
                  <c:v>3717680</c:v>
                </c:pt>
                <c:pt idx="427">
                  <c:v>3725450</c:v>
                </c:pt>
                <c:pt idx="428">
                  <c:v>3732680</c:v>
                </c:pt>
                <c:pt idx="429">
                  <c:v>3739410</c:v>
                </c:pt>
                <c:pt idx="430">
                  <c:v>3745610</c:v>
                </c:pt>
                <c:pt idx="431">
                  <c:v>3751410</c:v>
                </c:pt>
                <c:pt idx="432">
                  <c:v>3756780</c:v>
                </c:pt>
                <c:pt idx="433">
                  <c:v>3761780</c:v>
                </c:pt>
                <c:pt idx="434">
                  <c:v>3766430</c:v>
                </c:pt>
                <c:pt idx="435">
                  <c:v>3770760</c:v>
                </c:pt>
                <c:pt idx="436">
                  <c:v>3774750</c:v>
                </c:pt>
                <c:pt idx="437">
                  <c:v>3778510</c:v>
                </c:pt>
                <c:pt idx="438">
                  <c:v>3781920</c:v>
                </c:pt>
                <c:pt idx="439">
                  <c:v>3785160</c:v>
                </c:pt>
                <c:pt idx="440">
                  <c:v>3788150</c:v>
                </c:pt>
                <c:pt idx="441">
                  <c:v>3790970</c:v>
                </c:pt>
                <c:pt idx="442">
                  <c:v>3793580</c:v>
                </c:pt>
                <c:pt idx="443">
                  <c:v>3795990</c:v>
                </c:pt>
                <c:pt idx="444">
                  <c:v>3798230</c:v>
                </c:pt>
                <c:pt idx="445">
                  <c:v>3800300</c:v>
                </c:pt>
                <c:pt idx="446">
                  <c:v>3802230</c:v>
                </c:pt>
                <c:pt idx="447">
                  <c:v>3804010</c:v>
                </c:pt>
                <c:pt idx="448">
                  <c:v>3805700</c:v>
                </c:pt>
                <c:pt idx="449">
                  <c:v>3807220</c:v>
                </c:pt>
                <c:pt idx="450">
                  <c:v>3808670</c:v>
                </c:pt>
                <c:pt idx="451">
                  <c:v>3809990</c:v>
                </c:pt>
                <c:pt idx="452">
                  <c:v>3811190</c:v>
                </c:pt>
                <c:pt idx="453">
                  <c:v>3812320</c:v>
                </c:pt>
                <c:pt idx="454">
                  <c:v>3813400</c:v>
                </c:pt>
                <c:pt idx="455">
                  <c:v>3814380</c:v>
                </c:pt>
                <c:pt idx="456">
                  <c:v>3815260</c:v>
                </c:pt>
                <c:pt idx="457">
                  <c:v>3816130</c:v>
                </c:pt>
                <c:pt idx="458">
                  <c:v>3816920</c:v>
                </c:pt>
                <c:pt idx="459">
                  <c:v>3817660</c:v>
                </c:pt>
                <c:pt idx="460">
                  <c:v>3818340</c:v>
                </c:pt>
                <c:pt idx="461">
                  <c:v>3818970</c:v>
                </c:pt>
                <c:pt idx="462">
                  <c:v>3819560</c:v>
                </c:pt>
                <c:pt idx="463">
                  <c:v>3820120</c:v>
                </c:pt>
                <c:pt idx="464">
                  <c:v>3820640</c:v>
                </c:pt>
                <c:pt idx="465">
                  <c:v>3821100</c:v>
                </c:pt>
                <c:pt idx="466">
                  <c:v>3821520</c:v>
                </c:pt>
                <c:pt idx="467">
                  <c:v>3821930</c:v>
                </c:pt>
                <c:pt idx="468">
                  <c:v>3822310</c:v>
                </c:pt>
                <c:pt idx="469">
                  <c:v>3822660</c:v>
                </c:pt>
                <c:pt idx="470">
                  <c:v>3822990</c:v>
                </c:pt>
                <c:pt idx="471">
                  <c:v>3823300</c:v>
                </c:pt>
                <c:pt idx="472">
                  <c:v>3823590</c:v>
                </c:pt>
                <c:pt idx="473">
                  <c:v>3823860</c:v>
                </c:pt>
                <c:pt idx="474">
                  <c:v>3824110</c:v>
                </c:pt>
                <c:pt idx="475">
                  <c:v>3824340</c:v>
                </c:pt>
                <c:pt idx="476">
                  <c:v>3824560</c:v>
                </c:pt>
                <c:pt idx="477">
                  <c:v>3824770</c:v>
                </c:pt>
                <c:pt idx="478">
                  <c:v>3824960</c:v>
                </c:pt>
                <c:pt idx="479">
                  <c:v>3825150</c:v>
                </c:pt>
                <c:pt idx="480">
                  <c:v>3825320</c:v>
                </c:pt>
                <c:pt idx="481">
                  <c:v>3825470</c:v>
                </c:pt>
                <c:pt idx="482">
                  <c:v>3825610</c:v>
                </c:pt>
                <c:pt idx="483">
                  <c:v>3825750</c:v>
                </c:pt>
                <c:pt idx="484">
                  <c:v>3825880</c:v>
                </c:pt>
                <c:pt idx="485">
                  <c:v>3826010</c:v>
                </c:pt>
                <c:pt idx="486">
                  <c:v>3826120</c:v>
                </c:pt>
                <c:pt idx="487">
                  <c:v>3826230</c:v>
                </c:pt>
                <c:pt idx="488">
                  <c:v>3826330</c:v>
                </c:pt>
                <c:pt idx="489">
                  <c:v>3826420</c:v>
                </c:pt>
                <c:pt idx="490">
                  <c:v>3826520</c:v>
                </c:pt>
                <c:pt idx="491">
                  <c:v>3826590</c:v>
                </c:pt>
                <c:pt idx="492">
                  <c:v>3826670</c:v>
                </c:pt>
                <c:pt idx="493">
                  <c:v>3826740</c:v>
                </c:pt>
                <c:pt idx="494">
                  <c:v>3826820</c:v>
                </c:pt>
                <c:pt idx="495">
                  <c:v>3826880</c:v>
                </c:pt>
                <c:pt idx="496">
                  <c:v>3826950</c:v>
                </c:pt>
                <c:pt idx="497">
                  <c:v>3827010</c:v>
                </c:pt>
                <c:pt idx="498">
                  <c:v>3827070</c:v>
                </c:pt>
                <c:pt idx="499">
                  <c:v>3827130</c:v>
                </c:pt>
                <c:pt idx="500">
                  <c:v>3827180</c:v>
                </c:pt>
                <c:pt idx="501">
                  <c:v>3827230</c:v>
                </c:pt>
                <c:pt idx="502">
                  <c:v>3827280</c:v>
                </c:pt>
                <c:pt idx="503">
                  <c:v>3827320</c:v>
                </c:pt>
                <c:pt idx="504">
                  <c:v>3827370</c:v>
                </c:pt>
                <c:pt idx="505">
                  <c:v>3827410</c:v>
                </c:pt>
                <c:pt idx="506">
                  <c:v>3827450</c:v>
                </c:pt>
                <c:pt idx="507">
                  <c:v>3827490</c:v>
                </c:pt>
                <c:pt idx="508">
                  <c:v>3827530</c:v>
                </c:pt>
                <c:pt idx="509">
                  <c:v>3827570</c:v>
                </c:pt>
                <c:pt idx="510">
                  <c:v>3827600</c:v>
                </c:pt>
                <c:pt idx="511">
                  <c:v>3827640</c:v>
                </c:pt>
                <c:pt idx="512">
                  <c:v>3827670</c:v>
                </c:pt>
                <c:pt idx="513">
                  <c:v>3827700</c:v>
                </c:pt>
                <c:pt idx="514">
                  <c:v>3827740</c:v>
                </c:pt>
                <c:pt idx="515">
                  <c:v>3827770</c:v>
                </c:pt>
                <c:pt idx="516">
                  <c:v>3827800</c:v>
                </c:pt>
                <c:pt idx="517">
                  <c:v>3827830</c:v>
                </c:pt>
                <c:pt idx="518">
                  <c:v>3827860</c:v>
                </c:pt>
                <c:pt idx="519">
                  <c:v>3827890</c:v>
                </c:pt>
                <c:pt idx="520">
                  <c:v>3827920</c:v>
                </c:pt>
                <c:pt idx="521">
                  <c:v>3827950</c:v>
                </c:pt>
                <c:pt idx="522">
                  <c:v>3827970</c:v>
                </c:pt>
                <c:pt idx="523">
                  <c:v>3828000</c:v>
                </c:pt>
                <c:pt idx="524">
                  <c:v>3828030</c:v>
                </c:pt>
                <c:pt idx="525">
                  <c:v>3828050</c:v>
                </c:pt>
                <c:pt idx="526">
                  <c:v>3828080</c:v>
                </c:pt>
                <c:pt idx="527">
                  <c:v>3828110</c:v>
                </c:pt>
                <c:pt idx="528">
                  <c:v>3828130</c:v>
                </c:pt>
                <c:pt idx="529">
                  <c:v>3828160</c:v>
                </c:pt>
                <c:pt idx="530">
                  <c:v>3828190</c:v>
                </c:pt>
                <c:pt idx="531">
                  <c:v>3828210</c:v>
                </c:pt>
                <c:pt idx="532">
                  <c:v>3828230</c:v>
                </c:pt>
                <c:pt idx="533">
                  <c:v>3828260</c:v>
                </c:pt>
                <c:pt idx="534">
                  <c:v>3828280</c:v>
                </c:pt>
                <c:pt idx="535">
                  <c:v>3828310</c:v>
                </c:pt>
                <c:pt idx="536">
                  <c:v>3828330</c:v>
                </c:pt>
                <c:pt idx="537">
                  <c:v>3828350</c:v>
                </c:pt>
                <c:pt idx="538">
                  <c:v>3828370</c:v>
                </c:pt>
                <c:pt idx="539">
                  <c:v>3828400</c:v>
                </c:pt>
                <c:pt idx="540">
                  <c:v>3828420</c:v>
                </c:pt>
                <c:pt idx="541">
                  <c:v>3828440</c:v>
                </c:pt>
                <c:pt idx="542">
                  <c:v>3828460</c:v>
                </c:pt>
                <c:pt idx="543">
                  <c:v>3828480</c:v>
                </c:pt>
                <c:pt idx="544">
                  <c:v>3828500</c:v>
                </c:pt>
                <c:pt idx="545">
                  <c:v>3828520</c:v>
                </c:pt>
                <c:pt idx="546">
                  <c:v>3828540</c:v>
                </c:pt>
                <c:pt idx="547">
                  <c:v>3828560</c:v>
                </c:pt>
                <c:pt idx="548">
                  <c:v>3828580</c:v>
                </c:pt>
                <c:pt idx="549">
                  <c:v>3828600</c:v>
                </c:pt>
                <c:pt idx="550">
                  <c:v>3828620</c:v>
                </c:pt>
                <c:pt idx="551">
                  <c:v>3828640</c:v>
                </c:pt>
                <c:pt idx="552">
                  <c:v>3828660</c:v>
                </c:pt>
                <c:pt idx="553">
                  <c:v>3828680</c:v>
                </c:pt>
                <c:pt idx="554">
                  <c:v>3828710</c:v>
                </c:pt>
                <c:pt idx="555">
                  <c:v>3828730</c:v>
                </c:pt>
                <c:pt idx="556">
                  <c:v>3828740</c:v>
                </c:pt>
                <c:pt idx="557">
                  <c:v>3828760</c:v>
                </c:pt>
                <c:pt idx="558">
                  <c:v>3828780</c:v>
                </c:pt>
                <c:pt idx="559">
                  <c:v>3828800</c:v>
                </c:pt>
                <c:pt idx="560">
                  <c:v>3828820</c:v>
                </c:pt>
                <c:pt idx="561">
                  <c:v>3828840</c:v>
                </c:pt>
                <c:pt idx="562">
                  <c:v>3828870</c:v>
                </c:pt>
                <c:pt idx="563">
                  <c:v>3828890</c:v>
                </c:pt>
                <c:pt idx="564">
                  <c:v>3828910</c:v>
                </c:pt>
                <c:pt idx="565">
                  <c:v>3828930</c:v>
                </c:pt>
                <c:pt idx="566">
                  <c:v>3828960</c:v>
                </c:pt>
                <c:pt idx="567">
                  <c:v>3828980</c:v>
                </c:pt>
                <c:pt idx="568">
                  <c:v>3829000</c:v>
                </c:pt>
                <c:pt idx="569">
                  <c:v>3829020</c:v>
                </c:pt>
                <c:pt idx="570">
                  <c:v>3829040</c:v>
                </c:pt>
                <c:pt idx="571">
                  <c:v>3829060</c:v>
                </c:pt>
                <c:pt idx="572">
                  <c:v>3829080</c:v>
                </c:pt>
                <c:pt idx="573">
                  <c:v>3829090</c:v>
                </c:pt>
                <c:pt idx="574">
                  <c:v>3829120</c:v>
                </c:pt>
                <c:pt idx="575">
                  <c:v>3829140</c:v>
                </c:pt>
                <c:pt idx="576">
                  <c:v>3829150</c:v>
                </c:pt>
                <c:pt idx="577">
                  <c:v>3829170</c:v>
                </c:pt>
                <c:pt idx="578">
                  <c:v>3829200</c:v>
                </c:pt>
                <c:pt idx="579">
                  <c:v>3829220</c:v>
                </c:pt>
                <c:pt idx="580">
                  <c:v>3829240</c:v>
                </c:pt>
                <c:pt idx="581">
                  <c:v>3829260</c:v>
                </c:pt>
                <c:pt idx="582">
                  <c:v>3829280</c:v>
                </c:pt>
                <c:pt idx="583">
                  <c:v>3829300</c:v>
                </c:pt>
                <c:pt idx="584">
                  <c:v>3829320</c:v>
                </c:pt>
                <c:pt idx="585">
                  <c:v>3829340</c:v>
                </c:pt>
                <c:pt idx="586">
                  <c:v>3829360</c:v>
                </c:pt>
                <c:pt idx="587">
                  <c:v>3829380</c:v>
                </c:pt>
                <c:pt idx="588">
                  <c:v>3829400</c:v>
                </c:pt>
                <c:pt idx="589">
                  <c:v>3829420</c:v>
                </c:pt>
                <c:pt idx="590">
                  <c:v>3829450</c:v>
                </c:pt>
                <c:pt idx="591">
                  <c:v>3829470</c:v>
                </c:pt>
                <c:pt idx="592">
                  <c:v>3829490</c:v>
                </c:pt>
                <c:pt idx="593">
                  <c:v>3829510</c:v>
                </c:pt>
                <c:pt idx="594">
                  <c:v>3829530</c:v>
                </c:pt>
                <c:pt idx="595">
                  <c:v>3829560</c:v>
                </c:pt>
                <c:pt idx="596">
                  <c:v>3829580</c:v>
                </c:pt>
                <c:pt idx="597">
                  <c:v>3829600</c:v>
                </c:pt>
                <c:pt idx="598">
                  <c:v>3829620</c:v>
                </c:pt>
                <c:pt idx="599">
                  <c:v>3829640</c:v>
                </c:pt>
                <c:pt idx="600">
                  <c:v>3829660</c:v>
                </c:pt>
                <c:pt idx="601">
                  <c:v>3829680</c:v>
                </c:pt>
                <c:pt idx="602">
                  <c:v>3829710</c:v>
                </c:pt>
                <c:pt idx="603">
                  <c:v>3829730</c:v>
                </c:pt>
                <c:pt idx="604">
                  <c:v>3829750</c:v>
                </c:pt>
                <c:pt idx="605">
                  <c:v>3829770</c:v>
                </c:pt>
                <c:pt idx="606">
                  <c:v>3829790</c:v>
                </c:pt>
                <c:pt idx="607">
                  <c:v>3829820</c:v>
                </c:pt>
                <c:pt idx="608">
                  <c:v>3829840</c:v>
                </c:pt>
                <c:pt idx="609">
                  <c:v>3829860</c:v>
                </c:pt>
                <c:pt idx="610">
                  <c:v>3829880</c:v>
                </c:pt>
                <c:pt idx="611">
                  <c:v>3829900</c:v>
                </c:pt>
                <c:pt idx="612">
                  <c:v>3829920</c:v>
                </c:pt>
                <c:pt idx="613">
                  <c:v>3829940</c:v>
                </c:pt>
                <c:pt idx="614">
                  <c:v>3829960</c:v>
                </c:pt>
                <c:pt idx="615">
                  <c:v>3829990</c:v>
                </c:pt>
                <c:pt idx="616">
                  <c:v>3830010</c:v>
                </c:pt>
                <c:pt idx="617">
                  <c:v>3830020</c:v>
                </c:pt>
                <c:pt idx="618">
                  <c:v>3830040</c:v>
                </c:pt>
                <c:pt idx="619">
                  <c:v>3830060</c:v>
                </c:pt>
                <c:pt idx="620">
                  <c:v>3830080</c:v>
                </c:pt>
                <c:pt idx="621">
                  <c:v>3830110</c:v>
                </c:pt>
                <c:pt idx="622">
                  <c:v>3830130</c:v>
                </c:pt>
                <c:pt idx="623">
                  <c:v>3830150</c:v>
                </c:pt>
                <c:pt idx="624">
                  <c:v>3830170</c:v>
                </c:pt>
                <c:pt idx="625">
                  <c:v>3830190</c:v>
                </c:pt>
                <c:pt idx="626">
                  <c:v>3830210</c:v>
                </c:pt>
                <c:pt idx="627">
                  <c:v>3830220</c:v>
                </c:pt>
                <c:pt idx="628">
                  <c:v>3830250</c:v>
                </c:pt>
                <c:pt idx="629">
                  <c:v>3830270</c:v>
                </c:pt>
                <c:pt idx="630">
                  <c:v>3830280</c:v>
                </c:pt>
                <c:pt idx="631">
                  <c:v>3830300</c:v>
                </c:pt>
                <c:pt idx="632">
                  <c:v>3830320</c:v>
                </c:pt>
                <c:pt idx="633">
                  <c:v>3830350</c:v>
                </c:pt>
                <c:pt idx="634">
                  <c:v>3830360</c:v>
                </c:pt>
                <c:pt idx="635">
                  <c:v>3830390</c:v>
                </c:pt>
                <c:pt idx="636">
                  <c:v>3830410</c:v>
                </c:pt>
                <c:pt idx="637">
                  <c:v>3830420</c:v>
                </c:pt>
                <c:pt idx="638">
                  <c:v>3830450</c:v>
                </c:pt>
                <c:pt idx="639">
                  <c:v>3830470</c:v>
                </c:pt>
                <c:pt idx="640">
                  <c:v>3830490</c:v>
                </c:pt>
                <c:pt idx="641">
                  <c:v>3830510</c:v>
                </c:pt>
                <c:pt idx="642">
                  <c:v>3830530</c:v>
                </c:pt>
                <c:pt idx="643">
                  <c:v>3830550</c:v>
                </c:pt>
                <c:pt idx="644">
                  <c:v>3830570</c:v>
                </c:pt>
                <c:pt idx="645">
                  <c:v>3830590</c:v>
                </c:pt>
                <c:pt idx="646">
                  <c:v>3830610</c:v>
                </c:pt>
                <c:pt idx="647">
                  <c:v>3830630</c:v>
                </c:pt>
                <c:pt idx="648">
                  <c:v>3830650</c:v>
                </c:pt>
                <c:pt idx="649">
                  <c:v>3830670</c:v>
                </c:pt>
                <c:pt idx="650">
                  <c:v>3830690</c:v>
                </c:pt>
                <c:pt idx="651">
                  <c:v>3830710</c:v>
                </c:pt>
                <c:pt idx="652">
                  <c:v>3830730</c:v>
                </c:pt>
                <c:pt idx="653">
                  <c:v>3830760</c:v>
                </c:pt>
                <c:pt idx="654">
                  <c:v>3830770</c:v>
                </c:pt>
                <c:pt idx="655">
                  <c:v>3830800</c:v>
                </c:pt>
                <c:pt idx="656">
                  <c:v>3830820</c:v>
                </c:pt>
                <c:pt idx="657">
                  <c:v>3830840</c:v>
                </c:pt>
                <c:pt idx="658">
                  <c:v>3830860</c:v>
                </c:pt>
                <c:pt idx="659">
                  <c:v>3830880</c:v>
                </c:pt>
                <c:pt idx="660">
                  <c:v>3830910</c:v>
                </c:pt>
                <c:pt idx="661">
                  <c:v>3830920</c:v>
                </c:pt>
                <c:pt idx="662">
                  <c:v>3830950</c:v>
                </c:pt>
                <c:pt idx="663">
                  <c:v>3830970</c:v>
                </c:pt>
                <c:pt idx="664">
                  <c:v>3830990</c:v>
                </c:pt>
                <c:pt idx="665">
                  <c:v>3831010</c:v>
                </c:pt>
                <c:pt idx="666">
                  <c:v>3831030</c:v>
                </c:pt>
                <c:pt idx="667">
                  <c:v>3831060</c:v>
                </c:pt>
                <c:pt idx="668">
                  <c:v>3831080</c:v>
                </c:pt>
                <c:pt idx="669">
                  <c:v>3831100</c:v>
                </c:pt>
                <c:pt idx="670">
                  <c:v>3831120</c:v>
                </c:pt>
                <c:pt idx="671">
                  <c:v>3831140</c:v>
                </c:pt>
                <c:pt idx="672">
                  <c:v>3831170</c:v>
                </c:pt>
                <c:pt idx="673">
                  <c:v>3831190</c:v>
                </c:pt>
                <c:pt idx="674">
                  <c:v>3831210</c:v>
                </c:pt>
                <c:pt idx="675">
                  <c:v>3831230</c:v>
                </c:pt>
                <c:pt idx="676">
                  <c:v>3831250</c:v>
                </c:pt>
                <c:pt idx="677">
                  <c:v>3831270</c:v>
                </c:pt>
                <c:pt idx="678">
                  <c:v>3831290</c:v>
                </c:pt>
                <c:pt idx="679">
                  <c:v>3831320</c:v>
                </c:pt>
                <c:pt idx="680">
                  <c:v>3831340</c:v>
                </c:pt>
                <c:pt idx="681">
                  <c:v>3831360</c:v>
                </c:pt>
                <c:pt idx="682">
                  <c:v>3831390</c:v>
                </c:pt>
                <c:pt idx="683">
                  <c:v>3831410</c:v>
                </c:pt>
                <c:pt idx="684">
                  <c:v>3831430</c:v>
                </c:pt>
                <c:pt idx="685">
                  <c:v>3831450</c:v>
                </c:pt>
                <c:pt idx="686">
                  <c:v>3831470</c:v>
                </c:pt>
                <c:pt idx="687">
                  <c:v>3831500</c:v>
                </c:pt>
                <c:pt idx="688">
                  <c:v>3831520</c:v>
                </c:pt>
                <c:pt idx="689">
                  <c:v>3831540</c:v>
                </c:pt>
                <c:pt idx="690">
                  <c:v>3831570</c:v>
                </c:pt>
                <c:pt idx="691">
                  <c:v>3831590</c:v>
                </c:pt>
                <c:pt idx="692">
                  <c:v>3831610</c:v>
                </c:pt>
                <c:pt idx="693">
                  <c:v>3831630</c:v>
                </c:pt>
                <c:pt idx="694">
                  <c:v>3831650</c:v>
                </c:pt>
                <c:pt idx="695">
                  <c:v>3831670</c:v>
                </c:pt>
                <c:pt idx="696">
                  <c:v>3831700</c:v>
                </c:pt>
                <c:pt idx="697">
                  <c:v>3831710</c:v>
                </c:pt>
                <c:pt idx="698">
                  <c:v>3831730</c:v>
                </c:pt>
                <c:pt idx="699">
                  <c:v>3831750</c:v>
                </c:pt>
                <c:pt idx="700">
                  <c:v>3831780</c:v>
                </c:pt>
                <c:pt idx="701">
                  <c:v>3831800</c:v>
                </c:pt>
                <c:pt idx="702">
                  <c:v>3831820</c:v>
                </c:pt>
                <c:pt idx="703">
                  <c:v>3831840</c:v>
                </c:pt>
                <c:pt idx="704">
                  <c:v>3831860</c:v>
                </c:pt>
                <c:pt idx="705">
                  <c:v>3831880</c:v>
                </c:pt>
                <c:pt idx="706">
                  <c:v>3831900</c:v>
                </c:pt>
                <c:pt idx="707">
                  <c:v>3831920</c:v>
                </c:pt>
                <c:pt idx="708">
                  <c:v>3831940</c:v>
                </c:pt>
                <c:pt idx="709">
                  <c:v>3831960</c:v>
                </c:pt>
                <c:pt idx="710">
                  <c:v>3831980</c:v>
                </c:pt>
                <c:pt idx="711">
                  <c:v>3832010</c:v>
                </c:pt>
                <c:pt idx="712">
                  <c:v>3832030</c:v>
                </c:pt>
                <c:pt idx="713">
                  <c:v>3832040</c:v>
                </c:pt>
                <c:pt idx="714">
                  <c:v>3832070</c:v>
                </c:pt>
                <c:pt idx="715">
                  <c:v>3832090</c:v>
                </c:pt>
                <c:pt idx="716">
                  <c:v>3832110</c:v>
                </c:pt>
                <c:pt idx="717">
                  <c:v>3832140</c:v>
                </c:pt>
                <c:pt idx="718">
                  <c:v>3832160</c:v>
                </c:pt>
                <c:pt idx="719">
                  <c:v>3832180</c:v>
                </c:pt>
                <c:pt idx="720">
                  <c:v>3832200</c:v>
                </c:pt>
                <c:pt idx="721">
                  <c:v>3832220</c:v>
                </c:pt>
                <c:pt idx="722">
                  <c:v>3832240</c:v>
                </c:pt>
                <c:pt idx="723">
                  <c:v>3832260</c:v>
                </c:pt>
                <c:pt idx="724">
                  <c:v>3832290</c:v>
                </c:pt>
                <c:pt idx="725">
                  <c:v>3832310</c:v>
                </c:pt>
                <c:pt idx="726">
                  <c:v>3832330</c:v>
                </c:pt>
                <c:pt idx="727">
                  <c:v>3832350</c:v>
                </c:pt>
                <c:pt idx="728">
                  <c:v>3832370</c:v>
                </c:pt>
                <c:pt idx="729">
                  <c:v>3832390</c:v>
                </c:pt>
                <c:pt idx="730">
                  <c:v>3832420</c:v>
                </c:pt>
                <c:pt idx="731">
                  <c:v>3832440</c:v>
                </c:pt>
                <c:pt idx="732">
                  <c:v>3832460</c:v>
                </c:pt>
                <c:pt idx="733">
                  <c:v>3832480</c:v>
                </c:pt>
                <c:pt idx="734">
                  <c:v>3832500</c:v>
                </c:pt>
                <c:pt idx="735">
                  <c:v>3832530</c:v>
                </c:pt>
                <c:pt idx="736">
                  <c:v>3832550</c:v>
                </c:pt>
                <c:pt idx="737">
                  <c:v>3832570</c:v>
                </c:pt>
                <c:pt idx="738">
                  <c:v>3832590</c:v>
                </c:pt>
                <c:pt idx="739">
                  <c:v>3832610</c:v>
                </c:pt>
                <c:pt idx="740">
                  <c:v>3832640</c:v>
                </c:pt>
                <c:pt idx="741">
                  <c:v>3832660</c:v>
                </c:pt>
                <c:pt idx="742">
                  <c:v>3832680</c:v>
                </c:pt>
                <c:pt idx="743">
                  <c:v>3832700</c:v>
                </c:pt>
                <c:pt idx="744">
                  <c:v>3832720</c:v>
                </c:pt>
                <c:pt idx="745">
                  <c:v>3832740</c:v>
                </c:pt>
                <c:pt idx="746">
                  <c:v>3832760</c:v>
                </c:pt>
                <c:pt idx="747">
                  <c:v>3832790</c:v>
                </c:pt>
                <c:pt idx="748">
                  <c:v>3832810</c:v>
                </c:pt>
                <c:pt idx="749">
                  <c:v>3832830</c:v>
                </c:pt>
                <c:pt idx="750">
                  <c:v>3832850</c:v>
                </c:pt>
                <c:pt idx="751">
                  <c:v>3832880</c:v>
                </c:pt>
                <c:pt idx="752">
                  <c:v>3832900</c:v>
                </c:pt>
                <c:pt idx="753">
                  <c:v>3832920</c:v>
                </c:pt>
                <c:pt idx="754">
                  <c:v>3832940</c:v>
                </c:pt>
                <c:pt idx="755">
                  <c:v>3832960</c:v>
                </c:pt>
                <c:pt idx="756">
                  <c:v>3832990</c:v>
                </c:pt>
                <c:pt idx="757">
                  <c:v>3833010</c:v>
                </c:pt>
                <c:pt idx="758">
                  <c:v>3833030</c:v>
                </c:pt>
                <c:pt idx="759">
                  <c:v>3833050</c:v>
                </c:pt>
                <c:pt idx="760">
                  <c:v>3833070</c:v>
                </c:pt>
                <c:pt idx="761">
                  <c:v>3833100</c:v>
                </c:pt>
                <c:pt idx="762">
                  <c:v>3833120</c:v>
                </c:pt>
                <c:pt idx="763">
                  <c:v>3833140</c:v>
                </c:pt>
                <c:pt idx="764">
                  <c:v>3833160</c:v>
                </c:pt>
                <c:pt idx="765">
                  <c:v>3833190</c:v>
                </c:pt>
                <c:pt idx="766">
                  <c:v>3833210</c:v>
                </c:pt>
                <c:pt idx="767">
                  <c:v>3833230</c:v>
                </c:pt>
                <c:pt idx="768">
                  <c:v>3833250</c:v>
                </c:pt>
                <c:pt idx="769">
                  <c:v>3833280</c:v>
                </c:pt>
                <c:pt idx="770">
                  <c:v>3833300</c:v>
                </c:pt>
                <c:pt idx="771">
                  <c:v>3833320</c:v>
                </c:pt>
                <c:pt idx="772">
                  <c:v>3833340</c:v>
                </c:pt>
                <c:pt idx="773">
                  <c:v>3833360</c:v>
                </c:pt>
                <c:pt idx="774">
                  <c:v>3833380</c:v>
                </c:pt>
                <c:pt idx="775">
                  <c:v>3833400</c:v>
                </c:pt>
                <c:pt idx="776">
                  <c:v>3833420</c:v>
                </c:pt>
                <c:pt idx="777">
                  <c:v>3833440</c:v>
                </c:pt>
                <c:pt idx="778">
                  <c:v>3833470</c:v>
                </c:pt>
                <c:pt idx="779">
                  <c:v>3833490</c:v>
                </c:pt>
                <c:pt idx="780">
                  <c:v>3833510</c:v>
                </c:pt>
                <c:pt idx="781">
                  <c:v>3833530</c:v>
                </c:pt>
                <c:pt idx="782">
                  <c:v>3833550</c:v>
                </c:pt>
                <c:pt idx="783">
                  <c:v>3833570</c:v>
                </c:pt>
                <c:pt idx="784">
                  <c:v>3833590</c:v>
                </c:pt>
                <c:pt idx="785">
                  <c:v>3833610</c:v>
                </c:pt>
                <c:pt idx="786">
                  <c:v>3833630</c:v>
                </c:pt>
                <c:pt idx="787">
                  <c:v>3833650</c:v>
                </c:pt>
                <c:pt idx="788">
                  <c:v>3833680</c:v>
                </c:pt>
                <c:pt idx="789">
                  <c:v>3833690</c:v>
                </c:pt>
                <c:pt idx="790">
                  <c:v>3833710</c:v>
                </c:pt>
                <c:pt idx="791">
                  <c:v>3833730</c:v>
                </c:pt>
                <c:pt idx="792">
                  <c:v>3833750</c:v>
                </c:pt>
                <c:pt idx="793">
                  <c:v>3833780</c:v>
                </c:pt>
                <c:pt idx="794">
                  <c:v>3833800</c:v>
                </c:pt>
                <c:pt idx="795">
                  <c:v>3833820</c:v>
                </c:pt>
                <c:pt idx="796">
                  <c:v>3833840</c:v>
                </c:pt>
                <c:pt idx="797">
                  <c:v>3833860</c:v>
                </c:pt>
                <c:pt idx="798">
                  <c:v>3833880</c:v>
                </c:pt>
                <c:pt idx="799">
                  <c:v>3833900</c:v>
                </c:pt>
                <c:pt idx="800">
                  <c:v>3833920</c:v>
                </c:pt>
                <c:pt idx="801">
                  <c:v>3833930</c:v>
                </c:pt>
                <c:pt idx="802">
                  <c:v>3833950</c:v>
                </c:pt>
                <c:pt idx="803">
                  <c:v>3833970</c:v>
                </c:pt>
                <c:pt idx="804">
                  <c:v>3833990</c:v>
                </c:pt>
                <c:pt idx="805">
                  <c:v>3834010</c:v>
                </c:pt>
                <c:pt idx="806">
                  <c:v>3834040</c:v>
                </c:pt>
                <c:pt idx="807">
                  <c:v>3834050</c:v>
                </c:pt>
                <c:pt idx="808">
                  <c:v>3834070</c:v>
                </c:pt>
                <c:pt idx="809">
                  <c:v>3834090</c:v>
                </c:pt>
                <c:pt idx="810">
                  <c:v>3834110</c:v>
                </c:pt>
                <c:pt idx="811">
                  <c:v>3834130</c:v>
                </c:pt>
                <c:pt idx="812">
                  <c:v>3834150</c:v>
                </c:pt>
                <c:pt idx="813">
                  <c:v>3834170</c:v>
                </c:pt>
                <c:pt idx="814">
                  <c:v>3834200</c:v>
                </c:pt>
                <c:pt idx="815">
                  <c:v>3834210</c:v>
                </c:pt>
                <c:pt idx="816">
                  <c:v>3834230</c:v>
                </c:pt>
                <c:pt idx="817">
                  <c:v>3834250</c:v>
                </c:pt>
                <c:pt idx="818">
                  <c:v>3834270</c:v>
                </c:pt>
                <c:pt idx="819">
                  <c:v>3834290</c:v>
                </c:pt>
                <c:pt idx="820">
                  <c:v>3834310</c:v>
                </c:pt>
                <c:pt idx="821">
                  <c:v>3834330</c:v>
                </c:pt>
                <c:pt idx="822">
                  <c:v>3834350</c:v>
                </c:pt>
                <c:pt idx="823">
                  <c:v>3834370</c:v>
                </c:pt>
                <c:pt idx="824">
                  <c:v>3834390</c:v>
                </c:pt>
                <c:pt idx="825">
                  <c:v>3834410</c:v>
                </c:pt>
                <c:pt idx="826">
                  <c:v>3834430</c:v>
                </c:pt>
                <c:pt idx="827">
                  <c:v>3834450</c:v>
                </c:pt>
                <c:pt idx="828">
                  <c:v>3834470</c:v>
                </c:pt>
                <c:pt idx="829">
                  <c:v>3834490</c:v>
                </c:pt>
                <c:pt idx="830">
                  <c:v>3834510</c:v>
                </c:pt>
                <c:pt idx="831">
                  <c:v>3834530</c:v>
                </c:pt>
                <c:pt idx="832">
                  <c:v>3834550</c:v>
                </c:pt>
                <c:pt idx="833">
                  <c:v>3834570</c:v>
                </c:pt>
                <c:pt idx="834">
                  <c:v>3834590</c:v>
                </c:pt>
                <c:pt idx="835">
                  <c:v>3834610</c:v>
                </c:pt>
                <c:pt idx="836">
                  <c:v>3834630</c:v>
                </c:pt>
                <c:pt idx="837">
                  <c:v>3834650</c:v>
                </c:pt>
                <c:pt idx="838">
                  <c:v>3834670</c:v>
                </c:pt>
                <c:pt idx="839">
                  <c:v>3834690</c:v>
                </c:pt>
                <c:pt idx="840">
                  <c:v>3834710</c:v>
                </c:pt>
                <c:pt idx="841">
                  <c:v>3834730</c:v>
                </c:pt>
                <c:pt idx="842">
                  <c:v>3834750</c:v>
                </c:pt>
                <c:pt idx="843">
                  <c:v>3834770</c:v>
                </c:pt>
                <c:pt idx="844">
                  <c:v>3834790</c:v>
                </c:pt>
                <c:pt idx="845">
                  <c:v>3834810</c:v>
                </c:pt>
                <c:pt idx="846">
                  <c:v>3834830</c:v>
                </c:pt>
                <c:pt idx="847">
                  <c:v>3834850</c:v>
                </c:pt>
                <c:pt idx="848">
                  <c:v>3834870</c:v>
                </c:pt>
                <c:pt idx="849">
                  <c:v>3834890</c:v>
                </c:pt>
                <c:pt idx="850">
                  <c:v>3834910</c:v>
                </c:pt>
                <c:pt idx="851">
                  <c:v>3834930</c:v>
                </c:pt>
                <c:pt idx="852">
                  <c:v>3834950</c:v>
                </c:pt>
                <c:pt idx="853">
                  <c:v>3834970</c:v>
                </c:pt>
                <c:pt idx="854">
                  <c:v>3834990</c:v>
                </c:pt>
                <c:pt idx="855">
                  <c:v>3835010</c:v>
                </c:pt>
                <c:pt idx="856">
                  <c:v>3835030</c:v>
                </c:pt>
                <c:pt idx="857">
                  <c:v>3835050</c:v>
                </c:pt>
                <c:pt idx="858">
                  <c:v>3835070</c:v>
                </c:pt>
                <c:pt idx="859">
                  <c:v>3835090</c:v>
                </c:pt>
                <c:pt idx="860">
                  <c:v>3835110</c:v>
                </c:pt>
                <c:pt idx="861">
                  <c:v>3835130</c:v>
                </c:pt>
                <c:pt idx="862">
                  <c:v>3835150</c:v>
                </c:pt>
                <c:pt idx="863">
                  <c:v>3835170</c:v>
                </c:pt>
                <c:pt idx="864">
                  <c:v>3835190</c:v>
                </c:pt>
                <c:pt idx="865">
                  <c:v>3835210</c:v>
                </c:pt>
                <c:pt idx="866">
                  <c:v>3835230</c:v>
                </c:pt>
                <c:pt idx="867">
                  <c:v>3835260</c:v>
                </c:pt>
                <c:pt idx="868">
                  <c:v>3835280</c:v>
                </c:pt>
                <c:pt idx="869">
                  <c:v>3835300</c:v>
                </c:pt>
                <c:pt idx="870">
                  <c:v>3835320</c:v>
                </c:pt>
                <c:pt idx="871">
                  <c:v>3835340</c:v>
                </c:pt>
                <c:pt idx="872">
                  <c:v>3835360</c:v>
                </c:pt>
                <c:pt idx="873">
                  <c:v>3835380</c:v>
                </c:pt>
                <c:pt idx="874">
                  <c:v>3835410</c:v>
                </c:pt>
                <c:pt idx="875">
                  <c:v>3835430</c:v>
                </c:pt>
                <c:pt idx="876">
                  <c:v>3835450</c:v>
                </c:pt>
                <c:pt idx="877">
                  <c:v>3835480</c:v>
                </c:pt>
                <c:pt idx="878">
                  <c:v>3835500</c:v>
                </c:pt>
                <c:pt idx="879">
                  <c:v>3835520</c:v>
                </c:pt>
                <c:pt idx="880">
                  <c:v>3835540</c:v>
                </c:pt>
                <c:pt idx="881">
                  <c:v>3835560</c:v>
                </c:pt>
                <c:pt idx="882">
                  <c:v>3835590</c:v>
                </c:pt>
                <c:pt idx="883">
                  <c:v>3835610</c:v>
                </c:pt>
                <c:pt idx="884">
                  <c:v>3835630</c:v>
                </c:pt>
                <c:pt idx="885">
                  <c:v>3835650</c:v>
                </c:pt>
                <c:pt idx="886">
                  <c:v>3835670</c:v>
                </c:pt>
                <c:pt idx="887">
                  <c:v>3835700</c:v>
                </c:pt>
                <c:pt idx="888">
                  <c:v>3835720</c:v>
                </c:pt>
                <c:pt idx="889">
                  <c:v>3835740</c:v>
                </c:pt>
                <c:pt idx="890">
                  <c:v>3835760</c:v>
                </c:pt>
                <c:pt idx="891">
                  <c:v>3835780</c:v>
                </c:pt>
                <c:pt idx="892">
                  <c:v>3835800</c:v>
                </c:pt>
                <c:pt idx="893">
                  <c:v>3835820</c:v>
                </c:pt>
                <c:pt idx="894">
                  <c:v>3835840</c:v>
                </c:pt>
                <c:pt idx="895">
                  <c:v>3835860</c:v>
                </c:pt>
                <c:pt idx="896">
                  <c:v>3835880</c:v>
                </c:pt>
                <c:pt idx="897">
                  <c:v>3835910</c:v>
                </c:pt>
                <c:pt idx="898">
                  <c:v>3835930</c:v>
                </c:pt>
                <c:pt idx="899">
                  <c:v>3835950</c:v>
                </c:pt>
                <c:pt idx="900">
                  <c:v>3835970</c:v>
                </c:pt>
                <c:pt idx="901">
                  <c:v>3835990</c:v>
                </c:pt>
                <c:pt idx="902">
                  <c:v>3836010</c:v>
                </c:pt>
                <c:pt idx="903">
                  <c:v>3836030</c:v>
                </c:pt>
                <c:pt idx="904">
                  <c:v>3836050</c:v>
                </c:pt>
                <c:pt idx="905">
                  <c:v>3836070</c:v>
                </c:pt>
                <c:pt idx="906">
                  <c:v>3836090</c:v>
                </c:pt>
                <c:pt idx="907">
                  <c:v>3836110</c:v>
                </c:pt>
                <c:pt idx="908">
                  <c:v>3836140</c:v>
                </c:pt>
                <c:pt idx="909">
                  <c:v>3836160</c:v>
                </c:pt>
                <c:pt idx="910">
                  <c:v>3836180</c:v>
                </c:pt>
                <c:pt idx="911">
                  <c:v>3836200</c:v>
                </c:pt>
                <c:pt idx="912">
                  <c:v>3836220</c:v>
                </c:pt>
                <c:pt idx="913">
                  <c:v>3836240</c:v>
                </c:pt>
                <c:pt idx="914">
                  <c:v>3836260</c:v>
                </c:pt>
                <c:pt idx="915">
                  <c:v>3836280</c:v>
                </c:pt>
                <c:pt idx="916">
                  <c:v>3836300</c:v>
                </c:pt>
                <c:pt idx="917">
                  <c:v>3836320</c:v>
                </c:pt>
                <c:pt idx="918">
                  <c:v>3836330</c:v>
                </c:pt>
                <c:pt idx="919">
                  <c:v>3836350</c:v>
                </c:pt>
                <c:pt idx="920">
                  <c:v>3836370</c:v>
                </c:pt>
                <c:pt idx="921">
                  <c:v>3836390</c:v>
                </c:pt>
                <c:pt idx="922">
                  <c:v>3836410</c:v>
                </c:pt>
                <c:pt idx="923">
                  <c:v>3836430</c:v>
                </c:pt>
                <c:pt idx="924">
                  <c:v>3836450</c:v>
                </c:pt>
                <c:pt idx="925">
                  <c:v>3836470</c:v>
                </c:pt>
                <c:pt idx="926">
                  <c:v>3836490</c:v>
                </c:pt>
                <c:pt idx="927">
                  <c:v>3836510</c:v>
                </c:pt>
                <c:pt idx="928">
                  <c:v>3836530</c:v>
                </c:pt>
                <c:pt idx="929">
                  <c:v>3836540</c:v>
                </c:pt>
                <c:pt idx="930">
                  <c:v>3836560</c:v>
                </c:pt>
                <c:pt idx="931">
                  <c:v>3836580</c:v>
                </c:pt>
                <c:pt idx="932">
                  <c:v>3836600</c:v>
                </c:pt>
                <c:pt idx="933">
                  <c:v>3836620</c:v>
                </c:pt>
                <c:pt idx="934">
                  <c:v>3836640</c:v>
                </c:pt>
                <c:pt idx="935">
                  <c:v>3836660</c:v>
                </c:pt>
                <c:pt idx="936">
                  <c:v>3836690</c:v>
                </c:pt>
                <c:pt idx="937">
                  <c:v>3836710</c:v>
                </c:pt>
                <c:pt idx="938">
                  <c:v>3836730</c:v>
                </c:pt>
                <c:pt idx="939">
                  <c:v>3836750</c:v>
                </c:pt>
                <c:pt idx="940">
                  <c:v>3836770</c:v>
                </c:pt>
                <c:pt idx="941">
                  <c:v>3836790</c:v>
                </c:pt>
                <c:pt idx="942">
                  <c:v>3836810</c:v>
                </c:pt>
                <c:pt idx="943">
                  <c:v>3836830</c:v>
                </c:pt>
                <c:pt idx="944">
                  <c:v>3836850</c:v>
                </c:pt>
                <c:pt idx="945">
                  <c:v>3836870</c:v>
                </c:pt>
                <c:pt idx="946">
                  <c:v>3836900</c:v>
                </c:pt>
                <c:pt idx="947">
                  <c:v>3836920</c:v>
                </c:pt>
                <c:pt idx="948">
                  <c:v>3836940</c:v>
                </c:pt>
                <c:pt idx="949">
                  <c:v>3836960</c:v>
                </c:pt>
                <c:pt idx="950">
                  <c:v>3836980</c:v>
                </c:pt>
                <c:pt idx="951">
                  <c:v>3837000</c:v>
                </c:pt>
                <c:pt idx="952">
                  <c:v>3837030</c:v>
                </c:pt>
                <c:pt idx="953">
                  <c:v>3837050</c:v>
                </c:pt>
                <c:pt idx="954">
                  <c:v>3837070</c:v>
                </c:pt>
                <c:pt idx="955">
                  <c:v>3837090</c:v>
                </c:pt>
                <c:pt idx="956">
                  <c:v>3837110</c:v>
                </c:pt>
                <c:pt idx="957">
                  <c:v>3837130</c:v>
                </c:pt>
                <c:pt idx="958">
                  <c:v>3837150</c:v>
                </c:pt>
                <c:pt idx="959">
                  <c:v>3837170</c:v>
                </c:pt>
                <c:pt idx="960">
                  <c:v>3837190</c:v>
                </c:pt>
                <c:pt idx="961">
                  <c:v>3837210</c:v>
                </c:pt>
                <c:pt idx="962">
                  <c:v>3837230</c:v>
                </c:pt>
                <c:pt idx="963">
                  <c:v>3837250</c:v>
                </c:pt>
                <c:pt idx="964">
                  <c:v>3837270</c:v>
                </c:pt>
                <c:pt idx="965">
                  <c:v>3837290</c:v>
                </c:pt>
                <c:pt idx="966">
                  <c:v>3837310</c:v>
                </c:pt>
                <c:pt idx="967">
                  <c:v>3837330</c:v>
                </c:pt>
                <c:pt idx="968">
                  <c:v>3837350</c:v>
                </c:pt>
                <c:pt idx="969">
                  <c:v>3837370</c:v>
                </c:pt>
                <c:pt idx="970">
                  <c:v>3837390</c:v>
                </c:pt>
                <c:pt idx="971">
                  <c:v>3837410</c:v>
                </c:pt>
                <c:pt idx="972">
                  <c:v>3837430</c:v>
                </c:pt>
                <c:pt idx="973">
                  <c:v>3837450</c:v>
                </c:pt>
                <c:pt idx="974">
                  <c:v>3837470</c:v>
                </c:pt>
                <c:pt idx="975">
                  <c:v>3837490</c:v>
                </c:pt>
                <c:pt idx="976">
                  <c:v>3837510</c:v>
                </c:pt>
                <c:pt idx="977">
                  <c:v>3837530</c:v>
                </c:pt>
                <c:pt idx="978">
                  <c:v>3837550</c:v>
                </c:pt>
                <c:pt idx="979">
                  <c:v>3837570</c:v>
                </c:pt>
                <c:pt idx="980">
                  <c:v>3837590</c:v>
                </c:pt>
                <c:pt idx="981">
                  <c:v>3837610</c:v>
                </c:pt>
                <c:pt idx="982">
                  <c:v>3837620</c:v>
                </c:pt>
                <c:pt idx="983">
                  <c:v>3837640</c:v>
                </c:pt>
                <c:pt idx="984">
                  <c:v>3837670</c:v>
                </c:pt>
                <c:pt idx="985">
                  <c:v>3837690</c:v>
                </c:pt>
                <c:pt idx="986">
                  <c:v>3837710</c:v>
                </c:pt>
                <c:pt idx="987">
                  <c:v>3837730</c:v>
                </c:pt>
                <c:pt idx="988">
                  <c:v>3837750</c:v>
                </c:pt>
                <c:pt idx="989">
                  <c:v>3837770</c:v>
                </c:pt>
                <c:pt idx="990">
                  <c:v>3837790</c:v>
                </c:pt>
                <c:pt idx="991">
                  <c:v>3837810</c:v>
                </c:pt>
                <c:pt idx="992">
                  <c:v>3837830</c:v>
                </c:pt>
                <c:pt idx="993">
                  <c:v>3837850</c:v>
                </c:pt>
                <c:pt idx="994">
                  <c:v>3837870</c:v>
                </c:pt>
                <c:pt idx="995">
                  <c:v>3837890</c:v>
                </c:pt>
                <c:pt idx="996">
                  <c:v>3837910</c:v>
                </c:pt>
                <c:pt idx="997">
                  <c:v>3837930</c:v>
                </c:pt>
                <c:pt idx="998">
                  <c:v>3837950</c:v>
                </c:pt>
                <c:pt idx="999">
                  <c:v>3837970</c:v>
                </c:pt>
              </c:numCache>
            </c:numRef>
          </c:val>
          <c:smooth val="0"/>
          <c:extLst>
            <c:ext xmlns:c16="http://schemas.microsoft.com/office/drawing/2014/chart" uri="{C3380CC4-5D6E-409C-BE32-E72D297353CC}">
              <c16:uniqueId val="{00000003-8404-46DB-B8A0-21B4CF69AE1B}"/>
            </c:ext>
          </c:extLst>
        </c:ser>
        <c:ser>
          <c:idx val="4"/>
          <c:order val="4"/>
          <c:tx>
            <c:strRef>
              <c:f>'No Vacc'!$H$1</c:f>
              <c:strCache>
                <c:ptCount val="1"/>
                <c:pt idx="0">
                  <c:v>Dynamic Adherence</c:v>
                </c:pt>
              </c:strCache>
            </c:strRef>
          </c:tx>
          <c:spPr>
            <a:ln w="28575" cap="rnd">
              <a:solidFill>
                <a:schemeClr val="accent6"/>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H$2:$H$1001</c:f>
              <c:numCache>
                <c:formatCode>General</c:formatCode>
                <c:ptCount val="1000"/>
                <c:pt idx="0">
                  <c:v>0</c:v>
                </c:pt>
                <c:pt idx="1">
                  <c:v>0</c:v>
                </c:pt>
                <c:pt idx="2">
                  <c:v>0</c:v>
                </c:pt>
                <c:pt idx="3">
                  <c:v>0</c:v>
                </c:pt>
                <c:pt idx="4">
                  <c:v>16</c:v>
                </c:pt>
                <c:pt idx="5">
                  <c:v>88</c:v>
                </c:pt>
                <c:pt idx="6">
                  <c:v>159</c:v>
                </c:pt>
                <c:pt idx="7">
                  <c:v>243</c:v>
                </c:pt>
                <c:pt idx="8">
                  <c:v>386</c:v>
                </c:pt>
                <c:pt idx="9">
                  <c:v>585</c:v>
                </c:pt>
                <c:pt idx="10">
                  <c:v>866</c:v>
                </c:pt>
                <c:pt idx="11">
                  <c:v>1284</c:v>
                </c:pt>
                <c:pt idx="12">
                  <c:v>1850</c:v>
                </c:pt>
                <c:pt idx="13">
                  <c:v>2618</c:v>
                </c:pt>
                <c:pt idx="14">
                  <c:v>3665</c:v>
                </c:pt>
                <c:pt idx="15">
                  <c:v>5008</c:v>
                </c:pt>
                <c:pt idx="16">
                  <c:v>6693</c:v>
                </c:pt>
                <c:pt idx="17">
                  <c:v>8830</c:v>
                </c:pt>
                <c:pt idx="18">
                  <c:v>11461</c:v>
                </c:pt>
                <c:pt idx="19">
                  <c:v>14619</c:v>
                </c:pt>
                <c:pt idx="20">
                  <c:v>18291</c:v>
                </c:pt>
                <c:pt idx="21">
                  <c:v>22534</c:v>
                </c:pt>
                <c:pt idx="22">
                  <c:v>27178</c:v>
                </c:pt>
                <c:pt idx="23">
                  <c:v>32164</c:v>
                </c:pt>
                <c:pt idx="24">
                  <c:v>37066</c:v>
                </c:pt>
                <c:pt idx="25">
                  <c:v>41731</c:v>
                </c:pt>
                <c:pt idx="26">
                  <c:v>45645</c:v>
                </c:pt>
                <c:pt idx="27">
                  <c:v>49956</c:v>
                </c:pt>
                <c:pt idx="28">
                  <c:v>54607</c:v>
                </c:pt>
                <c:pt idx="29">
                  <c:v>59429</c:v>
                </c:pt>
                <c:pt idx="30">
                  <c:v>64203</c:v>
                </c:pt>
                <c:pt idx="31">
                  <c:v>68977</c:v>
                </c:pt>
                <c:pt idx="32">
                  <c:v>73504</c:v>
                </c:pt>
                <c:pt idx="33">
                  <c:v>78108</c:v>
                </c:pt>
                <c:pt idx="34">
                  <c:v>82678</c:v>
                </c:pt>
                <c:pt idx="35">
                  <c:v>87132</c:v>
                </c:pt>
                <c:pt idx="36">
                  <c:v>91605</c:v>
                </c:pt>
                <c:pt idx="37">
                  <c:v>96155</c:v>
                </c:pt>
                <c:pt idx="38">
                  <c:v>100758</c:v>
                </c:pt>
                <c:pt idx="39">
                  <c:v>105296</c:v>
                </c:pt>
                <c:pt idx="40">
                  <c:v>109785</c:v>
                </c:pt>
                <c:pt idx="41">
                  <c:v>114246</c:v>
                </c:pt>
                <c:pt idx="42">
                  <c:v>119082</c:v>
                </c:pt>
                <c:pt idx="43">
                  <c:v>123922</c:v>
                </c:pt>
                <c:pt idx="44">
                  <c:v>128744</c:v>
                </c:pt>
                <c:pt idx="45">
                  <c:v>133548</c:v>
                </c:pt>
                <c:pt idx="46">
                  <c:v>138278</c:v>
                </c:pt>
                <c:pt idx="47">
                  <c:v>143031</c:v>
                </c:pt>
                <c:pt idx="48">
                  <c:v>147718</c:v>
                </c:pt>
                <c:pt idx="49">
                  <c:v>151051</c:v>
                </c:pt>
                <c:pt idx="50">
                  <c:v>154389</c:v>
                </c:pt>
                <c:pt idx="51">
                  <c:v>157679</c:v>
                </c:pt>
                <c:pt idx="52">
                  <c:v>160847</c:v>
                </c:pt>
                <c:pt idx="53">
                  <c:v>163916</c:v>
                </c:pt>
                <c:pt idx="54">
                  <c:v>166850</c:v>
                </c:pt>
                <c:pt idx="55">
                  <c:v>169424</c:v>
                </c:pt>
                <c:pt idx="56">
                  <c:v>171923</c:v>
                </c:pt>
                <c:pt idx="57">
                  <c:v>174217</c:v>
                </c:pt>
                <c:pt idx="58">
                  <c:v>176379</c:v>
                </c:pt>
                <c:pt idx="59">
                  <c:v>178339</c:v>
                </c:pt>
                <c:pt idx="60">
                  <c:v>180240</c:v>
                </c:pt>
                <c:pt idx="61">
                  <c:v>182007</c:v>
                </c:pt>
                <c:pt idx="62">
                  <c:v>183659</c:v>
                </c:pt>
                <c:pt idx="63">
                  <c:v>185248</c:v>
                </c:pt>
                <c:pt idx="64">
                  <c:v>186725</c:v>
                </c:pt>
                <c:pt idx="65">
                  <c:v>188099</c:v>
                </c:pt>
                <c:pt idx="66">
                  <c:v>189381</c:v>
                </c:pt>
                <c:pt idx="67">
                  <c:v>190777</c:v>
                </c:pt>
                <c:pt idx="68">
                  <c:v>192077</c:v>
                </c:pt>
                <c:pt idx="69">
                  <c:v>193295</c:v>
                </c:pt>
                <c:pt idx="70">
                  <c:v>194448</c:v>
                </c:pt>
                <c:pt idx="71">
                  <c:v>195522</c:v>
                </c:pt>
                <c:pt idx="72">
                  <c:v>196542</c:v>
                </c:pt>
                <c:pt idx="73">
                  <c:v>197463</c:v>
                </c:pt>
                <c:pt idx="74">
                  <c:v>198326</c:v>
                </c:pt>
                <c:pt idx="75">
                  <c:v>199155</c:v>
                </c:pt>
                <c:pt idx="76">
                  <c:v>199916</c:v>
                </c:pt>
                <c:pt idx="77">
                  <c:v>200634</c:v>
                </c:pt>
                <c:pt idx="78">
                  <c:v>201303</c:v>
                </c:pt>
                <c:pt idx="79">
                  <c:v>201951</c:v>
                </c:pt>
                <c:pt idx="80">
                  <c:v>202553</c:v>
                </c:pt>
                <c:pt idx="81">
                  <c:v>203124</c:v>
                </c:pt>
                <c:pt idx="82">
                  <c:v>203663</c:v>
                </c:pt>
                <c:pt idx="83">
                  <c:v>204168</c:v>
                </c:pt>
                <c:pt idx="84">
                  <c:v>204640</c:v>
                </c:pt>
                <c:pt idx="85">
                  <c:v>205103</c:v>
                </c:pt>
                <c:pt idx="86">
                  <c:v>205523</c:v>
                </c:pt>
                <c:pt idx="87">
                  <c:v>205925</c:v>
                </c:pt>
                <c:pt idx="88">
                  <c:v>206297</c:v>
                </c:pt>
                <c:pt idx="89">
                  <c:v>206652</c:v>
                </c:pt>
                <c:pt idx="90">
                  <c:v>207000</c:v>
                </c:pt>
                <c:pt idx="91">
                  <c:v>207321</c:v>
                </c:pt>
                <c:pt idx="92">
                  <c:v>207632</c:v>
                </c:pt>
                <c:pt idx="93">
                  <c:v>207933</c:v>
                </c:pt>
                <c:pt idx="94">
                  <c:v>208208</c:v>
                </c:pt>
                <c:pt idx="95">
                  <c:v>208462</c:v>
                </c:pt>
                <c:pt idx="96">
                  <c:v>208711</c:v>
                </c:pt>
                <c:pt idx="97">
                  <c:v>208951</c:v>
                </c:pt>
                <c:pt idx="98">
                  <c:v>209182</c:v>
                </c:pt>
                <c:pt idx="99">
                  <c:v>209401</c:v>
                </c:pt>
                <c:pt idx="100">
                  <c:v>209685</c:v>
                </c:pt>
                <c:pt idx="101">
                  <c:v>209960</c:v>
                </c:pt>
                <c:pt idx="102">
                  <c:v>210229</c:v>
                </c:pt>
                <c:pt idx="103">
                  <c:v>210502</c:v>
                </c:pt>
                <c:pt idx="104">
                  <c:v>210757</c:v>
                </c:pt>
                <c:pt idx="105">
                  <c:v>211026</c:v>
                </c:pt>
                <c:pt idx="106">
                  <c:v>211285</c:v>
                </c:pt>
                <c:pt idx="107">
                  <c:v>211559</c:v>
                </c:pt>
                <c:pt idx="108">
                  <c:v>211833</c:v>
                </c:pt>
                <c:pt idx="109">
                  <c:v>212115</c:v>
                </c:pt>
                <c:pt idx="110">
                  <c:v>212401</c:v>
                </c:pt>
                <c:pt idx="111">
                  <c:v>212688</c:v>
                </c:pt>
                <c:pt idx="112">
                  <c:v>212975</c:v>
                </c:pt>
                <c:pt idx="113">
                  <c:v>213267</c:v>
                </c:pt>
                <c:pt idx="114">
                  <c:v>213543</c:v>
                </c:pt>
                <c:pt idx="115">
                  <c:v>213832</c:v>
                </c:pt>
                <c:pt idx="116">
                  <c:v>214118</c:v>
                </c:pt>
                <c:pt idx="117">
                  <c:v>214404</c:v>
                </c:pt>
                <c:pt idx="118">
                  <c:v>214697</c:v>
                </c:pt>
                <c:pt idx="119">
                  <c:v>215006</c:v>
                </c:pt>
                <c:pt idx="120">
                  <c:v>215314</c:v>
                </c:pt>
                <c:pt idx="121">
                  <c:v>215599</c:v>
                </c:pt>
                <c:pt idx="122">
                  <c:v>215901</c:v>
                </c:pt>
                <c:pt idx="123">
                  <c:v>216208</c:v>
                </c:pt>
                <c:pt idx="124">
                  <c:v>216431</c:v>
                </c:pt>
                <c:pt idx="125">
                  <c:v>216649</c:v>
                </c:pt>
                <c:pt idx="126">
                  <c:v>216870</c:v>
                </c:pt>
                <c:pt idx="127">
                  <c:v>217088</c:v>
                </c:pt>
                <c:pt idx="128">
                  <c:v>217293</c:v>
                </c:pt>
                <c:pt idx="129">
                  <c:v>217493</c:v>
                </c:pt>
                <c:pt idx="130">
                  <c:v>217678</c:v>
                </c:pt>
                <c:pt idx="131">
                  <c:v>217861</c:v>
                </c:pt>
                <c:pt idx="132">
                  <c:v>218031</c:v>
                </c:pt>
                <c:pt idx="133">
                  <c:v>218189</c:v>
                </c:pt>
                <c:pt idx="134">
                  <c:v>218350</c:v>
                </c:pt>
                <c:pt idx="135">
                  <c:v>218502</c:v>
                </c:pt>
                <c:pt idx="136">
                  <c:v>218644</c:v>
                </c:pt>
                <c:pt idx="137">
                  <c:v>218790</c:v>
                </c:pt>
                <c:pt idx="138">
                  <c:v>218927</c:v>
                </c:pt>
                <c:pt idx="139">
                  <c:v>219057</c:v>
                </c:pt>
                <c:pt idx="140">
                  <c:v>219185</c:v>
                </c:pt>
                <c:pt idx="141">
                  <c:v>219304</c:v>
                </c:pt>
                <c:pt idx="142">
                  <c:v>219424</c:v>
                </c:pt>
                <c:pt idx="143">
                  <c:v>219544</c:v>
                </c:pt>
                <c:pt idx="144">
                  <c:v>219653</c:v>
                </c:pt>
                <c:pt idx="145">
                  <c:v>219760</c:v>
                </c:pt>
                <c:pt idx="146">
                  <c:v>219863</c:v>
                </c:pt>
                <c:pt idx="147">
                  <c:v>219964</c:v>
                </c:pt>
                <c:pt idx="148">
                  <c:v>220061</c:v>
                </c:pt>
                <c:pt idx="149">
                  <c:v>220160</c:v>
                </c:pt>
                <c:pt idx="150">
                  <c:v>220252</c:v>
                </c:pt>
                <c:pt idx="151">
                  <c:v>220344</c:v>
                </c:pt>
                <c:pt idx="152">
                  <c:v>220436</c:v>
                </c:pt>
                <c:pt idx="153">
                  <c:v>220521</c:v>
                </c:pt>
                <c:pt idx="154">
                  <c:v>220614</c:v>
                </c:pt>
                <c:pt idx="155">
                  <c:v>220705</c:v>
                </c:pt>
                <c:pt idx="156">
                  <c:v>220783</c:v>
                </c:pt>
                <c:pt idx="157">
                  <c:v>220861</c:v>
                </c:pt>
                <c:pt idx="158">
                  <c:v>220944</c:v>
                </c:pt>
                <c:pt idx="159">
                  <c:v>221023</c:v>
                </c:pt>
                <c:pt idx="160">
                  <c:v>221101</c:v>
                </c:pt>
                <c:pt idx="161">
                  <c:v>221181</c:v>
                </c:pt>
                <c:pt idx="162">
                  <c:v>221259</c:v>
                </c:pt>
                <c:pt idx="163">
                  <c:v>221331</c:v>
                </c:pt>
                <c:pt idx="164">
                  <c:v>221406</c:v>
                </c:pt>
                <c:pt idx="165">
                  <c:v>221486</c:v>
                </c:pt>
                <c:pt idx="166">
                  <c:v>221554</c:v>
                </c:pt>
                <c:pt idx="167">
                  <c:v>221628</c:v>
                </c:pt>
                <c:pt idx="168">
                  <c:v>221698</c:v>
                </c:pt>
                <c:pt idx="169">
                  <c:v>221813</c:v>
                </c:pt>
                <c:pt idx="170">
                  <c:v>221928</c:v>
                </c:pt>
                <c:pt idx="171">
                  <c:v>222044</c:v>
                </c:pt>
                <c:pt idx="172">
                  <c:v>222158</c:v>
                </c:pt>
                <c:pt idx="173">
                  <c:v>222277</c:v>
                </c:pt>
                <c:pt idx="174">
                  <c:v>222410</c:v>
                </c:pt>
                <c:pt idx="175">
                  <c:v>222547</c:v>
                </c:pt>
                <c:pt idx="176">
                  <c:v>222705</c:v>
                </c:pt>
                <c:pt idx="177">
                  <c:v>222866</c:v>
                </c:pt>
                <c:pt idx="178">
                  <c:v>223025</c:v>
                </c:pt>
                <c:pt idx="179">
                  <c:v>223194</c:v>
                </c:pt>
                <c:pt idx="180">
                  <c:v>223397</c:v>
                </c:pt>
                <c:pt idx="181">
                  <c:v>223591</c:v>
                </c:pt>
                <c:pt idx="182">
                  <c:v>223793</c:v>
                </c:pt>
                <c:pt idx="183">
                  <c:v>224017</c:v>
                </c:pt>
                <c:pt idx="184">
                  <c:v>224252</c:v>
                </c:pt>
                <c:pt idx="185">
                  <c:v>224498</c:v>
                </c:pt>
                <c:pt idx="186">
                  <c:v>224751</c:v>
                </c:pt>
                <c:pt idx="187">
                  <c:v>225012</c:v>
                </c:pt>
                <c:pt idx="188">
                  <c:v>225301</c:v>
                </c:pt>
                <c:pt idx="189">
                  <c:v>225599</c:v>
                </c:pt>
                <c:pt idx="190">
                  <c:v>225909</c:v>
                </c:pt>
                <c:pt idx="191">
                  <c:v>226237</c:v>
                </c:pt>
                <c:pt idx="192">
                  <c:v>226584</c:v>
                </c:pt>
                <c:pt idx="193">
                  <c:v>226944</c:v>
                </c:pt>
                <c:pt idx="194">
                  <c:v>227302</c:v>
                </c:pt>
                <c:pt idx="195">
                  <c:v>227699</c:v>
                </c:pt>
                <c:pt idx="196">
                  <c:v>228111</c:v>
                </c:pt>
                <c:pt idx="197">
                  <c:v>228545</c:v>
                </c:pt>
                <c:pt idx="198">
                  <c:v>228992</c:v>
                </c:pt>
                <c:pt idx="199">
                  <c:v>229352</c:v>
                </c:pt>
                <c:pt idx="200">
                  <c:v>229735</c:v>
                </c:pt>
                <c:pt idx="201">
                  <c:v>230137</c:v>
                </c:pt>
                <c:pt idx="202">
                  <c:v>230525</c:v>
                </c:pt>
                <c:pt idx="203">
                  <c:v>230942</c:v>
                </c:pt>
                <c:pt idx="204">
                  <c:v>231366</c:v>
                </c:pt>
                <c:pt idx="205">
                  <c:v>231777</c:v>
                </c:pt>
                <c:pt idx="206">
                  <c:v>232187</c:v>
                </c:pt>
                <c:pt idx="207">
                  <c:v>232594</c:v>
                </c:pt>
                <c:pt idx="208">
                  <c:v>232985</c:v>
                </c:pt>
                <c:pt idx="209">
                  <c:v>233375</c:v>
                </c:pt>
                <c:pt idx="210">
                  <c:v>233790</c:v>
                </c:pt>
                <c:pt idx="211">
                  <c:v>234204</c:v>
                </c:pt>
                <c:pt idx="212">
                  <c:v>234618</c:v>
                </c:pt>
                <c:pt idx="213">
                  <c:v>235029</c:v>
                </c:pt>
                <c:pt idx="214">
                  <c:v>235458</c:v>
                </c:pt>
                <c:pt idx="215">
                  <c:v>235867</c:v>
                </c:pt>
                <c:pt idx="216">
                  <c:v>236286</c:v>
                </c:pt>
                <c:pt idx="217">
                  <c:v>236687</c:v>
                </c:pt>
                <c:pt idx="218">
                  <c:v>237115</c:v>
                </c:pt>
                <c:pt idx="219">
                  <c:v>237523</c:v>
                </c:pt>
                <c:pt idx="220">
                  <c:v>237957</c:v>
                </c:pt>
                <c:pt idx="221">
                  <c:v>238385</c:v>
                </c:pt>
                <c:pt idx="222">
                  <c:v>238806</c:v>
                </c:pt>
                <c:pt idx="223">
                  <c:v>239211</c:v>
                </c:pt>
                <c:pt idx="224">
                  <c:v>239630</c:v>
                </c:pt>
                <c:pt idx="225">
                  <c:v>240052</c:v>
                </c:pt>
                <c:pt idx="226">
                  <c:v>240471</c:v>
                </c:pt>
                <c:pt idx="227">
                  <c:v>240893</c:v>
                </c:pt>
                <c:pt idx="228">
                  <c:v>241328</c:v>
                </c:pt>
                <c:pt idx="229">
                  <c:v>241754</c:v>
                </c:pt>
                <c:pt idx="230">
                  <c:v>242183</c:v>
                </c:pt>
                <c:pt idx="231">
                  <c:v>242623</c:v>
                </c:pt>
                <c:pt idx="232">
                  <c:v>243060</c:v>
                </c:pt>
                <c:pt idx="233">
                  <c:v>243494</c:v>
                </c:pt>
                <c:pt idx="234">
                  <c:v>243926</c:v>
                </c:pt>
                <c:pt idx="235">
                  <c:v>244377</c:v>
                </c:pt>
                <c:pt idx="236">
                  <c:v>244810</c:v>
                </c:pt>
                <c:pt idx="237">
                  <c:v>245248</c:v>
                </c:pt>
                <c:pt idx="238">
                  <c:v>245682</c:v>
                </c:pt>
                <c:pt idx="239">
                  <c:v>246109</c:v>
                </c:pt>
                <c:pt idx="240">
                  <c:v>246550</c:v>
                </c:pt>
                <c:pt idx="241">
                  <c:v>246996</c:v>
                </c:pt>
                <c:pt idx="242">
                  <c:v>247434</c:v>
                </c:pt>
                <c:pt idx="243">
                  <c:v>247866</c:v>
                </c:pt>
                <c:pt idx="244">
                  <c:v>248297</c:v>
                </c:pt>
                <c:pt idx="245">
                  <c:v>248754</c:v>
                </c:pt>
                <c:pt idx="246">
                  <c:v>249195</c:v>
                </c:pt>
                <c:pt idx="247">
                  <c:v>249633</c:v>
                </c:pt>
                <c:pt idx="248">
                  <c:v>250081</c:v>
                </c:pt>
                <c:pt idx="249">
                  <c:v>250521</c:v>
                </c:pt>
                <c:pt idx="250">
                  <c:v>250954</c:v>
                </c:pt>
                <c:pt idx="251">
                  <c:v>251396</c:v>
                </c:pt>
                <c:pt idx="252">
                  <c:v>251845</c:v>
                </c:pt>
                <c:pt idx="253">
                  <c:v>252290</c:v>
                </c:pt>
                <c:pt idx="254">
                  <c:v>252718</c:v>
                </c:pt>
                <c:pt idx="255">
                  <c:v>253167</c:v>
                </c:pt>
                <c:pt idx="256">
                  <c:v>253613</c:v>
                </c:pt>
                <c:pt idx="257">
                  <c:v>254055</c:v>
                </c:pt>
                <c:pt idx="258">
                  <c:v>254503</c:v>
                </c:pt>
                <c:pt idx="259">
                  <c:v>254941</c:v>
                </c:pt>
                <c:pt idx="260">
                  <c:v>255767</c:v>
                </c:pt>
                <c:pt idx="261">
                  <c:v>256606</c:v>
                </c:pt>
                <c:pt idx="262">
                  <c:v>257426</c:v>
                </c:pt>
                <c:pt idx="263">
                  <c:v>258350</c:v>
                </c:pt>
                <c:pt idx="264">
                  <c:v>259343</c:v>
                </c:pt>
                <c:pt idx="265">
                  <c:v>260466</c:v>
                </c:pt>
                <c:pt idx="266">
                  <c:v>261694</c:v>
                </c:pt>
                <c:pt idx="267">
                  <c:v>263085</c:v>
                </c:pt>
                <c:pt idx="268">
                  <c:v>264620</c:v>
                </c:pt>
                <c:pt idx="269">
                  <c:v>266352</c:v>
                </c:pt>
                <c:pt idx="270">
                  <c:v>268307</c:v>
                </c:pt>
                <c:pt idx="271">
                  <c:v>270443</c:v>
                </c:pt>
                <c:pt idx="272">
                  <c:v>272773</c:v>
                </c:pt>
                <c:pt idx="273">
                  <c:v>275392</c:v>
                </c:pt>
                <c:pt idx="274">
                  <c:v>278286</c:v>
                </c:pt>
                <c:pt idx="275">
                  <c:v>281536</c:v>
                </c:pt>
                <c:pt idx="276">
                  <c:v>285083</c:v>
                </c:pt>
                <c:pt idx="277">
                  <c:v>289087</c:v>
                </c:pt>
                <c:pt idx="278">
                  <c:v>293481</c:v>
                </c:pt>
                <c:pt idx="279">
                  <c:v>298354</c:v>
                </c:pt>
                <c:pt idx="280">
                  <c:v>303679</c:v>
                </c:pt>
                <c:pt idx="281">
                  <c:v>306848</c:v>
                </c:pt>
                <c:pt idx="282">
                  <c:v>310347</c:v>
                </c:pt>
                <c:pt idx="283">
                  <c:v>314223</c:v>
                </c:pt>
                <c:pt idx="284">
                  <c:v>318167</c:v>
                </c:pt>
                <c:pt idx="285">
                  <c:v>322265</c:v>
                </c:pt>
                <c:pt idx="286">
                  <c:v>326399</c:v>
                </c:pt>
                <c:pt idx="287">
                  <c:v>330367</c:v>
                </c:pt>
                <c:pt idx="288">
                  <c:v>334250</c:v>
                </c:pt>
                <c:pt idx="289">
                  <c:v>338111</c:v>
                </c:pt>
                <c:pt idx="290">
                  <c:v>341851</c:v>
                </c:pt>
                <c:pt idx="291">
                  <c:v>345420</c:v>
                </c:pt>
                <c:pt idx="292">
                  <c:v>349087</c:v>
                </c:pt>
                <c:pt idx="293">
                  <c:v>352771</c:v>
                </c:pt>
                <c:pt idx="294">
                  <c:v>356481</c:v>
                </c:pt>
                <c:pt idx="295">
                  <c:v>360146</c:v>
                </c:pt>
                <c:pt idx="296">
                  <c:v>363722</c:v>
                </c:pt>
                <c:pt idx="297">
                  <c:v>367273</c:v>
                </c:pt>
                <c:pt idx="298">
                  <c:v>370814</c:v>
                </c:pt>
                <c:pt idx="299">
                  <c:v>374298</c:v>
                </c:pt>
                <c:pt idx="300">
                  <c:v>377743</c:v>
                </c:pt>
                <c:pt idx="301">
                  <c:v>381119</c:v>
                </c:pt>
                <c:pt idx="302">
                  <c:v>384493</c:v>
                </c:pt>
                <c:pt idx="303">
                  <c:v>387846</c:v>
                </c:pt>
                <c:pt idx="304">
                  <c:v>391114</c:v>
                </c:pt>
                <c:pt idx="305">
                  <c:v>394388</c:v>
                </c:pt>
                <c:pt idx="306">
                  <c:v>397624</c:v>
                </c:pt>
                <c:pt idx="307">
                  <c:v>401793</c:v>
                </c:pt>
                <c:pt idx="308">
                  <c:v>405852</c:v>
                </c:pt>
                <c:pt idx="309">
                  <c:v>409961</c:v>
                </c:pt>
                <c:pt idx="310">
                  <c:v>414130</c:v>
                </c:pt>
                <c:pt idx="311">
                  <c:v>418366</c:v>
                </c:pt>
                <c:pt idx="312">
                  <c:v>422730</c:v>
                </c:pt>
                <c:pt idx="313">
                  <c:v>427319</c:v>
                </c:pt>
                <c:pt idx="314">
                  <c:v>432052</c:v>
                </c:pt>
                <c:pt idx="315">
                  <c:v>436965</c:v>
                </c:pt>
                <c:pt idx="316">
                  <c:v>442119</c:v>
                </c:pt>
                <c:pt idx="317">
                  <c:v>447447</c:v>
                </c:pt>
                <c:pt idx="318">
                  <c:v>452904</c:v>
                </c:pt>
                <c:pt idx="319">
                  <c:v>458487</c:v>
                </c:pt>
                <c:pt idx="320">
                  <c:v>464228</c:v>
                </c:pt>
                <c:pt idx="321">
                  <c:v>470138</c:v>
                </c:pt>
                <c:pt idx="322">
                  <c:v>476278</c:v>
                </c:pt>
                <c:pt idx="323">
                  <c:v>482626</c:v>
                </c:pt>
                <c:pt idx="324">
                  <c:v>489135</c:v>
                </c:pt>
                <c:pt idx="325">
                  <c:v>495903</c:v>
                </c:pt>
                <c:pt idx="326">
                  <c:v>502912</c:v>
                </c:pt>
                <c:pt idx="327">
                  <c:v>510089</c:v>
                </c:pt>
                <c:pt idx="328">
                  <c:v>517435</c:v>
                </c:pt>
                <c:pt idx="329">
                  <c:v>525042</c:v>
                </c:pt>
                <c:pt idx="330">
                  <c:v>532883</c:v>
                </c:pt>
                <c:pt idx="331">
                  <c:v>540975</c:v>
                </c:pt>
                <c:pt idx="332">
                  <c:v>549362</c:v>
                </c:pt>
                <c:pt idx="333">
                  <c:v>557860</c:v>
                </c:pt>
                <c:pt idx="334">
                  <c:v>566565</c:v>
                </c:pt>
                <c:pt idx="335">
                  <c:v>575631</c:v>
                </c:pt>
                <c:pt idx="336">
                  <c:v>584886</c:v>
                </c:pt>
                <c:pt idx="337">
                  <c:v>594399</c:v>
                </c:pt>
                <c:pt idx="338">
                  <c:v>601925</c:v>
                </c:pt>
                <c:pt idx="339">
                  <c:v>607345</c:v>
                </c:pt>
                <c:pt idx="340">
                  <c:v>612974</c:v>
                </c:pt>
                <c:pt idx="341">
                  <c:v>618540</c:v>
                </c:pt>
                <c:pt idx="342">
                  <c:v>623939</c:v>
                </c:pt>
                <c:pt idx="343">
                  <c:v>629174</c:v>
                </c:pt>
                <c:pt idx="344">
                  <c:v>633959</c:v>
                </c:pt>
                <c:pt idx="345">
                  <c:v>638234</c:v>
                </c:pt>
                <c:pt idx="346">
                  <c:v>642230</c:v>
                </c:pt>
                <c:pt idx="347">
                  <c:v>645907</c:v>
                </c:pt>
                <c:pt idx="348">
                  <c:v>649166</c:v>
                </c:pt>
                <c:pt idx="349">
                  <c:v>652155</c:v>
                </c:pt>
                <c:pt idx="350">
                  <c:v>654994</c:v>
                </c:pt>
                <c:pt idx="351">
                  <c:v>657692</c:v>
                </c:pt>
                <c:pt idx="352">
                  <c:v>660209</c:v>
                </c:pt>
                <c:pt idx="353">
                  <c:v>662501</c:v>
                </c:pt>
                <c:pt idx="354">
                  <c:v>664635</c:v>
                </c:pt>
                <c:pt idx="355">
                  <c:v>666590</c:v>
                </c:pt>
                <c:pt idx="356">
                  <c:v>668394</c:v>
                </c:pt>
                <c:pt idx="357">
                  <c:v>670070</c:v>
                </c:pt>
                <c:pt idx="358">
                  <c:v>671618</c:v>
                </c:pt>
                <c:pt idx="359">
                  <c:v>673049</c:v>
                </c:pt>
                <c:pt idx="360">
                  <c:v>674397</c:v>
                </c:pt>
                <c:pt idx="361">
                  <c:v>675616</c:v>
                </c:pt>
                <c:pt idx="362">
                  <c:v>676782</c:v>
                </c:pt>
                <c:pt idx="363">
                  <c:v>677836</c:v>
                </c:pt>
                <c:pt idx="364">
                  <c:v>678821</c:v>
                </c:pt>
                <c:pt idx="365">
                  <c:v>679733</c:v>
                </c:pt>
                <c:pt idx="366">
                  <c:v>680627</c:v>
                </c:pt>
                <c:pt idx="367">
                  <c:v>681470</c:v>
                </c:pt>
                <c:pt idx="368">
                  <c:v>682291</c:v>
                </c:pt>
                <c:pt idx="369">
                  <c:v>683131</c:v>
                </c:pt>
                <c:pt idx="370">
                  <c:v>684001</c:v>
                </c:pt>
                <c:pt idx="371">
                  <c:v>684959</c:v>
                </c:pt>
                <c:pt idx="372">
                  <c:v>686068</c:v>
                </c:pt>
                <c:pt idx="373">
                  <c:v>687219</c:v>
                </c:pt>
                <c:pt idx="374">
                  <c:v>688407</c:v>
                </c:pt>
                <c:pt idx="375">
                  <c:v>689683</c:v>
                </c:pt>
                <c:pt idx="376">
                  <c:v>691016</c:v>
                </c:pt>
                <c:pt idx="377">
                  <c:v>692408</c:v>
                </c:pt>
                <c:pt idx="378">
                  <c:v>693903</c:v>
                </c:pt>
                <c:pt idx="379">
                  <c:v>695517</c:v>
                </c:pt>
                <c:pt idx="380">
                  <c:v>697286</c:v>
                </c:pt>
                <c:pt idx="381">
                  <c:v>699149</c:v>
                </c:pt>
                <c:pt idx="382">
                  <c:v>701104</c:v>
                </c:pt>
                <c:pt idx="383">
                  <c:v>703189</c:v>
                </c:pt>
                <c:pt idx="384">
                  <c:v>705374</c:v>
                </c:pt>
                <c:pt idx="385">
                  <c:v>707715</c:v>
                </c:pt>
                <c:pt idx="386">
                  <c:v>710234</c:v>
                </c:pt>
                <c:pt idx="387">
                  <c:v>712866</c:v>
                </c:pt>
                <c:pt idx="388">
                  <c:v>715647</c:v>
                </c:pt>
                <c:pt idx="389">
                  <c:v>718622</c:v>
                </c:pt>
                <c:pt idx="390">
                  <c:v>721835</c:v>
                </c:pt>
                <c:pt idx="391">
                  <c:v>725162</c:v>
                </c:pt>
                <c:pt idx="392">
                  <c:v>728625</c:v>
                </c:pt>
                <c:pt idx="393">
                  <c:v>732156</c:v>
                </c:pt>
                <c:pt idx="394">
                  <c:v>735773</c:v>
                </c:pt>
                <c:pt idx="395">
                  <c:v>739338</c:v>
                </c:pt>
                <c:pt idx="396">
                  <c:v>743008</c:v>
                </c:pt>
                <c:pt idx="397">
                  <c:v>746679</c:v>
                </c:pt>
                <c:pt idx="398">
                  <c:v>750388</c:v>
                </c:pt>
                <c:pt idx="399">
                  <c:v>753927</c:v>
                </c:pt>
                <c:pt idx="400">
                  <c:v>757223</c:v>
                </c:pt>
                <c:pt idx="401">
                  <c:v>760309</c:v>
                </c:pt>
                <c:pt idx="402">
                  <c:v>763138</c:v>
                </c:pt>
                <c:pt idx="403">
                  <c:v>765718</c:v>
                </c:pt>
                <c:pt idx="404">
                  <c:v>768255</c:v>
                </c:pt>
                <c:pt idx="405">
                  <c:v>770567</c:v>
                </c:pt>
                <c:pt idx="406">
                  <c:v>772724</c:v>
                </c:pt>
                <c:pt idx="407">
                  <c:v>774717</c:v>
                </c:pt>
                <c:pt idx="408">
                  <c:v>776546</c:v>
                </c:pt>
                <c:pt idx="409">
                  <c:v>778233</c:v>
                </c:pt>
                <c:pt idx="410">
                  <c:v>779763</c:v>
                </c:pt>
                <c:pt idx="411">
                  <c:v>781193</c:v>
                </c:pt>
                <c:pt idx="412">
                  <c:v>782528</c:v>
                </c:pt>
                <c:pt idx="413">
                  <c:v>783787</c:v>
                </c:pt>
                <c:pt idx="414">
                  <c:v>784943</c:v>
                </c:pt>
                <c:pt idx="415">
                  <c:v>786024</c:v>
                </c:pt>
                <c:pt idx="416">
                  <c:v>787047</c:v>
                </c:pt>
                <c:pt idx="417">
                  <c:v>788044</c:v>
                </c:pt>
                <c:pt idx="418">
                  <c:v>789000</c:v>
                </c:pt>
                <c:pt idx="419">
                  <c:v>789939</c:v>
                </c:pt>
                <c:pt idx="420">
                  <c:v>790888</c:v>
                </c:pt>
                <c:pt idx="421">
                  <c:v>791842</c:v>
                </c:pt>
                <c:pt idx="422">
                  <c:v>792816</c:v>
                </c:pt>
                <c:pt idx="423">
                  <c:v>793851</c:v>
                </c:pt>
                <c:pt idx="424">
                  <c:v>794937</c:v>
                </c:pt>
                <c:pt idx="425">
                  <c:v>796112</c:v>
                </c:pt>
                <c:pt idx="426">
                  <c:v>797359</c:v>
                </c:pt>
                <c:pt idx="427">
                  <c:v>798683</c:v>
                </c:pt>
                <c:pt idx="428">
                  <c:v>800074</c:v>
                </c:pt>
                <c:pt idx="429">
                  <c:v>801545</c:v>
                </c:pt>
                <c:pt idx="430">
                  <c:v>803104</c:v>
                </c:pt>
                <c:pt idx="431">
                  <c:v>804765</c:v>
                </c:pt>
                <c:pt idx="432">
                  <c:v>806496</c:v>
                </c:pt>
                <c:pt idx="433">
                  <c:v>808360</c:v>
                </c:pt>
                <c:pt idx="434">
                  <c:v>810327</c:v>
                </c:pt>
                <c:pt idx="435">
                  <c:v>812399</c:v>
                </c:pt>
                <c:pt idx="436">
                  <c:v>814574</c:v>
                </c:pt>
                <c:pt idx="437">
                  <c:v>816941</c:v>
                </c:pt>
                <c:pt idx="438">
                  <c:v>819431</c:v>
                </c:pt>
                <c:pt idx="439">
                  <c:v>822028</c:v>
                </c:pt>
                <c:pt idx="440">
                  <c:v>824818</c:v>
                </c:pt>
                <c:pt idx="441">
                  <c:v>827663</c:v>
                </c:pt>
                <c:pt idx="442">
                  <c:v>830677</c:v>
                </c:pt>
                <c:pt idx="443">
                  <c:v>833766</c:v>
                </c:pt>
                <c:pt idx="444">
                  <c:v>836943</c:v>
                </c:pt>
                <c:pt idx="445">
                  <c:v>840219</c:v>
                </c:pt>
                <c:pt idx="446">
                  <c:v>843672</c:v>
                </c:pt>
                <c:pt idx="447">
                  <c:v>847108</c:v>
                </c:pt>
                <c:pt idx="448">
                  <c:v>850586</c:v>
                </c:pt>
                <c:pt idx="449">
                  <c:v>854053</c:v>
                </c:pt>
                <c:pt idx="450">
                  <c:v>857464</c:v>
                </c:pt>
                <c:pt idx="451">
                  <c:v>860613</c:v>
                </c:pt>
                <c:pt idx="452">
                  <c:v>863785</c:v>
                </c:pt>
                <c:pt idx="453">
                  <c:v>866882</c:v>
                </c:pt>
                <c:pt idx="454">
                  <c:v>869826</c:v>
                </c:pt>
                <c:pt idx="455">
                  <c:v>872670</c:v>
                </c:pt>
                <c:pt idx="456">
                  <c:v>875259</c:v>
                </c:pt>
                <c:pt idx="457">
                  <c:v>877706</c:v>
                </c:pt>
                <c:pt idx="458">
                  <c:v>880038</c:v>
                </c:pt>
                <c:pt idx="459">
                  <c:v>882211</c:v>
                </c:pt>
                <c:pt idx="460">
                  <c:v>884158</c:v>
                </c:pt>
                <c:pt idx="461">
                  <c:v>885931</c:v>
                </c:pt>
                <c:pt idx="462">
                  <c:v>887572</c:v>
                </c:pt>
                <c:pt idx="463">
                  <c:v>889102</c:v>
                </c:pt>
                <c:pt idx="464">
                  <c:v>890566</c:v>
                </c:pt>
                <c:pt idx="465">
                  <c:v>891932</c:v>
                </c:pt>
                <c:pt idx="466">
                  <c:v>893198</c:v>
                </c:pt>
                <c:pt idx="467">
                  <c:v>894365</c:v>
                </c:pt>
                <c:pt idx="468">
                  <c:v>895474</c:v>
                </c:pt>
                <c:pt idx="469">
                  <c:v>896516</c:v>
                </c:pt>
                <c:pt idx="470">
                  <c:v>897518</c:v>
                </c:pt>
                <c:pt idx="471">
                  <c:v>898511</c:v>
                </c:pt>
                <c:pt idx="472">
                  <c:v>899512</c:v>
                </c:pt>
                <c:pt idx="473">
                  <c:v>900498</c:v>
                </c:pt>
                <c:pt idx="474">
                  <c:v>901513</c:v>
                </c:pt>
                <c:pt idx="475">
                  <c:v>902565</c:v>
                </c:pt>
                <c:pt idx="476">
                  <c:v>903641</c:v>
                </c:pt>
                <c:pt idx="477">
                  <c:v>904775</c:v>
                </c:pt>
                <c:pt idx="478">
                  <c:v>905950</c:v>
                </c:pt>
                <c:pt idx="479">
                  <c:v>907209</c:v>
                </c:pt>
                <c:pt idx="480">
                  <c:v>908503</c:v>
                </c:pt>
                <c:pt idx="481">
                  <c:v>909880</c:v>
                </c:pt>
                <c:pt idx="482">
                  <c:v>911326</c:v>
                </c:pt>
                <c:pt idx="483">
                  <c:v>912881</c:v>
                </c:pt>
                <c:pt idx="484">
                  <c:v>914505</c:v>
                </c:pt>
                <c:pt idx="485">
                  <c:v>916232</c:v>
                </c:pt>
                <c:pt idx="486">
                  <c:v>918046</c:v>
                </c:pt>
                <c:pt idx="487">
                  <c:v>919959</c:v>
                </c:pt>
                <c:pt idx="488">
                  <c:v>922015</c:v>
                </c:pt>
                <c:pt idx="489">
                  <c:v>924196</c:v>
                </c:pt>
                <c:pt idx="490">
                  <c:v>926499</c:v>
                </c:pt>
                <c:pt idx="491">
                  <c:v>928907</c:v>
                </c:pt>
                <c:pt idx="492">
                  <c:v>931371</c:v>
                </c:pt>
                <c:pt idx="493">
                  <c:v>933987</c:v>
                </c:pt>
                <c:pt idx="494">
                  <c:v>936810</c:v>
                </c:pt>
                <c:pt idx="495">
                  <c:v>939711</c:v>
                </c:pt>
                <c:pt idx="496">
                  <c:v>942652</c:v>
                </c:pt>
                <c:pt idx="497">
                  <c:v>945688</c:v>
                </c:pt>
                <c:pt idx="498">
                  <c:v>948799</c:v>
                </c:pt>
                <c:pt idx="499">
                  <c:v>952071</c:v>
                </c:pt>
                <c:pt idx="500">
                  <c:v>955330</c:v>
                </c:pt>
                <c:pt idx="501">
                  <c:v>958609</c:v>
                </c:pt>
                <c:pt idx="502">
                  <c:v>961996</c:v>
                </c:pt>
                <c:pt idx="503">
                  <c:v>965265</c:v>
                </c:pt>
                <c:pt idx="504">
                  <c:v>968484</c:v>
                </c:pt>
                <c:pt idx="505">
                  <c:v>971635</c:v>
                </c:pt>
                <c:pt idx="506">
                  <c:v>974691</c:v>
                </c:pt>
                <c:pt idx="507">
                  <c:v>977706</c:v>
                </c:pt>
                <c:pt idx="508">
                  <c:v>980608</c:v>
                </c:pt>
                <c:pt idx="509">
                  <c:v>983435</c:v>
                </c:pt>
                <c:pt idx="510">
                  <c:v>986111</c:v>
                </c:pt>
                <c:pt idx="511">
                  <c:v>988592</c:v>
                </c:pt>
                <c:pt idx="512">
                  <c:v>990890</c:v>
                </c:pt>
                <c:pt idx="513">
                  <c:v>993131</c:v>
                </c:pt>
                <c:pt idx="514">
                  <c:v>995206</c:v>
                </c:pt>
                <c:pt idx="515">
                  <c:v>997126</c:v>
                </c:pt>
                <c:pt idx="516">
                  <c:v>998904</c:v>
                </c:pt>
                <c:pt idx="517">
                  <c:v>1000560</c:v>
                </c:pt>
                <c:pt idx="518">
                  <c:v>1002080</c:v>
                </c:pt>
                <c:pt idx="519">
                  <c:v>1003500</c:v>
                </c:pt>
                <c:pt idx="520">
                  <c:v>1004850</c:v>
                </c:pt>
                <c:pt idx="521">
                  <c:v>1006090</c:v>
                </c:pt>
                <c:pt idx="522">
                  <c:v>1007260</c:v>
                </c:pt>
                <c:pt idx="523">
                  <c:v>1008410</c:v>
                </c:pt>
                <c:pt idx="524">
                  <c:v>1009500</c:v>
                </c:pt>
                <c:pt idx="525">
                  <c:v>1010590</c:v>
                </c:pt>
                <c:pt idx="526">
                  <c:v>1011640</c:v>
                </c:pt>
                <c:pt idx="527">
                  <c:v>1012700</c:v>
                </c:pt>
                <c:pt idx="528">
                  <c:v>1013770</c:v>
                </c:pt>
                <c:pt idx="529">
                  <c:v>1014860</c:v>
                </c:pt>
                <c:pt idx="530">
                  <c:v>1015980</c:v>
                </c:pt>
                <c:pt idx="531">
                  <c:v>1017180</c:v>
                </c:pt>
                <c:pt idx="532">
                  <c:v>1018370</c:v>
                </c:pt>
                <c:pt idx="533">
                  <c:v>1019630</c:v>
                </c:pt>
                <c:pt idx="534">
                  <c:v>1020950</c:v>
                </c:pt>
                <c:pt idx="535">
                  <c:v>1022320</c:v>
                </c:pt>
                <c:pt idx="536">
                  <c:v>1023780</c:v>
                </c:pt>
                <c:pt idx="537">
                  <c:v>1025330</c:v>
                </c:pt>
                <c:pt idx="538">
                  <c:v>1026920</c:v>
                </c:pt>
                <c:pt idx="539">
                  <c:v>1028590</c:v>
                </c:pt>
                <c:pt idx="540">
                  <c:v>1030350</c:v>
                </c:pt>
                <c:pt idx="541">
                  <c:v>1032230</c:v>
                </c:pt>
                <c:pt idx="542">
                  <c:v>1034180</c:v>
                </c:pt>
                <c:pt idx="543">
                  <c:v>1036240</c:v>
                </c:pt>
                <c:pt idx="544">
                  <c:v>1038420</c:v>
                </c:pt>
                <c:pt idx="545">
                  <c:v>1040710</c:v>
                </c:pt>
                <c:pt idx="546">
                  <c:v>1043120</c:v>
                </c:pt>
                <c:pt idx="547">
                  <c:v>1045640</c:v>
                </c:pt>
                <c:pt idx="548">
                  <c:v>1048290</c:v>
                </c:pt>
                <c:pt idx="549">
                  <c:v>1051070</c:v>
                </c:pt>
                <c:pt idx="550">
                  <c:v>1053880</c:v>
                </c:pt>
                <c:pt idx="551">
                  <c:v>1056790</c:v>
                </c:pt>
                <c:pt idx="552">
                  <c:v>1059870</c:v>
                </c:pt>
                <c:pt idx="553">
                  <c:v>1062990</c:v>
                </c:pt>
                <c:pt idx="554">
                  <c:v>1065990</c:v>
                </c:pt>
                <c:pt idx="555">
                  <c:v>1069100</c:v>
                </c:pt>
                <c:pt idx="556">
                  <c:v>1072250</c:v>
                </c:pt>
                <c:pt idx="557">
                  <c:v>1075400</c:v>
                </c:pt>
                <c:pt idx="558">
                  <c:v>1078520</c:v>
                </c:pt>
                <c:pt idx="559">
                  <c:v>1081580</c:v>
                </c:pt>
                <c:pt idx="560">
                  <c:v>1084570</c:v>
                </c:pt>
                <c:pt idx="561">
                  <c:v>1087450</c:v>
                </c:pt>
                <c:pt idx="562">
                  <c:v>1090260</c:v>
                </c:pt>
                <c:pt idx="563">
                  <c:v>1093040</c:v>
                </c:pt>
                <c:pt idx="564">
                  <c:v>1095780</c:v>
                </c:pt>
                <c:pt idx="565">
                  <c:v>1098390</c:v>
                </c:pt>
                <c:pt idx="566">
                  <c:v>1100900</c:v>
                </c:pt>
                <c:pt idx="567">
                  <c:v>1103270</c:v>
                </c:pt>
                <c:pt idx="568">
                  <c:v>1105510</c:v>
                </c:pt>
                <c:pt idx="569">
                  <c:v>1107660</c:v>
                </c:pt>
                <c:pt idx="570">
                  <c:v>1109620</c:v>
                </c:pt>
                <c:pt idx="571">
                  <c:v>1111420</c:v>
                </c:pt>
                <c:pt idx="572">
                  <c:v>1113170</c:v>
                </c:pt>
                <c:pt idx="573">
                  <c:v>1114880</c:v>
                </c:pt>
                <c:pt idx="574">
                  <c:v>1116530</c:v>
                </c:pt>
                <c:pt idx="575">
                  <c:v>1118010</c:v>
                </c:pt>
                <c:pt idx="576">
                  <c:v>1119420</c:v>
                </c:pt>
                <c:pt idx="577">
                  <c:v>1120680</c:v>
                </c:pt>
                <c:pt idx="578">
                  <c:v>1121920</c:v>
                </c:pt>
                <c:pt idx="579">
                  <c:v>1123160</c:v>
                </c:pt>
                <c:pt idx="580">
                  <c:v>1124370</c:v>
                </c:pt>
                <c:pt idx="581">
                  <c:v>1125570</c:v>
                </c:pt>
                <c:pt idx="582">
                  <c:v>1126780</c:v>
                </c:pt>
                <c:pt idx="583">
                  <c:v>1127990</c:v>
                </c:pt>
                <c:pt idx="584">
                  <c:v>1129170</c:v>
                </c:pt>
                <c:pt idx="585">
                  <c:v>1130360</c:v>
                </c:pt>
                <c:pt idx="586">
                  <c:v>1131560</c:v>
                </c:pt>
                <c:pt idx="587">
                  <c:v>1132830</c:v>
                </c:pt>
                <c:pt idx="588">
                  <c:v>1134140</c:v>
                </c:pt>
                <c:pt idx="589">
                  <c:v>1135490</c:v>
                </c:pt>
                <c:pt idx="590">
                  <c:v>1136900</c:v>
                </c:pt>
                <c:pt idx="591">
                  <c:v>1138370</c:v>
                </c:pt>
                <c:pt idx="592">
                  <c:v>1139910</c:v>
                </c:pt>
                <c:pt idx="593">
                  <c:v>1141490</c:v>
                </c:pt>
                <c:pt idx="594">
                  <c:v>1143110</c:v>
                </c:pt>
                <c:pt idx="595">
                  <c:v>1144830</c:v>
                </c:pt>
                <c:pt idx="596">
                  <c:v>1146640</c:v>
                </c:pt>
                <c:pt idx="597">
                  <c:v>1148520</c:v>
                </c:pt>
                <c:pt idx="598">
                  <c:v>1150470</c:v>
                </c:pt>
                <c:pt idx="599">
                  <c:v>1152540</c:v>
                </c:pt>
                <c:pt idx="600">
                  <c:v>1154680</c:v>
                </c:pt>
                <c:pt idx="601">
                  <c:v>1156930</c:v>
                </c:pt>
                <c:pt idx="602">
                  <c:v>1159240</c:v>
                </c:pt>
                <c:pt idx="603">
                  <c:v>1161700</c:v>
                </c:pt>
                <c:pt idx="604">
                  <c:v>1164230</c:v>
                </c:pt>
                <c:pt idx="605">
                  <c:v>1166840</c:v>
                </c:pt>
                <c:pt idx="606">
                  <c:v>1169580</c:v>
                </c:pt>
                <c:pt idx="607">
                  <c:v>1172400</c:v>
                </c:pt>
                <c:pt idx="608">
                  <c:v>1175200</c:v>
                </c:pt>
                <c:pt idx="609">
                  <c:v>1178050</c:v>
                </c:pt>
                <c:pt idx="610">
                  <c:v>1180950</c:v>
                </c:pt>
                <c:pt idx="611">
                  <c:v>1183950</c:v>
                </c:pt>
                <c:pt idx="612">
                  <c:v>1186980</c:v>
                </c:pt>
                <c:pt idx="613">
                  <c:v>1190030</c:v>
                </c:pt>
                <c:pt idx="614">
                  <c:v>1193000</c:v>
                </c:pt>
                <c:pt idx="615">
                  <c:v>1195820</c:v>
                </c:pt>
                <c:pt idx="616">
                  <c:v>1198570</c:v>
                </c:pt>
                <c:pt idx="617">
                  <c:v>1201210</c:v>
                </c:pt>
                <c:pt idx="618">
                  <c:v>1203740</c:v>
                </c:pt>
                <c:pt idx="619">
                  <c:v>1206350</c:v>
                </c:pt>
                <c:pt idx="620">
                  <c:v>1208870</c:v>
                </c:pt>
                <c:pt idx="621">
                  <c:v>1211300</c:v>
                </c:pt>
                <c:pt idx="622">
                  <c:v>1213620</c:v>
                </c:pt>
                <c:pt idx="623">
                  <c:v>1215850</c:v>
                </c:pt>
                <c:pt idx="624">
                  <c:v>1218020</c:v>
                </c:pt>
                <c:pt idx="625">
                  <c:v>1220080</c:v>
                </c:pt>
                <c:pt idx="626">
                  <c:v>1222050</c:v>
                </c:pt>
                <c:pt idx="627">
                  <c:v>1223980</c:v>
                </c:pt>
                <c:pt idx="628">
                  <c:v>1225850</c:v>
                </c:pt>
                <c:pt idx="629">
                  <c:v>1227600</c:v>
                </c:pt>
                <c:pt idx="630">
                  <c:v>1229290</c:v>
                </c:pt>
                <c:pt idx="631">
                  <c:v>1230830</c:v>
                </c:pt>
                <c:pt idx="632">
                  <c:v>1232330</c:v>
                </c:pt>
                <c:pt idx="633">
                  <c:v>1233780</c:v>
                </c:pt>
                <c:pt idx="634">
                  <c:v>1235150</c:v>
                </c:pt>
                <c:pt idx="635">
                  <c:v>1236470</c:v>
                </c:pt>
                <c:pt idx="636">
                  <c:v>1237840</c:v>
                </c:pt>
                <c:pt idx="637">
                  <c:v>1239170</c:v>
                </c:pt>
                <c:pt idx="638">
                  <c:v>1240470</c:v>
                </c:pt>
                <c:pt idx="639">
                  <c:v>1241750</c:v>
                </c:pt>
                <c:pt idx="640">
                  <c:v>1243010</c:v>
                </c:pt>
                <c:pt idx="641">
                  <c:v>1244270</c:v>
                </c:pt>
                <c:pt idx="642">
                  <c:v>1245560</c:v>
                </c:pt>
                <c:pt idx="643">
                  <c:v>1246880</c:v>
                </c:pt>
                <c:pt idx="644">
                  <c:v>1248210</c:v>
                </c:pt>
                <c:pt idx="645">
                  <c:v>1249600</c:v>
                </c:pt>
                <c:pt idx="646">
                  <c:v>1251010</c:v>
                </c:pt>
                <c:pt idx="647">
                  <c:v>1252460</c:v>
                </c:pt>
                <c:pt idx="648">
                  <c:v>1253940</c:v>
                </c:pt>
                <c:pt idx="649">
                  <c:v>1255440</c:v>
                </c:pt>
                <c:pt idx="650">
                  <c:v>1257020</c:v>
                </c:pt>
                <c:pt idx="651">
                  <c:v>1258710</c:v>
                </c:pt>
                <c:pt idx="652">
                  <c:v>1260440</c:v>
                </c:pt>
                <c:pt idx="653">
                  <c:v>1262240</c:v>
                </c:pt>
                <c:pt idx="654">
                  <c:v>1264120</c:v>
                </c:pt>
                <c:pt idx="655">
                  <c:v>1266030</c:v>
                </c:pt>
                <c:pt idx="656">
                  <c:v>1268020</c:v>
                </c:pt>
                <c:pt idx="657">
                  <c:v>1270100</c:v>
                </c:pt>
                <c:pt idx="658">
                  <c:v>1272250</c:v>
                </c:pt>
                <c:pt idx="659">
                  <c:v>1274490</c:v>
                </c:pt>
                <c:pt idx="660">
                  <c:v>1276860</c:v>
                </c:pt>
                <c:pt idx="661">
                  <c:v>1279220</c:v>
                </c:pt>
                <c:pt idx="662">
                  <c:v>1281700</c:v>
                </c:pt>
                <c:pt idx="663">
                  <c:v>1284220</c:v>
                </c:pt>
                <c:pt idx="664">
                  <c:v>1286800</c:v>
                </c:pt>
                <c:pt idx="665">
                  <c:v>1289450</c:v>
                </c:pt>
                <c:pt idx="666">
                  <c:v>1292150</c:v>
                </c:pt>
                <c:pt idx="667">
                  <c:v>1294850</c:v>
                </c:pt>
                <c:pt idx="668">
                  <c:v>1297580</c:v>
                </c:pt>
                <c:pt idx="669">
                  <c:v>1300340</c:v>
                </c:pt>
                <c:pt idx="670">
                  <c:v>1303070</c:v>
                </c:pt>
                <c:pt idx="671">
                  <c:v>1305840</c:v>
                </c:pt>
                <c:pt idx="672">
                  <c:v>1308560</c:v>
                </c:pt>
                <c:pt idx="673">
                  <c:v>1311360</c:v>
                </c:pt>
                <c:pt idx="674">
                  <c:v>1314080</c:v>
                </c:pt>
                <c:pt idx="675">
                  <c:v>1316670</c:v>
                </c:pt>
                <c:pt idx="676">
                  <c:v>1319260</c:v>
                </c:pt>
                <c:pt idx="677">
                  <c:v>1321780</c:v>
                </c:pt>
                <c:pt idx="678">
                  <c:v>1324190</c:v>
                </c:pt>
                <c:pt idx="679">
                  <c:v>1326620</c:v>
                </c:pt>
                <c:pt idx="680">
                  <c:v>1328960</c:v>
                </c:pt>
                <c:pt idx="681">
                  <c:v>1331200</c:v>
                </c:pt>
                <c:pt idx="682">
                  <c:v>1333340</c:v>
                </c:pt>
                <c:pt idx="683">
                  <c:v>1335450</c:v>
                </c:pt>
                <c:pt idx="684">
                  <c:v>1337460</c:v>
                </c:pt>
                <c:pt idx="685">
                  <c:v>1339410</c:v>
                </c:pt>
                <c:pt idx="686">
                  <c:v>1341340</c:v>
                </c:pt>
                <c:pt idx="687">
                  <c:v>1343220</c:v>
                </c:pt>
                <c:pt idx="688">
                  <c:v>1345000</c:v>
                </c:pt>
                <c:pt idx="689">
                  <c:v>1346740</c:v>
                </c:pt>
                <c:pt idx="690">
                  <c:v>1348470</c:v>
                </c:pt>
                <c:pt idx="691">
                  <c:v>1350090</c:v>
                </c:pt>
                <c:pt idx="692">
                  <c:v>1351640</c:v>
                </c:pt>
                <c:pt idx="693">
                  <c:v>1353190</c:v>
                </c:pt>
                <c:pt idx="694">
                  <c:v>1354730</c:v>
                </c:pt>
                <c:pt idx="695">
                  <c:v>1356280</c:v>
                </c:pt>
                <c:pt idx="696">
                  <c:v>1357800</c:v>
                </c:pt>
                <c:pt idx="697">
                  <c:v>1359300</c:v>
                </c:pt>
                <c:pt idx="698">
                  <c:v>1360790</c:v>
                </c:pt>
                <c:pt idx="699">
                  <c:v>1362240</c:v>
                </c:pt>
                <c:pt idx="700">
                  <c:v>1363700</c:v>
                </c:pt>
                <c:pt idx="701">
                  <c:v>1365160</c:v>
                </c:pt>
                <c:pt idx="702">
                  <c:v>1366590</c:v>
                </c:pt>
                <c:pt idx="703">
                  <c:v>1368090</c:v>
                </c:pt>
                <c:pt idx="704">
                  <c:v>1369600</c:v>
                </c:pt>
                <c:pt idx="705">
                  <c:v>1371120</c:v>
                </c:pt>
                <c:pt idx="706">
                  <c:v>1372630</c:v>
                </c:pt>
                <c:pt idx="707">
                  <c:v>1374180</c:v>
                </c:pt>
                <c:pt idx="708">
                  <c:v>1375750</c:v>
                </c:pt>
                <c:pt idx="709">
                  <c:v>1377390</c:v>
                </c:pt>
                <c:pt idx="710">
                  <c:v>1379050</c:v>
                </c:pt>
                <c:pt idx="711">
                  <c:v>1380750</c:v>
                </c:pt>
                <c:pt idx="712">
                  <c:v>1382510</c:v>
                </c:pt>
                <c:pt idx="713">
                  <c:v>1384330</c:v>
                </c:pt>
                <c:pt idx="714">
                  <c:v>1386190</c:v>
                </c:pt>
                <c:pt idx="715">
                  <c:v>1388040</c:v>
                </c:pt>
                <c:pt idx="716">
                  <c:v>1390000</c:v>
                </c:pt>
                <c:pt idx="717">
                  <c:v>1391990</c:v>
                </c:pt>
                <c:pt idx="718">
                  <c:v>1394070</c:v>
                </c:pt>
                <c:pt idx="719">
                  <c:v>1396180</c:v>
                </c:pt>
                <c:pt idx="720">
                  <c:v>1398350</c:v>
                </c:pt>
                <c:pt idx="721">
                  <c:v>1400550</c:v>
                </c:pt>
                <c:pt idx="722">
                  <c:v>1402810</c:v>
                </c:pt>
                <c:pt idx="723">
                  <c:v>1405120</c:v>
                </c:pt>
                <c:pt idx="724">
                  <c:v>1407430</c:v>
                </c:pt>
                <c:pt idx="725">
                  <c:v>1409740</c:v>
                </c:pt>
                <c:pt idx="726">
                  <c:v>1412150</c:v>
                </c:pt>
                <c:pt idx="727">
                  <c:v>1414550</c:v>
                </c:pt>
                <c:pt idx="728">
                  <c:v>1416920</c:v>
                </c:pt>
                <c:pt idx="729">
                  <c:v>1419340</c:v>
                </c:pt>
                <c:pt idx="730">
                  <c:v>1421780</c:v>
                </c:pt>
                <c:pt idx="731">
                  <c:v>1424220</c:v>
                </c:pt>
                <c:pt idx="732">
                  <c:v>1426720</c:v>
                </c:pt>
                <c:pt idx="733">
                  <c:v>1429190</c:v>
                </c:pt>
                <c:pt idx="734">
                  <c:v>1431750</c:v>
                </c:pt>
                <c:pt idx="735">
                  <c:v>1434260</c:v>
                </c:pt>
                <c:pt idx="736">
                  <c:v>1436760</c:v>
                </c:pt>
                <c:pt idx="737">
                  <c:v>1439180</c:v>
                </c:pt>
                <c:pt idx="738">
                  <c:v>1441580</c:v>
                </c:pt>
                <c:pt idx="739">
                  <c:v>1443960</c:v>
                </c:pt>
                <c:pt idx="740">
                  <c:v>1446300</c:v>
                </c:pt>
                <c:pt idx="741">
                  <c:v>1448640</c:v>
                </c:pt>
                <c:pt idx="742">
                  <c:v>1450900</c:v>
                </c:pt>
                <c:pt idx="743">
                  <c:v>1453140</c:v>
                </c:pt>
                <c:pt idx="744">
                  <c:v>1455330</c:v>
                </c:pt>
                <c:pt idx="745">
                  <c:v>1457440</c:v>
                </c:pt>
                <c:pt idx="746">
                  <c:v>1459550</c:v>
                </c:pt>
                <c:pt idx="747">
                  <c:v>1461610</c:v>
                </c:pt>
                <c:pt idx="748">
                  <c:v>1463700</c:v>
                </c:pt>
                <c:pt idx="749">
                  <c:v>1465670</c:v>
                </c:pt>
                <c:pt idx="750">
                  <c:v>1467590</c:v>
                </c:pt>
                <c:pt idx="751">
                  <c:v>1469380</c:v>
                </c:pt>
                <c:pt idx="752">
                  <c:v>1471160</c:v>
                </c:pt>
                <c:pt idx="753">
                  <c:v>1472880</c:v>
                </c:pt>
                <c:pt idx="754">
                  <c:v>1474550</c:v>
                </c:pt>
                <c:pt idx="755">
                  <c:v>1476150</c:v>
                </c:pt>
                <c:pt idx="756">
                  <c:v>1477770</c:v>
                </c:pt>
                <c:pt idx="757">
                  <c:v>1479350</c:v>
                </c:pt>
                <c:pt idx="758">
                  <c:v>1480930</c:v>
                </c:pt>
                <c:pt idx="759">
                  <c:v>1482500</c:v>
                </c:pt>
                <c:pt idx="760">
                  <c:v>1484060</c:v>
                </c:pt>
                <c:pt idx="761">
                  <c:v>1485630</c:v>
                </c:pt>
                <c:pt idx="762">
                  <c:v>1487200</c:v>
                </c:pt>
                <c:pt idx="763">
                  <c:v>1488730</c:v>
                </c:pt>
                <c:pt idx="764">
                  <c:v>1490280</c:v>
                </c:pt>
                <c:pt idx="765">
                  <c:v>1491840</c:v>
                </c:pt>
                <c:pt idx="766">
                  <c:v>1493460</c:v>
                </c:pt>
                <c:pt idx="767">
                  <c:v>1495090</c:v>
                </c:pt>
                <c:pt idx="768">
                  <c:v>1496720</c:v>
                </c:pt>
                <c:pt idx="769">
                  <c:v>1498390</c:v>
                </c:pt>
                <c:pt idx="770">
                  <c:v>1500070</c:v>
                </c:pt>
                <c:pt idx="771">
                  <c:v>1501740</c:v>
                </c:pt>
                <c:pt idx="772">
                  <c:v>1503450</c:v>
                </c:pt>
                <c:pt idx="773">
                  <c:v>1505150</c:v>
                </c:pt>
                <c:pt idx="774">
                  <c:v>1506930</c:v>
                </c:pt>
                <c:pt idx="775">
                  <c:v>1508740</c:v>
                </c:pt>
                <c:pt idx="776">
                  <c:v>1510590</c:v>
                </c:pt>
                <c:pt idx="777">
                  <c:v>1512440</c:v>
                </c:pt>
                <c:pt idx="778">
                  <c:v>1514280</c:v>
                </c:pt>
                <c:pt idx="779">
                  <c:v>1516130</c:v>
                </c:pt>
                <c:pt idx="780">
                  <c:v>1518060</c:v>
                </c:pt>
                <c:pt idx="781">
                  <c:v>1519990</c:v>
                </c:pt>
                <c:pt idx="782">
                  <c:v>1521950</c:v>
                </c:pt>
                <c:pt idx="783">
                  <c:v>1523950</c:v>
                </c:pt>
                <c:pt idx="784">
                  <c:v>1525950</c:v>
                </c:pt>
                <c:pt idx="785">
                  <c:v>1527980</c:v>
                </c:pt>
                <c:pt idx="786">
                  <c:v>1530100</c:v>
                </c:pt>
                <c:pt idx="787">
                  <c:v>1532240</c:v>
                </c:pt>
                <c:pt idx="788">
                  <c:v>1534400</c:v>
                </c:pt>
                <c:pt idx="789">
                  <c:v>1536630</c:v>
                </c:pt>
                <c:pt idx="790">
                  <c:v>1538900</c:v>
                </c:pt>
                <c:pt idx="791">
                  <c:v>1541150</c:v>
                </c:pt>
                <c:pt idx="792">
                  <c:v>1543280</c:v>
                </c:pt>
                <c:pt idx="793">
                  <c:v>1545470</c:v>
                </c:pt>
                <c:pt idx="794">
                  <c:v>1547640</c:v>
                </c:pt>
                <c:pt idx="795">
                  <c:v>1549830</c:v>
                </c:pt>
                <c:pt idx="796">
                  <c:v>1552060</c:v>
                </c:pt>
                <c:pt idx="797">
                  <c:v>1554270</c:v>
                </c:pt>
                <c:pt idx="798">
                  <c:v>1556430</c:v>
                </c:pt>
                <c:pt idx="799">
                  <c:v>1558650</c:v>
                </c:pt>
                <c:pt idx="800">
                  <c:v>1560820</c:v>
                </c:pt>
                <c:pt idx="801">
                  <c:v>1562950</c:v>
                </c:pt>
                <c:pt idx="802">
                  <c:v>1565050</c:v>
                </c:pt>
                <c:pt idx="803">
                  <c:v>1567200</c:v>
                </c:pt>
                <c:pt idx="804">
                  <c:v>1569310</c:v>
                </c:pt>
                <c:pt idx="805">
                  <c:v>1571470</c:v>
                </c:pt>
                <c:pt idx="806">
                  <c:v>1573660</c:v>
                </c:pt>
                <c:pt idx="807">
                  <c:v>1575790</c:v>
                </c:pt>
                <c:pt idx="808">
                  <c:v>1577960</c:v>
                </c:pt>
                <c:pt idx="809">
                  <c:v>1580030</c:v>
                </c:pt>
                <c:pt idx="810">
                  <c:v>1582130</c:v>
                </c:pt>
                <c:pt idx="811">
                  <c:v>1584270</c:v>
                </c:pt>
                <c:pt idx="812">
                  <c:v>1586460</c:v>
                </c:pt>
                <c:pt idx="813">
                  <c:v>1588600</c:v>
                </c:pt>
                <c:pt idx="814">
                  <c:v>1590750</c:v>
                </c:pt>
                <c:pt idx="815">
                  <c:v>1592890</c:v>
                </c:pt>
                <c:pt idx="816">
                  <c:v>1594940</c:v>
                </c:pt>
                <c:pt idx="817">
                  <c:v>1596980</c:v>
                </c:pt>
                <c:pt idx="818">
                  <c:v>1599010</c:v>
                </c:pt>
                <c:pt idx="819">
                  <c:v>1600970</c:v>
                </c:pt>
                <c:pt idx="820">
                  <c:v>1602950</c:v>
                </c:pt>
                <c:pt idx="821">
                  <c:v>1604770</c:v>
                </c:pt>
                <c:pt idx="822">
                  <c:v>1606580</c:v>
                </c:pt>
                <c:pt idx="823">
                  <c:v>1608410</c:v>
                </c:pt>
                <c:pt idx="824">
                  <c:v>1610250</c:v>
                </c:pt>
                <c:pt idx="825">
                  <c:v>1612040</c:v>
                </c:pt>
                <c:pt idx="826">
                  <c:v>1613830</c:v>
                </c:pt>
                <c:pt idx="827">
                  <c:v>1615580</c:v>
                </c:pt>
                <c:pt idx="828">
                  <c:v>1617330</c:v>
                </c:pt>
                <c:pt idx="829">
                  <c:v>1619100</c:v>
                </c:pt>
                <c:pt idx="830">
                  <c:v>1620900</c:v>
                </c:pt>
                <c:pt idx="831">
                  <c:v>1622690</c:v>
                </c:pt>
                <c:pt idx="832">
                  <c:v>1624440</c:v>
                </c:pt>
                <c:pt idx="833">
                  <c:v>1626210</c:v>
                </c:pt>
                <c:pt idx="834">
                  <c:v>1628020</c:v>
                </c:pt>
                <c:pt idx="835">
                  <c:v>1629860</c:v>
                </c:pt>
                <c:pt idx="836">
                  <c:v>1631700</c:v>
                </c:pt>
                <c:pt idx="837">
                  <c:v>1633540</c:v>
                </c:pt>
                <c:pt idx="838">
                  <c:v>1635450</c:v>
                </c:pt>
                <c:pt idx="839">
                  <c:v>1637320</c:v>
                </c:pt>
                <c:pt idx="840">
                  <c:v>1639120</c:v>
                </c:pt>
                <c:pt idx="841">
                  <c:v>1640980</c:v>
                </c:pt>
                <c:pt idx="842">
                  <c:v>1642800</c:v>
                </c:pt>
                <c:pt idx="843">
                  <c:v>1644690</c:v>
                </c:pt>
                <c:pt idx="844">
                  <c:v>1646610</c:v>
                </c:pt>
                <c:pt idx="845">
                  <c:v>1648500</c:v>
                </c:pt>
                <c:pt idx="846">
                  <c:v>1650430</c:v>
                </c:pt>
                <c:pt idx="847">
                  <c:v>1652360</c:v>
                </c:pt>
                <c:pt idx="848">
                  <c:v>1654280</c:v>
                </c:pt>
                <c:pt idx="849">
                  <c:v>1656270</c:v>
                </c:pt>
                <c:pt idx="850">
                  <c:v>1658270</c:v>
                </c:pt>
                <c:pt idx="851">
                  <c:v>1660300</c:v>
                </c:pt>
                <c:pt idx="852">
                  <c:v>1662270</c:v>
                </c:pt>
                <c:pt idx="853">
                  <c:v>1664280</c:v>
                </c:pt>
                <c:pt idx="854">
                  <c:v>1666240</c:v>
                </c:pt>
                <c:pt idx="855">
                  <c:v>1668260</c:v>
                </c:pt>
                <c:pt idx="856">
                  <c:v>1670300</c:v>
                </c:pt>
                <c:pt idx="857">
                  <c:v>1672250</c:v>
                </c:pt>
                <c:pt idx="858">
                  <c:v>1674220</c:v>
                </c:pt>
                <c:pt idx="859">
                  <c:v>1676260</c:v>
                </c:pt>
                <c:pt idx="860">
                  <c:v>1678320</c:v>
                </c:pt>
                <c:pt idx="861">
                  <c:v>1680310</c:v>
                </c:pt>
                <c:pt idx="862">
                  <c:v>1682260</c:v>
                </c:pt>
                <c:pt idx="863">
                  <c:v>1684210</c:v>
                </c:pt>
                <c:pt idx="864">
                  <c:v>1686180</c:v>
                </c:pt>
                <c:pt idx="865">
                  <c:v>1688160</c:v>
                </c:pt>
                <c:pt idx="866">
                  <c:v>1690130</c:v>
                </c:pt>
                <c:pt idx="867">
                  <c:v>1692050</c:v>
                </c:pt>
                <c:pt idx="868">
                  <c:v>1693970</c:v>
                </c:pt>
                <c:pt idx="869">
                  <c:v>1695930</c:v>
                </c:pt>
                <c:pt idx="870">
                  <c:v>1697900</c:v>
                </c:pt>
                <c:pt idx="871">
                  <c:v>1699840</c:v>
                </c:pt>
                <c:pt idx="872">
                  <c:v>1701710</c:v>
                </c:pt>
                <c:pt idx="873">
                  <c:v>1703630</c:v>
                </c:pt>
                <c:pt idx="874">
                  <c:v>1705560</c:v>
                </c:pt>
                <c:pt idx="875">
                  <c:v>1707520</c:v>
                </c:pt>
                <c:pt idx="876">
                  <c:v>1709460</c:v>
                </c:pt>
                <c:pt idx="877">
                  <c:v>1711430</c:v>
                </c:pt>
                <c:pt idx="878">
                  <c:v>1713390</c:v>
                </c:pt>
                <c:pt idx="879">
                  <c:v>1715320</c:v>
                </c:pt>
                <c:pt idx="880">
                  <c:v>1717260</c:v>
                </c:pt>
                <c:pt idx="881">
                  <c:v>1719260</c:v>
                </c:pt>
                <c:pt idx="882">
                  <c:v>1721240</c:v>
                </c:pt>
                <c:pt idx="883">
                  <c:v>1723280</c:v>
                </c:pt>
                <c:pt idx="884">
                  <c:v>1725260</c:v>
                </c:pt>
                <c:pt idx="885">
                  <c:v>1727310</c:v>
                </c:pt>
                <c:pt idx="886">
                  <c:v>1729380</c:v>
                </c:pt>
                <c:pt idx="887">
                  <c:v>1731500</c:v>
                </c:pt>
                <c:pt idx="888">
                  <c:v>1733540</c:v>
                </c:pt>
                <c:pt idx="889">
                  <c:v>1735600</c:v>
                </c:pt>
                <c:pt idx="890">
                  <c:v>1737620</c:v>
                </c:pt>
                <c:pt idx="891">
                  <c:v>1739680</c:v>
                </c:pt>
                <c:pt idx="892">
                  <c:v>1741690</c:v>
                </c:pt>
                <c:pt idx="893">
                  <c:v>1743660</c:v>
                </c:pt>
                <c:pt idx="894">
                  <c:v>1745680</c:v>
                </c:pt>
                <c:pt idx="895">
                  <c:v>1747740</c:v>
                </c:pt>
                <c:pt idx="896">
                  <c:v>1749660</c:v>
                </c:pt>
                <c:pt idx="897">
                  <c:v>1751590</c:v>
                </c:pt>
                <c:pt idx="898">
                  <c:v>1753500</c:v>
                </c:pt>
                <c:pt idx="899">
                  <c:v>1755410</c:v>
                </c:pt>
                <c:pt idx="900">
                  <c:v>1757340</c:v>
                </c:pt>
                <c:pt idx="901">
                  <c:v>1759250</c:v>
                </c:pt>
                <c:pt idx="902">
                  <c:v>1761110</c:v>
                </c:pt>
                <c:pt idx="903">
                  <c:v>1763000</c:v>
                </c:pt>
                <c:pt idx="904">
                  <c:v>1764930</c:v>
                </c:pt>
                <c:pt idx="905">
                  <c:v>1766850</c:v>
                </c:pt>
                <c:pt idx="906">
                  <c:v>1768760</c:v>
                </c:pt>
                <c:pt idx="907">
                  <c:v>1770690</c:v>
                </c:pt>
                <c:pt idx="908">
                  <c:v>1772640</c:v>
                </c:pt>
                <c:pt idx="909">
                  <c:v>1774560</c:v>
                </c:pt>
                <c:pt idx="910">
                  <c:v>1776490</c:v>
                </c:pt>
                <c:pt idx="911">
                  <c:v>1778460</c:v>
                </c:pt>
                <c:pt idx="912">
                  <c:v>1780380</c:v>
                </c:pt>
                <c:pt idx="913">
                  <c:v>1782360</c:v>
                </c:pt>
                <c:pt idx="914">
                  <c:v>1784410</c:v>
                </c:pt>
                <c:pt idx="915">
                  <c:v>1786420</c:v>
                </c:pt>
                <c:pt idx="916">
                  <c:v>1788390</c:v>
                </c:pt>
                <c:pt idx="917">
                  <c:v>1790350</c:v>
                </c:pt>
                <c:pt idx="918">
                  <c:v>1792380</c:v>
                </c:pt>
                <c:pt idx="919">
                  <c:v>1794370</c:v>
                </c:pt>
                <c:pt idx="920">
                  <c:v>1796380</c:v>
                </c:pt>
                <c:pt idx="921">
                  <c:v>1798410</c:v>
                </c:pt>
                <c:pt idx="922">
                  <c:v>1800460</c:v>
                </c:pt>
                <c:pt idx="923">
                  <c:v>1802410</c:v>
                </c:pt>
                <c:pt idx="924">
                  <c:v>1804370</c:v>
                </c:pt>
                <c:pt idx="925">
                  <c:v>1806340</c:v>
                </c:pt>
                <c:pt idx="926">
                  <c:v>1808330</c:v>
                </c:pt>
                <c:pt idx="927">
                  <c:v>1810260</c:v>
                </c:pt>
                <c:pt idx="928">
                  <c:v>1812280</c:v>
                </c:pt>
                <c:pt idx="929">
                  <c:v>1814220</c:v>
                </c:pt>
                <c:pt idx="930">
                  <c:v>1816160</c:v>
                </c:pt>
                <c:pt idx="931">
                  <c:v>1818080</c:v>
                </c:pt>
                <c:pt idx="932">
                  <c:v>1820020</c:v>
                </c:pt>
                <c:pt idx="933">
                  <c:v>1821980</c:v>
                </c:pt>
                <c:pt idx="934">
                  <c:v>1823930</c:v>
                </c:pt>
                <c:pt idx="935">
                  <c:v>1825860</c:v>
                </c:pt>
                <c:pt idx="936">
                  <c:v>1827820</c:v>
                </c:pt>
                <c:pt idx="937">
                  <c:v>1829790</c:v>
                </c:pt>
                <c:pt idx="938">
                  <c:v>1831770</c:v>
                </c:pt>
                <c:pt idx="939">
                  <c:v>1833670</c:v>
                </c:pt>
                <c:pt idx="940">
                  <c:v>1835640</c:v>
                </c:pt>
                <c:pt idx="941">
                  <c:v>1837620</c:v>
                </c:pt>
                <c:pt idx="942">
                  <c:v>1839570</c:v>
                </c:pt>
                <c:pt idx="943">
                  <c:v>1841530</c:v>
                </c:pt>
                <c:pt idx="944">
                  <c:v>1843460</c:v>
                </c:pt>
                <c:pt idx="945">
                  <c:v>1845380</c:v>
                </c:pt>
                <c:pt idx="946">
                  <c:v>1847280</c:v>
                </c:pt>
                <c:pt idx="947">
                  <c:v>1849180</c:v>
                </c:pt>
                <c:pt idx="948">
                  <c:v>1851050</c:v>
                </c:pt>
                <c:pt idx="949">
                  <c:v>1852930</c:v>
                </c:pt>
                <c:pt idx="950">
                  <c:v>1854890</c:v>
                </c:pt>
                <c:pt idx="951">
                  <c:v>1856740</c:v>
                </c:pt>
                <c:pt idx="952">
                  <c:v>1858590</c:v>
                </c:pt>
                <c:pt idx="953">
                  <c:v>1860500</c:v>
                </c:pt>
                <c:pt idx="954">
                  <c:v>1862370</c:v>
                </c:pt>
                <c:pt idx="955">
                  <c:v>1864290</c:v>
                </c:pt>
                <c:pt idx="956">
                  <c:v>1866170</c:v>
                </c:pt>
                <c:pt idx="957">
                  <c:v>1868070</c:v>
                </c:pt>
                <c:pt idx="958">
                  <c:v>1869890</c:v>
                </c:pt>
                <c:pt idx="959">
                  <c:v>1871790</c:v>
                </c:pt>
                <c:pt idx="960">
                  <c:v>1873690</c:v>
                </c:pt>
                <c:pt idx="961">
                  <c:v>1875600</c:v>
                </c:pt>
                <c:pt idx="962">
                  <c:v>1877510</c:v>
                </c:pt>
                <c:pt idx="963">
                  <c:v>1879470</c:v>
                </c:pt>
                <c:pt idx="964">
                  <c:v>1881390</c:v>
                </c:pt>
                <c:pt idx="965">
                  <c:v>1883340</c:v>
                </c:pt>
                <c:pt idx="966">
                  <c:v>1885260</c:v>
                </c:pt>
                <c:pt idx="967">
                  <c:v>1887220</c:v>
                </c:pt>
                <c:pt idx="968">
                  <c:v>1889140</c:v>
                </c:pt>
                <c:pt idx="969">
                  <c:v>1891090</c:v>
                </c:pt>
                <c:pt idx="970">
                  <c:v>1893050</c:v>
                </c:pt>
                <c:pt idx="971">
                  <c:v>1894940</c:v>
                </c:pt>
                <c:pt idx="972">
                  <c:v>1896880</c:v>
                </c:pt>
                <c:pt idx="973">
                  <c:v>1898790</c:v>
                </c:pt>
                <c:pt idx="974">
                  <c:v>1900670</c:v>
                </c:pt>
                <c:pt idx="975">
                  <c:v>1902570</c:v>
                </c:pt>
                <c:pt idx="976">
                  <c:v>1904460</c:v>
                </c:pt>
                <c:pt idx="977">
                  <c:v>1906380</c:v>
                </c:pt>
                <c:pt idx="978">
                  <c:v>1908260</c:v>
                </c:pt>
                <c:pt idx="979">
                  <c:v>1910150</c:v>
                </c:pt>
                <c:pt idx="980">
                  <c:v>1912010</c:v>
                </c:pt>
                <c:pt idx="981">
                  <c:v>1913920</c:v>
                </c:pt>
                <c:pt idx="982">
                  <c:v>1915800</c:v>
                </c:pt>
                <c:pt idx="983">
                  <c:v>1917700</c:v>
                </c:pt>
                <c:pt idx="984">
                  <c:v>1919590</c:v>
                </c:pt>
                <c:pt idx="985">
                  <c:v>1921540</c:v>
                </c:pt>
                <c:pt idx="986">
                  <c:v>1923440</c:v>
                </c:pt>
                <c:pt idx="987">
                  <c:v>1925340</c:v>
                </c:pt>
                <c:pt idx="988">
                  <c:v>1927240</c:v>
                </c:pt>
                <c:pt idx="989">
                  <c:v>1929160</c:v>
                </c:pt>
                <c:pt idx="990">
                  <c:v>1931150</c:v>
                </c:pt>
                <c:pt idx="991">
                  <c:v>1933100</c:v>
                </c:pt>
                <c:pt idx="992">
                  <c:v>1935050</c:v>
                </c:pt>
                <c:pt idx="993">
                  <c:v>1936990</c:v>
                </c:pt>
                <c:pt idx="994">
                  <c:v>1938970</c:v>
                </c:pt>
                <c:pt idx="995">
                  <c:v>1940890</c:v>
                </c:pt>
                <c:pt idx="996">
                  <c:v>1942860</c:v>
                </c:pt>
                <c:pt idx="997">
                  <c:v>1944820</c:v>
                </c:pt>
                <c:pt idx="998">
                  <c:v>1946810</c:v>
                </c:pt>
                <c:pt idx="999">
                  <c:v>1948800</c:v>
                </c:pt>
              </c:numCache>
            </c:numRef>
          </c:val>
          <c:smooth val="0"/>
          <c:extLst>
            <c:ext xmlns:c16="http://schemas.microsoft.com/office/drawing/2014/chart" uri="{C3380CC4-5D6E-409C-BE32-E72D297353CC}">
              <c16:uniqueId val="{00000005-8404-46DB-B8A0-21B4CF69AE1B}"/>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7907030489117"/>
          <c:y val="4.3613147896630206E-2"/>
          <c:w val="0.83633602403473151"/>
          <c:h val="0.81848340797298291"/>
        </c:manualLayout>
      </c:layout>
      <c:scatterChart>
        <c:scatterStyle val="lineMarker"/>
        <c:varyColors val="0"/>
        <c:ser>
          <c:idx val="0"/>
          <c:order val="0"/>
          <c:tx>
            <c:strRef>
              <c:f>'NYC data'!$A$1</c:f>
              <c:strCache>
                <c:ptCount val="1"/>
                <c:pt idx="0">
                  <c:v>NYC- actual confirmed cases</c:v>
                </c:pt>
              </c:strCache>
            </c:strRef>
          </c:tx>
          <c:spPr>
            <a:ln w="19050" cap="rnd">
              <a:noFill/>
              <a:round/>
            </a:ln>
            <a:effectLst/>
          </c:spPr>
          <c:marker>
            <c:symbol val="circle"/>
            <c:size val="5"/>
            <c:spPr>
              <a:solidFill>
                <a:srgbClr val="FF0000"/>
              </a:solidFill>
              <a:ln w="9525">
                <a:solidFill>
                  <a:schemeClr val="accent1"/>
                </a:solidFill>
              </a:ln>
              <a:effectLst/>
            </c:spPr>
          </c:marker>
          <c:xVal>
            <c:numRef>
              <c:f>'NYC data'!$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pt idx="372">
                  <c:v>44275</c:v>
                </c:pt>
                <c:pt idx="373">
                  <c:v>44276</c:v>
                </c:pt>
                <c:pt idx="374">
                  <c:v>44277</c:v>
                </c:pt>
                <c:pt idx="375">
                  <c:v>44278</c:v>
                </c:pt>
                <c:pt idx="376">
                  <c:v>44279</c:v>
                </c:pt>
                <c:pt idx="377">
                  <c:v>44280</c:v>
                </c:pt>
                <c:pt idx="378">
                  <c:v>44281</c:v>
                </c:pt>
                <c:pt idx="379">
                  <c:v>44282</c:v>
                </c:pt>
                <c:pt idx="380">
                  <c:v>44283</c:v>
                </c:pt>
                <c:pt idx="381">
                  <c:v>44284</c:v>
                </c:pt>
                <c:pt idx="382">
                  <c:v>44285</c:v>
                </c:pt>
                <c:pt idx="383">
                  <c:v>44286</c:v>
                </c:pt>
                <c:pt idx="384">
                  <c:v>44287</c:v>
                </c:pt>
                <c:pt idx="385">
                  <c:v>44288</c:v>
                </c:pt>
                <c:pt idx="386">
                  <c:v>44289</c:v>
                </c:pt>
                <c:pt idx="387">
                  <c:v>44290</c:v>
                </c:pt>
                <c:pt idx="388">
                  <c:v>44291</c:v>
                </c:pt>
                <c:pt idx="389">
                  <c:v>44292</c:v>
                </c:pt>
                <c:pt idx="390">
                  <c:v>44293</c:v>
                </c:pt>
                <c:pt idx="391">
                  <c:v>44294</c:v>
                </c:pt>
                <c:pt idx="392">
                  <c:v>44295</c:v>
                </c:pt>
                <c:pt idx="393">
                  <c:v>44296</c:v>
                </c:pt>
                <c:pt idx="394">
                  <c:v>44297</c:v>
                </c:pt>
                <c:pt idx="395">
                  <c:v>44298</c:v>
                </c:pt>
                <c:pt idx="396">
                  <c:v>44299</c:v>
                </c:pt>
                <c:pt idx="397">
                  <c:v>44300</c:v>
                </c:pt>
                <c:pt idx="398">
                  <c:v>44301</c:v>
                </c:pt>
                <c:pt idx="399">
                  <c:v>44302</c:v>
                </c:pt>
                <c:pt idx="400">
                  <c:v>44303</c:v>
                </c:pt>
                <c:pt idx="401">
                  <c:v>44304</c:v>
                </c:pt>
                <c:pt idx="402">
                  <c:v>44305</c:v>
                </c:pt>
                <c:pt idx="403">
                  <c:v>44306</c:v>
                </c:pt>
                <c:pt idx="404">
                  <c:v>44307</c:v>
                </c:pt>
                <c:pt idx="405">
                  <c:v>44308</c:v>
                </c:pt>
                <c:pt idx="406">
                  <c:v>44309</c:v>
                </c:pt>
                <c:pt idx="407">
                  <c:v>44310</c:v>
                </c:pt>
                <c:pt idx="408">
                  <c:v>44311</c:v>
                </c:pt>
                <c:pt idx="409">
                  <c:v>44312</c:v>
                </c:pt>
                <c:pt idx="410">
                  <c:v>44313</c:v>
                </c:pt>
                <c:pt idx="411">
                  <c:v>44314</c:v>
                </c:pt>
                <c:pt idx="412">
                  <c:v>44315</c:v>
                </c:pt>
                <c:pt idx="413">
                  <c:v>44316</c:v>
                </c:pt>
                <c:pt idx="414">
                  <c:v>44317</c:v>
                </c:pt>
                <c:pt idx="415">
                  <c:v>44318</c:v>
                </c:pt>
                <c:pt idx="416">
                  <c:v>44319</c:v>
                </c:pt>
                <c:pt idx="417">
                  <c:v>44320</c:v>
                </c:pt>
                <c:pt idx="418">
                  <c:v>44321</c:v>
                </c:pt>
                <c:pt idx="419">
                  <c:v>44322</c:v>
                </c:pt>
                <c:pt idx="420">
                  <c:v>44323</c:v>
                </c:pt>
                <c:pt idx="421">
                  <c:v>44324</c:v>
                </c:pt>
                <c:pt idx="422">
                  <c:v>44325</c:v>
                </c:pt>
                <c:pt idx="423">
                  <c:v>44326</c:v>
                </c:pt>
                <c:pt idx="424">
                  <c:v>44327</c:v>
                </c:pt>
                <c:pt idx="425">
                  <c:v>44328</c:v>
                </c:pt>
                <c:pt idx="426">
                  <c:v>44329</c:v>
                </c:pt>
                <c:pt idx="427">
                  <c:v>44330</c:v>
                </c:pt>
                <c:pt idx="428">
                  <c:v>44331</c:v>
                </c:pt>
                <c:pt idx="429">
                  <c:v>44332</c:v>
                </c:pt>
                <c:pt idx="430">
                  <c:v>44333</c:v>
                </c:pt>
                <c:pt idx="431">
                  <c:v>44334</c:v>
                </c:pt>
                <c:pt idx="432">
                  <c:v>44335</c:v>
                </c:pt>
                <c:pt idx="433">
                  <c:v>44336</c:v>
                </c:pt>
                <c:pt idx="434">
                  <c:v>44337</c:v>
                </c:pt>
                <c:pt idx="435">
                  <c:v>44338</c:v>
                </c:pt>
                <c:pt idx="436">
                  <c:v>44339</c:v>
                </c:pt>
                <c:pt idx="437">
                  <c:v>44340</c:v>
                </c:pt>
                <c:pt idx="438">
                  <c:v>44341</c:v>
                </c:pt>
                <c:pt idx="439">
                  <c:v>44342</c:v>
                </c:pt>
                <c:pt idx="440">
                  <c:v>44343</c:v>
                </c:pt>
                <c:pt idx="441">
                  <c:v>44344</c:v>
                </c:pt>
                <c:pt idx="442">
                  <c:v>44345</c:v>
                </c:pt>
                <c:pt idx="443">
                  <c:v>44346</c:v>
                </c:pt>
                <c:pt idx="444">
                  <c:v>44347</c:v>
                </c:pt>
                <c:pt idx="445">
                  <c:v>44348</c:v>
                </c:pt>
                <c:pt idx="446">
                  <c:v>44349</c:v>
                </c:pt>
                <c:pt idx="447">
                  <c:v>44350</c:v>
                </c:pt>
                <c:pt idx="448">
                  <c:v>44351</c:v>
                </c:pt>
                <c:pt idx="449">
                  <c:v>44352</c:v>
                </c:pt>
                <c:pt idx="450">
                  <c:v>44353</c:v>
                </c:pt>
                <c:pt idx="451">
                  <c:v>44354</c:v>
                </c:pt>
                <c:pt idx="452">
                  <c:v>44355</c:v>
                </c:pt>
                <c:pt idx="453">
                  <c:v>44356</c:v>
                </c:pt>
                <c:pt idx="454">
                  <c:v>44357</c:v>
                </c:pt>
                <c:pt idx="455">
                  <c:v>44358</c:v>
                </c:pt>
                <c:pt idx="456">
                  <c:v>44359</c:v>
                </c:pt>
                <c:pt idx="457">
                  <c:v>44360</c:v>
                </c:pt>
                <c:pt idx="458">
                  <c:v>44361</c:v>
                </c:pt>
                <c:pt idx="459">
                  <c:v>44362</c:v>
                </c:pt>
                <c:pt idx="460">
                  <c:v>44363</c:v>
                </c:pt>
                <c:pt idx="461">
                  <c:v>44364</c:v>
                </c:pt>
                <c:pt idx="462">
                  <c:v>44365</c:v>
                </c:pt>
                <c:pt idx="463">
                  <c:v>44366</c:v>
                </c:pt>
                <c:pt idx="464">
                  <c:v>44367</c:v>
                </c:pt>
                <c:pt idx="465">
                  <c:v>44368</c:v>
                </c:pt>
                <c:pt idx="466">
                  <c:v>44369</c:v>
                </c:pt>
                <c:pt idx="467">
                  <c:v>44370</c:v>
                </c:pt>
                <c:pt idx="468">
                  <c:v>44371</c:v>
                </c:pt>
                <c:pt idx="469">
                  <c:v>44372</c:v>
                </c:pt>
                <c:pt idx="470">
                  <c:v>44373</c:v>
                </c:pt>
                <c:pt idx="471">
                  <c:v>44374</c:v>
                </c:pt>
                <c:pt idx="472">
                  <c:v>44375</c:v>
                </c:pt>
                <c:pt idx="473">
                  <c:v>44376</c:v>
                </c:pt>
                <c:pt idx="474">
                  <c:v>44377</c:v>
                </c:pt>
                <c:pt idx="475">
                  <c:v>44378</c:v>
                </c:pt>
                <c:pt idx="476">
                  <c:v>44379</c:v>
                </c:pt>
                <c:pt idx="477">
                  <c:v>44380</c:v>
                </c:pt>
                <c:pt idx="478">
                  <c:v>44381</c:v>
                </c:pt>
                <c:pt idx="479">
                  <c:v>44382</c:v>
                </c:pt>
                <c:pt idx="480">
                  <c:v>44383</c:v>
                </c:pt>
                <c:pt idx="481">
                  <c:v>44384</c:v>
                </c:pt>
                <c:pt idx="482">
                  <c:v>44385</c:v>
                </c:pt>
                <c:pt idx="483">
                  <c:v>44386</c:v>
                </c:pt>
                <c:pt idx="484">
                  <c:v>44387</c:v>
                </c:pt>
                <c:pt idx="485">
                  <c:v>44388</c:v>
                </c:pt>
                <c:pt idx="486">
                  <c:v>44389</c:v>
                </c:pt>
                <c:pt idx="487">
                  <c:v>44390</c:v>
                </c:pt>
                <c:pt idx="488">
                  <c:v>44391</c:v>
                </c:pt>
                <c:pt idx="489">
                  <c:v>44392</c:v>
                </c:pt>
                <c:pt idx="490">
                  <c:v>44393</c:v>
                </c:pt>
                <c:pt idx="491">
                  <c:v>44394</c:v>
                </c:pt>
                <c:pt idx="492">
                  <c:v>44395</c:v>
                </c:pt>
                <c:pt idx="493">
                  <c:v>44396</c:v>
                </c:pt>
                <c:pt idx="494">
                  <c:v>44397</c:v>
                </c:pt>
                <c:pt idx="495">
                  <c:v>44398</c:v>
                </c:pt>
                <c:pt idx="496">
                  <c:v>44399</c:v>
                </c:pt>
                <c:pt idx="497">
                  <c:v>44400</c:v>
                </c:pt>
                <c:pt idx="498">
                  <c:v>44401</c:v>
                </c:pt>
                <c:pt idx="499">
                  <c:v>44402</c:v>
                </c:pt>
                <c:pt idx="500">
                  <c:v>44403</c:v>
                </c:pt>
                <c:pt idx="501">
                  <c:v>44404</c:v>
                </c:pt>
                <c:pt idx="502">
                  <c:v>44405</c:v>
                </c:pt>
                <c:pt idx="503">
                  <c:v>44406</c:v>
                </c:pt>
                <c:pt idx="504">
                  <c:v>44407</c:v>
                </c:pt>
                <c:pt idx="505">
                  <c:v>44408</c:v>
                </c:pt>
                <c:pt idx="506">
                  <c:v>44409</c:v>
                </c:pt>
                <c:pt idx="507">
                  <c:v>44410</c:v>
                </c:pt>
                <c:pt idx="508">
                  <c:v>44411</c:v>
                </c:pt>
                <c:pt idx="509">
                  <c:v>44412</c:v>
                </c:pt>
                <c:pt idx="510">
                  <c:v>44413</c:v>
                </c:pt>
                <c:pt idx="511">
                  <c:v>44414</c:v>
                </c:pt>
                <c:pt idx="512">
                  <c:v>44415</c:v>
                </c:pt>
                <c:pt idx="513">
                  <c:v>44416</c:v>
                </c:pt>
                <c:pt idx="514">
                  <c:v>44417</c:v>
                </c:pt>
                <c:pt idx="515">
                  <c:v>44418</c:v>
                </c:pt>
                <c:pt idx="516">
                  <c:v>44419</c:v>
                </c:pt>
                <c:pt idx="517">
                  <c:v>44420</c:v>
                </c:pt>
                <c:pt idx="518">
                  <c:v>44421</c:v>
                </c:pt>
                <c:pt idx="519">
                  <c:v>44422</c:v>
                </c:pt>
                <c:pt idx="520">
                  <c:v>44423</c:v>
                </c:pt>
                <c:pt idx="521">
                  <c:v>44424</c:v>
                </c:pt>
                <c:pt idx="522">
                  <c:v>44425</c:v>
                </c:pt>
                <c:pt idx="523">
                  <c:v>44426</c:v>
                </c:pt>
                <c:pt idx="524">
                  <c:v>44427</c:v>
                </c:pt>
                <c:pt idx="525">
                  <c:v>44428</c:v>
                </c:pt>
                <c:pt idx="526">
                  <c:v>44429</c:v>
                </c:pt>
                <c:pt idx="527">
                  <c:v>44430</c:v>
                </c:pt>
                <c:pt idx="528">
                  <c:v>44431</c:v>
                </c:pt>
                <c:pt idx="529">
                  <c:v>44432</c:v>
                </c:pt>
                <c:pt idx="530">
                  <c:v>44433</c:v>
                </c:pt>
                <c:pt idx="531">
                  <c:v>44434</c:v>
                </c:pt>
                <c:pt idx="532">
                  <c:v>44435</c:v>
                </c:pt>
                <c:pt idx="533">
                  <c:v>44436</c:v>
                </c:pt>
                <c:pt idx="534">
                  <c:v>44437</c:v>
                </c:pt>
                <c:pt idx="535">
                  <c:v>44438</c:v>
                </c:pt>
                <c:pt idx="536">
                  <c:v>44439</c:v>
                </c:pt>
                <c:pt idx="537">
                  <c:v>44440</c:v>
                </c:pt>
                <c:pt idx="538">
                  <c:v>44441</c:v>
                </c:pt>
                <c:pt idx="539">
                  <c:v>44442</c:v>
                </c:pt>
                <c:pt idx="540">
                  <c:v>44443</c:v>
                </c:pt>
                <c:pt idx="541">
                  <c:v>44444</c:v>
                </c:pt>
                <c:pt idx="542">
                  <c:v>44445</c:v>
                </c:pt>
                <c:pt idx="543">
                  <c:v>44446</c:v>
                </c:pt>
                <c:pt idx="544">
                  <c:v>44447</c:v>
                </c:pt>
                <c:pt idx="545">
                  <c:v>44448</c:v>
                </c:pt>
                <c:pt idx="546">
                  <c:v>44449</c:v>
                </c:pt>
                <c:pt idx="547">
                  <c:v>44450</c:v>
                </c:pt>
                <c:pt idx="548">
                  <c:v>44451</c:v>
                </c:pt>
                <c:pt idx="549">
                  <c:v>44452</c:v>
                </c:pt>
                <c:pt idx="550">
                  <c:v>44453</c:v>
                </c:pt>
                <c:pt idx="551">
                  <c:v>44454</c:v>
                </c:pt>
                <c:pt idx="552">
                  <c:v>44455</c:v>
                </c:pt>
                <c:pt idx="553">
                  <c:v>44456</c:v>
                </c:pt>
                <c:pt idx="554">
                  <c:v>44457</c:v>
                </c:pt>
                <c:pt idx="555">
                  <c:v>44458</c:v>
                </c:pt>
                <c:pt idx="556">
                  <c:v>44459</c:v>
                </c:pt>
                <c:pt idx="557">
                  <c:v>44460</c:v>
                </c:pt>
                <c:pt idx="558">
                  <c:v>44461</c:v>
                </c:pt>
                <c:pt idx="559">
                  <c:v>44462</c:v>
                </c:pt>
                <c:pt idx="560">
                  <c:v>44463</c:v>
                </c:pt>
                <c:pt idx="561">
                  <c:v>44464</c:v>
                </c:pt>
                <c:pt idx="562">
                  <c:v>44465</c:v>
                </c:pt>
                <c:pt idx="563">
                  <c:v>44466</c:v>
                </c:pt>
                <c:pt idx="564">
                  <c:v>44467</c:v>
                </c:pt>
                <c:pt idx="565">
                  <c:v>44468</c:v>
                </c:pt>
                <c:pt idx="566">
                  <c:v>44469</c:v>
                </c:pt>
                <c:pt idx="567">
                  <c:v>44470</c:v>
                </c:pt>
                <c:pt idx="568">
                  <c:v>44471</c:v>
                </c:pt>
                <c:pt idx="569">
                  <c:v>44472</c:v>
                </c:pt>
                <c:pt idx="570">
                  <c:v>44473</c:v>
                </c:pt>
                <c:pt idx="571">
                  <c:v>44474</c:v>
                </c:pt>
              </c:numCache>
            </c:numRef>
          </c:xVal>
          <c:yVal>
            <c:numRef>
              <c:f>'NYC data'!$A$2:$A$1000</c:f>
              <c:numCache>
                <c:formatCode>General</c:formatCode>
                <c:ptCount val="999"/>
                <c:pt idx="0">
                  <c:v>137</c:v>
                </c:pt>
                <c:pt idx="1">
                  <c:v>185</c:v>
                </c:pt>
                <c:pt idx="2">
                  <c:v>269</c:v>
                </c:pt>
                <c:pt idx="3">
                  <c:v>464</c:v>
                </c:pt>
                <c:pt idx="4">
                  <c:v>923</c:v>
                </c:pt>
                <c:pt idx="5">
                  <c:v>2009</c:v>
                </c:pt>
                <c:pt idx="6">
                  <c:v>3954</c:v>
                </c:pt>
                <c:pt idx="7">
                  <c:v>5683</c:v>
                </c:pt>
                <c:pt idx="8">
                  <c:v>8115</c:v>
                </c:pt>
                <c:pt idx="9">
                  <c:v>10764</c:v>
                </c:pt>
                <c:pt idx="10">
                  <c:v>13119</c:v>
                </c:pt>
                <c:pt idx="11">
                  <c:v>15597</c:v>
                </c:pt>
                <c:pt idx="12">
                  <c:v>17856</c:v>
                </c:pt>
                <c:pt idx="13">
                  <c:v>23112</c:v>
                </c:pt>
                <c:pt idx="14">
                  <c:v>26697</c:v>
                </c:pt>
                <c:pt idx="15">
                  <c:v>30765</c:v>
                </c:pt>
                <c:pt idx="16">
                  <c:v>33474</c:v>
                </c:pt>
                <c:pt idx="17">
                  <c:v>38087</c:v>
                </c:pt>
                <c:pt idx="18">
                  <c:v>41771</c:v>
                </c:pt>
                <c:pt idx="19">
                  <c:v>47439</c:v>
                </c:pt>
                <c:pt idx="20">
                  <c:v>49707</c:v>
                </c:pt>
                <c:pt idx="21">
                  <c:v>57160</c:v>
                </c:pt>
                <c:pt idx="22">
                  <c:v>60850</c:v>
                </c:pt>
                <c:pt idx="23">
                  <c:v>64955</c:v>
                </c:pt>
                <c:pt idx="24">
                  <c:v>68776</c:v>
                </c:pt>
                <c:pt idx="25">
                  <c:v>74601</c:v>
                </c:pt>
                <c:pt idx="26">
                  <c:v>80204</c:v>
                </c:pt>
                <c:pt idx="27">
                  <c:v>87725</c:v>
                </c:pt>
                <c:pt idx="28">
                  <c:v>94409</c:v>
                </c:pt>
                <c:pt idx="29">
                  <c:v>98715</c:v>
                </c:pt>
                <c:pt idx="30">
                  <c:v>104410</c:v>
                </c:pt>
                <c:pt idx="31">
                  <c:v>107263</c:v>
                </c:pt>
                <c:pt idx="32">
                  <c:v>111424</c:v>
                </c:pt>
                <c:pt idx="33">
                  <c:v>117565</c:v>
                </c:pt>
                <c:pt idx="34">
                  <c:v>122148</c:v>
                </c:pt>
                <c:pt idx="35">
                  <c:v>126368</c:v>
                </c:pt>
                <c:pt idx="36">
                  <c:v>129788</c:v>
                </c:pt>
                <c:pt idx="37">
                  <c:v>132467</c:v>
                </c:pt>
                <c:pt idx="38">
                  <c:v>134874</c:v>
                </c:pt>
                <c:pt idx="39">
                  <c:v>138435</c:v>
                </c:pt>
                <c:pt idx="40">
                  <c:v>141754</c:v>
                </c:pt>
                <c:pt idx="41">
                  <c:v>146139</c:v>
                </c:pt>
                <c:pt idx="42">
                  <c:v>150576</c:v>
                </c:pt>
                <c:pt idx="43">
                  <c:v>153204</c:v>
                </c:pt>
                <c:pt idx="44">
                  <c:v>156100</c:v>
                </c:pt>
                <c:pt idx="45">
                  <c:v>157713</c:v>
                </c:pt>
                <c:pt idx="46">
                  <c:v>159865</c:v>
                </c:pt>
                <c:pt idx="47">
                  <c:v>162212</c:v>
                </c:pt>
                <c:pt idx="48">
                  <c:v>164505</c:v>
                </c:pt>
                <c:pt idx="49">
                  <c:v>166883</c:v>
                </c:pt>
                <c:pt idx="50">
                  <c:v>168845</c:v>
                </c:pt>
                <c:pt idx="51">
                  <c:v>170534</c:v>
                </c:pt>
                <c:pt idx="52">
                  <c:v>171723</c:v>
                </c:pt>
                <c:pt idx="53">
                  <c:v>173288</c:v>
                </c:pt>
                <c:pt idx="54">
                  <c:v>174709</c:v>
                </c:pt>
                <c:pt idx="55">
                  <c:v>176086</c:v>
                </c:pt>
                <c:pt idx="56" formatCode="0">
                  <c:v>177481</c:v>
                </c:pt>
                <c:pt idx="57" formatCode="0">
                  <c:v>178766</c:v>
                </c:pt>
                <c:pt idx="58" formatCode="0">
                  <c:v>183662</c:v>
                </c:pt>
                <c:pt idx="59" formatCode="0">
                  <c:v>184319</c:v>
                </c:pt>
                <c:pt idx="60" formatCode="0">
                  <c:v>185206</c:v>
                </c:pt>
                <c:pt idx="61" formatCode="0">
                  <c:v>186293</c:v>
                </c:pt>
                <c:pt idx="62" formatCode="0">
                  <c:v>187848</c:v>
                </c:pt>
                <c:pt idx="63" formatCode="0">
                  <c:v>189031</c:v>
                </c:pt>
                <c:pt idx="64" formatCode="0">
                  <c:v>190408</c:v>
                </c:pt>
                <c:pt idx="65" formatCode="0">
                  <c:v>191073</c:v>
                </c:pt>
                <c:pt idx="66" formatCode="0">
                  <c:v>191650</c:v>
                </c:pt>
                <c:pt idx="67" formatCode="0">
                  <c:v>192374</c:v>
                </c:pt>
                <c:pt idx="68" formatCode="0">
                  <c:v>192840</c:v>
                </c:pt>
                <c:pt idx="69" formatCode="0">
                  <c:v>193951</c:v>
                </c:pt>
                <c:pt idx="70" formatCode="0">
                  <c:v>194667</c:v>
                </c:pt>
                <c:pt idx="71" formatCode="0">
                  <c:v>195452</c:v>
                </c:pt>
                <c:pt idx="72" formatCode="0">
                  <c:v>196098</c:v>
                </c:pt>
                <c:pt idx="73" formatCode="0">
                  <c:v>196623</c:v>
                </c:pt>
                <c:pt idx="74" formatCode="0">
                  <c:v>197351</c:v>
                </c:pt>
                <c:pt idx="75" formatCode="0">
                  <c:v>198255</c:v>
                </c:pt>
                <c:pt idx="76" formatCode="0">
                  <c:v>199038</c:v>
                </c:pt>
                <c:pt idx="77" formatCode="0">
                  <c:v>199893</c:v>
                </c:pt>
                <c:pt idx="78" formatCode="0">
                  <c:v>200547</c:v>
                </c:pt>
                <c:pt idx="79" formatCode="0">
                  <c:v>200830</c:v>
                </c:pt>
                <c:pt idx="80" formatCode="0">
                  <c:v>201123</c:v>
                </c:pt>
                <c:pt idx="81" formatCode="0">
                  <c:v>201806</c:v>
                </c:pt>
                <c:pt idx="82" formatCode="0">
                  <c:v>202319</c:v>
                </c:pt>
                <c:pt idx="83" formatCode="0">
                  <c:v>202829</c:v>
                </c:pt>
                <c:pt idx="84" formatCode="0">
                  <c:v>203430</c:v>
                </c:pt>
                <c:pt idx="85" formatCode="0">
                  <c:v>203819</c:v>
                </c:pt>
                <c:pt idx="86" formatCode="0">
                  <c:v>204253</c:v>
                </c:pt>
                <c:pt idx="87" formatCode="0">
                  <c:v>204576</c:v>
                </c:pt>
                <c:pt idx="88" formatCode="0">
                  <c:v>205011</c:v>
                </c:pt>
                <c:pt idx="89" formatCode="0">
                  <c:v>205405</c:v>
                </c:pt>
                <c:pt idx="90" formatCode="0">
                  <c:v>205846</c:v>
                </c:pt>
                <c:pt idx="91" formatCode="0">
                  <c:v>206322</c:v>
                </c:pt>
                <c:pt idx="92" formatCode="0">
                  <c:v>206606</c:v>
                </c:pt>
                <c:pt idx="93" formatCode="0">
                  <c:v>207049</c:v>
                </c:pt>
                <c:pt idx="94" formatCode="0">
                  <c:v>207373</c:v>
                </c:pt>
                <c:pt idx="95" formatCode="0">
                  <c:v>207821</c:v>
                </c:pt>
                <c:pt idx="96" formatCode="0">
                  <c:v>208097</c:v>
                </c:pt>
                <c:pt idx="97" formatCode="0">
                  <c:v>208455</c:v>
                </c:pt>
                <c:pt idx="98" formatCode="0">
                  <c:v>208763</c:v>
                </c:pt>
                <c:pt idx="99" formatCode="0">
                  <c:v>209313</c:v>
                </c:pt>
                <c:pt idx="100" formatCode="0">
                  <c:v>209562</c:v>
                </c:pt>
                <c:pt idx="101" formatCode="0">
                  <c:v>209893</c:v>
                </c:pt>
                <c:pt idx="102" formatCode="0">
                  <c:v>210185</c:v>
                </c:pt>
                <c:pt idx="103" formatCode="0">
                  <c:v>210523</c:v>
                </c:pt>
                <c:pt idx="104" formatCode="0">
                  <c:v>210908</c:v>
                </c:pt>
                <c:pt idx="105" formatCode="0">
                  <c:v>211229</c:v>
                </c:pt>
                <c:pt idx="106" formatCode="0">
                  <c:v>211569</c:v>
                </c:pt>
                <c:pt idx="107" formatCode="0">
                  <c:v>211893</c:v>
                </c:pt>
                <c:pt idx="108" formatCode="0">
                  <c:v>212072</c:v>
                </c:pt>
                <c:pt idx="109" formatCode="0">
                  <c:v>212412</c:v>
                </c:pt>
                <c:pt idx="110" formatCode="0">
                  <c:v>212774</c:v>
                </c:pt>
                <c:pt idx="111" formatCode="0">
                  <c:v>213212</c:v>
                </c:pt>
                <c:pt idx="112" formatCode="0">
                  <c:v>213561</c:v>
                </c:pt>
                <c:pt idx="113" formatCode="0">
                  <c:v>213852</c:v>
                </c:pt>
                <c:pt idx="114" formatCode="0">
                  <c:v>214061</c:v>
                </c:pt>
                <c:pt idx="115" formatCode="0">
                  <c:v>214371</c:v>
                </c:pt>
                <c:pt idx="116" formatCode="0">
                  <c:v>214570</c:v>
                </c:pt>
                <c:pt idx="117" formatCode="0">
                  <c:v>214952</c:v>
                </c:pt>
                <c:pt idx="118" formatCode="0">
                  <c:v>215265</c:v>
                </c:pt>
                <c:pt idx="119" formatCode="0">
                  <c:v>215598</c:v>
                </c:pt>
                <c:pt idx="120" formatCode="0">
                  <c:v>215924</c:v>
                </c:pt>
                <c:pt idx="121" formatCode="0">
                  <c:v>216199</c:v>
                </c:pt>
                <c:pt idx="122" formatCode="0">
                  <c:v>216468</c:v>
                </c:pt>
                <c:pt idx="123" formatCode="0">
                  <c:v>216834</c:v>
                </c:pt>
                <c:pt idx="124" formatCode="0">
                  <c:v>217230</c:v>
                </c:pt>
                <c:pt idx="125" formatCode="0">
                  <c:v>217562</c:v>
                </c:pt>
                <c:pt idx="126" formatCode="0">
                  <c:v>217895</c:v>
                </c:pt>
                <c:pt idx="127" formatCode="0">
                  <c:v>218159</c:v>
                </c:pt>
                <c:pt idx="128" formatCode="0">
                  <c:v>218478</c:v>
                </c:pt>
                <c:pt idx="129" formatCode="0">
                  <c:v>219030</c:v>
                </c:pt>
                <c:pt idx="130" formatCode="0">
                  <c:v>219128</c:v>
                </c:pt>
                <c:pt idx="131" formatCode="0">
                  <c:v>219489</c:v>
                </c:pt>
                <c:pt idx="132" formatCode="0">
                  <c:v>219641</c:v>
                </c:pt>
                <c:pt idx="133" formatCode="0">
                  <c:v>220172</c:v>
                </c:pt>
                <c:pt idx="134" formatCode="0">
                  <c:v>220266</c:v>
                </c:pt>
                <c:pt idx="135">
                  <c:v>220483</c:v>
                </c:pt>
                <c:pt idx="136">
                  <c:v>220907</c:v>
                </c:pt>
                <c:pt idx="137">
                  <c:v>221220</c:v>
                </c:pt>
                <c:pt idx="138">
                  <c:v>221534</c:v>
                </c:pt>
                <c:pt idx="139">
                  <c:v>221822</c:v>
                </c:pt>
                <c:pt idx="140">
                  <c:v>222131</c:v>
                </c:pt>
                <c:pt idx="141">
                  <c:v>222330</c:v>
                </c:pt>
                <c:pt idx="142">
                  <c:v>222522</c:v>
                </c:pt>
                <c:pt idx="143">
                  <c:v>222840</c:v>
                </c:pt>
                <c:pt idx="144">
                  <c:v>223186</c:v>
                </c:pt>
                <c:pt idx="145">
                  <c:v>223473</c:v>
                </c:pt>
                <c:pt idx="146">
                  <c:v>223876</c:v>
                </c:pt>
                <c:pt idx="147">
                  <c:v>224117</c:v>
                </c:pt>
                <c:pt idx="148">
                  <c:v>224438</c:v>
                </c:pt>
                <c:pt idx="149">
                  <c:v>224684</c:v>
                </c:pt>
                <c:pt idx="150">
                  <c:v>224920</c:v>
                </c:pt>
                <c:pt idx="151">
                  <c:v>225284</c:v>
                </c:pt>
                <c:pt idx="152">
                  <c:v>225713</c:v>
                </c:pt>
                <c:pt idx="153">
                  <c:v>226043</c:v>
                </c:pt>
                <c:pt idx="154">
                  <c:v>226367</c:v>
                </c:pt>
                <c:pt idx="155">
                  <c:v>226756</c:v>
                </c:pt>
                <c:pt idx="156">
                  <c:v>226977</c:v>
                </c:pt>
                <c:pt idx="157">
                  <c:v>227158</c:v>
                </c:pt>
                <c:pt idx="158">
                  <c:v>227419</c:v>
                </c:pt>
                <c:pt idx="159">
                  <c:v>227724</c:v>
                </c:pt>
                <c:pt idx="160">
                  <c:v>227927</c:v>
                </c:pt>
                <c:pt idx="161">
                  <c:v>228144</c:v>
                </c:pt>
                <c:pt idx="162">
                  <c:v>228428</c:v>
                </c:pt>
                <c:pt idx="163">
                  <c:v>228617</c:v>
                </c:pt>
                <c:pt idx="164">
                  <c:v>228788</c:v>
                </c:pt>
                <c:pt idx="165">
                  <c:v>228971</c:v>
                </c:pt>
                <c:pt idx="166">
                  <c:v>229207</c:v>
                </c:pt>
                <c:pt idx="167">
                  <c:v>229518</c:v>
                </c:pt>
                <c:pt idx="168">
                  <c:v>229751</c:v>
                </c:pt>
                <c:pt idx="169">
                  <c:v>229980</c:v>
                </c:pt>
                <c:pt idx="170">
                  <c:v>230205</c:v>
                </c:pt>
                <c:pt idx="171">
                  <c:v>230496</c:v>
                </c:pt>
                <c:pt idx="172">
                  <c:v>230744</c:v>
                </c:pt>
                <c:pt idx="173">
                  <c:v>231068</c:v>
                </c:pt>
                <c:pt idx="174">
                  <c:v>231290</c:v>
                </c:pt>
                <c:pt idx="175">
                  <c:v>231594</c:v>
                </c:pt>
                <c:pt idx="177">
                  <c:v>231824</c:v>
                </c:pt>
                <c:pt idx="178">
                  <c:v>231594</c:v>
                </c:pt>
                <c:pt idx="179">
                  <c:v>232232</c:v>
                </c:pt>
                <c:pt idx="180">
                  <c:v>232710</c:v>
                </c:pt>
                <c:pt idx="181">
                  <c:v>232926</c:v>
                </c:pt>
                <c:pt idx="182">
                  <c:v>233216</c:v>
                </c:pt>
                <c:pt idx="184">
                  <c:v>233636</c:v>
                </c:pt>
                <c:pt idx="185">
                  <c:v>233972</c:v>
                </c:pt>
                <c:pt idx="186">
                  <c:v>234225</c:v>
                </c:pt>
                <c:pt idx="187">
                  <c:v>234500</c:v>
                </c:pt>
                <c:pt idx="188">
                  <c:v>234827</c:v>
                </c:pt>
                <c:pt idx="189">
                  <c:v>235461</c:v>
                </c:pt>
                <c:pt idx="190">
                  <c:v>235649</c:v>
                </c:pt>
                <c:pt idx="191">
                  <c:v>235969</c:v>
                </c:pt>
                <c:pt idx="192">
                  <c:v>236253</c:v>
                </c:pt>
                <c:pt idx="193">
                  <c:v>236462</c:v>
                </c:pt>
                <c:pt idx="194">
                  <c:v>236841</c:v>
                </c:pt>
                <c:pt idx="195">
                  <c:v>237227</c:v>
                </c:pt>
                <c:pt idx="196">
                  <c:v>237628</c:v>
                </c:pt>
                <c:pt idx="197">
                  <c:v>237971</c:v>
                </c:pt>
                <c:pt idx="198">
                  <c:v>238338</c:v>
                </c:pt>
                <c:pt idx="199">
                  <c:v>238733</c:v>
                </c:pt>
                <c:pt idx="200">
                  <c:v>239219</c:v>
                </c:pt>
                <c:pt idx="201">
                  <c:v>239685</c:v>
                </c:pt>
                <c:pt idx="202">
                  <c:v>240264</c:v>
                </c:pt>
                <c:pt idx="203">
                  <c:v>240873</c:v>
                </c:pt>
                <c:pt idx="204">
                  <c:v>241403</c:v>
                </c:pt>
                <c:pt idx="205">
                  <c:v>241842</c:v>
                </c:pt>
                <c:pt idx="206">
                  <c:v>242315</c:v>
                </c:pt>
                <c:pt idx="207">
                  <c:v>242902</c:v>
                </c:pt>
                <c:pt idx="208">
                  <c:v>243323</c:v>
                </c:pt>
                <c:pt idx="209">
                  <c:v>243975</c:v>
                </c:pt>
                <c:pt idx="210">
                  <c:v>244655</c:v>
                </c:pt>
                <c:pt idx="211">
                  <c:v>245128</c:v>
                </c:pt>
                <c:pt idx="212">
                  <c:v>245480</c:v>
                </c:pt>
                <c:pt idx="213">
                  <c:v>245896</c:v>
                </c:pt>
                <c:pt idx="214">
                  <c:v>246398</c:v>
                </c:pt>
                <c:pt idx="215">
                  <c:v>246836</c:v>
                </c:pt>
                <c:pt idx="216">
                  <c:v>247391</c:v>
                </c:pt>
                <c:pt idx="217">
                  <c:v>247936</c:v>
                </c:pt>
                <c:pt idx="218">
                  <c:v>248422</c:v>
                </c:pt>
                <c:pt idx="219">
                  <c:v>248422</c:v>
                </c:pt>
                <c:pt idx="220">
                  <c:v>249335</c:v>
                </c:pt>
                <c:pt idx="221">
                  <c:v>250053</c:v>
                </c:pt>
                <c:pt idx="222">
                  <c:v>250489</c:v>
                </c:pt>
                <c:pt idx="223">
                  <c:v>250970</c:v>
                </c:pt>
                <c:pt idx="224">
                  <c:v>251938</c:v>
                </c:pt>
                <c:pt idx="225">
                  <c:v>252281</c:v>
                </c:pt>
                <c:pt idx="226">
                  <c:v>252648</c:v>
                </c:pt>
                <c:pt idx="227">
                  <c:v>253216</c:v>
                </c:pt>
                <c:pt idx="228">
                  <c:v>253777</c:v>
                </c:pt>
                <c:pt idx="229">
                  <c:v>254091</c:v>
                </c:pt>
                <c:pt idx="230">
                  <c:v>255208</c:v>
                </c:pt>
                <c:pt idx="231">
                  <c:v>255849</c:v>
                </c:pt>
                <c:pt idx="232">
                  <c:v>256434</c:v>
                </c:pt>
                <c:pt idx="233">
                  <c:v>256881</c:v>
                </c:pt>
                <c:pt idx="234">
                  <c:v>257613</c:v>
                </c:pt>
                <c:pt idx="235">
                  <c:v>258205</c:v>
                </c:pt>
                <c:pt idx="236">
                  <c:v>259005</c:v>
                </c:pt>
                <c:pt idx="237">
                  <c:v>260092</c:v>
                </c:pt>
                <c:pt idx="238">
                  <c:v>261243</c:v>
                </c:pt>
                <c:pt idx="239">
                  <c:v>261941</c:v>
                </c:pt>
                <c:pt idx="240">
                  <c:v>262445</c:v>
                </c:pt>
                <c:pt idx="241">
                  <c:v>263330</c:v>
                </c:pt>
                <c:pt idx="242">
                  <c:v>264293</c:v>
                </c:pt>
                <c:pt idx="243">
                  <c:v>265420</c:v>
                </c:pt>
                <c:pt idx="244">
                  <c:v>266574</c:v>
                </c:pt>
                <c:pt idx="245">
                  <c:v>267802</c:v>
                </c:pt>
                <c:pt idx="246">
                  <c:v>269291</c:v>
                </c:pt>
                <c:pt idx="247">
                  <c:v>270264</c:v>
                </c:pt>
                <c:pt idx="248">
                  <c:v>271816</c:v>
                </c:pt>
                <c:pt idx="249">
                  <c:v>273080</c:v>
                </c:pt>
                <c:pt idx="250">
                  <c:v>274566</c:v>
                </c:pt>
                <c:pt idx="251">
                  <c:v>275986</c:v>
                </c:pt>
                <c:pt idx="252">
                  <c:v>277558</c:v>
                </c:pt>
                <c:pt idx="253">
                  <c:v>278956</c:v>
                </c:pt>
                <c:pt idx="254">
                  <c:v>280598</c:v>
                </c:pt>
                <c:pt idx="255">
                  <c:v>281948</c:v>
                </c:pt>
                <c:pt idx="256">
                  <c:v>283260</c:v>
                </c:pt>
                <c:pt idx="257">
                  <c:v>285219</c:v>
                </c:pt>
                <c:pt idx="258">
                  <c:v>287108</c:v>
                </c:pt>
                <c:pt idx="259">
                  <c:v>289013</c:v>
                </c:pt>
                <c:pt idx="260">
                  <c:v>290295</c:v>
                </c:pt>
                <c:pt idx="261">
                  <c:v>292395</c:v>
                </c:pt>
                <c:pt idx="262">
                  <c:v>294613</c:v>
                </c:pt>
                <c:pt idx="263">
                  <c:v>296997</c:v>
                </c:pt>
                <c:pt idx="264">
                  <c:v>299509</c:v>
                </c:pt>
                <c:pt idx="265">
                  <c:v>302364</c:v>
                </c:pt>
                <c:pt idx="266">
                  <c:v>304862</c:v>
                </c:pt>
                <c:pt idx="267">
                  <c:v>307268</c:v>
                </c:pt>
                <c:pt idx="268">
                  <c:v>309566</c:v>
                </c:pt>
                <c:pt idx="269">
                  <c:v>312281</c:v>
                </c:pt>
                <c:pt idx="270">
                  <c:v>314842</c:v>
                </c:pt>
                <c:pt idx="271">
                  <c:v>317424</c:v>
                </c:pt>
                <c:pt idx="272">
                  <c:v>320067</c:v>
                </c:pt>
                <c:pt idx="273">
                  <c:v>323235</c:v>
                </c:pt>
                <c:pt idx="274">
                  <c:v>325865</c:v>
                </c:pt>
                <c:pt idx="275">
                  <c:v>328232</c:v>
                </c:pt>
                <c:pt idx="276">
                  <c:v>331497</c:v>
                </c:pt>
                <c:pt idx="277">
                  <c:v>334028</c:v>
                </c:pt>
                <c:pt idx="278">
                  <c:v>336567</c:v>
                </c:pt>
                <c:pt idx="279">
                  <c:v>340441</c:v>
                </c:pt>
                <c:pt idx="280">
                  <c:v>343074</c:v>
                </c:pt>
                <c:pt idx="281">
                  <c:v>345330</c:v>
                </c:pt>
                <c:pt idx="282">
                  <c:v>348091</c:v>
                </c:pt>
                <c:pt idx="283">
                  <c:v>350784</c:v>
                </c:pt>
                <c:pt idx="284">
                  <c:v>353983</c:v>
                </c:pt>
                <c:pt idx="285">
                  <c:v>357749</c:v>
                </c:pt>
                <c:pt idx="286">
                  <c:v>361201</c:v>
                </c:pt>
                <c:pt idx="287">
                  <c:v>364423</c:v>
                </c:pt>
                <c:pt idx="288">
                  <c:v>367076</c:v>
                </c:pt>
                <c:pt idx="289">
                  <c:v>369588</c:v>
                </c:pt>
                <c:pt idx="290">
                  <c:v>373617</c:v>
                </c:pt>
                <c:pt idx="291">
                  <c:v>376983</c:v>
                </c:pt>
                <c:pt idx="292">
                  <c:v>380834</c:v>
                </c:pt>
                <c:pt idx="293">
                  <c:v>385634</c:v>
                </c:pt>
                <c:pt idx="294">
                  <c:v>390675</c:v>
                </c:pt>
                <c:pt idx="295">
                  <c:v>393612</c:v>
                </c:pt>
                <c:pt idx="296">
                  <c:v>396504</c:v>
                </c:pt>
                <c:pt idx="297">
                  <c:v>400460</c:v>
                </c:pt>
                <c:pt idx="298">
                  <c:v>404429</c:v>
                </c:pt>
                <c:pt idx="299">
                  <c:v>409506</c:v>
                </c:pt>
                <c:pt idx="300">
                  <c:v>414747</c:v>
                </c:pt>
                <c:pt idx="301">
                  <c:v>419517</c:v>
                </c:pt>
                <c:pt idx="302">
                  <c:v>424562</c:v>
                </c:pt>
                <c:pt idx="303">
                  <c:v>428868</c:v>
                </c:pt>
                <c:pt idx="304">
                  <c:v>434036</c:v>
                </c:pt>
                <c:pt idx="305">
                  <c:v>438544</c:v>
                </c:pt>
                <c:pt idx="306">
                  <c:v>443290</c:v>
                </c:pt>
                <c:pt idx="307">
                  <c:v>449512</c:v>
                </c:pt>
                <c:pt idx="308">
                  <c:v>454530</c:v>
                </c:pt>
                <c:pt idx="309">
                  <c:v>459518</c:v>
                </c:pt>
                <c:pt idx="310">
                  <c:v>464038</c:v>
                </c:pt>
                <c:pt idx="311">
                  <c:v>468547</c:v>
                </c:pt>
                <c:pt idx="312">
                  <c:v>472118</c:v>
                </c:pt>
                <c:pt idx="313">
                  <c:v>476401</c:v>
                </c:pt>
                <c:pt idx="314">
                  <c:v>481528</c:v>
                </c:pt>
                <c:pt idx="315">
                  <c:v>486372</c:v>
                </c:pt>
                <c:pt idx="316">
                  <c:v>491502</c:v>
                </c:pt>
                <c:pt idx="317">
                  <c:v>495588</c:v>
                </c:pt>
                <c:pt idx="318">
                  <c:v>499570</c:v>
                </c:pt>
                <c:pt idx="319">
                  <c:v>502583</c:v>
                </c:pt>
                <c:pt idx="320">
                  <c:v>507547</c:v>
                </c:pt>
                <c:pt idx="321">
                  <c:v>512321</c:v>
                </c:pt>
                <c:pt idx="322">
                  <c:v>517550</c:v>
                </c:pt>
                <c:pt idx="323">
                  <c:v>522083</c:v>
                </c:pt>
              </c:numCache>
            </c:numRef>
          </c:yVal>
          <c:smooth val="0"/>
          <c:extLst>
            <c:ext xmlns:c16="http://schemas.microsoft.com/office/drawing/2014/chart" uri="{C3380CC4-5D6E-409C-BE32-E72D297353CC}">
              <c16:uniqueId val="{00000000-E0E3-4803-A324-EBF940A67882}"/>
            </c:ext>
          </c:extLst>
        </c:ser>
        <c:ser>
          <c:idx val="1"/>
          <c:order val="1"/>
          <c:tx>
            <c:v>Alagoz model results</c:v>
          </c:tx>
          <c:spPr>
            <a:ln w="25400" cap="rnd">
              <a:solidFill>
                <a:schemeClr val="tx1"/>
              </a:solidFill>
              <a:round/>
            </a:ln>
            <a:effectLst/>
          </c:spPr>
          <c:marker>
            <c:symbol val="circle"/>
            <c:size val="5"/>
            <c:spPr>
              <a:solidFill>
                <a:schemeClr val="tx1"/>
              </a:solidFill>
              <a:ln w="9525">
                <a:solidFill>
                  <a:schemeClr val="tx1"/>
                </a:solidFill>
              </a:ln>
              <a:effectLst/>
            </c:spPr>
          </c:marker>
          <c:dPt>
            <c:idx val="11"/>
            <c:marker>
              <c:symbol val="circle"/>
              <c:size val="5"/>
              <c:spPr>
                <a:solidFill>
                  <a:schemeClr val="tx1"/>
                </a:solidFill>
                <a:ln w="9525">
                  <a:solidFill>
                    <a:schemeClr val="tx1"/>
                  </a:solidFill>
                </a:ln>
                <a:effectLst/>
              </c:spPr>
            </c:marker>
            <c:bubble3D val="0"/>
            <c:extLst>
              <c:ext xmlns:c16="http://schemas.microsoft.com/office/drawing/2014/chart" uri="{C3380CC4-5D6E-409C-BE32-E72D297353CC}">
                <c16:uniqueId val="{00000001-E0E3-4803-A324-EBF940A67882}"/>
              </c:ext>
            </c:extLst>
          </c:dPt>
          <c:dPt>
            <c:idx val="59"/>
            <c:marker>
              <c:symbol val="circle"/>
              <c:size val="5"/>
              <c:spPr>
                <a:solidFill>
                  <a:schemeClr val="tx1"/>
                </a:solidFill>
                <a:ln w="9525">
                  <a:solidFill>
                    <a:schemeClr val="tx1"/>
                  </a:solidFill>
                </a:ln>
                <a:effectLst/>
              </c:spPr>
            </c:marker>
            <c:bubble3D val="0"/>
            <c:spPr>
              <a:ln w="12700" cap="rnd">
                <a:solidFill>
                  <a:schemeClr val="tx1"/>
                </a:solidFill>
                <a:round/>
              </a:ln>
              <a:effectLst/>
            </c:spPr>
            <c:extLst>
              <c:ext xmlns:c16="http://schemas.microsoft.com/office/drawing/2014/chart" uri="{C3380CC4-5D6E-409C-BE32-E72D297353CC}">
                <c16:uniqueId val="{00000003-E0E3-4803-A324-EBF940A67882}"/>
              </c:ext>
            </c:extLst>
          </c:dPt>
          <c:errBars>
            <c:errDir val="y"/>
            <c:errBarType val="both"/>
            <c:errValType val="cust"/>
            <c:noEndCap val="0"/>
            <c:plus>
              <c:numRef>
                <c:f>Output_summary!$S$2:$S$365</c:f>
                <c:numCache>
                  <c:formatCode>General</c:formatCode>
                  <c:ptCount val="364"/>
                  <c:pt idx="0">
                    <c:v>0</c:v>
                  </c:pt>
                  <c:pt idx="1">
                    <c:v>0</c:v>
                  </c:pt>
                  <c:pt idx="2">
                    <c:v>0</c:v>
                  </c:pt>
                  <c:pt idx="3">
                    <c:v>0</c:v>
                  </c:pt>
                  <c:pt idx="4">
                    <c:v>0</c:v>
                  </c:pt>
                  <c:pt idx="5">
                    <c:v>4</c:v>
                  </c:pt>
                  <c:pt idx="6">
                    <c:v>6</c:v>
                  </c:pt>
                  <c:pt idx="7">
                    <c:v>8</c:v>
                  </c:pt>
                  <c:pt idx="8">
                    <c:v>11</c:v>
                  </c:pt>
                  <c:pt idx="9">
                    <c:v>19</c:v>
                  </c:pt>
                  <c:pt idx="10">
                    <c:v>28</c:v>
                  </c:pt>
                  <c:pt idx="11">
                    <c:v>43</c:v>
                  </c:pt>
                  <c:pt idx="12">
                    <c:v>60</c:v>
                  </c:pt>
                  <c:pt idx="13">
                    <c:v>89</c:v>
                  </c:pt>
                  <c:pt idx="14">
                    <c:v>119</c:v>
                  </c:pt>
                  <c:pt idx="15">
                    <c:v>165</c:v>
                  </c:pt>
                  <c:pt idx="16">
                    <c:v>213</c:v>
                  </c:pt>
                  <c:pt idx="17">
                    <c:v>267</c:v>
                  </c:pt>
                  <c:pt idx="18">
                    <c:v>320</c:v>
                  </c:pt>
                  <c:pt idx="19">
                    <c:v>372</c:v>
                  </c:pt>
                  <c:pt idx="20">
                    <c:v>416</c:v>
                  </c:pt>
                  <c:pt idx="21">
                    <c:v>475</c:v>
                  </c:pt>
                  <c:pt idx="22">
                    <c:v>541</c:v>
                  </c:pt>
                  <c:pt idx="23">
                    <c:v>614</c:v>
                  </c:pt>
                  <c:pt idx="24">
                    <c:v>680</c:v>
                  </c:pt>
                  <c:pt idx="25">
                    <c:v>751</c:v>
                  </c:pt>
                  <c:pt idx="26">
                    <c:v>828</c:v>
                  </c:pt>
                  <c:pt idx="27">
                    <c:v>907</c:v>
                  </c:pt>
                  <c:pt idx="28">
                    <c:v>994</c:v>
                  </c:pt>
                  <c:pt idx="29">
                    <c:v>1086</c:v>
                  </c:pt>
                  <c:pt idx="30">
                    <c:v>1169</c:v>
                  </c:pt>
                  <c:pt idx="31">
                    <c:v>1265</c:v>
                  </c:pt>
                  <c:pt idx="32">
                    <c:v>1370</c:v>
                  </c:pt>
                  <c:pt idx="33">
                    <c:v>1466</c:v>
                  </c:pt>
                  <c:pt idx="34">
                    <c:v>1570</c:v>
                  </c:pt>
                  <c:pt idx="35">
                    <c:v>1676</c:v>
                  </c:pt>
                  <c:pt idx="36">
                    <c:v>1787</c:v>
                  </c:pt>
                  <c:pt idx="37">
                    <c:v>1908</c:v>
                  </c:pt>
                  <c:pt idx="38">
                    <c:v>2029</c:v>
                  </c:pt>
                  <c:pt idx="39">
                    <c:v>2158</c:v>
                  </c:pt>
                  <c:pt idx="40">
                    <c:v>2293</c:v>
                  </c:pt>
                  <c:pt idx="41">
                    <c:v>2442</c:v>
                  </c:pt>
                  <c:pt idx="42">
                    <c:v>2613</c:v>
                  </c:pt>
                  <c:pt idx="43">
                    <c:v>2779</c:v>
                  </c:pt>
                  <c:pt idx="44">
                    <c:v>2876</c:v>
                  </c:pt>
                  <c:pt idx="45">
                    <c:v>2972</c:v>
                  </c:pt>
                  <c:pt idx="46">
                    <c:v>3075</c:v>
                  </c:pt>
                  <c:pt idx="47">
                    <c:v>3170</c:v>
                  </c:pt>
                  <c:pt idx="48">
                    <c:v>3265</c:v>
                  </c:pt>
                  <c:pt idx="49">
                    <c:v>3363</c:v>
                  </c:pt>
                  <c:pt idx="50">
                    <c:v>3440</c:v>
                  </c:pt>
                  <c:pt idx="51">
                    <c:v>3513</c:v>
                  </c:pt>
                  <c:pt idx="52">
                    <c:v>3587</c:v>
                  </c:pt>
                  <c:pt idx="53">
                    <c:v>3647</c:v>
                  </c:pt>
                  <c:pt idx="54">
                    <c:v>3702</c:v>
                  </c:pt>
                  <c:pt idx="55">
                    <c:v>3760</c:v>
                  </c:pt>
                  <c:pt idx="56">
                    <c:v>3812</c:v>
                  </c:pt>
                  <c:pt idx="57">
                    <c:v>3862</c:v>
                  </c:pt>
                  <c:pt idx="58">
                    <c:v>3909</c:v>
                  </c:pt>
                  <c:pt idx="59">
                    <c:v>3954</c:v>
                  </c:pt>
                  <c:pt idx="60">
                    <c:v>4004</c:v>
                  </c:pt>
                  <c:pt idx="61">
                    <c:v>4046</c:v>
                  </c:pt>
                  <c:pt idx="62">
                    <c:v>4085</c:v>
                  </c:pt>
                  <c:pt idx="63">
                    <c:v>4121</c:v>
                  </c:pt>
                  <c:pt idx="64">
                    <c:v>4152</c:v>
                  </c:pt>
                  <c:pt idx="65">
                    <c:v>4187</c:v>
                  </c:pt>
                  <c:pt idx="66">
                    <c:v>4214</c:v>
                  </c:pt>
                  <c:pt idx="67">
                    <c:v>4245</c:v>
                  </c:pt>
                  <c:pt idx="68">
                    <c:v>4276</c:v>
                  </c:pt>
                  <c:pt idx="69">
                    <c:v>4298</c:v>
                  </c:pt>
                  <c:pt idx="70">
                    <c:v>4321</c:v>
                  </c:pt>
                  <c:pt idx="71">
                    <c:v>4346</c:v>
                  </c:pt>
                  <c:pt idx="72">
                    <c:v>4366</c:v>
                  </c:pt>
                  <c:pt idx="73">
                    <c:v>4385</c:v>
                  </c:pt>
                  <c:pt idx="74">
                    <c:v>4400</c:v>
                  </c:pt>
                  <c:pt idx="75">
                    <c:v>4418</c:v>
                  </c:pt>
                  <c:pt idx="76">
                    <c:v>4437</c:v>
                  </c:pt>
                  <c:pt idx="77">
                    <c:v>4453</c:v>
                  </c:pt>
                  <c:pt idx="78">
                    <c:v>4465</c:v>
                  </c:pt>
                  <c:pt idx="79">
                    <c:v>4476</c:v>
                  </c:pt>
                  <c:pt idx="80">
                    <c:v>4487</c:v>
                  </c:pt>
                  <c:pt idx="81">
                    <c:v>4499</c:v>
                  </c:pt>
                  <c:pt idx="82">
                    <c:v>4510</c:v>
                  </c:pt>
                  <c:pt idx="83">
                    <c:v>4521</c:v>
                  </c:pt>
                  <c:pt idx="84">
                    <c:v>4531</c:v>
                  </c:pt>
                  <c:pt idx="85">
                    <c:v>4541</c:v>
                  </c:pt>
                  <c:pt idx="86">
                    <c:v>4553</c:v>
                  </c:pt>
                  <c:pt idx="87">
                    <c:v>4560</c:v>
                  </c:pt>
                  <c:pt idx="88">
                    <c:v>4566</c:v>
                  </c:pt>
                  <c:pt idx="89">
                    <c:v>4573</c:v>
                  </c:pt>
                  <c:pt idx="90">
                    <c:v>4577</c:v>
                  </c:pt>
                  <c:pt idx="91">
                    <c:v>4583</c:v>
                  </c:pt>
                  <c:pt idx="92">
                    <c:v>4590</c:v>
                  </c:pt>
                  <c:pt idx="93">
                    <c:v>4596</c:v>
                  </c:pt>
                  <c:pt idx="94">
                    <c:v>4601</c:v>
                  </c:pt>
                  <c:pt idx="95">
                    <c:v>4606</c:v>
                  </c:pt>
                  <c:pt idx="96">
                    <c:v>4611</c:v>
                  </c:pt>
                  <c:pt idx="97">
                    <c:v>4616</c:v>
                  </c:pt>
                  <c:pt idx="98">
                    <c:v>4620</c:v>
                  </c:pt>
                  <c:pt idx="99">
                    <c:v>4622</c:v>
                  </c:pt>
                  <c:pt idx="100">
                    <c:v>4627</c:v>
                  </c:pt>
                  <c:pt idx="101">
                    <c:v>4629</c:v>
                  </c:pt>
                  <c:pt idx="102">
                    <c:v>4632</c:v>
                  </c:pt>
                  <c:pt idx="103">
                    <c:v>4638</c:v>
                  </c:pt>
                  <c:pt idx="104">
                    <c:v>4641</c:v>
                  </c:pt>
                  <c:pt idx="105">
                    <c:v>4645</c:v>
                  </c:pt>
                  <c:pt idx="106">
                    <c:v>4649</c:v>
                  </c:pt>
                  <c:pt idx="107">
                    <c:v>4651</c:v>
                  </c:pt>
                  <c:pt idx="108">
                    <c:v>4656</c:v>
                  </c:pt>
                  <c:pt idx="109">
                    <c:v>4660</c:v>
                  </c:pt>
                  <c:pt idx="110">
                    <c:v>4664</c:v>
                  </c:pt>
                  <c:pt idx="111">
                    <c:v>4666</c:v>
                  </c:pt>
                  <c:pt idx="112">
                    <c:v>4671</c:v>
                  </c:pt>
                  <c:pt idx="113">
                    <c:v>4675</c:v>
                  </c:pt>
                  <c:pt idx="114">
                    <c:v>4679</c:v>
                  </c:pt>
                  <c:pt idx="115">
                    <c:v>4683</c:v>
                  </c:pt>
                  <c:pt idx="116">
                    <c:v>4685</c:v>
                  </c:pt>
                  <c:pt idx="117">
                    <c:v>4689</c:v>
                  </c:pt>
                  <c:pt idx="118">
                    <c:v>4691</c:v>
                  </c:pt>
                  <c:pt idx="119">
                    <c:v>4696</c:v>
                  </c:pt>
                  <c:pt idx="120">
                    <c:v>4698</c:v>
                  </c:pt>
                  <c:pt idx="121">
                    <c:v>4701</c:v>
                  </c:pt>
                  <c:pt idx="122">
                    <c:v>4705</c:v>
                  </c:pt>
                  <c:pt idx="123">
                    <c:v>4710</c:v>
                  </c:pt>
                  <c:pt idx="124">
                    <c:v>4711</c:v>
                  </c:pt>
                  <c:pt idx="125">
                    <c:v>4713</c:v>
                  </c:pt>
                  <c:pt idx="126">
                    <c:v>4714</c:v>
                  </c:pt>
                  <c:pt idx="127">
                    <c:v>4715</c:v>
                  </c:pt>
                  <c:pt idx="128">
                    <c:v>4717</c:v>
                  </c:pt>
                  <c:pt idx="129">
                    <c:v>4718</c:v>
                  </c:pt>
                  <c:pt idx="130">
                    <c:v>4718</c:v>
                  </c:pt>
                  <c:pt idx="131">
                    <c:v>4720</c:v>
                  </c:pt>
                  <c:pt idx="132">
                    <c:v>4720</c:v>
                  </c:pt>
                  <c:pt idx="133">
                    <c:v>4724</c:v>
                  </c:pt>
                  <c:pt idx="134">
                    <c:v>4726</c:v>
                  </c:pt>
                  <c:pt idx="135">
                    <c:v>4727</c:v>
                  </c:pt>
                  <c:pt idx="136">
                    <c:v>4728</c:v>
                  </c:pt>
                  <c:pt idx="137">
                    <c:v>4727</c:v>
                  </c:pt>
                  <c:pt idx="138">
                    <c:v>4727</c:v>
                  </c:pt>
                  <c:pt idx="139">
                    <c:v>4728</c:v>
                  </c:pt>
                  <c:pt idx="140">
                    <c:v>4729</c:v>
                  </c:pt>
                  <c:pt idx="141">
                    <c:v>4729</c:v>
                  </c:pt>
                  <c:pt idx="142">
                    <c:v>4729</c:v>
                  </c:pt>
                  <c:pt idx="143">
                    <c:v>4730</c:v>
                  </c:pt>
                  <c:pt idx="144">
                    <c:v>4731</c:v>
                  </c:pt>
                  <c:pt idx="145">
                    <c:v>4733</c:v>
                  </c:pt>
                  <c:pt idx="146">
                    <c:v>4734</c:v>
                  </c:pt>
                  <c:pt idx="147">
                    <c:v>4734</c:v>
                  </c:pt>
                  <c:pt idx="148">
                    <c:v>4735</c:v>
                  </c:pt>
                  <c:pt idx="149">
                    <c:v>4736</c:v>
                  </c:pt>
                  <c:pt idx="150">
                    <c:v>4736</c:v>
                  </c:pt>
                  <c:pt idx="151">
                    <c:v>4737</c:v>
                  </c:pt>
                  <c:pt idx="152">
                    <c:v>4738</c:v>
                  </c:pt>
                  <c:pt idx="153">
                    <c:v>4739</c:v>
                  </c:pt>
                  <c:pt idx="154">
                    <c:v>4739</c:v>
                  </c:pt>
                  <c:pt idx="155">
                    <c:v>4740</c:v>
                  </c:pt>
                  <c:pt idx="156">
                    <c:v>4743</c:v>
                  </c:pt>
                  <c:pt idx="157">
                    <c:v>4745</c:v>
                  </c:pt>
                  <c:pt idx="158">
                    <c:v>4746</c:v>
                  </c:pt>
                  <c:pt idx="159">
                    <c:v>4745</c:v>
                  </c:pt>
                  <c:pt idx="160">
                    <c:v>4746</c:v>
                  </c:pt>
                  <c:pt idx="161">
                    <c:v>4745</c:v>
                  </c:pt>
                  <c:pt idx="162">
                    <c:v>4746</c:v>
                  </c:pt>
                  <c:pt idx="163">
                    <c:v>4746</c:v>
                  </c:pt>
                  <c:pt idx="164">
                    <c:v>4746</c:v>
                  </c:pt>
                  <c:pt idx="165">
                    <c:v>4746</c:v>
                  </c:pt>
                  <c:pt idx="166">
                    <c:v>4746</c:v>
                  </c:pt>
                  <c:pt idx="167">
                    <c:v>4747</c:v>
                  </c:pt>
                  <c:pt idx="168">
                    <c:v>4746</c:v>
                  </c:pt>
                  <c:pt idx="169">
                    <c:v>4746</c:v>
                  </c:pt>
                  <c:pt idx="170">
                    <c:v>4747</c:v>
                  </c:pt>
                  <c:pt idx="171">
                    <c:v>4746</c:v>
                  </c:pt>
                  <c:pt idx="172">
                    <c:v>4746</c:v>
                  </c:pt>
                  <c:pt idx="173">
                    <c:v>4746</c:v>
                  </c:pt>
                  <c:pt idx="174">
                    <c:v>4746</c:v>
                  </c:pt>
                  <c:pt idx="175">
                    <c:v>4745</c:v>
                  </c:pt>
                  <c:pt idx="176">
                    <c:v>4744</c:v>
                  </c:pt>
                  <c:pt idx="177">
                    <c:v>4743</c:v>
                  </c:pt>
                  <c:pt idx="178">
                    <c:v>4742</c:v>
                  </c:pt>
                  <c:pt idx="179">
                    <c:v>4741</c:v>
                  </c:pt>
                  <c:pt idx="180">
                    <c:v>4739</c:v>
                  </c:pt>
                  <c:pt idx="181">
                    <c:v>4736</c:v>
                  </c:pt>
                  <c:pt idx="182">
                    <c:v>4735</c:v>
                  </c:pt>
                  <c:pt idx="183">
                    <c:v>4734</c:v>
                  </c:pt>
                  <c:pt idx="184">
                    <c:v>4731</c:v>
                  </c:pt>
                  <c:pt idx="185">
                    <c:v>4730</c:v>
                  </c:pt>
                  <c:pt idx="186">
                    <c:v>4729</c:v>
                  </c:pt>
                  <c:pt idx="187">
                    <c:v>4727</c:v>
                  </c:pt>
                  <c:pt idx="188">
                    <c:v>4722</c:v>
                  </c:pt>
                  <c:pt idx="189">
                    <c:v>4720</c:v>
                  </c:pt>
                  <c:pt idx="190">
                    <c:v>4719</c:v>
                  </c:pt>
                  <c:pt idx="191">
                    <c:v>4719</c:v>
                  </c:pt>
                  <c:pt idx="192">
                    <c:v>4717</c:v>
                  </c:pt>
                  <c:pt idx="193">
                    <c:v>4715</c:v>
                  </c:pt>
                  <c:pt idx="194">
                    <c:v>4714</c:v>
                  </c:pt>
                  <c:pt idx="195">
                    <c:v>4714</c:v>
                  </c:pt>
                  <c:pt idx="196">
                    <c:v>4713</c:v>
                  </c:pt>
                  <c:pt idx="197">
                    <c:v>4709</c:v>
                  </c:pt>
                  <c:pt idx="198">
                    <c:v>4707</c:v>
                  </c:pt>
                  <c:pt idx="199">
                    <c:v>4708</c:v>
                  </c:pt>
                  <c:pt idx="200">
                    <c:v>4706</c:v>
                  </c:pt>
                  <c:pt idx="201">
                    <c:v>4707</c:v>
                  </c:pt>
                  <c:pt idx="202">
                    <c:v>4705</c:v>
                  </c:pt>
                  <c:pt idx="203">
                    <c:v>4707</c:v>
                  </c:pt>
                  <c:pt idx="204">
                    <c:v>4703</c:v>
                  </c:pt>
                  <c:pt idx="205">
                    <c:v>4699</c:v>
                  </c:pt>
                  <c:pt idx="206">
                    <c:v>4698</c:v>
                  </c:pt>
                  <c:pt idx="207">
                    <c:v>4698</c:v>
                  </c:pt>
                  <c:pt idx="208">
                    <c:v>4699</c:v>
                  </c:pt>
                  <c:pt idx="209">
                    <c:v>4700</c:v>
                  </c:pt>
                  <c:pt idx="210">
                    <c:v>4701</c:v>
                  </c:pt>
                  <c:pt idx="211">
                    <c:v>4702</c:v>
                  </c:pt>
                  <c:pt idx="212">
                    <c:v>4702</c:v>
                  </c:pt>
                  <c:pt idx="213">
                    <c:v>4704</c:v>
                  </c:pt>
                  <c:pt idx="214">
                    <c:v>4702</c:v>
                  </c:pt>
                  <c:pt idx="215">
                    <c:v>4703</c:v>
                  </c:pt>
                  <c:pt idx="216">
                    <c:v>4707</c:v>
                  </c:pt>
                  <c:pt idx="217">
                    <c:v>4706</c:v>
                  </c:pt>
                  <c:pt idx="218">
                    <c:v>4706</c:v>
                  </c:pt>
                  <c:pt idx="219">
                    <c:v>4711</c:v>
                  </c:pt>
                  <c:pt idx="220">
                    <c:v>4711</c:v>
                  </c:pt>
                  <c:pt idx="221">
                    <c:v>4713</c:v>
                  </c:pt>
                  <c:pt idx="222">
                    <c:v>4715</c:v>
                  </c:pt>
                  <c:pt idx="223">
                    <c:v>4715</c:v>
                  </c:pt>
                  <c:pt idx="224">
                    <c:v>4713</c:v>
                  </c:pt>
                  <c:pt idx="225">
                    <c:v>4719</c:v>
                  </c:pt>
                  <c:pt idx="226">
                    <c:v>4722</c:v>
                  </c:pt>
                  <c:pt idx="227">
                    <c:v>4723</c:v>
                  </c:pt>
                  <c:pt idx="228">
                    <c:v>4725</c:v>
                  </c:pt>
                  <c:pt idx="229">
                    <c:v>4728</c:v>
                  </c:pt>
                  <c:pt idx="230">
                    <c:v>4732</c:v>
                  </c:pt>
                  <c:pt idx="231">
                    <c:v>4730</c:v>
                  </c:pt>
                  <c:pt idx="232">
                    <c:v>4733</c:v>
                  </c:pt>
                  <c:pt idx="233">
                    <c:v>4737</c:v>
                  </c:pt>
                  <c:pt idx="234">
                    <c:v>4742</c:v>
                  </c:pt>
                  <c:pt idx="235">
                    <c:v>4742</c:v>
                  </c:pt>
                  <c:pt idx="236">
                    <c:v>4743</c:v>
                  </c:pt>
                  <c:pt idx="237">
                    <c:v>4748</c:v>
                  </c:pt>
                  <c:pt idx="238">
                    <c:v>4750</c:v>
                  </c:pt>
                  <c:pt idx="239">
                    <c:v>4754</c:v>
                  </c:pt>
                  <c:pt idx="240">
                    <c:v>4756</c:v>
                  </c:pt>
                  <c:pt idx="241">
                    <c:v>4764</c:v>
                  </c:pt>
                  <c:pt idx="242">
                    <c:v>4769</c:v>
                  </c:pt>
                  <c:pt idx="243">
                    <c:v>4773</c:v>
                  </c:pt>
                  <c:pt idx="244">
                    <c:v>4779</c:v>
                  </c:pt>
                  <c:pt idx="245">
                    <c:v>4781</c:v>
                  </c:pt>
                  <c:pt idx="246">
                    <c:v>4784</c:v>
                  </c:pt>
                  <c:pt idx="247">
                    <c:v>4790</c:v>
                  </c:pt>
                  <c:pt idx="248">
                    <c:v>4796</c:v>
                  </c:pt>
                  <c:pt idx="249">
                    <c:v>4804</c:v>
                  </c:pt>
                  <c:pt idx="250">
                    <c:v>4813</c:v>
                  </c:pt>
                  <c:pt idx="251">
                    <c:v>4816</c:v>
                  </c:pt>
                  <c:pt idx="252">
                    <c:v>4824</c:v>
                  </c:pt>
                  <c:pt idx="253">
                    <c:v>4829</c:v>
                  </c:pt>
                  <c:pt idx="254">
                    <c:v>4837</c:v>
                  </c:pt>
                  <c:pt idx="255">
                    <c:v>4842</c:v>
                  </c:pt>
                  <c:pt idx="256">
                    <c:v>4847</c:v>
                  </c:pt>
                  <c:pt idx="257">
                    <c:v>4849</c:v>
                  </c:pt>
                  <c:pt idx="258">
                    <c:v>4852</c:v>
                  </c:pt>
                  <c:pt idx="259">
                    <c:v>4858</c:v>
                  </c:pt>
                  <c:pt idx="260">
                    <c:v>4862</c:v>
                  </c:pt>
                  <c:pt idx="261">
                    <c:v>4873</c:v>
                  </c:pt>
                  <c:pt idx="262">
                    <c:v>4886</c:v>
                  </c:pt>
                  <c:pt idx="263">
                    <c:v>4900</c:v>
                  </c:pt>
                  <c:pt idx="264">
                    <c:v>4909</c:v>
                  </c:pt>
                  <c:pt idx="265">
                    <c:v>4926</c:v>
                  </c:pt>
                  <c:pt idx="266">
                    <c:v>4943</c:v>
                  </c:pt>
                  <c:pt idx="267">
                    <c:v>4963</c:v>
                  </c:pt>
                  <c:pt idx="268">
                    <c:v>4984</c:v>
                  </c:pt>
                  <c:pt idx="269">
                    <c:v>5004</c:v>
                  </c:pt>
                  <c:pt idx="270">
                    <c:v>5033</c:v>
                  </c:pt>
                  <c:pt idx="271">
                    <c:v>5063</c:v>
                  </c:pt>
                  <c:pt idx="272">
                    <c:v>5103</c:v>
                  </c:pt>
                  <c:pt idx="273">
                    <c:v>5137</c:v>
                  </c:pt>
                  <c:pt idx="274">
                    <c:v>5184</c:v>
                  </c:pt>
                  <c:pt idx="275">
                    <c:v>5231</c:v>
                  </c:pt>
                  <c:pt idx="276">
                    <c:v>5287</c:v>
                  </c:pt>
                  <c:pt idx="277">
                    <c:v>5355</c:v>
                  </c:pt>
                  <c:pt idx="278">
                    <c:v>5421</c:v>
                  </c:pt>
                  <c:pt idx="279">
                    <c:v>5505</c:v>
                  </c:pt>
                  <c:pt idx="280">
                    <c:v>5606</c:v>
                  </c:pt>
                  <c:pt idx="281">
                    <c:v>5672</c:v>
                  </c:pt>
                  <c:pt idx="282">
                    <c:v>5743</c:v>
                  </c:pt>
                  <c:pt idx="283">
                    <c:v>5822</c:v>
                  </c:pt>
                  <c:pt idx="284">
                    <c:v>5897</c:v>
                  </c:pt>
                  <c:pt idx="285">
                    <c:v>5975</c:v>
                  </c:pt>
                  <c:pt idx="286">
                    <c:v>6066</c:v>
                  </c:pt>
                  <c:pt idx="287">
                    <c:v>6151</c:v>
                  </c:pt>
                  <c:pt idx="288">
                    <c:v>6242</c:v>
                  </c:pt>
                  <c:pt idx="289">
                    <c:v>6339</c:v>
                  </c:pt>
                  <c:pt idx="290">
                    <c:v>6421</c:v>
                  </c:pt>
                  <c:pt idx="291">
                    <c:v>6513</c:v>
                  </c:pt>
                  <c:pt idx="292">
                    <c:v>6614</c:v>
                  </c:pt>
                  <c:pt idx="293">
                    <c:v>6704</c:v>
                  </c:pt>
                  <c:pt idx="294">
                    <c:v>6802</c:v>
                  </c:pt>
                  <c:pt idx="295">
                    <c:v>6897</c:v>
                  </c:pt>
                  <c:pt idx="296">
                    <c:v>6989</c:v>
                  </c:pt>
                  <c:pt idx="297">
                    <c:v>7075</c:v>
                  </c:pt>
                  <c:pt idx="298">
                    <c:v>7167</c:v>
                  </c:pt>
                  <c:pt idx="299">
                    <c:v>7253</c:v>
                  </c:pt>
                  <c:pt idx="300">
                    <c:v>7353</c:v>
                  </c:pt>
                  <c:pt idx="301">
                    <c:v>7449</c:v>
                  </c:pt>
                  <c:pt idx="302">
                    <c:v>7539</c:v>
                  </c:pt>
                  <c:pt idx="303">
                    <c:v>7630</c:v>
                  </c:pt>
                  <c:pt idx="304">
                    <c:v>7728</c:v>
                  </c:pt>
                  <c:pt idx="305">
                    <c:v>7819</c:v>
                  </c:pt>
                  <c:pt idx="306">
                    <c:v>7906</c:v>
                  </c:pt>
                  <c:pt idx="307">
                    <c:v>8032</c:v>
                  </c:pt>
                  <c:pt idx="308">
                    <c:v>8153</c:v>
                  </c:pt>
                  <c:pt idx="309">
                    <c:v>8271</c:v>
                  </c:pt>
                  <c:pt idx="310">
                    <c:v>8391</c:v>
                  </c:pt>
                  <c:pt idx="311">
                    <c:v>8519</c:v>
                  </c:pt>
                  <c:pt idx="312">
                    <c:v>8660</c:v>
                  </c:pt>
                  <c:pt idx="313">
                    <c:v>8802</c:v>
                  </c:pt>
                  <c:pt idx="314">
                    <c:v>8945</c:v>
                  </c:pt>
                  <c:pt idx="315">
                    <c:v>9101</c:v>
                  </c:pt>
                  <c:pt idx="316">
                    <c:v>9258</c:v>
                  </c:pt>
                  <c:pt idx="317">
                    <c:v>9435</c:v>
                  </c:pt>
                  <c:pt idx="318">
                    <c:v>9598</c:v>
                  </c:pt>
                  <c:pt idx="319">
                    <c:v>9776</c:v>
                  </c:pt>
                  <c:pt idx="320">
                    <c:v>9954</c:v>
                  </c:pt>
                  <c:pt idx="321">
                    <c:v>10142</c:v>
                  </c:pt>
                  <c:pt idx="322">
                    <c:v>10344</c:v>
                  </c:pt>
                  <c:pt idx="323">
                    <c:v>10546</c:v>
                  </c:pt>
                  <c:pt idx="324">
                    <c:v>10750</c:v>
                  </c:pt>
                  <c:pt idx="325">
                    <c:v>10973</c:v>
                  </c:pt>
                  <c:pt idx="326">
                    <c:v>11213</c:v>
                  </c:pt>
                  <c:pt idx="327">
                    <c:v>11443</c:v>
                  </c:pt>
                  <c:pt idx="328">
                    <c:v>11684</c:v>
                  </c:pt>
                  <c:pt idx="329">
                    <c:v>11934</c:v>
                  </c:pt>
                  <c:pt idx="330">
                    <c:v>12188</c:v>
                  </c:pt>
                  <c:pt idx="331">
                    <c:v>12440</c:v>
                  </c:pt>
                  <c:pt idx="332">
                    <c:v>12724</c:v>
                  </c:pt>
                  <c:pt idx="333">
                    <c:v>13012</c:v>
                  </c:pt>
                  <c:pt idx="334">
                    <c:v>13298</c:v>
                  </c:pt>
                  <c:pt idx="335">
                    <c:v>13589</c:v>
                  </c:pt>
                  <c:pt idx="336">
                    <c:v>13889</c:v>
                  </c:pt>
                  <c:pt idx="337">
                    <c:v>14189</c:v>
                  </c:pt>
                  <c:pt idx="338">
                    <c:v>14427</c:v>
                  </c:pt>
                  <c:pt idx="339">
                    <c:v>14670</c:v>
                  </c:pt>
                  <c:pt idx="340">
                    <c:v>14913</c:v>
                  </c:pt>
                  <c:pt idx="341">
                    <c:v>15159</c:v>
                  </c:pt>
                  <c:pt idx="342">
                    <c:v>15398</c:v>
                  </c:pt>
                  <c:pt idx="343">
                    <c:v>15636</c:v>
                  </c:pt>
                  <c:pt idx="344">
                    <c:v>15874</c:v>
                  </c:pt>
                  <c:pt idx="345">
                    <c:v>16095</c:v>
                  </c:pt>
                  <c:pt idx="346">
                    <c:v>16313</c:v>
                  </c:pt>
                  <c:pt idx="347">
                    <c:v>16535</c:v>
                  </c:pt>
                  <c:pt idx="348">
                    <c:v>16733</c:v>
                  </c:pt>
                  <c:pt idx="349">
                    <c:v>16918</c:v>
                  </c:pt>
                  <c:pt idx="350">
                    <c:v>17105</c:v>
                  </c:pt>
                  <c:pt idx="351">
                    <c:v>17285</c:v>
                  </c:pt>
                  <c:pt idx="352">
                    <c:v>17475</c:v>
                  </c:pt>
                  <c:pt idx="353">
                    <c:v>17658</c:v>
                  </c:pt>
                  <c:pt idx="354">
                    <c:v>17833</c:v>
                  </c:pt>
                  <c:pt idx="355">
                    <c:v>17983</c:v>
                  </c:pt>
                  <c:pt idx="356">
                    <c:v>18145</c:v>
                  </c:pt>
                  <c:pt idx="357">
                    <c:v>18298</c:v>
                  </c:pt>
                  <c:pt idx="358">
                    <c:v>18439</c:v>
                  </c:pt>
                  <c:pt idx="359">
                    <c:v>18590</c:v>
                  </c:pt>
                  <c:pt idx="360">
                    <c:v>18722</c:v>
                  </c:pt>
                  <c:pt idx="361">
                    <c:v>18845</c:v>
                  </c:pt>
                  <c:pt idx="362">
                    <c:v>18976</c:v>
                  </c:pt>
                  <c:pt idx="363">
                    <c:v>19094</c:v>
                  </c:pt>
                </c:numCache>
              </c:numRef>
            </c:plus>
            <c:minus>
              <c:numRef>
                <c:f>Output_summary!$R$2:$R$365</c:f>
                <c:numCache>
                  <c:formatCode>General</c:formatCode>
                  <c:ptCount val="364"/>
                  <c:pt idx="0">
                    <c:v>0</c:v>
                  </c:pt>
                  <c:pt idx="1">
                    <c:v>0</c:v>
                  </c:pt>
                  <c:pt idx="2">
                    <c:v>0</c:v>
                  </c:pt>
                  <c:pt idx="3">
                    <c:v>0</c:v>
                  </c:pt>
                  <c:pt idx="4">
                    <c:v>0</c:v>
                  </c:pt>
                  <c:pt idx="5">
                    <c:v>5</c:v>
                  </c:pt>
                  <c:pt idx="6">
                    <c:v>5</c:v>
                  </c:pt>
                  <c:pt idx="7">
                    <c:v>8</c:v>
                  </c:pt>
                  <c:pt idx="8">
                    <c:v>12</c:v>
                  </c:pt>
                  <c:pt idx="9">
                    <c:v>19</c:v>
                  </c:pt>
                  <c:pt idx="10">
                    <c:v>28</c:v>
                  </c:pt>
                  <c:pt idx="11">
                    <c:v>42</c:v>
                  </c:pt>
                  <c:pt idx="12">
                    <c:v>60</c:v>
                  </c:pt>
                  <c:pt idx="13">
                    <c:v>89</c:v>
                  </c:pt>
                  <c:pt idx="14">
                    <c:v>119</c:v>
                  </c:pt>
                  <c:pt idx="15">
                    <c:v>165</c:v>
                  </c:pt>
                  <c:pt idx="16">
                    <c:v>213</c:v>
                  </c:pt>
                  <c:pt idx="17">
                    <c:v>266</c:v>
                  </c:pt>
                  <c:pt idx="18">
                    <c:v>320</c:v>
                  </c:pt>
                  <c:pt idx="19">
                    <c:v>372</c:v>
                  </c:pt>
                  <c:pt idx="20">
                    <c:v>417</c:v>
                  </c:pt>
                  <c:pt idx="21">
                    <c:v>475</c:v>
                  </c:pt>
                  <c:pt idx="22">
                    <c:v>541</c:v>
                  </c:pt>
                  <c:pt idx="23">
                    <c:v>615</c:v>
                  </c:pt>
                  <c:pt idx="24">
                    <c:v>680</c:v>
                  </c:pt>
                  <c:pt idx="25">
                    <c:v>751</c:v>
                  </c:pt>
                  <c:pt idx="26">
                    <c:v>827</c:v>
                  </c:pt>
                  <c:pt idx="27">
                    <c:v>908</c:v>
                  </c:pt>
                  <c:pt idx="28">
                    <c:v>993</c:v>
                  </c:pt>
                  <c:pt idx="29">
                    <c:v>1085</c:v>
                  </c:pt>
                  <c:pt idx="30">
                    <c:v>1170</c:v>
                  </c:pt>
                  <c:pt idx="31">
                    <c:v>1265</c:v>
                  </c:pt>
                  <c:pt idx="32">
                    <c:v>1370</c:v>
                  </c:pt>
                  <c:pt idx="33">
                    <c:v>1466</c:v>
                  </c:pt>
                  <c:pt idx="34">
                    <c:v>1570</c:v>
                  </c:pt>
                  <c:pt idx="35">
                    <c:v>1676</c:v>
                  </c:pt>
                  <c:pt idx="36">
                    <c:v>1788</c:v>
                  </c:pt>
                  <c:pt idx="37">
                    <c:v>1908</c:v>
                  </c:pt>
                  <c:pt idx="38">
                    <c:v>2029</c:v>
                  </c:pt>
                  <c:pt idx="39">
                    <c:v>2157</c:v>
                  </c:pt>
                  <c:pt idx="40">
                    <c:v>2293</c:v>
                  </c:pt>
                  <c:pt idx="41">
                    <c:v>2443</c:v>
                  </c:pt>
                  <c:pt idx="42">
                    <c:v>2613</c:v>
                  </c:pt>
                  <c:pt idx="43">
                    <c:v>2780</c:v>
                  </c:pt>
                  <c:pt idx="44">
                    <c:v>2877</c:v>
                  </c:pt>
                  <c:pt idx="45">
                    <c:v>2971</c:v>
                  </c:pt>
                  <c:pt idx="46">
                    <c:v>3076</c:v>
                  </c:pt>
                  <c:pt idx="47">
                    <c:v>3171</c:v>
                  </c:pt>
                  <c:pt idx="48">
                    <c:v>3265</c:v>
                  </c:pt>
                  <c:pt idx="49">
                    <c:v>3362</c:v>
                  </c:pt>
                  <c:pt idx="50">
                    <c:v>3441</c:v>
                  </c:pt>
                  <c:pt idx="51">
                    <c:v>3513</c:v>
                  </c:pt>
                  <c:pt idx="52">
                    <c:v>3586</c:v>
                  </c:pt>
                  <c:pt idx="53">
                    <c:v>3647</c:v>
                  </c:pt>
                  <c:pt idx="54">
                    <c:v>3702</c:v>
                  </c:pt>
                  <c:pt idx="55">
                    <c:v>3759</c:v>
                  </c:pt>
                  <c:pt idx="56">
                    <c:v>3811</c:v>
                  </c:pt>
                  <c:pt idx="57">
                    <c:v>3863</c:v>
                  </c:pt>
                  <c:pt idx="58">
                    <c:v>3909</c:v>
                  </c:pt>
                  <c:pt idx="59">
                    <c:v>3955</c:v>
                  </c:pt>
                  <c:pt idx="60">
                    <c:v>4005</c:v>
                  </c:pt>
                  <c:pt idx="61">
                    <c:v>4047</c:v>
                  </c:pt>
                  <c:pt idx="62">
                    <c:v>4085</c:v>
                  </c:pt>
                  <c:pt idx="63">
                    <c:v>4121</c:v>
                  </c:pt>
                  <c:pt idx="64">
                    <c:v>4153</c:v>
                  </c:pt>
                  <c:pt idx="65">
                    <c:v>4187</c:v>
                  </c:pt>
                  <c:pt idx="66">
                    <c:v>4213</c:v>
                  </c:pt>
                  <c:pt idx="67">
                    <c:v>4245</c:v>
                  </c:pt>
                  <c:pt idx="68">
                    <c:v>4276</c:v>
                  </c:pt>
                  <c:pt idx="69">
                    <c:v>4297</c:v>
                  </c:pt>
                  <c:pt idx="70">
                    <c:v>4321</c:v>
                  </c:pt>
                  <c:pt idx="71">
                    <c:v>4346</c:v>
                  </c:pt>
                  <c:pt idx="72">
                    <c:v>4366</c:v>
                  </c:pt>
                  <c:pt idx="73">
                    <c:v>4385</c:v>
                  </c:pt>
                  <c:pt idx="74">
                    <c:v>4400</c:v>
                  </c:pt>
                  <c:pt idx="75">
                    <c:v>4418</c:v>
                  </c:pt>
                  <c:pt idx="76">
                    <c:v>4437</c:v>
                  </c:pt>
                  <c:pt idx="77">
                    <c:v>4454</c:v>
                  </c:pt>
                  <c:pt idx="78">
                    <c:v>4466</c:v>
                  </c:pt>
                  <c:pt idx="79">
                    <c:v>4476</c:v>
                  </c:pt>
                  <c:pt idx="80">
                    <c:v>4487</c:v>
                  </c:pt>
                  <c:pt idx="81">
                    <c:v>4499</c:v>
                  </c:pt>
                  <c:pt idx="82">
                    <c:v>4511</c:v>
                  </c:pt>
                  <c:pt idx="83">
                    <c:v>4521</c:v>
                  </c:pt>
                  <c:pt idx="84">
                    <c:v>4531</c:v>
                  </c:pt>
                  <c:pt idx="85">
                    <c:v>4541</c:v>
                  </c:pt>
                  <c:pt idx="86">
                    <c:v>4553</c:v>
                  </c:pt>
                  <c:pt idx="87">
                    <c:v>4559</c:v>
                  </c:pt>
                  <c:pt idx="88">
                    <c:v>4565</c:v>
                  </c:pt>
                  <c:pt idx="89">
                    <c:v>4572</c:v>
                  </c:pt>
                  <c:pt idx="90">
                    <c:v>4576</c:v>
                  </c:pt>
                  <c:pt idx="91">
                    <c:v>4584</c:v>
                  </c:pt>
                  <c:pt idx="92">
                    <c:v>4590</c:v>
                  </c:pt>
                  <c:pt idx="93">
                    <c:v>4597</c:v>
                  </c:pt>
                  <c:pt idx="94">
                    <c:v>4601</c:v>
                  </c:pt>
                  <c:pt idx="95">
                    <c:v>4606</c:v>
                  </c:pt>
                  <c:pt idx="96">
                    <c:v>4612</c:v>
                  </c:pt>
                  <c:pt idx="97">
                    <c:v>4617</c:v>
                  </c:pt>
                  <c:pt idx="98">
                    <c:v>4620</c:v>
                  </c:pt>
                  <c:pt idx="99">
                    <c:v>4622</c:v>
                  </c:pt>
                  <c:pt idx="100">
                    <c:v>4627</c:v>
                  </c:pt>
                  <c:pt idx="101">
                    <c:v>4629</c:v>
                  </c:pt>
                  <c:pt idx="102">
                    <c:v>4632</c:v>
                  </c:pt>
                  <c:pt idx="103">
                    <c:v>4638</c:v>
                  </c:pt>
                  <c:pt idx="104">
                    <c:v>4641</c:v>
                  </c:pt>
                  <c:pt idx="105">
                    <c:v>4645</c:v>
                  </c:pt>
                  <c:pt idx="106">
                    <c:v>4649</c:v>
                  </c:pt>
                  <c:pt idx="107">
                    <c:v>4652</c:v>
                  </c:pt>
                  <c:pt idx="108">
                    <c:v>4655</c:v>
                  </c:pt>
                  <c:pt idx="109">
                    <c:v>4660</c:v>
                  </c:pt>
                  <c:pt idx="110">
                    <c:v>4663</c:v>
                  </c:pt>
                  <c:pt idx="111">
                    <c:v>4666</c:v>
                  </c:pt>
                  <c:pt idx="112">
                    <c:v>4671</c:v>
                  </c:pt>
                  <c:pt idx="113">
                    <c:v>4674</c:v>
                  </c:pt>
                  <c:pt idx="114">
                    <c:v>4678</c:v>
                  </c:pt>
                  <c:pt idx="115">
                    <c:v>4683</c:v>
                  </c:pt>
                  <c:pt idx="116">
                    <c:v>4685</c:v>
                  </c:pt>
                  <c:pt idx="117">
                    <c:v>4688</c:v>
                  </c:pt>
                  <c:pt idx="118">
                    <c:v>4692</c:v>
                  </c:pt>
                  <c:pt idx="119">
                    <c:v>4695</c:v>
                  </c:pt>
                  <c:pt idx="120">
                    <c:v>4697</c:v>
                  </c:pt>
                  <c:pt idx="121">
                    <c:v>4700</c:v>
                  </c:pt>
                  <c:pt idx="122">
                    <c:v>4705</c:v>
                  </c:pt>
                  <c:pt idx="123">
                    <c:v>4709</c:v>
                  </c:pt>
                  <c:pt idx="124">
                    <c:v>4711</c:v>
                  </c:pt>
                  <c:pt idx="125">
                    <c:v>4713</c:v>
                  </c:pt>
                  <c:pt idx="126">
                    <c:v>4715</c:v>
                  </c:pt>
                  <c:pt idx="127">
                    <c:v>4715</c:v>
                  </c:pt>
                  <c:pt idx="128">
                    <c:v>4716</c:v>
                  </c:pt>
                  <c:pt idx="129">
                    <c:v>4718</c:v>
                  </c:pt>
                  <c:pt idx="130">
                    <c:v>4719</c:v>
                  </c:pt>
                  <c:pt idx="131">
                    <c:v>4720</c:v>
                  </c:pt>
                  <c:pt idx="132">
                    <c:v>4721</c:v>
                  </c:pt>
                  <c:pt idx="133">
                    <c:v>4723</c:v>
                  </c:pt>
                  <c:pt idx="134">
                    <c:v>4727</c:v>
                  </c:pt>
                  <c:pt idx="135">
                    <c:v>4726</c:v>
                  </c:pt>
                  <c:pt idx="136">
                    <c:v>4729</c:v>
                  </c:pt>
                  <c:pt idx="137">
                    <c:v>4727</c:v>
                  </c:pt>
                  <c:pt idx="138">
                    <c:v>4727</c:v>
                  </c:pt>
                  <c:pt idx="139">
                    <c:v>4728</c:v>
                  </c:pt>
                  <c:pt idx="140">
                    <c:v>4730</c:v>
                  </c:pt>
                  <c:pt idx="141">
                    <c:v>4729</c:v>
                  </c:pt>
                  <c:pt idx="142">
                    <c:v>4728</c:v>
                  </c:pt>
                  <c:pt idx="143">
                    <c:v>4731</c:v>
                  </c:pt>
                  <c:pt idx="144">
                    <c:v>4731</c:v>
                  </c:pt>
                  <c:pt idx="145">
                    <c:v>4733</c:v>
                  </c:pt>
                  <c:pt idx="146">
                    <c:v>4734</c:v>
                  </c:pt>
                  <c:pt idx="147">
                    <c:v>4735</c:v>
                  </c:pt>
                  <c:pt idx="148">
                    <c:v>4735</c:v>
                  </c:pt>
                  <c:pt idx="149">
                    <c:v>4736</c:v>
                  </c:pt>
                  <c:pt idx="150">
                    <c:v>4736</c:v>
                  </c:pt>
                  <c:pt idx="151">
                    <c:v>4737</c:v>
                  </c:pt>
                  <c:pt idx="152">
                    <c:v>4738</c:v>
                  </c:pt>
                  <c:pt idx="153">
                    <c:v>4739</c:v>
                  </c:pt>
                  <c:pt idx="154">
                    <c:v>4739</c:v>
                  </c:pt>
                  <c:pt idx="155">
                    <c:v>4741</c:v>
                  </c:pt>
                  <c:pt idx="156">
                    <c:v>4743</c:v>
                  </c:pt>
                  <c:pt idx="157">
                    <c:v>4744</c:v>
                  </c:pt>
                  <c:pt idx="158">
                    <c:v>4746</c:v>
                  </c:pt>
                  <c:pt idx="159">
                    <c:v>4746</c:v>
                  </c:pt>
                  <c:pt idx="160">
                    <c:v>4746</c:v>
                  </c:pt>
                  <c:pt idx="161">
                    <c:v>4746</c:v>
                  </c:pt>
                  <c:pt idx="162">
                    <c:v>4746</c:v>
                  </c:pt>
                  <c:pt idx="163">
                    <c:v>4745</c:v>
                  </c:pt>
                  <c:pt idx="164">
                    <c:v>4746</c:v>
                  </c:pt>
                  <c:pt idx="165">
                    <c:v>4746</c:v>
                  </c:pt>
                  <c:pt idx="166">
                    <c:v>4747</c:v>
                  </c:pt>
                  <c:pt idx="167">
                    <c:v>4747</c:v>
                  </c:pt>
                  <c:pt idx="168">
                    <c:v>4745</c:v>
                  </c:pt>
                  <c:pt idx="169">
                    <c:v>4747</c:v>
                  </c:pt>
                  <c:pt idx="170">
                    <c:v>4746</c:v>
                  </c:pt>
                  <c:pt idx="171">
                    <c:v>4747</c:v>
                  </c:pt>
                  <c:pt idx="172">
                    <c:v>4746</c:v>
                  </c:pt>
                  <c:pt idx="173">
                    <c:v>4745</c:v>
                  </c:pt>
                  <c:pt idx="174">
                    <c:v>4746</c:v>
                  </c:pt>
                  <c:pt idx="175">
                    <c:v>4744</c:v>
                  </c:pt>
                  <c:pt idx="176">
                    <c:v>4743</c:v>
                  </c:pt>
                  <c:pt idx="177">
                    <c:v>4743</c:v>
                  </c:pt>
                  <c:pt idx="178">
                    <c:v>4743</c:v>
                  </c:pt>
                  <c:pt idx="179">
                    <c:v>4741</c:v>
                  </c:pt>
                  <c:pt idx="180">
                    <c:v>4739</c:v>
                  </c:pt>
                  <c:pt idx="181">
                    <c:v>4737</c:v>
                  </c:pt>
                  <c:pt idx="182">
                    <c:v>4735</c:v>
                  </c:pt>
                  <c:pt idx="183">
                    <c:v>4733</c:v>
                  </c:pt>
                  <c:pt idx="184">
                    <c:v>4732</c:v>
                  </c:pt>
                  <c:pt idx="185">
                    <c:v>4730</c:v>
                  </c:pt>
                  <c:pt idx="186">
                    <c:v>4729</c:v>
                  </c:pt>
                  <c:pt idx="187">
                    <c:v>4727</c:v>
                  </c:pt>
                  <c:pt idx="188">
                    <c:v>4722</c:v>
                  </c:pt>
                  <c:pt idx="189">
                    <c:v>4721</c:v>
                  </c:pt>
                  <c:pt idx="190">
                    <c:v>4719</c:v>
                  </c:pt>
                  <c:pt idx="191">
                    <c:v>4719</c:v>
                  </c:pt>
                  <c:pt idx="192">
                    <c:v>4718</c:v>
                  </c:pt>
                  <c:pt idx="193">
                    <c:v>4715</c:v>
                  </c:pt>
                  <c:pt idx="194">
                    <c:v>4713</c:v>
                  </c:pt>
                  <c:pt idx="195">
                    <c:v>4714</c:v>
                  </c:pt>
                  <c:pt idx="196">
                    <c:v>4714</c:v>
                  </c:pt>
                  <c:pt idx="197">
                    <c:v>4709</c:v>
                  </c:pt>
                  <c:pt idx="198">
                    <c:v>4706</c:v>
                  </c:pt>
                  <c:pt idx="199">
                    <c:v>4708</c:v>
                  </c:pt>
                  <c:pt idx="200">
                    <c:v>4706</c:v>
                  </c:pt>
                  <c:pt idx="201">
                    <c:v>4708</c:v>
                  </c:pt>
                  <c:pt idx="202">
                    <c:v>4705</c:v>
                  </c:pt>
                  <c:pt idx="203">
                    <c:v>4707</c:v>
                  </c:pt>
                  <c:pt idx="204">
                    <c:v>4703</c:v>
                  </c:pt>
                  <c:pt idx="205">
                    <c:v>4698</c:v>
                  </c:pt>
                  <c:pt idx="206">
                    <c:v>4698</c:v>
                  </c:pt>
                  <c:pt idx="207">
                    <c:v>4697</c:v>
                  </c:pt>
                  <c:pt idx="208">
                    <c:v>4700</c:v>
                  </c:pt>
                  <c:pt idx="209">
                    <c:v>4701</c:v>
                  </c:pt>
                  <c:pt idx="210">
                    <c:v>4701</c:v>
                  </c:pt>
                  <c:pt idx="211">
                    <c:v>4702</c:v>
                  </c:pt>
                  <c:pt idx="212">
                    <c:v>4703</c:v>
                  </c:pt>
                  <c:pt idx="213">
                    <c:v>4703</c:v>
                  </c:pt>
                  <c:pt idx="214">
                    <c:v>4701</c:v>
                  </c:pt>
                  <c:pt idx="215">
                    <c:v>4703</c:v>
                  </c:pt>
                  <c:pt idx="216">
                    <c:v>4707</c:v>
                  </c:pt>
                  <c:pt idx="217">
                    <c:v>4705</c:v>
                  </c:pt>
                  <c:pt idx="218">
                    <c:v>4706</c:v>
                  </c:pt>
                  <c:pt idx="219">
                    <c:v>4711</c:v>
                  </c:pt>
                  <c:pt idx="220">
                    <c:v>4711</c:v>
                  </c:pt>
                  <c:pt idx="221">
                    <c:v>4713</c:v>
                  </c:pt>
                  <c:pt idx="222">
                    <c:v>4715</c:v>
                  </c:pt>
                  <c:pt idx="223">
                    <c:v>4715</c:v>
                  </c:pt>
                  <c:pt idx="224">
                    <c:v>4714</c:v>
                  </c:pt>
                  <c:pt idx="225">
                    <c:v>4718</c:v>
                  </c:pt>
                  <c:pt idx="226">
                    <c:v>4722</c:v>
                  </c:pt>
                  <c:pt idx="227">
                    <c:v>4724</c:v>
                  </c:pt>
                  <c:pt idx="228">
                    <c:v>4725</c:v>
                  </c:pt>
                  <c:pt idx="229">
                    <c:v>4727</c:v>
                  </c:pt>
                  <c:pt idx="230">
                    <c:v>4731</c:v>
                  </c:pt>
                  <c:pt idx="231">
                    <c:v>4730</c:v>
                  </c:pt>
                  <c:pt idx="232">
                    <c:v>4733</c:v>
                  </c:pt>
                  <c:pt idx="233">
                    <c:v>4738</c:v>
                  </c:pt>
                  <c:pt idx="234">
                    <c:v>4741</c:v>
                  </c:pt>
                  <c:pt idx="235">
                    <c:v>4741</c:v>
                  </c:pt>
                  <c:pt idx="236">
                    <c:v>4743</c:v>
                  </c:pt>
                  <c:pt idx="237">
                    <c:v>4747</c:v>
                  </c:pt>
                  <c:pt idx="238">
                    <c:v>4750</c:v>
                  </c:pt>
                  <c:pt idx="239">
                    <c:v>4754</c:v>
                  </c:pt>
                  <c:pt idx="240">
                    <c:v>4756</c:v>
                  </c:pt>
                  <c:pt idx="241">
                    <c:v>4763</c:v>
                  </c:pt>
                  <c:pt idx="242">
                    <c:v>4769</c:v>
                  </c:pt>
                  <c:pt idx="243">
                    <c:v>4773</c:v>
                  </c:pt>
                  <c:pt idx="244">
                    <c:v>4779</c:v>
                  </c:pt>
                  <c:pt idx="245">
                    <c:v>4781</c:v>
                  </c:pt>
                  <c:pt idx="246">
                    <c:v>4784</c:v>
                  </c:pt>
                  <c:pt idx="247">
                    <c:v>4790</c:v>
                  </c:pt>
                  <c:pt idx="248">
                    <c:v>4795</c:v>
                  </c:pt>
                  <c:pt idx="249">
                    <c:v>4803</c:v>
                  </c:pt>
                  <c:pt idx="250">
                    <c:v>4812</c:v>
                  </c:pt>
                  <c:pt idx="251">
                    <c:v>4817</c:v>
                  </c:pt>
                  <c:pt idx="252">
                    <c:v>4823</c:v>
                  </c:pt>
                  <c:pt idx="253">
                    <c:v>4830</c:v>
                  </c:pt>
                  <c:pt idx="254">
                    <c:v>4836</c:v>
                  </c:pt>
                  <c:pt idx="255">
                    <c:v>4842</c:v>
                  </c:pt>
                  <c:pt idx="256">
                    <c:v>4847</c:v>
                  </c:pt>
                  <c:pt idx="257">
                    <c:v>4848</c:v>
                  </c:pt>
                  <c:pt idx="258">
                    <c:v>4852</c:v>
                  </c:pt>
                  <c:pt idx="259">
                    <c:v>4858</c:v>
                  </c:pt>
                  <c:pt idx="260">
                    <c:v>4862</c:v>
                  </c:pt>
                  <c:pt idx="261">
                    <c:v>4872</c:v>
                  </c:pt>
                  <c:pt idx="262">
                    <c:v>4886</c:v>
                  </c:pt>
                  <c:pt idx="263">
                    <c:v>4900</c:v>
                  </c:pt>
                  <c:pt idx="264">
                    <c:v>4910</c:v>
                  </c:pt>
                  <c:pt idx="265">
                    <c:v>4926</c:v>
                  </c:pt>
                  <c:pt idx="266">
                    <c:v>4942</c:v>
                  </c:pt>
                  <c:pt idx="267">
                    <c:v>4963</c:v>
                  </c:pt>
                  <c:pt idx="268">
                    <c:v>4983</c:v>
                  </c:pt>
                  <c:pt idx="269">
                    <c:v>5004</c:v>
                  </c:pt>
                  <c:pt idx="270">
                    <c:v>5033</c:v>
                  </c:pt>
                  <c:pt idx="271">
                    <c:v>5062</c:v>
                  </c:pt>
                  <c:pt idx="272">
                    <c:v>5103</c:v>
                  </c:pt>
                  <c:pt idx="273">
                    <c:v>5137</c:v>
                  </c:pt>
                  <c:pt idx="274">
                    <c:v>5183</c:v>
                  </c:pt>
                  <c:pt idx="275">
                    <c:v>5232</c:v>
                  </c:pt>
                  <c:pt idx="276">
                    <c:v>5286</c:v>
                  </c:pt>
                  <c:pt idx="277">
                    <c:v>5356</c:v>
                  </c:pt>
                  <c:pt idx="278">
                    <c:v>5421</c:v>
                  </c:pt>
                  <c:pt idx="279">
                    <c:v>5504</c:v>
                  </c:pt>
                  <c:pt idx="280">
                    <c:v>5606</c:v>
                  </c:pt>
                  <c:pt idx="281">
                    <c:v>5672</c:v>
                  </c:pt>
                  <c:pt idx="282">
                    <c:v>5744</c:v>
                  </c:pt>
                  <c:pt idx="283">
                    <c:v>5821</c:v>
                  </c:pt>
                  <c:pt idx="284">
                    <c:v>5898</c:v>
                  </c:pt>
                  <c:pt idx="285">
                    <c:v>5975</c:v>
                  </c:pt>
                  <c:pt idx="286">
                    <c:v>6065</c:v>
                  </c:pt>
                  <c:pt idx="287">
                    <c:v>6150</c:v>
                  </c:pt>
                  <c:pt idx="288">
                    <c:v>6243</c:v>
                  </c:pt>
                  <c:pt idx="289">
                    <c:v>6340</c:v>
                  </c:pt>
                  <c:pt idx="290">
                    <c:v>6420</c:v>
                  </c:pt>
                  <c:pt idx="291">
                    <c:v>6514</c:v>
                  </c:pt>
                  <c:pt idx="292">
                    <c:v>6613</c:v>
                  </c:pt>
                  <c:pt idx="293">
                    <c:v>6704</c:v>
                  </c:pt>
                  <c:pt idx="294">
                    <c:v>6802</c:v>
                  </c:pt>
                  <c:pt idx="295">
                    <c:v>6896</c:v>
                  </c:pt>
                  <c:pt idx="296">
                    <c:v>6988</c:v>
                  </c:pt>
                  <c:pt idx="297">
                    <c:v>7075</c:v>
                  </c:pt>
                  <c:pt idx="298">
                    <c:v>7168</c:v>
                  </c:pt>
                  <c:pt idx="299">
                    <c:v>7252</c:v>
                  </c:pt>
                  <c:pt idx="300">
                    <c:v>7353</c:v>
                  </c:pt>
                  <c:pt idx="301">
                    <c:v>7448</c:v>
                  </c:pt>
                  <c:pt idx="302">
                    <c:v>7539</c:v>
                  </c:pt>
                  <c:pt idx="303">
                    <c:v>7630</c:v>
                  </c:pt>
                  <c:pt idx="304">
                    <c:v>7728</c:v>
                  </c:pt>
                  <c:pt idx="305">
                    <c:v>7818</c:v>
                  </c:pt>
                  <c:pt idx="306">
                    <c:v>7907</c:v>
                  </c:pt>
                  <c:pt idx="307">
                    <c:v>8032</c:v>
                  </c:pt>
                  <c:pt idx="308">
                    <c:v>8154</c:v>
                  </c:pt>
                  <c:pt idx="309">
                    <c:v>8270</c:v>
                  </c:pt>
                  <c:pt idx="310">
                    <c:v>8390</c:v>
                  </c:pt>
                  <c:pt idx="311">
                    <c:v>8519</c:v>
                  </c:pt>
                  <c:pt idx="312">
                    <c:v>8660</c:v>
                  </c:pt>
                  <c:pt idx="313">
                    <c:v>8802</c:v>
                  </c:pt>
                  <c:pt idx="314">
                    <c:v>8946</c:v>
                  </c:pt>
                  <c:pt idx="315">
                    <c:v>9100</c:v>
                  </c:pt>
                  <c:pt idx="316">
                    <c:v>9258</c:v>
                  </c:pt>
                  <c:pt idx="317">
                    <c:v>9435</c:v>
                  </c:pt>
                  <c:pt idx="318">
                    <c:v>9597</c:v>
                  </c:pt>
                  <c:pt idx="319">
                    <c:v>9777</c:v>
                  </c:pt>
                  <c:pt idx="320">
                    <c:v>9954</c:v>
                  </c:pt>
                  <c:pt idx="321">
                    <c:v>10142</c:v>
                  </c:pt>
                  <c:pt idx="322">
                    <c:v>10345</c:v>
                  </c:pt>
                  <c:pt idx="323">
                    <c:v>10546</c:v>
                  </c:pt>
                  <c:pt idx="324">
                    <c:v>10751</c:v>
                  </c:pt>
                  <c:pt idx="325">
                    <c:v>10973</c:v>
                  </c:pt>
                  <c:pt idx="326">
                    <c:v>11212</c:v>
                  </c:pt>
                  <c:pt idx="327">
                    <c:v>11444</c:v>
                  </c:pt>
                  <c:pt idx="328">
                    <c:v>11684</c:v>
                  </c:pt>
                  <c:pt idx="329">
                    <c:v>11934</c:v>
                  </c:pt>
                  <c:pt idx="330">
                    <c:v>12188</c:v>
                  </c:pt>
                  <c:pt idx="331">
                    <c:v>12441</c:v>
                  </c:pt>
                  <c:pt idx="332">
                    <c:v>12724</c:v>
                  </c:pt>
                  <c:pt idx="333">
                    <c:v>13013</c:v>
                  </c:pt>
                  <c:pt idx="334">
                    <c:v>13299</c:v>
                  </c:pt>
                  <c:pt idx="335">
                    <c:v>13589</c:v>
                  </c:pt>
                  <c:pt idx="336">
                    <c:v>13888</c:v>
                  </c:pt>
                  <c:pt idx="337">
                    <c:v>14189</c:v>
                  </c:pt>
                  <c:pt idx="338">
                    <c:v>14428</c:v>
                  </c:pt>
                  <c:pt idx="339">
                    <c:v>14671</c:v>
                  </c:pt>
                  <c:pt idx="340">
                    <c:v>14913</c:v>
                  </c:pt>
                  <c:pt idx="341">
                    <c:v>15159</c:v>
                  </c:pt>
                  <c:pt idx="342">
                    <c:v>15397</c:v>
                  </c:pt>
                  <c:pt idx="343">
                    <c:v>15635</c:v>
                  </c:pt>
                  <c:pt idx="344">
                    <c:v>15874</c:v>
                  </c:pt>
                  <c:pt idx="345">
                    <c:v>16094</c:v>
                  </c:pt>
                  <c:pt idx="346">
                    <c:v>16313</c:v>
                  </c:pt>
                  <c:pt idx="347">
                    <c:v>16536</c:v>
                  </c:pt>
                  <c:pt idx="348">
                    <c:v>16733</c:v>
                  </c:pt>
                  <c:pt idx="349">
                    <c:v>16918</c:v>
                  </c:pt>
                  <c:pt idx="350">
                    <c:v>17105</c:v>
                  </c:pt>
                  <c:pt idx="351">
                    <c:v>17284</c:v>
                  </c:pt>
                  <c:pt idx="352">
                    <c:v>17475</c:v>
                  </c:pt>
                  <c:pt idx="353">
                    <c:v>17658</c:v>
                  </c:pt>
                  <c:pt idx="354">
                    <c:v>17834</c:v>
                  </c:pt>
                  <c:pt idx="355">
                    <c:v>17984</c:v>
                  </c:pt>
                  <c:pt idx="356">
                    <c:v>18145</c:v>
                  </c:pt>
                  <c:pt idx="357">
                    <c:v>18298</c:v>
                  </c:pt>
                  <c:pt idx="358">
                    <c:v>18440</c:v>
                  </c:pt>
                  <c:pt idx="359">
                    <c:v>18589</c:v>
                  </c:pt>
                  <c:pt idx="360">
                    <c:v>18722</c:v>
                  </c:pt>
                  <c:pt idx="361">
                    <c:v>18846</c:v>
                  </c:pt>
                  <c:pt idx="362">
                    <c:v>18976</c:v>
                  </c:pt>
                  <c:pt idx="363">
                    <c:v>19095</c:v>
                  </c:pt>
                </c:numCache>
              </c:numRef>
            </c:minus>
            <c:spPr>
              <a:noFill/>
              <a:ln w="9525" cap="flat" cmpd="sng" algn="ctr">
                <a:solidFill>
                  <a:schemeClr val="tx1">
                    <a:lumMod val="65000"/>
                    <a:lumOff val="35000"/>
                  </a:schemeClr>
                </a:solidFill>
                <a:round/>
              </a:ln>
              <a:effectLst/>
            </c:spPr>
          </c:errBars>
          <c:xVal>
            <c:numRef>
              <c:f>'NYC data'!$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pt idx="372">
                  <c:v>44275</c:v>
                </c:pt>
                <c:pt idx="373">
                  <c:v>44276</c:v>
                </c:pt>
                <c:pt idx="374">
                  <c:v>44277</c:v>
                </c:pt>
                <c:pt idx="375">
                  <c:v>44278</c:v>
                </c:pt>
                <c:pt idx="376">
                  <c:v>44279</c:v>
                </c:pt>
                <c:pt idx="377">
                  <c:v>44280</c:v>
                </c:pt>
                <c:pt idx="378">
                  <c:v>44281</c:v>
                </c:pt>
                <c:pt idx="379">
                  <c:v>44282</c:v>
                </c:pt>
                <c:pt idx="380">
                  <c:v>44283</c:v>
                </c:pt>
                <c:pt idx="381">
                  <c:v>44284</c:v>
                </c:pt>
                <c:pt idx="382">
                  <c:v>44285</c:v>
                </c:pt>
                <c:pt idx="383">
                  <c:v>44286</c:v>
                </c:pt>
                <c:pt idx="384">
                  <c:v>44287</c:v>
                </c:pt>
                <c:pt idx="385">
                  <c:v>44288</c:v>
                </c:pt>
                <c:pt idx="386">
                  <c:v>44289</c:v>
                </c:pt>
                <c:pt idx="387">
                  <c:v>44290</c:v>
                </c:pt>
                <c:pt idx="388">
                  <c:v>44291</c:v>
                </c:pt>
                <c:pt idx="389">
                  <c:v>44292</c:v>
                </c:pt>
                <c:pt idx="390">
                  <c:v>44293</c:v>
                </c:pt>
                <c:pt idx="391">
                  <c:v>44294</c:v>
                </c:pt>
                <c:pt idx="392">
                  <c:v>44295</c:v>
                </c:pt>
                <c:pt idx="393">
                  <c:v>44296</c:v>
                </c:pt>
                <c:pt idx="394">
                  <c:v>44297</c:v>
                </c:pt>
                <c:pt idx="395">
                  <c:v>44298</c:v>
                </c:pt>
                <c:pt idx="396">
                  <c:v>44299</c:v>
                </c:pt>
                <c:pt idx="397">
                  <c:v>44300</c:v>
                </c:pt>
                <c:pt idx="398">
                  <c:v>44301</c:v>
                </c:pt>
                <c:pt idx="399">
                  <c:v>44302</c:v>
                </c:pt>
                <c:pt idx="400">
                  <c:v>44303</c:v>
                </c:pt>
                <c:pt idx="401">
                  <c:v>44304</c:v>
                </c:pt>
                <c:pt idx="402">
                  <c:v>44305</c:v>
                </c:pt>
                <c:pt idx="403">
                  <c:v>44306</c:v>
                </c:pt>
                <c:pt idx="404">
                  <c:v>44307</c:v>
                </c:pt>
                <c:pt idx="405">
                  <c:v>44308</c:v>
                </c:pt>
                <c:pt idx="406">
                  <c:v>44309</c:v>
                </c:pt>
                <c:pt idx="407">
                  <c:v>44310</c:v>
                </c:pt>
                <c:pt idx="408">
                  <c:v>44311</c:v>
                </c:pt>
                <c:pt idx="409">
                  <c:v>44312</c:v>
                </c:pt>
                <c:pt idx="410">
                  <c:v>44313</c:v>
                </c:pt>
                <c:pt idx="411">
                  <c:v>44314</c:v>
                </c:pt>
                <c:pt idx="412">
                  <c:v>44315</c:v>
                </c:pt>
                <c:pt idx="413">
                  <c:v>44316</c:v>
                </c:pt>
                <c:pt idx="414">
                  <c:v>44317</c:v>
                </c:pt>
                <c:pt idx="415">
                  <c:v>44318</c:v>
                </c:pt>
                <c:pt idx="416">
                  <c:v>44319</c:v>
                </c:pt>
                <c:pt idx="417">
                  <c:v>44320</c:v>
                </c:pt>
                <c:pt idx="418">
                  <c:v>44321</c:v>
                </c:pt>
                <c:pt idx="419">
                  <c:v>44322</c:v>
                </c:pt>
                <c:pt idx="420">
                  <c:v>44323</c:v>
                </c:pt>
                <c:pt idx="421">
                  <c:v>44324</c:v>
                </c:pt>
                <c:pt idx="422">
                  <c:v>44325</c:v>
                </c:pt>
                <c:pt idx="423">
                  <c:v>44326</c:v>
                </c:pt>
                <c:pt idx="424">
                  <c:v>44327</c:v>
                </c:pt>
                <c:pt idx="425">
                  <c:v>44328</c:v>
                </c:pt>
                <c:pt idx="426">
                  <c:v>44329</c:v>
                </c:pt>
                <c:pt idx="427">
                  <c:v>44330</c:v>
                </c:pt>
                <c:pt idx="428">
                  <c:v>44331</c:v>
                </c:pt>
                <c:pt idx="429">
                  <c:v>44332</c:v>
                </c:pt>
                <c:pt idx="430">
                  <c:v>44333</c:v>
                </c:pt>
                <c:pt idx="431">
                  <c:v>44334</c:v>
                </c:pt>
                <c:pt idx="432">
                  <c:v>44335</c:v>
                </c:pt>
                <c:pt idx="433">
                  <c:v>44336</c:v>
                </c:pt>
                <c:pt idx="434">
                  <c:v>44337</c:v>
                </c:pt>
                <c:pt idx="435">
                  <c:v>44338</c:v>
                </c:pt>
                <c:pt idx="436">
                  <c:v>44339</c:v>
                </c:pt>
                <c:pt idx="437">
                  <c:v>44340</c:v>
                </c:pt>
                <c:pt idx="438">
                  <c:v>44341</c:v>
                </c:pt>
                <c:pt idx="439">
                  <c:v>44342</c:v>
                </c:pt>
                <c:pt idx="440">
                  <c:v>44343</c:v>
                </c:pt>
                <c:pt idx="441">
                  <c:v>44344</c:v>
                </c:pt>
                <c:pt idx="442">
                  <c:v>44345</c:v>
                </c:pt>
                <c:pt idx="443">
                  <c:v>44346</c:v>
                </c:pt>
                <c:pt idx="444">
                  <c:v>44347</c:v>
                </c:pt>
                <c:pt idx="445">
                  <c:v>44348</c:v>
                </c:pt>
                <c:pt idx="446">
                  <c:v>44349</c:v>
                </c:pt>
                <c:pt idx="447">
                  <c:v>44350</c:v>
                </c:pt>
                <c:pt idx="448">
                  <c:v>44351</c:v>
                </c:pt>
                <c:pt idx="449">
                  <c:v>44352</c:v>
                </c:pt>
                <c:pt idx="450">
                  <c:v>44353</c:v>
                </c:pt>
                <c:pt idx="451">
                  <c:v>44354</c:v>
                </c:pt>
                <c:pt idx="452">
                  <c:v>44355</c:v>
                </c:pt>
                <c:pt idx="453">
                  <c:v>44356</c:v>
                </c:pt>
                <c:pt idx="454">
                  <c:v>44357</c:v>
                </c:pt>
                <c:pt idx="455">
                  <c:v>44358</c:v>
                </c:pt>
                <c:pt idx="456">
                  <c:v>44359</c:v>
                </c:pt>
                <c:pt idx="457">
                  <c:v>44360</c:v>
                </c:pt>
                <c:pt idx="458">
                  <c:v>44361</c:v>
                </c:pt>
                <c:pt idx="459">
                  <c:v>44362</c:v>
                </c:pt>
                <c:pt idx="460">
                  <c:v>44363</c:v>
                </c:pt>
                <c:pt idx="461">
                  <c:v>44364</c:v>
                </c:pt>
                <c:pt idx="462">
                  <c:v>44365</c:v>
                </c:pt>
                <c:pt idx="463">
                  <c:v>44366</c:v>
                </c:pt>
                <c:pt idx="464">
                  <c:v>44367</c:v>
                </c:pt>
                <c:pt idx="465">
                  <c:v>44368</c:v>
                </c:pt>
                <c:pt idx="466">
                  <c:v>44369</c:v>
                </c:pt>
                <c:pt idx="467">
                  <c:v>44370</c:v>
                </c:pt>
                <c:pt idx="468">
                  <c:v>44371</c:v>
                </c:pt>
                <c:pt idx="469">
                  <c:v>44372</c:v>
                </c:pt>
                <c:pt idx="470">
                  <c:v>44373</c:v>
                </c:pt>
                <c:pt idx="471">
                  <c:v>44374</c:v>
                </c:pt>
                <c:pt idx="472">
                  <c:v>44375</c:v>
                </c:pt>
                <c:pt idx="473">
                  <c:v>44376</c:v>
                </c:pt>
                <c:pt idx="474">
                  <c:v>44377</c:v>
                </c:pt>
                <c:pt idx="475">
                  <c:v>44378</c:v>
                </c:pt>
                <c:pt idx="476">
                  <c:v>44379</c:v>
                </c:pt>
                <c:pt idx="477">
                  <c:v>44380</c:v>
                </c:pt>
                <c:pt idx="478">
                  <c:v>44381</c:v>
                </c:pt>
                <c:pt idx="479">
                  <c:v>44382</c:v>
                </c:pt>
                <c:pt idx="480">
                  <c:v>44383</c:v>
                </c:pt>
                <c:pt idx="481">
                  <c:v>44384</c:v>
                </c:pt>
                <c:pt idx="482">
                  <c:v>44385</c:v>
                </c:pt>
                <c:pt idx="483">
                  <c:v>44386</c:v>
                </c:pt>
                <c:pt idx="484">
                  <c:v>44387</c:v>
                </c:pt>
                <c:pt idx="485">
                  <c:v>44388</c:v>
                </c:pt>
                <c:pt idx="486">
                  <c:v>44389</c:v>
                </c:pt>
                <c:pt idx="487">
                  <c:v>44390</c:v>
                </c:pt>
                <c:pt idx="488">
                  <c:v>44391</c:v>
                </c:pt>
                <c:pt idx="489">
                  <c:v>44392</c:v>
                </c:pt>
                <c:pt idx="490">
                  <c:v>44393</c:v>
                </c:pt>
                <c:pt idx="491">
                  <c:v>44394</c:v>
                </c:pt>
                <c:pt idx="492">
                  <c:v>44395</c:v>
                </c:pt>
                <c:pt idx="493">
                  <c:v>44396</c:v>
                </c:pt>
                <c:pt idx="494">
                  <c:v>44397</c:v>
                </c:pt>
                <c:pt idx="495">
                  <c:v>44398</c:v>
                </c:pt>
                <c:pt idx="496">
                  <c:v>44399</c:v>
                </c:pt>
                <c:pt idx="497">
                  <c:v>44400</c:v>
                </c:pt>
                <c:pt idx="498">
                  <c:v>44401</c:v>
                </c:pt>
                <c:pt idx="499">
                  <c:v>44402</c:v>
                </c:pt>
                <c:pt idx="500">
                  <c:v>44403</c:v>
                </c:pt>
                <c:pt idx="501">
                  <c:v>44404</c:v>
                </c:pt>
                <c:pt idx="502">
                  <c:v>44405</c:v>
                </c:pt>
                <c:pt idx="503">
                  <c:v>44406</c:v>
                </c:pt>
                <c:pt idx="504">
                  <c:v>44407</c:v>
                </c:pt>
                <c:pt idx="505">
                  <c:v>44408</c:v>
                </c:pt>
                <c:pt idx="506">
                  <c:v>44409</c:v>
                </c:pt>
                <c:pt idx="507">
                  <c:v>44410</c:v>
                </c:pt>
                <c:pt idx="508">
                  <c:v>44411</c:v>
                </c:pt>
                <c:pt idx="509">
                  <c:v>44412</c:v>
                </c:pt>
                <c:pt idx="510">
                  <c:v>44413</c:v>
                </c:pt>
                <c:pt idx="511">
                  <c:v>44414</c:v>
                </c:pt>
                <c:pt idx="512">
                  <c:v>44415</c:v>
                </c:pt>
                <c:pt idx="513">
                  <c:v>44416</c:v>
                </c:pt>
                <c:pt idx="514">
                  <c:v>44417</c:v>
                </c:pt>
                <c:pt idx="515">
                  <c:v>44418</c:v>
                </c:pt>
                <c:pt idx="516">
                  <c:v>44419</c:v>
                </c:pt>
                <c:pt idx="517">
                  <c:v>44420</c:v>
                </c:pt>
                <c:pt idx="518">
                  <c:v>44421</c:v>
                </c:pt>
                <c:pt idx="519">
                  <c:v>44422</c:v>
                </c:pt>
                <c:pt idx="520">
                  <c:v>44423</c:v>
                </c:pt>
                <c:pt idx="521">
                  <c:v>44424</c:v>
                </c:pt>
                <c:pt idx="522">
                  <c:v>44425</c:v>
                </c:pt>
                <c:pt idx="523">
                  <c:v>44426</c:v>
                </c:pt>
                <c:pt idx="524">
                  <c:v>44427</c:v>
                </c:pt>
                <c:pt idx="525">
                  <c:v>44428</c:v>
                </c:pt>
                <c:pt idx="526">
                  <c:v>44429</c:v>
                </c:pt>
                <c:pt idx="527">
                  <c:v>44430</c:v>
                </c:pt>
                <c:pt idx="528">
                  <c:v>44431</c:v>
                </c:pt>
                <c:pt idx="529">
                  <c:v>44432</c:v>
                </c:pt>
                <c:pt idx="530">
                  <c:v>44433</c:v>
                </c:pt>
                <c:pt idx="531">
                  <c:v>44434</c:v>
                </c:pt>
                <c:pt idx="532">
                  <c:v>44435</c:v>
                </c:pt>
                <c:pt idx="533">
                  <c:v>44436</c:v>
                </c:pt>
                <c:pt idx="534">
                  <c:v>44437</c:v>
                </c:pt>
                <c:pt idx="535">
                  <c:v>44438</c:v>
                </c:pt>
                <c:pt idx="536">
                  <c:v>44439</c:v>
                </c:pt>
                <c:pt idx="537">
                  <c:v>44440</c:v>
                </c:pt>
                <c:pt idx="538">
                  <c:v>44441</c:v>
                </c:pt>
                <c:pt idx="539">
                  <c:v>44442</c:v>
                </c:pt>
                <c:pt idx="540">
                  <c:v>44443</c:v>
                </c:pt>
                <c:pt idx="541">
                  <c:v>44444</c:v>
                </c:pt>
                <c:pt idx="542">
                  <c:v>44445</c:v>
                </c:pt>
                <c:pt idx="543">
                  <c:v>44446</c:v>
                </c:pt>
                <c:pt idx="544">
                  <c:v>44447</c:v>
                </c:pt>
                <c:pt idx="545">
                  <c:v>44448</c:v>
                </c:pt>
                <c:pt idx="546">
                  <c:v>44449</c:v>
                </c:pt>
                <c:pt idx="547">
                  <c:v>44450</c:v>
                </c:pt>
                <c:pt idx="548">
                  <c:v>44451</c:v>
                </c:pt>
                <c:pt idx="549">
                  <c:v>44452</c:v>
                </c:pt>
                <c:pt idx="550">
                  <c:v>44453</c:v>
                </c:pt>
                <c:pt idx="551">
                  <c:v>44454</c:v>
                </c:pt>
                <c:pt idx="552">
                  <c:v>44455</c:v>
                </c:pt>
                <c:pt idx="553">
                  <c:v>44456</c:v>
                </c:pt>
                <c:pt idx="554">
                  <c:v>44457</c:v>
                </c:pt>
                <c:pt idx="555">
                  <c:v>44458</c:v>
                </c:pt>
                <c:pt idx="556">
                  <c:v>44459</c:v>
                </c:pt>
                <c:pt idx="557">
                  <c:v>44460</c:v>
                </c:pt>
                <c:pt idx="558">
                  <c:v>44461</c:v>
                </c:pt>
                <c:pt idx="559">
                  <c:v>44462</c:v>
                </c:pt>
                <c:pt idx="560">
                  <c:v>44463</c:v>
                </c:pt>
                <c:pt idx="561">
                  <c:v>44464</c:v>
                </c:pt>
                <c:pt idx="562">
                  <c:v>44465</c:v>
                </c:pt>
                <c:pt idx="563">
                  <c:v>44466</c:v>
                </c:pt>
                <c:pt idx="564">
                  <c:v>44467</c:v>
                </c:pt>
                <c:pt idx="565">
                  <c:v>44468</c:v>
                </c:pt>
                <c:pt idx="566">
                  <c:v>44469</c:v>
                </c:pt>
                <c:pt idx="567">
                  <c:v>44470</c:v>
                </c:pt>
                <c:pt idx="568">
                  <c:v>44471</c:v>
                </c:pt>
                <c:pt idx="569">
                  <c:v>44472</c:v>
                </c:pt>
                <c:pt idx="570">
                  <c:v>44473</c:v>
                </c:pt>
                <c:pt idx="571">
                  <c:v>44474</c:v>
                </c:pt>
              </c:numCache>
            </c:numRef>
          </c:xVal>
          <c:yVal>
            <c:numRef>
              <c:f>Output_summary!$P$11:$P$1009</c:f>
              <c:numCache>
                <c:formatCode>General</c:formatCode>
                <c:ptCount val="999"/>
                <c:pt idx="0">
                  <c:v>970</c:v>
                </c:pt>
                <c:pt idx="1">
                  <c:v>1416</c:v>
                </c:pt>
                <c:pt idx="2">
                  <c:v>2088</c:v>
                </c:pt>
                <c:pt idx="3">
                  <c:v>3019</c:v>
                </c:pt>
                <c:pt idx="4">
                  <c:v>4209</c:v>
                </c:pt>
                <c:pt idx="5">
                  <c:v>5744</c:v>
                </c:pt>
                <c:pt idx="6">
                  <c:v>7623</c:v>
                </c:pt>
                <c:pt idx="7">
                  <c:v>9794</c:v>
                </c:pt>
                <c:pt idx="8">
                  <c:v>12226</c:v>
                </c:pt>
                <c:pt idx="9">
                  <c:v>14803</c:v>
                </c:pt>
                <c:pt idx="10">
                  <c:v>17237</c:v>
                </c:pt>
                <c:pt idx="11">
                  <c:v>19264</c:v>
                </c:pt>
                <c:pt idx="12">
                  <c:v>21702</c:v>
                </c:pt>
                <c:pt idx="13">
                  <c:v>24464</c:v>
                </c:pt>
                <c:pt idx="14">
                  <c:v>27356</c:v>
                </c:pt>
                <c:pt idx="15">
                  <c:v>30399</c:v>
                </c:pt>
                <c:pt idx="16">
                  <c:v>33612</c:v>
                </c:pt>
                <c:pt idx="17">
                  <c:v>36926</c:v>
                </c:pt>
                <c:pt idx="18">
                  <c:v>40383</c:v>
                </c:pt>
                <c:pt idx="19">
                  <c:v>43962</c:v>
                </c:pt>
                <c:pt idx="20">
                  <c:v>47704</c:v>
                </c:pt>
                <c:pt idx="21">
                  <c:v>51558</c:v>
                </c:pt>
                <c:pt idx="22">
                  <c:v>55724</c:v>
                </c:pt>
                <c:pt idx="23">
                  <c:v>60041</c:v>
                </c:pt>
                <c:pt idx="24">
                  <c:v>64551</c:v>
                </c:pt>
                <c:pt idx="25">
                  <c:v>69293</c:v>
                </c:pt>
                <c:pt idx="26">
                  <c:v>74174</c:v>
                </c:pt>
                <c:pt idx="27">
                  <c:v>79294</c:v>
                </c:pt>
                <c:pt idx="28">
                  <c:v>84677</c:v>
                </c:pt>
                <c:pt idx="29">
                  <c:v>90188</c:v>
                </c:pt>
                <c:pt idx="30">
                  <c:v>96006</c:v>
                </c:pt>
                <c:pt idx="31">
                  <c:v>102121</c:v>
                </c:pt>
                <c:pt idx="32">
                  <c:v>108476</c:v>
                </c:pt>
                <c:pt idx="33">
                  <c:v>115583</c:v>
                </c:pt>
                <c:pt idx="34">
                  <c:v>122960</c:v>
                </c:pt>
                <c:pt idx="35">
                  <c:v>126975</c:v>
                </c:pt>
                <c:pt idx="36">
                  <c:v>131186</c:v>
                </c:pt>
                <c:pt idx="37">
                  <c:v>135585</c:v>
                </c:pt>
                <c:pt idx="38">
                  <c:v>139848</c:v>
                </c:pt>
                <c:pt idx="39">
                  <c:v>143941</c:v>
                </c:pt>
                <c:pt idx="40">
                  <c:v>147885</c:v>
                </c:pt>
                <c:pt idx="41">
                  <c:v>151528</c:v>
                </c:pt>
                <c:pt idx="42">
                  <c:v>154909</c:v>
                </c:pt>
                <c:pt idx="43">
                  <c:v>158114</c:v>
                </c:pt>
                <c:pt idx="44">
                  <c:v>161007</c:v>
                </c:pt>
                <c:pt idx="45">
                  <c:v>163601</c:v>
                </c:pt>
                <c:pt idx="46">
                  <c:v>166148</c:v>
                </c:pt>
                <c:pt idx="47">
                  <c:v>168612</c:v>
                </c:pt>
                <c:pt idx="48">
                  <c:v>170889</c:v>
                </c:pt>
                <c:pt idx="49">
                  <c:v>173053</c:v>
                </c:pt>
                <c:pt idx="50">
                  <c:v>175078</c:v>
                </c:pt>
                <c:pt idx="51">
                  <c:v>176994</c:v>
                </c:pt>
                <c:pt idx="52">
                  <c:v>178782</c:v>
                </c:pt>
                <c:pt idx="53">
                  <c:v>180446</c:v>
                </c:pt>
                <c:pt idx="54">
                  <c:v>182009</c:v>
                </c:pt>
                <c:pt idx="55">
                  <c:v>183465</c:v>
                </c:pt>
                <c:pt idx="56">
                  <c:v>184859</c:v>
                </c:pt>
                <c:pt idx="57">
                  <c:v>186173</c:v>
                </c:pt>
                <c:pt idx="58">
                  <c:v>187546</c:v>
                </c:pt>
                <c:pt idx="59">
                  <c:v>188824</c:v>
                </c:pt>
                <c:pt idx="60">
                  <c:v>190036</c:v>
                </c:pt>
                <c:pt idx="61">
                  <c:v>191206</c:v>
                </c:pt>
                <c:pt idx="62">
                  <c:v>192290</c:v>
                </c:pt>
                <c:pt idx="63">
                  <c:v>193291</c:v>
                </c:pt>
                <c:pt idx="64">
                  <c:v>194217</c:v>
                </c:pt>
                <c:pt idx="65">
                  <c:v>195088</c:v>
                </c:pt>
                <c:pt idx="66">
                  <c:v>195887</c:v>
                </c:pt>
                <c:pt idx="67">
                  <c:v>196657</c:v>
                </c:pt>
                <c:pt idx="68">
                  <c:v>197411</c:v>
                </c:pt>
                <c:pt idx="69">
                  <c:v>198095</c:v>
                </c:pt>
                <c:pt idx="70">
                  <c:v>198759</c:v>
                </c:pt>
                <c:pt idx="71">
                  <c:v>199378</c:v>
                </c:pt>
                <c:pt idx="72">
                  <c:v>199977</c:v>
                </c:pt>
                <c:pt idx="73">
                  <c:v>200537</c:v>
                </c:pt>
                <c:pt idx="74">
                  <c:v>201048</c:v>
                </c:pt>
                <c:pt idx="75">
                  <c:v>201534</c:v>
                </c:pt>
                <c:pt idx="76">
                  <c:v>201998</c:v>
                </c:pt>
                <c:pt idx="77">
                  <c:v>202433</c:v>
                </c:pt>
                <c:pt idx="78">
                  <c:v>202856</c:v>
                </c:pt>
                <c:pt idx="79">
                  <c:v>203261</c:v>
                </c:pt>
                <c:pt idx="80">
                  <c:v>203643</c:v>
                </c:pt>
                <c:pt idx="81">
                  <c:v>204004</c:v>
                </c:pt>
                <c:pt idx="82">
                  <c:v>204348</c:v>
                </c:pt>
                <c:pt idx="83">
                  <c:v>204669</c:v>
                </c:pt>
                <c:pt idx="84">
                  <c:v>204976</c:v>
                </c:pt>
                <c:pt idx="85">
                  <c:v>205263</c:v>
                </c:pt>
                <c:pt idx="86">
                  <c:v>205540</c:v>
                </c:pt>
                <c:pt idx="87">
                  <c:v>205812</c:v>
                </c:pt>
                <c:pt idx="88">
                  <c:v>206067</c:v>
                </c:pt>
                <c:pt idx="89">
                  <c:v>206310</c:v>
                </c:pt>
                <c:pt idx="90">
                  <c:v>206544</c:v>
                </c:pt>
                <c:pt idx="91">
                  <c:v>206858</c:v>
                </c:pt>
                <c:pt idx="92">
                  <c:v>207155</c:v>
                </c:pt>
                <c:pt idx="93">
                  <c:v>207452</c:v>
                </c:pt>
                <c:pt idx="94">
                  <c:v>207741</c:v>
                </c:pt>
                <c:pt idx="95">
                  <c:v>208025</c:v>
                </c:pt>
                <c:pt idx="96">
                  <c:v>208306</c:v>
                </c:pt>
                <c:pt idx="97">
                  <c:v>208599</c:v>
                </c:pt>
                <c:pt idx="98">
                  <c:v>208884</c:v>
                </c:pt>
                <c:pt idx="99">
                  <c:v>209187</c:v>
                </c:pt>
                <c:pt idx="100">
                  <c:v>209502</c:v>
                </c:pt>
                <c:pt idx="101">
                  <c:v>209809</c:v>
                </c:pt>
                <c:pt idx="102">
                  <c:v>210126</c:v>
                </c:pt>
                <c:pt idx="103">
                  <c:v>210438</c:v>
                </c:pt>
                <c:pt idx="104">
                  <c:v>210748</c:v>
                </c:pt>
                <c:pt idx="105">
                  <c:v>211054</c:v>
                </c:pt>
                <c:pt idx="106">
                  <c:v>211376</c:v>
                </c:pt>
                <c:pt idx="107">
                  <c:v>211704</c:v>
                </c:pt>
                <c:pt idx="108">
                  <c:v>212042</c:v>
                </c:pt>
                <c:pt idx="109">
                  <c:v>212380</c:v>
                </c:pt>
                <c:pt idx="110">
                  <c:v>212716</c:v>
                </c:pt>
                <c:pt idx="111">
                  <c:v>213052</c:v>
                </c:pt>
                <c:pt idx="112">
                  <c:v>213393</c:v>
                </c:pt>
                <c:pt idx="113">
                  <c:v>213733</c:v>
                </c:pt>
                <c:pt idx="114">
                  <c:v>214082</c:v>
                </c:pt>
                <c:pt idx="115">
                  <c:v>214314</c:v>
                </c:pt>
                <c:pt idx="116">
                  <c:v>214561</c:v>
                </c:pt>
                <c:pt idx="117">
                  <c:v>214811</c:v>
                </c:pt>
                <c:pt idx="118">
                  <c:v>215052</c:v>
                </c:pt>
                <c:pt idx="119">
                  <c:v>215296</c:v>
                </c:pt>
                <c:pt idx="120">
                  <c:v>215526</c:v>
                </c:pt>
                <c:pt idx="121">
                  <c:v>215742</c:v>
                </c:pt>
                <c:pt idx="122">
                  <c:v>215945</c:v>
                </c:pt>
                <c:pt idx="123">
                  <c:v>216138</c:v>
                </c:pt>
                <c:pt idx="124">
                  <c:v>216333</c:v>
                </c:pt>
                <c:pt idx="125">
                  <c:v>216513</c:v>
                </c:pt>
                <c:pt idx="126">
                  <c:v>216692</c:v>
                </c:pt>
                <c:pt idx="127">
                  <c:v>216872</c:v>
                </c:pt>
                <c:pt idx="128">
                  <c:v>217036</c:v>
                </c:pt>
                <c:pt idx="129">
                  <c:v>217196</c:v>
                </c:pt>
                <c:pt idx="130">
                  <c:v>217359</c:v>
                </c:pt>
                <c:pt idx="131">
                  <c:v>217513</c:v>
                </c:pt>
                <c:pt idx="132">
                  <c:v>217660</c:v>
                </c:pt>
                <c:pt idx="133">
                  <c:v>217808</c:v>
                </c:pt>
                <c:pt idx="134">
                  <c:v>217947</c:v>
                </c:pt>
                <c:pt idx="135">
                  <c:v>218081</c:v>
                </c:pt>
                <c:pt idx="136">
                  <c:v>218210</c:v>
                </c:pt>
                <c:pt idx="137">
                  <c:v>218337</c:v>
                </c:pt>
                <c:pt idx="138">
                  <c:v>218458</c:v>
                </c:pt>
                <c:pt idx="139">
                  <c:v>218586</c:v>
                </c:pt>
                <c:pt idx="140">
                  <c:v>218706</c:v>
                </c:pt>
                <c:pt idx="141">
                  <c:v>218822</c:v>
                </c:pt>
                <c:pt idx="142">
                  <c:v>218940</c:v>
                </c:pt>
                <c:pt idx="143">
                  <c:v>219048</c:v>
                </c:pt>
                <c:pt idx="144">
                  <c:v>219156</c:v>
                </c:pt>
                <c:pt idx="145">
                  <c:v>219265</c:v>
                </c:pt>
                <c:pt idx="146">
                  <c:v>219368</c:v>
                </c:pt>
                <c:pt idx="147">
                  <c:v>219475</c:v>
                </c:pt>
                <c:pt idx="148">
                  <c:v>219578</c:v>
                </c:pt>
                <c:pt idx="149">
                  <c:v>219685</c:v>
                </c:pt>
                <c:pt idx="150">
                  <c:v>219786</c:v>
                </c:pt>
                <c:pt idx="151">
                  <c:v>219882</c:v>
                </c:pt>
                <c:pt idx="152">
                  <c:v>219976</c:v>
                </c:pt>
                <c:pt idx="153">
                  <c:v>220079</c:v>
                </c:pt>
                <c:pt idx="154">
                  <c:v>220175</c:v>
                </c:pt>
                <c:pt idx="155">
                  <c:v>220274</c:v>
                </c:pt>
                <c:pt idx="156">
                  <c:v>220371</c:v>
                </c:pt>
                <c:pt idx="157">
                  <c:v>220472</c:v>
                </c:pt>
                <c:pt idx="158">
                  <c:v>220571</c:v>
                </c:pt>
                <c:pt idx="159">
                  <c:v>220662</c:v>
                </c:pt>
                <c:pt idx="160">
                  <c:v>220827</c:v>
                </c:pt>
                <c:pt idx="161">
                  <c:v>220984</c:v>
                </c:pt>
                <c:pt idx="162">
                  <c:v>221135</c:v>
                </c:pt>
                <c:pt idx="163">
                  <c:v>221304</c:v>
                </c:pt>
                <c:pt idx="164">
                  <c:v>221486</c:v>
                </c:pt>
                <c:pt idx="165">
                  <c:v>221678</c:v>
                </c:pt>
                <c:pt idx="166">
                  <c:v>221879</c:v>
                </c:pt>
                <c:pt idx="167">
                  <c:v>222095</c:v>
                </c:pt>
                <c:pt idx="168">
                  <c:v>222327</c:v>
                </c:pt>
                <c:pt idx="169">
                  <c:v>222576</c:v>
                </c:pt>
                <c:pt idx="170">
                  <c:v>222839</c:v>
                </c:pt>
                <c:pt idx="171">
                  <c:v>223110</c:v>
                </c:pt>
                <c:pt idx="172">
                  <c:v>223385</c:v>
                </c:pt>
                <c:pt idx="173">
                  <c:v>223697</c:v>
                </c:pt>
                <c:pt idx="174">
                  <c:v>224019</c:v>
                </c:pt>
                <c:pt idx="175">
                  <c:v>224346</c:v>
                </c:pt>
                <c:pt idx="176">
                  <c:v>224689</c:v>
                </c:pt>
                <c:pt idx="177">
                  <c:v>225068</c:v>
                </c:pt>
                <c:pt idx="178">
                  <c:v>225459</c:v>
                </c:pt>
                <c:pt idx="179">
                  <c:v>225875</c:v>
                </c:pt>
                <c:pt idx="180">
                  <c:v>226316</c:v>
                </c:pt>
                <c:pt idx="181">
                  <c:v>226777</c:v>
                </c:pt>
                <c:pt idx="182">
                  <c:v>227245</c:v>
                </c:pt>
                <c:pt idx="183">
                  <c:v>227758</c:v>
                </c:pt>
                <c:pt idx="184">
                  <c:v>228292</c:v>
                </c:pt>
                <c:pt idx="185">
                  <c:v>228831</c:v>
                </c:pt>
                <c:pt idx="186">
                  <c:v>229421</c:v>
                </c:pt>
                <c:pt idx="187">
                  <c:v>230029</c:v>
                </c:pt>
                <c:pt idx="188">
                  <c:v>230662</c:v>
                </c:pt>
                <c:pt idx="189">
                  <c:v>231338</c:v>
                </c:pt>
                <c:pt idx="190">
                  <c:v>231876</c:v>
                </c:pt>
                <c:pt idx="191">
                  <c:v>232440</c:v>
                </c:pt>
                <c:pt idx="192">
                  <c:v>233016</c:v>
                </c:pt>
                <c:pt idx="193">
                  <c:v>233610</c:v>
                </c:pt>
                <c:pt idx="194">
                  <c:v>234211</c:v>
                </c:pt>
                <c:pt idx="195">
                  <c:v>234809</c:v>
                </c:pt>
                <c:pt idx="196">
                  <c:v>235405</c:v>
                </c:pt>
                <c:pt idx="197">
                  <c:v>236017</c:v>
                </c:pt>
                <c:pt idx="198">
                  <c:v>236615</c:v>
                </c:pt>
                <c:pt idx="199">
                  <c:v>237225</c:v>
                </c:pt>
                <c:pt idx="200">
                  <c:v>237812</c:v>
                </c:pt>
                <c:pt idx="201">
                  <c:v>238408</c:v>
                </c:pt>
                <c:pt idx="202">
                  <c:v>239005</c:v>
                </c:pt>
                <c:pt idx="203">
                  <c:v>239619</c:v>
                </c:pt>
                <c:pt idx="204">
                  <c:v>240252</c:v>
                </c:pt>
                <c:pt idx="205">
                  <c:v>240875</c:v>
                </c:pt>
                <c:pt idx="206">
                  <c:v>241491</c:v>
                </c:pt>
                <c:pt idx="207">
                  <c:v>242113</c:v>
                </c:pt>
                <c:pt idx="208">
                  <c:v>242733</c:v>
                </c:pt>
                <c:pt idx="209">
                  <c:v>243352</c:v>
                </c:pt>
                <c:pt idx="210">
                  <c:v>243974</c:v>
                </c:pt>
                <c:pt idx="211">
                  <c:v>244593</c:v>
                </c:pt>
                <c:pt idx="212">
                  <c:v>245205</c:v>
                </c:pt>
                <c:pt idx="213">
                  <c:v>245835</c:v>
                </c:pt>
                <c:pt idx="214">
                  <c:v>246460</c:v>
                </c:pt>
                <c:pt idx="215">
                  <c:v>247093</c:v>
                </c:pt>
                <c:pt idx="216">
                  <c:v>247712</c:v>
                </c:pt>
                <c:pt idx="217">
                  <c:v>248357</c:v>
                </c:pt>
                <c:pt idx="218">
                  <c:v>248983</c:v>
                </c:pt>
                <c:pt idx="219">
                  <c:v>249605</c:v>
                </c:pt>
                <c:pt idx="220">
                  <c:v>250228</c:v>
                </c:pt>
                <c:pt idx="221">
                  <c:v>250860</c:v>
                </c:pt>
                <c:pt idx="222">
                  <c:v>251499</c:v>
                </c:pt>
                <c:pt idx="223">
                  <c:v>252133</c:v>
                </c:pt>
                <c:pt idx="224">
                  <c:v>252775</c:v>
                </c:pt>
                <c:pt idx="225">
                  <c:v>253420</c:v>
                </c:pt>
                <c:pt idx="226">
                  <c:v>254074</c:v>
                </c:pt>
                <c:pt idx="227">
                  <c:v>254705</c:v>
                </c:pt>
                <c:pt idx="228">
                  <c:v>255349</c:v>
                </c:pt>
                <c:pt idx="229">
                  <c:v>255976</c:v>
                </c:pt>
                <c:pt idx="230">
                  <c:v>256601</c:v>
                </c:pt>
                <c:pt idx="231">
                  <c:v>257246</c:v>
                </c:pt>
                <c:pt idx="232">
                  <c:v>257886</c:v>
                </c:pt>
                <c:pt idx="233">
                  <c:v>258545</c:v>
                </c:pt>
                <c:pt idx="234">
                  <c:v>259205</c:v>
                </c:pt>
                <c:pt idx="235">
                  <c:v>259852</c:v>
                </c:pt>
                <c:pt idx="236">
                  <c:v>260505</c:v>
                </c:pt>
                <c:pt idx="237">
                  <c:v>261160</c:v>
                </c:pt>
                <c:pt idx="238">
                  <c:v>261803</c:v>
                </c:pt>
                <c:pt idx="239">
                  <c:v>262421</c:v>
                </c:pt>
                <c:pt idx="240">
                  <c:v>263069</c:v>
                </c:pt>
                <c:pt idx="241">
                  <c:v>263725</c:v>
                </c:pt>
                <c:pt idx="242">
                  <c:v>264376</c:v>
                </c:pt>
                <c:pt idx="243">
                  <c:v>265037</c:v>
                </c:pt>
                <c:pt idx="244">
                  <c:v>265696</c:v>
                </c:pt>
                <c:pt idx="245">
                  <c:v>266372</c:v>
                </c:pt>
                <c:pt idx="246">
                  <c:v>267017</c:v>
                </c:pt>
                <c:pt idx="247">
                  <c:v>267680</c:v>
                </c:pt>
                <c:pt idx="248">
                  <c:v>268343</c:v>
                </c:pt>
                <c:pt idx="249">
                  <c:v>268984</c:v>
                </c:pt>
                <c:pt idx="250">
                  <c:v>269643</c:v>
                </c:pt>
                <c:pt idx="251">
                  <c:v>270714</c:v>
                </c:pt>
                <c:pt idx="252">
                  <c:v>271788</c:v>
                </c:pt>
                <c:pt idx="253">
                  <c:v>272859</c:v>
                </c:pt>
                <c:pt idx="254">
                  <c:v>274033</c:v>
                </c:pt>
                <c:pt idx="255">
                  <c:v>275296</c:v>
                </c:pt>
                <c:pt idx="256">
                  <c:v>276637</c:v>
                </c:pt>
                <c:pt idx="257">
                  <c:v>278072</c:v>
                </c:pt>
                <c:pt idx="258">
                  <c:v>279603</c:v>
                </c:pt>
                <c:pt idx="259">
                  <c:v>281301</c:v>
                </c:pt>
                <c:pt idx="260">
                  <c:v>283138</c:v>
                </c:pt>
                <c:pt idx="261">
                  <c:v>285172</c:v>
                </c:pt>
                <c:pt idx="262">
                  <c:v>287337</c:v>
                </c:pt>
                <c:pt idx="263">
                  <c:v>289645</c:v>
                </c:pt>
                <c:pt idx="264">
                  <c:v>292158</c:v>
                </c:pt>
                <c:pt idx="265">
                  <c:v>294857</c:v>
                </c:pt>
                <c:pt idx="266">
                  <c:v>297836</c:v>
                </c:pt>
                <c:pt idx="267">
                  <c:v>300928</c:v>
                </c:pt>
                <c:pt idx="268">
                  <c:v>304295</c:v>
                </c:pt>
                <c:pt idx="269">
                  <c:v>307974</c:v>
                </c:pt>
                <c:pt idx="270">
                  <c:v>311926</c:v>
                </c:pt>
                <c:pt idx="271">
                  <c:v>316178</c:v>
                </c:pt>
                <c:pt idx="272">
                  <c:v>318946</c:v>
                </c:pt>
                <c:pt idx="273">
                  <c:v>321951</c:v>
                </c:pt>
                <c:pt idx="274">
                  <c:v>325185</c:v>
                </c:pt>
                <c:pt idx="275">
                  <c:v>328440</c:v>
                </c:pt>
                <c:pt idx="276">
                  <c:v>331735</c:v>
                </c:pt>
                <c:pt idx="277">
                  <c:v>335040</c:v>
                </c:pt>
                <c:pt idx="278">
                  <c:v>338343</c:v>
                </c:pt>
                <c:pt idx="279">
                  <c:v>341631</c:v>
                </c:pt>
                <c:pt idx="280">
                  <c:v>344856</c:v>
                </c:pt>
                <c:pt idx="281">
                  <c:v>348041</c:v>
                </c:pt>
                <c:pt idx="282">
                  <c:v>351089</c:v>
                </c:pt>
                <c:pt idx="283">
                  <c:v>354240</c:v>
                </c:pt>
                <c:pt idx="284">
                  <c:v>357398</c:v>
                </c:pt>
                <c:pt idx="285">
                  <c:v>360512</c:v>
                </c:pt>
                <c:pt idx="286">
                  <c:v>363610</c:v>
                </c:pt>
                <c:pt idx="287">
                  <c:v>366678</c:v>
                </c:pt>
                <c:pt idx="288">
                  <c:v>369747</c:v>
                </c:pt>
                <c:pt idx="289">
                  <c:v>372804</c:v>
                </c:pt>
                <c:pt idx="290">
                  <c:v>375811</c:v>
                </c:pt>
                <c:pt idx="291">
                  <c:v>378796</c:v>
                </c:pt>
                <c:pt idx="292">
                  <c:v>381783</c:v>
                </c:pt>
                <c:pt idx="293">
                  <c:v>384735</c:v>
                </c:pt>
                <c:pt idx="294">
                  <c:v>387700</c:v>
                </c:pt>
                <c:pt idx="295">
                  <c:v>390619</c:v>
                </c:pt>
                <c:pt idx="296">
                  <c:v>393534</c:v>
                </c:pt>
                <c:pt idx="297">
                  <c:v>396415</c:v>
                </c:pt>
                <c:pt idx="298">
                  <c:v>400211</c:v>
                </c:pt>
                <c:pt idx="299">
                  <c:v>403921</c:v>
                </c:pt>
                <c:pt idx="300">
                  <c:v>407639</c:v>
                </c:pt>
                <c:pt idx="301">
                  <c:v>411457</c:v>
                </c:pt>
                <c:pt idx="302">
                  <c:v>415440</c:v>
                </c:pt>
                <c:pt idx="303">
                  <c:v>419480</c:v>
                </c:pt>
                <c:pt idx="304">
                  <c:v>423719</c:v>
                </c:pt>
                <c:pt idx="305">
                  <c:v>428084</c:v>
                </c:pt>
                <c:pt idx="306">
                  <c:v>432624</c:v>
                </c:pt>
                <c:pt idx="307">
                  <c:v>437326</c:v>
                </c:pt>
                <c:pt idx="308">
                  <c:v>442278</c:v>
                </c:pt>
                <c:pt idx="309">
                  <c:v>447350</c:v>
                </c:pt>
                <c:pt idx="310">
                  <c:v>452598</c:v>
                </c:pt>
                <c:pt idx="311">
                  <c:v>458024</c:v>
                </c:pt>
                <c:pt idx="312">
                  <c:v>463576</c:v>
                </c:pt>
                <c:pt idx="313">
                  <c:v>469364</c:v>
                </c:pt>
                <c:pt idx="314">
                  <c:v>475307</c:v>
                </c:pt>
                <c:pt idx="315">
                  <c:v>481509</c:v>
                </c:pt>
                <c:pt idx="316">
                  <c:v>487868</c:v>
                </c:pt>
                <c:pt idx="317">
                  <c:v>494429</c:v>
                </c:pt>
                <c:pt idx="318">
                  <c:v>501188</c:v>
                </c:pt>
                <c:pt idx="319">
                  <c:v>508160</c:v>
                </c:pt>
                <c:pt idx="320">
                  <c:v>515380</c:v>
                </c:pt>
                <c:pt idx="321">
                  <c:v>522777</c:v>
                </c:pt>
                <c:pt idx="322">
                  <c:v>530471</c:v>
                </c:pt>
                <c:pt idx="323">
                  <c:v>538342</c:v>
                </c:pt>
                <c:pt idx="324">
                  <c:v>546475</c:v>
                </c:pt>
                <c:pt idx="325">
                  <c:v>554851</c:v>
                </c:pt>
                <c:pt idx="326">
                  <c:v>563482</c:v>
                </c:pt>
                <c:pt idx="327">
                  <c:v>572319</c:v>
                </c:pt>
                <c:pt idx="328">
                  <c:v>581428</c:v>
                </c:pt>
                <c:pt idx="329">
                  <c:v>588483</c:v>
                </c:pt>
                <c:pt idx="330">
                  <c:v>595771</c:v>
                </c:pt>
                <c:pt idx="331">
                  <c:v>603256</c:v>
                </c:pt>
                <c:pt idx="332">
                  <c:v>610677</c:v>
                </c:pt>
                <c:pt idx="333">
                  <c:v>618062</c:v>
                </c:pt>
                <c:pt idx="334">
                  <c:v>625348</c:v>
                </c:pt>
                <c:pt idx="335">
                  <c:v>632429</c:v>
                </c:pt>
                <c:pt idx="336">
                  <c:v>639482</c:v>
                </c:pt>
                <c:pt idx="337">
                  <c:v>646294</c:v>
                </c:pt>
                <c:pt idx="338">
                  <c:v>652916</c:v>
                </c:pt>
                <c:pt idx="339">
                  <c:v>659303</c:v>
                </c:pt>
                <c:pt idx="340">
                  <c:v>665687</c:v>
                </c:pt>
                <c:pt idx="341">
                  <c:v>671929</c:v>
                </c:pt>
                <c:pt idx="342">
                  <c:v>678069</c:v>
                </c:pt>
                <c:pt idx="343">
                  <c:v>684093</c:v>
                </c:pt>
                <c:pt idx="344">
                  <c:v>689981</c:v>
                </c:pt>
                <c:pt idx="345">
                  <c:v>695731</c:v>
                </c:pt>
                <c:pt idx="346">
                  <c:v>701357</c:v>
                </c:pt>
                <c:pt idx="347">
                  <c:v>706881</c:v>
                </c:pt>
                <c:pt idx="348">
                  <c:v>712235</c:v>
                </c:pt>
                <c:pt idx="349">
                  <c:v>717433</c:v>
                </c:pt>
                <c:pt idx="350">
                  <c:v>722584</c:v>
                </c:pt>
                <c:pt idx="351">
                  <c:v>727601</c:v>
                </c:pt>
                <c:pt idx="352">
                  <c:v>732498</c:v>
                </c:pt>
                <c:pt idx="353">
                  <c:v>737250</c:v>
                </c:pt>
                <c:pt idx="354">
                  <c:v>741879</c:v>
                </c:pt>
                <c:pt idx="355">
                  <c:v>746439</c:v>
                </c:pt>
                <c:pt idx="356">
                  <c:v>750847</c:v>
                </c:pt>
                <c:pt idx="357">
                  <c:v>755234</c:v>
                </c:pt>
                <c:pt idx="358">
                  <c:v>759465</c:v>
                </c:pt>
                <c:pt idx="359">
                  <c:v>763554</c:v>
                </c:pt>
                <c:pt idx="360">
                  <c:v>767583</c:v>
                </c:pt>
                <c:pt idx="361">
                  <c:v>771499</c:v>
                </c:pt>
                <c:pt idx="362">
                  <c:v>775337</c:v>
                </c:pt>
                <c:pt idx="363">
                  <c:v>779029</c:v>
                </c:pt>
                <c:pt idx="364">
                  <c:v>782647</c:v>
                </c:pt>
                <c:pt idx="365">
                  <c:v>786177</c:v>
                </c:pt>
                <c:pt idx="366">
                  <c:v>789621</c:v>
                </c:pt>
                <c:pt idx="367">
                  <c:v>793007</c:v>
                </c:pt>
                <c:pt idx="368">
                  <c:v>796256</c:v>
                </c:pt>
                <c:pt idx="369">
                  <c:v>799415</c:v>
                </c:pt>
                <c:pt idx="370">
                  <c:v>802524</c:v>
                </c:pt>
                <c:pt idx="371">
                  <c:v>805548</c:v>
                </c:pt>
                <c:pt idx="372">
                  <c:v>808440</c:v>
                </c:pt>
                <c:pt idx="373">
                  <c:v>811277</c:v>
                </c:pt>
                <c:pt idx="374">
                  <c:v>814041</c:v>
                </c:pt>
                <c:pt idx="375">
                  <c:v>816730</c:v>
                </c:pt>
                <c:pt idx="376">
                  <c:v>819320</c:v>
                </c:pt>
                <c:pt idx="377">
                  <c:v>821902</c:v>
                </c:pt>
                <c:pt idx="378">
                  <c:v>824384</c:v>
                </c:pt>
                <c:pt idx="379">
                  <c:v>826768</c:v>
                </c:pt>
                <c:pt idx="380">
                  <c:v>829075</c:v>
                </c:pt>
                <c:pt idx="381">
                  <c:v>831352</c:v>
                </c:pt>
                <c:pt idx="382">
                  <c:v>833561</c:v>
                </c:pt>
                <c:pt idx="383">
                  <c:v>835686</c:v>
                </c:pt>
                <c:pt idx="384">
                  <c:v>837737</c:v>
                </c:pt>
                <c:pt idx="385">
                  <c:v>839763</c:v>
                </c:pt>
                <c:pt idx="386">
                  <c:v>841715</c:v>
                </c:pt>
                <c:pt idx="387">
                  <c:v>843603</c:v>
                </c:pt>
                <c:pt idx="388">
                  <c:v>845444</c:v>
                </c:pt>
                <c:pt idx="389">
                  <c:v>847220</c:v>
                </c:pt>
                <c:pt idx="390">
                  <c:v>848914</c:v>
                </c:pt>
                <c:pt idx="391">
                  <c:v>850623</c:v>
                </c:pt>
                <c:pt idx="392">
                  <c:v>852255</c:v>
                </c:pt>
                <c:pt idx="393">
                  <c:v>853801</c:v>
                </c:pt>
                <c:pt idx="394">
                  <c:v>855310</c:v>
                </c:pt>
                <c:pt idx="395">
                  <c:v>856796</c:v>
                </c:pt>
                <c:pt idx="396">
                  <c:v>858215</c:v>
                </c:pt>
                <c:pt idx="397">
                  <c:v>859603</c:v>
                </c:pt>
                <c:pt idx="398">
                  <c:v>860948</c:v>
                </c:pt>
                <c:pt idx="399">
                  <c:v>862245</c:v>
                </c:pt>
                <c:pt idx="400">
                  <c:v>863503</c:v>
                </c:pt>
                <c:pt idx="401">
                  <c:v>864749</c:v>
                </c:pt>
                <c:pt idx="402">
                  <c:v>865938</c:v>
                </c:pt>
                <c:pt idx="403">
                  <c:v>867067</c:v>
                </c:pt>
                <c:pt idx="404">
                  <c:v>868170</c:v>
                </c:pt>
                <c:pt idx="405">
                  <c:v>869255</c:v>
                </c:pt>
                <c:pt idx="406">
                  <c:v>870292</c:v>
                </c:pt>
                <c:pt idx="407">
                  <c:v>871291</c:v>
                </c:pt>
                <c:pt idx="408">
                  <c:v>872263</c:v>
                </c:pt>
                <c:pt idx="409">
                  <c:v>873205</c:v>
                </c:pt>
                <c:pt idx="410">
                  <c:v>874104</c:v>
                </c:pt>
                <c:pt idx="411">
                  <c:v>874983</c:v>
                </c:pt>
                <c:pt idx="412">
                  <c:v>875831</c:v>
                </c:pt>
                <c:pt idx="413">
                  <c:v>876655</c:v>
                </c:pt>
                <c:pt idx="414">
                  <c:v>877451</c:v>
                </c:pt>
                <c:pt idx="415">
                  <c:v>878228</c:v>
                </c:pt>
                <c:pt idx="416">
                  <c:v>878968</c:v>
                </c:pt>
                <c:pt idx="417">
                  <c:v>879673</c:v>
                </c:pt>
                <c:pt idx="418">
                  <c:v>880364</c:v>
                </c:pt>
                <c:pt idx="419">
                  <c:v>881031</c:v>
                </c:pt>
                <c:pt idx="420">
                  <c:v>881677</c:v>
                </c:pt>
                <c:pt idx="421">
                  <c:v>882306</c:v>
                </c:pt>
                <c:pt idx="422">
                  <c:v>882914</c:v>
                </c:pt>
                <c:pt idx="423">
                  <c:v>883501</c:v>
                </c:pt>
                <c:pt idx="424">
                  <c:v>884082</c:v>
                </c:pt>
                <c:pt idx="425">
                  <c:v>884623</c:v>
                </c:pt>
                <c:pt idx="426">
                  <c:v>885165</c:v>
                </c:pt>
                <c:pt idx="427">
                  <c:v>885696</c:v>
                </c:pt>
                <c:pt idx="428">
                  <c:v>886189</c:v>
                </c:pt>
                <c:pt idx="429">
                  <c:v>886672</c:v>
                </c:pt>
                <c:pt idx="430">
                  <c:v>887141</c:v>
                </c:pt>
                <c:pt idx="431">
                  <c:v>887596</c:v>
                </c:pt>
                <c:pt idx="432">
                  <c:v>888037</c:v>
                </c:pt>
                <c:pt idx="433">
                  <c:v>888458</c:v>
                </c:pt>
                <c:pt idx="434">
                  <c:v>888867</c:v>
                </c:pt>
                <c:pt idx="435">
                  <c:v>889268</c:v>
                </c:pt>
                <c:pt idx="436">
                  <c:v>889653</c:v>
                </c:pt>
                <c:pt idx="437">
                  <c:v>890034</c:v>
                </c:pt>
                <c:pt idx="438">
                  <c:v>890396</c:v>
                </c:pt>
                <c:pt idx="439">
                  <c:v>890756</c:v>
                </c:pt>
                <c:pt idx="440">
                  <c:v>891093</c:v>
                </c:pt>
                <c:pt idx="441">
                  <c:v>891417</c:v>
                </c:pt>
                <c:pt idx="442">
                  <c:v>891740</c:v>
                </c:pt>
                <c:pt idx="443">
                  <c:v>892045</c:v>
                </c:pt>
                <c:pt idx="444">
                  <c:v>892335</c:v>
                </c:pt>
                <c:pt idx="445">
                  <c:v>892635</c:v>
                </c:pt>
                <c:pt idx="446">
                  <c:v>892924</c:v>
                </c:pt>
                <c:pt idx="447">
                  <c:v>893207</c:v>
                </c:pt>
                <c:pt idx="448">
                  <c:v>893484</c:v>
                </c:pt>
                <c:pt idx="449">
                  <c:v>893751</c:v>
                </c:pt>
                <c:pt idx="450">
                  <c:v>894011</c:v>
                </c:pt>
                <c:pt idx="451">
                  <c:v>894251</c:v>
                </c:pt>
                <c:pt idx="452">
                  <c:v>894491</c:v>
                </c:pt>
                <c:pt idx="453">
                  <c:v>894735</c:v>
                </c:pt>
                <c:pt idx="454">
                  <c:v>894967</c:v>
                </c:pt>
                <c:pt idx="455">
                  <c:v>895175</c:v>
                </c:pt>
                <c:pt idx="456">
                  <c:v>895395</c:v>
                </c:pt>
                <c:pt idx="457">
                  <c:v>895604</c:v>
                </c:pt>
                <c:pt idx="458">
                  <c:v>895806</c:v>
                </c:pt>
                <c:pt idx="459">
                  <c:v>896004</c:v>
                </c:pt>
                <c:pt idx="460">
                  <c:v>896202</c:v>
                </c:pt>
                <c:pt idx="461">
                  <c:v>896392</c:v>
                </c:pt>
                <c:pt idx="462">
                  <c:v>896580</c:v>
                </c:pt>
                <c:pt idx="463">
                  <c:v>896755</c:v>
                </c:pt>
                <c:pt idx="464">
                  <c:v>896929</c:v>
                </c:pt>
                <c:pt idx="465">
                  <c:v>897092</c:v>
                </c:pt>
                <c:pt idx="466">
                  <c:v>897244</c:v>
                </c:pt>
                <c:pt idx="467">
                  <c:v>897395</c:v>
                </c:pt>
                <c:pt idx="468">
                  <c:v>897554</c:v>
                </c:pt>
                <c:pt idx="469">
                  <c:v>897703</c:v>
                </c:pt>
                <c:pt idx="470">
                  <c:v>897857</c:v>
                </c:pt>
                <c:pt idx="471">
                  <c:v>897995</c:v>
                </c:pt>
                <c:pt idx="472">
                  <c:v>898138</c:v>
                </c:pt>
                <c:pt idx="473">
                  <c:v>898277</c:v>
                </c:pt>
                <c:pt idx="474">
                  <c:v>898405</c:v>
                </c:pt>
                <c:pt idx="475">
                  <c:v>898534</c:v>
                </c:pt>
                <c:pt idx="476">
                  <c:v>898656</c:v>
                </c:pt>
                <c:pt idx="477">
                  <c:v>898782</c:v>
                </c:pt>
                <c:pt idx="478">
                  <c:v>898903</c:v>
                </c:pt>
                <c:pt idx="479">
                  <c:v>899022</c:v>
                </c:pt>
                <c:pt idx="480">
                  <c:v>899136</c:v>
                </c:pt>
                <c:pt idx="481">
                  <c:v>899243</c:v>
                </c:pt>
                <c:pt idx="482">
                  <c:v>899359</c:v>
                </c:pt>
                <c:pt idx="483">
                  <c:v>899474</c:v>
                </c:pt>
                <c:pt idx="484">
                  <c:v>899581</c:v>
                </c:pt>
                <c:pt idx="485">
                  <c:v>899683</c:v>
                </c:pt>
                <c:pt idx="486">
                  <c:v>899785</c:v>
                </c:pt>
                <c:pt idx="487">
                  <c:v>899887</c:v>
                </c:pt>
                <c:pt idx="488">
                  <c:v>899995</c:v>
                </c:pt>
                <c:pt idx="489">
                  <c:v>900091</c:v>
                </c:pt>
                <c:pt idx="490">
                  <c:v>900192</c:v>
                </c:pt>
                <c:pt idx="491">
                  <c:v>900285</c:v>
                </c:pt>
                <c:pt idx="492">
                  <c:v>900379</c:v>
                </c:pt>
                <c:pt idx="493">
                  <c:v>900474</c:v>
                </c:pt>
                <c:pt idx="494">
                  <c:v>900568</c:v>
                </c:pt>
                <c:pt idx="495">
                  <c:v>900659</c:v>
                </c:pt>
                <c:pt idx="496">
                  <c:v>900746</c:v>
                </c:pt>
                <c:pt idx="497">
                  <c:v>900836</c:v>
                </c:pt>
                <c:pt idx="498">
                  <c:v>900932</c:v>
                </c:pt>
                <c:pt idx="499">
                  <c:v>901024</c:v>
                </c:pt>
                <c:pt idx="500">
                  <c:v>901110</c:v>
                </c:pt>
                <c:pt idx="501">
                  <c:v>901200</c:v>
                </c:pt>
                <c:pt idx="502">
                  <c:v>901284</c:v>
                </c:pt>
                <c:pt idx="503">
                  <c:v>901373</c:v>
                </c:pt>
                <c:pt idx="504">
                  <c:v>901462</c:v>
                </c:pt>
                <c:pt idx="505">
                  <c:v>901546</c:v>
                </c:pt>
                <c:pt idx="506">
                  <c:v>901631</c:v>
                </c:pt>
                <c:pt idx="507">
                  <c:v>901716</c:v>
                </c:pt>
                <c:pt idx="508">
                  <c:v>901807</c:v>
                </c:pt>
                <c:pt idx="509">
                  <c:v>901882</c:v>
                </c:pt>
                <c:pt idx="510">
                  <c:v>901960</c:v>
                </c:pt>
                <c:pt idx="511">
                  <c:v>902046</c:v>
                </c:pt>
                <c:pt idx="512">
                  <c:v>902127</c:v>
                </c:pt>
                <c:pt idx="513">
                  <c:v>902209</c:v>
                </c:pt>
                <c:pt idx="514">
                  <c:v>902287</c:v>
                </c:pt>
                <c:pt idx="515">
                  <c:v>902366</c:v>
                </c:pt>
                <c:pt idx="516">
                  <c:v>902445</c:v>
                </c:pt>
                <c:pt idx="517">
                  <c:v>902518</c:v>
                </c:pt>
                <c:pt idx="518">
                  <c:v>902590</c:v>
                </c:pt>
                <c:pt idx="519">
                  <c:v>902663</c:v>
                </c:pt>
                <c:pt idx="520">
                  <c:v>902747</c:v>
                </c:pt>
                <c:pt idx="521">
                  <c:v>902817</c:v>
                </c:pt>
                <c:pt idx="522">
                  <c:v>902891</c:v>
                </c:pt>
                <c:pt idx="523">
                  <c:v>902964</c:v>
                </c:pt>
                <c:pt idx="524">
                  <c:v>903040</c:v>
                </c:pt>
                <c:pt idx="525">
                  <c:v>903110</c:v>
                </c:pt>
                <c:pt idx="526">
                  <c:v>903178</c:v>
                </c:pt>
                <c:pt idx="527">
                  <c:v>903245</c:v>
                </c:pt>
                <c:pt idx="528">
                  <c:v>903314</c:v>
                </c:pt>
                <c:pt idx="529">
                  <c:v>903383</c:v>
                </c:pt>
                <c:pt idx="530">
                  <c:v>903455</c:v>
                </c:pt>
                <c:pt idx="531">
                  <c:v>903527</c:v>
                </c:pt>
                <c:pt idx="532">
                  <c:v>903595</c:v>
                </c:pt>
                <c:pt idx="533">
                  <c:v>903664</c:v>
                </c:pt>
                <c:pt idx="534">
                  <c:v>903732</c:v>
                </c:pt>
                <c:pt idx="535">
                  <c:v>903798</c:v>
                </c:pt>
                <c:pt idx="536">
                  <c:v>903862</c:v>
                </c:pt>
                <c:pt idx="537">
                  <c:v>903927</c:v>
                </c:pt>
                <c:pt idx="538">
                  <c:v>903989</c:v>
                </c:pt>
                <c:pt idx="539">
                  <c:v>904059</c:v>
                </c:pt>
                <c:pt idx="540">
                  <c:v>904126</c:v>
                </c:pt>
                <c:pt idx="541">
                  <c:v>904193</c:v>
                </c:pt>
                <c:pt idx="542">
                  <c:v>904259</c:v>
                </c:pt>
                <c:pt idx="543">
                  <c:v>904322</c:v>
                </c:pt>
                <c:pt idx="544">
                  <c:v>904385</c:v>
                </c:pt>
                <c:pt idx="545">
                  <c:v>904452</c:v>
                </c:pt>
                <c:pt idx="546">
                  <c:v>904515</c:v>
                </c:pt>
                <c:pt idx="547">
                  <c:v>904576</c:v>
                </c:pt>
                <c:pt idx="548">
                  <c:v>904637</c:v>
                </c:pt>
                <c:pt idx="549">
                  <c:v>904700</c:v>
                </c:pt>
                <c:pt idx="550">
                  <c:v>904759</c:v>
                </c:pt>
                <c:pt idx="551">
                  <c:v>904824</c:v>
                </c:pt>
                <c:pt idx="552">
                  <c:v>904885</c:v>
                </c:pt>
                <c:pt idx="553">
                  <c:v>904948</c:v>
                </c:pt>
                <c:pt idx="554">
                  <c:v>905008</c:v>
                </c:pt>
                <c:pt idx="555">
                  <c:v>905066</c:v>
                </c:pt>
                <c:pt idx="556">
                  <c:v>905124</c:v>
                </c:pt>
                <c:pt idx="557">
                  <c:v>905184</c:v>
                </c:pt>
                <c:pt idx="558">
                  <c:v>905241</c:v>
                </c:pt>
                <c:pt idx="559">
                  <c:v>905300</c:v>
                </c:pt>
                <c:pt idx="560">
                  <c:v>905359</c:v>
                </c:pt>
                <c:pt idx="561">
                  <c:v>905417</c:v>
                </c:pt>
                <c:pt idx="562">
                  <c:v>905471</c:v>
                </c:pt>
                <c:pt idx="563">
                  <c:v>905531</c:v>
                </c:pt>
                <c:pt idx="564">
                  <c:v>905588</c:v>
                </c:pt>
                <c:pt idx="565">
                  <c:v>905644</c:v>
                </c:pt>
                <c:pt idx="566">
                  <c:v>905698</c:v>
                </c:pt>
                <c:pt idx="567">
                  <c:v>905752</c:v>
                </c:pt>
                <c:pt idx="568">
                  <c:v>905809</c:v>
                </c:pt>
                <c:pt idx="569">
                  <c:v>905869</c:v>
                </c:pt>
                <c:pt idx="570">
                  <c:v>905923</c:v>
                </c:pt>
                <c:pt idx="571">
                  <c:v>905977</c:v>
                </c:pt>
                <c:pt idx="572">
                  <c:v>906036</c:v>
                </c:pt>
                <c:pt idx="573">
                  <c:v>906093</c:v>
                </c:pt>
                <c:pt idx="574">
                  <c:v>906148</c:v>
                </c:pt>
                <c:pt idx="575">
                  <c:v>906191</c:v>
                </c:pt>
                <c:pt idx="576">
                  <c:v>906244</c:v>
                </c:pt>
                <c:pt idx="577">
                  <c:v>906301</c:v>
                </c:pt>
                <c:pt idx="578">
                  <c:v>906354</c:v>
                </c:pt>
                <c:pt idx="579">
                  <c:v>906407</c:v>
                </c:pt>
                <c:pt idx="580">
                  <c:v>906458</c:v>
                </c:pt>
                <c:pt idx="581">
                  <c:v>906515</c:v>
                </c:pt>
                <c:pt idx="582">
                  <c:v>906570</c:v>
                </c:pt>
                <c:pt idx="583">
                  <c:v>906623</c:v>
                </c:pt>
                <c:pt idx="584">
                  <c:v>906672</c:v>
                </c:pt>
                <c:pt idx="585">
                  <c:v>906727</c:v>
                </c:pt>
                <c:pt idx="586">
                  <c:v>906782</c:v>
                </c:pt>
                <c:pt idx="587">
                  <c:v>906833</c:v>
                </c:pt>
                <c:pt idx="588">
                  <c:v>906888</c:v>
                </c:pt>
                <c:pt idx="589">
                  <c:v>906945</c:v>
                </c:pt>
                <c:pt idx="590">
                  <c:v>906996</c:v>
                </c:pt>
                <c:pt idx="591">
                  <c:v>907047</c:v>
                </c:pt>
                <c:pt idx="592">
                  <c:v>907092</c:v>
                </c:pt>
                <c:pt idx="593">
                  <c:v>907143</c:v>
                </c:pt>
                <c:pt idx="594">
                  <c:v>907192</c:v>
                </c:pt>
                <c:pt idx="595">
                  <c:v>907239</c:v>
                </c:pt>
                <c:pt idx="596">
                  <c:v>907292</c:v>
                </c:pt>
                <c:pt idx="597">
                  <c:v>907340</c:v>
                </c:pt>
                <c:pt idx="598">
                  <c:v>907391</c:v>
                </c:pt>
                <c:pt idx="599">
                  <c:v>907440</c:v>
                </c:pt>
                <c:pt idx="600">
                  <c:v>907491</c:v>
                </c:pt>
                <c:pt idx="601">
                  <c:v>907542</c:v>
                </c:pt>
                <c:pt idx="602">
                  <c:v>907592</c:v>
                </c:pt>
                <c:pt idx="603">
                  <c:v>907638</c:v>
                </c:pt>
                <c:pt idx="604">
                  <c:v>907689</c:v>
                </c:pt>
                <c:pt idx="605">
                  <c:v>907739</c:v>
                </c:pt>
                <c:pt idx="606">
                  <c:v>907785</c:v>
                </c:pt>
                <c:pt idx="607">
                  <c:v>907837</c:v>
                </c:pt>
                <c:pt idx="608">
                  <c:v>907886</c:v>
                </c:pt>
                <c:pt idx="609">
                  <c:v>907931</c:v>
                </c:pt>
                <c:pt idx="610">
                  <c:v>907977</c:v>
                </c:pt>
                <c:pt idx="611">
                  <c:v>908022</c:v>
                </c:pt>
                <c:pt idx="612">
                  <c:v>908066</c:v>
                </c:pt>
                <c:pt idx="613">
                  <c:v>908108</c:v>
                </c:pt>
                <c:pt idx="614">
                  <c:v>908154</c:v>
                </c:pt>
                <c:pt idx="615">
                  <c:v>908202</c:v>
                </c:pt>
                <c:pt idx="616">
                  <c:v>908248</c:v>
                </c:pt>
                <c:pt idx="617">
                  <c:v>908294</c:v>
                </c:pt>
                <c:pt idx="618">
                  <c:v>908340</c:v>
                </c:pt>
                <c:pt idx="619">
                  <c:v>908386</c:v>
                </c:pt>
                <c:pt idx="620">
                  <c:v>908425</c:v>
                </c:pt>
                <c:pt idx="621">
                  <c:v>908475</c:v>
                </c:pt>
                <c:pt idx="622">
                  <c:v>908519</c:v>
                </c:pt>
                <c:pt idx="623">
                  <c:v>908558</c:v>
                </c:pt>
                <c:pt idx="624">
                  <c:v>908601</c:v>
                </c:pt>
                <c:pt idx="625">
                  <c:v>908644</c:v>
                </c:pt>
                <c:pt idx="626">
                  <c:v>908688</c:v>
                </c:pt>
                <c:pt idx="627">
                  <c:v>908731</c:v>
                </c:pt>
                <c:pt idx="628">
                  <c:v>908774</c:v>
                </c:pt>
                <c:pt idx="629">
                  <c:v>908814</c:v>
                </c:pt>
                <c:pt idx="630">
                  <c:v>908857</c:v>
                </c:pt>
                <c:pt idx="631">
                  <c:v>908898</c:v>
                </c:pt>
                <c:pt idx="632">
                  <c:v>908939</c:v>
                </c:pt>
                <c:pt idx="633">
                  <c:v>908982</c:v>
                </c:pt>
                <c:pt idx="634">
                  <c:v>909022</c:v>
                </c:pt>
                <c:pt idx="635">
                  <c:v>909062</c:v>
                </c:pt>
                <c:pt idx="636">
                  <c:v>909104</c:v>
                </c:pt>
                <c:pt idx="637">
                  <c:v>909145</c:v>
                </c:pt>
                <c:pt idx="638">
                  <c:v>909189</c:v>
                </c:pt>
                <c:pt idx="639">
                  <c:v>909228</c:v>
                </c:pt>
                <c:pt idx="640">
                  <c:v>909266</c:v>
                </c:pt>
                <c:pt idx="641">
                  <c:v>909309</c:v>
                </c:pt>
                <c:pt idx="642">
                  <c:v>909351</c:v>
                </c:pt>
                <c:pt idx="643">
                  <c:v>909389</c:v>
                </c:pt>
                <c:pt idx="644">
                  <c:v>909431</c:v>
                </c:pt>
                <c:pt idx="645">
                  <c:v>909473</c:v>
                </c:pt>
                <c:pt idx="646">
                  <c:v>909513</c:v>
                </c:pt>
                <c:pt idx="647">
                  <c:v>909551</c:v>
                </c:pt>
                <c:pt idx="648">
                  <c:v>909591</c:v>
                </c:pt>
                <c:pt idx="649">
                  <c:v>909632</c:v>
                </c:pt>
                <c:pt idx="650">
                  <c:v>909672</c:v>
                </c:pt>
                <c:pt idx="651">
                  <c:v>909714</c:v>
                </c:pt>
                <c:pt idx="652">
                  <c:v>909754</c:v>
                </c:pt>
                <c:pt idx="653">
                  <c:v>909791</c:v>
                </c:pt>
                <c:pt idx="654">
                  <c:v>909831</c:v>
                </c:pt>
                <c:pt idx="655">
                  <c:v>909868</c:v>
                </c:pt>
                <c:pt idx="656">
                  <c:v>909909</c:v>
                </c:pt>
                <c:pt idx="657">
                  <c:v>909947</c:v>
                </c:pt>
                <c:pt idx="658">
                  <c:v>909986</c:v>
                </c:pt>
                <c:pt idx="659">
                  <c:v>910027</c:v>
                </c:pt>
                <c:pt idx="660">
                  <c:v>910068</c:v>
                </c:pt>
                <c:pt idx="661">
                  <c:v>910109</c:v>
                </c:pt>
                <c:pt idx="662">
                  <c:v>910145</c:v>
                </c:pt>
                <c:pt idx="663">
                  <c:v>910187</c:v>
                </c:pt>
                <c:pt idx="664">
                  <c:v>910225</c:v>
                </c:pt>
                <c:pt idx="665">
                  <c:v>910262</c:v>
                </c:pt>
                <c:pt idx="666">
                  <c:v>910302</c:v>
                </c:pt>
                <c:pt idx="667">
                  <c:v>910343</c:v>
                </c:pt>
                <c:pt idx="668">
                  <c:v>910384</c:v>
                </c:pt>
                <c:pt idx="669">
                  <c:v>910422</c:v>
                </c:pt>
                <c:pt idx="670">
                  <c:v>910457</c:v>
                </c:pt>
                <c:pt idx="671">
                  <c:v>910495</c:v>
                </c:pt>
                <c:pt idx="672">
                  <c:v>910530</c:v>
                </c:pt>
                <c:pt idx="673">
                  <c:v>910567</c:v>
                </c:pt>
                <c:pt idx="674">
                  <c:v>910603</c:v>
                </c:pt>
                <c:pt idx="675">
                  <c:v>910638</c:v>
                </c:pt>
                <c:pt idx="676">
                  <c:v>910676</c:v>
                </c:pt>
                <c:pt idx="677">
                  <c:v>910714</c:v>
                </c:pt>
                <c:pt idx="678">
                  <c:v>910750</c:v>
                </c:pt>
                <c:pt idx="679">
                  <c:v>910786</c:v>
                </c:pt>
                <c:pt idx="680">
                  <c:v>910825</c:v>
                </c:pt>
                <c:pt idx="681">
                  <c:v>910860</c:v>
                </c:pt>
                <c:pt idx="682">
                  <c:v>910895</c:v>
                </c:pt>
                <c:pt idx="683">
                  <c:v>910924</c:v>
                </c:pt>
                <c:pt idx="684">
                  <c:v>910962</c:v>
                </c:pt>
                <c:pt idx="685">
                  <c:v>910998</c:v>
                </c:pt>
                <c:pt idx="686">
                  <c:v>911035</c:v>
                </c:pt>
                <c:pt idx="687">
                  <c:v>911067</c:v>
                </c:pt>
                <c:pt idx="688">
                  <c:v>911105</c:v>
                </c:pt>
                <c:pt idx="689">
                  <c:v>911138</c:v>
                </c:pt>
                <c:pt idx="690">
                  <c:v>911172</c:v>
                </c:pt>
                <c:pt idx="691">
                  <c:v>911203</c:v>
                </c:pt>
                <c:pt idx="692">
                  <c:v>911238</c:v>
                </c:pt>
                <c:pt idx="693">
                  <c:v>911272</c:v>
                </c:pt>
                <c:pt idx="694">
                  <c:v>911300</c:v>
                </c:pt>
                <c:pt idx="695">
                  <c:v>911331</c:v>
                </c:pt>
                <c:pt idx="696">
                  <c:v>911366</c:v>
                </c:pt>
                <c:pt idx="697">
                  <c:v>911400</c:v>
                </c:pt>
                <c:pt idx="698">
                  <c:v>911435</c:v>
                </c:pt>
                <c:pt idx="699">
                  <c:v>911467</c:v>
                </c:pt>
                <c:pt idx="700">
                  <c:v>911499</c:v>
                </c:pt>
                <c:pt idx="701">
                  <c:v>911533</c:v>
                </c:pt>
                <c:pt idx="702">
                  <c:v>911567</c:v>
                </c:pt>
                <c:pt idx="703">
                  <c:v>911602</c:v>
                </c:pt>
                <c:pt idx="704">
                  <c:v>911632</c:v>
                </c:pt>
                <c:pt idx="705">
                  <c:v>911663</c:v>
                </c:pt>
                <c:pt idx="706">
                  <c:v>911693</c:v>
                </c:pt>
                <c:pt idx="707">
                  <c:v>911723</c:v>
                </c:pt>
                <c:pt idx="708">
                  <c:v>911757</c:v>
                </c:pt>
                <c:pt idx="709">
                  <c:v>911789</c:v>
                </c:pt>
                <c:pt idx="710">
                  <c:v>911821</c:v>
                </c:pt>
                <c:pt idx="711">
                  <c:v>911850</c:v>
                </c:pt>
                <c:pt idx="712">
                  <c:v>911884</c:v>
                </c:pt>
                <c:pt idx="713">
                  <c:v>911917</c:v>
                </c:pt>
                <c:pt idx="714">
                  <c:v>911950</c:v>
                </c:pt>
                <c:pt idx="715">
                  <c:v>911981</c:v>
                </c:pt>
                <c:pt idx="716">
                  <c:v>912014</c:v>
                </c:pt>
                <c:pt idx="717">
                  <c:v>912044</c:v>
                </c:pt>
                <c:pt idx="718">
                  <c:v>912073</c:v>
                </c:pt>
                <c:pt idx="719">
                  <c:v>912104</c:v>
                </c:pt>
                <c:pt idx="720">
                  <c:v>912137</c:v>
                </c:pt>
                <c:pt idx="721">
                  <c:v>912166</c:v>
                </c:pt>
                <c:pt idx="722">
                  <c:v>912196</c:v>
                </c:pt>
                <c:pt idx="723">
                  <c:v>912229</c:v>
                </c:pt>
                <c:pt idx="724">
                  <c:v>912262</c:v>
                </c:pt>
                <c:pt idx="725">
                  <c:v>912292</c:v>
                </c:pt>
                <c:pt idx="726">
                  <c:v>912324</c:v>
                </c:pt>
                <c:pt idx="727">
                  <c:v>912355</c:v>
                </c:pt>
                <c:pt idx="728">
                  <c:v>912382</c:v>
                </c:pt>
                <c:pt idx="729">
                  <c:v>912412</c:v>
                </c:pt>
                <c:pt idx="730">
                  <c:v>912442</c:v>
                </c:pt>
                <c:pt idx="731">
                  <c:v>912473</c:v>
                </c:pt>
                <c:pt idx="732">
                  <c:v>912502</c:v>
                </c:pt>
                <c:pt idx="733">
                  <c:v>912532</c:v>
                </c:pt>
                <c:pt idx="734">
                  <c:v>912563</c:v>
                </c:pt>
                <c:pt idx="735">
                  <c:v>912596</c:v>
                </c:pt>
                <c:pt idx="736">
                  <c:v>912627</c:v>
                </c:pt>
                <c:pt idx="737">
                  <c:v>912655</c:v>
                </c:pt>
                <c:pt idx="738">
                  <c:v>912685</c:v>
                </c:pt>
                <c:pt idx="739">
                  <c:v>912713</c:v>
                </c:pt>
                <c:pt idx="740">
                  <c:v>912745</c:v>
                </c:pt>
                <c:pt idx="741">
                  <c:v>912775</c:v>
                </c:pt>
                <c:pt idx="742">
                  <c:v>912807</c:v>
                </c:pt>
                <c:pt idx="743">
                  <c:v>912835</c:v>
                </c:pt>
                <c:pt idx="744">
                  <c:v>912869</c:v>
                </c:pt>
                <c:pt idx="745">
                  <c:v>912898</c:v>
                </c:pt>
                <c:pt idx="746">
                  <c:v>912927</c:v>
                </c:pt>
                <c:pt idx="747">
                  <c:v>912953</c:v>
                </c:pt>
                <c:pt idx="748">
                  <c:v>912980</c:v>
                </c:pt>
                <c:pt idx="749">
                  <c:v>913012</c:v>
                </c:pt>
                <c:pt idx="750">
                  <c:v>913040</c:v>
                </c:pt>
                <c:pt idx="751">
                  <c:v>913065</c:v>
                </c:pt>
                <c:pt idx="752">
                  <c:v>913092</c:v>
                </c:pt>
                <c:pt idx="753">
                  <c:v>913123</c:v>
                </c:pt>
                <c:pt idx="754">
                  <c:v>913152</c:v>
                </c:pt>
                <c:pt idx="755">
                  <c:v>913177</c:v>
                </c:pt>
                <c:pt idx="756">
                  <c:v>913202</c:v>
                </c:pt>
                <c:pt idx="757">
                  <c:v>913230</c:v>
                </c:pt>
                <c:pt idx="758">
                  <c:v>913256</c:v>
                </c:pt>
                <c:pt idx="759">
                  <c:v>913283</c:v>
                </c:pt>
                <c:pt idx="760">
                  <c:v>913311</c:v>
                </c:pt>
                <c:pt idx="761">
                  <c:v>913338</c:v>
                </c:pt>
                <c:pt idx="762">
                  <c:v>913365</c:v>
                </c:pt>
                <c:pt idx="763">
                  <c:v>913392</c:v>
                </c:pt>
                <c:pt idx="764">
                  <c:v>913420</c:v>
                </c:pt>
                <c:pt idx="765">
                  <c:v>913448</c:v>
                </c:pt>
                <c:pt idx="766">
                  <c:v>913476</c:v>
                </c:pt>
                <c:pt idx="767">
                  <c:v>913502</c:v>
                </c:pt>
                <c:pt idx="768">
                  <c:v>913532</c:v>
                </c:pt>
                <c:pt idx="769">
                  <c:v>913560</c:v>
                </c:pt>
                <c:pt idx="770">
                  <c:v>913590</c:v>
                </c:pt>
                <c:pt idx="771">
                  <c:v>913613</c:v>
                </c:pt>
                <c:pt idx="772">
                  <c:v>913642</c:v>
                </c:pt>
                <c:pt idx="773">
                  <c:v>913669</c:v>
                </c:pt>
                <c:pt idx="774">
                  <c:v>913700</c:v>
                </c:pt>
                <c:pt idx="775">
                  <c:v>913726</c:v>
                </c:pt>
                <c:pt idx="776">
                  <c:v>913754</c:v>
                </c:pt>
                <c:pt idx="777">
                  <c:v>913781</c:v>
                </c:pt>
                <c:pt idx="778">
                  <c:v>913812</c:v>
                </c:pt>
                <c:pt idx="779">
                  <c:v>913841</c:v>
                </c:pt>
                <c:pt idx="780">
                  <c:v>913866</c:v>
                </c:pt>
                <c:pt idx="781">
                  <c:v>913892</c:v>
                </c:pt>
                <c:pt idx="782">
                  <c:v>913919</c:v>
                </c:pt>
                <c:pt idx="783">
                  <c:v>913948</c:v>
                </c:pt>
                <c:pt idx="784">
                  <c:v>913975</c:v>
                </c:pt>
                <c:pt idx="785">
                  <c:v>913998</c:v>
                </c:pt>
                <c:pt idx="786">
                  <c:v>914027</c:v>
                </c:pt>
                <c:pt idx="787">
                  <c:v>914053</c:v>
                </c:pt>
                <c:pt idx="788">
                  <c:v>914083</c:v>
                </c:pt>
                <c:pt idx="789">
                  <c:v>914111</c:v>
                </c:pt>
                <c:pt idx="790">
                  <c:v>914140</c:v>
                </c:pt>
                <c:pt idx="791">
                  <c:v>914169</c:v>
                </c:pt>
                <c:pt idx="792">
                  <c:v>914195</c:v>
                </c:pt>
                <c:pt idx="793">
                  <c:v>914221</c:v>
                </c:pt>
                <c:pt idx="794">
                  <c:v>914246</c:v>
                </c:pt>
                <c:pt idx="795">
                  <c:v>914272</c:v>
                </c:pt>
                <c:pt idx="796">
                  <c:v>914296</c:v>
                </c:pt>
                <c:pt idx="797">
                  <c:v>914322</c:v>
                </c:pt>
                <c:pt idx="798">
                  <c:v>914345</c:v>
                </c:pt>
                <c:pt idx="799">
                  <c:v>914372</c:v>
                </c:pt>
                <c:pt idx="800">
                  <c:v>914400</c:v>
                </c:pt>
                <c:pt idx="801">
                  <c:v>914426</c:v>
                </c:pt>
                <c:pt idx="802">
                  <c:v>914448</c:v>
                </c:pt>
                <c:pt idx="803">
                  <c:v>914478</c:v>
                </c:pt>
                <c:pt idx="804">
                  <c:v>914504</c:v>
                </c:pt>
                <c:pt idx="805">
                  <c:v>914528</c:v>
                </c:pt>
                <c:pt idx="806">
                  <c:v>914554</c:v>
                </c:pt>
                <c:pt idx="807">
                  <c:v>914581</c:v>
                </c:pt>
                <c:pt idx="808">
                  <c:v>914609</c:v>
                </c:pt>
                <c:pt idx="809">
                  <c:v>914635</c:v>
                </c:pt>
                <c:pt idx="810">
                  <c:v>914660</c:v>
                </c:pt>
                <c:pt idx="811">
                  <c:v>914687</c:v>
                </c:pt>
                <c:pt idx="812">
                  <c:v>914710</c:v>
                </c:pt>
                <c:pt idx="813">
                  <c:v>914734</c:v>
                </c:pt>
                <c:pt idx="814">
                  <c:v>914760</c:v>
                </c:pt>
                <c:pt idx="815">
                  <c:v>914785</c:v>
                </c:pt>
                <c:pt idx="816">
                  <c:v>914810</c:v>
                </c:pt>
                <c:pt idx="817">
                  <c:v>914835</c:v>
                </c:pt>
                <c:pt idx="818">
                  <c:v>914861</c:v>
                </c:pt>
                <c:pt idx="819">
                  <c:v>914889</c:v>
                </c:pt>
                <c:pt idx="820">
                  <c:v>914917</c:v>
                </c:pt>
                <c:pt idx="821">
                  <c:v>914944</c:v>
                </c:pt>
                <c:pt idx="822">
                  <c:v>914968</c:v>
                </c:pt>
                <c:pt idx="823">
                  <c:v>914992</c:v>
                </c:pt>
                <c:pt idx="824">
                  <c:v>915018</c:v>
                </c:pt>
                <c:pt idx="825">
                  <c:v>915044</c:v>
                </c:pt>
                <c:pt idx="826">
                  <c:v>915069</c:v>
                </c:pt>
                <c:pt idx="827">
                  <c:v>915094</c:v>
                </c:pt>
                <c:pt idx="828">
                  <c:v>915118</c:v>
                </c:pt>
                <c:pt idx="829">
                  <c:v>915142</c:v>
                </c:pt>
                <c:pt idx="830">
                  <c:v>915170</c:v>
                </c:pt>
                <c:pt idx="831">
                  <c:v>915198</c:v>
                </c:pt>
                <c:pt idx="832">
                  <c:v>915230</c:v>
                </c:pt>
                <c:pt idx="833">
                  <c:v>915256</c:v>
                </c:pt>
                <c:pt idx="834">
                  <c:v>915282</c:v>
                </c:pt>
                <c:pt idx="835">
                  <c:v>915307</c:v>
                </c:pt>
                <c:pt idx="836">
                  <c:v>915334</c:v>
                </c:pt>
                <c:pt idx="837">
                  <c:v>915364</c:v>
                </c:pt>
                <c:pt idx="838">
                  <c:v>915389</c:v>
                </c:pt>
                <c:pt idx="839">
                  <c:v>915416</c:v>
                </c:pt>
                <c:pt idx="840">
                  <c:v>915445</c:v>
                </c:pt>
                <c:pt idx="841">
                  <c:v>915471</c:v>
                </c:pt>
                <c:pt idx="842">
                  <c:v>915499</c:v>
                </c:pt>
                <c:pt idx="843">
                  <c:v>915527</c:v>
                </c:pt>
                <c:pt idx="844">
                  <c:v>915555</c:v>
                </c:pt>
                <c:pt idx="845">
                  <c:v>915582</c:v>
                </c:pt>
                <c:pt idx="846">
                  <c:v>915608</c:v>
                </c:pt>
                <c:pt idx="847">
                  <c:v>915636</c:v>
                </c:pt>
                <c:pt idx="848">
                  <c:v>915665</c:v>
                </c:pt>
                <c:pt idx="849">
                  <c:v>915690</c:v>
                </c:pt>
                <c:pt idx="850">
                  <c:v>915723</c:v>
                </c:pt>
                <c:pt idx="851">
                  <c:v>915749</c:v>
                </c:pt>
                <c:pt idx="852">
                  <c:v>915773</c:v>
                </c:pt>
                <c:pt idx="853">
                  <c:v>915800</c:v>
                </c:pt>
                <c:pt idx="854">
                  <c:v>915827</c:v>
                </c:pt>
                <c:pt idx="855">
                  <c:v>915855</c:v>
                </c:pt>
                <c:pt idx="856">
                  <c:v>915884</c:v>
                </c:pt>
                <c:pt idx="857">
                  <c:v>915912</c:v>
                </c:pt>
                <c:pt idx="858">
                  <c:v>915937</c:v>
                </c:pt>
                <c:pt idx="859">
                  <c:v>915966</c:v>
                </c:pt>
                <c:pt idx="860">
                  <c:v>915992</c:v>
                </c:pt>
                <c:pt idx="861">
                  <c:v>916019</c:v>
                </c:pt>
                <c:pt idx="862">
                  <c:v>916047</c:v>
                </c:pt>
                <c:pt idx="863">
                  <c:v>916074</c:v>
                </c:pt>
                <c:pt idx="864">
                  <c:v>916103</c:v>
                </c:pt>
                <c:pt idx="865">
                  <c:v>916131</c:v>
                </c:pt>
                <c:pt idx="866">
                  <c:v>916156</c:v>
                </c:pt>
                <c:pt idx="867">
                  <c:v>916183</c:v>
                </c:pt>
                <c:pt idx="868">
                  <c:v>916208</c:v>
                </c:pt>
                <c:pt idx="869">
                  <c:v>916233</c:v>
                </c:pt>
                <c:pt idx="870">
                  <c:v>916260</c:v>
                </c:pt>
                <c:pt idx="871">
                  <c:v>916286</c:v>
                </c:pt>
                <c:pt idx="872">
                  <c:v>916309</c:v>
                </c:pt>
                <c:pt idx="873">
                  <c:v>916337</c:v>
                </c:pt>
                <c:pt idx="874">
                  <c:v>916366</c:v>
                </c:pt>
                <c:pt idx="875">
                  <c:v>916389</c:v>
                </c:pt>
                <c:pt idx="876">
                  <c:v>916416</c:v>
                </c:pt>
                <c:pt idx="877">
                  <c:v>916442</c:v>
                </c:pt>
                <c:pt idx="878">
                  <c:v>916469</c:v>
                </c:pt>
                <c:pt idx="879">
                  <c:v>916494</c:v>
                </c:pt>
                <c:pt idx="880">
                  <c:v>916519</c:v>
                </c:pt>
                <c:pt idx="881">
                  <c:v>916546</c:v>
                </c:pt>
                <c:pt idx="882">
                  <c:v>916572</c:v>
                </c:pt>
                <c:pt idx="883">
                  <c:v>916596</c:v>
                </c:pt>
                <c:pt idx="884">
                  <c:v>916623</c:v>
                </c:pt>
                <c:pt idx="885">
                  <c:v>916651</c:v>
                </c:pt>
                <c:pt idx="886">
                  <c:v>916676</c:v>
                </c:pt>
                <c:pt idx="887">
                  <c:v>916700</c:v>
                </c:pt>
                <c:pt idx="888">
                  <c:v>916724</c:v>
                </c:pt>
                <c:pt idx="889">
                  <c:v>916751</c:v>
                </c:pt>
                <c:pt idx="890">
                  <c:v>916776</c:v>
                </c:pt>
                <c:pt idx="891">
                  <c:v>916802</c:v>
                </c:pt>
                <c:pt idx="892">
                  <c:v>916828</c:v>
                </c:pt>
                <c:pt idx="893">
                  <c:v>916853</c:v>
                </c:pt>
                <c:pt idx="894">
                  <c:v>916882</c:v>
                </c:pt>
                <c:pt idx="895">
                  <c:v>916908</c:v>
                </c:pt>
                <c:pt idx="896">
                  <c:v>916935</c:v>
                </c:pt>
                <c:pt idx="897">
                  <c:v>916962</c:v>
                </c:pt>
                <c:pt idx="898">
                  <c:v>916989</c:v>
                </c:pt>
                <c:pt idx="899">
                  <c:v>917016</c:v>
                </c:pt>
                <c:pt idx="900">
                  <c:v>917043</c:v>
                </c:pt>
                <c:pt idx="901">
                  <c:v>917070</c:v>
                </c:pt>
                <c:pt idx="902">
                  <c:v>917095</c:v>
                </c:pt>
                <c:pt idx="903">
                  <c:v>917123</c:v>
                </c:pt>
                <c:pt idx="904">
                  <c:v>917147</c:v>
                </c:pt>
                <c:pt idx="905">
                  <c:v>917173</c:v>
                </c:pt>
                <c:pt idx="906">
                  <c:v>917199</c:v>
                </c:pt>
                <c:pt idx="907">
                  <c:v>917231</c:v>
                </c:pt>
                <c:pt idx="908">
                  <c:v>917258</c:v>
                </c:pt>
                <c:pt idx="909">
                  <c:v>917287</c:v>
                </c:pt>
                <c:pt idx="910">
                  <c:v>917314</c:v>
                </c:pt>
                <c:pt idx="911">
                  <c:v>917339</c:v>
                </c:pt>
                <c:pt idx="912">
                  <c:v>917365</c:v>
                </c:pt>
                <c:pt idx="913">
                  <c:v>917392</c:v>
                </c:pt>
                <c:pt idx="914">
                  <c:v>917418</c:v>
                </c:pt>
                <c:pt idx="915">
                  <c:v>917444</c:v>
                </c:pt>
                <c:pt idx="916">
                  <c:v>917473</c:v>
                </c:pt>
                <c:pt idx="917">
                  <c:v>917499</c:v>
                </c:pt>
                <c:pt idx="918">
                  <c:v>917528</c:v>
                </c:pt>
                <c:pt idx="919">
                  <c:v>917551</c:v>
                </c:pt>
                <c:pt idx="920">
                  <c:v>917578</c:v>
                </c:pt>
                <c:pt idx="921">
                  <c:v>917604</c:v>
                </c:pt>
                <c:pt idx="922">
                  <c:v>917632</c:v>
                </c:pt>
                <c:pt idx="923">
                  <c:v>917658</c:v>
                </c:pt>
                <c:pt idx="924">
                  <c:v>917686</c:v>
                </c:pt>
                <c:pt idx="925">
                  <c:v>917713</c:v>
                </c:pt>
                <c:pt idx="926">
                  <c:v>917741</c:v>
                </c:pt>
                <c:pt idx="927">
                  <c:v>917768</c:v>
                </c:pt>
                <c:pt idx="928">
                  <c:v>917795</c:v>
                </c:pt>
                <c:pt idx="929">
                  <c:v>917826</c:v>
                </c:pt>
                <c:pt idx="930">
                  <c:v>917852</c:v>
                </c:pt>
                <c:pt idx="931">
                  <c:v>917878</c:v>
                </c:pt>
                <c:pt idx="932">
                  <c:v>917906</c:v>
                </c:pt>
                <c:pt idx="933">
                  <c:v>917936</c:v>
                </c:pt>
                <c:pt idx="934">
                  <c:v>917962</c:v>
                </c:pt>
                <c:pt idx="935">
                  <c:v>917987</c:v>
                </c:pt>
                <c:pt idx="936">
                  <c:v>918017</c:v>
                </c:pt>
                <c:pt idx="937">
                  <c:v>918044</c:v>
                </c:pt>
                <c:pt idx="938">
                  <c:v>918073</c:v>
                </c:pt>
                <c:pt idx="939">
                  <c:v>918104</c:v>
                </c:pt>
                <c:pt idx="940">
                  <c:v>918129</c:v>
                </c:pt>
                <c:pt idx="941">
                  <c:v>918154</c:v>
                </c:pt>
                <c:pt idx="942">
                  <c:v>918181</c:v>
                </c:pt>
                <c:pt idx="943">
                  <c:v>918205</c:v>
                </c:pt>
                <c:pt idx="944">
                  <c:v>918229</c:v>
                </c:pt>
                <c:pt idx="945">
                  <c:v>918255</c:v>
                </c:pt>
                <c:pt idx="946">
                  <c:v>918282</c:v>
                </c:pt>
                <c:pt idx="947">
                  <c:v>918308</c:v>
                </c:pt>
                <c:pt idx="948">
                  <c:v>918338</c:v>
                </c:pt>
                <c:pt idx="949">
                  <c:v>918364</c:v>
                </c:pt>
                <c:pt idx="950">
                  <c:v>918391</c:v>
                </c:pt>
                <c:pt idx="951">
                  <c:v>918417</c:v>
                </c:pt>
                <c:pt idx="952">
                  <c:v>918443</c:v>
                </c:pt>
                <c:pt idx="953">
                  <c:v>918471</c:v>
                </c:pt>
                <c:pt idx="954">
                  <c:v>918499</c:v>
                </c:pt>
                <c:pt idx="955">
                  <c:v>918526</c:v>
                </c:pt>
                <c:pt idx="956">
                  <c:v>918554</c:v>
                </c:pt>
                <c:pt idx="957">
                  <c:v>918581</c:v>
                </c:pt>
                <c:pt idx="958">
                  <c:v>918609</c:v>
                </c:pt>
                <c:pt idx="959">
                  <c:v>918635</c:v>
                </c:pt>
                <c:pt idx="960">
                  <c:v>918666</c:v>
                </c:pt>
                <c:pt idx="961">
                  <c:v>918695</c:v>
                </c:pt>
                <c:pt idx="962">
                  <c:v>918723</c:v>
                </c:pt>
                <c:pt idx="963">
                  <c:v>918752</c:v>
                </c:pt>
                <c:pt idx="964">
                  <c:v>918779</c:v>
                </c:pt>
                <c:pt idx="965">
                  <c:v>918806</c:v>
                </c:pt>
                <c:pt idx="966">
                  <c:v>918833</c:v>
                </c:pt>
                <c:pt idx="967">
                  <c:v>918859</c:v>
                </c:pt>
                <c:pt idx="968">
                  <c:v>918887</c:v>
                </c:pt>
                <c:pt idx="969">
                  <c:v>918917</c:v>
                </c:pt>
                <c:pt idx="970">
                  <c:v>918943</c:v>
                </c:pt>
                <c:pt idx="971">
                  <c:v>918974</c:v>
                </c:pt>
                <c:pt idx="972">
                  <c:v>919002</c:v>
                </c:pt>
                <c:pt idx="973">
                  <c:v>919030</c:v>
                </c:pt>
                <c:pt idx="974">
                  <c:v>919056</c:v>
                </c:pt>
                <c:pt idx="975">
                  <c:v>919081</c:v>
                </c:pt>
                <c:pt idx="976">
                  <c:v>919108</c:v>
                </c:pt>
                <c:pt idx="977">
                  <c:v>919134</c:v>
                </c:pt>
                <c:pt idx="978">
                  <c:v>919163</c:v>
                </c:pt>
                <c:pt idx="979">
                  <c:v>919191</c:v>
                </c:pt>
                <c:pt idx="980">
                  <c:v>919219</c:v>
                </c:pt>
                <c:pt idx="981">
                  <c:v>919243</c:v>
                </c:pt>
                <c:pt idx="982">
                  <c:v>919273</c:v>
                </c:pt>
                <c:pt idx="983">
                  <c:v>919297</c:v>
                </c:pt>
                <c:pt idx="984">
                  <c:v>919328</c:v>
                </c:pt>
                <c:pt idx="985">
                  <c:v>919355</c:v>
                </c:pt>
                <c:pt idx="986">
                  <c:v>919383</c:v>
                </c:pt>
                <c:pt idx="987">
                  <c:v>919412</c:v>
                </c:pt>
                <c:pt idx="988">
                  <c:v>919439</c:v>
                </c:pt>
                <c:pt idx="989">
                  <c:v>919464</c:v>
                </c:pt>
                <c:pt idx="990">
                  <c:v>919492</c:v>
                </c:pt>
              </c:numCache>
            </c:numRef>
          </c:yVal>
          <c:smooth val="0"/>
          <c:extLst>
            <c:ext xmlns:c16="http://schemas.microsoft.com/office/drawing/2014/chart" uri="{C3380CC4-5D6E-409C-BE32-E72D297353CC}">
              <c16:uniqueId val="{00000004-E0E3-4803-A324-EBF940A67882}"/>
            </c:ext>
          </c:extLst>
        </c:ser>
        <c:dLbls>
          <c:showLegendKey val="0"/>
          <c:showVal val="0"/>
          <c:showCatName val="0"/>
          <c:showSerName val="0"/>
          <c:showPercent val="0"/>
          <c:showBubbleSize val="0"/>
        </c:dLbls>
        <c:axId val="490372376"/>
        <c:axId val="490374016"/>
        <c:extLst>
          <c:ext xmlns:c15="http://schemas.microsoft.com/office/drawing/2012/chart" uri="{02D57815-91ED-43cb-92C2-25804820EDAC}">
            <c15:filteredScatterSeries>
              <c15:ser>
                <c:idx val="2"/>
                <c:order val="2"/>
                <c:tx>
                  <c:v>Validation begin date</c:v>
                </c:tx>
                <c:spPr>
                  <a:ln w="25400" cap="rnd">
                    <a:no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100"/>
                  <c:spPr>
                    <a:noFill/>
                    <a:ln w="38100" cap="flat" cmpd="sng" algn="ctr">
                      <a:solidFill>
                        <a:schemeClr val="accent1"/>
                      </a:solidFill>
                      <a:prstDash val="sysDash"/>
                      <a:round/>
                    </a:ln>
                    <a:effectLst/>
                  </c:spPr>
                </c:errBars>
                <c:xVal>
                  <c:numRef>
                    <c:extLst>
                      <c:ext uri="{02D57815-91ED-43cb-92C2-25804820EDAC}">
                        <c15:formulaRef>
                          <c15:sqref>Output_summary!$A$318</c15:sqref>
                        </c15:formulaRef>
                      </c:ext>
                    </c:extLst>
                    <c:numCache>
                      <c:formatCode>[$-409]d\-mmm\-yy;@</c:formatCode>
                      <c:ptCount val="1"/>
                      <c:pt idx="0">
                        <c:v>44210</c:v>
                      </c:pt>
                    </c:numCache>
                  </c:numRef>
                </c:xVal>
                <c:yVal>
                  <c:numLit>
                    <c:formatCode>General</c:formatCode>
                    <c:ptCount val="1"/>
                    <c:pt idx="0">
                      <c:v>1000000</c:v>
                    </c:pt>
                  </c:numLit>
                </c:yVal>
                <c:smooth val="0"/>
                <c:extLst>
                  <c:ext xmlns:c16="http://schemas.microsoft.com/office/drawing/2014/chart" uri="{C3380CC4-5D6E-409C-BE32-E72D297353CC}">
                    <c16:uniqueId val="{00000005-E0E3-4803-A324-EBF940A67882}"/>
                  </c:ext>
                </c:extLst>
              </c15:ser>
            </c15:filteredScatterSeries>
            <c15:filteredScatterSeries>
              <c15:ser>
                <c:idx val="3"/>
                <c:order val="3"/>
                <c:tx>
                  <c:v>Set Parameters</c:v>
                </c:tx>
                <c:spPr>
                  <a:ln w="25400" cap="rnd">
                    <a:noFill/>
                    <a:round/>
                  </a:ln>
                  <a:effectLst/>
                </c:spPr>
                <c:marker>
                  <c:symbol val="circle"/>
                  <c:size val="5"/>
                  <c:spPr>
                    <a:solidFill>
                      <a:schemeClr val="accent4"/>
                    </a:solidFill>
                    <a:ln w="9525">
                      <a:solidFill>
                        <a:schemeClr val="accent4"/>
                      </a:solidFill>
                    </a:ln>
                    <a:effectLst/>
                  </c:spPr>
                </c:marker>
                <c:errBars>
                  <c:errDir val="y"/>
                  <c:errBarType val="both"/>
                  <c:errValType val="percentage"/>
                  <c:noEndCap val="1"/>
                  <c:val val="100"/>
                  <c:spPr>
                    <a:noFill/>
                    <a:ln w="41275" cap="flat" cmpd="sng" algn="ctr">
                      <a:solidFill>
                        <a:schemeClr val="accent6"/>
                      </a:solidFill>
                      <a:prstDash val="sysDot"/>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Output_summary!$A$288</c15:sqref>
                        </c15:formulaRef>
                      </c:ext>
                    </c:extLst>
                    <c:numCache>
                      <c:formatCode>[$-409]d\-mmm\-yy;@</c:formatCode>
                      <c:ptCount val="1"/>
                      <c:pt idx="0">
                        <c:v>44180</c:v>
                      </c:pt>
                    </c:numCache>
                  </c:numRef>
                </c:xVal>
                <c:yVal>
                  <c:numLit>
                    <c:formatCode>General</c:formatCode>
                    <c:ptCount val="1"/>
                    <c:pt idx="0">
                      <c:v>1000000</c:v>
                    </c:pt>
                  </c:numLit>
                </c:yVal>
                <c:smooth val="0"/>
                <c:extLst xmlns:c15="http://schemas.microsoft.com/office/drawing/2012/chart">
                  <c:ext xmlns:c16="http://schemas.microsoft.com/office/drawing/2014/chart" uri="{C3380CC4-5D6E-409C-BE32-E72D297353CC}">
                    <c16:uniqueId val="{00000006-E0E3-4803-A324-EBF940A67882}"/>
                  </c:ext>
                </c:extLst>
              </c15:ser>
            </c15:filteredScatterSeries>
          </c:ext>
        </c:extLst>
      </c:scatterChart>
      <c:valAx>
        <c:axId val="490372376"/>
        <c:scaling>
          <c:orientation val="minMax"/>
          <c:max val="44240"/>
          <c:min val="43905"/>
        </c:scaling>
        <c:delete val="0"/>
        <c:axPos val="b"/>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4016"/>
        <c:crosses val="autoZero"/>
        <c:crossBetween val="midCat"/>
      </c:valAx>
      <c:valAx>
        <c:axId val="490374016"/>
        <c:scaling>
          <c:orientation val="minMax"/>
          <c:max val="550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rPr>
                  <a:t>Cumulative  number of confiemed cases</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23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ysDot"/>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85'!$C$1</c:f>
              <c:strCache>
                <c:ptCount val="1"/>
                <c:pt idx="0">
                  <c:v>No Vaccine</c:v>
                </c:pt>
              </c:strCache>
            </c:strRef>
          </c:tx>
          <c:spPr>
            <a:ln w="28575" cap="rnd">
              <a:solidFill>
                <a:schemeClr val="tx1"/>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601938</c:v>
                </c:pt>
                <c:pt idx="340">
                  <c:v>610054</c:v>
                </c:pt>
                <c:pt idx="341">
                  <c:v>618122</c:v>
                </c:pt>
                <c:pt idx="342">
                  <c:v>626159</c:v>
                </c:pt>
                <c:pt idx="343">
                  <c:v>634130</c:v>
                </c:pt>
                <c:pt idx="344">
                  <c:v>642039</c:v>
                </c:pt>
                <c:pt idx="345">
                  <c:v>649773</c:v>
                </c:pt>
                <c:pt idx="346">
                  <c:v>657400</c:v>
                </c:pt>
                <c:pt idx="347">
                  <c:v>664824</c:v>
                </c:pt>
                <c:pt idx="348">
                  <c:v>672073</c:v>
                </c:pt>
                <c:pt idx="349">
                  <c:v>679226</c:v>
                </c:pt>
                <c:pt idx="350">
                  <c:v>686363</c:v>
                </c:pt>
                <c:pt idx="351">
                  <c:v>693427</c:v>
                </c:pt>
                <c:pt idx="352">
                  <c:v>700384</c:v>
                </c:pt>
                <c:pt idx="353">
                  <c:v>707226</c:v>
                </c:pt>
                <c:pt idx="354">
                  <c:v>713999</c:v>
                </c:pt>
                <c:pt idx="355">
                  <c:v>720617</c:v>
                </c:pt>
                <c:pt idx="356">
                  <c:v>727120</c:v>
                </c:pt>
                <c:pt idx="357">
                  <c:v>733506</c:v>
                </c:pt>
                <c:pt idx="358">
                  <c:v>739800</c:v>
                </c:pt>
                <c:pt idx="359">
                  <c:v>746010</c:v>
                </c:pt>
                <c:pt idx="360">
                  <c:v>752138</c:v>
                </c:pt>
                <c:pt idx="361">
                  <c:v>758132</c:v>
                </c:pt>
                <c:pt idx="362">
                  <c:v>764085</c:v>
                </c:pt>
                <c:pt idx="363">
                  <c:v>769915</c:v>
                </c:pt>
                <c:pt idx="364">
                  <c:v>775612</c:v>
                </c:pt>
                <c:pt idx="365">
                  <c:v>781255</c:v>
                </c:pt>
                <c:pt idx="366">
                  <c:v>786785</c:v>
                </c:pt>
                <c:pt idx="367">
                  <c:v>792210</c:v>
                </c:pt>
                <c:pt idx="368">
                  <c:v>797611</c:v>
                </c:pt>
                <c:pt idx="369">
                  <c:v>802924</c:v>
                </c:pt>
                <c:pt idx="370">
                  <c:v>808143</c:v>
                </c:pt>
                <c:pt idx="371">
                  <c:v>813248</c:v>
                </c:pt>
                <c:pt idx="372">
                  <c:v>818240</c:v>
                </c:pt>
                <c:pt idx="373">
                  <c:v>823160</c:v>
                </c:pt>
                <c:pt idx="374">
                  <c:v>828027</c:v>
                </c:pt>
                <c:pt idx="375">
                  <c:v>832797</c:v>
                </c:pt>
                <c:pt idx="376">
                  <c:v>837489</c:v>
                </c:pt>
                <c:pt idx="377">
                  <c:v>842104</c:v>
                </c:pt>
                <c:pt idx="378">
                  <c:v>846691</c:v>
                </c:pt>
                <c:pt idx="379">
                  <c:v>851122</c:v>
                </c:pt>
                <c:pt idx="380">
                  <c:v>855509</c:v>
                </c:pt>
                <c:pt idx="381">
                  <c:v>859790</c:v>
                </c:pt>
                <c:pt idx="382">
                  <c:v>864012</c:v>
                </c:pt>
                <c:pt idx="383">
                  <c:v>868125</c:v>
                </c:pt>
                <c:pt idx="384">
                  <c:v>872222</c:v>
                </c:pt>
                <c:pt idx="385">
                  <c:v>876235</c:v>
                </c:pt>
                <c:pt idx="386">
                  <c:v>880155</c:v>
                </c:pt>
                <c:pt idx="387">
                  <c:v>883999</c:v>
                </c:pt>
                <c:pt idx="388">
                  <c:v>887800</c:v>
                </c:pt>
                <c:pt idx="389">
                  <c:v>891478</c:v>
                </c:pt>
                <c:pt idx="390">
                  <c:v>895135</c:v>
                </c:pt>
                <c:pt idx="391">
                  <c:v>898700</c:v>
                </c:pt>
                <c:pt idx="392">
                  <c:v>902182</c:v>
                </c:pt>
                <c:pt idx="393">
                  <c:v>905591</c:v>
                </c:pt>
                <c:pt idx="394">
                  <c:v>908975</c:v>
                </c:pt>
                <c:pt idx="395">
                  <c:v>912311</c:v>
                </c:pt>
                <c:pt idx="396">
                  <c:v>915549</c:v>
                </c:pt>
                <c:pt idx="397">
                  <c:v>918753</c:v>
                </c:pt>
                <c:pt idx="398">
                  <c:v>921921</c:v>
                </c:pt>
                <c:pt idx="399">
                  <c:v>924981</c:v>
                </c:pt>
                <c:pt idx="400">
                  <c:v>928010</c:v>
                </c:pt>
                <c:pt idx="401">
                  <c:v>930954</c:v>
                </c:pt>
                <c:pt idx="402">
                  <c:v>933859</c:v>
                </c:pt>
                <c:pt idx="403">
                  <c:v>936740</c:v>
                </c:pt>
                <c:pt idx="404">
                  <c:v>939540</c:v>
                </c:pt>
                <c:pt idx="405">
                  <c:v>942311</c:v>
                </c:pt>
                <c:pt idx="406">
                  <c:v>945007</c:v>
                </c:pt>
                <c:pt idx="407">
                  <c:v>947657</c:v>
                </c:pt>
                <c:pt idx="408">
                  <c:v>950264</c:v>
                </c:pt>
                <c:pt idx="409">
                  <c:v>952855</c:v>
                </c:pt>
                <c:pt idx="410">
                  <c:v>955359</c:v>
                </c:pt>
                <c:pt idx="411">
                  <c:v>957806</c:v>
                </c:pt>
                <c:pt idx="412">
                  <c:v>960237</c:v>
                </c:pt>
                <c:pt idx="413">
                  <c:v>962562</c:v>
                </c:pt>
                <c:pt idx="414">
                  <c:v>964888</c:v>
                </c:pt>
                <c:pt idx="415">
                  <c:v>967152</c:v>
                </c:pt>
                <c:pt idx="416">
                  <c:v>969390</c:v>
                </c:pt>
                <c:pt idx="417">
                  <c:v>971594</c:v>
                </c:pt>
                <c:pt idx="418">
                  <c:v>973776</c:v>
                </c:pt>
                <c:pt idx="419">
                  <c:v>975888</c:v>
                </c:pt>
                <c:pt idx="420">
                  <c:v>977966</c:v>
                </c:pt>
                <c:pt idx="421">
                  <c:v>979983</c:v>
                </c:pt>
                <c:pt idx="422">
                  <c:v>982005</c:v>
                </c:pt>
                <c:pt idx="423">
                  <c:v>983964</c:v>
                </c:pt>
                <c:pt idx="424">
                  <c:v>985902</c:v>
                </c:pt>
                <c:pt idx="425">
                  <c:v>987816</c:v>
                </c:pt>
                <c:pt idx="426">
                  <c:v>989661</c:v>
                </c:pt>
                <c:pt idx="427">
                  <c:v>991483</c:v>
                </c:pt>
                <c:pt idx="428">
                  <c:v>993286</c:v>
                </c:pt>
                <c:pt idx="429">
                  <c:v>995064</c:v>
                </c:pt>
                <c:pt idx="430">
                  <c:v>996808</c:v>
                </c:pt>
                <c:pt idx="431">
                  <c:v>998501</c:v>
                </c:pt>
                <c:pt idx="432">
                  <c:v>1000190</c:v>
                </c:pt>
                <c:pt idx="433">
                  <c:v>1001830</c:v>
                </c:pt>
                <c:pt idx="434">
                  <c:v>1003450</c:v>
                </c:pt>
                <c:pt idx="435">
                  <c:v>1005040</c:v>
                </c:pt>
                <c:pt idx="436">
                  <c:v>1006590</c:v>
                </c:pt>
                <c:pt idx="437">
                  <c:v>1008140</c:v>
                </c:pt>
                <c:pt idx="438">
                  <c:v>1009620</c:v>
                </c:pt>
                <c:pt idx="439">
                  <c:v>1011080</c:v>
                </c:pt>
                <c:pt idx="440">
                  <c:v>1012540</c:v>
                </c:pt>
                <c:pt idx="441">
                  <c:v>1013960</c:v>
                </c:pt>
                <c:pt idx="442">
                  <c:v>1015310</c:v>
                </c:pt>
                <c:pt idx="443">
                  <c:v>1016670</c:v>
                </c:pt>
                <c:pt idx="444">
                  <c:v>1018000</c:v>
                </c:pt>
                <c:pt idx="445">
                  <c:v>1019320</c:v>
                </c:pt>
                <c:pt idx="446">
                  <c:v>1020590</c:v>
                </c:pt>
                <c:pt idx="447">
                  <c:v>1021860</c:v>
                </c:pt>
                <c:pt idx="448">
                  <c:v>1023060</c:v>
                </c:pt>
                <c:pt idx="449">
                  <c:v>1024250</c:v>
                </c:pt>
                <c:pt idx="450">
                  <c:v>1025460</c:v>
                </c:pt>
                <c:pt idx="451">
                  <c:v>1026640</c:v>
                </c:pt>
                <c:pt idx="452">
                  <c:v>1027780</c:v>
                </c:pt>
                <c:pt idx="453">
                  <c:v>1028920</c:v>
                </c:pt>
                <c:pt idx="454">
                  <c:v>1030030</c:v>
                </c:pt>
                <c:pt idx="455">
                  <c:v>1031120</c:v>
                </c:pt>
                <c:pt idx="456">
                  <c:v>1032190</c:v>
                </c:pt>
                <c:pt idx="457">
                  <c:v>1033230</c:v>
                </c:pt>
                <c:pt idx="458">
                  <c:v>1034270</c:v>
                </c:pt>
                <c:pt idx="459">
                  <c:v>1035270</c:v>
                </c:pt>
                <c:pt idx="460">
                  <c:v>1036250</c:v>
                </c:pt>
                <c:pt idx="461">
                  <c:v>1037220</c:v>
                </c:pt>
                <c:pt idx="462">
                  <c:v>1038190</c:v>
                </c:pt>
                <c:pt idx="463">
                  <c:v>1039120</c:v>
                </c:pt>
                <c:pt idx="464">
                  <c:v>1040050</c:v>
                </c:pt>
                <c:pt idx="465">
                  <c:v>1040950</c:v>
                </c:pt>
                <c:pt idx="466">
                  <c:v>1041830</c:v>
                </c:pt>
                <c:pt idx="467">
                  <c:v>1042710</c:v>
                </c:pt>
                <c:pt idx="468">
                  <c:v>1043580</c:v>
                </c:pt>
                <c:pt idx="469">
                  <c:v>1044430</c:v>
                </c:pt>
                <c:pt idx="470">
                  <c:v>1045270</c:v>
                </c:pt>
                <c:pt idx="471">
                  <c:v>1046070</c:v>
                </c:pt>
                <c:pt idx="472">
                  <c:v>1046880</c:v>
                </c:pt>
                <c:pt idx="473">
                  <c:v>1047640</c:v>
                </c:pt>
                <c:pt idx="474">
                  <c:v>1048430</c:v>
                </c:pt>
                <c:pt idx="475">
                  <c:v>1049210</c:v>
                </c:pt>
                <c:pt idx="476">
                  <c:v>1049970</c:v>
                </c:pt>
                <c:pt idx="477">
                  <c:v>1050690</c:v>
                </c:pt>
                <c:pt idx="478">
                  <c:v>1051410</c:v>
                </c:pt>
                <c:pt idx="479">
                  <c:v>1052120</c:v>
                </c:pt>
                <c:pt idx="480">
                  <c:v>1052830</c:v>
                </c:pt>
                <c:pt idx="481">
                  <c:v>1053500</c:v>
                </c:pt>
                <c:pt idx="482">
                  <c:v>1054200</c:v>
                </c:pt>
                <c:pt idx="483">
                  <c:v>1054880</c:v>
                </c:pt>
                <c:pt idx="484">
                  <c:v>1055530</c:v>
                </c:pt>
                <c:pt idx="485">
                  <c:v>1056190</c:v>
                </c:pt>
                <c:pt idx="486">
                  <c:v>1056820</c:v>
                </c:pt>
                <c:pt idx="487">
                  <c:v>1057470</c:v>
                </c:pt>
                <c:pt idx="488">
                  <c:v>1058070</c:v>
                </c:pt>
                <c:pt idx="489">
                  <c:v>1058710</c:v>
                </c:pt>
                <c:pt idx="490">
                  <c:v>1059290</c:v>
                </c:pt>
                <c:pt idx="491">
                  <c:v>1059890</c:v>
                </c:pt>
                <c:pt idx="492">
                  <c:v>1060470</c:v>
                </c:pt>
                <c:pt idx="493">
                  <c:v>1061040</c:v>
                </c:pt>
                <c:pt idx="494">
                  <c:v>1061620</c:v>
                </c:pt>
                <c:pt idx="495">
                  <c:v>1062190</c:v>
                </c:pt>
                <c:pt idx="496">
                  <c:v>1062750</c:v>
                </c:pt>
                <c:pt idx="497">
                  <c:v>1063320</c:v>
                </c:pt>
                <c:pt idx="498">
                  <c:v>1063850</c:v>
                </c:pt>
                <c:pt idx="499">
                  <c:v>1064380</c:v>
                </c:pt>
                <c:pt idx="500">
                  <c:v>1064900</c:v>
                </c:pt>
                <c:pt idx="501">
                  <c:v>1065430</c:v>
                </c:pt>
                <c:pt idx="502">
                  <c:v>1065950</c:v>
                </c:pt>
                <c:pt idx="503">
                  <c:v>1066450</c:v>
                </c:pt>
                <c:pt idx="504">
                  <c:v>1066960</c:v>
                </c:pt>
                <c:pt idx="505">
                  <c:v>1067450</c:v>
                </c:pt>
                <c:pt idx="506">
                  <c:v>1067940</c:v>
                </c:pt>
                <c:pt idx="507">
                  <c:v>1068420</c:v>
                </c:pt>
                <c:pt idx="508">
                  <c:v>1068880</c:v>
                </c:pt>
                <c:pt idx="509">
                  <c:v>1069330</c:v>
                </c:pt>
                <c:pt idx="510">
                  <c:v>1069800</c:v>
                </c:pt>
                <c:pt idx="511">
                  <c:v>1070260</c:v>
                </c:pt>
                <c:pt idx="512">
                  <c:v>1070700</c:v>
                </c:pt>
                <c:pt idx="513">
                  <c:v>1071150</c:v>
                </c:pt>
                <c:pt idx="514">
                  <c:v>1071580</c:v>
                </c:pt>
                <c:pt idx="515">
                  <c:v>1072020</c:v>
                </c:pt>
                <c:pt idx="516">
                  <c:v>1072460</c:v>
                </c:pt>
                <c:pt idx="517">
                  <c:v>1072880</c:v>
                </c:pt>
                <c:pt idx="518">
                  <c:v>1073290</c:v>
                </c:pt>
                <c:pt idx="519">
                  <c:v>1073700</c:v>
                </c:pt>
                <c:pt idx="520">
                  <c:v>1074110</c:v>
                </c:pt>
                <c:pt idx="521">
                  <c:v>1074490</c:v>
                </c:pt>
                <c:pt idx="522">
                  <c:v>1074900</c:v>
                </c:pt>
                <c:pt idx="523">
                  <c:v>1075300</c:v>
                </c:pt>
                <c:pt idx="524">
                  <c:v>1075690</c:v>
                </c:pt>
                <c:pt idx="525">
                  <c:v>1076080</c:v>
                </c:pt>
                <c:pt idx="526">
                  <c:v>1076450</c:v>
                </c:pt>
                <c:pt idx="527">
                  <c:v>1076810</c:v>
                </c:pt>
                <c:pt idx="528">
                  <c:v>1077180</c:v>
                </c:pt>
                <c:pt idx="529">
                  <c:v>1077550</c:v>
                </c:pt>
                <c:pt idx="530">
                  <c:v>1077900</c:v>
                </c:pt>
                <c:pt idx="531">
                  <c:v>1078260</c:v>
                </c:pt>
                <c:pt idx="532">
                  <c:v>1078610</c:v>
                </c:pt>
                <c:pt idx="533">
                  <c:v>1078970</c:v>
                </c:pt>
                <c:pt idx="534">
                  <c:v>1079300</c:v>
                </c:pt>
                <c:pt idx="535">
                  <c:v>1079650</c:v>
                </c:pt>
                <c:pt idx="536">
                  <c:v>1079990</c:v>
                </c:pt>
                <c:pt idx="537">
                  <c:v>1080320</c:v>
                </c:pt>
                <c:pt idx="538">
                  <c:v>1080640</c:v>
                </c:pt>
                <c:pt idx="539">
                  <c:v>1080970</c:v>
                </c:pt>
                <c:pt idx="540">
                  <c:v>1081300</c:v>
                </c:pt>
                <c:pt idx="541">
                  <c:v>1081610</c:v>
                </c:pt>
                <c:pt idx="542">
                  <c:v>1081920</c:v>
                </c:pt>
                <c:pt idx="543">
                  <c:v>1082220</c:v>
                </c:pt>
                <c:pt idx="544">
                  <c:v>1082530</c:v>
                </c:pt>
                <c:pt idx="545">
                  <c:v>1082840</c:v>
                </c:pt>
                <c:pt idx="546">
                  <c:v>1083150</c:v>
                </c:pt>
                <c:pt idx="547">
                  <c:v>1083460</c:v>
                </c:pt>
                <c:pt idx="548">
                  <c:v>1083770</c:v>
                </c:pt>
                <c:pt idx="549">
                  <c:v>1084060</c:v>
                </c:pt>
                <c:pt idx="550">
                  <c:v>1084350</c:v>
                </c:pt>
                <c:pt idx="551">
                  <c:v>1084640</c:v>
                </c:pt>
                <c:pt idx="552">
                  <c:v>1084920</c:v>
                </c:pt>
                <c:pt idx="553">
                  <c:v>1085220</c:v>
                </c:pt>
                <c:pt idx="554">
                  <c:v>1085510</c:v>
                </c:pt>
                <c:pt idx="555">
                  <c:v>1085800</c:v>
                </c:pt>
                <c:pt idx="556">
                  <c:v>1086080</c:v>
                </c:pt>
                <c:pt idx="557">
                  <c:v>1086360</c:v>
                </c:pt>
                <c:pt idx="558">
                  <c:v>1086640</c:v>
                </c:pt>
                <c:pt idx="559">
                  <c:v>1086910</c:v>
                </c:pt>
                <c:pt idx="560">
                  <c:v>1087180</c:v>
                </c:pt>
                <c:pt idx="561">
                  <c:v>1087460</c:v>
                </c:pt>
                <c:pt idx="562">
                  <c:v>1087740</c:v>
                </c:pt>
                <c:pt idx="563">
                  <c:v>1088010</c:v>
                </c:pt>
                <c:pt idx="564">
                  <c:v>1088290</c:v>
                </c:pt>
                <c:pt idx="565">
                  <c:v>1088550</c:v>
                </c:pt>
                <c:pt idx="566">
                  <c:v>1088810</c:v>
                </c:pt>
                <c:pt idx="567">
                  <c:v>1089070</c:v>
                </c:pt>
                <c:pt idx="568">
                  <c:v>1089330</c:v>
                </c:pt>
                <c:pt idx="569">
                  <c:v>1089590</c:v>
                </c:pt>
                <c:pt idx="570">
                  <c:v>1089840</c:v>
                </c:pt>
                <c:pt idx="571">
                  <c:v>1090100</c:v>
                </c:pt>
                <c:pt idx="572">
                  <c:v>1090350</c:v>
                </c:pt>
                <c:pt idx="573">
                  <c:v>1090600</c:v>
                </c:pt>
                <c:pt idx="574">
                  <c:v>1090850</c:v>
                </c:pt>
                <c:pt idx="575">
                  <c:v>1091100</c:v>
                </c:pt>
                <c:pt idx="576">
                  <c:v>1091350</c:v>
                </c:pt>
                <c:pt idx="577">
                  <c:v>1091580</c:v>
                </c:pt>
                <c:pt idx="578">
                  <c:v>1091830</c:v>
                </c:pt>
                <c:pt idx="579">
                  <c:v>1092060</c:v>
                </c:pt>
                <c:pt idx="580">
                  <c:v>1092300</c:v>
                </c:pt>
                <c:pt idx="581">
                  <c:v>1092540</c:v>
                </c:pt>
                <c:pt idx="582">
                  <c:v>1092770</c:v>
                </c:pt>
                <c:pt idx="583">
                  <c:v>1093010</c:v>
                </c:pt>
                <c:pt idx="584">
                  <c:v>1093240</c:v>
                </c:pt>
                <c:pt idx="585">
                  <c:v>1093470</c:v>
                </c:pt>
                <c:pt idx="586">
                  <c:v>1093680</c:v>
                </c:pt>
                <c:pt idx="587">
                  <c:v>1093910</c:v>
                </c:pt>
                <c:pt idx="588">
                  <c:v>1094140</c:v>
                </c:pt>
                <c:pt idx="589">
                  <c:v>1094380</c:v>
                </c:pt>
                <c:pt idx="590">
                  <c:v>1094600</c:v>
                </c:pt>
                <c:pt idx="591">
                  <c:v>1094820</c:v>
                </c:pt>
                <c:pt idx="592">
                  <c:v>1095050</c:v>
                </c:pt>
                <c:pt idx="593">
                  <c:v>1095270</c:v>
                </c:pt>
                <c:pt idx="594">
                  <c:v>1095500</c:v>
                </c:pt>
                <c:pt idx="595">
                  <c:v>1095730</c:v>
                </c:pt>
                <c:pt idx="596">
                  <c:v>1095950</c:v>
                </c:pt>
                <c:pt idx="597">
                  <c:v>1096180</c:v>
                </c:pt>
                <c:pt idx="598">
                  <c:v>1096390</c:v>
                </c:pt>
                <c:pt idx="599">
                  <c:v>1096610</c:v>
                </c:pt>
                <c:pt idx="600">
                  <c:v>1096830</c:v>
                </c:pt>
                <c:pt idx="601">
                  <c:v>1097040</c:v>
                </c:pt>
                <c:pt idx="602">
                  <c:v>1097260</c:v>
                </c:pt>
                <c:pt idx="603">
                  <c:v>1097470</c:v>
                </c:pt>
                <c:pt idx="604">
                  <c:v>1097690</c:v>
                </c:pt>
                <c:pt idx="605">
                  <c:v>1097900</c:v>
                </c:pt>
                <c:pt idx="606">
                  <c:v>1098100</c:v>
                </c:pt>
                <c:pt idx="607">
                  <c:v>1098320</c:v>
                </c:pt>
                <c:pt idx="608">
                  <c:v>1098520</c:v>
                </c:pt>
                <c:pt idx="609">
                  <c:v>1098740</c:v>
                </c:pt>
                <c:pt idx="610">
                  <c:v>1098950</c:v>
                </c:pt>
                <c:pt idx="611">
                  <c:v>1099150</c:v>
                </c:pt>
                <c:pt idx="612">
                  <c:v>1099360</c:v>
                </c:pt>
                <c:pt idx="613">
                  <c:v>1099560</c:v>
                </c:pt>
                <c:pt idx="614">
                  <c:v>1099760</c:v>
                </c:pt>
                <c:pt idx="615">
                  <c:v>1099970</c:v>
                </c:pt>
                <c:pt idx="616">
                  <c:v>1100170</c:v>
                </c:pt>
                <c:pt idx="617">
                  <c:v>1100370</c:v>
                </c:pt>
                <c:pt idx="618">
                  <c:v>1100570</c:v>
                </c:pt>
                <c:pt idx="619">
                  <c:v>1100770</c:v>
                </c:pt>
                <c:pt idx="620">
                  <c:v>1100970</c:v>
                </c:pt>
                <c:pt idx="621">
                  <c:v>1101180</c:v>
                </c:pt>
                <c:pt idx="622">
                  <c:v>1101380</c:v>
                </c:pt>
                <c:pt idx="623">
                  <c:v>1101580</c:v>
                </c:pt>
                <c:pt idx="624">
                  <c:v>1101780</c:v>
                </c:pt>
                <c:pt idx="625">
                  <c:v>1101980</c:v>
                </c:pt>
                <c:pt idx="626">
                  <c:v>1102180</c:v>
                </c:pt>
                <c:pt idx="627">
                  <c:v>1102380</c:v>
                </c:pt>
                <c:pt idx="628">
                  <c:v>1102580</c:v>
                </c:pt>
                <c:pt idx="629">
                  <c:v>1102780</c:v>
                </c:pt>
                <c:pt idx="630">
                  <c:v>1102980</c:v>
                </c:pt>
                <c:pt idx="631">
                  <c:v>1103180</c:v>
                </c:pt>
                <c:pt idx="632">
                  <c:v>1103390</c:v>
                </c:pt>
                <c:pt idx="633">
                  <c:v>1103580</c:v>
                </c:pt>
                <c:pt idx="634">
                  <c:v>1103780</c:v>
                </c:pt>
                <c:pt idx="635">
                  <c:v>1103970</c:v>
                </c:pt>
                <c:pt idx="636">
                  <c:v>1104170</c:v>
                </c:pt>
                <c:pt idx="637">
                  <c:v>1104370</c:v>
                </c:pt>
                <c:pt idx="638">
                  <c:v>1104560</c:v>
                </c:pt>
                <c:pt idx="639">
                  <c:v>1104750</c:v>
                </c:pt>
                <c:pt idx="640">
                  <c:v>1104950</c:v>
                </c:pt>
                <c:pt idx="641">
                  <c:v>1105150</c:v>
                </c:pt>
                <c:pt idx="642">
                  <c:v>1105350</c:v>
                </c:pt>
                <c:pt idx="643">
                  <c:v>1105540</c:v>
                </c:pt>
                <c:pt idx="644">
                  <c:v>1105730</c:v>
                </c:pt>
                <c:pt idx="645">
                  <c:v>1105930</c:v>
                </c:pt>
                <c:pt idx="646">
                  <c:v>1106110</c:v>
                </c:pt>
                <c:pt idx="647">
                  <c:v>1106310</c:v>
                </c:pt>
                <c:pt idx="648">
                  <c:v>1106500</c:v>
                </c:pt>
                <c:pt idx="649">
                  <c:v>1106690</c:v>
                </c:pt>
                <c:pt idx="650">
                  <c:v>1106870</c:v>
                </c:pt>
                <c:pt idx="651">
                  <c:v>1107060</c:v>
                </c:pt>
                <c:pt idx="652">
                  <c:v>1107250</c:v>
                </c:pt>
                <c:pt idx="653">
                  <c:v>1107440</c:v>
                </c:pt>
                <c:pt idx="654">
                  <c:v>1107630</c:v>
                </c:pt>
                <c:pt idx="655">
                  <c:v>1107830</c:v>
                </c:pt>
                <c:pt idx="656">
                  <c:v>1108020</c:v>
                </c:pt>
                <c:pt idx="657">
                  <c:v>1108200</c:v>
                </c:pt>
                <c:pt idx="658">
                  <c:v>1108390</c:v>
                </c:pt>
                <c:pt idx="659">
                  <c:v>1108570</c:v>
                </c:pt>
                <c:pt idx="660">
                  <c:v>1108760</c:v>
                </c:pt>
                <c:pt idx="661">
                  <c:v>1108950</c:v>
                </c:pt>
                <c:pt idx="662">
                  <c:v>1109140</c:v>
                </c:pt>
                <c:pt idx="663">
                  <c:v>1109330</c:v>
                </c:pt>
                <c:pt idx="664">
                  <c:v>1109510</c:v>
                </c:pt>
                <c:pt idx="665">
                  <c:v>1109700</c:v>
                </c:pt>
                <c:pt idx="666">
                  <c:v>1109890</c:v>
                </c:pt>
                <c:pt idx="667">
                  <c:v>1110070</c:v>
                </c:pt>
                <c:pt idx="668">
                  <c:v>1110260</c:v>
                </c:pt>
                <c:pt idx="669">
                  <c:v>1110450</c:v>
                </c:pt>
                <c:pt idx="670">
                  <c:v>1110630</c:v>
                </c:pt>
                <c:pt idx="671">
                  <c:v>1110820</c:v>
                </c:pt>
                <c:pt idx="672">
                  <c:v>1111010</c:v>
                </c:pt>
                <c:pt idx="673">
                  <c:v>1111190</c:v>
                </c:pt>
                <c:pt idx="674">
                  <c:v>1111380</c:v>
                </c:pt>
                <c:pt idx="675">
                  <c:v>1111560</c:v>
                </c:pt>
                <c:pt idx="676">
                  <c:v>1111740</c:v>
                </c:pt>
                <c:pt idx="677">
                  <c:v>1111930</c:v>
                </c:pt>
                <c:pt idx="678">
                  <c:v>1112120</c:v>
                </c:pt>
                <c:pt idx="679">
                  <c:v>1112300</c:v>
                </c:pt>
                <c:pt idx="680">
                  <c:v>1112490</c:v>
                </c:pt>
                <c:pt idx="681">
                  <c:v>1112680</c:v>
                </c:pt>
                <c:pt idx="682">
                  <c:v>1112870</c:v>
                </c:pt>
                <c:pt idx="683">
                  <c:v>1113040</c:v>
                </c:pt>
                <c:pt idx="684">
                  <c:v>1113230</c:v>
                </c:pt>
                <c:pt idx="685">
                  <c:v>1113410</c:v>
                </c:pt>
                <c:pt idx="686">
                  <c:v>1113600</c:v>
                </c:pt>
                <c:pt idx="687">
                  <c:v>1113780</c:v>
                </c:pt>
                <c:pt idx="688">
                  <c:v>1113970</c:v>
                </c:pt>
                <c:pt idx="689">
                  <c:v>1114160</c:v>
                </c:pt>
                <c:pt idx="690">
                  <c:v>1114340</c:v>
                </c:pt>
                <c:pt idx="691">
                  <c:v>1114520</c:v>
                </c:pt>
                <c:pt idx="692">
                  <c:v>1114700</c:v>
                </c:pt>
                <c:pt idx="693">
                  <c:v>1114880</c:v>
                </c:pt>
                <c:pt idx="694">
                  <c:v>1115070</c:v>
                </c:pt>
                <c:pt idx="695">
                  <c:v>1115250</c:v>
                </c:pt>
                <c:pt idx="696">
                  <c:v>1115440</c:v>
                </c:pt>
                <c:pt idx="697">
                  <c:v>1115610</c:v>
                </c:pt>
                <c:pt idx="698">
                  <c:v>1115800</c:v>
                </c:pt>
                <c:pt idx="699">
                  <c:v>1115980</c:v>
                </c:pt>
                <c:pt idx="700">
                  <c:v>1116170</c:v>
                </c:pt>
                <c:pt idx="701">
                  <c:v>1116350</c:v>
                </c:pt>
                <c:pt idx="702">
                  <c:v>1116530</c:v>
                </c:pt>
                <c:pt idx="703">
                  <c:v>1116720</c:v>
                </c:pt>
                <c:pt idx="704">
                  <c:v>1116900</c:v>
                </c:pt>
                <c:pt idx="705">
                  <c:v>1117070</c:v>
                </c:pt>
                <c:pt idx="706">
                  <c:v>1117250</c:v>
                </c:pt>
                <c:pt idx="707">
                  <c:v>1117440</c:v>
                </c:pt>
                <c:pt idx="708">
                  <c:v>1117620</c:v>
                </c:pt>
                <c:pt idx="709">
                  <c:v>1117790</c:v>
                </c:pt>
                <c:pt idx="710">
                  <c:v>1117970</c:v>
                </c:pt>
                <c:pt idx="711">
                  <c:v>1118140</c:v>
                </c:pt>
                <c:pt idx="712">
                  <c:v>1118320</c:v>
                </c:pt>
                <c:pt idx="713">
                  <c:v>1118500</c:v>
                </c:pt>
                <c:pt idx="714">
                  <c:v>1118690</c:v>
                </c:pt>
                <c:pt idx="715">
                  <c:v>1118870</c:v>
                </c:pt>
                <c:pt idx="716">
                  <c:v>1119050</c:v>
                </c:pt>
                <c:pt idx="717">
                  <c:v>1119230</c:v>
                </c:pt>
                <c:pt idx="718">
                  <c:v>1119400</c:v>
                </c:pt>
                <c:pt idx="719">
                  <c:v>1119570</c:v>
                </c:pt>
                <c:pt idx="720">
                  <c:v>1119750</c:v>
                </c:pt>
                <c:pt idx="721">
                  <c:v>1119920</c:v>
                </c:pt>
                <c:pt idx="722">
                  <c:v>1120100</c:v>
                </c:pt>
                <c:pt idx="723">
                  <c:v>1120280</c:v>
                </c:pt>
                <c:pt idx="724">
                  <c:v>1120450</c:v>
                </c:pt>
                <c:pt idx="725">
                  <c:v>1120630</c:v>
                </c:pt>
                <c:pt idx="726">
                  <c:v>1120810</c:v>
                </c:pt>
                <c:pt idx="727">
                  <c:v>1120980</c:v>
                </c:pt>
                <c:pt idx="728">
                  <c:v>1121160</c:v>
                </c:pt>
                <c:pt idx="729">
                  <c:v>1121340</c:v>
                </c:pt>
                <c:pt idx="730">
                  <c:v>1121510</c:v>
                </c:pt>
                <c:pt idx="731">
                  <c:v>1121690</c:v>
                </c:pt>
                <c:pt idx="732">
                  <c:v>1121870</c:v>
                </c:pt>
                <c:pt idx="733">
                  <c:v>1122040</c:v>
                </c:pt>
                <c:pt idx="734">
                  <c:v>1122220</c:v>
                </c:pt>
                <c:pt idx="735">
                  <c:v>1122400</c:v>
                </c:pt>
                <c:pt idx="736">
                  <c:v>1122580</c:v>
                </c:pt>
                <c:pt idx="737">
                  <c:v>1122750</c:v>
                </c:pt>
                <c:pt idx="738">
                  <c:v>1122930</c:v>
                </c:pt>
                <c:pt idx="739">
                  <c:v>1123110</c:v>
                </c:pt>
                <c:pt idx="740">
                  <c:v>1123280</c:v>
                </c:pt>
                <c:pt idx="741">
                  <c:v>1123460</c:v>
                </c:pt>
                <c:pt idx="742">
                  <c:v>1123630</c:v>
                </c:pt>
                <c:pt idx="743">
                  <c:v>1123810</c:v>
                </c:pt>
                <c:pt idx="744">
                  <c:v>1123980</c:v>
                </c:pt>
                <c:pt idx="745">
                  <c:v>1124160</c:v>
                </c:pt>
                <c:pt idx="746">
                  <c:v>1124340</c:v>
                </c:pt>
                <c:pt idx="747">
                  <c:v>1124500</c:v>
                </c:pt>
                <c:pt idx="748">
                  <c:v>1124680</c:v>
                </c:pt>
                <c:pt idx="749">
                  <c:v>1124850</c:v>
                </c:pt>
                <c:pt idx="750">
                  <c:v>1125030</c:v>
                </c:pt>
                <c:pt idx="751">
                  <c:v>1125210</c:v>
                </c:pt>
                <c:pt idx="752">
                  <c:v>1125390</c:v>
                </c:pt>
                <c:pt idx="753">
                  <c:v>1125550</c:v>
                </c:pt>
                <c:pt idx="754">
                  <c:v>1125740</c:v>
                </c:pt>
                <c:pt idx="755">
                  <c:v>1125910</c:v>
                </c:pt>
                <c:pt idx="756">
                  <c:v>1126080</c:v>
                </c:pt>
                <c:pt idx="757">
                  <c:v>1126260</c:v>
                </c:pt>
                <c:pt idx="758">
                  <c:v>1126430</c:v>
                </c:pt>
                <c:pt idx="759">
                  <c:v>1126620</c:v>
                </c:pt>
                <c:pt idx="760">
                  <c:v>1126790</c:v>
                </c:pt>
                <c:pt idx="761">
                  <c:v>1126960</c:v>
                </c:pt>
                <c:pt idx="762">
                  <c:v>1127140</c:v>
                </c:pt>
                <c:pt idx="763">
                  <c:v>1127320</c:v>
                </c:pt>
                <c:pt idx="764">
                  <c:v>1127490</c:v>
                </c:pt>
                <c:pt idx="765">
                  <c:v>1127660</c:v>
                </c:pt>
                <c:pt idx="766">
                  <c:v>1127840</c:v>
                </c:pt>
                <c:pt idx="767">
                  <c:v>1128010</c:v>
                </c:pt>
                <c:pt idx="768">
                  <c:v>1128190</c:v>
                </c:pt>
                <c:pt idx="769">
                  <c:v>1128350</c:v>
                </c:pt>
                <c:pt idx="770">
                  <c:v>1128520</c:v>
                </c:pt>
                <c:pt idx="771">
                  <c:v>1128700</c:v>
                </c:pt>
                <c:pt idx="772">
                  <c:v>1128870</c:v>
                </c:pt>
                <c:pt idx="773">
                  <c:v>1129040</c:v>
                </c:pt>
                <c:pt idx="774">
                  <c:v>1129220</c:v>
                </c:pt>
                <c:pt idx="775">
                  <c:v>1129390</c:v>
                </c:pt>
                <c:pt idx="776">
                  <c:v>1129560</c:v>
                </c:pt>
                <c:pt idx="777">
                  <c:v>1129740</c:v>
                </c:pt>
                <c:pt idx="778">
                  <c:v>1129900</c:v>
                </c:pt>
                <c:pt idx="779">
                  <c:v>1130070</c:v>
                </c:pt>
                <c:pt idx="780">
                  <c:v>1130250</c:v>
                </c:pt>
                <c:pt idx="781">
                  <c:v>1130410</c:v>
                </c:pt>
                <c:pt idx="782">
                  <c:v>1130580</c:v>
                </c:pt>
                <c:pt idx="783">
                  <c:v>1130760</c:v>
                </c:pt>
                <c:pt idx="784">
                  <c:v>1130930</c:v>
                </c:pt>
                <c:pt idx="785">
                  <c:v>1131110</c:v>
                </c:pt>
                <c:pt idx="786">
                  <c:v>1131270</c:v>
                </c:pt>
                <c:pt idx="787">
                  <c:v>1131440</c:v>
                </c:pt>
                <c:pt idx="788">
                  <c:v>1131610</c:v>
                </c:pt>
                <c:pt idx="789">
                  <c:v>1131780</c:v>
                </c:pt>
                <c:pt idx="790">
                  <c:v>1131950</c:v>
                </c:pt>
                <c:pt idx="791">
                  <c:v>1132130</c:v>
                </c:pt>
                <c:pt idx="792">
                  <c:v>1132300</c:v>
                </c:pt>
                <c:pt idx="793">
                  <c:v>1132480</c:v>
                </c:pt>
                <c:pt idx="794">
                  <c:v>1132650</c:v>
                </c:pt>
                <c:pt idx="795">
                  <c:v>1132810</c:v>
                </c:pt>
                <c:pt idx="796">
                  <c:v>1132990</c:v>
                </c:pt>
                <c:pt idx="797">
                  <c:v>1133160</c:v>
                </c:pt>
                <c:pt idx="798">
                  <c:v>1133330</c:v>
                </c:pt>
                <c:pt idx="799">
                  <c:v>1133490</c:v>
                </c:pt>
                <c:pt idx="800">
                  <c:v>1133660</c:v>
                </c:pt>
                <c:pt idx="801">
                  <c:v>1133830</c:v>
                </c:pt>
                <c:pt idx="802">
                  <c:v>1134000</c:v>
                </c:pt>
                <c:pt idx="803">
                  <c:v>1134170</c:v>
                </c:pt>
                <c:pt idx="804">
                  <c:v>1134330</c:v>
                </c:pt>
                <c:pt idx="805">
                  <c:v>1134500</c:v>
                </c:pt>
                <c:pt idx="806">
                  <c:v>1134670</c:v>
                </c:pt>
                <c:pt idx="807">
                  <c:v>1134840</c:v>
                </c:pt>
                <c:pt idx="808">
                  <c:v>1135010</c:v>
                </c:pt>
                <c:pt idx="809">
                  <c:v>1135170</c:v>
                </c:pt>
                <c:pt idx="810">
                  <c:v>1135330</c:v>
                </c:pt>
                <c:pt idx="811">
                  <c:v>1135500</c:v>
                </c:pt>
                <c:pt idx="812">
                  <c:v>1135670</c:v>
                </c:pt>
                <c:pt idx="813">
                  <c:v>1135840</c:v>
                </c:pt>
                <c:pt idx="814">
                  <c:v>1136000</c:v>
                </c:pt>
                <c:pt idx="815">
                  <c:v>1136170</c:v>
                </c:pt>
                <c:pt idx="816">
                  <c:v>1136340</c:v>
                </c:pt>
                <c:pt idx="817">
                  <c:v>1136500</c:v>
                </c:pt>
                <c:pt idx="818">
                  <c:v>1136670</c:v>
                </c:pt>
                <c:pt idx="819">
                  <c:v>1136830</c:v>
                </c:pt>
                <c:pt idx="820">
                  <c:v>1137000</c:v>
                </c:pt>
                <c:pt idx="821">
                  <c:v>1137180</c:v>
                </c:pt>
                <c:pt idx="822">
                  <c:v>1137340</c:v>
                </c:pt>
                <c:pt idx="823">
                  <c:v>1137500</c:v>
                </c:pt>
                <c:pt idx="824">
                  <c:v>1137670</c:v>
                </c:pt>
                <c:pt idx="825">
                  <c:v>1137850</c:v>
                </c:pt>
                <c:pt idx="826">
                  <c:v>1138010</c:v>
                </c:pt>
                <c:pt idx="827">
                  <c:v>1138180</c:v>
                </c:pt>
                <c:pt idx="828">
                  <c:v>1138350</c:v>
                </c:pt>
                <c:pt idx="829">
                  <c:v>1138510</c:v>
                </c:pt>
                <c:pt idx="830">
                  <c:v>1138680</c:v>
                </c:pt>
                <c:pt idx="831">
                  <c:v>1138850</c:v>
                </c:pt>
                <c:pt idx="832">
                  <c:v>1139020</c:v>
                </c:pt>
                <c:pt idx="833">
                  <c:v>1139180</c:v>
                </c:pt>
                <c:pt idx="834">
                  <c:v>1139360</c:v>
                </c:pt>
                <c:pt idx="835">
                  <c:v>1139520</c:v>
                </c:pt>
                <c:pt idx="836">
                  <c:v>1139700</c:v>
                </c:pt>
                <c:pt idx="837">
                  <c:v>1139860</c:v>
                </c:pt>
                <c:pt idx="838">
                  <c:v>1140030</c:v>
                </c:pt>
                <c:pt idx="839">
                  <c:v>1140190</c:v>
                </c:pt>
                <c:pt idx="840">
                  <c:v>1140360</c:v>
                </c:pt>
                <c:pt idx="841">
                  <c:v>1140520</c:v>
                </c:pt>
                <c:pt idx="842">
                  <c:v>1140680</c:v>
                </c:pt>
                <c:pt idx="843">
                  <c:v>1140840</c:v>
                </c:pt>
                <c:pt idx="844">
                  <c:v>1141010</c:v>
                </c:pt>
                <c:pt idx="845">
                  <c:v>1141160</c:v>
                </c:pt>
                <c:pt idx="846">
                  <c:v>1141330</c:v>
                </c:pt>
                <c:pt idx="847">
                  <c:v>1141500</c:v>
                </c:pt>
                <c:pt idx="848">
                  <c:v>1141660</c:v>
                </c:pt>
                <c:pt idx="849">
                  <c:v>1141830</c:v>
                </c:pt>
                <c:pt idx="850">
                  <c:v>1142000</c:v>
                </c:pt>
                <c:pt idx="851">
                  <c:v>1142160</c:v>
                </c:pt>
                <c:pt idx="852">
                  <c:v>1142330</c:v>
                </c:pt>
                <c:pt idx="853">
                  <c:v>1142490</c:v>
                </c:pt>
                <c:pt idx="854">
                  <c:v>1142660</c:v>
                </c:pt>
                <c:pt idx="855">
                  <c:v>1142830</c:v>
                </c:pt>
                <c:pt idx="856">
                  <c:v>1143010</c:v>
                </c:pt>
                <c:pt idx="857">
                  <c:v>1143170</c:v>
                </c:pt>
                <c:pt idx="858">
                  <c:v>1143340</c:v>
                </c:pt>
                <c:pt idx="859">
                  <c:v>1143510</c:v>
                </c:pt>
                <c:pt idx="860">
                  <c:v>1143660</c:v>
                </c:pt>
                <c:pt idx="861">
                  <c:v>1143830</c:v>
                </c:pt>
                <c:pt idx="862">
                  <c:v>1144000</c:v>
                </c:pt>
                <c:pt idx="863">
                  <c:v>1144170</c:v>
                </c:pt>
                <c:pt idx="864">
                  <c:v>1144340</c:v>
                </c:pt>
                <c:pt idx="865">
                  <c:v>1144520</c:v>
                </c:pt>
                <c:pt idx="866">
                  <c:v>1144680</c:v>
                </c:pt>
                <c:pt idx="867">
                  <c:v>1144840</c:v>
                </c:pt>
                <c:pt idx="868">
                  <c:v>1145020</c:v>
                </c:pt>
                <c:pt idx="869">
                  <c:v>1145180</c:v>
                </c:pt>
                <c:pt idx="870">
                  <c:v>1145350</c:v>
                </c:pt>
                <c:pt idx="871">
                  <c:v>1145530</c:v>
                </c:pt>
                <c:pt idx="872">
                  <c:v>1145710</c:v>
                </c:pt>
                <c:pt idx="873">
                  <c:v>1145870</c:v>
                </c:pt>
                <c:pt idx="874">
                  <c:v>1146050</c:v>
                </c:pt>
                <c:pt idx="875">
                  <c:v>1146220</c:v>
                </c:pt>
                <c:pt idx="876">
                  <c:v>1146390</c:v>
                </c:pt>
                <c:pt idx="877">
                  <c:v>1146560</c:v>
                </c:pt>
                <c:pt idx="878">
                  <c:v>1146740</c:v>
                </c:pt>
                <c:pt idx="879">
                  <c:v>1146900</c:v>
                </c:pt>
                <c:pt idx="880">
                  <c:v>1147080</c:v>
                </c:pt>
                <c:pt idx="881">
                  <c:v>1147260</c:v>
                </c:pt>
                <c:pt idx="882">
                  <c:v>1147430</c:v>
                </c:pt>
                <c:pt idx="883">
                  <c:v>1147610</c:v>
                </c:pt>
                <c:pt idx="884">
                  <c:v>1147780</c:v>
                </c:pt>
                <c:pt idx="885">
                  <c:v>1147940</c:v>
                </c:pt>
                <c:pt idx="886">
                  <c:v>1148110</c:v>
                </c:pt>
                <c:pt idx="887">
                  <c:v>1148280</c:v>
                </c:pt>
                <c:pt idx="888">
                  <c:v>1148450</c:v>
                </c:pt>
                <c:pt idx="889">
                  <c:v>1148620</c:v>
                </c:pt>
                <c:pt idx="890">
                  <c:v>1148790</c:v>
                </c:pt>
                <c:pt idx="891">
                  <c:v>1148960</c:v>
                </c:pt>
                <c:pt idx="892">
                  <c:v>1149140</c:v>
                </c:pt>
                <c:pt idx="893">
                  <c:v>1149310</c:v>
                </c:pt>
                <c:pt idx="894">
                  <c:v>1149480</c:v>
                </c:pt>
                <c:pt idx="895">
                  <c:v>1149660</c:v>
                </c:pt>
                <c:pt idx="896">
                  <c:v>1149820</c:v>
                </c:pt>
                <c:pt idx="897">
                  <c:v>1149990</c:v>
                </c:pt>
                <c:pt idx="898">
                  <c:v>1150160</c:v>
                </c:pt>
                <c:pt idx="899">
                  <c:v>1150320</c:v>
                </c:pt>
                <c:pt idx="900">
                  <c:v>1150500</c:v>
                </c:pt>
                <c:pt idx="901">
                  <c:v>1150660</c:v>
                </c:pt>
                <c:pt idx="902">
                  <c:v>1150830</c:v>
                </c:pt>
                <c:pt idx="903">
                  <c:v>1151010</c:v>
                </c:pt>
                <c:pt idx="904">
                  <c:v>1151180</c:v>
                </c:pt>
                <c:pt idx="905">
                  <c:v>1151340</c:v>
                </c:pt>
                <c:pt idx="906">
                  <c:v>1151510</c:v>
                </c:pt>
                <c:pt idx="907">
                  <c:v>1151670</c:v>
                </c:pt>
                <c:pt idx="908">
                  <c:v>1151830</c:v>
                </c:pt>
                <c:pt idx="909">
                  <c:v>1152000</c:v>
                </c:pt>
                <c:pt idx="910">
                  <c:v>1152170</c:v>
                </c:pt>
                <c:pt idx="911">
                  <c:v>1152330</c:v>
                </c:pt>
                <c:pt idx="912">
                  <c:v>1152490</c:v>
                </c:pt>
                <c:pt idx="913">
                  <c:v>1152660</c:v>
                </c:pt>
                <c:pt idx="914">
                  <c:v>1152840</c:v>
                </c:pt>
                <c:pt idx="915">
                  <c:v>1153000</c:v>
                </c:pt>
                <c:pt idx="916">
                  <c:v>1153160</c:v>
                </c:pt>
                <c:pt idx="917">
                  <c:v>1153320</c:v>
                </c:pt>
                <c:pt idx="918">
                  <c:v>1153490</c:v>
                </c:pt>
                <c:pt idx="919">
                  <c:v>1153650</c:v>
                </c:pt>
                <c:pt idx="920">
                  <c:v>1153820</c:v>
                </c:pt>
                <c:pt idx="921">
                  <c:v>1153990</c:v>
                </c:pt>
                <c:pt idx="922">
                  <c:v>1154160</c:v>
                </c:pt>
                <c:pt idx="923">
                  <c:v>1154330</c:v>
                </c:pt>
                <c:pt idx="924">
                  <c:v>1154500</c:v>
                </c:pt>
                <c:pt idx="925">
                  <c:v>1154660</c:v>
                </c:pt>
                <c:pt idx="926">
                  <c:v>1154820</c:v>
                </c:pt>
                <c:pt idx="927">
                  <c:v>1154990</c:v>
                </c:pt>
                <c:pt idx="928">
                  <c:v>1155160</c:v>
                </c:pt>
                <c:pt idx="929">
                  <c:v>1155330</c:v>
                </c:pt>
                <c:pt idx="930">
                  <c:v>1155500</c:v>
                </c:pt>
                <c:pt idx="931">
                  <c:v>1155660</c:v>
                </c:pt>
                <c:pt idx="932">
                  <c:v>1155830</c:v>
                </c:pt>
                <c:pt idx="933">
                  <c:v>1156000</c:v>
                </c:pt>
                <c:pt idx="934">
                  <c:v>1156170</c:v>
                </c:pt>
                <c:pt idx="935">
                  <c:v>1156330</c:v>
                </c:pt>
                <c:pt idx="936">
                  <c:v>1156500</c:v>
                </c:pt>
                <c:pt idx="937">
                  <c:v>1156670</c:v>
                </c:pt>
                <c:pt idx="938">
                  <c:v>1156830</c:v>
                </c:pt>
                <c:pt idx="939">
                  <c:v>1157000</c:v>
                </c:pt>
                <c:pt idx="940">
                  <c:v>1157170</c:v>
                </c:pt>
                <c:pt idx="941">
                  <c:v>1157330</c:v>
                </c:pt>
                <c:pt idx="942">
                  <c:v>1157500</c:v>
                </c:pt>
                <c:pt idx="943">
                  <c:v>1157660</c:v>
                </c:pt>
                <c:pt idx="944">
                  <c:v>1157830</c:v>
                </c:pt>
                <c:pt idx="945">
                  <c:v>1157990</c:v>
                </c:pt>
                <c:pt idx="946">
                  <c:v>1158160</c:v>
                </c:pt>
                <c:pt idx="947">
                  <c:v>1158310</c:v>
                </c:pt>
                <c:pt idx="948">
                  <c:v>1158480</c:v>
                </c:pt>
                <c:pt idx="949">
                  <c:v>1158650</c:v>
                </c:pt>
                <c:pt idx="950">
                  <c:v>1158810</c:v>
                </c:pt>
                <c:pt idx="951">
                  <c:v>1158970</c:v>
                </c:pt>
                <c:pt idx="952">
                  <c:v>1159140</c:v>
                </c:pt>
                <c:pt idx="953">
                  <c:v>1159310</c:v>
                </c:pt>
                <c:pt idx="954">
                  <c:v>1159470</c:v>
                </c:pt>
                <c:pt idx="955">
                  <c:v>1159640</c:v>
                </c:pt>
                <c:pt idx="956">
                  <c:v>1159790</c:v>
                </c:pt>
                <c:pt idx="957">
                  <c:v>1159960</c:v>
                </c:pt>
                <c:pt idx="958">
                  <c:v>1160120</c:v>
                </c:pt>
                <c:pt idx="959">
                  <c:v>1160280</c:v>
                </c:pt>
                <c:pt idx="960">
                  <c:v>1160460</c:v>
                </c:pt>
                <c:pt idx="961">
                  <c:v>1160620</c:v>
                </c:pt>
                <c:pt idx="962">
                  <c:v>1160790</c:v>
                </c:pt>
                <c:pt idx="963">
                  <c:v>1160950</c:v>
                </c:pt>
                <c:pt idx="964">
                  <c:v>1161110</c:v>
                </c:pt>
                <c:pt idx="965">
                  <c:v>1161290</c:v>
                </c:pt>
                <c:pt idx="966">
                  <c:v>1161450</c:v>
                </c:pt>
                <c:pt idx="967">
                  <c:v>1161620</c:v>
                </c:pt>
                <c:pt idx="968">
                  <c:v>1161780</c:v>
                </c:pt>
                <c:pt idx="969">
                  <c:v>1161940</c:v>
                </c:pt>
                <c:pt idx="970">
                  <c:v>1162110</c:v>
                </c:pt>
                <c:pt idx="971">
                  <c:v>1162270</c:v>
                </c:pt>
                <c:pt idx="972">
                  <c:v>1162450</c:v>
                </c:pt>
                <c:pt idx="973">
                  <c:v>1162620</c:v>
                </c:pt>
                <c:pt idx="974">
                  <c:v>1162780</c:v>
                </c:pt>
                <c:pt idx="975">
                  <c:v>1162960</c:v>
                </c:pt>
                <c:pt idx="976">
                  <c:v>1163120</c:v>
                </c:pt>
                <c:pt idx="977">
                  <c:v>1163290</c:v>
                </c:pt>
                <c:pt idx="978">
                  <c:v>1163460</c:v>
                </c:pt>
                <c:pt idx="979">
                  <c:v>1163630</c:v>
                </c:pt>
                <c:pt idx="980">
                  <c:v>1163800</c:v>
                </c:pt>
                <c:pt idx="981">
                  <c:v>1163970</c:v>
                </c:pt>
                <c:pt idx="982">
                  <c:v>1164140</c:v>
                </c:pt>
                <c:pt idx="983">
                  <c:v>1164300</c:v>
                </c:pt>
                <c:pt idx="984">
                  <c:v>1164480</c:v>
                </c:pt>
                <c:pt idx="985">
                  <c:v>1164660</c:v>
                </c:pt>
                <c:pt idx="986">
                  <c:v>1164840</c:v>
                </c:pt>
                <c:pt idx="987">
                  <c:v>1165020</c:v>
                </c:pt>
                <c:pt idx="988">
                  <c:v>1165190</c:v>
                </c:pt>
                <c:pt idx="989">
                  <c:v>1165360</c:v>
                </c:pt>
                <c:pt idx="990">
                  <c:v>1165530</c:v>
                </c:pt>
                <c:pt idx="991">
                  <c:v>1165710</c:v>
                </c:pt>
                <c:pt idx="992">
                  <c:v>1165880</c:v>
                </c:pt>
                <c:pt idx="993">
                  <c:v>1166060</c:v>
                </c:pt>
                <c:pt idx="994">
                  <c:v>1166230</c:v>
                </c:pt>
                <c:pt idx="995">
                  <c:v>1166390</c:v>
                </c:pt>
                <c:pt idx="996">
                  <c:v>1166570</c:v>
                </c:pt>
                <c:pt idx="997">
                  <c:v>1166740</c:v>
                </c:pt>
                <c:pt idx="998">
                  <c:v>1166900</c:v>
                </c:pt>
                <c:pt idx="999">
                  <c:v>1167080</c:v>
                </c:pt>
              </c:numCache>
            </c:numRef>
          </c:val>
          <c:smooth val="0"/>
          <c:extLst>
            <c:ext xmlns:c16="http://schemas.microsoft.com/office/drawing/2014/chart" uri="{C3380CC4-5D6E-409C-BE32-E72D297353CC}">
              <c16:uniqueId val="{00000000-A384-4EB1-98DE-C2102B10D6A1}"/>
            </c:ext>
          </c:extLst>
        </c:ser>
        <c:ser>
          <c:idx val="1"/>
          <c:order val="1"/>
          <c:tx>
            <c:strRef>
              <c:f>'85'!$D$1</c:f>
              <c:strCache>
                <c:ptCount val="1"/>
                <c:pt idx="0">
                  <c:v>25%</c:v>
                </c:pt>
              </c:strCache>
            </c:strRef>
          </c:tx>
          <c:spPr>
            <a:ln w="28575" cap="rnd">
              <a:solidFill>
                <a:schemeClr val="accent2"/>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6</c:v>
                </c:pt>
                <c:pt idx="313">
                  <c:v>423434</c:v>
                </c:pt>
                <c:pt idx="314">
                  <c:v>427501</c:v>
                </c:pt>
                <c:pt idx="315">
                  <c:v>431617</c:v>
                </c:pt>
                <c:pt idx="316">
                  <c:v>435727</c:v>
                </c:pt>
                <c:pt idx="317">
                  <c:v>439936</c:v>
                </c:pt>
                <c:pt idx="318">
                  <c:v>444086</c:v>
                </c:pt>
                <c:pt idx="319">
                  <c:v>448145</c:v>
                </c:pt>
                <c:pt idx="320">
                  <c:v>452163</c:v>
                </c:pt>
                <c:pt idx="321">
                  <c:v>456154</c:v>
                </c:pt>
                <c:pt idx="322">
                  <c:v>460119</c:v>
                </c:pt>
                <c:pt idx="323">
                  <c:v>464124</c:v>
                </c:pt>
                <c:pt idx="324">
                  <c:v>468121</c:v>
                </c:pt>
                <c:pt idx="325">
                  <c:v>472056</c:v>
                </c:pt>
                <c:pt idx="326">
                  <c:v>475979</c:v>
                </c:pt>
                <c:pt idx="327">
                  <c:v>479914</c:v>
                </c:pt>
                <c:pt idx="328">
                  <c:v>483756</c:v>
                </c:pt>
                <c:pt idx="329">
                  <c:v>487567</c:v>
                </c:pt>
                <c:pt idx="330">
                  <c:v>491387</c:v>
                </c:pt>
                <c:pt idx="331">
                  <c:v>495207</c:v>
                </c:pt>
                <c:pt idx="332">
                  <c:v>498986</c:v>
                </c:pt>
                <c:pt idx="333">
                  <c:v>502789</c:v>
                </c:pt>
                <c:pt idx="334">
                  <c:v>506557</c:v>
                </c:pt>
                <c:pt idx="335">
                  <c:v>510284</c:v>
                </c:pt>
                <c:pt idx="336">
                  <c:v>513932</c:v>
                </c:pt>
                <c:pt idx="337">
                  <c:v>517613</c:v>
                </c:pt>
                <c:pt idx="338">
                  <c:v>520369</c:v>
                </c:pt>
                <c:pt idx="339">
                  <c:v>523103</c:v>
                </c:pt>
                <c:pt idx="340">
                  <c:v>525827</c:v>
                </c:pt>
                <c:pt idx="341">
                  <c:v>528473</c:v>
                </c:pt>
                <c:pt idx="342">
                  <c:v>531013</c:v>
                </c:pt>
                <c:pt idx="343">
                  <c:v>533492</c:v>
                </c:pt>
                <c:pt idx="344">
                  <c:v>535801</c:v>
                </c:pt>
                <c:pt idx="345">
                  <c:v>538023</c:v>
                </c:pt>
                <c:pt idx="346">
                  <c:v>540112</c:v>
                </c:pt>
                <c:pt idx="347">
                  <c:v>542090</c:v>
                </c:pt>
                <c:pt idx="348">
                  <c:v>543922</c:v>
                </c:pt>
                <c:pt idx="349">
                  <c:v>545714</c:v>
                </c:pt>
                <c:pt idx="350">
                  <c:v>547416</c:v>
                </c:pt>
                <c:pt idx="351">
                  <c:v>549038</c:v>
                </c:pt>
                <c:pt idx="352">
                  <c:v>550590</c:v>
                </c:pt>
                <c:pt idx="353">
                  <c:v>552081</c:v>
                </c:pt>
                <c:pt idx="354">
                  <c:v>553490</c:v>
                </c:pt>
                <c:pt idx="355">
                  <c:v>554818</c:v>
                </c:pt>
                <c:pt idx="356">
                  <c:v>556093</c:v>
                </c:pt>
                <c:pt idx="357">
                  <c:v>557291</c:v>
                </c:pt>
                <c:pt idx="358">
                  <c:v>558432</c:v>
                </c:pt>
                <c:pt idx="359">
                  <c:v>559545</c:v>
                </c:pt>
                <c:pt idx="360">
                  <c:v>560566</c:v>
                </c:pt>
                <c:pt idx="361">
                  <c:v>561563</c:v>
                </c:pt>
                <c:pt idx="362">
                  <c:v>562527</c:v>
                </c:pt>
                <c:pt idx="363">
                  <c:v>563419</c:v>
                </c:pt>
                <c:pt idx="364">
                  <c:v>564297</c:v>
                </c:pt>
                <c:pt idx="365">
                  <c:v>565090</c:v>
                </c:pt>
                <c:pt idx="366">
                  <c:v>565885</c:v>
                </c:pt>
                <c:pt idx="367">
                  <c:v>566635</c:v>
                </c:pt>
                <c:pt idx="368">
                  <c:v>567356</c:v>
                </c:pt>
                <c:pt idx="369">
                  <c:v>568033</c:v>
                </c:pt>
                <c:pt idx="370">
                  <c:v>568679</c:v>
                </c:pt>
                <c:pt idx="371">
                  <c:v>569304</c:v>
                </c:pt>
                <c:pt idx="372">
                  <c:v>569914</c:v>
                </c:pt>
                <c:pt idx="373">
                  <c:v>570476</c:v>
                </c:pt>
                <c:pt idx="374">
                  <c:v>571011</c:v>
                </c:pt>
                <c:pt idx="375">
                  <c:v>571536</c:v>
                </c:pt>
                <c:pt idx="376">
                  <c:v>572031</c:v>
                </c:pt>
                <c:pt idx="377">
                  <c:v>572511</c:v>
                </c:pt>
                <c:pt idx="378">
                  <c:v>572983</c:v>
                </c:pt>
                <c:pt idx="379">
                  <c:v>573429</c:v>
                </c:pt>
                <c:pt idx="380">
                  <c:v>573855</c:v>
                </c:pt>
                <c:pt idx="381">
                  <c:v>574260</c:v>
                </c:pt>
                <c:pt idx="382">
                  <c:v>574651</c:v>
                </c:pt>
                <c:pt idx="383">
                  <c:v>575017</c:v>
                </c:pt>
                <c:pt idx="384">
                  <c:v>575373</c:v>
                </c:pt>
                <c:pt idx="385">
                  <c:v>575717</c:v>
                </c:pt>
                <c:pt idx="386">
                  <c:v>576052</c:v>
                </c:pt>
                <c:pt idx="387">
                  <c:v>576376</c:v>
                </c:pt>
                <c:pt idx="388">
                  <c:v>576695</c:v>
                </c:pt>
                <c:pt idx="389">
                  <c:v>576994</c:v>
                </c:pt>
                <c:pt idx="390">
                  <c:v>577279</c:v>
                </c:pt>
                <c:pt idx="391">
                  <c:v>577548</c:v>
                </c:pt>
                <c:pt idx="392">
                  <c:v>577804</c:v>
                </c:pt>
                <c:pt idx="393">
                  <c:v>578055</c:v>
                </c:pt>
                <c:pt idx="394">
                  <c:v>578308</c:v>
                </c:pt>
                <c:pt idx="395">
                  <c:v>578546</c:v>
                </c:pt>
                <c:pt idx="396">
                  <c:v>578777</c:v>
                </c:pt>
                <c:pt idx="397">
                  <c:v>578992</c:v>
                </c:pt>
                <c:pt idx="398">
                  <c:v>579204</c:v>
                </c:pt>
                <c:pt idx="399">
                  <c:v>579404</c:v>
                </c:pt>
                <c:pt idx="400">
                  <c:v>579599</c:v>
                </c:pt>
                <c:pt idx="401">
                  <c:v>579790</c:v>
                </c:pt>
                <c:pt idx="402">
                  <c:v>579975</c:v>
                </c:pt>
                <c:pt idx="403">
                  <c:v>580152</c:v>
                </c:pt>
                <c:pt idx="404">
                  <c:v>580324</c:v>
                </c:pt>
                <c:pt idx="405">
                  <c:v>580492</c:v>
                </c:pt>
                <c:pt idx="406">
                  <c:v>580662</c:v>
                </c:pt>
                <c:pt idx="407">
                  <c:v>580819</c:v>
                </c:pt>
                <c:pt idx="408">
                  <c:v>580973</c:v>
                </c:pt>
                <c:pt idx="409">
                  <c:v>581123</c:v>
                </c:pt>
                <c:pt idx="410">
                  <c:v>581265</c:v>
                </c:pt>
                <c:pt idx="411">
                  <c:v>581410</c:v>
                </c:pt>
                <c:pt idx="412">
                  <c:v>581542</c:v>
                </c:pt>
                <c:pt idx="413">
                  <c:v>581681</c:v>
                </c:pt>
                <c:pt idx="414">
                  <c:v>581812</c:v>
                </c:pt>
                <c:pt idx="415">
                  <c:v>581937</c:v>
                </c:pt>
                <c:pt idx="416">
                  <c:v>582058</c:v>
                </c:pt>
                <c:pt idx="417">
                  <c:v>582176</c:v>
                </c:pt>
                <c:pt idx="418">
                  <c:v>582291</c:v>
                </c:pt>
                <c:pt idx="419">
                  <c:v>582413</c:v>
                </c:pt>
                <c:pt idx="420">
                  <c:v>582532</c:v>
                </c:pt>
                <c:pt idx="421">
                  <c:v>582636</c:v>
                </c:pt>
                <c:pt idx="422">
                  <c:v>582745</c:v>
                </c:pt>
                <c:pt idx="423">
                  <c:v>582848</c:v>
                </c:pt>
                <c:pt idx="424">
                  <c:v>582955</c:v>
                </c:pt>
                <c:pt idx="425">
                  <c:v>583058</c:v>
                </c:pt>
                <c:pt idx="426">
                  <c:v>583166</c:v>
                </c:pt>
                <c:pt idx="427">
                  <c:v>583264</c:v>
                </c:pt>
                <c:pt idx="428">
                  <c:v>583363</c:v>
                </c:pt>
                <c:pt idx="429">
                  <c:v>583452</c:v>
                </c:pt>
                <c:pt idx="430">
                  <c:v>583550</c:v>
                </c:pt>
                <c:pt idx="431">
                  <c:v>583648</c:v>
                </c:pt>
                <c:pt idx="432">
                  <c:v>583746</c:v>
                </c:pt>
                <c:pt idx="433">
                  <c:v>583840</c:v>
                </c:pt>
                <c:pt idx="434">
                  <c:v>583929</c:v>
                </c:pt>
                <c:pt idx="435">
                  <c:v>584023</c:v>
                </c:pt>
                <c:pt idx="436">
                  <c:v>584117</c:v>
                </c:pt>
                <c:pt idx="437">
                  <c:v>584204</c:v>
                </c:pt>
                <c:pt idx="438">
                  <c:v>584288</c:v>
                </c:pt>
                <c:pt idx="439">
                  <c:v>584380</c:v>
                </c:pt>
                <c:pt idx="440">
                  <c:v>584464</c:v>
                </c:pt>
                <c:pt idx="441">
                  <c:v>584545</c:v>
                </c:pt>
                <c:pt idx="442">
                  <c:v>584624</c:v>
                </c:pt>
                <c:pt idx="443">
                  <c:v>584714</c:v>
                </c:pt>
                <c:pt idx="444">
                  <c:v>584794</c:v>
                </c:pt>
                <c:pt idx="445">
                  <c:v>584878</c:v>
                </c:pt>
                <c:pt idx="446">
                  <c:v>584961</c:v>
                </c:pt>
                <c:pt idx="447">
                  <c:v>585045</c:v>
                </c:pt>
                <c:pt idx="448">
                  <c:v>585131</c:v>
                </c:pt>
                <c:pt idx="449">
                  <c:v>585207</c:v>
                </c:pt>
                <c:pt idx="450">
                  <c:v>585283</c:v>
                </c:pt>
                <c:pt idx="451">
                  <c:v>585361</c:v>
                </c:pt>
                <c:pt idx="452">
                  <c:v>585442</c:v>
                </c:pt>
                <c:pt idx="453">
                  <c:v>585523</c:v>
                </c:pt>
                <c:pt idx="454">
                  <c:v>585600</c:v>
                </c:pt>
                <c:pt idx="455">
                  <c:v>585677</c:v>
                </c:pt>
                <c:pt idx="456">
                  <c:v>585752</c:v>
                </c:pt>
                <c:pt idx="457">
                  <c:v>585831</c:v>
                </c:pt>
                <c:pt idx="458">
                  <c:v>585906</c:v>
                </c:pt>
                <c:pt idx="459">
                  <c:v>585986</c:v>
                </c:pt>
                <c:pt idx="460">
                  <c:v>586062</c:v>
                </c:pt>
                <c:pt idx="461">
                  <c:v>586138</c:v>
                </c:pt>
                <c:pt idx="462">
                  <c:v>586209</c:v>
                </c:pt>
                <c:pt idx="463">
                  <c:v>586283</c:v>
                </c:pt>
                <c:pt idx="464">
                  <c:v>586356</c:v>
                </c:pt>
                <c:pt idx="465">
                  <c:v>586431</c:v>
                </c:pt>
                <c:pt idx="466">
                  <c:v>586511</c:v>
                </c:pt>
                <c:pt idx="467">
                  <c:v>586588</c:v>
                </c:pt>
                <c:pt idx="468">
                  <c:v>586658</c:v>
                </c:pt>
                <c:pt idx="469">
                  <c:v>586734</c:v>
                </c:pt>
                <c:pt idx="470">
                  <c:v>586806</c:v>
                </c:pt>
                <c:pt idx="471">
                  <c:v>586882</c:v>
                </c:pt>
                <c:pt idx="472">
                  <c:v>586956</c:v>
                </c:pt>
                <c:pt idx="473">
                  <c:v>587029</c:v>
                </c:pt>
                <c:pt idx="474">
                  <c:v>587104</c:v>
                </c:pt>
                <c:pt idx="475">
                  <c:v>587179</c:v>
                </c:pt>
                <c:pt idx="476">
                  <c:v>587246</c:v>
                </c:pt>
                <c:pt idx="477">
                  <c:v>587321</c:v>
                </c:pt>
                <c:pt idx="478">
                  <c:v>587390</c:v>
                </c:pt>
                <c:pt idx="479">
                  <c:v>587460</c:v>
                </c:pt>
                <c:pt idx="480">
                  <c:v>587539</c:v>
                </c:pt>
                <c:pt idx="481">
                  <c:v>587608</c:v>
                </c:pt>
                <c:pt idx="482">
                  <c:v>587682</c:v>
                </c:pt>
                <c:pt idx="483">
                  <c:v>587756</c:v>
                </c:pt>
                <c:pt idx="484">
                  <c:v>587823</c:v>
                </c:pt>
                <c:pt idx="485">
                  <c:v>587896</c:v>
                </c:pt>
                <c:pt idx="486">
                  <c:v>587966</c:v>
                </c:pt>
                <c:pt idx="487">
                  <c:v>588042</c:v>
                </c:pt>
                <c:pt idx="488">
                  <c:v>588114</c:v>
                </c:pt>
                <c:pt idx="489">
                  <c:v>588184</c:v>
                </c:pt>
                <c:pt idx="490">
                  <c:v>588256</c:v>
                </c:pt>
                <c:pt idx="491">
                  <c:v>588330</c:v>
                </c:pt>
                <c:pt idx="492">
                  <c:v>588405</c:v>
                </c:pt>
                <c:pt idx="493">
                  <c:v>588474</c:v>
                </c:pt>
                <c:pt idx="494">
                  <c:v>588546</c:v>
                </c:pt>
                <c:pt idx="495">
                  <c:v>588616</c:v>
                </c:pt>
                <c:pt idx="496">
                  <c:v>588683</c:v>
                </c:pt>
                <c:pt idx="497">
                  <c:v>588760</c:v>
                </c:pt>
                <c:pt idx="498">
                  <c:v>588829</c:v>
                </c:pt>
                <c:pt idx="499">
                  <c:v>588905</c:v>
                </c:pt>
                <c:pt idx="500">
                  <c:v>588977</c:v>
                </c:pt>
                <c:pt idx="501">
                  <c:v>589052</c:v>
                </c:pt>
                <c:pt idx="502">
                  <c:v>589127</c:v>
                </c:pt>
                <c:pt idx="503">
                  <c:v>589199</c:v>
                </c:pt>
                <c:pt idx="504">
                  <c:v>589270</c:v>
                </c:pt>
                <c:pt idx="505">
                  <c:v>589346</c:v>
                </c:pt>
                <c:pt idx="506">
                  <c:v>589416</c:v>
                </c:pt>
                <c:pt idx="507">
                  <c:v>589483</c:v>
                </c:pt>
                <c:pt idx="508">
                  <c:v>589556</c:v>
                </c:pt>
                <c:pt idx="509">
                  <c:v>589628</c:v>
                </c:pt>
                <c:pt idx="510">
                  <c:v>589702</c:v>
                </c:pt>
                <c:pt idx="511">
                  <c:v>589771</c:v>
                </c:pt>
                <c:pt idx="512">
                  <c:v>589842</c:v>
                </c:pt>
                <c:pt idx="513">
                  <c:v>589910</c:v>
                </c:pt>
                <c:pt idx="514">
                  <c:v>589978</c:v>
                </c:pt>
                <c:pt idx="515">
                  <c:v>590046</c:v>
                </c:pt>
                <c:pt idx="516">
                  <c:v>590117</c:v>
                </c:pt>
                <c:pt idx="517">
                  <c:v>590193</c:v>
                </c:pt>
                <c:pt idx="518">
                  <c:v>590265</c:v>
                </c:pt>
                <c:pt idx="519">
                  <c:v>590336</c:v>
                </c:pt>
                <c:pt idx="520">
                  <c:v>590409</c:v>
                </c:pt>
                <c:pt idx="521">
                  <c:v>590480</c:v>
                </c:pt>
                <c:pt idx="522">
                  <c:v>590548</c:v>
                </c:pt>
                <c:pt idx="523">
                  <c:v>590614</c:v>
                </c:pt>
                <c:pt idx="524">
                  <c:v>590685</c:v>
                </c:pt>
                <c:pt idx="525">
                  <c:v>590755</c:v>
                </c:pt>
                <c:pt idx="526">
                  <c:v>590831</c:v>
                </c:pt>
                <c:pt idx="527">
                  <c:v>590904</c:v>
                </c:pt>
                <c:pt idx="528">
                  <c:v>590974</c:v>
                </c:pt>
                <c:pt idx="529">
                  <c:v>591049</c:v>
                </c:pt>
                <c:pt idx="530">
                  <c:v>591121</c:v>
                </c:pt>
                <c:pt idx="531">
                  <c:v>591189</c:v>
                </c:pt>
                <c:pt idx="532">
                  <c:v>591262</c:v>
                </c:pt>
                <c:pt idx="533">
                  <c:v>591339</c:v>
                </c:pt>
                <c:pt idx="534">
                  <c:v>591412</c:v>
                </c:pt>
                <c:pt idx="535">
                  <c:v>591484</c:v>
                </c:pt>
                <c:pt idx="536">
                  <c:v>591554</c:v>
                </c:pt>
                <c:pt idx="537">
                  <c:v>591630</c:v>
                </c:pt>
                <c:pt idx="538">
                  <c:v>591705</c:v>
                </c:pt>
                <c:pt idx="539">
                  <c:v>591776</c:v>
                </c:pt>
                <c:pt idx="540">
                  <c:v>591845</c:v>
                </c:pt>
                <c:pt idx="541">
                  <c:v>591918</c:v>
                </c:pt>
                <c:pt idx="542">
                  <c:v>591988</c:v>
                </c:pt>
                <c:pt idx="543">
                  <c:v>592055</c:v>
                </c:pt>
                <c:pt idx="544">
                  <c:v>592126</c:v>
                </c:pt>
                <c:pt idx="545">
                  <c:v>592200</c:v>
                </c:pt>
                <c:pt idx="546">
                  <c:v>592272</c:v>
                </c:pt>
                <c:pt idx="547">
                  <c:v>592340</c:v>
                </c:pt>
                <c:pt idx="548">
                  <c:v>592404</c:v>
                </c:pt>
                <c:pt idx="549">
                  <c:v>592472</c:v>
                </c:pt>
                <c:pt idx="550">
                  <c:v>592545</c:v>
                </c:pt>
                <c:pt idx="551">
                  <c:v>592614</c:v>
                </c:pt>
                <c:pt idx="552">
                  <c:v>592685</c:v>
                </c:pt>
                <c:pt idx="553">
                  <c:v>592752</c:v>
                </c:pt>
                <c:pt idx="554">
                  <c:v>592820</c:v>
                </c:pt>
                <c:pt idx="555">
                  <c:v>592887</c:v>
                </c:pt>
                <c:pt idx="556">
                  <c:v>592961</c:v>
                </c:pt>
                <c:pt idx="557">
                  <c:v>593028</c:v>
                </c:pt>
                <c:pt idx="558">
                  <c:v>593098</c:v>
                </c:pt>
                <c:pt idx="559">
                  <c:v>593164</c:v>
                </c:pt>
                <c:pt idx="560">
                  <c:v>593230</c:v>
                </c:pt>
                <c:pt idx="561">
                  <c:v>593299</c:v>
                </c:pt>
                <c:pt idx="562">
                  <c:v>593372</c:v>
                </c:pt>
                <c:pt idx="563">
                  <c:v>593444</c:v>
                </c:pt>
                <c:pt idx="564">
                  <c:v>593514</c:v>
                </c:pt>
                <c:pt idx="565">
                  <c:v>593591</c:v>
                </c:pt>
                <c:pt idx="566">
                  <c:v>593655</c:v>
                </c:pt>
                <c:pt idx="567">
                  <c:v>593724</c:v>
                </c:pt>
                <c:pt idx="568">
                  <c:v>593797</c:v>
                </c:pt>
                <c:pt idx="569">
                  <c:v>593874</c:v>
                </c:pt>
                <c:pt idx="570">
                  <c:v>593947</c:v>
                </c:pt>
                <c:pt idx="571">
                  <c:v>594019</c:v>
                </c:pt>
                <c:pt idx="572">
                  <c:v>594087</c:v>
                </c:pt>
                <c:pt idx="573">
                  <c:v>594157</c:v>
                </c:pt>
                <c:pt idx="574">
                  <c:v>594230</c:v>
                </c:pt>
                <c:pt idx="575">
                  <c:v>594302</c:v>
                </c:pt>
                <c:pt idx="576">
                  <c:v>594373</c:v>
                </c:pt>
                <c:pt idx="577">
                  <c:v>594442</c:v>
                </c:pt>
                <c:pt idx="578">
                  <c:v>594521</c:v>
                </c:pt>
                <c:pt idx="579">
                  <c:v>594591</c:v>
                </c:pt>
                <c:pt idx="580">
                  <c:v>594659</c:v>
                </c:pt>
                <c:pt idx="581">
                  <c:v>594732</c:v>
                </c:pt>
                <c:pt idx="582">
                  <c:v>594800</c:v>
                </c:pt>
                <c:pt idx="583">
                  <c:v>594875</c:v>
                </c:pt>
                <c:pt idx="584">
                  <c:v>594937</c:v>
                </c:pt>
                <c:pt idx="585">
                  <c:v>595011</c:v>
                </c:pt>
                <c:pt idx="586">
                  <c:v>595086</c:v>
                </c:pt>
                <c:pt idx="587">
                  <c:v>595160</c:v>
                </c:pt>
                <c:pt idx="588">
                  <c:v>595232</c:v>
                </c:pt>
                <c:pt idx="589">
                  <c:v>595304</c:v>
                </c:pt>
                <c:pt idx="590">
                  <c:v>595375</c:v>
                </c:pt>
                <c:pt idx="591">
                  <c:v>595449</c:v>
                </c:pt>
                <c:pt idx="592">
                  <c:v>595519</c:v>
                </c:pt>
                <c:pt idx="593">
                  <c:v>595595</c:v>
                </c:pt>
                <c:pt idx="594">
                  <c:v>595670</c:v>
                </c:pt>
                <c:pt idx="595">
                  <c:v>595741</c:v>
                </c:pt>
                <c:pt idx="596">
                  <c:v>595811</c:v>
                </c:pt>
                <c:pt idx="597">
                  <c:v>595885</c:v>
                </c:pt>
                <c:pt idx="598">
                  <c:v>595953</c:v>
                </c:pt>
                <c:pt idx="599">
                  <c:v>596029</c:v>
                </c:pt>
                <c:pt idx="600">
                  <c:v>596099</c:v>
                </c:pt>
                <c:pt idx="601">
                  <c:v>596171</c:v>
                </c:pt>
                <c:pt idx="602">
                  <c:v>596238</c:v>
                </c:pt>
                <c:pt idx="603">
                  <c:v>596309</c:v>
                </c:pt>
                <c:pt idx="604">
                  <c:v>596387</c:v>
                </c:pt>
                <c:pt idx="605">
                  <c:v>596454</c:v>
                </c:pt>
                <c:pt idx="606">
                  <c:v>596527</c:v>
                </c:pt>
                <c:pt idx="607">
                  <c:v>596592</c:v>
                </c:pt>
                <c:pt idx="608">
                  <c:v>596662</c:v>
                </c:pt>
                <c:pt idx="609">
                  <c:v>596729</c:v>
                </c:pt>
                <c:pt idx="610">
                  <c:v>596803</c:v>
                </c:pt>
                <c:pt idx="611">
                  <c:v>596869</c:v>
                </c:pt>
                <c:pt idx="612">
                  <c:v>596937</c:v>
                </c:pt>
                <c:pt idx="613">
                  <c:v>597012</c:v>
                </c:pt>
                <c:pt idx="614">
                  <c:v>597084</c:v>
                </c:pt>
                <c:pt idx="615">
                  <c:v>597150</c:v>
                </c:pt>
                <c:pt idx="616">
                  <c:v>597217</c:v>
                </c:pt>
                <c:pt idx="617">
                  <c:v>597284</c:v>
                </c:pt>
                <c:pt idx="618">
                  <c:v>597353</c:v>
                </c:pt>
                <c:pt idx="619">
                  <c:v>597424</c:v>
                </c:pt>
                <c:pt idx="620">
                  <c:v>597497</c:v>
                </c:pt>
                <c:pt idx="621">
                  <c:v>597567</c:v>
                </c:pt>
                <c:pt idx="622">
                  <c:v>597636</c:v>
                </c:pt>
                <c:pt idx="623">
                  <c:v>597708</c:v>
                </c:pt>
                <c:pt idx="624">
                  <c:v>597777</c:v>
                </c:pt>
                <c:pt idx="625">
                  <c:v>597846</c:v>
                </c:pt>
                <c:pt idx="626">
                  <c:v>597911</c:v>
                </c:pt>
                <c:pt idx="627">
                  <c:v>597980</c:v>
                </c:pt>
                <c:pt idx="628">
                  <c:v>598046</c:v>
                </c:pt>
                <c:pt idx="629">
                  <c:v>598114</c:v>
                </c:pt>
                <c:pt idx="630">
                  <c:v>598185</c:v>
                </c:pt>
                <c:pt idx="631">
                  <c:v>598250</c:v>
                </c:pt>
                <c:pt idx="632">
                  <c:v>598318</c:v>
                </c:pt>
                <c:pt idx="633">
                  <c:v>598390</c:v>
                </c:pt>
                <c:pt idx="634">
                  <c:v>598461</c:v>
                </c:pt>
                <c:pt idx="635">
                  <c:v>598528</c:v>
                </c:pt>
                <c:pt idx="636">
                  <c:v>598599</c:v>
                </c:pt>
                <c:pt idx="637">
                  <c:v>598672</c:v>
                </c:pt>
                <c:pt idx="638">
                  <c:v>598744</c:v>
                </c:pt>
                <c:pt idx="639">
                  <c:v>598808</c:v>
                </c:pt>
                <c:pt idx="640">
                  <c:v>598877</c:v>
                </c:pt>
                <c:pt idx="641">
                  <c:v>598948</c:v>
                </c:pt>
                <c:pt idx="642">
                  <c:v>599021</c:v>
                </c:pt>
                <c:pt idx="643">
                  <c:v>599092</c:v>
                </c:pt>
                <c:pt idx="644">
                  <c:v>599162</c:v>
                </c:pt>
                <c:pt idx="645">
                  <c:v>599235</c:v>
                </c:pt>
                <c:pt idx="646">
                  <c:v>599308</c:v>
                </c:pt>
                <c:pt idx="647">
                  <c:v>599375</c:v>
                </c:pt>
                <c:pt idx="648">
                  <c:v>599445</c:v>
                </c:pt>
                <c:pt idx="649">
                  <c:v>599510</c:v>
                </c:pt>
                <c:pt idx="650">
                  <c:v>599581</c:v>
                </c:pt>
                <c:pt idx="651">
                  <c:v>599648</c:v>
                </c:pt>
                <c:pt idx="652">
                  <c:v>599717</c:v>
                </c:pt>
                <c:pt idx="653">
                  <c:v>599791</c:v>
                </c:pt>
                <c:pt idx="654">
                  <c:v>599865</c:v>
                </c:pt>
                <c:pt idx="655">
                  <c:v>599935</c:v>
                </c:pt>
                <c:pt idx="656">
                  <c:v>600002</c:v>
                </c:pt>
                <c:pt idx="657">
                  <c:v>600069</c:v>
                </c:pt>
                <c:pt idx="658">
                  <c:v>600146</c:v>
                </c:pt>
                <c:pt idx="659">
                  <c:v>600209</c:v>
                </c:pt>
                <c:pt idx="660">
                  <c:v>600279</c:v>
                </c:pt>
                <c:pt idx="661">
                  <c:v>600348</c:v>
                </c:pt>
                <c:pt idx="662">
                  <c:v>600416</c:v>
                </c:pt>
                <c:pt idx="663">
                  <c:v>600485</c:v>
                </c:pt>
                <c:pt idx="664">
                  <c:v>600552</c:v>
                </c:pt>
                <c:pt idx="665">
                  <c:v>600624</c:v>
                </c:pt>
                <c:pt idx="666">
                  <c:v>600701</c:v>
                </c:pt>
                <c:pt idx="667">
                  <c:v>600770</c:v>
                </c:pt>
                <c:pt idx="668">
                  <c:v>600841</c:v>
                </c:pt>
                <c:pt idx="669">
                  <c:v>600915</c:v>
                </c:pt>
                <c:pt idx="670">
                  <c:v>600988</c:v>
                </c:pt>
                <c:pt idx="671">
                  <c:v>601060</c:v>
                </c:pt>
                <c:pt idx="672">
                  <c:v>601133</c:v>
                </c:pt>
                <c:pt idx="673">
                  <c:v>601203</c:v>
                </c:pt>
                <c:pt idx="674">
                  <c:v>601275</c:v>
                </c:pt>
                <c:pt idx="675">
                  <c:v>601348</c:v>
                </c:pt>
                <c:pt idx="676">
                  <c:v>601419</c:v>
                </c:pt>
                <c:pt idx="677">
                  <c:v>601493</c:v>
                </c:pt>
                <c:pt idx="678">
                  <c:v>601560</c:v>
                </c:pt>
                <c:pt idx="679">
                  <c:v>601628</c:v>
                </c:pt>
                <c:pt idx="680">
                  <c:v>601699</c:v>
                </c:pt>
                <c:pt idx="681">
                  <c:v>601770</c:v>
                </c:pt>
                <c:pt idx="682">
                  <c:v>601843</c:v>
                </c:pt>
                <c:pt idx="683">
                  <c:v>601911</c:v>
                </c:pt>
                <c:pt idx="684">
                  <c:v>601985</c:v>
                </c:pt>
                <c:pt idx="685">
                  <c:v>602051</c:v>
                </c:pt>
                <c:pt idx="686">
                  <c:v>602122</c:v>
                </c:pt>
                <c:pt idx="687">
                  <c:v>602193</c:v>
                </c:pt>
                <c:pt idx="688">
                  <c:v>602259</c:v>
                </c:pt>
                <c:pt idx="689">
                  <c:v>602327</c:v>
                </c:pt>
                <c:pt idx="690">
                  <c:v>602403</c:v>
                </c:pt>
                <c:pt idx="691">
                  <c:v>602473</c:v>
                </c:pt>
                <c:pt idx="692">
                  <c:v>602540</c:v>
                </c:pt>
                <c:pt idx="693">
                  <c:v>602614</c:v>
                </c:pt>
                <c:pt idx="694">
                  <c:v>602687</c:v>
                </c:pt>
                <c:pt idx="695">
                  <c:v>602762</c:v>
                </c:pt>
                <c:pt idx="696">
                  <c:v>602831</c:v>
                </c:pt>
                <c:pt idx="697">
                  <c:v>602899</c:v>
                </c:pt>
                <c:pt idx="698">
                  <c:v>602969</c:v>
                </c:pt>
                <c:pt idx="699">
                  <c:v>603042</c:v>
                </c:pt>
                <c:pt idx="700">
                  <c:v>603117</c:v>
                </c:pt>
                <c:pt idx="701">
                  <c:v>603185</c:v>
                </c:pt>
                <c:pt idx="702">
                  <c:v>603260</c:v>
                </c:pt>
                <c:pt idx="703">
                  <c:v>603332</c:v>
                </c:pt>
                <c:pt idx="704">
                  <c:v>603402</c:v>
                </c:pt>
                <c:pt idx="705">
                  <c:v>603470</c:v>
                </c:pt>
                <c:pt idx="706">
                  <c:v>603539</c:v>
                </c:pt>
                <c:pt idx="707">
                  <c:v>603610</c:v>
                </c:pt>
                <c:pt idx="708">
                  <c:v>603684</c:v>
                </c:pt>
                <c:pt idx="709">
                  <c:v>603758</c:v>
                </c:pt>
                <c:pt idx="710">
                  <c:v>603833</c:v>
                </c:pt>
                <c:pt idx="711">
                  <c:v>603902</c:v>
                </c:pt>
                <c:pt idx="712">
                  <c:v>603977</c:v>
                </c:pt>
                <c:pt idx="713">
                  <c:v>604052</c:v>
                </c:pt>
                <c:pt idx="714">
                  <c:v>604125</c:v>
                </c:pt>
                <c:pt idx="715">
                  <c:v>604199</c:v>
                </c:pt>
                <c:pt idx="716">
                  <c:v>604269</c:v>
                </c:pt>
                <c:pt idx="717">
                  <c:v>604343</c:v>
                </c:pt>
                <c:pt idx="718">
                  <c:v>604418</c:v>
                </c:pt>
                <c:pt idx="719">
                  <c:v>604491</c:v>
                </c:pt>
                <c:pt idx="720">
                  <c:v>604565</c:v>
                </c:pt>
                <c:pt idx="721">
                  <c:v>604637</c:v>
                </c:pt>
                <c:pt idx="722">
                  <c:v>604707</c:v>
                </c:pt>
                <c:pt idx="723">
                  <c:v>604782</c:v>
                </c:pt>
                <c:pt idx="724">
                  <c:v>604857</c:v>
                </c:pt>
                <c:pt idx="725">
                  <c:v>604921</c:v>
                </c:pt>
                <c:pt idx="726">
                  <c:v>604994</c:v>
                </c:pt>
                <c:pt idx="727">
                  <c:v>605065</c:v>
                </c:pt>
                <c:pt idx="728">
                  <c:v>605133</c:v>
                </c:pt>
                <c:pt idx="729">
                  <c:v>605208</c:v>
                </c:pt>
                <c:pt idx="730">
                  <c:v>605277</c:v>
                </c:pt>
                <c:pt idx="731">
                  <c:v>605349</c:v>
                </c:pt>
                <c:pt idx="732">
                  <c:v>605420</c:v>
                </c:pt>
                <c:pt idx="733">
                  <c:v>605497</c:v>
                </c:pt>
                <c:pt idx="734">
                  <c:v>605571</c:v>
                </c:pt>
                <c:pt idx="735">
                  <c:v>605645</c:v>
                </c:pt>
                <c:pt idx="736">
                  <c:v>605717</c:v>
                </c:pt>
                <c:pt idx="737">
                  <c:v>605786</c:v>
                </c:pt>
                <c:pt idx="738">
                  <c:v>605860</c:v>
                </c:pt>
                <c:pt idx="739">
                  <c:v>605933</c:v>
                </c:pt>
                <c:pt idx="740">
                  <c:v>606007</c:v>
                </c:pt>
                <c:pt idx="741">
                  <c:v>606080</c:v>
                </c:pt>
                <c:pt idx="742">
                  <c:v>606151</c:v>
                </c:pt>
                <c:pt idx="743">
                  <c:v>606223</c:v>
                </c:pt>
                <c:pt idx="744">
                  <c:v>606301</c:v>
                </c:pt>
                <c:pt idx="745">
                  <c:v>606371</c:v>
                </c:pt>
                <c:pt idx="746">
                  <c:v>606447</c:v>
                </c:pt>
                <c:pt idx="747">
                  <c:v>606516</c:v>
                </c:pt>
                <c:pt idx="748">
                  <c:v>606589</c:v>
                </c:pt>
                <c:pt idx="749">
                  <c:v>606661</c:v>
                </c:pt>
                <c:pt idx="750">
                  <c:v>606731</c:v>
                </c:pt>
                <c:pt idx="751">
                  <c:v>606804</c:v>
                </c:pt>
                <c:pt idx="752">
                  <c:v>606877</c:v>
                </c:pt>
                <c:pt idx="753">
                  <c:v>606953</c:v>
                </c:pt>
                <c:pt idx="754">
                  <c:v>607021</c:v>
                </c:pt>
                <c:pt idx="755">
                  <c:v>607091</c:v>
                </c:pt>
                <c:pt idx="756">
                  <c:v>607160</c:v>
                </c:pt>
                <c:pt idx="757">
                  <c:v>607229</c:v>
                </c:pt>
                <c:pt idx="758">
                  <c:v>607299</c:v>
                </c:pt>
                <c:pt idx="759">
                  <c:v>607365</c:v>
                </c:pt>
                <c:pt idx="760">
                  <c:v>607430</c:v>
                </c:pt>
                <c:pt idx="761">
                  <c:v>607500</c:v>
                </c:pt>
                <c:pt idx="762">
                  <c:v>607569</c:v>
                </c:pt>
                <c:pt idx="763">
                  <c:v>607640</c:v>
                </c:pt>
                <c:pt idx="764">
                  <c:v>607705</c:v>
                </c:pt>
                <c:pt idx="765">
                  <c:v>607768</c:v>
                </c:pt>
                <c:pt idx="766">
                  <c:v>607841</c:v>
                </c:pt>
                <c:pt idx="767">
                  <c:v>607910</c:v>
                </c:pt>
                <c:pt idx="768">
                  <c:v>607978</c:v>
                </c:pt>
                <c:pt idx="769">
                  <c:v>608049</c:v>
                </c:pt>
                <c:pt idx="770">
                  <c:v>608117</c:v>
                </c:pt>
                <c:pt idx="771">
                  <c:v>608182</c:v>
                </c:pt>
                <c:pt idx="772">
                  <c:v>608251</c:v>
                </c:pt>
                <c:pt idx="773">
                  <c:v>608323</c:v>
                </c:pt>
                <c:pt idx="774">
                  <c:v>608389</c:v>
                </c:pt>
                <c:pt idx="775">
                  <c:v>608461</c:v>
                </c:pt>
                <c:pt idx="776">
                  <c:v>608537</c:v>
                </c:pt>
                <c:pt idx="777">
                  <c:v>608604</c:v>
                </c:pt>
                <c:pt idx="778">
                  <c:v>608676</c:v>
                </c:pt>
                <c:pt idx="779">
                  <c:v>608745</c:v>
                </c:pt>
                <c:pt idx="780">
                  <c:v>608814</c:v>
                </c:pt>
                <c:pt idx="781">
                  <c:v>608886</c:v>
                </c:pt>
                <c:pt idx="782">
                  <c:v>608962</c:v>
                </c:pt>
                <c:pt idx="783">
                  <c:v>609042</c:v>
                </c:pt>
                <c:pt idx="784">
                  <c:v>609117</c:v>
                </c:pt>
                <c:pt idx="785">
                  <c:v>609190</c:v>
                </c:pt>
                <c:pt idx="786">
                  <c:v>609266</c:v>
                </c:pt>
                <c:pt idx="787">
                  <c:v>609333</c:v>
                </c:pt>
                <c:pt idx="788">
                  <c:v>609402</c:v>
                </c:pt>
                <c:pt idx="789">
                  <c:v>609474</c:v>
                </c:pt>
                <c:pt idx="790">
                  <c:v>609550</c:v>
                </c:pt>
                <c:pt idx="791">
                  <c:v>609625</c:v>
                </c:pt>
                <c:pt idx="792">
                  <c:v>609695</c:v>
                </c:pt>
                <c:pt idx="793">
                  <c:v>609765</c:v>
                </c:pt>
                <c:pt idx="794">
                  <c:v>609835</c:v>
                </c:pt>
                <c:pt idx="795">
                  <c:v>609908</c:v>
                </c:pt>
                <c:pt idx="796">
                  <c:v>609976</c:v>
                </c:pt>
                <c:pt idx="797">
                  <c:v>610047</c:v>
                </c:pt>
                <c:pt idx="798">
                  <c:v>610119</c:v>
                </c:pt>
                <c:pt idx="799">
                  <c:v>610193</c:v>
                </c:pt>
                <c:pt idx="800">
                  <c:v>610261</c:v>
                </c:pt>
                <c:pt idx="801">
                  <c:v>610335</c:v>
                </c:pt>
                <c:pt idx="802">
                  <c:v>610412</c:v>
                </c:pt>
                <c:pt idx="803">
                  <c:v>610481</c:v>
                </c:pt>
                <c:pt idx="804">
                  <c:v>610549</c:v>
                </c:pt>
                <c:pt idx="805">
                  <c:v>610625</c:v>
                </c:pt>
                <c:pt idx="806">
                  <c:v>610693</c:v>
                </c:pt>
                <c:pt idx="807">
                  <c:v>610761</c:v>
                </c:pt>
                <c:pt idx="808">
                  <c:v>610835</c:v>
                </c:pt>
                <c:pt idx="809">
                  <c:v>610903</c:v>
                </c:pt>
                <c:pt idx="810">
                  <c:v>610975</c:v>
                </c:pt>
                <c:pt idx="811">
                  <c:v>611044</c:v>
                </c:pt>
                <c:pt idx="812">
                  <c:v>611118</c:v>
                </c:pt>
                <c:pt idx="813">
                  <c:v>611187</c:v>
                </c:pt>
                <c:pt idx="814">
                  <c:v>611256</c:v>
                </c:pt>
                <c:pt idx="815">
                  <c:v>611327</c:v>
                </c:pt>
                <c:pt idx="816">
                  <c:v>611400</c:v>
                </c:pt>
                <c:pt idx="817">
                  <c:v>611474</c:v>
                </c:pt>
                <c:pt idx="818">
                  <c:v>611545</c:v>
                </c:pt>
                <c:pt idx="819">
                  <c:v>611618</c:v>
                </c:pt>
                <c:pt idx="820">
                  <c:v>611687</c:v>
                </c:pt>
                <c:pt idx="821">
                  <c:v>611755</c:v>
                </c:pt>
                <c:pt idx="822">
                  <c:v>611827</c:v>
                </c:pt>
                <c:pt idx="823">
                  <c:v>611905</c:v>
                </c:pt>
                <c:pt idx="824">
                  <c:v>611979</c:v>
                </c:pt>
                <c:pt idx="825">
                  <c:v>612047</c:v>
                </c:pt>
                <c:pt idx="826">
                  <c:v>612117</c:v>
                </c:pt>
                <c:pt idx="827">
                  <c:v>612195</c:v>
                </c:pt>
                <c:pt idx="828">
                  <c:v>612263</c:v>
                </c:pt>
                <c:pt idx="829">
                  <c:v>612335</c:v>
                </c:pt>
                <c:pt idx="830">
                  <c:v>612404</c:v>
                </c:pt>
                <c:pt idx="831">
                  <c:v>612473</c:v>
                </c:pt>
                <c:pt idx="832">
                  <c:v>612544</c:v>
                </c:pt>
                <c:pt idx="833">
                  <c:v>612617</c:v>
                </c:pt>
                <c:pt idx="834">
                  <c:v>612683</c:v>
                </c:pt>
                <c:pt idx="835">
                  <c:v>612751</c:v>
                </c:pt>
                <c:pt idx="836">
                  <c:v>612822</c:v>
                </c:pt>
                <c:pt idx="837">
                  <c:v>612896</c:v>
                </c:pt>
                <c:pt idx="838">
                  <c:v>612965</c:v>
                </c:pt>
                <c:pt idx="839">
                  <c:v>613033</c:v>
                </c:pt>
                <c:pt idx="840">
                  <c:v>613099</c:v>
                </c:pt>
                <c:pt idx="841">
                  <c:v>613168</c:v>
                </c:pt>
                <c:pt idx="842">
                  <c:v>613237</c:v>
                </c:pt>
                <c:pt idx="843">
                  <c:v>613306</c:v>
                </c:pt>
                <c:pt idx="844">
                  <c:v>613380</c:v>
                </c:pt>
                <c:pt idx="845">
                  <c:v>613450</c:v>
                </c:pt>
                <c:pt idx="846">
                  <c:v>613521</c:v>
                </c:pt>
                <c:pt idx="847">
                  <c:v>613592</c:v>
                </c:pt>
                <c:pt idx="848">
                  <c:v>613664</c:v>
                </c:pt>
                <c:pt idx="849">
                  <c:v>613740</c:v>
                </c:pt>
                <c:pt idx="850">
                  <c:v>613809</c:v>
                </c:pt>
                <c:pt idx="851">
                  <c:v>613882</c:v>
                </c:pt>
                <c:pt idx="852">
                  <c:v>613949</c:v>
                </c:pt>
                <c:pt idx="853">
                  <c:v>614019</c:v>
                </c:pt>
                <c:pt idx="854">
                  <c:v>614095</c:v>
                </c:pt>
                <c:pt idx="855">
                  <c:v>614166</c:v>
                </c:pt>
                <c:pt idx="856">
                  <c:v>614238</c:v>
                </c:pt>
                <c:pt idx="857">
                  <c:v>614309</c:v>
                </c:pt>
                <c:pt idx="858">
                  <c:v>614387</c:v>
                </c:pt>
                <c:pt idx="859">
                  <c:v>614458</c:v>
                </c:pt>
                <c:pt idx="860">
                  <c:v>614527</c:v>
                </c:pt>
                <c:pt idx="861">
                  <c:v>614604</c:v>
                </c:pt>
                <c:pt idx="862">
                  <c:v>614676</c:v>
                </c:pt>
                <c:pt idx="863">
                  <c:v>614747</c:v>
                </c:pt>
                <c:pt idx="864">
                  <c:v>614817</c:v>
                </c:pt>
                <c:pt idx="865">
                  <c:v>614889</c:v>
                </c:pt>
                <c:pt idx="866">
                  <c:v>614964</c:v>
                </c:pt>
                <c:pt idx="867">
                  <c:v>615033</c:v>
                </c:pt>
                <c:pt idx="868">
                  <c:v>615108</c:v>
                </c:pt>
                <c:pt idx="869">
                  <c:v>615179</c:v>
                </c:pt>
                <c:pt idx="870">
                  <c:v>615250</c:v>
                </c:pt>
                <c:pt idx="871">
                  <c:v>615318</c:v>
                </c:pt>
                <c:pt idx="872">
                  <c:v>615385</c:v>
                </c:pt>
                <c:pt idx="873">
                  <c:v>615452</c:v>
                </c:pt>
                <c:pt idx="874">
                  <c:v>615521</c:v>
                </c:pt>
                <c:pt idx="875">
                  <c:v>615590</c:v>
                </c:pt>
                <c:pt idx="876">
                  <c:v>615659</c:v>
                </c:pt>
                <c:pt idx="877">
                  <c:v>615728</c:v>
                </c:pt>
                <c:pt idx="878">
                  <c:v>615800</c:v>
                </c:pt>
                <c:pt idx="879">
                  <c:v>615875</c:v>
                </c:pt>
                <c:pt idx="880">
                  <c:v>615943</c:v>
                </c:pt>
                <c:pt idx="881">
                  <c:v>616015</c:v>
                </c:pt>
                <c:pt idx="882">
                  <c:v>616083</c:v>
                </c:pt>
                <c:pt idx="883">
                  <c:v>616158</c:v>
                </c:pt>
                <c:pt idx="884">
                  <c:v>616221</c:v>
                </c:pt>
                <c:pt idx="885">
                  <c:v>616291</c:v>
                </c:pt>
                <c:pt idx="886">
                  <c:v>616358</c:v>
                </c:pt>
                <c:pt idx="887">
                  <c:v>616425</c:v>
                </c:pt>
                <c:pt idx="888">
                  <c:v>616496</c:v>
                </c:pt>
                <c:pt idx="889">
                  <c:v>616564</c:v>
                </c:pt>
                <c:pt idx="890">
                  <c:v>616632</c:v>
                </c:pt>
                <c:pt idx="891">
                  <c:v>616701</c:v>
                </c:pt>
                <c:pt idx="892">
                  <c:v>616775</c:v>
                </c:pt>
                <c:pt idx="893">
                  <c:v>616843</c:v>
                </c:pt>
                <c:pt idx="894">
                  <c:v>616908</c:v>
                </c:pt>
                <c:pt idx="895">
                  <c:v>616980</c:v>
                </c:pt>
                <c:pt idx="896">
                  <c:v>617050</c:v>
                </c:pt>
                <c:pt idx="897">
                  <c:v>617121</c:v>
                </c:pt>
                <c:pt idx="898">
                  <c:v>617188</c:v>
                </c:pt>
                <c:pt idx="899">
                  <c:v>617260</c:v>
                </c:pt>
                <c:pt idx="900">
                  <c:v>617331</c:v>
                </c:pt>
                <c:pt idx="901">
                  <c:v>617398</c:v>
                </c:pt>
                <c:pt idx="902">
                  <c:v>617467</c:v>
                </c:pt>
                <c:pt idx="903">
                  <c:v>617532</c:v>
                </c:pt>
                <c:pt idx="904">
                  <c:v>617609</c:v>
                </c:pt>
                <c:pt idx="905">
                  <c:v>617679</c:v>
                </c:pt>
                <c:pt idx="906">
                  <c:v>617746</c:v>
                </c:pt>
                <c:pt idx="907">
                  <c:v>617818</c:v>
                </c:pt>
                <c:pt idx="908">
                  <c:v>617887</c:v>
                </c:pt>
                <c:pt idx="909">
                  <c:v>617953</c:v>
                </c:pt>
                <c:pt idx="910">
                  <c:v>618020</c:v>
                </c:pt>
                <c:pt idx="911">
                  <c:v>618089</c:v>
                </c:pt>
                <c:pt idx="912">
                  <c:v>618156</c:v>
                </c:pt>
                <c:pt idx="913">
                  <c:v>618224</c:v>
                </c:pt>
                <c:pt idx="914">
                  <c:v>618292</c:v>
                </c:pt>
                <c:pt idx="915">
                  <c:v>618366</c:v>
                </c:pt>
                <c:pt idx="916">
                  <c:v>618435</c:v>
                </c:pt>
                <c:pt idx="917">
                  <c:v>618504</c:v>
                </c:pt>
                <c:pt idx="918">
                  <c:v>618569</c:v>
                </c:pt>
                <c:pt idx="919">
                  <c:v>618635</c:v>
                </c:pt>
                <c:pt idx="920">
                  <c:v>618703</c:v>
                </c:pt>
                <c:pt idx="921">
                  <c:v>618769</c:v>
                </c:pt>
                <c:pt idx="922">
                  <c:v>618838</c:v>
                </c:pt>
                <c:pt idx="923">
                  <c:v>618910</c:v>
                </c:pt>
                <c:pt idx="924">
                  <c:v>618978</c:v>
                </c:pt>
                <c:pt idx="925">
                  <c:v>619047</c:v>
                </c:pt>
                <c:pt idx="926">
                  <c:v>619117</c:v>
                </c:pt>
                <c:pt idx="927">
                  <c:v>619190</c:v>
                </c:pt>
                <c:pt idx="928">
                  <c:v>619262</c:v>
                </c:pt>
                <c:pt idx="929">
                  <c:v>619330</c:v>
                </c:pt>
                <c:pt idx="930">
                  <c:v>619394</c:v>
                </c:pt>
                <c:pt idx="931">
                  <c:v>619467</c:v>
                </c:pt>
                <c:pt idx="932">
                  <c:v>619544</c:v>
                </c:pt>
                <c:pt idx="933">
                  <c:v>619615</c:v>
                </c:pt>
                <c:pt idx="934">
                  <c:v>619685</c:v>
                </c:pt>
                <c:pt idx="935">
                  <c:v>619755</c:v>
                </c:pt>
                <c:pt idx="936">
                  <c:v>619825</c:v>
                </c:pt>
                <c:pt idx="937">
                  <c:v>619892</c:v>
                </c:pt>
                <c:pt idx="938">
                  <c:v>619960</c:v>
                </c:pt>
                <c:pt idx="939">
                  <c:v>620031</c:v>
                </c:pt>
                <c:pt idx="940">
                  <c:v>620102</c:v>
                </c:pt>
                <c:pt idx="941">
                  <c:v>620170</c:v>
                </c:pt>
                <c:pt idx="942">
                  <c:v>620238</c:v>
                </c:pt>
                <c:pt idx="943">
                  <c:v>620307</c:v>
                </c:pt>
                <c:pt idx="944">
                  <c:v>620376</c:v>
                </c:pt>
                <c:pt idx="945">
                  <c:v>620446</c:v>
                </c:pt>
                <c:pt idx="946">
                  <c:v>620515</c:v>
                </c:pt>
                <c:pt idx="947">
                  <c:v>620589</c:v>
                </c:pt>
                <c:pt idx="948">
                  <c:v>620658</c:v>
                </c:pt>
                <c:pt idx="949">
                  <c:v>620728</c:v>
                </c:pt>
                <c:pt idx="950">
                  <c:v>620798</c:v>
                </c:pt>
                <c:pt idx="951">
                  <c:v>620867</c:v>
                </c:pt>
                <c:pt idx="952">
                  <c:v>620935</c:v>
                </c:pt>
                <c:pt idx="953">
                  <c:v>621003</c:v>
                </c:pt>
                <c:pt idx="954">
                  <c:v>621076</c:v>
                </c:pt>
                <c:pt idx="955">
                  <c:v>621148</c:v>
                </c:pt>
                <c:pt idx="956">
                  <c:v>621217</c:v>
                </c:pt>
                <c:pt idx="957">
                  <c:v>621289</c:v>
                </c:pt>
                <c:pt idx="958">
                  <c:v>621360</c:v>
                </c:pt>
                <c:pt idx="959">
                  <c:v>621427</c:v>
                </c:pt>
                <c:pt idx="960">
                  <c:v>621496</c:v>
                </c:pt>
                <c:pt idx="961">
                  <c:v>621567</c:v>
                </c:pt>
                <c:pt idx="962">
                  <c:v>621635</c:v>
                </c:pt>
                <c:pt idx="963">
                  <c:v>621701</c:v>
                </c:pt>
                <c:pt idx="964">
                  <c:v>621773</c:v>
                </c:pt>
                <c:pt idx="965">
                  <c:v>621845</c:v>
                </c:pt>
                <c:pt idx="966">
                  <c:v>621914</c:v>
                </c:pt>
                <c:pt idx="967">
                  <c:v>621981</c:v>
                </c:pt>
                <c:pt idx="968">
                  <c:v>622050</c:v>
                </c:pt>
                <c:pt idx="969">
                  <c:v>622119</c:v>
                </c:pt>
                <c:pt idx="970">
                  <c:v>622188</c:v>
                </c:pt>
                <c:pt idx="971">
                  <c:v>622259</c:v>
                </c:pt>
                <c:pt idx="972">
                  <c:v>622331</c:v>
                </c:pt>
                <c:pt idx="973">
                  <c:v>622404</c:v>
                </c:pt>
                <c:pt idx="974">
                  <c:v>622478</c:v>
                </c:pt>
                <c:pt idx="975">
                  <c:v>622551</c:v>
                </c:pt>
                <c:pt idx="976">
                  <c:v>622620</c:v>
                </c:pt>
                <c:pt idx="977">
                  <c:v>622687</c:v>
                </c:pt>
                <c:pt idx="978">
                  <c:v>622760</c:v>
                </c:pt>
                <c:pt idx="979">
                  <c:v>622835</c:v>
                </c:pt>
                <c:pt idx="980">
                  <c:v>622906</c:v>
                </c:pt>
                <c:pt idx="981">
                  <c:v>622982</c:v>
                </c:pt>
                <c:pt idx="982">
                  <c:v>623058</c:v>
                </c:pt>
                <c:pt idx="983">
                  <c:v>623126</c:v>
                </c:pt>
                <c:pt idx="984">
                  <c:v>623197</c:v>
                </c:pt>
                <c:pt idx="985">
                  <c:v>623269</c:v>
                </c:pt>
                <c:pt idx="986">
                  <c:v>623342</c:v>
                </c:pt>
                <c:pt idx="987">
                  <c:v>623416</c:v>
                </c:pt>
                <c:pt idx="988">
                  <c:v>623487</c:v>
                </c:pt>
                <c:pt idx="989">
                  <c:v>623556</c:v>
                </c:pt>
                <c:pt idx="990">
                  <c:v>623628</c:v>
                </c:pt>
                <c:pt idx="991">
                  <c:v>623699</c:v>
                </c:pt>
                <c:pt idx="992">
                  <c:v>623772</c:v>
                </c:pt>
                <c:pt idx="993">
                  <c:v>623848</c:v>
                </c:pt>
                <c:pt idx="994">
                  <c:v>623919</c:v>
                </c:pt>
                <c:pt idx="995">
                  <c:v>623992</c:v>
                </c:pt>
                <c:pt idx="996">
                  <c:v>624066</c:v>
                </c:pt>
                <c:pt idx="997">
                  <c:v>624137</c:v>
                </c:pt>
                <c:pt idx="998">
                  <c:v>624205</c:v>
                </c:pt>
                <c:pt idx="999">
                  <c:v>624273</c:v>
                </c:pt>
              </c:numCache>
            </c:numRef>
          </c:val>
          <c:smooth val="0"/>
          <c:extLst>
            <c:ext xmlns:c16="http://schemas.microsoft.com/office/drawing/2014/chart" uri="{C3380CC4-5D6E-409C-BE32-E72D297353CC}">
              <c16:uniqueId val="{00000001-A384-4EB1-98DE-C2102B10D6A1}"/>
            </c:ext>
          </c:extLst>
        </c:ser>
        <c:ser>
          <c:idx val="2"/>
          <c:order val="2"/>
          <c:tx>
            <c:strRef>
              <c:f>'85'!$E$1</c:f>
              <c:strCache>
                <c:ptCount val="1"/>
                <c:pt idx="0">
                  <c:v>50%</c:v>
                </c:pt>
              </c:strCache>
            </c:strRef>
          </c:tx>
          <c:spPr>
            <a:ln w="28575" cap="rnd">
              <a:solidFill>
                <a:schemeClr val="accent3"/>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0</c:v>
                </c:pt>
                <c:pt idx="313">
                  <c:v>423441</c:v>
                </c:pt>
                <c:pt idx="314">
                  <c:v>427515</c:v>
                </c:pt>
                <c:pt idx="315">
                  <c:v>431626</c:v>
                </c:pt>
                <c:pt idx="316">
                  <c:v>435763</c:v>
                </c:pt>
                <c:pt idx="317">
                  <c:v>439948</c:v>
                </c:pt>
                <c:pt idx="318">
                  <c:v>444104</c:v>
                </c:pt>
                <c:pt idx="319">
                  <c:v>448196</c:v>
                </c:pt>
                <c:pt idx="320">
                  <c:v>452206</c:v>
                </c:pt>
                <c:pt idx="321">
                  <c:v>456141</c:v>
                </c:pt>
                <c:pt idx="322">
                  <c:v>459932</c:v>
                </c:pt>
                <c:pt idx="323">
                  <c:v>463624</c:v>
                </c:pt>
                <c:pt idx="324">
                  <c:v>467196</c:v>
                </c:pt>
                <c:pt idx="325">
                  <c:v>470589</c:v>
                </c:pt>
                <c:pt idx="326">
                  <c:v>473793</c:v>
                </c:pt>
                <c:pt idx="327">
                  <c:v>476834</c:v>
                </c:pt>
                <c:pt idx="328">
                  <c:v>479651</c:v>
                </c:pt>
                <c:pt idx="329">
                  <c:v>482296</c:v>
                </c:pt>
                <c:pt idx="330">
                  <c:v>484738</c:v>
                </c:pt>
                <c:pt idx="331">
                  <c:v>487093</c:v>
                </c:pt>
                <c:pt idx="332">
                  <c:v>489340</c:v>
                </c:pt>
                <c:pt idx="333">
                  <c:v>491442</c:v>
                </c:pt>
                <c:pt idx="334">
                  <c:v>493442</c:v>
                </c:pt>
                <c:pt idx="335">
                  <c:v>495338</c:v>
                </c:pt>
                <c:pt idx="336">
                  <c:v>497109</c:v>
                </c:pt>
                <c:pt idx="337">
                  <c:v>498785</c:v>
                </c:pt>
                <c:pt idx="338">
                  <c:v>499964</c:v>
                </c:pt>
                <c:pt idx="339">
                  <c:v>501083</c:v>
                </c:pt>
                <c:pt idx="340">
                  <c:v>502155</c:v>
                </c:pt>
                <c:pt idx="341">
                  <c:v>503146</c:v>
                </c:pt>
                <c:pt idx="342">
                  <c:v>504065</c:v>
                </c:pt>
                <c:pt idx="343">
                  <c:v>504899</c:v>
                </c:pt>
                <c:pt idx="344">
                  <c:v>505679</c:v>
                </c:pt>
                <c:pt idx="345">
                  <c:v>506360</c:v>
                </c:pt>
                <c:pt idx="346">
                  <c:v>506993</c:v>
                </c:pt>
                <c:pt idx="347">
                  <c:v>507532</c:v>
                </c:pt>
                <c:pt idx="348">
                  <c:v>508019</c:v>
                </c:pt>
                <c:pt idx="349">
                  <c:v>508467</c:v>
                </c:pt>
                <c:pt idx="350">
                  <c:v>508886</c:v>
                </c:pt>
                <c:pt idx="351">
                  <c:v>509256</c:v>
                </c:pt>
                <c:pt idx="352">
                  <c:v>509611</c:v>
                </c:pt>
                <c:pt idx="353">
                  <c:v>509932</c:v>
                </c:pt>
                <c:pt idx="354">
                  <c:v>510225</c:v>
                </c:pt>
                <c:pt idx="355">
                  <c:v>510486</c:v>
                </c:pt>
                <c:pt idx="356">
                  <c:v>510732</c:v>
                </c:pt>
                <c:pt idx="357">
                  <c:v>510945</c:v>
                </c:pt>
                <c:pt idx="358">
                  <c:v>511141</c:v>
                </c:pt>
                <c:pt idx="359">
                  <c:v>511334</c:v>
                </c:pt>
                <c:pt idx="360">
                  <c:v>511508</c:v>
                </c:pt>
                <c:pt idx="361">
                  <c:v>511654</c:v>
                </c:pt>
                <c:pt idx="362">
                  <c:v>511808</c:v>
                </c:pt>
                <c:pt idx="363">
                  <c:v>511936</c:v>
                </c:pt>
                <c:pt idx="364">
                  <c:v>512058</c:v>
                </c:pt>
                <c:pt idx="365">
                  <c:v>512173</c:v>
                </c:pt>
                <c:pt idx="366">
                  <c:v>512282</c:v>
                </c:pt>
                <c:pt idx="367">
                  <c:v>512379</c:v>
                </c:pt>
                <c:pt idx="368">
                  <c:v>512472</c:v>
                </c:pt>
                <c:pt idx="369">
                  <c:v>512557</c:v>
                </c:pt>
                <c:pt idx="370">
                  <c:v>512635</c:v>
                </c:pt>
                <c:pt idx="371">
                  <c:v>512707</c:v>
                </c:pt>
                <c:pt idx="372">
                  <c:v>512777</c:v>
                </c:pt>
                <c:pt idx="373">
                  <c:v>512842</c:v>
                </c:pt>
                <c:pt idx="374">
                  <c:v>512903</c:v>
                </c:pt>
                <c:pt idx="375">
                  <c:v>512963</c:v>
                </c:pt>
                <c:pt idx="376">
                  <c:v>513022</c:v>
                </c:pt>
                <c:pt idx="377">
                  <c:v>513076</c:v>
                </c:pt>
                <c:pt idx="378">
                  <c:v>513127</c:v>
                </c:pt>
                <c:pt idx="379">
                  <c:v>513175</c:v>
                </c:pt>
                <c:pt idx="380">
                  <c:v>513224</c:v>
                </c:pt>
                <c:pt idx="381">
                  <c:v>513268</c:v>
                </c:pt>
                <c:pt idx="382">
                  <c:v>513310</c:v>
                </c:pt>
                <c:pt idx="383">
                  <c:v>513354</c:v>
                </c:pt>
                <c:pt idx="384">
                  <c:v>513395</c:v>
                </c:pt>
                <c:pt idx="385">
                  <c:v>513432</c:v>
                </c:pt>
                <c:pt idx="386">
                  <c:v>513477</c:v>
                </c:pt>
                <c:pt idx="387">
                  <c:v>513513</c:v>
                </c:pt>
                <c:pt idx="388">
                  <c:v>513551</c:v>
                </c:pt>
                <c:pt idx="389">
                  <c:v>513588</c:v>
                </c:pt>
                <c:pt idx="390">
                  <c:v>513625</c:v>
                </c:pt>
                <c:pt idx="391">
                  <c:v>513658</c:v>
                </c:pt>
                <c:pt idx="392">
                  <c:v>513693</c:v>
                </c:pt>
                <c:pt idx="393">
                  <c:v>513728</c:v>
                </c:pt>
                <c:pt idx="394">
                  <c:v>513760</c:v>
                </c:pt>
                <c:pt idx="395">
                  <c:v>513793</c:v>
                </c:pt>
                <c:pt idx="396">
                  <c:v>513831</c:v>
                </c:pt>
                <c:pt idx="397">
                  <c:v>513865</c:v>
                </c:pt>
                <c:pt idx="398">
                  <c:v>513893</c:v>
                </c:pt>
                <c:pt idx="399">
                  <c:v>513923</c:v>
                </c:pt>
                <c:pt idx="400">
                  <c:v>513956</c:v>
                </c:pt>
                <c:pt idx="401">
                  <c:v>513988</c:v>
                </c:pt>
                <c:pt idx="402">
                  <c:v>514017</c:v>
                </c:pt>
                <c:pt idx="403">
                  <c:v>514048</c:v>
                </c:pt>
                <c:pt idx="404">
                  <c:v>514078</c:v>
                </c:pt>
                <c:pt idx="405">
                  <c:v>514110</c:v>
                </c:pt>
                <c:pt idx="406">
                  <c:v>514141</c:v>
                </c:pt>
                <c:pt idx="407">
                  <c:v>514170</c:v>
                </c:pt>
                <c:pt idx="408">
                  <c:v>514202</c:v>
                </c:pt>
                <c:pt idx="409">
                  <c:v>514231</c:v>
                </c:pt>
                <c:pt idx="410">
                  <c:v>514262</c:v>
                </c:pt>
                <c:pt idx="411">
                  <c:v>514292</c:v>
                </c:pt>
                <c:pt idx="412">
                  <c:v>514324</c:v>
                </c:pt>
                <c:pt idx="413">
                  <c:v>514354</c:v>
                </c:pt>
                <c:pt idx="414">
                  <c:v>514384</c:v>
                </c:pt>
                <c:pt idx="415">
                  <c:v>514414</c:v>
                </c:pt>
                <c:pt idx="416">
                  <c:v>514444</c:v>
                </c:pt>
                <c:pt idx="417">
                  <c:v>514473</c:v>
                </c:pt>
                <c:pt idx="418">
                  <c:v>514504</c:v>
                </c:pt>
                <c:pt idx="419">
                  <c:v>514536</c:v>
                </c:pt>
                <c:pt idx="420">
                  <c:v>514567</c:v>
                </c:pt>
                <c:pt idx="421">
                  <c:v>514597</c:v>
                </c:pt>
                <c:pt idx="422">
                  <c:v>514630</c:v>
                </c:pt>
                <c:pt idx="423">
                  <c:v>514662</c:v>
                </c:pt>
                <c:pt idx="424">
                  <c:v>514694</c:v>
                </c:pt>
                <c:pt idx="425">
                  <c:v>514723</c:v>
                </c:pt>
                <c:pt idx="426">
                  <c:v>514751</c:v>
                </c:pt>
                <c:pt idx="427">
                  <c:v>514782</c:v>
                </c:pt>
                <c:pt idx="428">
                  <c:v>514813</c:v>
                </c:pt>
                <c:pt idx="429">
                  <c:v>514846</c:v>
                </c:pt>
                <c:pt idx="430">
                  <c:v>514878</c:v>
                </c:pt>
                <c:pt idx="431">
                  <c:v>514910</c:v>
                </c:pt>
                <c:pt idx="432">
                  <c:v>514941</c:v>
                </c:pt>
                <c:pt idx="433">
                  <c:v>514972</c:v>
                </c:pt>
                <c:pt idx="434">
                  <c:v>515000</c:v>
                </c:pt>
                <c:pt idx="435">
                  <c:v>515033</c:v>
                </c:pt>
                <c:pt idx="436">
                  <c:v>515064</c:v>
                </c:pt>
                <c:pt idx="437">
                  <c:v>515098</c:v>
                </c:pt>
                <c:pt idx="438">
                  <c:v>515130</c:v>
                </c:pt>
                <c:pt idx="439">
                  <c:v>515159</c:v>
                </c:pt>
                <c:pt idx="440">
                  <c:v>515189</c:v>
                </c:pt>
                <c:pt idx="441">
                  <c:v>515221</c:v>
                </c:pt>
                <c:pt idx="442">
                  <c:v>515251</c:v>
                </c:pt>
                <c:pt idx="443">
                  <c:v>515279</c:v>
                </c:pt>
                <c:pt idx="444">
                  <c:v>515308</c:v>
                </c:pt>
                <c:pt idx="445">
                  <c:v>515340</c:v>
                </c:pt>
                <c:pt idx="446">
                  <c:v>515371</c:v>
                </c:pt>
                <c:pt idx="447">
                  <c:v>515403</c:v>
                </c:pt>
                <c:pt idx="448">
                  <c:v>515435</c:v>
                </c:pt>
                <c:pt idx="449">
                  <c:v>515463</c:v>
                </c:pt>
                <c:pt idx="450">
                  <c:v>515492</c:v>
                </c:pt>
                <c:pt idx="451">
                  <c:v>515523</c:v>
                </c:pt>
                <c:pt idx="452">
                  <c:v>515554</c:v>
                </c:pt>
                <c:pt idx="453">
                  <c:v>515584</c:v>
                </c:pt>
                <c:pt idx="454">
                  <c:v>515618</c:v>
                </c:pt>
                <c:pt idx="455">
                  <c:v>515648</c:v>
                </c:pt>
                <c:pt idx="456">
                  <c:v>515680</c:v>
                </c:pt>
                <c:pt idx="457">
                  <c:v>515716</c:v>
                </c:pt>
                <c:pt idx="458">
                  <c:v>515746</c:v>
                </c:pt>
                <c:pt idx="459">
                  <c:v>515776</c:v>
                </c:pt>
                <c:pt idx="460">
                  <c:v>515807</c:v>
                </c:pt>
                <c:pt idx="461">
                  <c:v>515837</c:v>
                </c:pt>
                <c:pt idx="462">
                  <c:v>515868</c:v>
                </c:pt>
                <c:pt idx="463">
                  <c:v>515898</c:v>
                </c:pt>
                <c:pt idx="464">
                  <c:v>515927</c:v>
                </c:pt>
                <c:pt idx="465">
                  <c:v>515957</c:v>
                </c:pt>
                <c:pt idx="466">
                  <c:v>515987</c:v>
                </c:pt>
                <c:pt idx="467">
                  <c:v>516015</c:v>
                </c:pt>
                <c:pt idx="468">
                  <c:v>516041</c:v>
                </c:pt>
                <c:pt idx="469">
                  <c:v>516068</c:v>
                </c:pt>
                <c:pt idx="470">
                  <c:v>516099</c:v>
                </c:pt>
                <c:pt idx="471">
                  <c:v>516127</c:v>
                </c:pt>
                <c:pt idx="472">
                  <c:v>516156</c:v>
                </c:pt>
                <c:pt idx="473">
                  <c:v>516185</c:v>
                </c:pt>
                <c:pt idx="474">
                  <c:v>516215</c:v>
                </c:pt>
                <c:pt idx="475">
                  <c:v>516244</c:v>
                </c:pt>
                <c:pt idx="476">
                  <c:v>516274</c:v>
                </c:pt>
                <c:pt idx="477">
                  <c:v>516301</c:v>
                </c:pt>
                <c:pt idx="478">
                  <c:v>516328</c:v>
                </c:pt>
                <c:pt idx="479">
                  <c:v>516357</c:v>
                </c:pt>
                <c:pt idx="480">
                  <c:v>516386</c:v>
                </c:pt>
                <c:pt idx="481">
                  <c:v>516415</c:v>
                </c:pt>
                <c:pt idx="482">
                  <c:v>516440</c:v>
                </c:pt>
                <c:pt idx="483">
                  <c:v>516470</c:v>
                </c:pt>
                <c:pt idx="484">
                  <c:v>516503</c:v>
                </c:pt>
                <c:pt idx="485">
                  <c:v>516532</c:v>
                </c:pt>
                <c:pt idx="486">
                  <c:v>516560</c:v>
                </c:pt>
                <c:pt idx="487">
                  <c:v>516587</c:v>
                </c:pt>
                <c:pt idx="488">
                  <c:v>516617</c:v>
                </c:pt>
                <c:pt idx="489">
                  <c:v>516645</c:v>
                </c:pt>
                <c:pt idx="490">
                  <c:v>516673</c:v>
                </c:pt>
                <c:pt idx="491">
                  <c:v>516703</c:v>
                </c:pt>
                <c:pt idx="492">
                  <c:v>516735</c:v>
                </c:pt>
                <c:pt idx="493">
                  <c:v>516764</c:v>
                </c:pt>
                <c:pt idx="494">
                  <c:v>516793</c:v>
                </c:pt>
                <c:pt idx="495">
                  <c:v>516823</c:v>
                </c:pt>
                <c:pt idx="496">
                  <c:v>516850</c:v>
                </c:pt>
                <c:pt idx="497">
                  <c:v>516879</c:v>
                </c:pt>
                <c:pt idx="498">
                  <c:v>516908</c:v>
                </c:pt>
                <c:pt idx="499">
                  <c:v>516938</c:v>
                </c:pt>
                <c:pt idx="500">
                  <c:v>516968</c:v>
                </c:pt>
                <c:pt idx="501">
                  <c:v>516996</c:v>
                </c:pt>
                <c:pt idx="502">
                  <c:v>517025</c:v>
                </c:pt>
                <c:pt idx="503">
                  <c:v>517054</c:v>
                </c:pt>
                <c:pt idx="504">
                  <c:v>517081</c:v>
                </c:pt>
                <c:pt idx="505">
                  <c:v>517110</c:v>
                </c:pt>
                <c:pt idx="506">
                  <c:v>517141</c:v>
                </c:pt>
                <c:pt idx="507">
                  <c:v>517170</c:v>
                </c:pt>
                <c:pt idx="508">
                  <c:v>517197</c:v>
                </c:pt>
                <c:pt idx="509">
                  <c:v>517224</c:v>
                </c:pt>
                <c:pt idx="510">
                  <c:v>517256</c:v>
                </c:pt>
                <c:pt idx="511">
                  <c:v>517283</c:v>
                </c:pt>
                <c:pt idx="512">
                  <c:v>517312</c:v>
                </c:pt>
                <c:pt idx="513">
                  <c:v>517342</c:v>
                </c:pt>
                <c:pt idx="514">
                  <c:v>517371</c:v>
                </c:pt>
                <c:pt idx="515">
                  <c:v>517403</c:v>
                </c:pt>
                <c:pt idx="516">
                  <c:v>517431</c:v>
                </c:pt>
                <c:pt idx="517">
                  <c:v>517461</c:v>
                </c:pt>
                <c:pt idx="518">
                  <c:v>517489</c:v>
                </c:pt>
                <c:pt idx="519">
                  <c:v>517519</c:v>
                </c:pt>
                <c:pt idx="520">
                  <c:v>517546</c:v>
                </c:pt>
                <c:pt idx="521">
                  <c:v>517577</c:v>
                </c:pt>
                <c:pt idx="522">
                  <c:v>517610</c:v>
                </c:pt>
                <c:pt idx="523">
                  <c:v>517638</c:v>
                </c:pt>
                <c:pt idx="524">
                  <c:v>517669</c:v>
                </c:pt>
                <c:pt idx="525">
                  <c:v>517697</c:v>
                </c:pt>
                <c:pt idx="526">
                  <c:v>517728</c:v>
                </c:pt>
                <c:pt idx="527">
                  <c:v>517760</c:v>
                </c:pt>
                <c:pt idx="528">
                  <c:v>517791</c:v>
                </c:pt>
                <c:pt idx="529">
                  <c:v>517823</c:v>
                </c:pt>
                <c:pt idx="530">
                  <c:v>517852</c:v>
                </c:pt>
                <c:pt idx="531">
                  <c:v>517881</c:v>
                </c:pt>
                <c:pt idx="532">
                  <c:v>517913</c:v>
                </c:pt>
                <c:pt idx="533">
                  <c:v>517943</c:v>
                </c:pt>
                <c:pt idx="534">
                  <c:v>517975</c:v>
                </c:pt>
                <c:pt idx="535">
                  <c:v>518006</c:v>
                </c:pt>
                <c:pt idx="536">
                  <c:v>518036</c:v>
                </c:pt>
                <c:pt idx="537">
                  <c:v>518064</c:v>
                </c:pt>
                <c:pt idx="538">
                  <c:v>518097</c:v>
                </c:pt>
                <c:pt idx="539">
                  <c:v>518127</c:v>
                </c:pt>
                <c:pt idx="540">
                  <c:v>518156</c:v>
                </c:pt>
                <c:pt idx="541">
                  <c:v>518187</c:v>
                </c:pt>
                <c:pt idx="542">
                  <c:v>518219</c:v>
                </c:pt>
                <c:pt idx="543">
                  <c:v>518250</c:v>
                </c:pt>
                <c:pt idx="544">
                  <c:v>518279</c:v>
                </c:pt>
                <c:pt idx="545">
                  <c:v>518311</c:v>
                </c:pt>
                <c:pt idx="546">
                  <c:v>518342</c:v>
                </c:pt>
                <c:pt idx="547">
                  <c:v>518372</c:v>
                </c:pt>
                <c:pt idx="548">
                  <c:v>518406</c:v>
                </c:pt>
                <c:pt idx="549">
                  <c:v>518439</c:v>
                </c:pt>
                <c:pt idx="550">
                  <c:v>518467</c:v>
                </c:pt>
                <c:pt idx="551">
                  <c:v>518498</c:v>
                </c:pt>
                <c:pt idx="552">
                  <c:v>518526</c:v>
                </c:pt>
                <c:pt idx="553">
                  <c:v>518552</c:v>
                </c:pt>
                <c:pt idx="554">
                  <c:v>518585</c:v>
                </c:pt>
                <c:pt idx="555">
                  <c:v>518615</c:v>
                </c:pt>
                <c:pt idx="556">
                  <c:v>518644</c:v>
                </c:pt>
                <c:pt idx="557">
                  <c:v>518675</c:v>
                </c:pt>
                <c:pt idx="558">
                  <c:v>518706</c:v>
                </c:pt>
                <c:pt idx="559">
                  <c:v>518734</c:v>
                </c:pt>
                <c:pt idx="560">
                  <c:v>518764</c:v>
                </c:pt>
                <c:pt idx="561">
                  <c:v>518795</c:v>
                </c:pt>
                <c:pt idx="562">
                  <c:v>518824</c:v>
                </c:pt>
                <c:pt idx="563">
                  <c:v>518855</c:v>
                </c:pt>
                <c:pt idx="564">
                  <c:v>518886</c:v>
                </c:pt>
                <c:pt idx="565">
                  <c:v>518916</c:v>
                </c:pt>
                <c:pt idx="566">
                  <c:v>518946</c:v>
                </c:pt>
                <c:pt idx="567">
                  <c:v>518978</c:v>
                </c:pt>
                <c:pt idx="568">
                  <c:v>519004</c:v>
                </c:pt>
                <c:pt idx="569">
                  <c:v>519035</c:v>
                </c:pt>
                <c:pt idx="570">
                  <c:v>519065</c:v>
                </c:pt>
                <c:pt idx="571">
                  <c:v>519096</c:v>
                </c:pt>
                <c:pt idx="572">
                  <c:v>519127</c:v>
                </c:pt>
                <c:pt idx="573">
                  <c:v>519158</c:v>
                </c:pt>
                <c:pt idx="574">
                  <c:v>519191</c:v>
                </c:pt>
                <c:pt idx="575">
                  <c:v>519220</c:v>
                </c:pt>
                <c:pt idx="576">
                  <c:v>519249</c:v>
                </c:pt>
                <c:pt idx="577">
                  <c:v>519281</c:v>
                </c:pt>
                <c:pt idx="578">
                  <c:v>519315</c:v>
                </c:pt>
                <c:pt idx="579">
                  <c:v>519345</c:v>
                </c:pt>
                <c:pt idx="580">
                  <c:v>519373</c:v>
                </c:pt>
                <c:pt idx="581">
                  <c:v>519405</c:v>
                </c:pt>
                <c:pt idx="582">
                  <c:v>519438</c:v>
                </c:pt>
                <c:pt idx="583">
                  <c:v>519466</c:v>
                </c:pt>
                <c:pt idx="584">
                  <c:v>519490</c:v>
                </c:pt>
                <c:pt idx="585">
                  <c:v>519523</c:v>
                </c:pt>
                <c:pt idx="586">
                  <c:v>519553</c:v>
                </c:pt>
                <c:pt idx="587">
                  <c:v>519580</c:v>
                </c:pt>
                <c:pt idx="588">
                  <c:v>519609</c:v>
                </c:pt>
                <c:pt idx="589">
                  <c:v>519640</c:v>
                </c:pt>
                <c:pt idx="590">
                  <c:v>519668</c:v>
                </c:pt>
                <c:pt idx="591">
                  <c:v>519696</c:v>
                </c:pt>
                <c:pt idx="592">
                  <c:v>519724</c:v>
                </c:pt>
                <c:pt idx="593">
                  <c:v>519754</c:v>
                </c:pt>
                <c:pt idx="594">
                  <c:v>519783</c:v>
                </c:pt>
                <c:pt idx="595">
                  <c:v>519813</c:v>
                </c:pt>
                <c:pt idx="596">
                  <c:v>519844</c:v>
                </c:pt>
                <c:pt idx="597">
                  <c:v>519873</c:v>
                </c:pt>
                <c:pt idx="598">
                  <c:v>519905</c:v>
                </c:pt>
                <c:pt idx="599">
                  <c:v>519935</c:v>
                </c:pt>
                <c:pt idx="600">
                  <c:v>519960</c:v>
                </c:pt>
                <c:pt idx="601">
                  <c:v>519990</c:v>
                </c:pt>
                <c:pt idx="602">
                  <c:v>520021</c:v>
                </c:pt>
                <c:pt idx="603">
                  <c:v>520048</c:v>
                </c:pt>
                <c:pt idx="604">
                  <c:v>520080</c:v>
                </c:pt>
                <c:pt idx="605">
                  <c:v>520109</c:v>
                </c:pt>
                <c:pt idx="606">
                  <c:v>520138</c:v>
                </c:pt>
                <c:pt idx="607">
                  <c:v>520168</c:v>
                </c:pt>
                <c:pt idx="608">
                  <c:v>520196</c:v>
                </c:pt>
                <c:pt idx="609">
                  <c:v>520224</c:v>
                </c:pt>
                <c:pt idx="610">
                  <c:v>520256</c:v>
                </c:pt>
                <c:pt idx="611">
                  <c:v>520286</c:v>
                </c:pt>
                <c:pt idx="612">
                  <c:v>520321</c:v>
                </c:pt>
                <c:pt idx="613">
                  <c:v>520351</c:v>
                </c:pt>
                <c:pt idx="614">
                  <c:v>520381</c:v>
                </c:pt>
                <c:pt idx="615">
                  <c:v>520410</c:v>
                </c:pt>
                <c:pt idx="616">
                  <c:v>520442</c:v>
                </c:pt>
                <c:pt idx="617">
                  <c:v>520472</c:v>
                </c:pt>
                <c:pt idx="618">
                  <c:v>520501</c:v>
                </c:pt>
                <c:pt idx="619">
                  <c:v>520531</c:v>
                </c:pt>
                <c:pt idx="620">
                  <c:v>520560</c:v>
                </c:pt>
                <c:pt idx="621">
                  <c:v>520590</c:v>
                </c:pt>
                <c:pt idx="622">
                  <c:v>520620</c:v>
                </c:pt>
                <c:pt idx="623">
                  <c:v>520652</c:v>
                </c:pt>
                <c:pt idx="624">
                  <c:v>520680</c:v>
                </c:pt>
                <c:pt idx="625">
                  <c:v>520711</c:v>
                </c:pt>
                <c:pt idx="626">
                  <c:v>520743</c:v>
                </c:pt>
                <c:pt idx="627">
                  <c:v>520775</c:v>
                </c:pt>
                <c:pt idx="628">
                  <c:v>520803</c:v>
                </c:pt>
                <c:pt idx="629">
                  <c:v>520832</c:v>
                </c:pt>
                <c:pt idx="630">
                  <c:v>520861</c:v>
                </c:pt>
                <c:pt idx="631">
                  <c:v>520892</c:v>
                </c:pt>
                <c:pt idx="632">
                  <c:v>520923</c:v>
                </c:pt>
                <c:pt idx="633">
                  <c:v>520952</c:v>
                </c:pt>
                <c:pt idx="634">
                  <c:v>520980</c:v>
                </c:pt>
                <c:pt idx="635">
                  <c:v>521012</c:v>
                </c:pt>
                <c:pt idx="636">
                  <c:v>521044</c:v>
                </c:pt>
                <c:pt idx="637">
                  <c:v>521073</c:v>
                </c:pt>
                <c:pt idx="638">
                  <c:v>521103</c:v>
                </c:pt>
                <c:pt idx="639">
                  <c:v>521130</c:v>
                </c:pt>
                <c:pt idx="640">
                  <c:v>521159</c:v>
                </c:pt>
                <c:pt idx="641">
                  <c:v>521188</c:v>
                </c:pt>
                <c:pt idx="642">
                  <c:v>521219</c:v>
                </c:pt>
                <c:pt idx="643">
                  <c:v>521251</c:v>
                </c:pt>
                <c:pt idx="644">
                  <c:v>521281</c:v>
                </c:pt>
                <c:pt idx="645">
                  <c:v>521314</c:v>
                </c:pt>
                <c:pt idx="646">
                  <c:v>521343</c:v>
                </c:pt>
                <c:pt idx="647">
                  <c:v>521376</c:v>
                </c:pt>
                <c:pt idx="648">
                  <c:v>521411</c:v>
                </c:pt>
                <c:pt idx="649">
                  <c:v>521440</c:v>
                </c:pt>
                <c:pt idx="650">
                  <c:v>521467</c:v>
                </c:pt>
                <c:pt idx="651">
                  <c:v>521500</c:v>
                </c:pt>
                <c:pt idx="652">
                  <c:v>521528</c:v>
                </c:pt>
                <c:pt idx="653">
                  <c:v>521558</c:v>
                </c:pt>
                <c:pt idx="654">
                  <c:v>521588</c:v>
                </c:pt>
                <c:pt idx="655">
                  <c:v>521618</c:v>
                </c:pt>
                <c:pt idx="656">
                  <c:v>521647</c:v>
                </c:pt>
                <c:pt idx="657">
                  <c:v>521676</c:v>
                </c:pt>
                <c:pt idx="658">
                  <c:v>521706</c:v>
                </c:pt>
                <c:pt idx="659">
                  <c:v>521733</c:v>
                </c:pt>
                <c:pt idx="660">
                  <c:v>521763</c:v>
                </c:pt>
                <c:pt idx="661">
                  <c:v>521794</c:v>
                </c:pt>
                <c:pt idx="662">
                  <c:v>521823</c:v>
                </c:pt>
                <c:pt idx="663">
                  <c:v>521850</c:v>
                </c:pt>
                <c:pt idx="664">
                  <c:v>521883</c:v>
                </c:pt>
                <c:pt idx="665">
                  <c:v>521913</c:v>
                </c:pt>
                <c:pt idx="666">
                  <c:v>521944</c:v>
                </c:pt>
                <c:pt idx="667">
                  <c:v>521976</c:v>
                </c:pt>
                <c:pt idx="668">
                  <c:v>522008</c:v>
                </c:pt>
                <c:pt idx="669">
                  <c:v>522037</c:v>
                </c:pt>
                <c:pt idx="670">
                  <c:v>522068</c:v>
                </c:pt>
                <c:pt idx="671">
                  <c:v>522100</c:v>
                </c:pt>
                <c:pt idx="672">
                  <c:v>522133</c:v>
                </c:pt>
                <c:pt idx="673">
                  <c:v>522164</c:v>
                </c:pt>
                <c:pt idx="674">
                  <c:v>522196</c:v>
                </c:pt>
                <c:pt idx="675">
                  <c:v>522225</c:v>
                </c:pt>
                <c:pt idx="676">
                  <c:v>522258</c:v>
                </c:pt>
                <c:pt idx="677">
                  <c:v>522287</c:v>
                </c:pt>
                <c:pt idx="678">
                  <c:v>522313</c:v>
                </c:pt>
                <c:pt idx="679">
                  <c:v>522350</c:v>
                </c:pt>
                <c:pt idx="680">
                  <c:v>522379</c:v>
                </c:pt>
                <c:pt idx="681">
                  <c:v>522408</c:v>
                </c:pt>
                <c:pt idx="682">
                  <c:v>522440</c:v>
                </c:pt>
                <c:pt idx="683">
                  <c:v>522470</c:v>
                </c:pt>
                <c:pt idx="684">
                  <c:v>522497</c:v>
                </c:pt>
                <c:pt idx="685">
                  <c:v>522528</c:v>
                </c:pt>
                <c:pt idx="686">
                  <c:v>522555</c:v>
                </c:pt>
                <c:pt idx="687">
                  <c:v>522585</c:v>
                </c:pt>
                <c:pt idx="688">
                  <c:v>522615</c:v>
                </c:pt>
                <c:pt idx="689">
                  <c:v>522647</c:v>
                </c:pt>
                <c:pt idx="690">
                  <c:v>522678</c:v>
                </c:pt>
                <c:pt idx="691">
                  <c:v>522711</c:v>
                </c:pt>
                <c:pt idx="692">
                  <c:v>522736</c:v>
                </c:pt>
                <c:pt idx="693">
                  <c:v>522768</c:v>
                </c:pt>
                <c:pt idx="694">
                  <c:v>522796</c:v>
                </c:pt>
                <c:pt idx="695">
                  <c:v>522826</c:v>
                </c:pt>
                <c:pt idx="696">
                  <c:v>522855</c:v>
                </c:pt>
                <c:pt idx="697">
                  <c:v>522887</c:v>
                </c:pt>
                <c:pt idx="698">
                  <c:v>522914</c:v>
                </c:pt>
                <c:pt idx="699">
                  <c:v>522940</c:v>
                </c:pt>
                <c:pt idx="700">
                  <c:v>522969</c:v>
                </c:pt>
                <c:pt idx="701">
                  <c:v>522996</c:v>
                </c:pt>
                <c:pt idx="702">
                  <c:v>523028</c:v>
                </c:pt>
                <c:pt idx="703">
                  <c:v>523056</c:v>
                </c:pt>
                <c:pt idx="704">
                  <c:v>523084</c:v>
                </c:pt>
                <c:pt idx="705">
                  <c:v>523110</c:v>
                </c:pt>
                <c:pt idx="706">
                  <c:v>523140</c:v>
                </c:pt>
                <c:pt idx="707">
                  <c:v>523170</c:v>
                </c:pt>
                <c:pt idx="708">
                  <c:v>523197</c:v>
                </c:pt>
                <c:pt idx="709">
                  <c:v>523226</c:v>
                </c:pt>
                <c:pt idx="710">
                  <c:v>523256</c:v>
                </c:pt>
                <c:pt idx="711">
                  <c:v>523283</c:v>
                </c:pt>
                <c:pt idx="712">
                  <c:v>523315</c:v>
                </c:pt>
                <c:pt idx="713">
                  <c:v>523345</c:v>
                </c:pt>
                <c:pt idx="714">
                  <c:v>523372</c:v>
                </c:pt>
                <c:pt idx="715">
                  <c:v>523402</c:v>
                </c:pt>
                <c:pt idx="716">
                  <c:v>523430</c:v>
                </c:pt>
                <c:pt idx="717">
                  <c:v>523461</c:v>
                </c:pt>
                <c:pt idx="718">
                  <c:v>523490</c:v>
                </c:pt>
                <c:pt idx="719">
                  <c:v>523516</c:v>
                </c:pt>
                <c:pt idx="720">
                  <c:v>523545</c:v>
                </c:pt>
                <c:pt idx="721">
                  <c:v>523576</c:v>
                </c:pt>
                <c:pt idx="722">
                  <c:v>523603</c:v>
                </c:pt>
                <c:pt idx="723">
                  <c:v>523633</c:v>
                </c:pt>
                <c:pt idx="724">
                  <c:v>523659</c:v>
                </c:pt>
                <c:pt idx="725">
                  <c:v>523691</c:v>
                </c:pt>
                <c:pt idx="726">
                  <c:v>523721</c:v>
                </c:pt>
                <c:pt idx="727">
                  <c:v>523750</c:v>
                </c:pt>
                <c:pt idx="728">
                  <c:v>523780</c:v>
                </c:pt>
                <c:pt idx="729">
                  <c:v>523810</c:v>
                </c:pt>
                <c:pt idx="730">
                  <c:v>523837</c:v>
                </c:pt>
                <c:pt idx="731">
                  <c:v>523864</c:v>
                </c:pt>
                <c:pt idx="732">
                  <c:v>523894</c:v>
                </c:pt>
                <c:pt idx="733">
                  <c:v>523922</c:v>
                </c:pt>
                <c:pt idx="734">
                  <c:v>523954</c:v>
                </c:pt>
                <c:pt idx="735">
                  <c:v>523985</c:v>
                </c:pt>
                <c:pt idx="736">
                  <c:v>524015</c:v>
                </c:pt>
                <c:pt idx="737">
                  <c:v>524044</c:v>
                </c:pt>
                <c:pt idx="738">
                  <c:v>524076</c:v>
                </c:pt>
                <c:pt idx="739">
                  <c:v>524105</c:v>
                </c:pt>
                <c:pt idx="740">
                  <c:v>524137</c:v>
                </c:pt>
                <c:pt idx="741">
                  <c:v>524164</c:v>
                </c:pt>
                <c:pt idx="742">
                  <c:v>524194</c:v>
                </c:pt>
                <c:pt idx="743">
                  <c:v>524225</c:v>
                </c:pt>
                <c:pt idx="744">
                  <c:v>524256</c:v>
                </c:pt>
                <c:pt idx="745">
                  <c:v>524286</c:v>
                </c:pt>
                <c:pt idx="746">
                  <c:v>524315</c:v>
                </c:pt>
                <c:pt idx="747">
                  <c:v>524346</c:v>
                </c:pt>
                <c:pt idx="748">
                  <c:v>524375</c:v>
                </c:pt>
                <c:pt idx="749">
                  <c:v>524401</c:v>
                </c:pt>
                <c:pt idx="750">
                  <c:v>524432</c:v>
                </c:pt>
                <c:pt idx="751">
                  <c:v>524466</c:v>
                </c:pt>
                <c:pt idx="752">
                  <c:v>524496</c:v>
                </c:pt>
                <c:pt idx="753">
                  <c:v>524527</c:v>
                </c:pt>
                <c:pt idx="754">
                  <c:v>524557</c:v>
                </c:pt>
                <c:pt idx="755">
                  <c:v>524586</c:v>
                </c:pt>
                <c:pt idx="756">
                  <c:v>524619</c:v>
                </c:pt>
                <c:pt idx="757">
                  <c:v>524650</c:v>
                </c:pt>
                <c:pt idx="758">
                  <c:v>524681</c:v>
                </c:pt>
                <c:pt idx="759">
                  <c:v>524716</c:v>
                </c:pt>
                <c:pt idx="760">
                  <c:v>524745</c:v>
                </c:pt>
                <c:pt idx="761">
                  <c:v>524776</c:v>
                </c:pt>
                <c:pt idx="762">
                  <c:v>524810</c:v>
                </c:pt>
                <c:pt idx="763">
                  <c:v>524840</c:v>
                </c:pt>
                <c:pt idx="764">
                  <c:v>524870</c:v>
                </c:pt>
                <c:pt idx="765">
                  <c:v>524900</c:v>
                </c:pt>
                <c:pt idx="766">
                  <c:v>524930</c:v>
                </c:pt>
                <c:pt idx="767">
                  <c:v>524961</c:v>
                </c:pt>
                <c:pt idx="768">
                  <c:v>524992</c:v>
                </c:pt>
                <c:pt idx="769">
                  <c:v>525023</c:v>
                </c:pt>
                <c:pt idx="770">
                  <c:v>525056</c:v>
                </c:pt>
                <c:pt idx="771">
                  <c:v>525088</c:v>
                </c:pt>
                <c:pt idx="772">
                  <c:v>525118</c:v>
                </c:pt>
                <c:pt idx="773">
                  <c:v>525149</c:v>
                </c:pt>
                <c:pt idx="774">
                  <c:v>525181</c:v>
                </c:pt>
                <c:pt idx="775">
                  <c:v>525207</c:v>
                </c:pt>
                <c:pt idx="776">
                  <c:v>525240</c:v>
                </c:pt>
                <c:pt idx="777">
                  <c:v>525271</c:v>
                </c:pt>
                <c:pt idx="778">
                  <c:v>525302</c:v>
                </c:pt>
                <c:pt idx="779">
                  <c:v>525333</c:v>
                </c:pt>
                <c:pt idx="780">
                  <c:v>525363</c:v>
                </c:pt>
                <c:pt idx="781">
                  <c:v>525394</c:v>
                </c:pt>
                <c:pt idx="782">
                  <c:v>525426</c:v>
                </c:pt>
                <c:pt idx="783">
                  <c:v>525453</c:v>
                </c:pt>
                <c:pt idx="784">
                  <c:v>525480</c:v>
                </c:pt>
                <c:pt idx="785">
                  <c:v>525514</c:v>
                </c:pt>
                <c:pt idx="786">
                  <c:v>525541</c:v>
                </c:pt>
                <c:pt idx="787">
                  <c:v>525572</c:v>
                </c:pt>
                <c:pt idx="788">
                  <c:v>525602</c:v>
                </c:pt>
                <c:pt idx="789">
                  <c:v>525633</c:v>
                </c:pt>
                <c:pt idx="790">
                  <c:v>525663</c:v>
                </c:pt>
                <c:pt idx="791">
                  <c:v>525689</c:v>
                </c:pt>
                <c:pt idx="792">
                  <c:v>525718</c:v>
                </c:pt>
                <c:pt idx="793">
                  <c:v>525748</c:v>
                </c:pt>
                <c:pt idx="794">
                  <c:v>525779</c:v>
                </c:pt>
                <c:pt idx="795">
                  <c:v>525808</c:v>
                </c:pt>
                <c:pt idx="796">
                  <c:v>525837</c:v>
                </c:pt>
                <c:pt idx="797">
                  <c:v>525872</c:v>
                </c:pt>
                <c:pt idx="798">
                  <c:v>525902</c:v>
                </c:pt>
                <c:pt idx="799">
                  <c:v>525931</c:v>
                </c:pt>
                <c:pt idx="800">
                  <c:v>525960</c:v>
                </c:pt>
                <c:pt idx="801">
                  <c:v>525990</c:v>
                </c:pt>
                <c:pt idx="802">
                  <c:v>526022</c:v>
                </c:pt>
                <c:pt idx="803">
                  <c:v>526052</c:v>
                </c:pt>
                <c:pt idx="804">
                  <c:v>526079</c:v>
                </c:pt>
                <c:pt idx="805">
                  <c:v>526108</c:v>
                </c:pt>
                <c:pt idx="806">
                  <c:v>526141</c:v>
                </c:pt>
                <c:pt idx="807">
                  <c:v>526174</c:v>
                </c:pt>
                <c:pt idx="808">
                  <c:v>526202</c:v>
                </c:pt>
                <c:pt idx="809">
                  <c:v>526229</c:v>
                </c:pt>
                <c:pt idx="810">
                  <c:v>526259</c:v>
                </c:pt>
                <c:pt idx="811">
                  <c:v>526287</c:v>
                </c:pt>
                <c:pt idx="812">
                  <c:v>526322</c:v>
                </c:pt>
                <c:pt idx="813">
                  <c:v>526348</c:v>
                </c:pt>
                <c:pt idx="814">
                  <c:v>526376</c:v>
                </c:pt>
                <c:pt idx="815">
                  <c:v>526406</c:v>
                </c:pt>
                <c:pt idx="816">
                  <c:v>526436</c:v>
                </c:pt>
                <c:pt idx="817">
                  <c:v>526467</c:v>
                </c:pt>
                <c:pt idx="818">
                  <c:v>526494</c:v>
                </c:pt>
                <c:pt idx="819">
                  <c:v>526522</c:v>
                </c:pt>
                <c:pt idx="820">
                  <c:v>526553</c:v>
                </c:pt>
                <c:pt idx="821">
                  <c:v>526587</c:v>
                </c:pt>
                <c:pt idx="822">
                  <c:v>526617</c:v>
                </c:pt>
                <c:pt idx="823">
                  <c:v>526648</c:v>
                </c:pt>
                <c:pt idx="824">
                  <c:v>526677</c:v>
                </c:pt>
                <c:pt idx="825">
                  <c:v>526711</c:v>
                </c:pt>
                <c:pt idx="826">
                  <c:v>526742</c:v>
                </c:pt>
                <c:pt idx="827">
                  <c:v>526775</c:v>
                </c:pt>
                <c:pt idx="828">
                  <c:v>526804</c:v>
                </c:pt>
                <c:pt idx="829">
                  <c:v>526834</c:v>
                </c:pt>
                <c:pt idx="830">
                  <c:v>526870</c:v>
                </c:pt>
                <c:pt idx="831">
                  <c:v>526899</c:v>
                </c:pt>
                <c:pt idx="832">
                  <c:v>526931</c:v>
                </c:pt>
                <c:pt idx="833">
                  <c:v>526961</c:v>
                </c:pt>
                <c:pt idx="834">
                  <c:v>526992</c:v>
                </c:pt>
                <c:pt idx="835">
                  <c:v>527020</c:v>
                </c:pt>
                <c:pt idx="836">
                  <c:v>527049</c:v>
                </c:pt>
                <c:pt idx="837">
                  <c:v>527078</c:v>
                </c:pt>
                <c:pt idx="838">
                  <c:v>527109</c:v>
                </c:pt>
                <c:pt idx="839">
                  <c:v>527139</c:v>
                </c:pt>
                <c:pt idx="840">
                  <c:v>527167</c:v>
                </c:pt>
                <c:pt idx="841">
                  <c:v>527195</c:v>
                </c:pt>
                <c:pt idx="842">
                  <c:v>527222</c:v>
                </c:pt>
                <c:pt idx="843">
                  <c:v>527251</c:v>
                </c:pt>
                <c:pt idx="844">
                  <c:v>527278</c:v>
                </c:pt>
                <c:pt idx="845">
                  <c:v>527307</c:v>
                </c:pt>
                <c:pt idx="846">
                  <c:v>527338</c:v>
                </c:pt>
                <c:pt idx="847">
                  <c:v>527367</c:v>
                </c:pt>
                <c:pt idx="848">
                  <c:v>527395</c:v>
                </c:pt>
                <c:pt idx="849">
                  <c:v>527421</c:v>
                </c:pt>
                <c:pt idx="850">
                  <c:v>527450</c:v>
                </c:pt>
                <c:pt idx="851">
                  <c:v>527480</c:v>
                </c:pt>
                <c:pt idx="852">
                  <c:v>527511</c:v>
                </c:pt>
                <c:pt idx="853">
                  <c:v>527538</c:v>
                </c:pt>
                <c:pt idx="854">
                  <c:v>527571</c:v>
                </c:pt>
                <c:pt idx="855">
                  <c:v>527603</c:v>
                </c:pt>
                <c:pt idx="856">
                  <c:v>527635</c:v>
                </c:pt>
                <c:pt idx="857">
                  <c:v>527665</c:v>
                </c:pt>
                <c:pt idx="858">
                  <c:v>527696</c:v>
                </c:pt>
                <c:pt idx="859">
                  <c:v>527724</c:v>
                </c:pt>
                <c:pt idx="860">
                  <c:v>527754</c:v>
                </c:pt>
                <c:pt idx="861">
                  <c:v>527784</c:v>
                </c:pt>
                <c:pt idx="862">
                  <c:v>527814</c:v>
                </c:pt>
                <c:pt idx="863">
                  <c:v>527843</c:v>
                </c:pt>
                <c:pt idx="864">
                  <c:v>527873</c:v>
                </c:pt>
                <c:pt idx="865">
                  <c:v>527905</c:v>
                </c:pt>
                <c:pt idx="866">
                  <c:v>527937</c:v>
                </c:pt>
                <c:pt idx="867">
                  <c:v>527967</c:v>
                </c:pt>
                <c:pt idx="868">
                  <c:v>527995</c:v>
                </c:pt>
                <c:pt idx="869">
                  <c:v>528025</c:v>
                </c:pt>
                <c:pt idx="870">
                  <c:v>528054</c:v>
                </c:pt>
                <c:pt idx="871">
                  <c:v>528084</c:v>
                </c:pt>
                <c:pt idx="872">
                  <c:v>528113</c:v>
                </c:pt>
                <c:pt idx="873">
                  <c:v>528142</c:v>
                </c:pt>
                <c:pt idx="874">
                  <c:v>528169</c:v>
                </c:pt>
                <c:pt idx="875">
                  <c:v>528198</c:v>
                </c:pt>
                <c:pt idx="876">
                  <c:v>528228</c:v>
                </c:pt>
                <c:pt idx="877">
                  <c:v>528256</c:v>
                </c:pt>
                <c:pt idx="878">
                  <c:v>528285</c:v>
                </c:pt>
                <c:pt idx="879">
                  <c:v>528317</c:v>
                </c:pt>
                <c:pt idx="880">
                  <c:v>528347</c:v>
                </c:pt>
                <c:pt idx="881">
                  <c:v>528376</c:v>
                </c:pt>
                <c:pt idx="882">
                  <c:v>528403</c:v>
                </c:pt>
                <c:pt idx="883">
                  <c:v>528432</c:v>
                </c:pt>
                <c:pt idx="884">
                  <c:v>528457</c:v>
                </c:pt>
                <c:pt idx="885">
                  <c:v>528484</c:v>
                </c:pt>
                <c:pt idx="886">
                  <c:v>528513</c:v>
                </c:pt>
                <c:pt idx="887">
                  <c:v>528541</c:v>
                </c:pt>
                <c:pt idx="888">
                  <c:v>528571</c:v>
                </c:pt>
                <c:pt idx="889">
                  <c:v>528599</c:v>
                </c:pt>
                <c:pt idx="890">
                  <c:v>528628</c:v>
                </c:pt>
                <c:pt idx="891">
                  <c:v>528656</c:v>
                </c:pt>
                <c:pt idx="892">
                  <c:v>528684</c:v>
                </c:pt>
                <c:pt idx="893">
                  <c:v>528715</c:v>
                </c:pt>
                <c:pt idx="894">
                  <c:v>528742</c:v>
                </c:pt>
                <c:pt idx="895">
                  <c:v>528769</c:v>
                </c:pt>
                <c:pt idx="896">
                  <c:v>528802</c:v>
                </c:pt>
                <c:pt idx="897">
                  <c:v>528831</c:v>
                </c:pt>
                <c:pt idx="898">
                  <c:v>528857</c:v>
                </c:pt>
                <c:pt idx="899">
                  <c:v>528887</c:v>
                </c:pt>
                <c:pt idx="900">
                  <c:v>528915</c:v>
                </c:pt>
                <c:pt idx="901">
                  <c:v>528944</c:v>
                </c:pt>
                <c:pt idx="902">
                  <c:v>528974</c:v>
                </c:pt>
                <c:pt idx="903">
                  <c:v>529005</c:v>
                </c:pt>
                <c:pt idx="904">
                  <c:v>529036</c:v>
                </c:pt>
                <c:pt idx="905">
                  <c:v>529068</c:v>
                </c:pt>
                <c:pt idx="906">
                  <c:v>529097</c:v>
                </c:pt>
                <c:pt idx="907">
                  <c:v>529127</c:v>
                </c:pt>
                <c:pt idx="908">
                  <c:v>529156</c:v>
                </c:pt>
                <c:pt idx="909">
                  <c:v>529188</c:v>
                </c:pt>
                <c:pt idx="910">
                  <c:v>529217</c:v>
                </c:pt>
                <c:pt idx="911">
                  <c:v>529246</c:v>
                </c:pt>
                <c:pt idx="912">
                  <c:v>529278</c:v>
                </c:pt>
                <c:pt idx="913">
                  <c:v>529305</c:v>
                </c:pt>
                <c:pt idx="914">
                  <c:v>529336</c:v>
                </c:pt>
                <c:pt idx="915">
                  <c:v>529365</c:v>
                </c:pt>
                <c:pt idx="916">
                  <c:v>529400</c:v>
                </c:pt>
                <c:pt idx="917">
                  <c:v>529432</c:v>
                </c:pt>
                <c:pt idx="918">
                  <c:v>529461</c:v>
                </c:pt>
                <c:pt idx="919">
                  <c:v>529491</c:v>
                </c:pt>
                <c:pt idx="920">
                  <c:v>529528</c:v>
                </c:pt>
                <c:pt idx="921">
                  <c:v>529561</c:v>
                </c:pt>
                <c:pt idx="922">
                  <c:v>529593</c:v>
                </c:pt>
                <c:pt idx="923">
                  <c:v>529623</c:v>
                </c:pt>
                <c:pt idx="924">
                  <c:v>529654</c:v>
                </c:pt>
                <c:pt idx="925">
                  <c:v>529681</c:v>
                </c:pt>
                <c:pt idx="926">
                  <c:v>529712</c:v>
                </c:pt>
                <c:pt idx="927">
                  <c:v>529742</c:v>
                </c:pt>
                <c:pt idx="928">
                  <c:v>529773</c:v>
                </c:pt>
                <c:pt idx="929">
                  <c:v>529802</c:v>
                </c:pt>
                <c:pt idx="930">
                  <c:v>529830</c:v>
                </c:pt>
                <c:pt idx="931">
                  <c:v>529861</c:v>
                </c:pt>
                <c:pt idx="932">
                  <c:v>529891</c:v>
                </c:pt>
                <c:pt idx="933">
                  <c:v>529924</c:v>
                </c:pt>
                <c:pt idx="934">
                  <c:v>529956</c:v>
                </c:pt>
                <c:pt idx="935">
                  <c:v>529986</c:v>
                </c:pt>
                <c:pt idx="936">
                  <c:v>530019</c:v>
                </c:pt>
                <c:pt idx="937">
                  <c:v>530048</c:v>
                </c:pt>
                <c:pt idx="938">
                  <c:v>530079</c:v>
                </c:pt>
                <c:pt idx="939">
                  <c:v>530106</c:v>
                </c:pt>
                <c:pt idx="940">
                  <c:v>530136</c:v>
                </c:pt>
                <c:pt idx="941">
                  <c:v>530170</c:v>
                </c:pt>
                <c:pt idx="942">
                  <c:v>530196</c:v>
                </c:pt>
                <c:pt idx="943">
                  <c:v>530226</c:v>
                </c:pt>
                <c:pt idx="944">
                  <c:v>530255</c:v>
                </c:pt>
                <c:pt idx="945">
                  <c:v>530287</c:v>
                </c:pt>
                <c:pt idx="946">
                  <c:v>530315</c:v>
                </c:pt>
                <c:pt idx="947">
                  <c:v>530345</c:v>
                </c:pt>
                <c:pt idx="948">
                  <c:v>530376</c:v>
                </c:pt>
                <c:pt idx="949">
                  <c:v>530403</c:v>
                </c:pt>
                <c:pt idx="950">
                  <c:v>530432</c:v>
                </c:pt>
                <c:pt idx="951">
                  <c:v>530464</c:v>
                </c:pt>
                <c:pt idx="952">
                  <c:v>530495</c:v>
                </c:pt>
                <c:pt idx="953">
                  <c:v>530525</c:v>
                </c:pt>
                <c:pt idx="954">
                  <c:v>530555</c:v>
                </c:pt>
                <c:pt idx="955">
                  <c:v>530587</c:v>
                </c:pt>
                <c:pt idx="956">
                  <c:v>530619</c:v>
                </c:pt>
                <c:pt idx="957">
                  <c:v>530650</c:v>
                </c:pt>
                <c:pt idx="958">
                  <c:v>530680</c:v>
                </c:pt>
                <c:pt idx="959">
                  <c:v>530710</c:v>
                </c:pt>
                <c:pt idx="960">
                  <c:v>530742</c:v>
                </c:pt>
                <c:pt idx="961">
                  <c:v>530771</c:v>
                </c:pt>
                <c:pt idx="962">
                  <c:v>530802</c:v>
                </c:pt>
                <c:pt idx="963">
                  <c:v>530837</c:v>
                </c:pt>
                <c:pt idx="964">
                  <c:v>530866</c:v>
                </c:pt>
                <c:pt idx="965">
                  <c:v>530897</c:v>
                </c:pt>
                <c:pt idx="966">
                  <c:v>530928</c:v>
                </c:pt>
                <c:pt idx="967">
                  <c:v>530959</c:v>
                </c:pt>
                <c:pt idx="968">
                  <c:v>530988</c:v>
                </c:pt>
                <c:pt idx="969">
                  <c:v>531020</c:v>
                </c:pt>
                <c:pt idx="970">
                  <c:v>531048</c:v>
                </c:pt>
                <c:pt idx="971">
                  <c:v>531076</c:v>
                </c:pt>
                <c:pt idx="972">
                  <c:v>531106</c:v>
                </c:pt>
                <c:pt idx="973">
                  <c:v>531134</c:v>
                </c:pt>
                <c:pt idx="974">
                  <c:v>531163</c:v>
                </c:pt>
                <c:pt idx="975">
                  <c:v>531195</c:v>
                </c:pt>
                <c:pt idx="976">
                  <c:v>531225</c:v>
                </c:pt>
                <c:pt idx="977">
                  <c:v>531251</c:v>
                </c:pt>
                <c:pt idx="978">
                  <c:v>531278</c:v>
                </c:pt>
                <c:pt idx="979">
                  <c:v>531307</c:v>
                </c:pt>
                <c:pt idx="980">
                  <c:v>531340</c:v>
                </c:pt>
                <c:pt idx="981">
                  <c:v>531368</c:v>
                </c:pt>
                <c:pt idx="982">
                  <c:v>531397</c:v>
                </c:pt>
                <c:pt idx="983">
                  <c:v>531429</c:v>
                </c:pt>
                <c:pt idx="984">
                  <c:v>531459</c:v>
                </c:pt>
                <c:pt idx="985">
                  <c:v>531491</c:v>
                </c:pt>
                <c:pt idx="986">
                  <c:v>531520</c:v>
                </c:pt>
                <c:pt idx="987">
                  <c:v>531547</c:v>
                </c:pt>
                <c:pt idx="988">
                  <c:v>531580</c:v>
                </c:pt>
                <c:pt idx="989">
                  <c:v>531612</c:v>
                </c:pt>
                <c:pt idx="990">
                  <c:v>531641</c:v>
                </c:pt>
                <c:pt idx="991">
                  <c:v>531671</c:v>
                </c:pt>
                <c:pt idx="992">
                  <c:v>531702</c:v>
                </c:pt>
                <c:pt idx="993">
                  <c:v>531732</c:v>
                </c:pt>
                <c:pt idx="994">
                  <c:v>531762</c:v>
                </c:pt>
                <c:pt idx="995">
                  <c:v>531794</c:v>
                </c:pt>
                <c:pt idx="996">
                  <c:v>531823</c:v>
                </c:pt>
                <c:pt idx="997">
                  <c:v>531849</c:v>
                </c:pt>
                <c:pt idx="998">
                  <c:v>531879</c:v>
                </c:pt>
                <c:pt idx="999">
                  <c:v>531908</c:v>
                </c:pt>
              </c:numCache>
            </c:numRef>
          </c:val>
          <c:smooth val="0"/>
          <c:extLst>
            <c:ext xmlns:c16="http://schemas.microsoft.com/office/drawing/2014/chart" uri="{C3380CC4-5D6E-409C-BE32-E72D297353CC}">
              <c16:uniqueId val="{00000002-A384-4EB1-98DE-C2102B10D6A1}"/>
            </c:ext>
          </c:extLst>
        </c:ser>
        <c:ser>
          <c:idx val="3"/>
          <c:order val="3"/>
          <c:tx>
            <c:strRef>
              <c:f>'85'!$F$1</c:f>
              <c:strCache>
                <c:ptCount val="1"/>
                <c:pt idx="0">
                  <c:v>60%</c:v>
                </c:pt>
              </c:strCache>
            </c:strRef>
          </c:tx>
          <c:spPr>
            <a:ln w="28575" cap="rnd">
              <a:solidFill>
                <a:schemeClr val="accent4"/>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1</c:v>
                </c:pt>
                <c:pt idx="313">
                  <c:v>423444</c:v>
                </c:pt>
                <c:pt idx="314">
                  <c:v>427516</c:v>
                </c:pt>
                <c:pt idx="315">
                  <c:v>431632</c:v>
                </c:pt>
                <c:pt idx="316">
                  <c:v>435760</c:v>
                </c:pt>
                <c:pt idx="317">
                  <c:v>439951</c:v>
                </c:pt>
                <c:pt idx="318">
                  <c:v>444077</c:v>
                </c:pt>
                <c:pt idx="319">
                  <c:v>448154</c:v>
                </c:pt>
                <c:pt idx="320">
                  <c:v>452161</c:v>
                </c:pt>
                <c:pt idx="321">
                  <c:v>456098</c:v>
                </c:pt>
                <c:pt idx="322">
                  <c:v>459883</c:v>
                </c:pt>
                <c:pt idx="323">
                  <c:v>463569</c:v>
                </c:pt>
                <c:pt idx="324">
                  <c:v>467138</c:v>
                </c:pt>
                <c:pt idx="325">
                  <c:v>470534</c:v>
                </c:pt>
                <c:pt idx="326">
                  <c:v>473744</c:v>
                </c:pt>
                <c:pt idx="327">
                  <c:v>476790</c:v>
                </c:pt>
                <c:pt idx="328">
                  <c:v>479616</c:v>
                </c:pt>
                <c:pt idx="329">
                  <c:v>482242</c:v>
                </c:pt>
                <c:pt idx="330">
                  <c:v>484669</c:v>
                </c:pt>
                <c:pt idx="331">
                  <c:v>486895</c:v>
                </c:pt>
                <c:pt idx="332">
                  <c:v>488954</c:v>
                </c:pt>
                <c:pt idx="333">
                  <c:v>490779</c:v>
                </c:pt>
                <c:pt idx="334">
                  <c:v>492457</c:v>
                </c:pt>
                <c:pt idx="335">
                  <c:v>494032</c:v>
                </c:pt>
                <c:pt idx="336">
                  <c:v>495482</c:v>
                </c:pt>
                <c:pt idx="337">
                  <c:v>496823</c:v>
                </c:pt>
                <c:pt idx="338">
                  <c:v>497749</c:v>
                </c:pt>
                <c:pt idx="339">
                  <c:v>498606</c:v>
                </c:pt>
                <c:pt idx="340">
                  <c:v>499400</c:v>
                </c:pt>
                <c:pt idx="341">
                  <c:v>500115</c:v>
                </c:pt>
                <c:pt idx="342">
                  <c:v>500734</c:v>
                </c:pt>
                <c:pt idx="343">
                  <c:v>501305</c:v>
                </c:pt>
                <c:pt idx="344">
                  <c:v>501812</c:v>
                </c:pt>
                <c:pt idx="345">
                  <c:v>502244</c:v>
                </c:pt>
                <c:pt idx="346">
                  <c:v>502639</c:v>
                </c:pt>
                <c:pt idx="347">
                  <c:v>502982</c:v>
                </c:pt>
                <c:pt idx="348">
                  <c:v>503284</c:v>
                </c:pt>
                <c:pt idx="349">
                  <c:v>503564</c:v>
                </c:pt>
                <c:pt idx="350">
                  <c:v>503803</c:v>
                </c:pt>
                <c:pt idx="351">
                  <c:v>504020</c:v>
                </c:pt>
                <c:pt idx="352">
                  <c:v>504209</c:v>
                </c:pt>
                <c:pt idx="353">
                  <c:v>504385</c:v>
                </c:pt>
                <c:pt idx="354">
                  <c:v>504541</c:v>
                </c:pt>
                <c:pt idx="355">
                  <c:v>504675</c:v>
                </c:pt>
                <c:pt idx="356">
                  <c:v>504798</c:v>
                </c:pt>
                <c:pt idx="357">
                  <c:v>504913</c:v>
                </c:pt>
                <c:pt idx="358">
                  <c:v>505016</c:v>
                </c:pt>
                <c:pt idx="359">
                  <c:v>505104</c:v>
                </c:pt>
                <c:pt idx="360">
                  <c:v>505187</c:v>
                </c:pt>
                <c:pt idx="361">
                  <c:v>505266</c:v>
                </c:pt>
                <c:pt idx="362">
                  <c:v>505337</c:v>
                </c:pt>
                <c:pt idx="363">
                  <c:v>505398</c:v>
                </c:pt>
                <c:pt idx="364">
                  <c:v>505455</c:v>
                </c:pt>
                <c:pt idx="365">
                  <c:v>505508</c:v>
                </c:pt>
                <c:pt idx="366">
                  <c:v>505557</c:v>
                </c:pt>
                <c:pt idx="367">
                  <c:v>505606</c:v>
                </c:pt>
                <c:pt idx="368">
                  <c:v>505649</c:v>
                </c:pt>
                <c:pt idx="369">
                  <c:v>505691</c:v>
                </c:pt>
                <c:pt idx="370">
                  <c:v>505725</c:v>
                </c:pt>
                <c:pt idx="371">
                  <c:v>505760</c:v>
                </c:pt>
                <c:pt idx="372">
                  <c:v>505792</c:v>
                </c:pt>
                <c:pt idx="373">
                  <c:v>505824</c:v>
                </c:pt>
                <c:pt idx="374">
                  <c:v>505855</c:v>
                </c:pt>
                <c:pt idx="375">
                  <c:v>505885</c:v>
                </c:pt>
                <c:pt idx="376">
                  <c:v>505909</c:v>
                </c:pt>
                <c:pt idx="377">
                  <c:v>505938</c:v>
                </c:pt>
                <c:pt idx="378">
                  <c:v>505966</c:v>
                </c:pt>
                <c:pt idx="379">
                  <c:v>505992</c:v>
                </c:pt>
                <c:pt idx="380">
                  <c:v>506019</c:v>
                </c:pt>
                <c:pt idx="381">
                  <c:v>506043</c:v>
                </c:pt>
                <c:pt idx="382">
                  <c:v>506064</c:v>
                </c:pt>
                <c:pt idx="383">
                  <c:v>506091</c:v>
                </c:pt>
                <c:pt idx="384">
                  <c:v>506115</c:v>
                </c:pt>
                <c:pt idx="385">
                  <c:v>506138</c:v>
                </c:pt>
                <c:pt idx="386">
                  <c:v>506162</c:v>
                </c:pt>
                <c:pt idx="387">
                  <c:v>506182</c:v>
                </c:pt>
                <c:pt idx="388">
                  <c:v>506204</c:v>
                </c:pt>
                <c:pt idx="389">
                  <c:v>506227</c:v>
                </c:pt>
                <c:pt idx="390">
                  <c:v>506249</c:v>
                </c:pt>
                <c:pt idx="391">
                  <c:v>506270</c:v>
                </c:pt>
                <c:pt idx="392">
                  <c:v>506296</c:v>
                </c:pt>
                <c:pt idx="393">
                  <c:v>506320</c:v>
                </c:pt>
                <c:pt idx="394">
                  <c:v>506342</c:v>
                </c:pt>
                <c:pt idx="395">
                  <c:v>506364</c:v>
                </c:pt>
                <c:pt idx="396">
                  <c:v>506387</c:v>
                </c:pt>
                <c:pt idx="397">
                  <c:v>506408</c:v>
                </c:pt>
                <c:pt idx="398">
                  <c:v>506428</c:v>
                </c:pt>
                <c:pt idx="399">
                  <c:v>506450</c:v>
                </c:pt>
                <c:pt idx="400">
                  <c:v>506473</c:v>
                </c:pt>
                <c:pt idx="401">
                  <c:v>506496</c:v>
                </c:pt>
                <c:pt idx="402">
                  <c:v>506522</c:v>
                </c:pt>
                <c:pt idx="403">
                  <c:v>506547</c:v>
                </c:pt>
                <c:pt idx="404">
                  <c:v>506570</c:v>
                </c:pt>
                <c:pt idx="405">
                  <c:v>506592</c:v>
                </c:pt>
                <c:pt idx="406">
                  <c:v>506613</c:v>
                </c:pt>
                <c:pt idx="407">
                  <c:v>506637</c:v>
                </c:pt>
                <c:pt idx="408">
                  <c:v>506658</c:v>
                </c:pt>
                <c:pt idx="409">
                  <c:v>506681</c:v>
                </c:pt>
                <c:pt idx="410">
                  <c:v>506707</c:v>
                </c:pt>
                <c:pt idx="411">
                  <c:v>506729</c:v>
                </c:pt>
                <c:pt idx="412">
                  <c:v>506751</c:v>
                </c:pt>
                <c:pt idx="413">
                  <c:v>506775</c:v>
                </c:pt>
                <c:pt idx="414">
                  <c:v>506796</c:v>
                </c:pt>
                <c:pt idx="415">
                  <c:v>506816</c:v>
                </c:pt>
                <c:pt idx="416">
                  <c:v>506837</c:v>
                </c:pt>
                <c:pt idx="417">
                  <c:v>506860</c:v>
                </c:pt>
                <c:pt idx="418">
                  <c:v>506880</c:v>
                </c:pt>
                <c:pt idx="419">
                  <c:v>506904</c:v>
                </c:pt>
                <c:pt idx="420">
                  <c:v>506925</c:v>
                </c:pt>
                <c:pt idx="421">
                  <c:v>506947</c:v>
                </c:pt>
                <c:pt idx="422">
                  <c:v>506967</c:v>
                </c:pt>
                <c:pt idx="423">
                  <c:v>506988</c:v>
                </c:pt>
                <c:pt idx="424">
                  <c:v>507007</c:v>
                </c:pt>
                <c:pt idx="425">
                  <c:v>507033</c:v>
                </c:pt>
                <c:pt idx="426">
                  <c:v>507054</c:v>
                </c:pt>
                <c:pt idx="427">
                  <c:v>507078</c:v>
                </c:pt>
                <c:pt idx="428">
                  <c:v>507099</c:v>
                </c:pt>
                <c:pt idx="429">
                  <c:v>507121</c:v>
                </c:pt>
                <c:pt idx="430">
                  <c:v>507142</c:v>
                </c:pt>
                <c:pt idx="431">
                  <c:v>507162</c:v>
                </c:pt>
                <c:pt idx="432">
                  <c:v>507184</c:v>
                </c:pt>
                <c:pt idx="433">
                  <c:v>507208</c:v>
                </c:pt>
                <c:pt idx="434">
                  <c:v>507229</c:v>
                </c:pt>
                <c:pt idx="435">
                  <c:v>507254</c:v>
                </c:pt>
                <c:pt idx="436">
                  <c:v>507276</c:v>
                </c:pt>
                <c:pt idx="437">
                  <c:v>507299</c:v>
                </c:pt>
                <c:pt idx="438">
                  <c:v>507321</c:v>
                </c:pt>
                <c:pt idx="439">
                  <c:v>507340</c:v>
                </c:pt>
                <c:pt idx="440">
                  <c:v>507363</c:v>
                </c:pt>
                <c:pt idx="441">
                  <c:v>507386</c:v>
                </c:pt>
                <c:pt idx="442">
                  <c:v>507411</c:v>
                </c:pt>
                <c:pt idx="443">
                  <c:v>507436</c:v>
                </c:pt>
                <c:pt idx="444">
                  <c:v>507456</c:v>
                </c:pt>
                <c:pt idx="445">
                  <c:v>507476</c:v>
                </c:pt>
                <c:pt idx="446">
                  <c:v>507500</c:v>
                </c:pt>
                <c:pt idx="447">
                  <c:v>507525</c:v>
                </c:pt>
                <c:pt idx="448">
                  <c:v>507549</c:v>
                </c:pt>
                <c:pt idx="449">
                  <c:v>507572</c:v>
                </c:pt>
                <c:pt idx="450">
                  <c:v>507592</c:v>
                </c:pt>
                <c:pt idx="451">
                  <c:v>507611</c:v>
                </c:pt>
                <c:pt idx="452">
                  <c:v>507634</c:v>
                </c:pt>
                <c:pt idx="453">
                  <c:v>507657</c:v>
                </c:pt>
                <c:pt idx="454">
                  <c:v>507677</c:v>
                </c:pt>
                <c:pt idx="455">
                  <c:v>507701</c:v>
                </c:pt>
                <c:pt idx="456">
                  <c:v>507721</c:v>
                </c:pt>
                <c:pt idx="457">
                  <c:v>507747</c:v>
                </c:pt>
                <c:pt idx="458">
                  <c:v>507769</c:v>
                </c:pt>
                <c:pt idx="459">
                  <c:v>507790</c:v>
                </c:pt>
                <c:pt idx="460">
                  <c:v>507812</c:v>
                </c:pt>
                <c:pt idx="461">
                  <c:v>507833</c:v>
                </c:pt>
                <c:pt idx="462">
                  <c:v>507853</c:v>
                </c:pt>
                <c:pt idx="463">
                  <c:v>507874</c:v>
                </c:pt>
                <c:pt idx="464">
                  <c:v>507896</c:v>
                </c:pt>
                <c:pt idx="465">
                  <c:v>507916</c:v>
                </c:pt>
                <c:pt idx="466">
                  <c:v>507936</c:v>
                </c:pt>
                <c:pt idx="467">
                  <c:v>507959</c:v>
                </c:pt>
                <c:pt idx="468">
                  <c:v>507980</c:v>
                </c:pt>
                <c:pt idx="469">
                  <c:v>507997</c:v>
                </c:pt>
                <c:pt idx="470">
                  <c:v>508018</c:v>
                </c:pt>
                <c:pt idx="471">
                  <c:v>508042</c:v>
                </c:pt>
                <c:pt idx="472">
                  <c:v>508066</c:v>
                </c:pt>
                <c:pt idx="473">
                  <c:v>508089</c:v>
                </c:pt>
                <c:pt idx="474">
                  <c:v>508111</c:v>
                </c:pt>
                <c:pt idx="475">
                  <c:v>508133</c:v>
                </c:pt>
                <c:pt idx="476">
                  <c:v>508154</c:v>
                </c:pt>
                <c:pt idx="477">
                  <c:v>508178</c:v>
                </c:pt>
                <c:pt idx="478">
                  <c:v>508203</c:v>
                </c:pt>
                <c:pt idx="479">
                  <c:v>508224</c:v>
                </c:pt>
                <c:pt idx="480">
                  <c:v>508244</c:v>
                </c:pt>
                <c:pt idx="481">
                  <c:v>508265</c:v>
                </c:pt>
                <c:pt idx="482">
                  <c:v>508287</c:v>
                </c:pt>
                <c:pt idx="483">
                  <c:v>508308</c:v>
                </c:pt>
                <c:pt idx="484">
                  <c:v>508331</c:v>
                </c:pt>
                <c:pt idx="485">
                  <c:v>508354</c:v>
                </c:pt>
                <c:pt idx="486">
                  <c:v>508375</c:v>
                </c:pt>
                <c:pt idx="487">
                  <c:v>508396</c:v>
                </c:pt>
                <c:pt idx="488">
                  <c:v>508418</c:v>
                </c:pt>
                <c:pt idx="489">
                  <c:v>508440</c:v>
                </c:pt>
                <c:pt idx="490">
                  <c:v>508462</c:v>
                </c:pt>
                <c:pt idx="491">
                  <c:v>508484</c:v>
                </c:pt>
                <c:pt idx="492">
                  <c:v>508505</c:v>
                </c:pt>
                <c:pt idx="493">
                  <c:v>508529</c:v>
                </c:pt>
                <c:pt idx="494">
                  <c:v>508552</c:v>
                </c:pt>
                <c:pt idx="495">
                  <c:v>508572</c:v>
                </c:pt>
                <c:pt idx="496">
                  <c:v>508592</c:v>
                </c:pt>
                <c:pt idx="497">
                  <c:v>508614</c:v>
                </c:pt>
                <c:pt idx="498">
                  <c:v>508636</c:v>
                </c:pt>
                <c:pt idx="499">
                  <c:v>508656</c:v>
                </c:pt>
                <c:pt idx="500">
                  <c:v>508681</c:v>
                </c:pt>
                <c:pt idx="501">
                  <c:v>508700</c:v>
                </c:pt>
                <c:pt idx="502">
                  <c:v>508725</c:v>
                </c:pt>
                <c:pt idx="503">
                  <c:v>508746</c:v>
                </c:pt>
                <c:pt idx="504">
                  <c:v>508766</c:v>
                </c:pt>
                <c:pt idx="505">
                  <c:v>508786</c:v>
                </c:pt>
                <c:pt idx="506">
                  <c:v>508807</c:v>
                </c:pt>
                <c:pt idx="507">
                  <c:v>508828</c:v>
                </c:pt>
                <c:pt idx="508">
                  <c:v>508848</c:v>
                </c:pt>
                <c:pt idx="509">
                  <c:v>508868</c:v>
                </c:pt>
                <c:pt idx="510">
                  <c:v>508890</c:v>
                </c:pt>
                <c:pt idx="511">
                  <c:v>508913</c:v>
                </c:pt>
                <c:pt idx="512">
                  <c:v>508932</c:v>
                </c:pt>
                <c:pt idx="513">
                  <c:v>508949</c:v>
                </c:pt>
                <c:pt idx="514">
                  <c:v>508970</c:v>
                </c:pt>
                <c:pt idx="515">
                  <c:v>508992</c:v>
                </c:pt>
                <c:pt idx="516">
                  <c:v>509012</c:v>
                </c:pt>
                <c:pt idx="517">
                  <c:v>509036</c:v>
                </c:pt>
                <c:pt idx="518">
                  <c:v>509057</c:v>
                </c:pt>
                <c:pt idx="519">
                  <c:v>509075</c:v>
                </c:pt>
                <c:pt idx="520">
                  <c:v>509094</c:v>
                </c:pt>
                <c:pt idx="521">
                  <c:v>509115</c:v>
                </c:pt>
                <c:pt idx="522">
                  <c:v>509136</c:v>
                </c:pt>
                <c:pt idx="523">
                  <c:v>509158</c:v>
                </c:pt>
                <c:pt idx="524">
                  <c:v>509179</c:v>
                </c:pt>
                <c:pt idx="525">
                  <c:v>509201</c:v>
                </c:pt>
                <c:pt idx="526">
                  <c:v>509222</c:v>
                </c:pt>
                <c:pt idx="527">
                  <c:v>509245</c:v>
                </c:pt>
                <c:pt idx="528">
                  <c:v>509265</c:v>
                </c:pt>
                <c:pt idx="529">
                  <c:v>509286</c:v>
                </c:pt>
                <c:pt idx="530">
                  <c:v>509309</c:v>
                </c:pt>
                <c:pt idx="531">
                  <c:v>509334</c:v>
                </c:pt>
                <c:pt idx="532">
                  <c:v>509356</c:v>
                </c:pt>
                <c:pt idx="533">
                  <c:v>509377</c:v>
                </c:pt>
                <c:pt idx="534">
                  <c:v>509399</c:v>
                </c:pt>
                <c:pt idx="535">
                  <c:v>509420</c:v>
                </c:pt>
                <c:pt idx="536">
                  <c:v>509444</c:v>
                </c:pt>
                <c:pt idx="537">
                  <c:v>509468</c:v>
                </c:pt>
                <c:pt idx="538">
                  <c:v>509492</c:v>
                </c:pt>
                <c:pt idx="539">
                  <c:v>509514</c:v>
                </c:pt>
                <c:pt idx="540">
                  <c:v>509536</c:v>
                </c:pt>
                <c:pt idx="541">
                  <c:v>509559</c:v>
                </c:pt>
                <c:pt idx="542">
                  <c:v>509580</c:v>
                </c:pt>
                <c:pt idx="543">
                  <c:v>509601</c:v>
                </c:pt>
                <c:pt idx="544">
                  <c:v>509621</c:v>
                </c:pt>
                <c:pt idx="545">
                  <c:v>509642</c:v>
                </c:pt>
                <c:pt idx="546">
                  <c:v>509663</c:v>
                </c:pt>
                <c:pt idx="547">
                  <c:v>509684</c:v>
                </c:pt>
                <c:pt idx="548">
                  <c:v>509704</c:v>
                </c:pt>
                <c:pt idx="549">
                  <c:v>509726</c:v>
                </c:pt>
                <c:pt idx="550">
                  <c:v>509749</c:v>
                </c:pt>
                <c:pt idx="551">
                  <c:v>509768</c:v>
                </c:pt>
                <c:pt idx="552">
                  <c:v>509787</c:v>
                </c:pt>
                <c:pt idx="553">
                  <c:v>509809</c:v>
                </c:pt>
                <c:pt idx="554">
                  <c:v>509828</c:v>
                </c:pt>
                <c:pt idx="555">
                  <c:v>509850</c:v>
                </c:pt>
                <c:pt idx="556">
                  <c:v>509873</c:v>
                </c:pt>
                <c:pt idx="557">
                  <c:v>509895</c:v>
                </c:pt>
                <c:pt idx="558">
                  <c:v>509917</c:v>
                </c:pt>
                <c:pt idx="559">
                  <c:v>509938</c:v>
                </c:pt>
                <c:pt idx="560">
                  <c:v>509960</c:v>
                </c:pt>
                <c:pt idx="561">
                  <c:v>509983</c:v>
                </c:pt>
                <c:pt idx="562">
                  <c:v>510007</c:v>
                </c:pt>
                <c:pt idx="563">
                  <c:v>510028</c:v>
                </c:pt>
                <c:pt idx="564">
                  <c:v>510050</c:v>
                </c:pt>
                <c:pt idx="565">
                  <c:v>510069</c:v>
                </c:pt>
                <c:pt idx="566">
                  <c:v>510088</c:v>
                </c:pt>
                <c:pt idx="567">
                  <c:v>510110</c:v>
                </c:pt>
                <c:pt idx="568">
                  <c:v>510131</c:v>
                </c:pt>
                <c:pt idx="569">
                  <c:v>510152</c:v>
                </c:pt>
                <c:pt idx="570">
                  <c:v>510171</c:v>
                </c:pt>
                <c:pt idx="571">
                  <c:v>510192</c:v>
                </c:pt>
                <c:pt idx="572">
                  <c:v>510214</c:v>
                </c:pt>
                <c:pt idx="573">
                  <c:v>510235</c:v>
                </c:pt>
                <c:pt idx="574">
                  <c:v>510256</c:v>
                </c:pt>
                <c:pt idx="575">
                  <c:v>510279</c:v>
                </c:pt>
                <c:pt idx="576">
                  <c:v>510299</c:v>
                </c:pt>
                <c:pt idx="577">
                  <c:v>510323</c:v>
                </c:pt>
                <c:pt idx="578">
                  <c:v>510345</c:v>
                </c:pt>
                <c:pt idx="579">
                  <c:v>510365</c:v>
                </c:pt>
                <c:pt idx="580">
                  <c:v>510388</c:v>
                </c:pt>
                <c:pt idx="581">
                  <c:v>510413</c:v>
                </c:pt>
                <c:pt idx="582">
                  <c:v>510432</c:v>
                </c:pt>
                <c:pt idx="583">
                  <c:v>510455</c:v>
                </c:pt>
                <c:pt idx="584">
                  <c:v>510473</c:v>
                </c:pt>
                <c:pt idx="585">
                  <c:v>510495</c:v>
                </c:pt>
                <c:pt idx="586">
                  <c:v>510515</c:v>
                </c:pt>
                <c:pt idx="587">
                  <c:v>510537</c:v>
                </c:pt>
                <c:pt idx="588">
                  <c:v>510557</c:v>
                </c:pt>
                <c:pt idx="589">
                  <c:v>510578</c:v>
                </c:pt>
                <c:pt idx="590">
                  <c:v>510600</c:v>
                </c:pt>
                <c:pt idx="591">
                  <c:v>510626</c:v>
                </c:pt>
                <c:pt idx="592">
                  <c:v>510648</c:v>
                </c:pt>
                <c:pt idx="593">
                  <c:v>510669</c:v>
                </c:pt>
                <c:pt idx="594">
                  <c:v>510690</c:v>
                </c:pt>
                <c:pt idx="595">
                  <c:v>510710</c:v>
                </c:pt>
                <c:pt idx="596">
                  <c:v>510732</c:v>
                </c:pt>
                <c:pt idx="597">
                  <c:v>510750</c:v>
                </c:pt>
                <c:pt idx="598">
                  <c:v>510770</c:v>
                </c:pt>
                <c:pt idx="599">
                  <c:v>510792</c:v>
                </c:pt>
                <c:pt idx="600">
                  <c:v>510812</c:v>
                </c:pt>
                <c:pt idx="601">
                  <c:v>510832</c:v>
                </c:pt>
                <c:pt idx="602">
                  <c:v>510853</c:v>
                </c:pt>
                <c:pt idx="603">
                  <c:v>510874</c:v>
                </c:pt>
                <c:pt idx="604">
                  <c:v>510897</c:v>
                </c:pt>
                <c:pt idx="605">
                  <c:v>510917</c:v>
                </c:pt>
                <c:pt idx="606">
                  <c:v>510940</c:v>
                </c:pt>
                <c:pt idx="607">
                  <c:v>510959</c:v>
                </c:pt>
                <c:pt idx="608">
                  <c:v>510981</c:v>
                </c:pt>
                <c:pt idx="609">
                  <c:v>511005</c:v>
                </c:pt>
                <c:pt idx="610">
                  <c:v>511026</c:v>
                </c:pt>
                <c:pt idx="611">
                  <c:v>511051</c:v>
                </c:pt>
                <c:pt idx="612">
                  <c:v>511074</c:v>
                </c:pt>
                <c:pt idx="613">
                  <c:v>511096</c:v>
                </c:pt>
                <c:pt idx="614">
                  <c:v>511117</c:v>
                </c:pt>
                <c:pt idx="615">
                  <c:v>511140</c:v>
                </c:pt>
                <c:pt idx="616">
                  <c:v>511162</c:v>
                </c:pt>
                <c:pt idx="617">
                  <c:v>511183</c:v>
                </c:pt>
                <c:pt idx="618">
                  <c:v>511206</c:v>
                </c:pt>
                <c:pt idx="619">
                  <c:v>511224</c:v>
                </c:pt>
                <c:pt idx="620">
                  <c:v>511245</c:v>
                </c:pt>
                <c:pt idx="621">
                  <c:v>511266</c:v>
                </c:pt>
                <c:pt idx="622">
                  <c:v>511285</c:v>
                </c:pt>
                <c:pt idx="623">
                  <c:v>511304</c:v>
                </c:pt>
                <c:pt idx="624">
                  <c:v>511327</c:v>
                </c:pt>
                <c:pt idx="625">
                  <c:v>511346</c:v>
                </c:pt>
                <c:pt idx="626">
                  <c:v>511368</c:v>
                </c:pt>
                <c:pt idx="627">
                  <c:v>511389</c:v>
                </c:pt>
                <c:pt idx="628">
                  <c:v>511407</c:v>
                </c:pt>
                <c:pt idx="629">
                  <c:v>511428</c:v>
                </c:pt>
                <c:pt idx="630">
                  <c:v>511450</c:v>
                </c:pt>
                <c:pt idx="631">
                  <c:v>511472</c:v>
                </c:pt>
                <c:pt idx="632">
                  <c:v>511491</c:v>
                </c:pt>
                <c:pt idx="633">
                  <c:v>511513</c:v>
                </c:pt>
                <c:pt idx="634">
                  <c:v>511535</c:v>
                </c:pt>
                <c:pt idx="635">
                  <c:v>511556</c:v>
                </c:pt>
                <c:pt idx="636">
                  <c:v>511579</c:v>
                </c:pt>
                <c:pt idx="637">
                  <c:v>511600</c:v>
                </c:pt>
                <c:pt idx="638">
                  <c:v>511621</c:v>
                </c:pt>
                <c:pt idx="639">
                  <c:v>511643</c:v>
                </c:pt>
                <c:pt idx="640">
                  <c:v>511664</c:v>
                </c:pt>
                <c:pt idx="641">
                  <c:v>511685</c:v>
                </c:pt>
                <c:pt idx="642">
                  <c:v>511708</c:v>
                </c:pt>
                <c:pt idx="643">
                  <c:v>511730</c:v>
                </c:pt>
                <c:pt idx="644">
                  <c:v>511750</c:v>
                </c:pt>
                <c:pt idx="645">
                  <c:v>511770</c:v>
                </c:pt>
                <c:pt idx="646">
                  <c:v>511793</c:v>
                </c:pt>
                <c:pt idx="647">
                  <c:v>511816</c:v>
                </c:pt>
                <c:pt idx="648">
                  <c:v>511839</c:v>
                </c:pt>
                <c:pt idx="649">
                  <c:v>511860</c:v>
                </c:pt>
                <c:pt idx="650">
                  <c:v>511884</c:v>
                </c:pt>
                <c:pt idx="651">
                  <c:v>511903</c:v>
                </c:pt>
                <c:pt idx="652">
                  <c:v>511924</c:v>
                </c:pt>
                <c:pt idx="653">
                  <c:v>511945</c:v>
                </c:pt>
                <c:pt idx="654">
                  <c:v>511966</c:v>
                </c:pt>
                <c:pt idx="655">
                  <c:v>511988</c:v>
                </c:pt>
                <c:pt idx="656">
                  <c:v>512007</c:v>
                </c:pt>
                <c:pt idx="657">
                  <c:v>512027</c:v>
                </c:pt>
                <c:pt idx="658">
                  <c:v>512049</c:v>
                </c:pt>
                <c:pt idx="659">
                  <c:v>512069</c:v>
                </c:pt>
                <c:pt idx="660">
                  <c:v>512090</c:v>
                </c:pt>
                <c:pt idx="661">
                  <c:v>512111</c:v>
                </c:pt>
                <c:pt idx="662">
                  <c:v>512134</c:v>
                </c:pt>
                <c:pt idx="663">
                  <c:v>512156</c:v>
                </c:pt>
                <c:pt idx="664">
                  <c:v>512176</c:v>
                </c:pt>
                <c:pt idx="665">
                  <c:v>512198</c:v>
                </c:pt>
                <c:pt idx="666">
                  <c:v>512218</c:v>
                </c:pt>
                <c:pt idx="667">
                  <c:v>512240</c:v>
                </c:pt>
                <c:pt idx="668">
                  <c:v>512264</c:v>
                </c:pt>
                <c:pt idx="669">
                  <c:v>512284</c:v>
                </c:pt>
                <c:pt idx="670">
                  <c:v>512306</c:v>
                </c:pt>
                <c:pt idx="671">
                  <c:v>512329</c:v>
                </c:pt>
                <c:pt idx="672">
                  <c:v>512350</c:v>
                </c:pt>
                <c:pt idx="673">
                  <c:v>512372</c:v>
                </c:pt>
                <c:pt idx="674">
                  <c:v>512391</c:v>
                </c:pt>
                <c:pt idx="675">
                  <c:v>512413</c:v>
                </c:pt>
                <c:pt idx="676">
                  <c:v>512434</c:v>
                </c:pt>
                <c:pt idx="677">
                  <c:v>512456</c:v>
                </c:pt>
                <c:pt idx="678">
                  <c:v>512474</c:v>
                </c:pt>
                <c:pt idx="679">
                  <c:v>512494</c:v>
                </c:pt>
                <c:pt idx="680">
                  <c:v>512516</c:v>
                </c:pt>
                <c:pt idx="681">
                  <c:v>512535</c:v>
                </c:pt>
                <c:pt idx="682">
                  <c:v>512557</c:v>
                </c:pt>
                <c:pt idx="683">
                  <c:v>512579</c:v>
                </c:pt>
                <c:pt idx="684">
                  <c:v>512602</c:v>
                </c:pt>
                <c:pt idx="685">
                  <c:v>512623</c:v>
                </c:pt>
                <c:pt idx="686">
                  <c:v>512644</c:v>
                </c:pt>
                <c:pt idx="687">
                  <c:v>512665</c:v>
                </c:pt>
                <c:pt idx="688">
                  <c:v>512686</c:v>
                </c:pt>
                <c:pt idx="689">
                  <c:v>512706</c:v>
                </c:pt>
                <c:pt idx="690">
                  <c:v>512726</c:v>
                </c:pt>
                <c:pt idx="691">
                  <c:v>512747</c:v>
                </c:pt>
                <c:pt idx="692">
                  <c:v>512768</c:v>
                </c:pt>
                <c:pt idx="693">
                  <c:v>512787</c:v>
                </c:pt>
                <c:pt idx="694">
                  <c:v>512808</c:v>
                </c:pt>
                <c:pt idx="695">
                  <c:v>512831</c:v>
                </c:pt>
                <c:pt idx="696">
                  <c:v>512851</c:v>
                </c:pt>
                <c:pt idx="697">
                  <c:v>512870</c:v>
                </c:pt>
                <c:pt idx="698">
                  <c:v>512889</c:v>
                </c:pt>
                <c:pt idx="699">
                  <c:v>512910</c:v>
                </c:pt>
                <c:pt idx="700">
                  <c:v>512933</c:v>
                </c:pt>
                <c:pt idx="701">
                  <c:v>512952</c:v>
                </c:pt>
                <c:pt idx="702">
                  <c:v>512972</c:v>
                </c:pt>
                <c:pt idx="703">
                  <c:v>512988</c:v>
                </c:pt>
                <c:pt idx="704">
                  <c:v>513011</c:v>
                </c:pt>
                <c:pt idx="705">
                  <c:v>513032</c:v>
                </c:pt>
                <c:pt idx="706">
                  <c:v>513054</c:v>
                </c:pt>
                <c:pt idx="707">
                  <c:v>513079</c:v>
                </c:pt>
                <c:pt idx="708">
                  <c:v>513099</c:v>
                </c:pt>
                <c:pt idx="709">
                  <c:v>513119</c:v>
                </c:pt>
                <c:pt idx="710">
                  <c:v>513138</c:v>
                </c:pt>
                <c:pt idx="711">
                  <c:v>513160</c:v>
                </c:pt>
                <c:pt idx="712">
                  <c:v>513181</c:v>
                </c:pt>
                <c:pt idx="713">
                  <c:v>513202</c:v>
                </c:pt>
                <c:pt idx="714">
                  <c:v>513226</c:v>
                </c:pt>
                <c:pt idx="715">
                  <c:v>513249</c:v>
                </c:pt>
                <c:pt idx="716">
                  <c:v>513272</c:v>
                </c:pt>
                <c:pt idx="717">
                  <c:v>513290</c:v>
                </c:pt>
                <c:pt idx="718">
                  <c:v>513312</c:v>
                </c:pt>
                <c:pt idx="719">
                  <c:v>513331</c:v>
                </c:pt>
                <c:pt idx="720">
                  <c:v>513351</c:v>
                </c:pt>
                <c:pt idx="721">
                  <c:v>513373</c:v>
                </c:pt>
                <c:pt idx="722">
                  <c:v>513392</c:v>
                </c:pt>
                <c:pt idx="723">
                  <c:v>513414</c:v>
                </c:pt>
                <c:pt idx="724">
                  <c:v>513435</c:v>
                </c:pt>
                <c:pt idx="725">
                  <c:v>513455</c:v>
                </c:pt>
                <c:pt idx="726">
                  <c:v>513476</c:v>
                </c:pt>
                <c:pt idx="727">
                  <c:v>513495</c:v>
                </c:pt>
                <c:pt idx="728">
                  <c:v>513518</c:v>
                </c:pt>
                <c:pt idx="729">
                  <c:v>513541</c:v>
                </c:pt>
                <c:pt idx="730">
                  <c:v>513565</c:v>
                </c:pt>
                <c:pt idx="731">
                  <c:v>513584</c:v>
                </c:pt>
                <c:pt idx="732">
                  <c:v>513605</c:v>
                </c:pt>
                <c:pt idx="733">
                  <c:v>513627</c:v>
                </c:pt>
                <c:pt idx="734">
                  <c:v>513647</c:v>
                </c:pt>
                <c:pt idx="735">
                  <c:v>513671</c:v>
                </c:pt>
                <c:pt idx="736">
                  <c:v>513695</c:v>
                </c:pt>
                <c:pt idx="737">
                  <c:v>513714</c:v>
                </c:pt>
                <c:pt idx="738">
                  <c:v>513736</c:v>
                </c:pt>
                <c:pt idx="739">
                  <c:v>513756</c:v>
                </c:pt>
                <c:pt idx="740">
                  <c:v>513777</c:v>
                </c:pt>
                <c:pt idx="741">
                  <c:v>513798</c:v>
                </c:pt>
                <c:pt idx="742">
                  <c:v>513823</c:v>
                </c:pt>
                <c:pt idx="743">
                  <c:v>513844</c:v>
                </c:pt>
                <c:pt idx="744">
                  <c:v>513864</c:v>
                </c:pt>
                <c:pt idx="745">
                  <c:v>513887</c:v>
                </c:pt>
                <c:pt idx="746">
                  <c:v>513910</c:v>
                </c:pt>
                <c:pt idx="747">
                  <c:v>513929</c:v>
                </c:pt>
                <c:pt idx="748">
                  <c:v>513951</c:v>
                </c:pt>
                <c:pt idx="749">
                  <c:v>513971</c:v>
                </c:pt>
                <c:pt idx="750">
                  <c:v>513994</c:v>
                </c:pt>
                <c:pt idx="751">
                  <c:v>514015</c:v>
                </c:pt>
                <c:pt idx="752">
                  <c:v>514036</c:v>
                </c:pt>
                <c:pt idx="753">
                  <c:v>514059</c:v>
                </c:pt>
                <c:pt idx="754">
                  <c:v>514083</c:v>
                </c:pt>
                <c:pt idx="755">
                  <c:v>514106</c:v>
                </c:pt>
                <c:pt idx="756">
                  <c:v>514127</c:v>
                </c:pt>
                <c:pt idx="757">
                  <c:v>514149</c:v>
                </c:pt>
                <c:pt idx="758">
                  <c:v>514170</c:v>
                </c:pt>
                <c:pt idx="759">
                  <c:v>514193</c:v>
                </c:pt>
                <c:pt idx="760">
                  <c:v>514217</c:v>
                </c:pt>
                <c:pt idx="761">
                  <c:v>514239</c:v>
                </c:pt>
                <c:pt idx="762">
                  <c:v>514258</c:v>
                </c:pt>
                <c:pt idx="763">
                  <c:v>514278</c:v>
                </c:pt>
                <c:pt idx="764">
                  <c:v>514300</c:v>
                </c:pt>
                <c:pt idx="765">
                  <c:v>514323</c:v>
                </c:pt>
                <c:pt idx="766">
                  <c:v>514342</c:v>
                </c:pt>
                <c:pt idx="767">
                  <c:v>514361</c:v>
                </c:pt>
                <c:pt idx="768">
                  <c:v>514387</c:v>
                </c:pt>
                <c:pt idx="769">
                  <c:v>514407</c:v>
                </c:pt>
                <c:pt idx="770">
                  <c:v>514428</c:v>
                </c:pt>
                <c:pt idx="771">
                  <c:v>514450</c:v>
                </c:pt>
                <c:pt idx="772">
                  <c:v>514470</c:v>
                </c:pt>
                <c:pt idx="773">
                  <c:v>514494</c:v>
                </c:pt>
                <c:pt idx="774">
                  <c:v>514514</c:v>
                </c:pt>
                <c:pt idx="775">
                  <c:v>514534</c:v>
                </c:pt>
                <c:pt idx="776">
                  <c:v>514556</c:v>
                </c:pt>
                <c:pt idx="777">
                  <c:v>514579</c:v>
                </c:pt>
                <c:pt idx="778">
                  <c:v>514601</c:v>
                </c:pt>
                <c:pt idx="779">
                  <c:v>514622</c:v>
                </c:pt>
                <c:pt idx="780">
                  <c:v>514641</c:v>
                </c:pt>
                <c:pt idx="781">
                  <c:v>514664</c:v>
                </c:pt>
                <c:pt idx="782">
                  <c:v>514681</c:v>
                </c:pt>
                <c:pt idx="783">
                  <c:v>514703</c:v>
                </c:pt>
                <c:pt idx="784">
                  <c:v>514724</c:v>
                </c:pt>
                <c:pt idx="785">
                  <c:v>514749</c:v>
                </c:pt>
                <c:pt idx="786">
                  <c:v>514773</c:v>
                </c:pt>
                <c:pt idx="787">
                  <c:v>514797</c:v>
                </c:pt>
                <c:pt idx="788">
                  <c:v>514816</c:v>
                </c:pt>
                <c:pt idx="789">
                  <c:v>514837</c:v>
                </c:pt>
                <c:pt idx="790">
                  <c:v>514861</c:v>
                </c:pt>
                <c:pt idx="791">
                  <c:v>514880</c:v>
                </c:pt>
                <c:pt idx="792">
                  <c:v>514903</c:v>
                </c:pt>
                <c:pt idx="793">
                  <c:v>514927</c:v>
                </c:pt>
                <c:pt idx="794">
                  <c:v>514949</c:v>
                </c:pt>
                <c:pt idx="795">
                  <c:v>514969</c:v>
                </c:pt>
                <c:pt idx="796">
                  <c:v>514993</c:v>
                </c:pt>
                <c:pt idx="797">
                  <c:v>515015</c:v>
                </c:pt>
                <c:pt idx="798">
                  <c:v>515032</c:v>
                </c:pt>
                <c:pt idx="799">
                  <c:v>515053</c:v>
                </c:pt>
                <c:pt idx="800">
                  <c:v>515076</c:v>
                </c:pt>
                <c:pt idx="801">
                  <c:v>515100</c:v>
                </c:pt>
                <c:pt idx="802">
                  <c:v>515123</c:v>
                </c:pt>
                <c:pt idx="803">
                  <c:v>515145</c:v>
                </c:pt>
                <c:pt idx="804">
                  <c:v>515170</c:v>
                </c:pt>
                <c:pt idx="805">
                  <c:v>515195</c:v>
                </c:pt>
                <c:pt idx="806">
                  <c:v>515219</c:v>
                </c:pt>
                <c:pt idx="807">
                  <c:v>515237</c:v>
                </c:pt>
                <c:pt idx="808">
                  <c:v>515262</c:v>
                </c:pt>
                <c:pt idx="809">
                  <c:v>515284</c:v>
                </c:pt>
                <c:pt idx="810">
                  <c:v>515306</c:v>
                </c:pt>
                <c:pt idx="811">
                  <c:v>515330</c:v>
                </c:pt>
                <c:pt idx="812">
                  <c:v>515353</c:v>
                </c:pt>
                <c:pt idx="813">
                  <c:v>515373</c:v>
                </c:pt>
                <c:pt idx="814">
                  <c:v>515394</c:v>
                </c:pt>
                <c:pt idx="815">
                  <c:v>515415</c:v>
                </c:pt>
                <c:pt idx="816">
                  <c:v>515435</c:v>
                </c:pt>
                <c:pt idx="817">
                  <c:v>515457</c:v>
                </c:pt>
                <c:pt idx="818">
                  <c:v>515479</c:v>
                </c:pt>
                <c:pt idx="819">
                  <c:v>515503</c:v>
                </c:pt>
                <c:pt idx="820">
                  <c:v>515524</c:v>
                </c:pt>
                <c:pt idx="821">
                  <c:v>515545</c:v>
                </c:pt>
                <c:pt idx="822">
                  <c:v>515567</c:v>
                </c:pt>
                <c:pt idx="823">
                  <c:v>515587</c:v>
                </c:pt>
                <c:pt idx="824">
                  <c:v>515607</c:v>
                </c:pt>
                <c:pt idx="825">
                  <c:v>515629</c:v>
                </c:pt>
                <c:pt idx="826">
                  <c:v>515650</c:v>
                </c:pt>
                <c:pt idx="827">
                  <c:v>515671</c:v>
                </c:pt>
                <c:pt idx="828">
                  <c:v>515693</c:v>
                </c:pt>
                <c:pt idx="829">
                  <c:v>515713</c:v>
                </c:pt>
                <c:pt idx="830">
                  <c:v>515730</c:v>
                </c:pt>
                <c:pt idx="831">
                  <c:v>515754</c:v>
                </c:pt>
                <c:pt idx="832">
                  <c:v>515774</c:v>
                </c:pt>
                <c:pt idx="833">
                  <c:v>515792</c:v>
                </c:pt>
                <c:pt idx="834">
                  <c:v>515815</c:v>
                </c:pt>
                <c:pt idx="835">
                  <c:v>515837</c:v>
                </c:pt>
                <c:pt idx="836">
                  <c:v>515860</c:v>
                </c:pt>
                <c:pt idx="837">
                  <c:v>515883</c:v>
                </c:pt>
                <c:pt idx="838">
                  <c:v>515904</c:v>
                </c:pt>
                <c:pt idx="839">
                  <c:v>515927</c:v>
                </c:pt>
                <c:pt idx="840">
                  <c:v>515949</c:v>
                </c:pt>
                <c:pt idx="841">
                  <c:v>515971</c:v>
                </c:pt>
                <c:pt idx="842">
                  <c:v>515994</c:v>
                </c:pt>
                <c:pt idx="843">
                  <c:v>516015</c:v>
                </c:pt>
                <c:pt idx="844">
                  <c:v>516036</c:v>
                </c:pt>
                <c:pt idx="845">
                  <c:v>516057</c:v>
                </c:pt>
                <c:pt idx="846">
                  <c:v>516082</c:v>
                </c:pt>
                <c:pt idx="847">
                  <c:v>516103</c:v>
                </c:pt>
                <c:pt idx="848">
                  <c:v>516124</c:v>
                </c:pt>
                <c:pt idx="849">
                  <c:v>516147</c:v>
                </c:pt>
                <c:pt idx="850">
                  <c:v>516169</c:v>
                </c:pt>
                <c:pt idx="851">
                  <c:v>516192</c:v>
                </c:pt>
                <c:pt idx="852">
                  <c:v>516214</c:v>
                </c:pt>
                <c:pt idx="853">
                  <c:v>516236</c:v>
                </c:pt>
                <c:pt idx="854">
                  <c:v>516259</c:v>
                </c:pt>
                <c:pt idx="855">
                  <c:v>516285</c:v>
                </c:pt>
                <c:pt idx="856">
                  <c:v>516305</c:v>
                </c:pt>
                <c:pt idx="857">
                  <c:v>516325</c:v>
                </c:pt>
                <c:pt idx="858">
                  <c:v>516348</c:v>
                </c:pt>
                <c:pt idx="859">
                  <c:v>516366</c:v>
                </c:pt>
                <c:pt idx="860">
                  <c:v>516387</c:v>
                </c:pt>
                <c:pt idx="861">
                  <c:v>516411</c:v>
                </c:pt>
                <c:pt idx="862">
                  <c:v>516434</c:v>
                </c:pt>
                <c:pt idx="863">
                  <c:v>516455</c:v>
                </c:pt>
                <c:pt idx="864">
                  <c:v>516477</c:v>
                </c:pt>
                <c:pt idx="865">
                  <c:v>516501</c:v>
                </c:pt>
                <c:pt idx="866">
                  <c:v>516522</c:v>
                </c:pt>
                <c:pt idx="867">
                  <c:v>516545</c:v>
                </c:pt>
                <c:pt idx="868">
                  <c:v>516568</c:v>
                </c:pt>
                <c:pt idx="869">
                  <c:v>516588</c:v>
                </c:pt>
                <c:pt idx="870">
                  <c:v>516612</c:v>
                </c:pt>
                <c:pt idx="871">
                  <c:v>516632</c:v>
                </c:pt>
                <c:pt idx="872">
                  <c:v>516655</c:v>
                </c:pt>
                <c:pt idx="873">
                  <c:v>516678</c:v>
                </c:pt>
                <c:pt idx="874">
                  <c:v>516701</c:v>
                </c:pt>
                <c:pt idx="875">
                  <c:v>516727</c:v>
                </c:pt>
                <c:pt idx="876">
                  <c:v>516749</c:v>
                </c:pt>
                <c:pt idx="877">
                  <c:v>516769</c:v>
                </c:pt>
                <c:pt idx="878">
                  <c:v>516790</c:v>
                </c:pt>
                <c:pt idx="879">
                  <c:v>516811</c:v>
                </c:pt>
                <c:pt idx="880">
                  <c:v>516833</c:v>
                </c:pt>
                <c:pt idx="881">
                  <c:v>516856</c:v>
                </c:pt>
                <c:pt idx="882">
                  <c:v>516876</c:v>
                </c:pt>
                <c:pt idx="883">
                  <c:v>516899</c:v>
                </c:pt>
                <c:pt idx="884">
                  <c:v>516920</c:v>
                </c:pt>
                <c:pt idx="885">
                  <c:v>516943</c:v>
                </c:pt>
                <c:pt idx="886">
                  <c:v>516966</c:v>
                </c:pt>
                <c:pt idx="887">
                  <c:v>516989</c:v>
                </c:pt>
                <c:pt idx="888">
                  <c:v>517011</c:v>
                </c:pt>
                <c:pt idx="889">
                  <c:v>517035</c:v>
                </c:pt>
                <c:pt idx="890">
                  <c:v>517059</c:v>
                </c:pt>
                <c:pt idx="891">
                  <c:v>517083</c:v>
                </c:pt>
                <c:pt idx="892">
                  <c:v>517105</c:v>
                </c:pt>
                <c:pt idx="893">
                  <c:v>517129</c:v>
                </c:pt>
                <c:pt idx="894">
                  <c:v>517151</c:v>
                </c:pt>
                <c:pt idx="895">
                  <c:v>517172</c:v>
                </c:pt>
                <c:pt idx="896">
                  <c:v>517198</c:v>
                </c:pt>
                <c:pt idx="897">
                  <c:v>517222</c:v>
                </c:pt>
                <c:pt idx="898">
                  <c:v>517243</c:v>
                </c:pt>
                <c:pt idx="899">
                  <c:v>517264</c:v>
                </c:pt>
                <c:pt idx="900">
                  <c:v>517286</c:v>
                </c:pt>
                <c:pt idx="901">
                  <c:v>517310</c:v>
                </c:pt>
                <c:pt idx="902">
                  <c:v>517331</c:v>
                </c:pt>
                <c:pt idx="903">
                  <c:v>517351</c:v>
                </c:pt>
                <c:pt idx="904">
                  <c:v>517374</c:v>
                </c:pt>
                <c:pt idx="905">
                  <c:v>517395</c:v>
                </c:pt>
                <c:pt idx="906">
                  <c:v>517418</c:v>
                </c:pt>
                <c:pt idx="907">
                  <c:v>517436</c:v>
                </c:pt>
                <c:pt idx="908">
                  <c:v>517457</c:v>
                </c:pt>
                <c:pt idx="909">
                  <c:v>517477</c:v>
                </c:pt>
                <c:pt idx="910">
                  <c:v>517499</c:v>
                </c:pt>
                <c:pt idx="911">
                  <c:v>517522</c:v>
                </c:pt>
                <c:pt idx="912">
                  <c:v>517541</c:v>
                </c:pt>
                <c:pt idx="913">
                  <c:v>517564</c:v>
                </c:pt>
                <c:pt idx="914">
                  <c:v>517584</c:v>
                </c:pt>
                <c:pt idx="915">
                  <c:v>517608</c:v>
                </c:pt>
                <c:pt idx="916">
                  <c:v>517630</c:v>
                </c:pt>
                <c:pt idx="917">
                  <c:v>517648</c:v>
                </c:pt>
                <c:pt idx="918">
                  <c:v>517670</c:v>
                </c:pt>
                <c:pt idx="919">
                  <c:v>517688</c:v>
                </c:pt>
                <c:pt idx="920">
                  <c:v>517707</c:v>
                </c:pt>
                <c:pt idx="921">
                  <c:v>517730</c:v>
                </c:pt>
                <c:pt idx="922">
                  <c:v>517752</c:v>
                </c:pt>
                <c:pt idx="923">
                  <c:v>517774</c:v>
                </c:pt>
                <c:pt idx="924">
                  <c:v>517796</c:v>
                </c:pt>
                <c:pt idx="925">
                  <c:v>517815</c:v>
                </c:pt>
                <c:pt idx="926">
                  <c:v>517840</c:v>
                </c:pt>
                <c:pt idx="927">
                  <c:v>517864</c:v>
                </c:pt>
                <c:pt idx="928">
                  <c:v>517886</c:v>
                </c:pt>
                <c:pt idx="929">
                  <c:v>517906</c:v>
                </c:pt>
                <c:pt idx="930">
                  <c:v>517926</c:v>
                </c:pt>
                <c:pt idx="931">
                  <c:v>517947</c:v>
                </c:pt>
                <c:pt idx="932">
                  <c:v>517968</c:v>
                </c:pt>
                <c:pt idx="933">
                  <c:v>517986</c:v>
                </c:pt>
                <c:pt idx="934">
                  <c:v>518007</c:v>
                </c:pt>
                <c:pt idx="935">
                  <c:v>518029</c:v>
                </c:pt>
                <c:pt idx="936">
                  <c:v>518050</c:v>
                </c:pt>
                <c:pt idx="937">
                  <c:v>518071</c:v>
                </c:pt>
                <c:pt idx="938">
                  <c:v>518088</c:v>
                </c:pt>
                <c:pt idx="939">
                  <c:v>518110</c:v>
                </c:pt>
                <c:pt idx="940">
                  <c:v>518131</c:v>
                </c:pt>
                <c:pt idx="941">
                  <c:v>518149</c:v>
                </c:pt>
                <c:pt idx="942">
                  <c:v>518172</c:v>
                </c:pt>
                <c:pt idx="943">
                  <c:v>518191</c:v>
                </c:pt>
                <c:pt idx="944">
                  <c:v>518212</c:v>
                </c:pt>
                <c:pt idx="945">
                  <c:v>518232</c:v>
                </c:pt>
                <c:pt idx="946">
                  <c:v>518255</c:v>
                </c:pt>
                <c:pt idx="947">
                  <c:v>518271</c:v>
                </c:pt>
                <c:pt idx="948">
                  <c:v>518294</c:v>
                </c:pt>
                <c:pt idx="949">
                  <c:v>518315</c:v>
                </c:pt>
                <c:pt idx="950">
                  <c:v>518338</c:v>
                </c:pt>
                <c:pt idx="951">
                  <c:v>518359</c:v>
                </c:pt>
                <c:pt idx="952">
                  <c:v>518378</c:v>
                </c:pt>
                <c:pt idx="953">
                  <c:v>518396</c:v>
                </c:pt>
                <c:pt idx="954">
                  <c:v>518416</c:v>
                </c:pt>
                <c:pt idx="955">
                  <c:v>518436</c:v>
                </c:pt>
                <c:pt idx="956">
                  <c:v>518457</c:v>
                </c:pt>
                <c:pt idx="957">
                  <c:v>518477</c:v>
                </c:pt>
                <c:pt idx="958">
                  <c:v>518496</c:v>
                </c:pt>
                <c:pt idx="959">
                  <c:v>518518</c:v>
                </c:pt>
                <c:pt idx="960">
                  <c:v>518539</c:v>
                </c:pt>
                <c:pt idx="961">
                  <c:v>518561</c:v>
                </c:pt>
                <c:pt idx="962">
                  <c:v>518582</c:v>
                </c:pt>
                <c:pt idx="963">
                  <c:v>518603</c:v>
                </c:pt>
                <c:pt idx="964">
                  <c:v>518624</c:v>
                </c:pt>
                <c:pt idx="965">
                  <c:v>518643</c:v>
                </c:pt>
                <c:pt idx="966">
                  <c:v>518667</c:v>
                </c:pt>
                <c:pt idx="967">
                  <c:v>518686</c:v>
                </c:pt>
                <c:pt idx="968">
                  <c:v>518706</c:v>
                </c:pt>
                <c:pt idx="969">
                  <c:v>518725</c:v>
                </c:pt>
                <c:pt idx="970">
                  <c:v>518745</c:v>
                </c:pt>
                <c:pt idx="971">
                  <c:v>518769</c:v>
                </c:pt>
                <c:pt idx="972">
                  <c:v>518792</c:v>
                </c:pt>
                <c:pt idx="973">
                  <c:v>518814</c:v>
                </c:pt>
                <c:pt idx="974">
                  <c:v>518835</c:v>
                </c:pt>
                <c:pt idx="975">
                  <c:v>518858</c:v>
                </c:pt>
                <c:pt idx="976">
                  <c:v>518880</c:v>
                </c:pt>
                <c:pt idx="977">
                  <c:v>518900</c:v>
                </c:pt>
                <c:pt idx="978">
                  <c:v>518921</c:v>
                </c:pt>
                <c:pt idx="979">
                  <c:v>518942</c:v>
                </c:pt>
                <c:pt idx="980">
                  <c:v>518964</c:v>
                </c:pt>
                <c:pt idx="981">
                  <c:v>518984</c:v>
                </c:pt>
                <c:pt idx="982">
                  <c:v>519003</c:v>
                </c:pt>
                <c:pt idx="983">
                  <c:v>519022</c:v>
                </c:pt>
                <c:pt idx="984">
                  <c:v>519043</c:v>
                </c:pt>
                <c:pt idx="985">
                  <c:v>519064</c:v>
                </c:pt>
                <c:pt idx="986">
                  <c:v>519086</c:v>
                </c:pt>
                <c:pt idx="987">
                  <c:v>519106</c:v>
                </c:pt>
                <c:pt idx="988">
                  <c:v>519128</c:v>
                </c:pt>
                <c:pt idx="989">
                  <c:v>519149</c:v>
                </c:pt>
                <c:pt idx="990">
                  <c:v>519168</c:v>
                </c:pt>
                <c:pt idx="991">
                  <c:v>519190</c:v>
                </c:pt>
                <c:pt idx="992">
                  <c:v>519209</c:v>
                </c:pt>
                <c:pt idx="993">
                  <c:v>519231</c:v>
                </c:pt>
                <c:pt idx="994">
                  <c:v>519253</c:v>
                </c:pt>
                <c:pt idx="995">
                  <c:v>519276</c:v>
                </c:pt>
                <c:pt idx="996">
                  <c:v>519298</c:v>
                </c:pt>
                <c:pt idx="997">
                  <c:v>519319</c:v>
                </c:pt>
                <c:pt idx="998">
                  <c:v>519341</c:v>
                </c:pt>
                <c:pt idx="999">
                  <c:v>519362</c:v>
                </c:pt>
              </c:numCache>
            </c:numRef>
          </c:val>
          <c:smooth val="0"/>
          <c:extLst>
            <c:ext xmlns:c16="http://schemas.microsoft.com/office/drawing/2014/chart" uri="{C3380CC4-5D6E-409C-BE32-E72D297353CC}">
              <c16:uniqueId val="{00000003-A384-4EB1-98DE-C2102B10D6A1}"/>
            </c:ext>
          </c:extLst>
        </c:ser>
        <c:ser>
          <c:idx val="4"/>
          <c:order val="4"/>
          <c:tx>
            <c:strRef>
              <c:f>'85'!$G$1</c:f>
              <c:strCache>
                <c:ptCount val="1"/>
                <c:pt idx="0">
                  <c:v>75%</c:v>
                </c:pt>
              </c:strCache>
            </c:strRef>
          </c:tx>
          <c:spPr>
            <a:ln w="28575" cap="rnd">
              <a:solidFill>
                <a:schemeClr val="accent5"/>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G$2:$G$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2</c:v>
                </c:pt>
                <c:pt idx="313">
                  <c:v>423448</c:v>
                </c:pt>
                <c:pt idx="314">
                  <c:v>427517</c:v>
                </c:pt>
                <c:pt idx="315">
                  <c:v>431633</c:v>
                </c:pt>
                <c:pt idx="316">
                  <c:v>435763</c:v>
                </c:pt>
                <c:pt idx="317">
                  <c:v>439963</c:v>
                </c:pt>
                <c:pt idx="318">
                  <c:v>444102</c:v>
                </c:pt>
                <c:pt idx="319">
                  <c:v>448194</c:v>
                </c:pt>
                <c:pt idx="320">
                  <c:v>452207</c:v>
                </c:pt>
                <c:pt idx="321">
                  <c:v>456137</c:v>
                </c:pt>
                <c:pt idx="322">
                  <c:v>459933</c:v>
                </c:pt>
                <c:pt idx="323">
                  <c:v>463626</c:v>
                </c:pt>
                <c:pt idx="324">
                  <c:v>467215</c:v>
                </c:pt>
                <c:pt idx="325">
                  <c:v>470600</c:v>
                </c:pt>
                <c:pt idx="326">
                  <c:v>473839</c:v>
                </c:pt>
                <c:pt idx="327">
                  <c:v>476887</c:v>
                </c:pt>
                <c:pt idx="328">
                  <c:v>479712</c:v>
                </c:pt>
                <c:pt idx="329">
                  <c:v>482330</c:v>
                </c:pt>
                <c:pt idx="330">
                  <c:v>484761</c:v>
                </c:pt>
                <c:pt idx="331">
                  <c:v>487023</c:v>
                </c:pt>
                <c:pt idx="332">
                  <c:v>489059</c:v>
                </c:pt>
                <c:pt idx="333">
                  <c:v>490913</c:v>
                </c:pt>
                <c:pt idx="334">
                  <c:v>492561</c:v>
                </c:pt>
                <c:pt idx="335">
                  <c:v>494024</c:v>
                </c:pt>
                <c:pt idx="336">
                  <c:v>495316</c:v>
                </c:pt>
                <c:pt idx="337">
                  <c:v>496423</c:v>
                </c:pt>
                <c:pt idx="338">
                  <c:v>497138</c:v>
                </c:pt>
                <c:pt idx="339">
                  <c:v>497760</c:v>
                </c:pt>
                <c:pt idx="340">
                  <c:v>498304</c:v>
                </c:pt>
                <c:pt idx="341">
                  <c:v>498796</c:v>
                </c:pt>
                <c:pt idx="342">
                  <c:v>499212</c:v>
                </c:pt>
                <c:pt idx="343">
                  <c:v>499575</c:v>
                </c:pt>
                <c:pt idx="344">
                  <c:v>499870</c:v>
                </c:pt>
                <c:pt idx="345">
                  <c:v>500124</c:v>
                </c:pt>
                <c:pt idx="346">
                  <c:v>500342</c:v>
                </c:pt>
                <c:pt idx="347">
                  <c:v>500520</c:v>
                </c:pt>
                <c:pt idx="348">
                  <c:v>500665</c:v>
                </c:pt>
                <c:pt idx="349">
                  <c:v>500786</c:v>
                </c:pt>
                <c:pt idx="350">
                  <c:v>500890</c:v>
                </c:pt>
                <c:pt idx="351">
                  <c:v>500988</c:v>
                </c:pt>
                <c:pt idx="352">
                  <c:v>501063</c:v>
                </c:pt>
                <c:pt idx="353">
                  <c:v>501136</c:v>
                </c:pt>
                <c:pt idx="354">
                  <c:v>501197</c:v>
                </c:pt>
                <c:pt idx="355">
                  <c:v>501246</c:v>
                </c:pt>
                <c:pt idx="356">
                  <c:v>501292</c:v>
                </c:pt>
                <c:pt idx="357">
                  <c:v>501328</c:v>
                </c:pt>
                <c:pt idx="358">
                  <c:v>501366</c:v>
                </c:pt>
                <c:pt idx="359">
                  <c:v>501395</c:v>
                </c:pt>
                <c:pt idx="360">
                  <c:v>501425</c:v>
                </c:pt>
                <c:pt idx="361">
                  <c:v>501448</c:v>
                </c:pt>
                <c:pt idx="362">
                  <c:v>501472</c:v>
                </c:pt>
                <c:pt idx="363">
                  <c:v>501495</c:v>
                </c:pt>
                <c:pt idx="364">
                  <c:v>501514</c:v>
                </c:pt>
                <c:pt idx="365">
                  <c:v>501533</c:v>
                </c:pt>
                <c:pt idx="366">
                  <c:v>501548</c:v>
                </c:pt>
                <c:pt idx="367">
                  <c:v>501565</c:v>
                </c:pt>
                <c:pt idx="368">
                  <c:v>501582</c:v>
                </c:pt>
                <c:pt idx="369">
                  <c:v>501600</c:v>
                </c:pt>
                <c:pt idx="370">
                  <c:v>501615</c:v>
                </c:pt>
                <c:pt idx="371">
                  <c:v>501630</c:v>
                </c:pt>
                <c:pt idx="372">
                  <c:v>501642</c:v>
                </c:pt>
                <c:pt idx="373">
                  <c:v>501656</c:v>
                </c:pt>
                <c:pt idx="374">
                  <c:v>501671</c:v>
                </c:pt>
                <c:pt idx="375">
                  <c:v>501684</c:v>
                </c:pt>
                <c:pt idx="376">
                  <c:v>501698</c:v>
                </c:pt>
                <c:pt idx="377">
                  <c:v>501714</c:v>
                </c:pt>
                <c:pt idx="378">
                  <c:v>501725</c:v>
                </c:pt>
                <c:pt idx="379">
                  <c:v>501740</c:v>
                </c:pt>
                <c:pt idx="380">
                  <c:v>501752</c:v>
                </c:pt>
                <c:pt idx="381">
                  <c:v>501765</c:v>
                </c:pt>
                <c:pt idx="382">
                  <c:v>501779</c:v>
                </c:pt>
                <c:pt idx="383">
                  <c:v>501793</c:v>
                </c:pt>
                <c:pt idx="384">
                  <c:v>501807</c:v>
                </c:pt>
                <c:pt idx="385">
                  <c:v>501821</c:v>
                </c:pt>
                <c:pt idx="386">
                  <c:v>501832</c:v>
                </c:pt>
                <c:pt idx="387">
                  <c:v>501845</c:v>
                </c:pt>
                <c:pt idx="388">
                  <c:v>501858</c:v>
                </c:pt>
                <c:pt idx="389">
                  <c:v>501871</c:v>
                </c:pt>
                <c:pt idx="390">
                  <c:v>501884</c:v>
                </c:pt>
                <c:pt idx="391">
                  <c:v>501897</c:v>
                </c:pt>
                <c:pt idx="392">
                  <c:v>501911</c:v>
                </c:pt>
                <c:pt idx="393">
                  <c:v>501924</c:v>
                </c:pt>
                <c:pt idx="394">
                  <c:v>501937</c:v>
                </c:pt>
                <c:pt idx="395">
                  <c:v>501950</c:v>
                </c:pt>
                <c:pt idx="396">
                  <c:v>501963</c:v>
                </c:pt>
                <c:pt idx="397">
                  <c:v>501975</c:v>
                </c:pt>
                <c:pt idx="398">
                  <c:v>501985</c:v>
                </c:pt>
                <c:pt idx="399">
                  <c:v>501998</c:v>
                </c:pt>
                <c:pt idx="400">
                  <c:v>502010</c:v>
                </c:pt>
                <c:pt idx="401">
                  <c:v>502021</c:v>
                </c:pt>
                <c:pt idx="402">
                  <c:v>502036</c:v>
                </c:pt>
                <c:pt idx="403">
                  <c:v>502049</c:v>
                </c:pt>
                <c:pt idx="404">
                  <c:v>502061</c:v>
                </c:pt>
                <c:pt idx="405">
                  <c:v>502073</c:v>
                </c:pt>
                <c:pt idx="406">
                  <c:v>502088</c:v>
                </c:pt>
                <c:pt idx="407">
                  <c:v>502100</c:v>
                </c:pt>
                <c:pt idx="408">
                  <c:v>502114</c:v>
                </c:pt>
                <c:pt idx="409">
                  <c:v>502129</c:v>
                </c:pt>
                <c:pt idx="410">
                  <c:v>502141</c:v>
                </c:pt>
                <c:pt idx="411">
                  <c:v>502153</c:v>
                </c:pt>
                <c:pt idx="412">
                  <c:v>502166</c:v>
                </c:pt>
                <c:pt idx="413">
                  <c:v>502178</c:v>
                </c:pt>
                <c:pt idx="414">
                  <c:v>502189</c:v>
                </c:pt>
                <c:pt idx="415">
                  <c:v>502203</c:v>
                </c:pt>
                <c:pt idx="416">
                  <c:v>502216</c:v>
                </c:pt>
                <c:pt idx="417">
                  <c:v>502229</c:v>
                </c:pt>
                <c:pt idx="418">
                  <c:v>502242</c:v>
                </c:pt>
                <c:pt idx="419">
                  <c:v>502253</c:v>
                </c:pt>
                <c:pt idx="420">
                  <c:v>502266</c:v>
                </c:pt>
                <c:pt idx="421">
                  <c:v>502279</c:v>
                </c:pt>
                <c:pt idx="422">
                  <c:v>502293</c:v>
                </c:pt>
                <c:pt idx="423">
                  <c:v>502304</c:v>
                </c:pt>
                <c:pt idx="424">
                  <c:v>502315</c:v>
                </c:pt>
                <c:pt idx="425">
                  <c:v>502328</c:v>
                </c:pt>
                <c:pt idx="426">
                  <c:v>502341</c:v>
                </c:pt>
                <c:pt idx="427">
                  <c:v>502353</c:v>
                </c:pt>
                <c:pt idx="428">
                  <c:v>502364</c:v>
                </c:pt>
                <c:pt idx="429">
                  <c:v>502376</c:v>
                </c:pt>
                <c:pt idx="430">
                  <c:v>502389</c:v>
                </c:pt>
                <c:pt idx="431">
                  <c:v>502401</c:v>
                </c:pt>
                <c:pt idx="432">
                  <c:v>502414</c:v>
                </c:pt>
                <c:pt idx="433">
                  <c:v>502427</c:v>
                </c:pt>
                <c:pt idx="434">
                  <c:v>502441</c:v>
                </c:pt>
                <c:pt idx="435">
                  <c:v>502454</c:v>
                </c:pt>
                <c:pt idx="436">
                  <c:v>502466</c:v>
                </c:pt>
                <c:pt idx="437">
                  <c:v>502477</c:v>
                </c:pt>
                <c:pt idx="438">
                  <c:v>502488</c:v>
                </c:pt>
                <c:pt idx="439">
                  <c:v>502501</c:v>
                </c:pt>
                <c:pt idx="440">
                  <c:v>502515</c:v>
                </c:pt>
                <c:pt idx="441">
                  <c:v>502526</c:v>
                </c:pt>
                <c:pt idx="442">
                  <c:v>502538</c:v>
                </c:pt>
                <c:pt idx="443">
                  <c:v>502552</c:v>
                </c:pt>
                <c:pt idx="444">
                  <c:v>502565</c:v>
                </c:pt>
                <c:pt idx="445">
                  <c:v>502577</c:v>
                </c:pt>
                <c:pt idx="446">
                  <c:v>502588</c:v>
                </c:pt>
                <c:pt idx="447">
                  <c:v>502601</c:v>
                </c:pt>
                <c:pt idx="448">
                  <c:v>502613</c:v>
                </c:pt>
                <c:pt idx="449">
                  <c:v>502626</c:v>
                </c:pt>
                <c:pt idx="450">
                  <c:v>502638</c:v>
                </c:pt>
                <c:pt idx="451">
                  <c:v>502649</c:v>
                </c:pt>
                <c:pt idx="452">
                  <c:v>502661</c:v>
                </c:pt>
                <c:pt idx="453">
                  <c:v>502674</c:v>
                </c:pt>
                <c:pt idx="454">
                  <c:v>502688</c:v>
                </c:pt>
                <c:pt idx="455">
                  <c:v>502702</c:v>
                </c:pt>
                <c:pt idx="456">
                  <c:v>502714</c:v>
                </c:pt>
                <c:pt idx="457">
                  <c:v>502725</c:v>
                </c:pt>
                <c:pt idx="458">
                  <c:v>502736</c:v>
                </c:pt>
                <c:pt idx="459">
                  <c:v>502748</c:v>
                </c:pt>
                <c:pt idx="460">
                  <c:v>502757</c:v>
                </c:pt>
                <c:pt idx="461">
                  <c:v>502769</c:v>
                </c:pt>
                <c:pt idx="462">
                  <c:v>502780</c:v>
                </c:pt>
                <c:pt idx="463">
                  <c:v>502791</c:v>
                </c:pt>
                <c:pt idx="464">
                  <c:v>502802</c:v>
                </c:pt>
                <c:pt idx="465">
                  <c:v>502814</c:v>
                </c:pt>
                <c:pt idx="466">
                  <c:v>502826</c:v>
                </c:pt>
                <c:pt idx="467">
                  <c:v>502839</c:v>
                </c:pt>
                <c:pt idx="468">
                  <c:v>502847</c:v>
                </c:pt>
                <c:pt idx="469">
                  <c:v>502859</c:v>
                </c:pt>
                <c:pt idx="470">
                  <c:v>502871</c:v>
                </c:pt>
                <c:pt idx="471">
                  <c:v>502880</c:v>
                </c:pt>
                <c:pt idx="472">
                  <c:v>502891</c:v>
                </c:pt>
                <c:pt idx="473">
                  <c:v>502903</c:v>
                </c:pt>
                <c:pt idx="474">
                  <c:v>502916</c:v>
                </c:pt>
                <c:pt idx="475">
                  <c:v>502928</c:v>
                </c:pt>
                <c:pt idx="476">
                  <c:v>502939</c:v>
                </c:pt>
                <c:pt idx="477">
                  <c:v>502951</c:v>
                </c:pt>
                <c:pt idx="478">
                  <c:v>502966</c:v>
                </c:pt>
                <c:pt idx="479">
                  <c:v>502981</c:v>
                </c:pt>
                <c:pt idx="480">
                  <c:v>502992</c:v>
                </c:pt>
                <c:pt idx="481">
                  <c:v>503005</c:v>
                </c:pt>
                <c:pt idx="482">
                  <c:v>503019</c:v>
                </c:pt>
                <c:pt idx="483">
                  <c:v>503031</c:v>
                </c:pt>
                <c:pt idx="484">
                  <c:v>503044</c:v>
                </c:pt>
                <c:pt idx="485">
                  <c:v>503057</c:v>
                </c:pt>
                <c:pt idx="486">
                  <c:v>503068</c:v>
                </c:pt>
                <c:pt idx="487">
                  <c:v>503080</c:v>
                </c:pt>
                <c:pt idx="488">
                  <c:v>503094</c:v>
                </c:pt>
                <c:pt idx="489">
                  <c:v>503107</c:v>
                </c:pt>
                <c:pt idx="490">
                  <c:v>503120</c:v>
                </c:pt>
                <c:pt idx="491">
                  <c:v>503132</c:v>
                </c:pt>
                <c:pt idx="492">
                  <c:v>503144</c:v>
                </c:pt>
                <c:pt idx="493">
                  <c:v>503155</c:v>
                </c:pt>
                <c:pt idx="494">
                  <c:v>503167</c:v>
                </c:pt>
                <c:pt idx="495">
                  <c:v>503180</c:v>
                </c:pt>
                <c:pt idx="496">
                  <c:v>503190</c:v>
                </c:pt>
                <c:pt idx="497">
                  <c:v>503203</c:v>
                </c:pt>
                <c:pt idx="498">
                  <c:v>503216</c:v>
                </c:pt>
                <c:pt idx="499">
                  <c:v>503227</c:v>
                </c:pt>
                <c:pt idx="500">
                  <c:v>503239</c:v>
                </c:pt>
                <c:pt idx="501">
                  <c:v>503252</c:v>
                </c:pt>
                <c:pt idx="502">
                  <c:v>503263</c:v>
                </c:pt>
                <c:pt idx="503">
                  <c:v>503278</c:v>
                </c:pt>
                <c:pt idx="504">
                  <c:v>503293</c:v>
                </c:pt>
                <c:pt idx="505">
                  <c:v>503306</c:v>
                </c:pt>
                <c:pt idx="506">
                  <c:v>503318</c:v>
                </c:pt>
                <c:pt idx="507">
                  <c:v>503331</c:v>
                </c:pt>
                <c:pt idx="508">
                  <c:v>503343</c:v>
                </c:pt>
                <c:pt idx="509">
                  <c:v>503357</c:v>
                </c:pt>
                <c:pt idx="510">
                  <c:v>503368</c:v>
                </c:pt>
                <c:pt idx="511">
                  <c:v>503381</c:v>
                </c:pt>
                <c:pt idx="512">
                  <c:v>503392</c:v>
                </c:pt>
                <c:pt idx="513">
                  <c:v>503406</c:v>
                </c:pt>
                <c:pt idx="514">
                  <c:v>503418</c:v>
                </c:pt>
                <c:pt idx="515">
                  <c:v>503433</c:v>
                </c:pt>
                <c:pt idx="516">
                  <c:v>503447</c:v>
                </c:pt>
                <c:pt idx="517">
                  <c:v>503459</c:v>
                </c:pt>
                <c:pt idx="518">
                  <c:v>503471</c:v>
                </c:pt>
                <c:pt idx="519">
                  <c:v>503484</c:v>
                </c:pt>
                <c:pt idx="520">
                  <c:v>503498</c:v>
                </c:pt>
                <c:pt idx="521">
                  <c:v>503510</c:v>
                </c:pt>
                <c:pt idx="522">
                  <c:v>503522</c:v>
                </c:pt>
                <c:pt idx="523">
                  <c:v>503536</c:v>
                </c:pt>
                <c:pt idx="524">
                  <c:v>503548</c:v>
                </c:pt>
                <c:pt idx="525">
                  <c:v>503561</c:v>
                </c:pt>
                <c:pt idx="526">
                  <c:v>503573</c:v>
                </c:pt>
                <c:pt idx="527">
                  <c:v>503589</c:v>
                </c:pt>
                <c:pt idx="528">
                  <c:v>503602</c:v>
                </c:pt>
                <c:pt idx="529">
                  <c:v>503613</c:v>
                </c:pt>
                <c:pt idx="530">
                  <c:v>503625</c:v>
                </c:pt>
                <c:pt idx="531">
                  <c:v>503637</c:v>
                </c:pt>
                <c:pt idx="532">
                  <c:v>503648</c:v>
                </c:pt>
                <c:pt idx="533">
                  <c:v>503660</c:v>
                </c:pt>
                <c:pt idx="534">
                  <c:v>503671</c:v>
                </c:pt>
                <c:pt idx="535">
                  <c:v>503684</c:v>
                </c:pt>
                <c:pt idx="536">
                  <c:v>503696</c:v>
                </c:pt>
                <c:pt idx="537">
                  <c:v>503707</c:v>
                </c:pt>
                <c:pt idx="538">
                  <c:v>503719</c:v>
                </c:pt>
                <c:pt idx="539">
                  <c:v>503732</c:v>
                </c:pt>
                <c:pt idx="540">
                  <c:v>503745</c:v>
                </c:pt>
                <c:pt idx="541">
                  <c:v>503756</c:v>
                </c:pt>
                <c:pt idx="542">
                  <c:v>503769</c:v>
                </c:pt>
                <c:pt idx="543">
                  <c:v>503780</c:v>
                </c:pt>
                <c:pt idx="544">
                  <c:v>503792</c:v>
                </c:pt>
                <c:pt idx="545">
                  <c:v>503806</c:v>
                </c:pt>
                <c:pt idx="546">
                  <c:v>503818</c:v>
                </c:pt>
                <c:pt idx="547">
                  <c:v>503831</c:v>
                </c:pt>
                <c:pt idx="548">
                  <c:v>503843</c:v>
                </c:pt>
                <c:pt idx="549">
                  <c:v>503857</c:v>
                </c:pt>
                <c:pt idx="550">
                  <c:v>503871</c:v>
                </c:pt>
                <c:pt idx="551">
                  <c:v>503884</c:v>
                </c:pt>
                <c:pt idx="552">
                  <c:v>503895</c:v>
                </c:pt>
                <c:pt idx="553">
                  <c:v>503908</c:v>
                </c:pt>
                <c:pt idx="554">
                  <c:v>503922</c:v>
                </c:pt>
                <c:pt idx="555">
                  <c:v>503935</c:v>
                </c:pt>
                <c:pt idx="556">
                  <c:v>503948</c:v>
                </c:pt>
                <c:pt idx="557">
                  <c:v>503960</c:v>
                </c:pt>
                <c:pt idx="558">
                  <c:v>503974</c:v>
                </c:pt>
                <c:pt idx="559">
                  <c:v>503988</c:v>
                </c:pt>
                <c:pt idx="560">
                  <c:v>504001</c:v>
                </c:pt>
                <c:pt idx="561">
                  <c:v>504012</c:v>
                </c:pt>
                <c:pt idx="562">
                  <c:v>504025</c:v>
                </c:pt>
                <c:pt idx="563">
                  <c:v>504038</c:v>
                </c:pt>
                <c:pt idx="564">
                  <c:v>504052</c:v>
                </c:pt>
                <c:pt idx="565">
                  <c:v>504064</c:v>
                </c:pt>
                <c:pt idx="566">
                  <c:v>504076</c:v>
                </c:pt>
                <c:pt idx="567">
                  <c:v>504087</c:v>
                </c:pt>
                <c:pt idx="568">
                  <c:v>504101</c:v>
                </c:pt>
                <c:pt idx="569">
                  <c:v>504114</c:v>
                </c:pt>
                <c:pt idx="570">
                  <c:v>504126</c:v>
                </c:pt>
                <c:pt idx="571">
                  <c:v>504137</c:v>
                </c:pt>
                <c:pt idx="572">
                  <c:v>504151</c:v>
                </c:pt>
                <c:pt idx="573">
                  <c:v>504163</c:v>
                </c:pt>
                <c:pt idx="574">
                  <c:v>504175</c:v>
                </c:pt>
                <c:pt idx="575">
                  <c:v>504188</c:v>
                </c:pt>
                <c:pt idx="576">
                  <c:v>504201</c:v>
                </c:pt>
                <c:pt idx="577">
                  <c:v>504213</c:v>
                </c:pt>
                <c:pt idx="578">
                  <c:v>504228</c:v>
                </c:pt>
                <c:pt idx="579">
                  <c:v>504242</c:v>
                </c:pt>
                <c:pt idx="580">
                  <c:v>504254</c:v>
                </c:pt>
                <c:pt idx="581">
                  <c:v>504266</c:v>
                </c:pt>
                <c:pt idx="582">
                  <c:v>504280</c:v>
                </c:pt>
                <c:pt idx="583">
                  <c:v>504293</c:v>
                </c:pt>
                <c:pt idx="584">
                  <c:v>504302</c:v>
                </c:pt>
                <c:pt idx="585">
                  <c:v>504313</c:v>
                </c:pt>
                <c:pt idx="586">
                  <c:v>504325</c:v>
                </c:pt>
                <c:pt idx="587">
                  <c:v>504336</c:v>
                </c:pt>
                <c:pt idx="588">
                  <c:v>504350</c:v>
                </c:pt>
                <c:pt idx="589">
                  <c:v>504362</c:v>
                </c:pt>
                <c:pt idx="590">
                  <c:v>504373</c:v>
                </c:pt>
                <c:pt idx="591">
                  <c:v>504385</c:v>
                </c:pt>
                <c:pt idx="592">
                  <c:v>504398</c:v>
                </c:pt>
                <c:pt idx="593">
                  <c:v>504411</c:v>
                </c:pt>
                <c:pt idx="594">
                  <c:v>504423</c:v>
                </c:pt>
                <c:pt idx="595">
                  <c:v>504436</c:v>
                </c:pt>
                <c:pt idx="596">
                  <c:v>504449</c:v>
                </c:pt>
                <c:pt idx="597">
                  <c:v>504460</c:v>
                </c:pt>
                <c:pt idx="598">
                  <c:v>504471</c:v>
                </c:pt>
                <c:pt idx="599">
                  <c:v>504483</c:v>
                </c:pt>
                <c:pt idx="600">
                  <c:v>504496</c:v>
                </c:pt>
                <c:pt idx="601">
                  <c:v>504509</c:v>
                </c:pt>
                <c:pt idx="602">
                  <c:v>504521</c:v>
                </c:pt>
                <c:pt idx="603">
                  <c:v>504537</c:v>
                </c:pt>
                <c:pt idx="604">
                  <c:v>504549</c:v>
                </c:pt>
                <c:pt idx="605">
                  <c:v>504560</c:v>
                </c:pt>
                <c:pt idx="606">
                  <c:v>504571</c:v>
                </c:pt>
                <c:pt idx="607">
                  <c:v>504582</c:v>
                </c:pt>
                <c:pt idx="608">
                  <c:v>504596</c:v>
                </c:pt>
                <c:pt idx="609">
                  <c:v>504606</c:v>
                </c:pt>
                <c:pt idx="610">
                  <c:v>504618</c:v>
                </c:pt>
                <c:pt idx="611">
                  <c:v>504632</c:v>
                </c:pt>
                <c:pt idx="612">
                  <c:v>504644</c:v>
                </c:pt>
                <c:pt idx="613">
                  <c:v>504657</c:v>
                </c:pt>
                <c:pt idx="614">
                  <c:v>504668</c:v>
                </c:pt>
                <c:pt idx="615">
                  <c:v>504680</c:v>
                </c:pt>
                <c:pt idx="616">
                  <c:v>504694</c:v>
                </c:pt>
                <c:pt idx="617">
                  <c:v>504706</c:v>
                </c:pt>
                <c:pt idx="618">
                  <c:v>504719</c:v>
                </c:pt>
                <c:pt idx="619">
                  <c:v>504732</c:v>
                </c:pt>
                <c:pt idx="620">
                  <c:v>504744</c:v>
                </c:pt>
                <c:pt idx="621">
                  <c:v>504758</c:v>
                </c:pt>
                <c:pt idx="622">
                  <c:v>504770</c:v>
                </c:pt>
                <c:pt idx="623">
                  <c:v>504783</c:v>
                </c:pt>
                <c:pt idx="624">
                  <c:v>504796</c:v>
                </c:pt>
                <c:pt idx="625">
                  <c:v>504806</c:v>
                </c:pt>
                <c:pt idx="626">
                  <c:v>504819</c:v>
                </c:pt>
                <c:pt idx="627">
                  <c:v>504831</c:v>
                </c:pt>
                <c:pt idx="628">
                  <c:v>504842</c:v>
                </c:pt>
                <c:pt idx="629">
                  <c:v>504857</c:v>
                </c:pt>
                <c:pt idx="630">
                  <c:v>504871</c:v>
                </c:pt>
                <c:pt idx="631">
                  <c:v>504882</c:v>
                </c:pt>
                <c:pt idx="632">
                  <c:v>504894</c:v>
                </c:pt>
                <c:pt idx="633">
                  <c:v>504907</c:v>
                </c:pt>
                <c:pt idx="634">
                  <c:v>504917</c:v>
                </c:pt>
                <c:pt idx="635">
                  <c:v>504931</c:v>
                </c:pt>
                <c:pt idx="636">
                  <c:v>504943</c:v>
                </c:pt>
                <c:pt idx="637">
                  <c:v>504957</c:v>
                </c:pt>
                <c:pt idx="638">
                  <c:v>504967</c:v>
                </c:pt>
                <c:pt idx="639">
                  <c:v>504980</c:v>
                </c:pt>
                <c:pt idx="640">
                  <c:v>504993</c:v>
                </c:pt>
                <c:pt idx="641">
                  <c:v>505008</c:v>
                </c:pt>
                <c:pt idx="642">
                  <c:v>505022</c:v>
                </c:pt>
                <c:pt idx="643">
                  <c:v>505034</c:v>
                </c:pt>
                <c:pt idx="644">
                  <c:v>505047</c:v>
                </c:pt>
                <c:pt idx="645">
                  <c:v>505056</c:v>
                </c:pt>
                <c:pt idx="646">
                  <c:v>505067</c:v>
                </c:pt>
                <c:pt idx="647">
                  <c:v>505077</c:v>
                </c:pt>
                <c:pt idx="648">
                  <c:v>505088</c:v>
                </c:pt>
                <c:pt idx="649">
                  <c:v>505100</c:v>
                </c:pt>
                <c:pt idx="650">
                  <c:v>505113</c:v>
                </c:pt>
                <c:pt idx="651">
                  <c:v>505125</c:v>
                </c:pt>
                <c:pt idx="652">
                  <c:v>505137</c:v>
                </c:pt>
                <c:pt idx="653">
                  <c:v>505149</c:v>
                </c:pt>
                <c:pt idx="654">
                  <c:v>505162</c:v>
                </c:pt>
                <c:pt idx="655">
                  <c:v>505177</c:v>
                </c:pt>
                <c:pt idx="656">
                  <c:v>505188</c:v>
                </c:pt>
                <c:pt idx="657">
                  <c:v>505202</c:v>
                </c:pt>
                <c:pt idx="658">
                  <c:v>505213</c:v>
                </c:pt>
                <c:pt idx="659">
                  <c:v>505225</c:v>
                </c:pt>
                <c:pt idx="660">
                  <c:v>505237</c:v>
                </c:pt>
                <c:pt idx="661">
                  <c:v>505250</c:v>
                </c:pt>
                <c:pt idx="662">
                  <c:v>505264</c:v>
                </c:pt>
                <c:pt idx="663">
                  <c:v>505276</c:v>
                </c:pt>
                <c:pt idx="664">
                  <c:v>505287</c:v>
                </c:pt>
                <c:pt idx="665">
                  <c:v>505300</c:v>
                </c:pt>
                <c:pt idx="666">
                  <c:v>505311</c:v>
                </c:pt>
                <c:pt idx="667">
                  <c:v>505321</c:v>
                </c:pt>
                <c:pt idx="668">
                  <c:v>505335</c:v>
                </c:pt>
                <c:pt idx="669">
                  <c:v>505348</c:v>
                </c:pt>
                <c:pt idx="670">
                  <c:v>505360</c:v>
                </c:pt>
                <c:pt idx="671">
                  <c:v>505373</c:v>
                </c:pt>
                <c:pt idx="672">
                  <c:v>505388</c:v>
                </c:pt>
                <c:pt idx="673">
                  <c:v>505403</c:v>
                </c:pt>
                <c:pt idx="674">
                  <c:v>505415</c:v>
                </c:pt>
                <c:pt idx="675">
                  <c:v>505426</c:v>
                </c:pt>
                <c:pt idx="676">
                  <c:v>505438</c:v>
                </c:pt>
                <c:pt idx="677">
                  <c:v>505450</c:v>
                </c:pt>
                <c:pt idx="678">
                  <c:v>505462</c:v>
                </c:pt>
                <c:pt idx="679">
                  <c:v>505476</c:v>
                </c:pt>
                <c:pt idx="680">
                  <c:v>505490</c:v>
                </c:pt>
                <c:pt idx="681">
                  <c:v>505501</c:v>
                </c:pt>
                <c:pt idx="682">
                  <c:v>505515</c:v>
                </c:pt>
                <c:pt idx="683">
                  <c:v>505528</c:v>
                </c:pt>
                <c:pt idx="684">
                  <c:v>505539</c:v>
                </c:pt>
                <c:pt idx="685">
                  <c:v>505551</c:v>
                </c:pt>
                <c:pt idx="686">
                  <c:v>505564</c:v>
                </c:pt>
                <c:pt idx="687">
                  <c:v>505576</c:v>
                </c:pt>
                <c:pt idx="688">
                  <c:v>505588</c:v>
                </c:pt>
                <c:pt idx="689">
                  <c:v>505599</c:v>
                </c:pt>
                <c:pt idx="690">
                  <c:v>505610</c:v>
                </c:pt>
                <c:pt idx="691">
                  <c:v>505622</c:v>
                </c:pt>
                <c:pt idx="692">
                  <c:v>505634</c:v>
                </c:pt>
                <c:pt idx="693">
                  <c:v>505645</c:v>
                </c:pt>
                <c:pt idx="694">
                  <c:v>505656</c:v>
                </c:pt>
                <c:pt idx="695">
                  <c:v>505667</c:v>
                </c:pt>
                <c:pt idx="696">
                  <c:v>505680</c:v>
                </c:pt>
                <c:pt idx="697">
                  <c:v>505689</c:v>
                </c:pt>
                <c:pt idx="698">
                  <c:v>505702</c:v>
                </c:pt>
                <c:pt idx="699">
                  <c:v>505715</c:v>
                </c:pt>
                <c:pt idx="700">
                  <c:v>505727</c:v>
                </c:pt>
                <c:pt idx="701">
                  <c:v>505739</c:v>
                </c:pt>
                <c:pt idx="702">
                  <c:v>505751</c:v>
                </c:pt>
                <c:pt idx="703">
                  <c:v>505760</c:v>
                </c:pt>
                <c:pt idx="704">
                  <c:v>505772</c:v>
                </c:pt>
                <c:pt idx="705">
                  <c:v>505784</c:v>
                </c:pt>
                <c:pt idx="706">
                  <c:v>505794</c:v>
                </c:pt>
                <c:pt idx="707">
                  <c:v>505805</c:v>
                </c:pt>
                <c:pt idx="708">
                  <c:v>505817</c:v>
                </c:pt>
                <c:pt idx="709">
                  <c:v>505830</c:v>
                </c:pt>
                <c:pt idx="710">
                  <c:v>505841</c:v>
                </c:pt>
                <c:pt idx="711">
                  <c:v>505853</c:v>
                </c:pt>
                <c:pt idx="712">
                  <c:v>505864</c:v>
                </c:pt>
                <c:pt idx="713">
                  <c:v>505874</c:v>
                </c:pt>
                <c:pt idx="714">
                  <c:v>505888</c:v>
                </c:pt>
                <c:pt idx="715">
                  <c:v>505898</c:v>
                </c:pt>
                <c:pt idx="716">
                  <c:v>505910</c:v>
                </c:pt>
                <c:pt idx="717">
                  <c:v>505924</c:v>
                </c:pt>
                <c:pt idx="718">
                  <c:v>505937</c:v>
                </c:pt>
                <c:pt idx="719">
                  <c:v>505949</c:v>
                </c:pt>
                <c:pt idx="720">
                  <c:v>505961</c:v>
                </c:pt>
                <c:pt idx="721">
                  <c:v>505975</c:v>
                </c:pt>
                <c:pt idx="722">
                  <c:v>505988</c:v>
                </c:pt>
                <c:pt idx="723">
                  <c:v>506000</c:v>
                </c:pt>
                <c:pt idx="724">
                  <c:v>506012</c:v>
                </c:pt>
                <c:pt idx="725">
                  <c:v>506025</c:v>
                </c:pt>
                <c:pt idx="726">
                  <c:v>506035</c:v>
                </c:pt>
                <c:pt idx="727">
                  <c:v>506050</c:v>
                </c:pt>
                <c:pt idx="728">
                  <c:v>506064</c:v>
                </c:pt>
                <c:pt idx="729">
                  <c:v>506079</c:v>
                </c:pt>
                <c:pt idx="730">
                  <c:v>506093</c:v>
                </c:pt>
                <c:pt idx="731">
                  <c:v>506105</c:v>
                </c:pt>
                <c:pt idx="732">
                  <c:v>506116</c:v>
                </c:pt>
                <c:pt idx="733">
                  <c:v>506129</c:v>
                </c:pt>
                <c:pt idx="734">
                  <c:v>506143</c:v>
                </c:pt>
                <c:pt idx="735">
                  <c:v>506156</c:v>
                </c:pt>
                <c:pt idx="736">
                  <c:v>506168</c:v>
                </c:pt>
                <c:pt idx="737">
                  <c:v>506179</c:v>
                </c:pt>
                <c:pt idx="738">
                  <c:v>506193</c:v>
                </c:pt>
                <c:pt idx="739">
                  <c:v>506207</c:v>
                </c:pt>
                <c:pt idx="740">
                  <c:v>506219</c:v>
                </c:pt>
                <c:pt idx="741">
                  <c:v>506234</c:v>
                </c:pt>
                <c:pt idx="742">
                  <c:v>506248</c:v>
                </c:pt>
                <c:pt idx="743">
                  <c:v>506260</c:v>
                </c:pt>
                <c:pt idx="744">
                  <c:v>506273</c:v>
                </c:pt>
                <c:pt idx="745">
                  <c:v>506284</c:v>
                </c:pt>
                <c:pt idx="746">
                  <c:v>506295</c:v>
                </c:pt>
                <c:pt idx="747">
                  <c:v>506305</c:v>
                </c:pt>
                <c:pt idx="748">
                  <c:v>506317</c:v>
                </c:pt>
                <c:pt idx="749">
                  <c:v>506330</c:v>
                </c:pt>
                <c:pt idx="750">
                  <c:v>506343</c:v>
                </c:pt>
                <c:pt idx="751">
                  <c:v>506355</c:v>
                </c:pt>
                <c:pt idx="752">
                  <c:v>506366</c:v>
                </c:pt>
                <c:pt idx="753">
                  <c:v>506378</c:v>
                </c:pt>
                <c:pt idx="754">
                  <c:v>506391</c:v>
                </c:pt>
                <c:pt idx="755">
                  <c:v>506404</c:v>
                </c:pt>
                <c:pt idx="756">
                  <c:v>506418</c:v>
                </c:pt>
                <c:pt idx="757">
                  <c:v>506431</c:v>
                </c:pt>
                <c:pt idx="758">
                  <c:v>506443</c:v>
                </c:pt>
                <c:pt idx="759">
                  <c:v>506455</c:v>
                </c:pt>
                <c:pt idx="760">
                  <c:v>506466</c:v>
                </c:pt>
                <c:pt idx="761">
                  <c:v>506481</c:v>
                </c:pt>
                <c:pt idx="762">
                  <c:v>506494</c:v>
                </c:pt>
                <c:pt idx="763">
                  <c:v>506508</c:v>
                </c:pt>
                <c:pt idx="764">
                  <c:v>506520</c:v>
                </c:pt>
                <c:pt idx="765">
                  <c:v>506531</c:v>
                </c:pt>
                <c:pt idx="766">
                  <c:v>506545</c:v>
                </c:pt>
                <c:pt idx="767">
                  <c:v>506558</c:v>
                </c:pt>
                <c:pt idx="768">
                  <c:v>506570</c:v>
                </c:pt>
                <c:pt idx="769">
                  <c:v>506582</c:v>
                </c:pt>
                <c:pt idx="770">
                  <c:v>506594</c:v>
                </c:pt>
                <c:pt idx="771">
                  <c:v>506604</c:v>
                </c:pt>
                <c:pt idx="772">
                  <c:v>506618</c:v>
                </c:pt>
                <c:pt idx="773">
                  <c:v>506633</c:v>
                </c:pt>
                <c:pt idx="774">
                  <c:v>506647</c:v>
                </c:pt>
                <c:pt idx="775">
                  <c:v>506660</c:v>
                </c:pt>
                <c:pt idx="776">
                  <c:v>506672</c:v>
                </c:pt>
                <c:pt idx="777">
                  <c:v>506688</c:v>
                </c:pt>
                <c:pt idx="778">
                  <c:v>506700</c:v>
                </c:pt>
                <c:pt idx="779">
                  <c:v>506713</c:v>
                </c:pt>
                <c:pt idx="780">
                  <c:v>506727</c:v>
                </c:pt>
                <c:pt idx="781">
                  <c:v>506741</c:v>
                </c:pt>
                <c:pt idx="782">
                  <c:v>506752</c:v>
                </c:pt>
                <c:pt idx="783">
                  <c:v>506766</c:v>
                </c:pt>
                <c:pt idx="784">
                  <c:v>506779</c:v>
                </c:pt>
                <c:pt idx="785">
                  <c:v>506792</c:v>
                </c:pt>
                <c:pt idx="786">
                  <c:v>506805</c:v>
                </c:pt>
                <c:pt idx="787">
                  <c:v>506817</c:v>
                </c:pt>
                <c:pt idx="788">
                  <c:v>506832</c:v>
                </c:pt>
                <c:pt idx="789">
                  <c:v>506842</c:v>
                </c:pt>
                <c:pt idx="790">
                  <c:v>506854</c:v>
                </c:pt>
                <c:pt idx="791">
                  <c:v>506867</c:v>
                </c:pt>
                <c:pt idx="792">
                  <c:v>506879</c:v>
                </c:pt>
                <c:pt idx="793">
                  <c:v>506892</c:v>
                </c:pt>
                <c:pt idx="794">
                  <c:v>506903</c:v>
                </c:pt>
                <c:pt idx="795">
                  <c:v>506913</c:v>
                </c:pt>
                <c:pt idx="796">
                  <c:v>506927</c:v>
                </c:pt>
                <c:pt idx="797">
                  <c:v>506940</c:v>
                </c:pt>
                <c:pt idx="798">
                  <c:v>506951</c:v>
                </c:pt>
                <c:pt idx="799">
                  <c:v>506963</c:v>
                </c:pt>
                <c:pt idx="800">
                  <c:v>506975</c:v>
                </c:pt>
                <c:pt idx="801">
                  <c:v>506990</c:v>
                </c:pt>
                <c:pt idx="802">
                  <c:v>507001</c:v>
                </c:pt>
                <c:pt idx="803">
                  <c:v>507013</c:v>
                </c:pt>
                <c:pt idx="804">
                  <c:v>507024</c:v>
                </c:pt>
                <c:pt idx="805">
                  <c:v>507035</c:v>
                </c:pt>
                <c:pt idx="806">
                  <c:v>507046</c:v>
                </c:pt>
                <c:pt idx="807">
                  <c:v>507056</c:v>
                </c:pt>
                <c:pt idx="808">
                  <c:v>507068</c:v>
                </c:pt>
                <c:pt idx="809">
                  <c:v>507080</c:v>
                </c:pt>
                <c:pt idx="810">
                  <c:v>507090</c:v>
                </c:pt>
                <c:pt idx="811">
                  <c:v>507101</c:v>
                </c:pt>
                <c:pt idx="812">
                  <c:v>507111</c:v>
                </c:pt>
                <c:pt idx="813">
                  <c:v>507123</c:v>
                </c:pt>
                <c:pt idx="814">
                  <c:v>507136</c:v>
                </c:pt>
                <c:pt idx="815">
                  <c:v>507147</c:v>
                </c:pt>
                <c:pt idx="816">
                  <c:v>507158</c:v>
                </c:pt>
                <c:pt idx="817">
                  <c:v>507172</c:v>
                </c:pt>
                <c:pt idx="818">
                  <c:v>507186</c:v>
                </c:pt>
                <c:pt idx="819">
                  <c:v>507198</c:v>
                </c:pt>
                <c:pt idx="820">
                  <c:v>507210</c:v>
                </c:pt>
                <c:pt idx="821">
                  <c:v>507220</c:v>
                </c:pt>
                <c:pt idx="822">
                  <c:v>507231</c:v>
                </c:pt>
                <c:pt idx="823">
                  <c:v>507241</c:v>
                </c:pt>
                <c:pt idx="824">
                  <c:v>507252</c:v>
                </c:pt>
                <c:pt idx="825">
                  <c:v>507264</c:v>
                </c:pt>
                <c:pt idx="826">
                  <c:v>507278</c:v>
                </c:pt>
                <c:pt idx="827">
                  <c:v>507290</c:v>
                </c:pt>
                <c:pt idx="828">
                  <c:v>507303</c:v>
                </c:pt>
                <c:pt idx="829">
                  <c:v>507315</c:v>
                </c:pt>
                <c:pt idx="830">
                  <c:v>507327</c:v>
                </c:pt>
                <c:pt idx="831">
                  <c:v>507340</c:v>
                </c:pt>
                <c:pt idx="832">
                  <c:v>507356</c:v>
                </c:pt>
                <c:pt idx="833">
                  <c:v>507368</c:v>
                </c:pt>
                <c:pt idx="834">
                  <c:v>507380</c:v>
                </c:pt>
                <c:pt idx="835">
                  <c:v>507391</c:v>
                </c:pt>
                <c:pt idx="836">
                  <c:v>507406</c:v>
                </c:pt>
                <c:pt idx="837">
                  <c:v>507418</c:v>
                </c:pt>
                <c:pt idx="838">
                  <c:v>507431</c:v>
                </c:pt>
                <c:pt idx="839">
                  <c:v>507442</c:v>
                </c:pt>
                <c:pt idx="840">
                  <c:v>507454</c:v>
                </c:pt>
                <c:pt idx="841">
                  <c:v>507466</c:v>
                </c:pt>
                <c:pt idx="842">
                  <c:v>507479</c:v>
                </c:pt>
                <c:pt idx="843">
                  <c:v>507489</c:v>
                </c:pt>
                <c:pt idx="844">
                  <c:v>507503</c:v>
                </c:pt>
                <c:pt idx="845">
                  <c:v>507515</c:v>
                </c:pt>
                <c:pt idx="846">
                  <c:v>507525</c:v>
                </c:pt>
                <c:pt idx="847">
                  <c:v>507537</c:v>
                </c:pt>
                <c:pt idx="848">
                  <c:v>507552</c:v>
                </c:pt>
                <c:pt idx="849">
                  <c:v>507566</c:v>
                </c:pt>
                <c:pt idx="850">
                  <c:v>507580</c:v>
                </c:pt>
                <c:pt idx="851">
                  <c:v>507591</c:v>
                </c:pt>
                <c:pt idx="852">
                  <c:v>507601</c:v>
                </c:pt>
                <c:pt idx="853">
                  <c:v>507613</c:v>
                </c:pt>
                <c:pt idx="854">
                  <c:v>507626</c:v>
                </c:pt>
                <c:pt idx="855">
                  <c:v>507638</c:v>
                </c:pt>
                <c:pt idx="856">
                  <c:v>507650</c:v>
                </c:pt>
                <c:pt idx="857">
                  <c:v>507664</c:v>
                </c:pt>
                <c:pt idx="858">
                  <c:v>507676</c:v>
                </c:pt>
                <c:pt idx="859">
                  <c:v>507691</c:v>
                </c:pt>
                <c:pt idx="860">
                  <c:v>507701</c:v>
                </c:pt>
                <c:pt idx="861">
                  <c:v>507712</c:v>
                </c:pt>
                <c:pt idx="862">
                  <c:v>507724</c:v>
                </c:pt>
                <c:pt idx="863">
                  <c:v>507737</c:v>
                </c:pt>
                <c:pt idx="864">
                  <c:v>507748</c:v>
                </c:pt>
                <c:pt idx="865">
                  <c:v>507760</c:v>
                </c:pt>
                <c:pt idx="866">
                  <c:v>507773</c:v>
                </c:pt>
                <c:pt idx="867">
                  <c:v>507786</c:v>
                </c:pt>
                <c:pt idx="868">
                  <c:v>507797</c:v>
                </c:pt>
                <c:pt idx="869">
                  <c:v>507808</c:v>
                </c:pt>
                <c:pt idx="870">
                  <c:v>507821</c:v>
                </c:pt>
                <c:pt idx="871">
                  <c:v>507835</c:v>
                </c:pt>
                <c:pt idx="872">
                  <c:v>507847</c:v>
                </c:pt>
                <c:pt idx="873">
                  <c:v>507861</c:v>
                </c:pt>
                <c:pt idx="874">
                  <c:v>507873</c:v>
                </c:pt>
                <c:pt idx="875">
                  <c:v>507886</c:v>
                </c:pt>
                <c:pt idx="876">
                  <c:v>507899</c:v>
                </c:pt>
                <c:pt idx="877">
                  <c:v>507912</c:v>
                </c:pt>
                <c:pt idx="878">
                  <c:v>507925</c:v>
                </c:pt>
                <c:pt idx="879">
                  <c:v>507937</c:v>
                </c:pt>
                <c:pt idx="880">
                  <c:v>507949</c:v>
                </c:pt>
                <c:pt idx="881">
                  <c:v>507959</c:v>
                </c:pt>
                <c:pt idx="882">
                  <c:v>507972</c:v>
                </c:pt>
                <c:pt idx="883">
                  <c:v>507984</c:v>
                </c:pt>
                <c:pt idx="884">
                  <c:v>507996</c:v>
                </c:pt>
                <c:pt idx="885">
                  <c:v>508008</c:v>
                </c:pt>
                <c:pt idx="886">
                  <c:v>508021</c:v>
                </c:pt>
                <c:pt idx="887">
                  <c:v>508034</c:v>
                </c:pt>
                <c:pt idx="888">
                  <c:v>508046</c:v>
                </c:pt>
                <c:pt idx="889">
                  <c:v>508062</c:v>
                </c:pt>
                <c:pt idx="890">
                  <c:v>508075</c:v>
                </c:pt>
                <c:pt idx="891">
                  <c:v>508089</c:v>
                </c:pt>
                <c:pt idx="892">
                  <c:v>508100</c:v>
                </c:pt>
                <c:pt idx="893">
                  <c:v>508115</c:v>
                </c:pt>
                <c:pt idx="894">
                  <c:v>508128</c:v>
                </c:pt>
                <c:pt idx="895">
                  <c:v>508141</c:v>
                </c:pt>
                <c:pt idx="896">
                  <c:v>508153</c:v>
                </c:pt>
                <c:pt idx="897">
                  <c:v>508167</c:v>
                </c:pt>
                <c:pt idx="898">
                  <c:v>508179</c:v>
                </c:pt>
                <c:pt idx="899">
                  <c:v>508194</c:v>
                </c:pt>
                <c:pt idx="900">
                  <c:v>508205</c:v>
                </c:pt>
                <c:pt idx="901">
                  <c:v>508217</c:v>
                </c:pt>
                <c:pt idx="902">
                  <c:v>508230</c:v>
                </c:pt>
                <c:pt idx="903">
                  <c:v>508245</c:v>
                </c:pt>
                <c:pt idx="904">
                  <c:v>508257</c:v>
                </c:pt>
                <c:pt idx="905">
                  <c:v>508270</c:v>
                </c:pt>
                <c:pt idx="906">
                  <c:v>508282</c:v>
                </c:pt>
                <c:pt idx="907">
                  <c:v>508295</c:v>
                </c:pt>
                <c:pt idx="908">
                  <c:v>508307</c:v>
                </c:pt>
                <c:pt idx="909">
                  <c:v>508319</c:v>
                </c:pt>
                <c:pt idx="910">
                  <c:v>508332</c:v>
                </c:pt>
                <c:pt idx="911">
                  <c:v>508346</c:v>
                </c:pt>
                <c:pt idx="912">
                  <c:v>508357</c:v>
                </c:pt>
                <c:pt idx="913">
                  <c:v>508369</c:v>
                </c:pt>
                <c:pt idx="914">
                  <c:v>508383</c:v>
                </c:pt>
                <c:pt idx="915">
                  <c:v>508396</c:v>
                </c:pt>
                <c:pt idx="916">
                  <c:v>508410</c:v>
                </c:pt>
                <c:pt idx="917">
                  <c:v>508421</c:v>
                </c:pt>
                <c:pt idx="918">
                  <c:v>508434</c:v>
                </c:pt>
                <c:pt idx="919">
                  <c:v>508445</c:v>
                </c:pt>
                <c:pt idx="920">
                  <c:v>508456</c:v>
                </c:pt>
                <c:pt idx="921">
                  <c:v>508470</c:v>
                </c:pt>
                <c:pt idx="922">
                  <c:v>508487</c:v>
                </c:pt>
                <c:pt idx="923">
                  <c:v>508500</c:v>
                </c:pt>
                <c:pt idx="924">
                  <c:v>508511</c:v>
                </c:pt>
                <c:pt idx="925">
                  <c:v>508525</c:v>
                </c:pt>
                <c:pt idx="926">
                  <c:v>508538</c:v>
                </c:pt>
                <c:pt idx="927">
                  <c:v>508553</c:v>
                </c:pt>
                <c:pt idx="928">
                  <c:v>508567</c:v>
                </c:pt>
                <c:pt idx="929">
                  <c:v>508580</c:v>
                </c:pt>
                <c:pt idx="930">
                  <c:v>508595</c:v>
                </c:pt>
                <c:pt idx="931">
                  <c:v>508607</c:v>
                </c:pt>
                <c:pt idx="932">
                  <c:v>508621</c:v>
                </c:pt>
                <c:pt idx="933">
                  <c:v>508633</c:v>
                </c:pt>
                <c:pt idx="934">
                  <c:v>508644</c:v>
                </c:pt>
                <c:pt idx="935">
                  <c:v>508656</c:v>
                </c:pt>
                <c:pt idx="936">
                  <c:v>508668</c:v>
                </c:pt>
                <c:pt idx="937">
                  <c:v>508680</c:v>
                </c:pt>
                <c:pt idx="938">
                  <c:v>508692</c:v>
                </c:pt>
                <c:pt idx="939">
                  <c:v>508703</c:v>
                </c:pt>
                <c:pt idx="940">
                  <c:v>508717</c:v>
                </c:pt>
                <c:pt idx="941">
                  <c:v>508730</c:v>
                </c:pt>
                <c:pt idx="942">
                  <c:v>508744</c:v>
                </c:pt>
                <c:pt idx="943">
                  <c:v>508756</c:v>
                </c:pt>
                <c:pt idx="944">
                  <c:v>508767</c:v>
                </c:pt>
                <c:pt idx="945">
                  <c:v>508779</c:v>
                </c:pt>
                <c:pt idx="946">
                  <c:v>508791</c:v>
                </c:pt>
                <c:pt idx="947">
                  <c:v>508804</c:v>
                </c:pt>
                <c:pt idx="948">
                  <c:v>508815</c:v>
                </c:pt>
                <c:pt idx="949">
                  <c:v>508829</c:v>
                </c:pt>
                <c:pt idx="950">
                  <c:v>508840</c:v>
                </c:pt>
                <c:pt idx="951">
                  <c:v>508852</c:v>
                </c:pt>
                <c:pt idx="952">
                  <c:v>508863</c:v>
                </c:pt>
                <c:pt idx="953">
                  <c:v>508876</c:v>
                </c:pt>
                <c:pt idx="954">
                  <c:v>508888</c:v>
                </c:pt>
                <c:pt idx="955">
                  <c:v>508899</c:v>
                </c:pt>
                <c:pt idx="956">
                  <c:v>508913</c:v>
                </c:pt>
                <c:pt idx="957">
                  <c:v>508924</c:v>
                </c:pt>
                <c:pt idx="958">
                  <c:v>508935</c:v>
                </c:pt>
                <c:pt idx="959">
                  <c:v>508948</c:v>
                </c:pt>
                <c:pt idx="960">
                  <c:v>508961</c:v>
                </c:pt>
                <c:pt idx="961">
                  <c:v>508973</c:v>
                </c:pt>
                <c:pt idx="962">
                  <c:v>508984</c:v>
                </c:pt>
                <c:pt idx="963">
                  <c:v>508996</c:v>
                </c:pt>
                <c:pt idx="964">
                  <c:v>509007</c:v>
                </c:pt>
                <c:pt idx="965">
                  <c:v>509020</c:v>
                </c:pt>
                <c:pt idx="966">
                  <c:v>509032</c:v>
                </c:pt>
                <c:pt idx="967">
                  <c:v>509044</c:v>
                </c:pt>
                <c:pt idx="968">
                  <c:v>509057</c:v>
                </c:pt>
                <c:pt idx="969">
                  <c:v>509073</c:v>
                </c:pt>
                <c:pt idx="970">
                  <c:v>509086</c:v>
                </c:pt>
                <c:pt idx="971">
                  <c:v>509097</c:v>
                </c:pt>
                <c:pt idx="972">
                  <c:v>509109</c:v>
                </c:pt>
                <c:pt idx="973">
                  <c:v>509120</c:v>
                </c:pt>
                <c:pt idx="974">
                  <c:v>509132</c:v>
                </c:pt>
                <c:pt idx="975">
                  <c:v>509142</c:v>
                </c:pt>
                <c:pt idx="976">
                  <c:v>509152</c:v>
                </c:pt>
                <c:pt idx="977">
                  <c:v>509165</c:v>
                </c:pt>
                <c:pt idx="978">
                  <c:v>509178</c:v>
                </c:pt>
                <c:pt idx="979">
                  <c:v>509192</c:v>
                </c:pt>
                <c:pt idx="980">
                  <c:v>509207</c:v>
                </c:pt>
                <c:pt idx="981">
                  <c:v>509218</c:v>
                </c:pt>
                <c:pt idx="982">
                  <c:v>509231</c:v>
                </c:pt>
                <c:pt idx="983">
                  <c:v>509242</c:v>
                </c:pt>
                <c:pt idx="984">
                  <c:v>509254</c:v>
                </c:pt>
                <c:pt idx="985">
                  <c:v>509267</c:v>
                </c:pt>
                <c:pt idx="986">
                  <c:v>509278</c:v>
                </c:pt>
                <c:pt idx="987">
                  <c:v>509289</c:v>
                </c:pt>
                <c:pt idx="988">
                  <c:v>509301</c:v>
                </c:pt>
                <c:pt idx="989">
                  <c:v>509310</c:v>
                </c:pt>
                <c:pt idx="990">
                  <c:v>509324</c:v>
                </c:pt>
                <c:pt idx="991">
                  <c:v>509335</c:v>
                </c:pt>
                <c:pt idx="992">
                  <c:v>509346</c:v>
                </c:pt>
                <c:pt idx="993">
                  <c:v>509358</c:v>
                </c:pt>
                <c:pt idx="994">
                  <c:v>509369</c:v>
                </c:pt>
                <c:pt idx="995">
                  <c:v>509383</c:v>
                </c:pt>
                <c:pt idx="996">
                  <c:v>509396</c:v>
                </c:pt>
                <c:pt idx="997">
                  <c:v>509407</c:v>
                </c:pt>
                <c:pt idx="998">
                  <c:v>509420</c:v>
                </c:pt>
                <c:pt idx="999">
                  <c:v>509432</c:v>
                </c:pt>
              </c:numCache>
            </c:numRef>
          </c:val>
          <c:smooth val="0"/>
          <c:extLst>
            <c:ext xmlns:c16="http://schemas.microsoft.com/office/drawing/2014/chart" uri="{C3380CC4-5D6E-409C-BE32-E72D297353CC}">
              <c16:uniqueId val="{00000004-A384-4EB1-98DE-C2102B10D6A1}"/>
            </c:ext>
          </c:extLst>
        </c:ser>
        <c:ser>
          <c:idx val="5"/>
          <c:order val="5"/>
          <c:tx>
            <c:strRef>
              <c:f>'85'!$H$1</c:f>
              <c:strCache>
                <c:ptCount val="1"/>
                <c:pt idx="0">
                  <c:v>100% Vaccinated</c:v>
                </c:pt>
              </c:strCache>
            </c:strRef>
          </c:tx>
          <c:spPr>
            <a:ln w="28575" cap="rnd">
              <a:solidFill>
                <a:schemeClr val="accent6"/>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9</c:v>
                </c:pt>
                <c:pt idx="313">
                  <c:v>423444</c:v>
                </c:pt>
                <c:pt idx="314">
                  <c:v>427522</c:v>
                </c:pt>
                <c:pt idx="315">
                  <c:v>431641</c:v>
                </c:pt>
                <c:pt idx="316">
                  <c:v>435770</c:v>
                </c:pt>
                <c:pt idx="317">
                  <c:v>439973</c:v>
                </c:pt>
                <c:pt idx="318">
                  <c:v>444108</c:v>
                </c:pt>
                <c:pt idx="319">
                  <c:v>448195</c:v>
                </c:pt>
                <c:pt idx="320">
                  <c:v>452214</c:v>
                </c:pt>
                <c:pt idx="321">
                  <c:v>456131</c:v>
                </c:pt>
                <c:pt idx="322">
                  <c:v>459925</c:v>
                </c:pt>
                <c:pt idx="323">
                  <c:v>463631</c:v>
                </c:pt>
                <c:pt idx="324">
                  <c:v>467193</c:v>
                </c:pt>
                <c:pt idx="325">
                  <c:v>470587</c:v>
                </c:pt>
                <c:pt idx="326">
                  <c:v>473832</c:v>
                </c:pt>
                <c:pt idx="327">
                  <c:v>476888</c:v>
                </c:pt>
                <c:pt idx="328">
                  <c:v>479710</c:v>
                </c:pt>
                <c:pt idx="329">
                  <c:v>482326</c:v>
                </c:pt>
                <c:pt idx="330">
                  <c:v>484767</c:v>
                </c:pt>
                <c:pt idx="331">
                  <c:v>487022</c:v>
                </c:pt>
                <c:pt idx="332">
                  <c:v>489074</c:v>
                </c:pt>
                <c:pt idx="333">
                  <c:v>490933</c:v>
                </c:pt>
                <c:pt idx="334">
                  <c:v>492568</c:v>
                </c:pt>
                <c:pt idx="335">
                  <c:v>494037</c:v>
                </c:pt>
                <c:pt idx="336">
                  <c:v>495342</c:v>
                </c:pt>
                <c:pt idx="337">
                  <c:v>496476</c:v>
                </c:pt>
                <c:pt idx="338">
                  <c:v>497194</c:v>
                </c:pt>
                <c:pt idx="339">
                  <c:v>497820</c:v>
                </c:pt>
                <c:pt idx="340">
                  <c:v>498338</c:v>
                </c:pt>
                <c:pt idx="341">
                  <c:v>498759</c:v>
                </c:pt>
                <c:pt idx="342">
                  <c:v>499093</c:v>
                </c:pt>
                <c:pt idx="343">
                  <c:v>499368</c:v>
                </c:pt>
                <c:pt idx="344">
                  <c:v>499565</c:v>
                </c:pt>
                <c:pt idx="345">
                  <c:v>499715</c:v>
                </c:pt>
                <c:pt idx="346">
                  <c:v>499822</c:v>
                </c:pt>
                <c:pt idx="347">
                  <c:v>499895</c:v>
                </c:pt>
                <c:pt idx="348">
                  <c:v>499945</c:v>
                </c:pt>
                <c:pt idx="349">
                  <c:v>499980</c:v>
                </c:pt>
                <c:pt idx="350">
                  <c:v>500005</c:v>
                </c:pt>
                <c:pt idx="351">
                  <c:v>500028</c:v>
                </c:pt>
                <c:pt idx="352">
                  <c:v>500046</c:v>
                </c:pt>
                <c:pt idx="353">
                  <c:v>500057</c:v>
                </c:pt>
                <c:pt idx="354">
                  <c:v>500065</c:v>
                </c:pt>
                <c:pt idx="355">
                  <c:v>500071</c:v>
                </c:pt>
                <c:pt idx="356">
                  <c:v>500078</c:v>
                </c:pt>
                <c:pt idx="357">
                  <c:v>500083</c:v>
                </c:pt>
                <c:pt idx="358">
                  <c:v>500087</c:v>
                </c:pt>
                <c:pt idx="359">
                  <c:v>500091</c:v>
                </c:pt>
                <c:pt idx="360">
                  <c:v>500096</c:v>
                </c:pt>
                <c:pt idx="361">
                  <c:v>500099</c:v>
                </c:pt>
                <c:pt idx="362">
                  <c:v>500102</c:v>
                </c:pt>
                <c:pt idx="363">
                  <c:v>500105</c:v>
                </c:pt>
                <c:pt idx="364">
                  <c:v>500109</c:v>
                </c:pt>
                <c:pt idx="365">
                  <c:v>500112</c:v>
                </c:pt>
                <c:pt idx="366">
                  <c:v>500115</c:v>
                </c:pt>
                <c:pt idx="367">
                  <c:v>500119</c:v>
                </c:pt>
                <c:pt idx="368">
                  <c:v>500122</c:v>
                </c:pt>
                <c:pt idx="369">
                  <c:v>500126</c:v>
                </c:pt>
                <c:pt idx="370">
                  <c:v>500129</c:v>
                </c:pt>
                <c:pt idx="371">
                  <c:v>500132</c:v>
                </c:pt>
                <c:pt idx="372">
                  <c:v>500134</c:v>
                </c:pt>
                <c:pt idx="373">
                  <c:v>500137</c:v>
                </c:pt>
                <c:pt idx="374">
                  <c:v>500139</c:v>
                </c:pt>
                <c:pt idx="375">
                  <c:v>500143</c:v>
                </c:pt>
                <c:pt idx="376">
                  <c:v>500146</c:v>
                </c:pt>
                <c:pt idx="377">
                  <c:v>500151</c:v>
                </c:pt>
                <c:pt idx="378">
                  <c:v>500154</c:v>
                </c:pt>
                <c:pt idx="379">
                  <c:v>500158</c:v>
                </c:pt>
                <c:pt idx="380">
                  <c:v>500160</c:v>
                </c:pt>
                <c:pt idx="381">
                  <c:v>500164</c:v>
                </c:pt>
                <c:pt idx="382">
                  <c:v>500166</c:v>
                </c:pt>
                <c:pt idx="383">
                  <c:v>500169</c:v>
                </c:pt>
                <c:pt idx="384">
                  <c:v>500173</c:v>
                </c:pt>
                <c:pt idx="385">
                  <c:v>500175</c:v>
                </c:pt>
                <c:pt idx="386">
                  <c:v>500178</c:v>
                </c:pt>
                <c:pt idx="387">
                  <c:v>500181</c:v>
                </c:pt>
                <c:pt idx="388">
                  <c:v>500184</c:v>
                </c:pt>
                <c:pt idx="389">
                  <c:v>500186</c:v>
                </c:pt>
                <c:pt idx="390">
                  <c:v>500189</c:v>
                </c:pt>
                <c:pt idx="391">
                  <c:v>500193</c:v>
                </c:pt>
                <c:pt idx="392">
                  <c:v>500196</c:v>
                </c:pt>
                <c:pt idx="393">
                  <c:v>500199</c:v>
                </c:pt>
                <c:pt idx="394">
                  <c:v>500202</c:v>
                </c:pt>
                <c:pt idx="395">
                  <c:v>500204</c:v>
                </c:pt>
                <c:pt idx="396">
                  <c:v>500207</c:v>
                </c:pt>
                <c:pt idx="397">
                  <c:v>500209</c:v>
                </c:pt>
                <c:pt idx="398">
                  <c:v>500212</c:v>
                </c:pt>
                <c:pt idx="399">
                  <c:v>500217</c:v>
                </c:pt>
                <c:pt idx="400">
                  <c:v>500220</c:v>
                </c:pt>
                <c:pt idx="401">
                  <c:v>500223</c:v>
                </c:pt>
                <c:pt idx="402">
                  <c:v>500227</c:v>
                </c:pt>
                <c:pt idx="403">
                  <c:v>500230</c:v>
                </c:pt>
                <c:pt idx="404">
                  <c:v>500233</c:v>
                </c:pt>
                <c:pt idx="405">
                  <c:v>500236</c:v>
                </c:pt>
                <c:pt idx="406">
                  <c:v>500239</c:v>
                </c:pt>
                <c:pt idx="407">
                  <c:v>500242</c:v>
                </c:pt>
                <c:pt idx="408">
                  <c:v>500245</c:v>
                </c:pt>
                <c:pt idx="409">
                  <c:v>500248</c:v>
                </c:pt>
                <c:pt idx="410">
                  <c:v>500249</c:v>
                </c:pt>
                <c:pt idx="411">
                  <c:v>500252</c:v>
                </c:pt>
                <c:pt idx="412">
                  <c:v>500254</c:v>
                </c:pt>
                <c:pt idx="413">
                  <c:v>500256</c:v>
                </c:pt>
                <c:pt idx="414">
                  <c:v>500259</c:v>
                </c:pt>
                <c:pt idx="415">
                  <c:v>500261</c:v>
                </c:pt>
                <c:pt idx="416">
                  <c:v>500263</c:v>
                </c:pt>
                <c:pt idx="417">
                  <c:v>500266</c:v>
                </c:pt>
                <c:pt idx="418">
                  <c:v>500268</c:v>
                </c:pt>
                <c:pt idx="419">
                  <c:v>500272</c:v>
                </c:pt>
                <c:pt idx="420">
                  <c:v>500275</c:v>
                </c:pt>
                <c:pt idx="421">
                  <c:v>500278</c:v>
                </c:pt>
                <c:pt idx="422">
                  <c:v>500281</c:v>
                </c:pt>
                <c:pt idx="423">
                  <c:v>500284</c:v>
                </c:pt>
                <c:pt idx="424">
                  <c:v>500288</c:v>
                </c:pt>
                <c:pt idx="425">
                  <c:v>500291</c:v>
                </c:pt>
                <c:pt idx="426">
                  <c:v>500294</c:v>
                </c:pt>
                <c:pt idx="427">
                  <c:v>500298</c:v>
                </c:pt>
                <c:pt idx="428">
                  <c:v>500301</c:v>
                </c:pt>
                <c:pt idx="429">
                  <c:v>500303</c:v>
                </c:pt>
                <c:pt idx="430">
                  <c:v>500307</c:v>
                </c:pt>
                <c:pt idx="431">
                  <c:v>500310</c:v>
                </c:pt>
                <c:pt idx="432">
                  <c:v>500312</c:v>
                </c:pt>
                <c:pt idx="433">
                  <c:v>500315</c:v>
                </c:pt>
                <c:pt idx="434">
                  <c:v>500319</c:v>
                </c:pt>
                <c:pt idx="435">
                  <c:v>500321</c:v>
                </c:pt>
                <c:pt idx="436">
                  <c:v>500324</c:v>
                </c:pt>
                <c:pt idx="437">
                  <c:v>500328</c:v>
                </c:pt>
                <c:pt idx="438">
                  <c:v>500330</c:v>
                </c:pt>
                <c:pt idx="439">
                  <c:v>500333</c:v>
                </c:pt>
                <c:pt idx="440">
                  <c:v>500337</c:v>
                </c:pt>
                <c:pt idx="441">
                  <c:v>500340</c:v>
                </c:pt>
                <c:pt idx="442">
                  <c:v>500343</c:v>
                </c:pt>
                <c:pt idx="443">
                  <c:v>500346</c:v>
                </c:pt>
                <c:pt idx="444">
                  <c:v>500349</c:v>
                </c:pt>
                <c:pt idx="445">
                  <c:v>500352</c:v>
                </c:pt>
                <c:pt idx="446">
                  <c:v>500354</c:v>
                </c:pt>
                <c:pt idx="447">
                  <c:v>500357</c:v>
                </c:pt>
                <c:pt idx="448">
                  <c:v>500358</c:v>
                </c:pt>
                <c:pt idx="449">
                  <c:v>500362</c:v>
                </c:pt>
                <c:pt idx="450">
                  <c:v>500365</c:v>
                </c:pt>
                <c:pt idx="451">
                  <c:v>500368</c:v>
                </c:pt>
                <c:pt idx="452">
                  <c:v>500371</c:v>
                </c:pt>
                <c:pt idx="453">
                  <c:v>500374</c:v>
                </c:pt>
                <c:pt idx="454">
                  <c:v>500377</c:v>
                </c:pt>
                <c:pt idx="455">
                  <c:v>500380</c:v>
                </c:pt>
                <c:pt idx="456">
                  <c:v>500382</c:v>
                </c:pt>
                <c:pt idx="457">
                  <c:v>500385</c:v>
                </c:pt>
                <c:pt idx="458">
                  <c:v>500387</c:v>
                </c:pt>
                <c:pt idx="459">
                  <c:v>500390</c:v>
                </c:pt>
                <c:pt idx="460">
                  <c:v>500394</c:v>
                </c:pt>
                <c:pt idx="461">
                  <c:v>500398</c:v>
                </c:pt>
                <c:pt idx="462">
                  <c:v>500401</c:v>
                </c:pt>
                <c:pt idx="463">
                  <c:v>500404</c:v>
                </c:pt>
                <c:pt idx="464">
                  <c:v>500407</c:v>
                </c:pt>
                <c:pt idx="465">
                  <c:v>500410</c:v>
                </c:pt>
                <c:pt idx="466">
                  <c:v>500413</c:v>
                </c:pt>
                <c:pt idx="467">
                  <c:v>500416</c:v>
                </c:pt>
                <c:pt idx="468">
                  <c:v>500419</c:v>
                </c:pt>
                <c:pt idx="469">
                  <c:v>500421</c:v>
                </c:pt>
                <c:pt idx="470">
                  <c:v>500424</c:v>
                </c:pt>
                <c:pt idx="471">
                  <c:v>500427</c:v>
                </c:pt>
                <c:pt idx="472">
                  <c:v>500429</c:v>
                </c:pt>
                <c:pt idx="473">
                  <c:v>500432</c:v>
                </c:pt>
                <c:pt idx="474">
                  <c:v>500436</c:v>
                </c:pt>
                <c:pt idx="475">
                  <c:v>500438</c:v>
                </c:pt>
                <c:pt idx="476">
                  <c:v>500440</c:v>
                </c:pt>
                <c:pt idx="477">
                  <c:v>500444</c:v>
                </c:pt>
                <c:pt idx="478">
                  <c:v>500447</c:v>
                </c:pt>
                <c:pt idx="479">
                  <c:v>500451</c:v>
                </c:pt>
                <c:pt idx="480">
                  <c:v>500454</c:v>
                </c:pt>
                <c:pt idx="481">
                  <c:v>500456</c:v>
                </c:pt>
                <c:pt idx="482">
                  <c:v>500459</c:v>
                </c:pt>
                <c:pt idx="483">
                  <c:v>500463</c:v>
                </c:pt>
                <c:pt idx="484">
                  <c:v>500466</c:v>
                </c:pt>
                <c:pt idx="485">
                  <c:v>500469</c:v>
                </c:pt>
                <c:pt idx="486">
                  <c:v>500472</c:v>
                </c:pt>
                <c:pt idx="487">
                  <c:v>500476</c:v>
                </c:pt>
                <c:pt idx="488">
                  <c:v>500479</c:v>
                </c:pt>
                <c:pt idx="489">
                  <c:v>500484</c:v>
                </c:pt>
                <c:pt idx="490">
                  <c:v>500486</c:v>
                </c:pt>
                <c:pt idx="491">
                  <c:v>500489</c:v>
                </c:pt>
                <c:pt idx="492">
                  <c:v>500490</c:v>
                </c:pt>
                <c:pt idx="493">
                  <c:v>500493</c:v>
                </c:pt>
                <c:pt idx="494">
                  <c:v>500497</c:v>
                </c:pt>
                <c:pt idx="495">
                  <c:v>500499</c:v>
                </c:pt>
                <c:pt idx="496">
                  <c:v>500501</c:v>
                </c:pt>
                <c:pt idx="497">
                  <c:v>500504</c:v>
                </c:pt>
                <c:pt idx="498">
                  <c:v>500508</c:v>
                </c:pt>
                <c:pt idx="499">
                  <c:v>500511</c:v>
                </c:pt>
                <c:pt idx="500">
                  <c:v>500514</c:v>
                </c:pt>
                <c:pt idx="501">
                  <c:v>500517</c:v>
                </c:pt>
                <c:pt idx="502">
                  <c:v>500521</c:v>
                </c:pt>
                <c:pt idx="503">
                  <c:v>500523</c:v>
                </c:pt>
                <c:pt idx="504">
                  <c:v>500526</c:v>
                </c:pt>
                <c:pt idx="505">
                  <c:v>500529</c:v>
                </c:pt>
                <c:pt idx="506">
                  <c:v>500531</c:v>
                </c:pt>
                <c:pt idx="507">
                  <c:v>500535</c:v>
                </c:pt>
                <c:pt idx="508">
                  <c:v>500538</c:v>
                </c:pt>
                <c:pt idx="509">
                  <c:v>500541</c:v>
                </c:pt>
                <c:pt idx="510">
                  <c:v>500544</c:v>
                </c:pt>
                <c:pt idx="511">
                  <c:v>500546</c:v>
                </c:pt>
                <c:pt idx="512">
                  <c:v>500549</c:v>
                </c:pt>
                <c:pt idx="513">
                  <c:v>500552</c:v>
                </c:pt>
                <c:pt idx="514">
                  <c:v>500555</c:v>
                </c:pt>
                <c:pt idx="515">
                  <c:v>500558</c:v>
                </c:pt>
                <c:pt idx="516">
                  <c:v>500561</c:v>
                </c:pt>
                <c:pt idx="517">
                  <c:v>500563</c:v>
                </c:pt>
                <c:pt idx="518">
                  <c:v>500567</c:v>
                </c:pt>
                <c:pt idx="519">
                  <c:v>500569</c:v>
                </c:pt>
                <c:pt idx="520">
                  <c:v>500572</c:v>
                </c:pt>
                <c:pt idx="521">
                  <c:v>500575</c:v>
                </c:pt>
                <c:pt idx="522">
                  <c:v>500578</c:v>
                </c:pt>
                <c:pt idx="523">
                  <c:v>500580</c:v>
                </c:pt>
                <c:pt idx="524">
                  <c:v>500582</c:v>
                </c:pt>
                <c:pt idx="525">
                  <c:v>500585</c:v>
                </c:pt>
                <c:pt idx="526">
                  <c:v>500588</c:v>
                </c:pt>
                <c:pt idx="527">
                  <c:v>500592</c:v>
                </c:pt>
                <c:pt idx="528">
                  <c:v>500594</c:v>
                </c:pt>
                <c:pt idx="529">
                  <c:v>500596</c:v>
                </c:pt>
                <c:pt idx="530">
                  <c:v>500598</c:v>
                </c:pt>
                <c:pt idx="531">
                  <c:v>500602</c:v>
                </c:pt>
                <c:pt idx="532">
                  <c:v>500604</c:v>
                </c:pt>
                <c:pt idx="533">
                  <c:v>500608</c:v>
                </c:pt>
                <c:pt idx="534">
                  <c:v>500610</c:v>
                </c:pt>
                <c:pt idx="535">
                  <c:v>500614</c:v>
                </c:pt>
                <c:pt idx="536">
                  <c:v>500617</c:v>
                </c:pt>
                <c:pt idx="537">
                  <c:v>500622</c:v>
                </c:pt>
                <c:pt idx="538">
                  <c:v>500625</c:v>
                </c:pt>
                <c:pt idx="539">
                  <c:v>500628</c:v>
                </c:pt>
                <c:pt idx="540">
                  <c:v>500631</c:v>
                </c:pt>
                <c:pt idx="541">
                  <c:v>500633</c:v>
                </c:pt>
                <c:pt idx="542">
                  <c:v>500635</c:v>
                </c:pt>
                <c:pt idx="543">
                  <c:v>500637</c:v>
                </c:pt>
                <c:pt idx="544">
                  <c:v>500638</c:v>
                </c:pt>
                <c:pt idx="545">
                  <c:v>500641</c:v>
                </c:pt>
                <c:pt idx="546">
                  <c:v>500644</c:v>
                </c:pt>
                <c:pt idx="547">
                  <c:v>500647</c:v>
                </c:pt>
                <c:pt idx="548">
                  <c:v>500650</c:v>
                </c:pt>
                <c:pt idx="549">
                  <c:v>500653</c:v>
                </c:pt>
                <c:pt idx="550">
                  <c:v>500656</c:v>
                </c:pt>
                <c:pt idx="551">
                  <c:v>500659</c:v>
                </c:pt>
                <c:pt idx="552">
                  <c:v>500661</c:v>
                </c:pt>
                <c:pt idx="553">
                  <c:v>500664</c:v>
                </c:pt>
                <c:pt idx="554">
                  <c:v>500668</c:v>
                </c:pt>
                <c:pt idx="555">
                  <c:v>500670</c:v>
                </c:pt>
                <c:pt idx="556">
                  <c:v>500673</c:v>
                </c:pt>
                <c:pt idx="557">
                  <c:v>500677</c:v>
                </c:pt>
                <c:pt idx="558">
                  <c:v>500679</c:v>
                </c:pt>
                <c:pt idx="559">
                  <c:v>500681</c:v>
                </c:pt>
                <c:pt idx="560">
                  <c:v>500684</c:v>
                </c:pt>
                <c:pt idx="561">
                  <c:v>500688</c:v>
                </c:pt>
                <c:pt idx="562">
                  <c:v>500691</c:v>
                </c:pt>
                <c:pt idx="563">
                  <c:v>500693</c:v>
                </c:pt>
                <c:pt idx="564">
                  <c:v>500698</c:v>
                </c:pt>
                <c:pt idx="565">
                  <c:v>500700</c:v>
                </c:pt>
                <c:pt idx="566">
                  <c:v>500703</c:v>
                </c:pt>
                <c:pt idx="567">
                  <c:v>500707</c:v>
                </c:pt>
                <c:pt idx="568">
                  <c:v>500709</c:v>
                </c:pt>
                <c:pt idx="569">
                  <c:v>500711</c:v>
                </c:pt>
                <c:pt idx="570">
                  <c:v>500714</c:v>
                </c:pt>
                <c:pt idx="571">
                  <c:v>500716</c:v>
                </c:pt>
                <c:pt idx="572">
                  <c:v>500718</c:v>
                </c:pt>
                <c:pt idx="573">
                  <c:v>500721</c:v>
                </c:pt>
                <c:pt idx="574">
                  <c:v>500723</c:v>
                </c:pt>
                <c:pt idx="575">
                  <c:v>500726</c:v>
                </c:pt>
                <c:pt idx="576">
                  <c:v>500728</c:v>
                </c:pt>
                <c:pt idx="577">
                  <c:v>500730</c:v>
                </c:pt>
                <c:pt idx="578">
                  <c:v>500734</c:v>
                </c:pt>
                <c:pt idx="579">
                  <c:v>500737</c:v>
                </c:pt>
                <c:pt idx="580">
                  <c:v>500740</c:v>
                </c:pt>
                <c:pt idx="581">
                  <c:v>500744</c:v>
                </c:pt>
                <c:pt idx="582">
                  <c:v>500747</c:v>
                </c:pt>
                <c:pt idx="583">
                  <c:v>500751</c:v>
                </c:pt>
                <c:pt idx="584">
                  <c:v>500753</c:v>
                </c:pt>
                <c:pt idx="585">
                  <c:v>500755</c:v>
                </c:pt>
                <c:pt idx="586">
                  <c:v>500756</c:v>
                </c:pt>
                <c:pt idx="587">
                  <c:v>500759</c:v>
                </c:pt>
                <c:pt idx="588">
                  <c:v>500762</c:v>
                </c:pt>
                <c:pt idx="589">
                  <c:v>500765</c:v>
                </c:pt>
                <c:pt idx="590">
                  <c:v>500768</c:v>
                </c:pt>
                <c:pt idx="591">
                  <c:v>500771</c:v>
                </c:pt>
                <c:pt idx="592">
                  <c:v>500774</c:v>
                </c:pt>
                <c:pt idx="593">
                  <c:v>500777</c:v>
                </c:pt>
                <c:pt idx="594">
                  <c:v>500780</c:v>
                </c:pt>
                <c:pt idx="595">
                  <c:v>500783</c:v>
                </c:pt>
                <c:pt idx="596">
                  <c:v>500787</c:v>
                </c:pt>
                <c:pt idx="597">
                  <c:v>500790</c:v>
                </c:pt>
                <c:pt idx="598">
                  <c:v>500792</c:v>
                </c:pt>
                <c:pt idx="599">
                  <c:v>500794</c:v>
                </c:pt>
                <c:pt idx="600">
                  <c:v>500799</c:v>
                </c:pt>
                <c:pt idx="601">
                  <c:v>500803</c:v>
                </c:pt>
                <c:pt idx="602">
                  <c:v>500806</c:v>
                </c:pt>
                <c:pt idx="603">
                  <c:v>500809</c:v>
                </c:pt>
                <c:pt idx="604">
                  <c:v>500813</c:v>
                </c:pt>
                <c:pt idx="605">
                  <c:v>500817</c:v>
                </c:pt>
                <c:pt idx="606">
                  <c:v>500819</c:v>
                </c:pt>
                <c:pt idx="607">
                  <c:v>500824</c:v>
                </c:pt>
                <c:pt idx="608">
                  <c:v>500827</c:v>
                </c:pt>
                <c:pt idx="609">
                  <c:v>500831</c:v>
                </c:pt>
                <c:pt idx="610">
                  <c:v>500833</c:v>
                </c:pt>
                <c:pt idx="611">
                  <c:v>500836</c:v>
                </c:pt>
                <c:pt idx="612">
                  <c:v>500839</c:v>
                </c:pt>
                <c:pt idx="613">
                  <c:v>500843</c:v>
                </c:pt>
                <c:pt idx="614">
                  <c:v>500846</c:v>
                </c:pt>
                <c:pt idx="615">
                  <c:v>500849</c:v>
                </c:pt>
                <c:pt idx="616">
                  <c:v>500852</c:v>
                </c:pt>
                <c:pt idx="617">
                  <c:v>500856</c:v>
                </c:pt>
                <c:pt idx="618">
                  <c:v>500859</c:v>
                </c:pt>
                <c:pt idx="619">
                  <c:v>500861</c:v>
                </c:pt>
                <c:pt idx="620">
                  <c:v>500864</c:v>
                </c:pt>
                <c:pt idx="621">
                  <c:v>500866</c:v>
                </c:pt>
                <c:pt idx="622">
                  <c:v>500870</c:v>
                </c:pt>
                <c:pt idx="623">
                  <c:v>500872</c:v>
                </c:pt>
                <c:pt idx="624">
                  <c:v>500875</c:v>
                </c:pt>
                <c:pt idx="625">
                  <c:v>500878</c:v>
                </c:pt>
                <c:pt idx="626">
                  <c:v>500881</c:v>
                </c:pt>
                <c:pt idx="627">
                  <c:v>500885</c:v>
                </c:pt>
                <c:pt idx="628">
                  <c:v>500889</c:v>
                </c:pt>
                <c:pt idx="629">
                  <c:v>500892</c:v>
                </c:pt>
                <c:pt idx="630">
                  <c:v>500896</c:v>
                </c:pt>
                <c:pt idx="631">
                  <c:v>500898</c:v>
                </c:pt>
                <c:pt idx="632">
                  <c:v>500901</c:v>
                </c:pt>
                <c:pt idx="633">
                  <c:v>500904</c:v>
                </c:pt>
                <c:pt idx="634">
                  <c:v>500907</c:v>
                </c:pt>
                <c:pt idx="635">
                  <c:v>500910</c:v>
                </c:pt>
                <c:pt idx="636">
                  <c:v>500914</c:v>
                </c:pt>
                <c:pt idx="637">
                  <c:v>500917</c:v>
                </c:pt>
                <c:pt idx="638">
                  <c:v>500921</c:v>
                </c:pt>
                <c:pt idx="639">
                  <c:v>500924</c:v>
                </c:pt>
                <c:pt idx="640">
                  <c:v>500927</c:v>
                </c:pt>
                <c:pt idx="641">
                  <c:v>500928</c:v>
                </c:pt>
                <c:pt idx="642">
                  <c:v>500931</c:v>
                </c:pt>
                <c:pt idx="643">
                  <c:v>500935</c:v>
                </c:pt>
                <c:pt idx="644">
                  <c:v>500938</c:v>
                </c:pt>
                <c:pt idx="645">
                  <c:v>500941</c:v>
                </c:pt>
                <c:pt idx="646">
                  <c:v>500945</c:v>
                </c:pt>
                <c:pt idx="647">
                  <c:v>500948</c:v>
                </c:pt>
                <c:pt idx="648">
                  <c:v>500951</c:v>
                </c:pt>
                <c:pt idx="649">
                  <c:v>500954</c:v>
                </c:pt>
                <c:pt idx="650">
                  <c:v>500956</c:v>
                </c:pt>
                <c:pt idx="651">
                  <c:v>500960</c:v>
                </c:pt>
                <c:pt idx="652">
                  <c:v>500962</c:v>
                </c:pt>
                <c:pt idx="653">
                  <c:v>500965</c:v>
                </c:pt>
                <c:pt idx="654">
                  <c:v>500968</c:v>
                </c:pt>
                <c:pt idx="655">
                  <c:v>500970</c:v>
                </c:pt>
                <c:pt idx="656">
                  <c:v>500972</c:v>
                </c:pt>
                <c:pt idx="657">
                  <c:v>500975</c:v>
                </c:pt>
                <c:pt idx="658">
                  <c:v>500978</c:v>
                </c:pt>
                <c:pt idx="659">
                  <c:v>500981</c:v>
                </c:pt>
                <c:pt idx="660">
                  <c:v>500984</c:v>
                </c:pt>
                <c:pt idx="661">
                  <c:v>500987</c:v>
                </c:pt>
                <c:pt idx="662">
                  <c:v>500990</c:v>
                </c:pt>
                <c:pt idx="663">
                  <c:v>500994</c:v>
                </c:pt>
                <c:pt idx="664">
                  <c:v>500996</c:v>
                </c:pt>
                <c:pt idx="665">
                  <c:v>501000</c:v>
                </c:pt>
                <c:pt idx="666">
                  <c:v>501002</c:v>
                </c:pt>
                <c:pt idx="667">
                  <c:v>501006</c:v>
                </c:pt>
                <c:pt idx="668">
                  <c:v>501010</c:v>
                </c:pt>
                <c:pt idx="669">
                  <c:v>501013</c:v>
                </c:pt>
                <c:pt idx="670">
                  <c:v>501015</c:v>
                </c:pt>
                <c:pt idx="671">
                  <c:v>501018</c:v>
                </c:pt>
                <c:pt idx="672">
                  <c:v>501021</c:v>
                </c:pt>
                <c:pt idx="673">
                  <c:v>501024</c:v>
                </c:pt>
                <c:pt idx="674">
                  <c:v>501026</c:v>
                </c:pt>
                <c:pt idx="675">
                  <c:v>501029</c:v>
                </c:pt>
                <c:pt idx="676">
                  <c:v>501032</c:v>
                </c:pt>
                <c:pt idx="677">
                  <c:v>501035</c:v>
                </c:pt>
                <c:pt idx="678">
                  <c:v>501038</c:v>
                </c:pt>
                <c:pt idx="679">
                  <c:v>501042</c:v>
                </c:pt>
                <c:pt idx="680">
                  <c:v>501043</c:v>
                </c:pt>
                <c:pt idx="681">
                  <c:v>501046</c:v>
                </c:pt>
                <c:pt idx="682">
                  <c:v>501050</c:v>
                </c:pt>
                <c:pt idx="683">
                  <c:v>501052</c:v>
                </c:pt>
                <c:pt idx="684">
                  <c:v>501055</c:v>
                </c:pt>
                <c:pt idx="685">
                  <c:v>501057</c:v>
                </c:pt>
                <c:pt idx="686">
                  <c:v>501060</c:v>
                </c:pt>
                <c:pt idx="687">
                  <c:v>501063</c:v>
                </c:pt>
                <c:pt idx="688">
                  <c:v>501066</c:v>
                </c:pt>
                <c:pt idx="689">
                  <c:v>501068</c:v>
                </c:pt>
                <c:pt idx="690">
                  <c:v>501071</c:v>
                </c:pt>
                <c:pt idx="691">
                  <c:v>501074</c:v>
                </c:pt>
                <c:pt idx="692">
                  <c:v>501076</c:v>
                </c:pt>
                <c:pt idx="693">
                  <c:v>501079</c:v>
                </c:pt>
                <c:pt idx="694">
                  <c:v>501081</c:v>
                </c:pt>
                <c:pt idx="695">
                  <c:v>501084</c:v>
                </c:pt>
                <c:pt idx="696">
                  <c:v>501086</c:v>
                </c:pt>
                <c:pt idx="697">
                  <c:v>501090</c:v>
                </c:pt>
                <c:pt idx="698">
                  <c:v>501093</c:v>
                </c:pt>
                <c:pt idx="699">
                  <c:v>501097</c:v>
                </c:pt>
                <c:pt idx="700">
                  <c:v>501101</c:v>
                </c:pt>
                <c:pt idx="701">
                  <c:v>501103</c:v>
                </c:pt>
                <c:pt idx="702">
                  <c:v>501107</c:v>
                </c:pt>
                <c:pt idx="703">
                  <c:v>501109</c:v>
                </c:pt>
                <c:pt idx="704">
                  <c:v>501112</c:v>
                </c:pt>
                <c:pt idx="705">
                  <c:v>501116</c:v>
                </c:pt>
                <c:pt idx="706">
                  <c:v>501117</c:v>
                </c:pt>
                <c:pt idx="707">
                  <c:v>501120</c:v>
                </c:pt>
                <c:pt idx="708">
                  <c:v>501123</c:v>
                </c:pt>
                <c:pt idx="709">
                  <c:v>501126</c:v>
                </c:pt>
                <c:pt idx="710">
                  <c:v>501130</c:v>
                </c:pt>
                <c:pt idx="711">
                  <c:v>501132</c:v>
                </c:pt>
                <c:pt idx="712">
                  <c:v>501135</c:v>
                </c:pt>
                <c:pt idx="713">
                  <c:v>501139</c:v>
                </c:pt>
                <c:pt idx="714">
                  <c:v>501142</c:v>
                </c:pt>
                <c:pt idx="715">
                  <c:v>501145</c:v>
                </c:pt>
                <c:pt idx="716">
                  <c:v>501148</c:v>
                </c:pt>
                <c:pt idx="717">
                  <c:v>501151</c:v>
                </c:pt>
                <c:pt idx="718">
                  <c:v>501156</c:v>
                </c:pt>
                <c:pt idx="719">
                  <c:v>501160</c:v>
                </c:pt>
                <c:pt idx="720">
                  <c:v>501163</c:v>
                </c:pt>
                <c:pt idx="721">
                  <c:v>501165</c:v>
                </c:pt>
                <c:pt idx="722">
                  <c:v>501168</c:v>
                </c:pt>
                <c:pt idx="723">
                  <c:v>501171</c:v>
                </c:pt>
                <c:pt idx="724">
                  <c:v>501173</c:v>
                </c:pt>
                <c:pt idx="725">
                  <c:v>501177</c:v>
                </c:pt>
                <c:pt idx="726">
                  <c:v>501181</c:v>
                </c:pt>
                <c:pt idx="727">
                  <c:v>501184</c:v>
                </c:pt>
                <c:pt idx="728">
                  <c:v>501186</c:v>
                </c:pt>
                <c:pt idx="729">
                  <c:v>501188</c:v>
                </c:pt>
                <c:pt idx="730">
                  <c:v>501190</c:v>
                </c:pt>
                <c:pt idx="731">
                  <c:v>501193</c:v>
                </c:pt>
                <c:pt idx="732">
                  <c:v>501197</c:v>
                </c:pt>
                <c:pt idx="733">
                  <c:v>501200</c:v>
                </c:pt>
                <c:pt idx="734">
                  <c:v>501202</c:v>
                </c:pt>
                <c:pt idx="735">
                  <c:v>501205</c:v>
                </c:pt>
                <c:pt idx="736">
                  <c:v>501208</c:v>
                </c:pt>
                <c:pt idx="737">
                  <c:v>501211</c:v>
                </c:pt>
                <c:pt idx="738">
                  <c:v>501214</c:v>
                </c:pt>
                <c:pt idx="739">
                  <c:v>501218</c:v>
                </c:pt>
                <c:pt idx="740">
                  <c:v>501220</c:v>
                </c:pt>
                <c:pt idx="741">
                  <c:v>501224</c:v>
                </c:pt>
                <c:pt idx="742">
                  <c:v>501226</c:v>
                </c:pt>
                <c:pt idx="743">
                  <c:v>501229</c:v>
                </c:pt>
                <c:pt idx="744">
                  <c:v>501232</c:v>
                </c:pt>
                <c:pt idx="745">
                  <c:v>501234</c:v>
                </c:pt>
                <c:pt idx="746">
                  <c:v>501237</c:v>
                </c:pt>
                <c:pt idx="747">
                  <c:v>501240</c:v>
                </c:pt>
                <c:pt idx="748">
                  <c:v>501244</c:v>
                </c:pt>
                <c:pt idx="749">
                  <c:v>501248</c:v>
                </c:pt>
                <c:pt idx="750">
                  <c:v>501251</c:v>
                </c:pt>
                <c:pt idx="751">
                  <c:v>501254</c:v>
                </c:pt>
                <c:pt idx="752">
                  <c:v>501256</c:v>
                </c:pt>
                <c:pt idx="753">
                  <c:v>501259</c:v>
                </c:pt>
                <c:pt idx="754">
                  <c:v>501262</c:v>
                </c:pt>
                <c:pt idx="755">
                  <c:v>501265</c:v>
                </c:pt>
                <c:pt idx="756">
                  <c:v>501267</c:v>
                </c:pt>
                <c:pt idx="757">
                  <c:v>501271</c:v>
                </c:pt>
                <c:pt idx="758">
                  <c:v>501275</c:v>
                </c:pt>
                <c:pt idx="759">
                  <c:v>501278</c:v>
                </c:pt>
                <c:pt idx="760">
                  <c:v>501280</c:v>
                </c:pt>
                <c:pt idx="761">
                  <c:v>501284</c:v>
                </c:pt>
                <c:pt idx="762">
                  <c:v>501287</c:v>
                </c:pt>
                <c:pt idx="763">
                  <c:v>501289</c:v>
                </c:pt>
                <c:pt idx="764">
                  <c:v>501292</c:v>
                </c:pt>
                <c:pt idx="765">
                  <c:v>501295</c:v>
                </c:pt>
                <c:pt idx="766">
                  <c:v>501297</c:v>
                </c:pt>
                <c:pt idx="767">
                  <c:v>501301</c:v>
                </c:pt>
                <c:pt idx="768">
                  <c:v>501303</c:v>
                </c:pt>
                <c:pt idx="769">
                  <c:v>501307</c:v>
                </c:pt>
                <c:pt idx="770">
                  <c:v>501311</c:v>
                </c:pt>
                <c:pt idx="771">
                  <c:v>501314</c:v>
                </c:pt>
                <c:pt idx="772">
                  <c:v>501316</c:v>
                </c:pt>
                <c:pt idx="773">
                  <c:v>501320</c:v>
                </c:pt>
                <c:pt idx="774">
                  <c:v>501322</c:v>
                </c:pt>
                <c:pt idx="775">
                  <c:v>501324</c:v>
                </c:pt>
                <c:pt idx="776">
                  <c:v>501328</c:v>
                </c:pt>
                <c:pt idx="777">
                  <c:v>501330</c:v>
                </c:pt>
                <c:pt idx="778">
                  <c:v>501333</c:v>
                </c:pt>
                <c:pt idx="779">
                  <c:v>501336</c:v>
                </c:pt>
                <c:pt idx="780">
                  <c:v>501338</c:v>
                </c:pt>
                <c:pt idx="781">
                  <c:v>501342</c:v>
                </c:pt>
                <c:pt idx="782">
                  <c:v>501344</c:v>
                </c:pt>
                <c:pt idx="783">
                  <c:v>501346</c:v>
                </c:pt>
                <c:pt idx="784">
                  <c:v>501350</c:v>
                </c:pt>
                <c:pt idx="785">
                  <c:v>501352</c:v>
                </c:pt>
                <c:pt idx="786">
                  <c:v>501355</c:v>
                </c:pt>
                <c:pt idx="787">
                  <c:v>501357</c:v>
                </c:pt>
                <c:pt idx="788">
                  <c:v>501360</c:v>
                </c:pt>
                <c:pt idx="789">
                  <c:v>501363</c:v>
                </c:pt>
                <c:pt idx="790">
                  <c:v>501367</c:v>
                </c:pt>
                <c:pt idx="791">
                  <c:v>501369</c:v>
                </c:pt>
                <c:pt idx="792">
                  <c:v>501373</c:v>
                </c:pt>
                <c:pt idx="793">
                  <c:v>501375</c:v>
                </c:pt>
                <c:pt idx="794">
                  <c:v>501378</c:v>
                </c:pt>
                <c:pt idx="795">
                  <c:v>501381</c:v>
                </c:pt>
                <c:pt idx="796">
                  <c:v>501384</c:v>
                </c:pt>
                <c:pt idx="797">
                  <c:v>501387</c:v>
                </c:pt>
                <c:pt idx="798">
                  <c:v>501389</c:v>
                </c:pt>
                <c:pt idx="799">
                  <c:v>501393</c:v>
                </c:pt>
                <c:pt idx="800">
                  <c:v>501396</c:v>
                </c:pt>
                <c:pt idx="801">
                  <c:v>501401</c:v>
                </c:pt>
                <c:pt idx="802">
                  <c:v>501403</c:v>
                </c:pt>
                <c:pt idx="803">
                  <c:v>501406</c:v>
                </c:pt>
                <c:pt idx="804">
                  <c:v>501410</c:v>
                </c:pt>
                <c:pt idx="805">
                  <c:v>501414</c:v>
                </c:pt>
                <c:pt idx="806">
                  <c:v>501416</c:v>
                </c:pt>
                <c:pt idx="807">
                  <c:v>501420</c:v>
                </c:pt>
                <c:pt idx="808">
                  <c:v>501422</c:v>
                </c:pt>
                <c:pt idx="809">
                  <c:v>501425</c:v>
                </c:pt>
                <c:pt idx="810">
                  <c:v>501429</c:v>
                </c:pt>
                <c:pt idx="811">
                  <c:v>501432</c:v>
                </c:pt>
                <c:pt idx="812">
                  <c:v>501435</c:v>
                </c:pt>
                <c:pt idx="813">
                  <c:v>501439</c:v>
                </c:pt>
                <c:pt idx="814">
                  <c:v>501441</c:v>
                </c:pt>
                <c:pt idx="815">
                  <c:v>501444</c:v>
                </c:pt>
                <c:pt idx="816">
                  <c:v>501448</c:v>
                </c:pt>
                <c:pt idx="817">
                  <c:v>501450</c:v>
                </c:pt>
                <c:pt idx="818">
                  <c:v>501452</c:v>
                </c:pt>
                <c:pt idx="819">
                  <c:v>501455</c:v>
                </c:pt>
                <c:pt idx="820">
                  <c:v>501457</c:v>
                </c:pt>
                <c:pt idx="821">
                  <c:v>501460</c:v>
                </c:pt>
                <c:pt idx="822">
                  <c:v>501462</c:v>
                </c:pt>
                <c:pt idx="823">
                  <c:v>501467</c:v>
                </c:pt>
                <c:pt idx="824">
                  <c:v>501470</c:v>
                </c:pt>
                <c:pt idx="825">
                  <c:v>501472</c:v>
                </c:pt>
                <c:pt idx="826">
                  <c:v>501475</c:v>
                </c:pt>
                <c:pt idx="827">
                  <c:v>501479</c:v>
                </c:pt>
                <c:pt idx="828">
                  <c:v>501480</c:v>
                </c:pt>
                <c:pt idx="829">
                  <c:v>501484</c:v>
                </c:pt>
                <c:pt idx="830">
                  <c:v>501486</c:v>
                </c:pt>
                <c:pt idx="831">
                  <c:v>501489</c:v>
                </c:pt>
                <c:pt idx="832">
                  <c:v>501491</c:v>
                </c:pt>
                <c:pt idx="833">
                  <c:v>501494</c:v>
                </c:pt>
                <c:pt idx="834">
                  <c:v>501496</c:v>
                </c:pt>
                <c:pt idx="835">
                  <c:v>501499</c:v>
                </c:pt>
                <c:pt idx="836">
                  <c:v>501502</c:v>
                </c:pt>
                <c:pt idx="837">
                  <c:v>501504</c:v>
                </c:pt>
                <c:pt idx="838">
                  <c:v>501507</c:v>
                </c:pt>
                <c:pt idx="839">
                  <c:v>501510</c:v>
                </c:pt>
                <c:pt idx="840">
                  <c:v>501513</c:v>
                </c:pt>
                <c:pt idx="841">
                  <c:v>501516</c:v>
                </c:pt>
                <c:pt idx="842">
                  <c:v>501519</c:v>
                </c:pt>
                <c:pt idx="843">
                  <c:v>501522</c:v>
                </c:pt>
                <c:pt idx="844">
                  <c:v>501525</c:v>
                </c:pt>
                <c:pt idx="845">
                  <c:v>501528</c:v>
                </c:pt>
                <c:pt idx="846">
                  <c:v>501531</c:v>
                </c:pt>
                <c:pt idx="847">
                  <c:v>501534</c:v>
                </c:pt>
                <c:pt idx="848">
                  <c:v>501538</c:v>
                </c:pt>
                <c:pt idx="849">
                  <c:v>501543</c:v>
                </c:pt>
                <c:pt idx="850">
                  <c:v>501546</c:v>
                </c:pt>
                <c:pt idx="851">
                  <c:v>501550</c:v>
                </c:pt>
                <c:pt idx="852">
                  <c:v>501553</c:v>
                </c:pt>
                <c:pt idx="853">
                  <c:v>501556</c:v>
                </c:pt>
                <c:pt idx="854">
                  <c:v>501560</c:v>
                </c:pt>
                <c:pt idx="855">
                  <c:v>501563</c:v>
                </c:pt>
                <c:pt idx="856">
                  <c:v>501566</c:v>
                </c:pt>
                <c:pt idx="857">
                  <c:v>501568</c:v>
                </c:pt>
                <c:pt idx="858">
                  <c:v>501571</c:v>
                </c:pt>
                <c:pt idx="859">
                  <c:v>501576</c:v>
                </c:pt>
                <c:pt idx="860">
                  <c:v>501579</c:v>
                </c:pt>
                <c:pt idx="861">
                  <c:v>501581</c:v>
                </c:pt>
                <c:pt idx="862">
                  <c:v>501585</c:v>
                </c:pt>
                <c:pt idx="863">
                  <c:v>501587</c:v>
                </c:pt>
                <c:pt idx="864">
                  <c:v>501590</c:v>
                </c:pt>
                <c:pt idx="865">
                  <c:v>501593</c:v>
                </c:pt>
                <c:pt idx="866">
                  <c:v>501596</c:v>
                </c:pt>
                <c:pt idx="867">
                  <c:v>501598</c:v>
                </c:pt>
                <c:pt idx="868">
                  <c:v>501600</c:v>
                </c:pt>
                <c:pt idx="869">
                  <c:v>501603</c:v>
                </c:pt>
                <c:pt idx="870">
                  <c:v>501605</c:v>
                </c:pt>
                <c:pt idx="871">
                  <c:v>501608</c:v>
                </c:pt>
                <c:pt idx="872">
                  <c:v>501610</c:v>
                </c:pt>
                <c:pt idx="873">
                  <c:v>501615</c:v>
                </c:pt>
                <c:pt idx="874">
                  <c:v>501617</c:v>
                </c:pt>
                <c:pt idx="875">
                  <c:v>501621</c:v>
                </c:pt>
                <c:pt idx="876">
                  <c:v>501624</c:v>
                </c:pt>
                <c:pt idx="877">
                  <c:v>501628</c:v>
                </c:pt>
                <c:pt idx="878">
                  <c:v>501630</c:v>
                </c:pt>
                <c:pt idx="879">
                  <c:v>501632</c:v>
                </c:pt>
                <c:pt idx="880">
                  <c:v>501635</c:v>
                </c:pt>
                <c:pt idx="881">
                  <c:v>501639</c:v>
                </c:pt>
                <c:pt idx="882">
                  <c:v>501642</c:v>
                </c:pt>
                <c:pt idx="883">
                  <c:v>501644</c:v>
                </c:pt>
                <c:pt idx="884">
                  <c:v>501647</c:v>
                </c:pt>
                <c:pt idx="885">
                  <c:v>501651</c:v>
                </c:pt>
                <c:pt idx="886">
                  <c:v>501653</c:v>
                </c:pt>
                <c:pt idx="887">
                  <c:v>501656</c:v>
                </c:pt>
                <c:pt idx="888">
                  <c:v>501659</c:v>
                </c:pt>
                <c:pt idx="889">
                  <c:v>501662</c:v>
                </c:pt>
                <c:pt idx="890">
                  <c:v>501665</c:v>
                </c:pt>
                <c:pt idx="891">
                  <c:v>501668</c:v>
                </c:pt>
                <c:pt idx="892">
                  <c:v>501672</c:v>
                </c:pt>
                <c:pt idx="893">
                  <c:v>501676</c:v>
                </c:pt>
                <c:pt idx="894">
                  <c:v>501679</c:v>
                </c:pt>
                <c:pt idx="895">
                  <c:v>501681</c:v>
                </c:pt>
                <c:pt idx="896">
                  <c:v>501683</c:v>
                </c:pt>
                <c:pt idx="897">
                  <c:v>501686</c:v>
                </c:pt>
                <c:pt idx="898">
                  <c:v>501689</c:v>
                </c:pt>
                <c:pt idx="899">
                  <c:v>501690</c:v>
                </c:pt>
                <c:pt idx="900">
                  <c:v>501693</c:v>
                </c:pt>
                <c:pt idx="901">
                  <c:v>501696</c:v>
                </c:pt>
                <c:pt idx="902">
                  <c:v>501699</c:v>
                </c:pt>
                <c:pt idx="903">
                  <c:v>501701</c:v>
                </c:pt>
                <c:pt idx="904">
                  <c:v>501705</c:v>
                </c:pt>
                <c:pt idx="905">
                  <c:v>501708</c:v>
                </c:pt>
                <c:pt idx="906">
                  <c:v>501710</c:v>
                </c:pt>
                <c:pt idx="907">
                  <c:v>501713</c:v>
                </c:pt>
                <c:pt idx="908">
                  <c:v>501716</c:v>
                </c:pt>
                <c:pt idx="909">
                  <c:v>501719</c:v>
                </c:pt>
                <c:pt idx="910">
                  <c:v>501723</c:v>
                </c:pt>
                <c:pt idx="911">
                  <c:v>501726</c:v>
                </c:pt>
                <c:pt idx="912">
                  <c:v>501729</c:v>
                </c:pt>
                <c:pt idx="913">
                  <c:v>501732</c:v>
                </c:pt>
                <c:pt idx="914">
                  <c:v>501734</c:v>
                </c:pt>
                <c:pt idx="915">
                  <c:v>501736</c:v>
                </c:pt>
                <c:pt idx="916">
                  <c:v>501738</c:v>
                </c:pt>
                <c:pt idx="917">
                  <c:v>501741</c:v>
                </c:pt>
                <c:pt idx="918">
                  <c:v>501744</c:v>
                </c:pt>
                <c:pt idx="919">
                  <c:v>501746</c:v>
                </c:pt>
                <c:pt idx="920">
                  <c:v>501749</c:v>
                </c:pt>
                <c:pt idx="921">
                  <c:v>501753</c:v>
                </c:pt>
                <c:pt idx="922">
                  <c:v>501756</c:v>
                </c:pt>
                <c:pt idx="923">
                  <c:v>501759</c:v>
                </c:pt>
                <c:pt idx="924">
                  <c:v>501761</c:v>
                </c:pt>
                <c:pt idx="925">
                  <c:v>501764</c:v>
                </c:pt>
                <c:pt idx="926">
                  <c:v>501766</c:v>
                </c:pt>
                <c:pt idx="927">
                  <c:v>501769</c:v>
                </c:pt>
                <c:pt idx="928">
                  <c:v>501772</c:v>
                </c:pt>
                <c:pt idx="929">
                  <c:v>501774</c:v>
                </c:pt>
                <c:pt idx="930">
                  <c:v>501777</c:v>
                </c:pt>
                <c:pt idx="931">
                  <c:v>501780</c:v>
                </c:pt>
                <c:pt idx="932">
                  <c:v>501783</c:v>
                </c:pt>
                <c:pt idx="933">
                  <c:v>501786</c:v>
                </c:pt>
                <c:pt idx="934">
                  <c:v>501789</c:v>
                </c:pt>
                <c:pt idx="935">
                  <c:v>501792</c:v>
                </c:pt>
                <c:pt idx="936">
                  <c:v>501796</c:v>
                </c:pt>
                <c:pt idx="937">
                  <c:v>501799</c:v>
                </c:pt>
                <c:pt idx="938">
                  <c:v>501802</c:v>
                </c:pt>
                <c:pt idx="939">
                  <c:v>501807</c:v>
                </c:pt>
                <c:pt idx="940">
                  <c:v>501809</c:v>
                </c:pt>
                <c:pt idx="941">
                  <c:v>501813</c:v>
                </c:pt>
                <c:pt idx="942">
                  <c:v>501817</c:v>
                </c:pt>
                <c:pt idx="943">
                  <c:v>501819</c:v>
                </c:pt>
                <c:pt idx="944">
                  <c:v>501821</c:v>
                </c:pt>
                <c:pt idx="945">
                  <c:v>501824</c:v>
                </c:pt>
                <c:pt idx="946">
                  <c:v>501828</c:v>
                </c:pt>
                <c:pt idx="947">
                  <c:v>501832</c:v>
                </c:pt>
                <c:pt idx="948">
                  <c:v>501837</c:v>
                </c:pt>
                <c:pt idx="949">
                  <c:v>501840</c:v>
                </c:pt>
                <c:pt idx="950">
                  <c:v>501843</c:v>
                </c:pt>
                <c:pt idx="951">
                  <c:v>501846</c:v>
                </c:pt>
                <c:pt idx="952">
                  <c:v>501850</c:v>
                </c:pt>
                <c:pt idx="953">
                  <c:v>501853</c:v>
                </c:pt>
                <c:pt idx="954">
                  <c:v>501856</c:v>
                </c:pt>
                <c:pt idx="955">
                  <c:v>501860</c:v>
                </c:pt>
                <c:pt idx="956">
                  <c:v>501863</c:v>
                </c:pt>
                <c:pt idx="957">
                  <c:v>501867</c:v>
                </c:pt>
                <c:pt idx="958">
                  <c:v>501869</c:v>
                </c:pt>
                <c:pt idx="959">
                  <c:v>501872</c:v>
                </c:pt>
                <c:pt idx="960">
                  <c:v>501874</c:v>
                </c:pt>
                <c:pt idx="961">
                  <c:v>501877</c:v>
                </c:pt>
                <c:pt idx="962">
                  <c:v>501880</c:v>
                </c:pt>
                <c:pt idx="963">
                  <c:v>501883</c:v>
                </c:pt>
                <c:pt idx="964">
                  <c:v>501885</c:v>
                </c:pt>
                <c:pt idx="965">
                  <c:v>501889</c:v>
                </c:pt>
                <c:pt idx="966">
                  <c:v>501892</c:v>
                </c:pt>
                <c:pt idx="967">
                  <c:v>501894</c:v>
                </c:pt>
                <c:pt idx="968">
                  <c:v>501895</c:v>
                </c:pt>
                <c:pt idx="969">
                  <c:v>501898</c:v>
                </c:pt>
                <c:pt idx="970">
                  <c:v>501900</c:v>
                </c:pt>
                <c:pt idx="971">
                  <c:v>501903</c:v>
                </c:pt>
                <c:pt idx="972">
                  <c:v>501906</c:v>
                </c:pt>
                <c:pt idx="973">
                  <c:v>501909</c:v>
                </c:pt>
                <c:pt idx="974">
                  <c:v>501913</c:v>
                </c:pt>
                <c:pt idx="975">
                  <c:v>501916</c:v>
                </c:pt>
                <c:pt idx="976">
                  <c:v>501918</c:v>
                </c:pt>
                <c:pt idx="977">
                  <c:v>501921</c:v>
                </c:pt>
                <c:pt idx="978">
                  <c:v>501924</c:v>
                </c:pt>
                <c:pt idx="979">
                  <c:v>501926</c:v>
                </c:pt>
                <c:pt idx="980">
                  <c:v>501930</c:v>
                </c:pt>
                <c:pt idx="981">
                  <c:v>501933</c:v>
                </c:pt>
                <c:pt idx="982">
                  <c:v>501936</c:v>
                </c:pt>
                <c:pt idx="983">
                  <c:v>501938</c:v>
                </c:pt>
                <c:pt idx="984">
                  <c:v>501942</c:v>
                </c:pt>
                <c:pt idx="985">
                  <c:v>501945</c:v>
                </c:pt>
                <c:pt idx="986">
                  <c:v>501948</c:v>
                </c:pt>
                <c:pt idx="987">
                  <c:v>501951</c:v>
                </c:pt>
                <c:pt idx="988">
                  <c:v>501954</c:v>
                </c:pt>
                <c:pt idx="989">
                  <c:v>501957</c:v>
                </c:pt>
                <c:pt idx="990">
                  <c:v>501960</c:v>
                </c:pt>
                <c:pt idx="991">
                  <c:v>501963</c:v>
                </c:pt>
                <c:pt idx="992">
                  <c:v>501967</c:v>
                </c:pt>
                <c:pt idx="993">
                  <c:v>501969</c:v>
                </c:pt>
                <c:pt idx="994">
                  <c:v>501972</c:v>
                </c:pt>
                <c:pt idx="995">
                  <c:v>501976</c:v>
                </c:pt>
                <c:pt idx="996">
                  <c:v>501979</c:v>
                </c:pt>
                <c:pt idx="997">
                  <c:v>501982</c:v>
                </c:pt>
                <c:pt idx="998">
                  <c:v>501985</c:v>
                </c:pt>
                <c:pt idx="999">
                  <c:v>501988</c:v>
                </c:pt>
              </c:numCache>
            </c:numRef>
          </c:val>
          <c:smooth val="0"/>
          <c:extLst>
            <c:ext xmlns:c16="http://schemas.microsoft.com/office/drawing/2014/chart" uri="{C3380CC4-5D6E-409C-BE32-E72D297353CC}">
              <c16:uniqueId val="{00000005-A384-4EB1-98DE-C2102B10D6A1}"/>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65'!$C$1</c:f>
              <c:strCache>
                <c:ptCount val="1"/>
                <c:pt idx="0">
                  <c:v>No Vaccine</c:v>
                </c:pt>
              </c:strCache>
            </c:strRef>
          </c:tx>
          <c:spPr>
            <a:ln w="28575" cap="rnd">
              <a:solidFill>
                <a:schemeClr val="tx1"/>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599394</c:v>
                </c:pt>
                <c:pt idx="340">
                  <c:v>604881</c:v>
                </c:pt>
                <c:pt idx="341">
                  <c:v>610341</c:v>
                </c:pt>
                <c:pt idx="342">
                  <c:v>615594</c:v>
                </c:pt>
                <c:pt idx="343">
                  <c:v>620630</c:v>
                </c:pt>
                <c:pt idx="344">
                  <c:v>625361</c:v>
                </c:pt>
                <c:pt idx="345">
                  <c:v>629763</c:v>
                </c:pt>
                <c:pt idx="346">
                  <c:v>633819</c:v>
                </c:pt>
                <c:pt idx="347">
                  <c:v>637570</c:v>
                </c:pt>
                <c:pt idx="348">
                  <c:v>640912</c:v>
                </c:pt>
                <c:pt idx="349">
                  <c:v>643953</c:v>
                </c:pt>
                <c:pt idx="350">
                  <c:v>646882</c:v>
                </c:pt>
                <c:pt idx="351">
                  <c:v>649630</c:v>
                </c:pt>
                <c:pt idx="352">
                  <c:v>652211</c:v>
                </c:pt>
                <c:pt idx="353">
                  <c:v>654629</c:v>
                </c:pt>
                <c:pt idx="354">
                  <c:v>656858</c:v>
                </c:pt>
                <c:pt idx="355">
                  <c:v>658913</c:v>
                </c:pt>
                <c:pt idx="356">
                  <c:v>660839</c:v>
                </c:pt>
                <c:pt idx="357">
                  <c:v>662614</c:v>
                </c:pt>
                <c:pt idx="358">
                  <c:v>664262</c:v>
                </c:pt>
                <c:pt idx="359">
                  <c:v>665791</c:v>
                </c:pt>
                <c:pt idx="360">
                  <c:v>667247</c:v>
                </c:pt>
                <c:pt idx="361">
                  <c:v>668591</c:v>
                </c:pt>
                <c:pt idx="362">
                  <c:v>669876</c:v>
                </c:pt>
                <c:pt idx="363">
                  <c:v>671040</c:v>
                </c:pt>
                <c:pt idx="364">
                  <c:v>672114</c:v>
                </c:pt>
                <c:pt idx="365">
                  <c:v>673119</c:v>
                </c:pt>
                <c:pt idx="366">
                  <c:v>674066</c:v>
                </c:pt>
                <c:pt idx="367">
                  <c:v>674962</c:v>
                </c:pt>
                <c:pt idx="368">
                  <c:v>675832</c:v>
                </c:pt>
                <c:pt idx="369">
                  <c:v>676729</c:v>
                </c:pt>
                <c:pt idx="370">
                  <c:v>677683</c:v>
                </c:pt>
                <c:pt idx="371">
                  <c:v>678682</c:v>
                </c:pt>
                <c:pt idx="372">
                  <c:v>679751</c:v>
                </c:pt>
                <c:pt idx="373">
                  <c:v>680883</c:v>
                </c:pt>
                <c:pt idx="374">
                  <c:v>682105</c:v>
                </c:pt>
                <c:pt idx="375">
                  <c:v>683459</c:v>
                </c:pt>
                <c:pt idx="376">
                  <c:v>684910</c:v>
                </c:pt>
                <c:pt idx="377">
                  <c:v>686444</c:v>
                </c:pt>
                <c:pt idx="378">
                  <c:v>688041</c:v>
                </c:pt>
                <c:pt idx="379">
                  <c:v>689757</c:v>
                </c:pt>
                <c:pt idx="380">
                  <c:v>691635</c:v>
                </c:pt>
                <c:pt idx="381">
                  <c:v>693625</c:v>
                </c:pt>
                <c:pt idx="382">
                  <c:v>695749</c:v>
                </c:pt>
                <c:pt idx="383">
                  <c:v>698041</c:v>
                </c:pt>
                <c:pt idx="384">
                  <c:v>700492</c:v>
                </c:pt>
                <c:pt idx="385">
                  <c:v>703063</c:v>
                </c:pt>
                <c:pt idx="386">
                  <c:v>705867</c:v>
                </c:pt>
                <c:pt idx="387">
                  <c:v>708866</c:v>
                </c:pt>
                <c:pt idx="388">
                  <c:v>712042</c:v>
                </c:pt>
                <c:pt idx="389">
                  <c:v>715343</c:v>
                </c:pt>
                <c:pt idx="390">
                  <c:v>718761</c:v>
                </c:pt>
                <c:pt idx="391">
                  <c:v>722348</c:v>
                </c:pt>
                <c:pt idx="392">
                  <c:v>726006</c:v>
                </c:pt>
                <c:pt idx="393">
                  <c:v>729669</c:v>
                </c:pt>
                <c:pt idx="394">
                  <c:v>733405</c:v>
                </c:pt>
                <c:pt idx="395">
                  <c:v>737094</c:v>
                </c:pt>
                <c:pt idx="396">
                  <c:v>740628</c:v>
                </c:pt>
                <c:pt idx="397">
                  <c:v>744077</c:v>
                </c:pt>
                <c:pt idx="398">
                  <c:v>747400</c:v>
                </c:pt>
                <c:pt idx="399">
                  <c:v>750538</c:v>
                </c:pt>
                <c:pt idx="400">
                  <c:v>753524</c:v>
                </c:pt>
                <c:pt idx="401">
                  <c:v>756296</c:v>
                </c:pt>
                <c:pt idx="402">
                  <c:v>758765</c:v>
                </c:pt>
                <c:pt idx="403">
                  <c:v>761053</c:v>
                </c:pt>
                <c:pt idx="404">
                  <c:v>763232</c:v>
                </c:pt>
                <c:pt idx="405">
                  <c:v>765210</c:v>
                </c:pt>
                <c:pt idx="406">
                  <c:v>767071</c:v>
                </c:pt>
                <c:pt idx="407">
                  <c:v>768788</c:v>
                </c:pt>
                <c:pt idx="408">
                  <c:v>770411</c:v>
                </c:pt>
                <c:pt idx="409">
                  <c:v>771900</c:v>
                </c:pt>
                <c:pt idx="410">
                  <c:v>773276</c:v>
                </c:pt>
                <c:pt idx="411">
                  <c:v>774572</c:v>
                </c:pt>
                <c:pt idx="412">
                  <c:v>775763</c:v>
                </c:pt>
                <c:pt idx="413">
                  <c:v>776902</c:v>
                </c:pt>
                <c:pt idx="414">
                  <c:v>777999</c:v>
                </c:pt>
                <c:pt idx="415">
                  <c:v>779060</c:v>
                </c:pt>
                <c:pt idx="416">
                  <c:v>780072</c:v>
                </c:pt>
                <c:pt idx="417">
                  <c:v>781102</c:v>
                </c:pt>
                <c:pt idx="418">
                  <c:v>782136</c:v>
                </c:pt>
                <c:pt idx="419">
                  <c:v>783103</c:v>
                </c:pt>
                <c:pt idx="420">
                  <c:v>784159</c:v>
                </c:pt>
                <c:pt idx="421">
                  <c:v>785265</c:v>
                </c:pt>
                <c:pt idx="422">
                  <c:v>786412</c:v>
                </c:pt>
                <c:pt idx="423">
                  <c:v>787636</c:v>
                </c:pt>
                <c:pt idx="424">
                  <c:v>788958</c:v>
                </c:pt>
                <c:pt idx="425">
                  <c:v>790329</c:v>
                </c:pt>
                <c:pt idx="426">
                  <c:v>791808</c:v>
                </c:pt>
                <c:pt idx="427">
                  <c:v>793392</c:v>
                </c:pt>
                <c:pt idx="428">
                  <c:v>795059</c:v>
                </c:pt>
                <c:pt idx="429">
                  <c:v>796871</c:v>
                </c:pt>
                <c:pt idx="430">
                  <c:v>798762</c:v>
                </c:pt>
                <c:pt idx="431">
                  <c:v>800801</c:v>
                </c:pt>
                <c:pt idx="432">
                  <c:v>803004</c:v>
                </c:pt>
                <c:pt idx="433">
                  <c:v>805323</c:v>
                </c:pt>
                <c:pt idx="434">
                  <c:v>807777</c:v>
                </c:pt>
                <c:pt idx="435">
                  <c:v>810366</c:v>
                </c:pt>
                <c:pt idx="436">
                  <c:v>813137</c:v>
                </c:pt>
                <c:pt idx="437">
                  <c:v>816063</c:v>
                </c:pt>
                <c:pt idx="438">
                  <c:v>819157</c:v>
                </c:pt>
                <c:pt idx="439">
                  <c:v>822313</c:v>
                </c:pt>
                <c:pt idx="440">
                  <c:v>825573</c:v>
                </c:pt>
                <c:pt idx="441">
                  <c:v>828846</c:v>
                </c:pt>
                <c:pt idx="442">
                  <c:v>832170</c:v>
                </c:pt>
                <c:pt idx="443">
                  <c:v>835459</c:v>
                </c:pt>
                <c:pt idx="444">
                  <c:v>838832</c:v>
                </c:pt>
                <c:pt idx="445">
                  <c:v>842036</c:v>
                </c:pt>
                <c:pt idx="446">
                  <c:v>845269</c:v>
                </c:pt>
                <c:pt idx="447">
                  <c:v>848583</c:v>
                </c:pt>
                <c:pt idx="448">
                  <c:v>851754</c:v>
                </c:pt>
                <c:pt idx="449">
                  <c:v>854843</c:v>
                </c:pt>
                <c:pt idx="450">
                  <c:v>857665</c:v>
                </c:pt>
                <c:pt idx="451">
                  <c:v>860400</c:v>
                </c:pt>
                <c:pt idx="452">
                  <c:v>862892</c:v>
                </c:pt>
                <c:pt idx="453">
                  <c:v>865268</c:v>
                </c:pt>
                <c:pt idx="454">
                  <c:v>867451</c:v>
                </c:pt>
                <c:pt idx="455">
                  <c:v>869495</c:v>
                </c:pt>
                <c:pt idx="456">
                  <c:v>871464</c:v>
                </c:pt>
                <c:pt idx="457">
                  <c:v>873286</c:v>
                </c:pt>
                <c:pt idx="458">
                  <c:v>874990</c:v>
                </c:pt>
                <c:pt idx="459">
                  <c:v>876470</c:v>
                </c:pt>
                <c:pt idx="460">
                  <c:v>877902</c:v>
                </c:pt>
                <c:pt idx="461">
                  <c:v>879261</c:v>
                </c:pt>
                <c:pt idx="462">
                  <c:v>880563</c:v>
                </c:pt>
                <c:pt idx="463">
                  <c:v>881810</c:v>
                </c:pt>
                <c:pt idx="464">
                  <c:v>883038</c:v>
                </c:pt>
                <c:pt idx="465">
                  <c:v>884199</c:v>
                </c:pt>
                <c:pt idx="466">
                  <c:v>885349</c:v>
                </c:pt>
                <c:pt idx="467">
                  <c:v>886496</c:v>
                </c:pt>
                <c:pt idx="468">
                  <c:v>887667</c:v>
                </c:pt>
                <c:pt idx="469">
                  <c:v>888840</c:v>
                </c:pt>
                <c:pt idx="470">
                  <c:v>890067</c:v>
                </c:pt>
                <c:pt idx="471">
                  <c:v>891286</c:v>
                </c:pt>
                <c:pt idx="472">
                  <c:v>892548</c:v>
                </c:pt>
                <c:pt idx="473">
                  <c:v>893909</c:v>
                </c:pt>
                <c:pt idx="474">
                  <c:v>895312</c:v>
                </c:pt>
                <c:pt idx="475">
                  <c:v>896845</c:v>
                </c:pt>
                <c:pt idx="476">
                  <c:v>898462</c:v>
                </c:pt>
                <c:pt idx="477">
                  <c:v>900158</c:v>
                </c:pt>
                <c:pt idx="478">
                  <c:v>901947</c:v>
                </c:pt>
                <c:pt idx="479">
                  <c:v>903891</c:v>
                </c:pt>
                <c:pt idx="480">
                  <c:v>905935</c:v>
                </c:pt>
                <c:pt idx="481">
                  <c:v>908129</c:v>
                </c:pt>
                <c:pt idx="482">
                  <c:v>910478</c:v>
                </c:pt>
                <c:pt idx="483">
                  <c:v>912885</c:v>
                </c:pt>
                <c:pt idx="484">
                  <c:v>915372</c:v>
                </c:pt>
                <c:pt idx="485">
                  <c:v>918003</c:v>
                </c:pt>
                <c:pt idx="486">
                  <c:v>920760</c:v>
                </c:pt>
                <c:pt idx="487">
                  <c:v>923597</c:v>
                </c:pt>
                <c:pt idx="488">
                  <c:v>926479</c:v>
                </c:pt>
                <c:pt idx="489">
                  <c:v>929381</c:v>
                </c:pt>
                <c:pt idx="490">
                  <c:v>932335</c:v>
                </c:pt>
                <c:pt idx="491">
                  <c:v>935404</c:v>
                </c:pt>
                <c:pt idx="492">
                  <c:v>938560</c:v>
                </c:pt>
                <c:pt idx="493">
                  <c:v>941769</c:v>
                </c:pt>
                <c:pt idx="494">
                  <c:v>944882</c:v>
                </c:pt>
                <c:pt idx="495">
                  <c:v>948135</c:v>
                </c:pt>
                <c:pt idx="496">
                  <c:v>951253</c:v>
                </c:pt>
                <c:pt idx="497">
                  <c:v>954278</c:v>
                </c:pt>
                <c:pt idx="498">
                  <c:v>957257</c:v>
                </c:pt>
                <c:pt idx="499">
                  <c:v>960230</c:v>
                </c:pt>
                <c:pt idx="500">
                  <c:v>963049</c:v>
                </c:pt>
                <c:pt idx="501">
                  <c:v>965674</c:v>
                </c:pt>
                <c:pt idx="502">
                  <c:v>968302</c:v>
                </c:pt>
                <c:pt idx="503">
                  <c:v>970819</c:v>
                </c:pt>
                <c:pt idx="504">
                  <c:v>973091</c:v>
                </c:pt>
                <c:pt idx="505">
                  <c:v>975209</c:v>
                </c:pt>
                <c:pt idx="506">
                  <c:v>977205</c:v>
                </c:pt>
                <c:pt idx="507">
                  <c:v>979023</c:v>
                </c:pt>
                <c:pt idx="508">
                  <c:v>980786</c:v>
                </c:pt>
                <c:pt idx="509">
                  <c:v>982457</c:v>
                </c:pt>
                <c:pt idx="510">
                  <c:v>983954</c:v>
                </c:pt>
                <c:pt idx="511">
                  <c:v>985395</c:v>
                </c:pt>
                <c:pt idx="512">
                  <c:v>986778</c:v>
                </c:pt>
                <c:pt idx="513">
                  <c:v>988086</c:v>
                </c:pt>
                <c:pt idx="514">
                  <c:v>989340</c:v>
                </c:pt>
                <c:pt idx="515">
                  <c:v>990561</c:v>
                </c:pt>
                <c:pt idx="516">
                  <c:v>991752</c:v>
                </c:pt>
                <c:pt idx="517">
                  <c:v>992970</c:v>
                </c:pt>
                <c:pt idx="518">
                  <c:v>994188</c:v>
                </c:pt>
                <c:pt idx="519">
                  <c:v>995444</c:v>
                </c:pt>
                <c:pt idx="520">
                  <c:v>996675</c:v>
                </c:pt>
                <c:pt idx="521">
                  <c:v>997995</c:v>
                </c:pt>
                <c:pt idx="522">
                  <c:v>999378</c:v>
                </c:pt>
                <c:pt idx="523">
                  <c:v>1000770</c:v>
                </c:pt>
                <c:pt idx="524">
                  <c:v>1002220</c:v>
                </c:pt>
                <c:pt idx="525">
                  <c:v>1003780</c:v>
                </c:pt>
                <c:pt idx="526">
                  <c:v>1005400</c:v>
                </c:pt>
                <c:pt idx="527">
                  <c:v>1007120</c:v>
                </c:pt>
                <c:pt idx="528">
                  <c:v>1008940</c:v>
                </c:pt>
                <c:pt idx="529">
                  <c:v>1010860</c:v>
                </c:pt>
                <c:pt idx="530">
                  <c:v>1012840</c:v>
                </c:pt>
                <c:pt idx="531">
                  <c:v>1014920</c:v>
                </c:pt>
                <c:pt idx="532">
                  <c:v>1017160</c:v>
                </c:pt>
                <c:pt idx="533">
                  <c:v>1019490</c:v>
                </c:pt>
                <c:pt idx="534">
                  <c:v>1021880</c:v>
                </c:pt>
                <c:pt idx="535">
                  <c:v>1024340</c:v>
                </c:pt>
                <c:pt idx="536">
                  <c:v>1026820</c:v>
                </c:pt>
                <c:pt idx="537">
                  <c:v>1029410</c:v>
                </c:pt>
                <c:pt idx="538">
                  <c:v>1032130</c:v>
                </c:pt>
                <c:pt idx="539">
                  <c:v>1034950</c:v>
                </c:pt>
                <c:pt idx="540">
                  <c:v>1037880</c:v>
                </c:pt>
                <c:pt idx="541">
                  <c:v>1040900</c:v>
                </c:pt>
                <c:pt idx="542">
                  <c:v>1043870</c:v>
                </c:pt>
                <c:pt idx="543">
                  <c:v>1046710</c:v>
                </c:pt>
                <c:pt idx="544">
                  <c:v>1049650</c:v>
                </c:pt>
                <c:pt idx="545">
                  <c:v>1052570</c:v>
                </c:pt>
                <c:pt idx="546">
                  <c:v>1055590</c:v>
                </c:pt>
                <c:pt idx="547">
                  <c:v>1058570</c:v>
                </c:pt>
                <c:pt idx="548">
                  <c:v>1061440</c:v>
                </c:pt>
                <c:pt idx="549">
                  <c:v>1064240</c:v>
                </c:pt>
                <c:pt idx="550">
                  <c:v>1067010</c:v>
                </c:pt>
                <c:pt idx="551">
                  <c:v>1069640</c:v>
                </c:pt>
                <c:pt idx="552">
                  <c:v>1072290</c:v>
                </c:pt>
                <c:pt idx="553">
                  <c:v>1074860</c:v>
                </c:pt>
                <c:pt idx="554">
                  <c:v>1077220</c:v>
                </c:pt>
                <c:pt idx="555">
                  <c:v>1079440</c:v>
                </c:pt>
                <c:pt idx="556">
                  <c:v>1081580</c:v>
                </c:pt>
                <c:pt idx="557">
                  <c:v>1083630</c:v>
                </c:pt>
                <c:pt idx="558">
                  <c:v>1085640</c:v>
                </c:pt>
                <c:pt idx="559">
                  <c:v>1087530</c:v>
                </c:pt>
                <c:pt idx="560">
                  <c:v>1089340</c:v>
                </c:pt>
                <c:pt idx="561">
                  <c:v>1091110</c:v>
                </c:pt>
                <c:pt idx="562">
                  <c:v>1092680</c:v>
                </c:pt>
                <c:pt idx="563">
                  <c:v>1094160</c:v>
                </c:pt>
                <c:pt idx="564">
                  <c:v>1095610</c:v>
                </c:pt>
                <c:pt idx="565">
                  <c:v>1097030</c:v>
                </c:pt>
                <c:pt idx="566">
                  <c:v>1098460</c:v>
                </c:pt>
                <c:pt idx="567">
                  <c:v>1099840</c:v>
                </c:pt>
                <c:pt idx="568">
                  <c:v>1101170</c:v>
                </c:pt>
                <c:pt idx="569">
                  <c:v>1102520</c:v>
                </c:pt>
                <c:pt idx="570">
                  <c:v>1103880</c:v>
                </c:pt>
                <c:pt idx="571">
                  <c:v>1105280</c:v>
                </c:pt>
                <c:pt idx="572">
                  <c:v>1106700</c:v>
                </c:pt>
                <c:pt idx="573">
                  <c:v>1108140</c:v>
                </c:pt>
                <c:pt idx="574">
                  <c:v>1109620</c:v>
                </c:pt>
                <c:pt idx="575">
                  <c:v>1111180</c:v>
                </c:pt>
                <c:pt idx="576">
                  <c:v>1112790</c:v>
                </c:pt>
                <c:pt idx="577">
                  <c:v>1114430</c:v>
                </c:pt>
                <c:pt idx="578">
                  <c:v>1116140</c:v>
                </c:pt>
                <c:pt idx="579">
                  <c:v>1117920</c:v>
                </c:pt>
                <c:pt idx="580">
                  <c:v>1119760</c:v>
                </c:pt>
                <c:pt idx="581">
                  <c:v>1121680</c:v>
                </c:pt>
                <c:pt idx="582">
                  <c:v>1123670</c:v>
                </c:pt>
                <c:pt idx="583">
                  <c:v>1125790</c:v>
                </c:pt>
                <c:pt idx="584">
                  <c:v>1127970</c:v>
                </c:pt>
                <c:pt idx="585">
                  <c:v>1130240</c:v>
                </c:pt>
                <c:pt idx="586">
                  <c:v>1132600</c:v>
                </c:pt>
                <c:pt idx="587">
                  <c:v>1135050</c:v>
                </c:pt>
                <c:pt idx="588">
                  <c:v>1137480</c:v>
                </c:pt>
                <c:pt idx="589">
                  <c:v>1140040</c:v>
                </c:pt>
                <c:pt idx="590">
                  <c:v>1142670</c:v>
                </c:pt>
                <c:pt idx="591">
                  <c:v>1145320</c:v>
                </c:pt>
                <c:pt idx="592">
                  <c:v>1148020</c:v>
                </c:pt>
                <c:pt idx="593">
                  <c:v>1150830</c:v>
                </c:pt>
                <c:pt idx="594">
                  <c:v>1153470</c:v>
                </c:pt>
                <c:pt idx="595">
                  <c:v>1156160</c:v>
                </c:pt>
                <c:pt idx="596">
                  <c:v>1158960</c:v>
                </c:pt>
                <c:pt idx="597">
                  <c:v>1161740</c:v>
                </c:pt>
                <c:pt idx="598">
                  <c:v>1164510</c:v>
                </c:pt>
                <c:pt idx="599">
                  <c:v>1167190</c:v>
                </c:pt>
                <c:pt idx="600">
                  <c:v>1169870</c:v>
                </c:pt>
                <c:pt idx="601">
                  <c:v>1172490</c:v>
                </c:pt>
                <c:pt idx="602">
                  <c:v>1175030</c:v>
                </c:pt>
                <c:pt idx="603">
                  <c:v>1177520</c:v>
                </c:pt>
                <c:pt idx="604">
                  <c:v>1179910</c:v>
                </c:pt>
                <c:pt idx="605">
                  <c:v>1182290</c:v>
                </c:pt>
                <c:pt idx="606">
                  <c:v>1184590</c:v>
                </c:pt>
                <c:pt idx="607">
                  <c:v>1186740</c:v>
                </c:pt>
                <c:pt idx="608">
                  <c:v>1188850</c:v>
                </c:pt>
                <c:pt idx="609">
                  <c:v>1190870</c:v>
                </c:pt>
                <c:pt idx="610">
                  <c:v>1192770</c:v>
                </c:pt>
                <c:pt idx="611">
                  <c:v>1194630</c:v>
                </c:pt>
                <c:pt idx="612">
                  <c:v>1196420</c:v>
                </c:pt>
                <c:pt idx="613">
                  <c:v>1198140</c:v>
                </c:pt>
                <c:pt idx="614">
                  <c:v>1199820</c:v>
                </c:pt>
                <c:pt idx="615">
                  <c:v>1201410</c:v>
                </c:pt>
                <c:pt idx="616">
                  <c:v>1202930</c:v>
                </c:pt>
                <c:pt idx="617">
                  <c:v>1204460</c:v>
                </c:pt>
                <c:pt idx="618">
                  <c:v>1205880</c:v>
                </c:pt>
                <c:pt idx="619">
                  <c:v>1207300</c:v>
                </c:pt>
                <c:pt idx="620">
                  <c:v>1208750</c:v>
                </c:pt>
                <c:pt idx="621">
                  <c:v>1210200</c:v>
                </c:pt>
                <c:pt idx="622">
                  <c:v>1211630</c:v>
                </c:pt>
                <c:pt idx="623">
                  <c:v>1213090</c:v>
                </c:pt>
                <c:pt idx="624">
                  <c:v>1214540</c:v>
                </c:pt>
                <c:pt idx="625">
                  <c:v>1215960</c:v>
                </c:pt>
                <c:pt idx="626">
                  <c:v>1217480</c:v>
                </c:pt>
                <c:pt idx="627">
                  <c:v>1219030</c:v>
                </c:pt>
                <c:pt idx="628">
                  <c:v>1220630</c:v>
                </c:pt>
                <c:pt idx="629">
                  <c:v>1222290</c:v>
                </c:pt>
                <c:pt idx="630">
                  <c:v>1224030</c:v>
                </c:pt>
                <c:pt idx="631">
                  <c:v>1225850</c:v>
                </c:pt>
                <c:pt idx="632">
                  <c:v>1227730</c:v>
                </c:pt>
                <c:pt idx="633">
                  <c:v>1229690</c:v>
                </c:pt>
                <c:pt idx="634">
                  <c:v>1231630</c:v>
                </c:pt>
                <c:pt idx="635">
                  <c:v>1233670</c:v>
                </c:pt>
                <c:pt idx="636">
                  <c:v>1235820</c:v>
                </c:pt>
                <c:pt idx="637">
                  <c:v>1238000</c:v>
                </c:pt>
                <c:pt idx="638">
                  <c:v>1240260</c:v>
                </c:pt>
                <c:pt idx="639">
                  <c:v>1242610</c:v>
                </c:pt>
                <c:pt idx="640">
                  <c:v>1245020</c:v>
                </c:pt>
                <c:pt idx="641">
                  <c:v>1247500</c:v>
                </c:pt>
                <c:pt idx="642">
                  <c:v>1249960</c:v>
                </c:pt>
                <c:pt idx="643">
                  <c:v>1252410</c:v>
                </c:pt>
                <c:pt idx="644">
                  <c:v>1254920</c:v>
                </c:pt>
                <c:pt idx="645">
                  <c:v>1257420</c:v>
                </c:pt>
                <c:pt idx="646">
                  <c:v>1259990</c:v>
                </c:pt>
                <c:pt idx="647">
                  <c:v>1262710</c:v>
                </c:pt>
                <c:pt idx="648">
                  <c:v>1265290</c:v>
                </c:pt>
                <c:pt idx="649">
                  <c:v>1267930</c:v>
                </c:pt>
                <c:pt idx="650">
                  <c:v>1270570</c:v>
                </c:pt>
                <c:pt idx="651">
                  <c:v>1273210</c:v>
                </c:pt>
                <c:pt idx="652">
                  <c:v>1275900</c:v>
                </c:pt>
                <c:pt idx="653">
                  <c:v>1278530</c:v>
                </c:pt>
                <c:pt idx="654">
                  <c:v>1281030</c:v>
                </c:pt>
                <c:pt idx="655">
                  <c:v>1283540</c:v>
                </c:pt>
                <c:pt idx="656">
                  <c:v>1286000</c:v>
                </c:pt>
                <c:pt idx="657">
                  <c:v>1288420</c:v>
                </c:pt>
                <c:pt idx="658">
                  <c:v>1290830</c:v>
                </c:pt>
                <c:pt idx="659">
                  <c:v>1293250</c:v>
                </c:pt>
                <c:pt idx="660">
                  <c:v>1295500</c:v>
                </c:pt>
                <c:pt idx="661">
                  <c:v>1297730</c:v>
                </c:pt>
                <c:pt idx="662">
                  <c:v>1299800</c:v>
                </c:pt>
                <c:pt idx="663">
                  <c:v>1301730</c:v>
                </c:pt>
                <c:pt idx="664">
                  <c:v>1303610</c:v>
                </c:pt>
                <c:pt idx="665">
                  <c:v>1305450</c:v>
                </c:pt>
                <c:pt idx="666">
                  <c:v>1307210</c:v>
                </c:pt>
                <c:pt idx="667">
                  <c:v>1308990</c:v>
                </c:pt>
                <c:pt idx="668">
                  <c:v>1310750</c:v>
                </c:pt>
                <c:pt idx="669">
                  <c:v>1312500</c:v>
                </c:pt>
                <c:pt idx="670">
                  <c:v>1314240</c:v>
                </c:pt>
                <c:pt idx="671">
                  <c:v>1315870</c:v>
                </c:pt>
                <c:pt idx="672">
                  <c:v>1317460</c:v>
                </c:pt>
                <c:pt idx="673">
                  <c:v>1318920</c:v>
                </c:pt>
                <c:pt idx="674">
                  <c:v>1320430</c:v>
                </c:pt>
                <c:pt idx="675">
                  <c:v>1322000</c:v>
                </c:pt>
                <c:pt idx="676">
                  <c:v>1323520</c:v>
                </c:pt>
                <c:pt idx="677">
                  <c:v>1325080</c:v>
                </c:pt>
                <c:pt idx="678">
                  <c:v>1326620</c:v>
                </c:pt>
                <c:pt idx="679">
                  <c:v>1328180</c:v>
                </c:pt>
                <c:pt idx="680">
                  <c:v>1329770</c:v>
                </c:pt>
                <c:pt idx="681">
                  <c:v>1331460</c:v>
                </c:pt>
                <c:pt idx="682">
                  <c:v>1333160</c:v>
                </c:pt>
                <c:pt idx="683">
                  <c:v>1334890</c:v>
                </c:pt>
                <c:pt idx="684">
                  <c:v>1336700</c:v>
                </c:pt>
                <c:pt idx="685">
                  <c:v>1338580</c:v>
                </c:pt>
                <c:pt idx="686">
                  <c:v>1340540</c:v>
                </c:pt>
                <c:pt idx="687">
                  <c:v>1342540</c:v>
                </c:pt>
                <c:pt idx="688">
                  <c:v>1344540</c:v>
                </c:pt>
                <c:pt idx="689">
                  <c:v>1346530</c:v>
                </c:pt>
                <c:pt idx="690">
                  <c:v>1348620</c:v>
                </c:pt>
                <c:pt idx="691">
                  <c:v>1350810</c:v>
                </c:pt>
                <c:pt idx="692">
                  <c:v>1353010</c:v>
                </c:pt>
                <c:pt idx="693">
                  <c:v>1355300</c:v>
                </c:pt>
                <c:pt idx="694">
                  <c:v>1357540</c:v>
                </c:pt>
                <c:pt idx="695">
                  <c:v>1359890</c:v>
                </c:pt>
                <c:pt idx="696">
                  <c:v>1362290</c:v>
                </c:pt>
                <c:pt idx="697">
                  <c:v>1364700</c:v>
                </c:pt>
                <c:pt idx="698">
                  <c:v>1367130</c:v>
                </c:pt>
                <c:pt idx="699">
                  <c:v>1369630</c:v>
                </c:pt>
                <c:pt idx="700">
                  <c:v>1372040</c:v>
                </c:pt>
                <c:pt idx="701">
                  <c:v>1374580</c:v>
                </c:pt>
                <c:pt idx="702">
                  <c:v>1377080</c:v>
                </c:pt>
                <c:pt idx="703">
                  <c:v>1379580</c:v>
                </c:pt>
                <c:pt idx="704">
                  <c:v>1382130</c:v>
                </c:pt>
                <c:pt idx="705">
                  <c:v>1384710</c:v>
                </c:pt>
                <c:pt idx="706">
                  <c:v>1387280</c:v>
                </c:pt>
                <c:pt idx="707">
                  <c:v>1389850</c:v>
                </c:pt>
                <c:pt idx="708">
                  <c:v>1392400</c:v>
                </c:pt>
                <c:pt idx="709">
                  <c:v>1394930</c:v>
                </c:pt>
                <c:pt idx="710">
                  <c:v>1397440</c:v>
                </c:pt>
                <c:pt idx="711">
                  <c:v>1399950</c:v>
                </c:pt>
                <c:pt idx="712">
                  <c:v>1402320</c:v>
                </c:pt>
                <c:pt idx="713">
                  <c:v>1404600</c:v>
                </c:pt>
                <c:pt idx="714">
                  <c:v>1406910</c:v>
                </c:pt>
                <c:pt idx="715">
                  <c:v>1409080</c:v>
                </c:pt>
                <c:pt idx="716">
                  <c:v>1411280</c:v>
                </c:pt>
                <c:pt idx="717">
                  <c:v>1413340</c:v>
                </c:pt>
                <c:pt idx="718">
                  <c:v>1415260</c:v>
                </c:pt>
                <c:pt idx="719">
                  <c:v>1417150</c:v>
                </c:pt>
                <c:pt idx="720">
                  <c:v>1419010</c:v>
                </c:pt>
                <c:pt idx="721">
                  <c:v>1420820</c:v>
                </c:pt>
                <c:pt idx="722">
                  <c:v>1422620</c:v>
                </c:pt>
                <c:pt idx="723">
                  <c:v>1424320</c:v>
                </c:pt>
                <c:pt idx="724">
                  <c:v>1426020</c:v>
                </c:pt>
                <c:pt idx="725">
                  <c:v>1427670</c:v>
                </c:pt>
                <c:pt idx="726">
                  <c:v>1429310</c:v>
                </c:pt>
                <c:pt idx="727">
                  <c:v>1430950</c:v>
                </c:pt>
                <c:pt idx="728">
                  <c:v>1432580</c:v>
                </c:pt>
                <c:pt idx="729">
                  <c:v>1434140</c:v>
                </c:pt>
                <c:pt idx="730">
                  <c:v>1435710</c:v>
                </c:pt>
                <c:pt idx="731">
                  <c:v>1437270</c:v>
                </c:pt>
                <c:pt idx="732">
                  <c:v>1438880</c:v>
                </c:pt>
                <c:pt idx="733">
                  <c:v>1440550</c:v>
                </c:pt>
                <c:pt idx="734">
                  <c:v>1442240</c:v>
                </c:pt>
                <c:pt idx="735">
                  <c:v>1443950</c:v>
                </c:pt>
                <c:pt idx="736">
                  <c:v>1445690</c:v>
                </c:pt>
                <c:pt idx="737">
                  <c:v>1447460</c:v>
                </c:pt>
                <c:pt idx="738">
                  <c:v>1449290</c:v>
                </c:pt>
                <c:pt idx="739">
                  <c:v>1451130</c:v>
                </c:pt>
                <c:pt idx="740">
                  <c:v>1453020</c:v>
                </c:pt>
                <c:pt idx="741">
                  <c:v>1454950</c:v>
                </c:pt>
                <c:pt idx="742">
                  <c:v>1456930</c:v>
                </c:pt>
                <c:pt idx="743">
                  <c:v>1458960</c:v>
                </c:pt>
                <c:pt idx="744">
                  <c:v>1461030</c:v>
                </c:pt>
                <c:pt idx="745">
                  <c:v>1463170</c:v>
                </c:pt>
                <c:pt idx="746">
                  <c:v>1465410</c:v>
                </c:pt>
                <c:pt idx="747">
                  <c:v>1467700</c:v>
                </c:pt>
                <c:pt idx="748">
                  <c:v>1469960</c:v>
                </c:pt>
                <c:pt idx="749">
                  <c:v>1472280</c:v>
                </c:pt>
                <c:pt idx="750">
                  <c:v>1474640</c:v>
                </c:pt>
                <c:pt idx="751">
                  <c:v>1477100</c:v>
                </c:pt>
                <c:pt idx="752">
                  <c:v>1479540</c:v>
                </c:pt>
                <c:pt idx="753">
                  <c:v>1482050</c:v>
                </c:pt>
                <c:pt idx="754">
                  <c:v>1484520</c:v>
                </c:pt>
                <c:pt idx="755">
                  <c:v>1487000</c:v>
                </c:pt>
                <c:pt idx="756">
                  <c:v>1489490</c:v>
                </c:pt>
                <c:pt idx="757">
                  <c:v>1491950</c:v>
                </c:pt>
                <c:pt idx="758">
                  <c:v>1494470</c:v>
                </c:pt>
                <c:pt idx="759">
                  <c:v>1497000</c:v>
                </c:pt>
                <c:pt idx="760">
                  <c:v>1499530</c:v>
                </c:pt>
                <c:pt idx="761">
                  <c:v>1501980</c:v>
                </c:pt>
                <c:pt idx="762">
                  <c:v>1504410</c:v>
                </c:pt>
                <c:pt idx="763">
                  <c:v>1506860</c:v>
                </c:pt>
                <c:pt idx="764">
                  <c:v>1509190</c:v>
                </c:pt>
                <c:pt idx="765">
                  <c:v>1511470</c:v>
                </c:pt>
                <c:pt idx="766">
                  <c:v>1513770</c:v>
                </c:pt>
                <c:pt idx="767">
                  <c:v>1516030</c:v>
                </c:pt>
                <c:pt idx="768">
                  <c:v>1518210</c:v>
                </c:pt>
                <c:pt idx="769">
                  <c:v>1520360</c:v>
                </c:pt>
                <c:pt idx="770">
                  <c:v>1522380</c:v>
                </c:pt>
                <c:pt idx="771">
                  <c:v>1524400</c:v>
                </c:pt>
                <c:pt idx="772">
                  <c:v>1526490</c:v>
                </c:pt>
                <c:pt idx="773">
                  <c:v>1528540</c:v>
                </c:pt>
                <c:pt idx="774">
                  <c:v>1530420</c:v>
                </c:pt>
                <c:pt idx="775">
                  <c:v>1532250</c:v>
                </c:pt>
                <c:pt idx="776">
                  <c:v>1534030</c:v>
                </c:pt>
                <c:pt idx="777">
                  <c:v>1535800</c:v>
                </c:pt>
                <c:pt idx="778">
                  <c:v>1537510</c:v>
                </c:pt>
                <c:pt idx="779">
                  <c:v>1539230</c:v>
                </c:pt>
                <c:pt idx="780">
                  <c:v>1540890</c:v>
                </c:pt>
                <c:pt idx="781">
                  <c:v>1542570</c:v>
                </c:pt>
                <c:pt idx="782">
                  <c:v>1544180</c:v>
                </c:pt>
                <c:pt idx="783">
                  <c:v>1545800</c:v>
                </c:pt>
                <c:pt idx="784">
                  <c:v>1547420</c:v>
                </c:pt>
                <c:pt idx="785">
                  <c:v>1549040</c:v>
                </c:pt>
                <c:pt idx="786">
                  <c:v>1550640</c:v>
                </c:pt>
                <c:pt idx="787">
                  <c:v>1552290</c:v>
                </c:pt>
                <c:pt idx="788">
                  <c:v>1553980</c:v>
                </c:pt>
                <c:pt idx="789">
                  <c:v>1555690</c:v>
                </c:pt>
                <c:pt idx="790">
                  <c:v>1557430</c:v>
                </c:pt>
                <c:pt idx="791">
                  <c:v>1559240</c:v>
                </c:pt>
                <c:pt idx="792">
                  <c:v>1561010</c:v>
                </c:pt>
                <c:pt idx="793">
                  <c:v>1562810</c:v>
                </c:pt>
                <c:pt idx="794">
                  <c:v>1564630</c:v>
                </c:pt>
                <c:pt idx="795">
                  <c:v>1566430</c:v>
                </c:pt>
                <c:pt idx="796">
                  <c:v>1568340</c:v>
                </c:pt>
                <c:pt idx="797">
                  <c:v>1570310</c:v>
                </c:pt>
                <c:pt idx="798">
                  <c:v>1572350</c:v>
                </c:pt>
                <c:pt idx="799">
                  <c:v>1574460</c:v>
                </c:pt>
                <c:pt idx="800">
                  <c:v>1576580</c:v>
                </c:pt>
                <c:pt idx="801">
                  <c:v>1578780</c:v>
                </c:pt>
                <c:pt idx="802">
                  <c:v>1581070</c:v>
                </c:pt>
                <c:pt idx="803">
                  <c:v>1583380</c:v>
                </c:pt>
                <c:pt idx="804">
                  <c:v>1585720</c:v>
                </c:pt>
                <c:pt idx="805">
                  <c:v>1588150</c:v>
                </c:pt>
                <c:pt idx="806">
                  <c:v>1590640</c:v>
                </c:pt>
                <c:pt idx="807">
                  <c:v>1593020</c:v>
                </c:pt>
                <c:pt idx="808">
                  <c:v>1595500</c:v>
                </c:pt>
                <c:pt idx="809">
                  <c:v>1597980</c:v>
                </c:pt>
                <c:pt idx="810">
                  <c:v>1600440</c:v>
                </c:pt>
                <c:pt idx="811">
                  <c:v>1602940</c:v>
                </c:pt>
                <c:pt idx="812">
                  <c:v>1605370</c:v>
                </c:pt>
                <c:pt idx="813">
                  <c:v>1607760</c:v>
                </c:pt>
                <c:pt idx="814">
                  <c:v>1610140</c:v>
                </c:pt>
                <c:pt idx="815">
                  <c:v>1612520</c:v>
                </c:pt>
                <c:pt idx="816">
                  <c:v>1614920</c:v>
                </c:pt>
                <c:pt idx="817">
                  <c:v>1617280</c:v>
                </c:pt>
                <c:pt idx="818">
                  <c:v>1619670</c:v>
                </c:pt>
                <c:pt idx="819">
                  <c:v>1621970</c:v>
                </c:pt>
                <c:pt idx="820">
                  <c:v>1624220</c:v>
                </c:pt>
                <c:pt idx="821">
                  <c:v>1626340</c:v>
                </c:pt>
                <c:pt idx="822">
                  <c:v>1628490</c:v>
                </c:pt>
                <c:pt idx="823">
                  <c:v>1630610</c:v>
                </c:pt>
                <c:pt idx="824">
                  <c:v>1632680</c:v>
                </c:pt>
                <c:pt idx="825">
                  <c:v>1634780</c:v>
                </c:pt>
                <c:pt idx="826">
                  <c:v>1636890</c:v>
                </c:pt>
                <c:pt idx="827">
                  <c:v>1638850</c:v>
                </c:pt>
                <c:pt idx="828">
                  <c:v>1640780</c:v>
                </c:pt>
                <c:pt idx="829">
                  <c:v>1642600</c:v>
                </c:pt>
                <c:pt idx="830">
                  <c:v>1644430</c:v>
                </c:pt>
                <c:pt idx="831">
                  <c:v>1646250</c:v>
                </c:pt>
                <c:pt idx="832">
                  <c:v>1648040</c:v>
                </c:pt>
                <c:pt idx="833">
                  <c:v>1649820</c:v>
                </c:pt>
                <c:pt idx="834">
                  <c:v>1651630</c:v>
                </c:pt>
                <c:pt idx="835">
                  <c:v>1653340</c:v>
                </c:pt>
                <c:pt idx="836">
                  <c:v>1655000</c:v>
                </c:pt>
                <c:pt idx="837">
                  <c:v>1656710</c:v>
                </c:pt>
                <c:pt idx="838">
                  <c:v>1658400</c:v>
                </c:pt>
                <c:pt idx="839">
                  <c:v>1660120</c:v>
                </c:pt>
                <c:pt idx="840">
                  <c:v>1661810</c:v>
                </c:pt>
                <c:pt idx="841">
                  <c:v>1663450</c:v>
                </c:pt>
                <c:pt idx="842">
                  <c:v>1665120</c:v>
                </c:pt>
                <c:pt idx="843">
                  <c:v>1666820</c:v>
                </c:pt>
                <c:pt idx="844">
                  <c:v>1668580</c:v>
                </c:pt>
                <c:pt idx="845">
                  <c:v>1670330</c:v>
                </c:pt>
                <c:pt idx="846">
                  <c:v>1672100</c:v>
                </c:pt>
                <c:pt idx="847">
                  <c:v>1673900</c:v>
                </c:pt>
                <c:pt idx="848">
                  <c:v>1675760</c:v>
                </c:pt>
                <c:pt idx="849">
                  <c:v>1677600</c:v>
                </c:pt>
                <c:pt idx="850">
                  <c:v>1679460</c:v>
                </c:pt>
                <c:pt idx="851">
                  <c:v>1681380</c:v>
                </c:pt>
                <c:pt idx="852">
                  <c:v>1683350</c:v>
                </c:pt>
                <c:pt idx="853">
                  <c:v>1685360</c:v>
                </c:pt>
                <c:pt idx="854">
                  <c:v>1687360</c:v>
                </c:pt>
                <c:pt idx="855">
                  <c:v>1689460</c:v>
                </c:pt>
                <c:pt idx="856">
                  <c:v>1691600</c:v>
                </c:pt>
                <c:pt idx="857">
                  <c:v>1693760</c:v>
                </c:pt>
                <c:pt idx="858">
                  <c:v>1696010</c:v>
                </c:pt>
                <c:pt idx="859">
                  <c:v>1698340</c:v>
                </c:pt>
                <c:pt idx="860">
                  <c:v>1700690</c:v>
                </c:pt>
                <c:pt idx="861">
                  <c:v>1703030</c:v>
                </c:pt>
                <c:pt idx="862">
                  <c:v>1705400</c:v>
                </c:pt>
                <c:pt idx="863">
                  <c:v>1707770</c:v>
                </c:pt>
                <c:pt idx="864">
                  <c:v>1710150</c:v>
                </c:pt>
                <c:pt idx="865">
                  <c:v>1712640</c:v>
                </c:pt>
                <c:pt idx="866">
                  <c:v>1715090</c:v>
                </c:pt>
                <c:pt idx="867">
                  <c:v>1717510</c:v>
                </c:pt>
                <c:pt idx="868">
                  <c:v>1719860</c:v>
                </c:pt>
                <c:pt idx="869">
                  <c:v>1722210</c:v>
                </c:pt>
                <c:pt idx="870">
                  <c:v>1724490</c:v>
                </c:pt>
                <c:pt idx="871">
                  <c:v>1726780</c:v>
                </c:pt>
                <c:pt idx="872">
                  <c:v>1729040</c:v>
                </c:pt>
                <c:pt idx="873">
                  <c:v>1731280</c:v>
                </c:pt>
                <c:pt idx="874">
                  <c:v>1733500</c:v>
                </c:pt>
                <c:pt idx="875">
                  <c:v>1735610</c:v>
                </c:pt>
                <c:pt idx="876">
                  <c:v>1737760</c:v>
                </c:pt>
                <c:pt idx="877">
                  <c:v>1739790</c:v>
                </c:pt>
                <c:pt idx="878">
                  <c:v>1741870</c:v>
                </c:pt>
                <c:pt idx="879">
                  <c:v>1743930</c:v>
                </c:pt>
                <c:pt idx="880">
                  <c:v>1745880</c:v>
                </c:pt>
                <c:pt idx="881">
                  <c:v>1747880</c:v>
                </c:pt>
                <c:pt idx="882">
                  <c:v>1749800</c:v>
                </c:pt>
                <c:pt idx="883">
                  <c:v>1751700</c:v>
                </c:pt>
                <c:pt idx="884">
                  <c:v>1753640</c:v>
                </c:pt>
                <c:pt idx="885">
                  <c:v>1755530</c:v>
                </c:pt>
                <c:pt idx="886">
                  <c:v>1757390</c:v>
                </c:pt>
                <c:pt idx="887">
                  <c:v>1759250</c:v>
                </c:pt>
                <c:pt idx="888">
                  <c:v>1761150</c:v>
                </c:pt>
                <c:pt idx="889">
                  <c:v>1763090</c:v>
                </c:pt>
                <c:pt idx="890">
                  <c:v>1764980</c:v>
                </c:pt>
                <c:pt idx="891">
                  <c:v>1766850</c:v>
                </c:pt>
                <c:pt idx="892">
                  <c:v>1768690</c:v>
                </c:pt>
                <c:pt idx="893">
                  <c:v>1770490</c:v>
                </c:pt>
                <c:pt idx="894">
                  <c:v>1772290</c:v>
                </c:pt>
                <c:pt idx="895">
                  <c:v>1774060</c:v>
                </c:pt>
                <c:pt idx="896">
                  <c:v>1775860</c:v>
                </c:pt>
                <c:pt idx="897">
                  <c:v>1777670</c:v>
                </c:pt>
                <c:pt idx="898">
                  <c:v>1779490</c:v>
                </c:pt>
                <c:pt idx="899">
                  <c:v>1781300</c:v>
                </c:pt>
                <c:pt idx="900">
                  <c:v>1783180</c:v>
                </c:pt>
                <c:pt idx="901">
                  <c:v>1785010</c:v>
                </c:pt>
                <c:pt idx="902">
                  <c:v>1786850</c:v>
                </c:pt>
                <c:pt idx="903">
                  <c:v>1788750</c:v>
                </c:pt>
                <c:pt idx="904">
                  <c:v>1790640</c:v>
                </c:pt>
                <c:pt idx="905">
                  <c:v>1792580</c:v>
                </c:pt>
                <c:pt idx="906">
                  <c:v>1794530</c:v>
                </c:pt>
                <c:pt idx="907">
                  <c:v>1796480</c:v>
                </c:pt>
                <c:pt idx="908">
                  <c:v>1798450</c:v>
                </c:pt>
                <c:pt idx="909">
                  <c:v>1800440</c:v>
                </c:pt>
                <c:pt idx="910">
                  <c:v>1802440</c:v>
                </c:pt>
                <c:pt idx="911">
                  <c:v>1804460</c:v>
                </c:pt>
                <c:pt idx="912">
                  <c:v>1806540</c:v>
                </c:pt>
                <c:pt idx="913">
                  <c:v>1808680</c:v>
                </c:pt>
                <c:pt idx="914">
                  <c:v>1810810</c:v>
                </c:pt>
                <c:pt idx="915">
                  <c:v>1813010</c:v>
                </c:pt>
                <c:pt idx="916">
                  <c:v>1815280</c:v>
                </c:pt>
                <c:pt idx="917">
                  <c:v>1817570</c:v>
                </c:pt>
                <c:pt idx="918">
                  <c:v>1819920</c:v>
                </c:pt>
                <c:pt idx="919">
                  <c:v>1822370</c:v>
                </c:pt>
                <c:pt idx="920">
                  <c:v>1824720</c:v>
                </c:pt>
                <c:pt idx="921">
                  <c:v>1827100</c:v>
                </c:pt>
                <c:pt idx="922">
                  <c:v>1829460</c:v>
                </c:pt>
                <c:pt idx="923">
                  <c:v>1831800</c:v>
                </c:pt>
                <c:pt idx="924">
                  <c:v>1834140</c:v>
                </c:pt>
                <c:pt idx="925">
                  <c:v>1836510</c:v>
                </c:pt>
                <c:pt idx="926">
                  <c:v>1838930</c:v>
                </c:pt>
                <c:pt idx="927">
                  <c:v>1841310</c:v>
                </c:pt>
                <c:pt idx="928">
                  <c:v>1843630</c:v>
                </c:pt>
                <c:pt idx="929">
                  <c:v>1845870</c:v>
                </c:pt>
                <c:pt idx="930">
                  <c:v>1848110</c:v>
                </c:pt>
                <c:pt idx="931">
                  <c:v>1850350</c:v>
                </c:pt>
                <c:pt idx="932">
                  <c:v>1852460</c:v>
                </c:pt>
                <c:pt idx="933">
                  <c:v>1854590</c:v>
                </c:pt>
                <c:pt idx="934">
                  <c:v>1856760</c:v>
                </c:pt>
                <c:pt idx="935">
                  <c:v>1858860</c:v>
                </c:pt>
                <c:pt idx="936">
                  <c:v>1860940</c:v>
                </c:pt>
                <c:pt idx="937">
                  <c:v>1862950</c:v>
                </c:pt>
                <c:pt idx="938">
                  <c:v>1864950</c:v>
                </c:pt>
                <c:pt idx="939">
                  <c:v>1866910</c:v>
                </c:pt>
                <c:pt idx="940">
                  <c:v>1868850</c:v>
                </c:pt>
                <c:pt idx="941">
                  <c:v>1870790</c:v>
                </c:pt>
                <c:pt idx="942">
                  <c:v>1872640</c:v>
                </c:pt>
                <c:pt idx="943">
                  <c:v>1874490</c:v>
                </c:pt>
                <c:pt idx="944">
                  <c:v>1876330</c:v>
                </c:pt>
                <c:pt idx="945">
                  <c:v>1878170</c:v>
                </c:pt>
                <c:pt idx="946">
                  <c:v>1879970</c:v>
                </c:pt>
                <c:pt idx="947">
                  <c:v>1881740</c:v>
                </c:pt>
                <c:pt idx="948">
                  <c:v>1883560</c:v>
                </c:pt>
                <c:pt idx="949">
                  <c:v>1885360</c:v>
                </c:pt>
                <c:pt idx="950">
                  <c:v>1887200</c:v>
                </c:pt>
                <c:pt idx="951">
                  <c:v>1888990</c:v>
                </c:pt>
                <c:pt idx="952">
                  <c:v>1890830</c:v>
                </c:pt>
                <c:pt idx="953">
                  <c:v>1892570</c:v>
                </c:pt>
                <c:pt idx="954">
                  <c:v>1894330</c:v>
                </c:pt>
                <c:pt idx="955">
                  <c:v>1896110</c:v>
                </c:pt>
                <c:pt idx="956">
                  <c:v>1897920</c:v>
                </c:pt>
                <c:pt idx="957">
                  <c:v>1899770</c:v>
                </c:pt>
                <c:pt idx="958">
                  <c:v>1901590</c:v>
                </c:pt>
                <c:pt idx="959">
                  <c:v>1903400</c:v>
                </c:pt>
                <c:pt idx="960">
                  <c:v>1905250</c:v>
                </c:pt>
                <c:pt idx="961">
                  <c:v>1907120</c:v>
                </c:pt>
                <c:pt idx="962">
                  <c:v>1909020</c:v>
                </c:pt>
                <c:pt idx="963">
                  <c:v>1910880</c:v>
                </c:pt>
                <c:pt idx="964">
                  <c:v>1912790</c:v>
                </c:pt>
                <c:pt idx="965">
                  <c:v>1914730</c:v>
                </c:pt>
                <c:pt idx="966">
                  <c:v>1916690</c:v>
                </c:pt>
                <c:pt idx="967">
                  <c:v>1918670</c:v>
                </c:pt>
                <c:pt idx="968">
                  <c:v>1920690</c:v>
                </c:pt>
                <c:pt idx="969">
                  <c:v>1922750</c:v>
                </c:pt>
                <c:pt idx="970">
                  <c:v>1924820</c:v>
                </c:pt>
                <c:pt idx="971">
                  <c:v>1926980</c:v>
                </c:pt>
                <c:pt idx="972">
                  <c:v>1929180</c:v>
                </c:pt>
                <c:pt idx="973">
                  <c:v>1931400</c:v>
                </c:pt>
                <c:pt idx="974">
                  <c:v>1933590</c:v>
                </c:pt>
                <c:pt idx="975">
                  <c:v>1935840</c:v>
                </c:pt>
                <c:pt idx="976">
                  <c:v>1938150</c:v>
                </c:pt>
                <c:pt idx="977">
                  <c:v>1940430</c:v>
                </c:pt>
                <c:pt idx="978">
                  <c:v>1942690</c:v>
                </c:pt>
                <c:pt idx="979">
                  <c:v>1944940</c:v>
                </c:pt>
                <c:pt idx="980">
                  <c:v>1947170</c:v>
                </c:pt>
                <c:pt idx="981">
                  <c:v>1949400</c:v>
                </c:pt>
                <c:pt idx="982">
                  <c:v>1951590</c:v>
                </c:pt>
                <c:pt idx="983">
                  <c:v>1953830</c:v>
                </c:pt>
                <c:pt idx="984">
                  <c:v>1956050</c:v>
                </c:pt>
                <c:pt idx="985">
                  <c:v>1958310</c:v>
                </c:pt>
                <c:pt idx="986">
                  <c:v>1960490</c:v>
                </c:pt>
                <c:pt idx="987">
                  <c:v>1962710</c:v>
                </c:pt>
                <c:pt idx="988">
                  <c:v>1964930</c:v>
                </c:pt>
                <c:pt idx="989">
                  <c:v>1967180</c:v>
                </c:pt>
                <c:pt idx="990">
                  <c:v>1969320</c:v>
                </c:pt>
                <c:pt idx="991">
                  <c:v>1971490</c:v>
                </c:pt>
                <c:pt idx="992">
                  <c:v>1973550</c:v>
                </c:pt>
                <c:pt idx="993">
                  <c:v>1975620</c:v>
                </c:pt>
                <c:pt idx="994">
                  <c:v>1977720</c:v>
                </c:pt>
                <c:pt idx="995">
                  <c:v>1979760</c:v>
                </c:pt>
                <c:pt idx="996">
                  <c:v>1981790</c:v>
                </c:pt>
                <c:pt idx="997">
                  <c:v>1983880</c:v>
                </c:pt>
                <c:pt idx="998">
                  <c:v>1985890</c:v>
                </c:pt>
                <c:pt idx="999">
                  <c:v>1987940</c:v>
                </c:pt>
              </c:numCache>
            </c:numRef>
          </c:val>
          <c:smooth val="0"/>
          <c:extLst>
            <c:ext xmlns:c16="http://schemas.microsoft.com/office/drawing/2014/chart" uri="{C3380CC4-5D6E-409C-BE32-E72D297353CC}">
              <c16:uniqueId val="{00000000-0F94-40A6-899E-04557D0D6335}"/>
            </c:ext>
          </c:extLst>
        </c:ser>
        <c:ser>
          <c:idx val="1"/>
          <c:order val="1"/>
          <c:tx>
            <c:strRef>
              <c:f>'65'!$D$1</c:f>
              <c:strCache>
                <c:ptCount val="1"/>
                <c:pt idx="0">
                  <c:v>25%</c:v>
                </c:pt>
              </c:strCache>
            </c:strRef>
          </c:tx>
          <c:spPr>
            <a:ln w="28575" cap="rnd">
              <a:solidFill>
                <a:schemeClr val="accent2"/>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6</c:v>
                </c:pt>
                <c:pt idx="313">
                  <c:v>423434</c:v>
                </c:pt>
                <c:pt idx="314">
                  <c:v>427501</c:v>
                </c:pt>
                <c:pt idx="315">
                  <c:v>431617</c:v>
                </c:pt>
                <c:pt idx="316">
                  <c:v>435727</c:v>
                </c:pt>
                <c:pt idx="317">
                  <c:v>439936</c:v>
                </c:pt>
                <c:pt idx="318">
                  <c:v>444086</c:v>
                </c:pt>
                <c:pt idx="319">
                  <c:v>448145</c:v>
                </c:pt>
                <c:pt idx="320">
                  <c:v>452163</c:v>
                </c:pt>
                <c:pt idx="321">
                  <c:v>456154</c:v>
                </c:pt>
                <c:pt idx="322">
                  <c:v>460119</c:v>
                </c:pt>
                <c:pt idx="323">
                  <c:v>464124</c:v>
                </c:pt>
                <c:pt idx="324">
                  <c:v>468121</c:v>
                </c:pt>
                <c:pt idx="325">
                  <c:v>472056</c:v>
                </c:pt>
                <c:pt idx="326">
                  <c:v>475979</c:v>
                </c:pt>
                <c:pt idx="327">
                  <c:v>479914</c:v>
                </c:pt>
                <c:pt idx="328">
                  <c:v>483756</c:v>
                </c:pt>
                <c:pt idx="329">
                  <c:v>487567</c:v>
                </c:pt>
                <c:pt idx="330">
                  <c:v>491387</c:v>
                </c:pt>
                <c:pt idx="331">
                  <c:v>495207</c:v>
                </c:pt>
                <c:pt idx="332">
                  <c:v>498986</c:v>
                </c:pt>
                <c:pt idx="333">
                  <c:v>502789</c:v>
                </c:pt>
                <c:pt idx="334">
                  <c:v>506557</c:v>
                </c:pt>
                <c:pt idx="335">
                  <c:v>510284</c:v>
                </c:pt>
                <c:pt idx="336">
                  <c:v>513932</c:v>
                </c:pt>
                <c:pt idx="337">
                  <c:v>517613</c:v>
                </c:pt>
                <c:pt idx="338">
                  <c:v>520369</c:v>
                </c:pt>
                <c:pt idx="339">
                  <c:v>522671</c:v>
                </c:pt>
                <c:pt idx="340">
                  <c:v>524955</c:v>
                </c:pt>
                <c:pt idx="341">
                  <c:v>527115</c:v>
                </c:pt>
                <c:pt idx="342">
                  <c:v>529206</c:v>
                </c:pt>
                <c:pt idx="343">
                  <c:v>531174</c:v>
                </c:pt>
                <c:pt idx="344">
                  <c:v>532964</c:v>
                </c:pt>
                <c:pt idx="345">
                  <c:v>534672</c:v>
                </c:pt>
                <c:pt idx="346">
                  <c:v>536237</c:v>
                </c:pt>
                <c:pt idx="347">
                  <c:v>537691</c:v>
                </c:pt>
                <c:pt idx="348">
                  <c:v>539012</c:v>
                </c:pt>
                <c:pt idx="349">
                  <c:v>540251</c:v>
                </c:pt>
                <c:pt idx="350">
                  <c:v>541439</c:v>
                </c:pt>
                <c:pt idx="351">
                  <c:v>542526</c:v>
                </c:pt>
                <c:pt idx="352">
                  <c:v>543558</c:v>
                </c:pt>
                <c:pt idx="353">
                  <c:v>544542</c:v>
                </c:pt>
                <c:pt idx="354">
                  <c:v>545544</c:v>
                </c:pt>
                <c:pt idx="355">
                  <c:v>546546</c:v>
                </c:pt>
                <c:pt idx="356">
                  <c:v>547588</c:v>
                </c:pt>
                <c:pt idx="357">
                  <c:v>548596</c:v>
                </c:pt>
                <c:pt idx="358">
                  <c:v>549579</c:v>
                </c:pt>
                <c:pt idx="359">
                  <c:v>550572</c:v>
                </c:pt>
                <c:pt idx="360">
                  <c:v>551505</c:v>
                </c:pt>
                <c:pt idx="361">
                  <c:v>552461</c:v>
                </c:pt>
                <c:pt idx="362">
                  <c:v>553423</c:v>
                </c:pt>
                <c:pt idx="363">
                  <c:v>554376</c:v>
                </c:pt>
                <c:pt idx="364">
                  <c:v>555378</c:v>
                </c:pt>
                <c:pt idx="365">
                  <c:v>556391</c:v>
                </c:pt>
                <c:pt idx="366">
                  <c:v>557429</c:v>
                </c:pt>
                <c:pt idx="367">
                  <c:v>558507</c:v>
                </c:pt>
                <c:pt idx="368">
                  <c:v>559600</c:v>
                </c:pt>
                <c:pt idx="369">
                  <c:v>560732</c:v>
                </c:pt>
                <c:pt idx="370">
                  <c:v>561906</c:v>
                </c:pt>
                <c:pt idx="371">
                  <c:v>563128</c:v>
                </c:pt>
                <c:pt idx="372">
                  <c:v>564367</c:v>
                </c:pt>
                <c:pt idx="373">
                  <c:v>565629</c:v>
                </c:pt>
                <c:pt idx="374">
                  <c:v>566962</c:v>
                </c:pt>
                <c:pt idx="375">
                  <c:v>568286</c:v>
                </c:pt>
                <c:pt idx="376">
                  <c:v>569692</c:v>
                </c:pt>
                <c:pt idx="377">
                  <c:v>571094</c:v>
                </c:pt>
                <c:pt idx="378">
                  <c:v>572527</c:v>
                </c:pt>
                <c:pt idx="379">
                  <c:v>574059</c:v>
                </c:pt>
                <c:pt idx="380">
                  <c:v>575614</c:v>
                </c:pt>
                <c:pt idx="381">
                  <c:v>577195</c:v>
                </c:pt>
                <c:pt idx="382">
                  <c:v>578854</c:v>
                </c:pt>
                <c:pt idx="383">
                  <c:v>580524</c:v>
                </c:pt>
                <c:pt idx="384">
                  <c:v>582262</c:v>
                </c:pt>
                <c:pt idx="385">
                  <c:v>584053</c:v>
                </c:pt>
                <c:pt idx="386">
                  <c:v>585856</c:v>
                </c:pt>
                <c:pt idx="387">
                  <c:v>587701</c:v>
                </c:pt>
                <c:pt idx="388">
                  <c:v>589603</c:v>
                </c:pt>
                <c:pt idx="389">
                  <c:v>591571</c:v>
                </c:pt>
                <c:pt idx="390">
                  <c:v>593635</c:v>
                </c:pt>
                <c:pt idx="391">
                  <c:v>595710</c:v>
                </c:pt>
                <c:pt idx="392">
                  <c:v>597838</c:v>
                </c:pt>
                <c:pt idx="393">
                  <c:v>599994</c:v>
                </c:pt>
                <c:pt idx="394">
                  <c:v>602223</c:v>
                </c:pt>
                <c:pt idx="395">
                  <c:v>604555</c:v>
                </c:pt>
                <c:pt idx="396">
                  <c:v>606916</c:v>
                </c:pt>
                <c:pt idx="397">
                  <c:v>609331</c:v>
                </c:pt>
                <c:pt idx="398">
                  <c:v>611818</c:v>
                </c:pt>
                <c:pt idx="399">
                  <c:v>614330</c:v>
                </c:pt>
                <c:pt idx="400">
                  <c:v>616933</c:v>
                </c:pt>
                <c:pt idx="401">
                  <c:v>619596</c:v>
                </c:pt>
                <c:pt idx="402">
                  <c:v>622304</c:v>
                </c:pt>
                <c:pt idx="403">
                  <c:v>625122</c:v>
                </c:pt>
                <c:pt idx="404">
                  <c:v>627979</c:v>
                </c:pt>
                <c:pt idx="405">
                  <c:v>630943</c:v>
                </c:pt>
                <c:pt idx="406">
                  <c:v>633960</c:v>
                </c:pt>
                <c:pt idx="407">
                  <c:v>637035</c:v>
                </c:pt>
                <c:pt idx="408">
                  <c:v>640149</c:v>
                </c:pt>
                <c:pt idx="409">
                  <c:v>643359</c:v>
                </c:pt>
                <c:pt idx="410">
                  <c:v>646580</c:v>
                </c:pt>
                <c:pt idx="411">
                  <c:v>649790</c:v>
                </c:pt>
                <c:pt idx="412">
                  <c:v>653070</c:v>
                </c:pt>
                <c:pt idx="413">
                  <c:v>656238</c:v>
                </c:pt>
                <c:pt idx="414">
                  <c:v>659381</c:v>
                </c:pt>
                <c:pt idx="415">
                  <c:v>662416</c:v>
                </c:pt>
                <c:pt idx="416">
                  <c:v>665431</c:v>
                </c:pt>
                <c:pt idx="417">
                  <c:v>668389</c:v>
                </c:pt>
                <c:pt idx="418">
                  <c:v>671176</c:v>
                </c:pt>
                <c:pt idx="419">
                  <c:v>673862</c:v>
                </c:pt>
                <c:pt idx="420">
                  <c:v>676472</c:v>
                </c:pt>
                <c:pt idx="421">
                  <c:v>679031</c:v>
                </c:pt>
                <c:pt idx="422">
                  <c:v>681430</c:v>
                </c:pt>
                <c:pt idx="423">
                  <c:v>683696</c:v>
                </c:pt>
                <c:pt idx="424">
                  <c:v>685841</c:v>
                </c:pt>
                <c:pt idx="425">
                  <c:v>687869</c:v>
                </c:pt>
                <c:pt idx="426">
                  <c:v>689828</c:v>
                </c:pt>
                <c:pt idx="427">
                  <c:v>691608</c:v>
                </c:pt>
                <c:pt idx="428">
                  <c:v>693311</c:v>
                </c:pt>
                <c:pt idx="429">
                  <c:v>694941</c:v>
                </c:pt>
                <c:pt idx="430">
                  <c:v>696517</c:v>
                </c:pt>
                <c:pt idx="431">
                  <c:v>697973</c:v>
                </c:pt>
                <c:pt idx="432">
                  <c:v>699332</c:v>
                </c:pt>
                <c:pt idx="433">
                  <c:v>700630</c:v>
                </c:pt>
                <c:pt idx="434">
                  <c:v>701840</c:v>
                </c:pt>
                <c:pt idx="435">
                  <c:v>703045</c:v>
                </c:pt>
                <c:pt idx="436">
                  <c:v>704156</c:v>
                </c:pt>
                <c:pt idx="437">
                  <c:v>705239</c:v>
                </c:pt>
                <c:pt idx="438">
                  <c:v>706299</c:v>
                </c:pt>
                <c:pt idx="439">
                  <c:v>707336</c:v>
                </c:pt>
                <c:pt idx="440">
                  <c:v>708372</c:v>
                </c:pt>
                <c:pt idx="441">
                  <c:v>709386</c:v>
                </c:pt>
                <c:pt idx="442">
                  <c:v>710423</c:v>
                </c:pt>
                <c:pt idx="443">
                  <c:v>711463</c:v>
                </c:pt>
                <c:pt idx="444">
                  <c:v>712513</c:v>
                </c:pt>
                <c:pt idx="445">
                  <c:v>713586</c:v>
                </c:pt>
                <c:pt idx="446">
                  <c:v>714642</c:v>
                </c:pt>
                <c:pt idx="447">
                  <c:v>715737</c:v>
                </c:pt>
                <c:pt idx="448">
                  <c:v>716832</c:v>
                </c:pt>
                <c:pt idx="449">
                  <c:v>717959</c:v>
                </c:pt>
                <c:pt idx="450">
                  <c:v>719115</c:v>
                </c:pt>
                <c:pt idx="451">
                  <c:v>720306</c:v>
                </c:pt>
                <c:pt idx="452">
                  <c:v>721530</c:v>
                </c:pt>
                <c:pt idx="453">
                  <c:v>722768</c:v>
                </c:pt>
                <c:pt idx="454">
                  <c:v>724026</c:v>
                </c:pt>
                <c:pt idx="455">
                  <c:v>725296</c:v>
                </c:pt>
                <c:pt idx="456">
                  <c:v>726624</c:v>
                </c:pt>
                <c:pt idx="457">
                  <c:v>727986</c:v>
                </c:pt>
                <c:pt idx="458">
                  <c:v>729362</c:v>
                </c:pt>
                <c:pt idx="459">
                  <c:v>730782</c:v>
                </c:pt>
                <c:pt idx="460">
                  <c:v>732217</c:v>
                </c:pt>
                <c:pt idx="461">
                  <c:v>733691</c:v>
                </c:pt>
                <c:pt idx="462">
                  <c:v>735179</c:v>
                </c:pt>
                <c:pt idx="463">
                  <c:v>736724</c:v>
                </c:pt>
                <c:pt idx="464">
                  <c:v>738318</c:v>
                </c:pt>
                <c:pt idx="465">
                  <c:v>739939</c:v>
                </c:pt>
                <c:pt idx="466">
                  <c:v>741617</c:v>
                </c:pt>
                <c:pt idx="467">
                  <c:v>743308</c:v>
                </c:pt>
                <c:pt idx="468">
                  <c:v>745026</c:v>
                </c:pt>
                <c:pt idx="469">
                  <c:v>746800</c:v>
                </c:pt>
                <c:pt idx="470">
                  <c:v>748576</c:v>
                </c:pt>
                <c:pt idx="471">
                  <c:v>750446</c:v>
                </c:pt>
                <c:pt idx="472">
                  <c:v>752348</c:v>
                </c:pt>
                <c:pt idx="473">
                  <c:v>754275</c:v>
                </c:pt>
                <c:pt idx="474">
                  <c:v>756249</c:v>
                </c:pt>
                <c:pt idx="475">
                  <c:v>758308</c:v>
                </c:pt>
                <c:pt idx="476">
                  <c:v>760376</c:v>
                </c:pt>
                <c:pt idx="477">
                  <c:v>762471</c:v>
                </c:pt>
                <c:pt idx="478">
                  <c:v>764587</c:v>
                </c:pt>
                <c:pt idx="479">
                  <c:v>766756</c:v>
                </c:pt>
                <c:pt idx="480">
                  <c:v>768977</c:v>
                </c:pt>
                <c:pt idx="481">
                  <c:v>771203</c:v>
                </c:pt>
                <c:pt idx="482">
                  <c:v>773546</c:v>
                </c:pt>
                <c:pt idx="483">
                  <c:v>775916</c:v>
                </c:pt>
                <c:pt idx="484">
                  <c:v>778324</c:v>
                </c:pt>
                <c:pt idx="485">
                  <c:v>780809</c:v>
                </c:pt>
                <c:pt idx="486">
                  <c:v>783302</c:v>
                </c:pt>
                <c:pt idx="487">
                  <c:v>785832</c:v>
                </c:pt>
                <c:pt idx="488">
                  <c:v>788380</c:v>
                </c:pt>
                <c:pt idx="489">
                  <c:v>791001</c:v>
                </c:pt>
                <c:pt idx="490">
                  <c:v>793649</c:v>
                </c:pt>
                <c:pt idx="491">
                  <c:v>796313</c:v>
                </c:pt>
                <c:pt idx="492">
                  <c:v>799106</c:v>
                </c:pt>
                <c:pt idx="493">
                  <c:v>801835</c:v>
                </c:pt>
                <c:pt idx="494">
                  <c:v>804564</c:v>
                </c:pt>
                <c:pt idx="495">
                  <c:v>807313</c:v>
                </c:pt>
                <c:pt idx="496">
                  <c:v>810100</c:v>
                </c:pt>
                <c:pt idx="497">
                  <c:v>812933</c:v>
                </c:pt>
                <c:pt idx="498">
                  <c:v>815815</c:v>
                </c:pt>
                <c:pt idx="499">
                  <c:v>818723</c:v>
                </c:pt>
                <c:pt idx="500">
                  <c:v>821668</c:v>
                </c:pt>
                <c:pt idx="501">
                  <c:v>824590</c:v>
                </c:pt>
                <c:pt idx="502">
                  <c:v>827568</c:v>
                </c:pt>
                <c:pt idx="503">
                  <c:v>830439</c:v>
                </c:pt>
                <c:pt idx="504">
                  <c:v>833240</c:v>
                </c:pt>
                <c:pt idx="505">
                  <c:v>836029</c:v>
                </c:pt>
                <c:pt idx="506">
                  <c:v>838884</c:v>
                </c:pt>
                <c:pt idx="507">
                  <c:v>841609</c:v>
                </c:pt>
                <c:pt idx="508">
                  <c:v>844309</c:v>
                </c:pt>
                <c:pt idx="509">
                  <c:v>846928</c:v>
                </c:pt>
                <c:pt idx="510">
                  <c:v>849568</c:v>
                </c:pt>
                <c:pt idx="511">
                  <c:v>852178</c:v>
                </c:pt>
                <c:pt idx="512">
                  <c:v>854668</c:v>
                </c:pt>
                <c:pt idx="513">
                  <c:v>857039</c:v>
                </c:pt>
                <c:pt idx="514">
                  <c:v>859294</c:v>
                </c:pt>
                <c:pt idx="515">
                  <c:v>861439</c:v>
                </c:pt>
                <c:pt idx="516">
                  <c:v>863547</c:v>
                </c:pt>
                <c:pt idx="517">
                  <c:v>865479</c:v>
                </c:pt>
                <c:pt idx="518">
                  <c:v>867386</c:v>
                </c:pt>
                <c:pt idx="519">
                  <c:v>869221</c:v>
                </c:pt>
                <c:pt idx="520">
                  <c:v>871036</c:v>
                </c:pt>
                <c:pt idx="521">
                  <c:v>872819</c:v>
                </c:pt>
                <c:pt idx="522">
                  <c:v>874528</c:v>
                </c:pt>
                <c:pt idx="523">
                  <c:v>876172</c:v>
                </c:pt>
                <c:pt idx="524">
                  <c:v>877791</c:v>
                </c:pt>
                <c:pt idx="525">
                  <c:v>879355</c:v>
                </c:pt>
                <c:pt idx="526">
                  <c:v>880827</c:v>
                </c:pt>
                <c:pt idx="527">
                  <c:v>882266</c:v>
                </c:pt>
                <c:pt idx="528">
                  <c:v>883679</c:v>
                </c:pt>
                <c:pt idx="529">
                  <c:v>885093</c:v>
                </c:pt>
                <c:pt idx="530">
                  <c:v>886484</c:v>
                </c:pt>
                <c:pt idx="531">
                  <c:v>887888</c:v>
                </c:pt>
                <c:pt idx="532">
                  <c:v>889214</c:v>
                </c:pt>
                <c:pt idx="533">
                  <c:v>890540</c:v>
                </c:pt>
                <c:pt idx="534">
                  <c:v>891884</c:v>
                </c:pt>
                <c:pt idx="535">
                  <c:v>893140</c:v>
                </c:pt>
                <c:pt idx="536">
                  <c:v>894394</c:v>
                </c:pt>
                <c:pt idx="537">
                  <c:v>895681</c:v>
                </c:pt>
                <c:pt idx="538">
                  <c:v>896919</c:v>
                </c:pt>
                <c:pt idx="539">
                  <c:v>898168</c:v>
                </c:pt>
                <c:pt idx="540">
                  <c:v>899428</c:v>
                </c:pt>
                <c:pt idx="541">
                  <c:v>900691</c:v>
                </c:pt>
                <c:pt idx="542">
                  <c:v>901944</c:v>
                </c:pt>
                <c:pt idx="543">
                  <c:v>903185</c:v>
                </c:pt>
                <c:pt idx="544">
                  <c:v>904455</c:v>
                </c:pt>
                <c:pt idx="545">
                  <c:v>905727</c:v>
                </c:pt>
                <c:pt idx="546">
                  <c:v>907021</c:v>
                </c:pt>
                <c:pt idx="547">
                  <c:v>908326</c:v>
                </c:pt>
                <c:pt idx="548">
                  <c:v>909620</c:v>
                </c:pt>
                <c:pt idx="549">
                  <c:v>910950</c:v>
                </c:pt>
                <c:pt idx="550">
                  <c:v>912317</c:v>
                </c:pt>
                <c:pt idx="551">
                  <c:v>913720</c:v>
                </c:pt>
                <c:pt idx="552">
                  <c:v>915097</c:v>
                </c:pt>
                <c:pt idx="553">
                  <c:v>916475</c:v>
                </c:pt>
                <c:pt idx="554">
                  <c:v>917871</c:v>
                </c:pt>
                <c:pt idx="555">
                  <c:v>919306</c:v>
                </c:pt>
                <c:pt idx="556">
                  <c:v>920779</c:v>
                </c:pt>
                <c:pt idx="557">
                  <c:v>922280</c:v>
                </c:pt>
                <c:pt idx="558">
                  <c:v>923799</c:v>
                </c:pt>
                <c:pt idx="559">
                  <c:v>925350</c:v>
                </c:pt>
                <c:pt idx="560">
                  <c:v>926954</c:v>
                </c:pt>
                <c:pt idx="561">
                  <c:v>928572</c:v>
                </c:pt>
                <c:pt idx="562">
                  <c:v>930231</c:v>
                </c:pt>
                <c:pt idx="563">
                  <c:v>931889</c:v>
                </c:pt>
                <c:pt idx="564">
                  <c:v>933593</c:v>
                </c:pt>
                <c:pt idx="565">
                  <c:v>935273</c:v>
                </c:pt>
                <c:pt idx="566">
                  <c:v>937019</c:v>
                </c:pt>
                <c:pt idx="567">
                  <c:v>938800</c:v>
                </c:pt>
                <c:pt idx="568">
                  <c:v>940613</c:v>
                </c:pt>
                <c:pt idx="569">
                  <c:v>942444</c:v>
                </c:pt>
                <c:pt idx="570">
                  <c:v>944313</c:v>
                </c:pt>
                <c:pt idx="571">
                  <c:v>946177</c:v>
                </c:pt>
                <c:pt idx="572">
                  <c:v>948081</c:v>
                </c:pt>
                <c:pt idx="573">
                  <c:v>949977</c:v>
                </c:pt>
                <c:pt idx="574">
                  <c:v>951931</c:v>
                </c:pt>
                <c:pt idx="575">
                  <c:v>953913</c:v>
                </c:pt>
                <c:pt idx="576">
                  <c:v>955935</c:v>
                </c:pt>
                <c:pt idx="577">
                  <c:v>957959</c:v>
                </c:pt>
                <c:pt idx="578">
                  <c:v>960022</c:v>
                </c:pt>
                <c:pt idx="579">
                  <c:v>962167</c:v>
                </c:pt>
                <c:pt idx="580">
                  <c:v>964293</c:v>
                </c:pt>
                <c:pt idx="581">
                  <c:v>966446</c:v>
                </c:pt>
                <c:pt idx="582">
                  <c:v>968662</c:v>
                </c:pt>
                <c:pt idx="583">
                  <c:v>970916</c:v>
                </c:pt>
                <c:pt idx="584">
                  <c:v>973184</c:v>
                </c:pt>
                <c:pt idx="585">
                  <c:v>975439</c:v>
                </c:pt>
                <c:pt idx="586">
                  <c:v>977760</c:v>
                </c:pt>
                <c:pt idx="587">
                  <c:v>980083</c:v>
                </c:pt>
                <c:pt idx="588">
                  <c:v>982423</c:v>
                </c:pt>
                <c:pt idx="589">
                  <c:v>984791</c:v>
                </c:pt>
                <c:pt idx="590">
                  <c:v>987175</c:v>
                </c:pt>
                <c:pt idx="591">
                  <c:v>989591</c:v>
                </c:pt>
                <c:pt idx="592">
                  <c:v>992007</c:v>
                </c:pt>
                <c:pt idx="593">
                  <c:v>994448</c:v>
                </c:pt>
                <c:pt idx="594">
                  <c:v>996899</c:v>
                </c:pt>
                <c:pt idx="595">
                  <c:v>999309</c:v>
                </c:pt>
                <c:pt idx="596">
                  <c:v>1001750</c:v>
                </c:pt>
                <c:pt idx="597">
                  <c:v>1004250</c:v>
                </c:pt>
                <c:pt idx="598">
                  <c:v>1006690</c:v>
                </c:pt>
                <c:pt idx="599">
                  <c:v>1009150</c:v>
                </c:pt>
                <c:pt idx="600">
                  <c:v>1011620</c:v>
                </c:pt>
                <c:pt idx="601">
                  <c:v>1014130</c:v>
                </c:pt>
                <c:pt idx="602">
                  <c:v>1016630</c:v>
                </c:pt>
                <c:pt idx="603">
                  <c:v>1019070</c:v>
                </c:pt>
                <c:pt idx="604">
                  <c:v>1021470</c:v>
                </c:pt>
                <c:pt idx="605">
                  <c:v>1023860</c:v>
                </c:pt>
                <c:pt idx="606">
                  <c:v>1026190</c:v>
                </c:pt>
                <c:pt idx="607">
                  <c:v>1028600</c:v>
                </c:pt>
                <c:pt idx="608">
                  <c:v>1030960</c:v>
                </c:pt>
                <c:pt idx="609">
                  <c:v>1033320</c:v>
                </c:pt>
                <c:pt idx="610">
                  <c:v>1035690</c:v>
                </c:pt>
                <c:pt idx="611">
                  <c:v>1038040</c:v>
                </c:pt>
                <c:pt idx="612">
                  <c:v>1040380</c:v>
                </c:pt>
                <c:pt idx="613">
                  <c:v>1042670</c:v>
                </c:pt>
                <c:pt idx="614">
                  <c:v>1045020</c:v>
                </c:pt>
                <c:pt idx="615">
                  <c:v>1047300</c:v>
                </c:pt>
                <c:pt idx="616">
                  <c:v>1049540</c:v>
                </c:pt>
                <c:pt idx="617">
                  <c:v>1051830</c:v>
                </c:pt>
                <c:pt idx="618">
                  <c:v>1054150</c:v>
                </c:pt>
                <c:pt idx="619">
                  <c:v>1056430</c:v>
                </c:pt>
                <c:pt idx="620">
                  <c:v>1058620</c:v>
                </c:pt>
                <c:pt idx="621">
                  <c:v>1060790</c:v>
                </c:pt>
                <c:pt idx="622">
                  <c:v>1062920</c:v>
                </c:pt>
                <c:pt idx="623">
                  <c:v>1065020</c:v>
                </c:pt>
                <c:pt idx="624">
                  <c:v>1067190</c:v>
                </c:pt>
                <c:pt idx="625">
                  <c:v>1069260</c:v>
                </c:pt>
                <c:pt idx="626">
                  <c:v>1071370</c:v>
                </c:pt>
                <c:pt idx="627">
                  <c:v>1073500</c:v>
                </c:pt>
                <c:pt idx="628">
                  <c:v>1075610</c:v>
                </c:pt>
                <c:pt idx="629">
                  <c:v>1077690</c:v>
                </c:pt>
                <c:pt idx="630">
                  <c:v>1079770</c:v>
                </c:pt>
                <c:pt idx="631">
                  <c:v>1081820</c:v>
                </c:pt>
                <c:pt idx="632">
                  <c:v>1083810</c:v>
                </c:pt>
                <c:pt idx="633">
                  <c:v>1085790</c:v>
                </c:pt>
                <c:pt idx="634">
                  <c:v>1087780</c:v>
                </c:pt>
                <c:pt idx="635">
                  <c:v>1089720</c:v>
                </c:pt>
                <c:pt idx="636">
                  <c:v>1091700</c:v>
                </c:pt>
                <c:pt idx="637">
                  <c:v>1093690</c:v>
                </c:pt>
                <c:pt idx="638">
                  <c:v>1095590</c:v>
                </c:pt>
                <c:pt idx="639">
                  <c:v>1097490</c:v>
                </c:pt>
                <c:pt idx="640">
                  <c:v>1099370</c:v>
                </c:pt>
                <c:pt idx="641">
                  <c:v>1101220</c:v>
                </c:pt>
                <c:pt idx="642">
                  <c:v>1102950</c:v>
                </c:pt>
                <c:pt idx="643">
                  <c:v>1104680</c:v>
                </c:pt>
                <c:pt idx="644">
                  <c:v>1106380</c:v>
                </c:pt>
                <c:pt idx="645">
                  <c:v>1108100</c:v>
                </c:pt>
                <c:pt idx="646">
                  <c:v>1109800</c:v>
                </c:pt>
                <c:pt idx="647">
                  <c:v>1111390</c:v>
                </c:pt>
                <c:pt idx="648">
                  <c:v>1112980</c:v>
                </c:pt>
                <c:pt idx="649">
                  <c:v>1114580</c:v>
                </c:pt>
                <c:pt idx="650">
                  <c:v>1116200</c:v>
                </c:pt>
                <c:pt idx="651">
                  <c:v>1117780</c:v>
                </c:pt>
                <c:pt idx="652">
                  <c:v>1119360</c:v>
                </c:pt>
                <c:pt idx="653">
                  <c:v>1120950</c:v>
                </c:pt>
                <c:pt idx="654">
                  <c:v>1122570</c:v>
                </c:pt>
                <c:pt idx="655">
                  <c:v>1124200</c:v>
                </c:pt>
                <c:pt idx="656">
                  <c:v>1125780</c:v>
                </c:pt>
                <c:pt idx="657">
                  <c:v>1127340</c:v>
                </c:pt>
                <c:pt idx="658">
                  <c:v>1128920</c:v>
                </c:pt>
                <c:pt idx="659">
                  <c:v>1130490</c:v>
                </c:pt>
                <c:pt idx="660">
                  <c:v>1132080</c:v>
                </c:pt>
                <c:pt idx="661">
                  <c:v>1133610</c:v>
                </c:pt>
                <c:pt idx="662">
                  <c:v>1135160</c:v>
                </c:pt>
                <c:pt idx="663">
                  <c:v>1136700</c:v>
                </c:pt>
                <c:pt idx="664">
                  <c:v>1138220</c:v>
                </c:pt>
                <c:pt idx="665">
                  <c:v>1139760</c:v>
                </c:pt>
                <c:pt idx="666">
                  <c:v>1141310</c:v>
                </c:pt>
                <c:pt idx="667">
                  <c:v>1142870</c:v>
                </c:pt>
                <c:pt idx="668">
                  <c:v>1144430</c:v>
                </c:pt>
                <c:pt idx="669">
                  <c:v>1145970</c:v>
                </c:pt>
                <c:pt idx="670">
                  <c:v>1147500</c:v>
                </c:pt>
                <c:pt idx="671">
                  <c:v>1149010</c:v>
                </c:pt>
                <c:pt idx="672">
                  <c:v>1150530</c:v>
                </c:pt>
                <c:pt idx="673">
                  <c:v>1152080</c:v>
                </c:pt>
                <c:pt idx="674">
                  <c:v>1153600</c:v>
                </c:pt>
                <c:pt idx="675">
                  <c:v>1155130</c:v>
                </c:pt>
                <c:pt idx="676">
                  <c:v>1156680</c:v>
                </c:pt>
                <c:pt idx="677">
                  <c:v>1158180</c:v>
                </c:pt>
                <c:pt idx="678">
                  <c:v>1159650</c:v>
                </c:pt>
                <c:pt idx="679">
                  <c:v>1161130</c:v>
                </c:pt>
                <c:pt idx="680">
                  <c:v>1162660</c:v>
                </c:pt>
                <c:pt idx="681">
                  <c:v>1164190</c:v>
                </c:pt>
                <c:pt idx="682">
                  <c:v>1165720</c:v>
                </c:pt>
                <c:pt idx="683">
                  <c:v>1167210</c:v>
                </c:pt>
                <c:pt idx="684">
                  <c:v>1168740</c:v>
                </c:pt>
                <c:pt idx="685">
                  <c:v>1170280</c:v>
                </c:pt>
                <c:pt idx="686">
                  <c:v>1171840</c:v>
                </c:pt>
                <c:pt idx="687">
                  <c:v>1173400</c:v>
                </c:pt>
                <c:pt idx="688">
                  <c:v>1174970</c:v>
                </c:pt>
                <c:pt idx="689">
                  <c:v>1176540</c:v>
                </c:pt>
                <c:pt idx="690">
                  <c:v>1178110</c:v>
                </c:pt>
                <c:pt idx="691">
                  <c:v>1179680</c:v>
                </c:pt>
                <c:pt idx="692">
                  <c:v>1181250</c:v>
                </c:pt>
                <c:pt idx="693">
                  <c:v>1182860</c:v>
                </c:pt>
                <c:pt idx="694">
                  <c:v>1184460</c:v>
                </c:pt>
                <c:pt idx="695">
                  <c:v>1186060</c:v>
                </c:pt>
                <c:pt idx="696">
                  <c:v>1187670</c:v>
                </c:pt>
                <c:pt idx="697">
                  <c:v>1189330</c:v>
                </c:pt>
                <c:pt idx="698">
                  <c:v>1190980</c:v>
                </c:pt>
                <c:pt idx="699">
                  <c:v>1192650</c:v>
                </c:pt>
                <c:pt idx="700">
                  <c:v>1194300</c:v>
                </c:pt>
                <c:pt idx="701">
                  <c:v>1195980</c:v>
                </c:pt>
                <c:pt idx="702">
                  <c:v>1197670</c:v>
                </c:pt>
                <c:pt idx="703">
                  <c:v>1199410</c:v>
                </c:pt>
                <c:pt idx="704">
                  <c:v>1201100</c:v>
                </c:pt>
                <c:pt idx="705">
                  <c:v>1202800</c:v>
                </c:pt>
                <c:pt idx="706">
                  <c:v>1204460</c:v>
                </c:pt>
                <c:pt idx="707">
                  <c:v>1206210</c:v>
                </c:pt>
                <c:pt idx="708">
                  <c:v>1207930</c:v>
                </c:pt>
                <c:pt idx="709">
                  <c:v>1209670</c:v>
                </c:pt>
                <c:pt idx="710">
                  <c:v>1211420</c:v>
                </c:pt>
                <c:pt idx="711">
                  <c:v>1213170</c:v>
                </c:pt>
                <c:pt idx="712">
                  <c:v>1214980</c:v>
                </c:pt>
                <c:pt idx="713">
                  <c:v>1216740</c:v>
                </c:pt>
                <c:pt idx="714">
                  <c:v>1218510</c:v>
                </c:pt>
                <c:pt idx="715">
                  <c:v>1220340</c:v>
                </c:pt>
                <c:pt idx="716">
                  <c:v>1222180</c:v>
                </c:pt>
                <c:pt idx="717">
                  <c:v>1223970</c:v>
                </c:pt>
                <c:pt idx="718">
                  <c:v>1225780</c:v>
                </c:pt>
                <c:pt idx="719">
                  <c:v>1227600</c:v>
                </c:pt>
                <c:pt idx="720">
                  <c:v>1229410</c:v>
                </c:pt>
                <c:pt idx="721">
                  <c:v>1231260</c:v>
                </c:pt>
                <c:pt idx="722">
                  <c:v>1233110</c:v>
                </c:pt>
                <c:pt idx="723">
                  <c:v>1234990</c:v>
                </c:pt>
                <c:pt idx="724">
                  <c:v>1236840</c:v>
                </c:pt>
                <c:pt idx="725">
                  <c:v>1238750</c:v>
                </c:pt>
                <c:pt idx="726">
                  <c:v>1240620</c:v>
                </c:pt>
                <c:pt idx="727">
                  <c:v>1242530</c:v>
                </c:pt>
                <c:pt idx="728">
                  <c:v>1244430</c:v>
                </c:pt>
                <c:pt idx="729">
                  <c:v>1246360</c:v>
                </c:pt>
                <c:pt idx="730">
                  <c:v>1248260</c:v>
                </c:pt>
                <c:pt idx="731">
                  <c:v>1250190</c:v>
                </c:pt>
                <c:pt idx="732">
                  <c:v>1252130</c:v>
                </c:pt>
                <c:pt idx="733">
                  <c:v>1254050</c:v>
                </c:pt>
                <c:pt idx="734">
                  <c:v>1255960</c:v>
                </c:pt>
                <c:pt idx="735">
                  <c:v>1257930</c:v>
                </c:pt>
                <c:pt idx="736">
                  <c:v>1259850</c:v>
                </c:pt>
                <c:pt idx="737">
                  <c:v>1261810</c:v>
                </c:pt>
                <c:pt idx="738">
                  <c:v>1263780</c:v>
                </c:pt>
                <c:pt idx="739">
                  <c:v>1265700</c:v>
                </c:pt>
                <c:pt idx="740">
                  <c:v>1267690</c:v>
                </c:pt>
                <c:pt idx="741">
                  <c:v>1269660</c:v>
                </c:pt>
                <c:pt idx="742">
                  <c:v>1271620</c:v>
                </c:pt>
                <c:pt idx="743">
                  <c:v>1273580</c:v>
                </c:pt>
                <c:pt idx="744">
                  <c:v>1275550</c:v>
                </c:pt>
                <c:pt idx="745">
                  <c:v>1277550</c:v>
                </c:pt>
                <c:pt idx="746">
                  <c:v>1279550</c:v>
                </c:pt>
                <c:pt idx="747">
                  <c:v>1281550</c:v>
                </c:pt>
                <c:pt idx="748">
                  <c:v>1283600</c:v>
                </c:pt>
                <c:pt idx="749">
                  <c:v>1285640</c:v>
                </c:pt>
                <c:pt idx="750">
                  <c:v>1287670</c:v>
                </c:pt>
                <c:pt idx="751">
                  <c:v>1289710</c:v>
                </c:pt>
                <c:pt idx="752">
                  <c:v>1291740</c:v>
                </c:pt>
                <c:pt idx="753">
                  <c:v>1293760</c:v>
                </c:pt>
                <c:pt idx="754">
                  <c:v>1295840</c:v>
                </c:pt>
                <c:pt idx="755">
                  <c:v>1297930</c:v>
                </c:pt>
                <c:pt idx="756">
                  <c:v>1300040</c:v>
                </c:pt>
                <c:pt idx="757">
                  <c:v>1302120</c:v>
                </c:pt>
                <c:pt idx="758">
                  <c:v>1304220</c:v>
                </c:pt>
                <c:pt idx="759">
                  <c:v>1306350</c:v>
                </c:pt>
                <c:pt idx="760">
                  <c:v>1308460</c:v>
                </c:pt>
                <c:pt idx="761">
                  <c:v>1310600</c:v>
                </c:pt>
                <c:pt idx="762">
                  <c:v>1312710</c:v>
                </c:pt>
                <c:pt idx="763">
                  <c:v>1314790</c:v>
                </c:pt>
                <c:pt idx="764">
                  <c:v>1316860</c:v>
                </c:pt>
                <c:pt idx="765">
                  <c:v>1318960</c:v>
                </c:pt>
                <c:pt idx="766">
                  <c:v>1321030</c:v>
                </c:pt>
                <c:pt idx="767">
                  <c:v>1323080</c:v>
                </c:pt>
                <c:pt idx="768">
                  <c:v>1325180</c:v>
                </c:pt>
                <c:pt idx="769">
                  <c:v>1327280</c:v>
                </c:pt>
                <c:pt idx="770">
                  <c:v>1329380</c:v>
                </c:pt>
                <c:pt idx="771">
                  <c:v>1331480</c:v>
                </c:pt>
                <c:pt idx="772">
                  <c:v>1333530</c:v>
                </c:pt>
                <c:pt idx="773">
                  <c:v>1335610</c:v>
                </c:pt>
                <c:pt idx="774">
                  <c:v>1337690</c:v>
                </c:pt>
                <c:pt idx="775">
                  <c:v>1339790</c:v>
                </c:pt>
                <c:pt idx="776">
                  <c:v>1341890</c:v>
                </c:pt>
                <c:pt idx="777">
                  <c:v>1343920</c:v>
                </c:pt>
                <c:pt idx="778">
                  <c:v>1346030</c:v>
                </c:pt>
                <c:pt idx="779">
                  <c:v>1348130</c:v>
                </c:pt>
                <c:pt idx="780">
                  <c:v>1350160</c:v>
                </c:pt>
                <c:pt idx="781">
                  <c:v>1352210</c:v>
                </c:pt>
                <c:pt idx="782">
                  <c:v>1354290</c:v>
                </c:pt>
                <c:pt idx="783">
                  <c:v>1356340</c:v>
                </c:pt>
                <c:pt idx="784">
                  <c:v>1358420</c:v>
                </c:pt>
                <c:pt idx="785">
                  <c:v>1360500</c:v>
                </c:pt>
                <c:pt idx="786">
                  <c:v>1362530</c:v>
                </c:pt>
                <c:pt idx="787">
                  <c:v>1364550</c:v>
                </c:pt>
                <c:pt idx="788">
                  <c:v>1366590</c:v>
                </c:pt>
                <c:pt idx="789">
                  <c:v>1368580</c:v>
                </c:pt>
                <c:pt idx="790">
                  <c:v>1370590</c:v>
                </c:pt>
                <c:pt idx="791">
                  <c:v>1372620</c:v>
                </c:pt>
                <c:pt idx="792">
                  <c:v>1374680</c:v>
                </c:pt>
                <c:pt idx="793">
                  <c:v>1376740</c:v>
                </c:pt>
                <c:pt idx="794">
                  <c:v>1378790</c:v>
                </c:pt>
                <c:pt idx="795">
                  <c:v>1380880</c:v>
                </c:pt>
                <c:pt idx="796">
                  <c:v>1382900</c:v>
                </c:pt>
                <c:pt idx="797">
                  <c:v>1384920</c:v>
                </c:pt>
                <c:pt idx="798">
                  <c:v>1386980</c:v>
                </c:pt>
                <c:pt idx="799">
                  <c:v>1389040</c:v>
                </c:pt>
                <c:pt idx="800">
                  <c:v>1391100</c:v>
                </c:pt>
                <c:pt idx="801">
                  <c:v>1393160</c:v>
                </c:pt>
                <c:pt idx="802">
                  <c:v>1395190</c:v>
                </c:pt>
                <c:pt idx="803">
                  <c:v>1397220</c:v>
                </c:pt>
                <c:pt idx="804">
                  <c:v>1399260</c:v>
                </c:pt>
                <c:pt idx="805">
                  <c:v>1401280</c:v>
                </c:pt>
                <c:pt idx="806">
                  <c:v>1403270</c:v>
                </c:pt>
                <c:pt idx="807">
                  <c:v>1405280</c:v>
                </c:pt>
                <c:pt idx="808">
                  <c:v>1407300</c:v>
                </c:pt>
                <c:pt idx="809">
                  <c:v>1409310</c:v>
                </c:pt>
                <c:pt idx="810">
                  <c:v>1411360</c:v>
                </c:pt>
                <c:pt idx="811">
                  <c:v>1413400</c:v>
                </c:pt>
                <c:pt idx="812">
                  <c:v>1415400</c:v>
                </c:pt>
                <c:pt idx="813">
                  <c:v>1417380</c:v>
                </c:pt>
                <c:pt idx="814">
                  <c:v>1419360</c:v>
                </c:pt>
                <c:pt idx="815">
                  <c:v>1421360</c:v>
                </c:pt>
                <c:pt idx="816">
                  <c:v>1423340</c:v>
                </c:pt>
                <c:pt idx="817">
                  <c:v>1425360</c:v>
                </c:pt>
                <c:pt idx="818">
                  <c:v>1427310</c:v>
                </c:pt>
                <c:pt idx="819">
                  <c:v>1429300</c:v>
                </c:pt>
                <c:pt idx="820">
                  <c:v>1431310</c:v>
                </c:pt>
                <c:pt idx="821">
                  <c:v>1433320</c:v>
                </c:pt>
                <c:pt idx="822">
                  <c:v>1435300</c:v>
                </c:pt>
                <c:pt idx="823">
                  <c:v>1437280</c:v>
                </c:pt>
                <c:pt idx="824">
                  <c:v>1439260</c:v>
                </c:pt>
                <c:pt idx="825">
                  <c:v>1441240</c:v>
                </c:pt>
                <c:pt idx="826">
                  <c:v>1443190</c:v>
                </c:pt>
                <c:pt idx="827">
                  <c:v>1445160</c:v>
                </c:pt>
                <c:pt idx="828">
                  <c:v>1447150</c:v>
                </c:pt>
                <c:pt idx="829">
                  <c:v>1449170</c:v>
                </c:pt>
                <c:pt idx="830">
                  <c:v>1451140</c:v>
                </c:pt>
                <c:pt idx="831">
                  <c:v>1453080</c:v>
                </c:pt>
                <c:pt idx="832">
                  <c:v>1455070</c:v>
                </c:pt>
                <c:pt idx="833">
                  <c:v>1457000</c:v>
                </c:pt>
                <c:pt idx="834">
                  <c:v>1458980</c:v>
                </c:pt>
                <c:pt idx="835">
                  <c:v>1460920</c:v>
                </c:pt>
                <c:pt idx="836">
                  <c:v>1462840</c:v>
                </c:pt>
                <c:pt idx="837">
                  <c:v>1464800</c:v>
                </c:pt>
                <c:pt idx="838">
                  <c:v>1466730</c:v>
                </c:pt>
                <c:pt idx="839">
                  <c:v>1468670</c:v>
                </c:pt>
                <c:pt idx="840">
                  <c:v>1470620</c:v>
                </c:pt>
                <c:pt idx="841">
                  <c:v>1472610</c:v>
                </c:pt>
                <c:pt idx="842">
                  <c:v>1474540</c:v>
                </c:pt>
                <c:pt idx="843">
                  <c:v>1476480</c:v>
                </c:pt>
                <c:pt idx="844">
                  <c:v>1478410</c:v>
                </c:pt>
                <c:pt idx="845">
                  <c:v>1480340</c:v>
                </c:pt>
                <c:pt idx="846">
                  <c:v>1482240</c:v>
                </c:pt>
                <c:pt idx="847">
                  <c:v>1484170</c:v>
                </c:pt>
                <c:pt idx="848">
                  <c:v>1486070</c:v>
                </c:pt>
                <c:pt idx="849">
                  <c:v>1487970</c:v>
                </c:pt>
                <c:pt idx="850">
                  <c:v>1489890</c:v>
                </c:pt>
                <c:pt idx="851">
                  <c:v>1491780</c:v>
                </c:pt>
                <c:pt idx="852">
                  <c:v>1493710</c:v>
                </c:pt>
                <c:pt idx="853">
                  <c:v>1495600</c:v>
                </c:pt>
                <c:pt idx="854">
                  <c:v>1497510</c:v>
                </c:pt>
                <c:pt idx="855">
                  <c:v>1499410</c:v>
                </c:pt>
                <c:pt idx="856">
                  <c:v>1501350</c:v>
                </c:pt>
                <c:pt idx="857">
                  <c:v>1503250</c:v>
                </c:pt>
                <c:pt idx="858">
                  <c:v>1505130</c:v>
                </c:pt>
                <c:pt idx="859">
                  <c:v>1507040</c:v>
                </c:pt>
                <c:pt idx="860">
                  <c:v>1508940</c:v>
                </c:pt>
                <c:pt idx="861">
                  <c:v>1510830</c:v>
                </c:pt>
                <c:pt idx="862">
                  <c:v>1512710</c:v>
                </c:pt>
                <c:pt idx="863">
                  <c:v>1514600</c:v>
                </c:pt>
                <c:pt idx="864">
                  <c:v>1516450</c:v>
                </c:pt>
                <c:pt idx="865">
                  <c:v>1518340</c:v>
                </c:pt>
                <c:pt idx="866">
                  <c:v>1520210</c:v>
                </c:pt>
                <c:pt idx="867">
                  <c:v>1522070</c:v>
                </c:pt>
                <c:pt idx="868">
                  <c:v>1523920</c:v>
                </c:pt>
                <c:pt idx="869">
                  <c:v>1525820</c:v>
                </c:pt>
                <c:pt idx="870">
                  <c:v>1527700</c:v>
                </c:pt>
                <c:pt idx="871">
                  <c:v>1529540</c:v>
                </c:pt>
                <c:pt idx="872">
                  <c:v>1531400</c:v>
                </c:pt>
                <c:pt idx="873">
                  <c:v>1533250</c:v>
                </c:pt>
                <c:pt idx="874">
                  <c:v>1535080</c:v>
                </c:pt>
                <c:pt idx="875">
                  <c:v>1536910</c:v>
                </c:pt>
                <c:pt idx="876">
                  <c:v>1538740</c:v>
                </c:pt>
                <c:pt idx="877">
                  <c:v>1540600</c:v>
                </c:pt>
                <c:pt idx="878">
                  <c:v>1542390</c:v>
                </c:pt>
                <c:pt idx="879">
                  <c:v>1544210</c:v>
                </c:pt>
                <c:pt idx="880">
                  <c:v>1546030</c:v>
                </c:pt>
                <c:pt idx="881">
                  <c:v>1547850</c:v>
                </c:pt>
                <c:pt idx="882">
                  <c:v>1549640</c:v>
                </c:pt>
                <c:pt idx="883">
                  <c:v>1551460</c:v>
                </c:pt>
                <c:pt idx="884">
                  <c:v>1553230</c:v>
                </c:pt>
                <c:pt idx="885">
                  <c:v>1555010</c:v>
                </c:pt>
                <c:pt idx="886">
                  <c:v>1556800</c:v>
                </c:pt>
                <c:pt idx="887">
                  <c:v>1558590</c:v>
                </c:pt>
                <c:pt idx="888">
                  <c:v>1560370</c:v>
                </c:pt>
                <c:pt idx="889">
                  <c:v>1562120</c:v>
                </c:pt>
                <c:pt idx="890">
                  <c:v>1563890</c:v>
                </c:pt>
                <c:pt idx="891">
                  <c:v>1565630</c:v>
                </c:pt>
                <c:pt idx="892">
                  <c:v>1567360</c:v>
                </c:pt>
                <c:pt idx="893">
                  <c:v>1569090</c:v>
                </c:pt>
                <c:pt idx="894">
                  <c:v>1570840</c:v>
                </c:pt>
                <c:pt idx="895">
                  <c:v>1572580</c:v>
                </c:pt>
                <c:pt idx="896">
                  <c:v>1574290</c:v>
                </c:pt>
                <c:pt idx="897">
                  <c:v>1576000</c:v>
                </c:pt>
                <c:pt idx="898">
                  <c:v>1577700</c:v>
                </c:pt>
                <c:pt idx="899">
                  <c:v>1579390</c:v>
                </c:pt>
                <c:pt idx="900">
                  <c:v>1581090</c:v>
                </c:pt>
                <c:pt idx="901">
                  <c:v>1582800</c:v>
                </c:pt>
                <c:pt idx="902">
                  <c:v>1584490</c:v>
                </c:pt>
                <c:pt idx="903">
                  <c:v>1586220</c:v>
                </c:pt>
                <c:pt idx="904">
                  <c:v>1587890</c:v>
                </c:pt>
                <c:pt idx="905">
                  <c:v>1589530</c:v>
                </c:pt>
                <c:pt idx="906">
                  <c:v>1591180</c:v>
                </c:pt>
                <c:pt idx="907">
                  <c:v>1592800</c:v>
                </c:pt>
                <c:pt idx="908">
                  <c:v>1594450</c:v>
                </c:pt>
                <c:pt idx="909">
                  <c:v>1596100</c:v>
                </c:pt>
                <c:pt idx="910">
                  <c:v>1597700</c:v>
                </c:pt>
                <c:pt idx="911">
                  <c:v>1599330</c:v>
                </c:pt>
                <c:pt idx="912">
                  <c:v>1600950</c:v>
                </c:pt>
                <c:pt idx="913">
                  <c:v>1602540</c:v>
                </c:pt>
                <c:pt idx="914">
                  <c:v>1604130</c:v>
                </c:pt>
                <c:pt idx="915">
                  <c:v>1605740</c:v>
                </c:pt>
                <c:pt idx="916">
                  <c:v>1607330</c:v>
                </c:pt>
                <c:pt idx="917">
                  <c:v>1608880</c:v>
                </c:pt>
                <c:pt idx="918">
                  <c:v>1610440</c:v>
                </c:pt>
                <c:pt idx="919">
                  <c:v>1612000</c:v>
                </c:pt>
                <c:pt idx="920">
                  <c:v>1613540</c:v>
                </c:pt>
                <c:pt idx="921">
                  <c:v>1615090</c:v>
                </c:pt>
                <c:pt idx="922">
                  <c:v>1616590</c:v>
                </c:pt>
                <c:pt idx="923">
                  <c:v>1618100</c:v>
                </c:pt>
                <c:pt idx="924">
                  <c:v>1619610</c:v>
                </c:pt>
                <c:pt idx="925">
                  <c:v>1621130</c:v>
                </c:pt>
                <c:pt idx="926">
                  <c:v>1622640</c:v>
                </c:pt>
                <c:pt idx="927">
                  <c:v>1624120</c:v>
                </c:pt>
                <c:pt idx="928">
                  <c:v>1625630</c:v>
                </c:pt>
                <c:pt idx="929">
                  <c:v>1627140</c:v>
                </c:pt>
                <c:pt idx="930">
                  <c:v>1628620</c:v>
                </c:pt>
                <c:pt idx="931">
                  <c:v>1630090</c:v>
                </c:pt>
                <c:pt idx="932">
                  <c:v>1631590</c:v>
                </c:pt>
                <c:pt idx="933">
                  <c:v>1633050</c:v>
                </c:pt>
                <c:pt idx="934">
                  <c:v>1634530</c:v>
                </c:pt>
                <c:pt idx="935">
                  <c:v>1635990</c:v>
                </c:pt>
                <c:pt idx="936">
                  <c:v>1637450</c:v>
                </c:pt>
                <c:pt idx="937">
                  <c:v>1638890</c:v>
                </c:pt>
                <c:pt idx="938">
                  <c:v>1640350</c:v>
                </c:pt>
                <c:pt idx="939">
                  <c:v>1641780</c:v>
                </c:pt>
                <c:pt idx="940">
                  <c:v>1643200</c:v>
                </c:pt>
                <c:pt idx="941">
                  <c:v>1644600</c:v>
                </c:pt>
                <c:pt idx="942">
                  <c:v>1646010</c:v>
                </c:pt>
                <c:pt idx="943">
                  <c:v>1647390</c:v>
                </c:pt>
                <c:pt idx="944">
                  <c:v>1648780</c:v>
                </c:pt>
                <c:pt idx="945">
                  <c:v>1650170</c:v>
                </c:pt>
                <c:pt idx="946">
                  <c:v>1651560</c:v>
                </c:pt>
                <c:pt idx="947">
                  <c:v>1652940</c:v>
                </c:pt>
                <c:pt idx="948">
                  <c:v>1654320</c:v>
                </c:pt>
                <c:pt idx="949">
                  <c:v>1655700</c:v>
                </c:pt>
                <c:pt idx="950">
                  <c:v>1657050</c:v>
                </c:pt>
                <c:pt idx="951">
                  <c:v>1658380</c:v>
                </c:pt>
                <c:pt idx="952">
                  <c:v>1659740</c:v>
                </c:pt>
                <c:pt idx="953">
                  <c:v>1661090</c:v>
                </c:pt>
                <c:pt idx="954">
                  <c:v>1662420</c:v>
                </c:pt>
                <c:pt idx="955">
                  <c:v>1663730</c:v>
                </c:pt>
                <c:pt idx="956">
                  <c:v>1665000</c:v>
                </c:pt>
                <c:pt idx="957">
                  <c:v>1666310</c:v>
                </c:pt>
                <c:pt idx="958">
                  <c:v>1667610</c:v>
                </c:pt>
                <c:pt idx="959">
                  <c:v>1668900</c:v>
                </c:pt>
                <c:pt idx="960">
                  <c:v>1670190</c:v>
                </c:pt>
                <c:pt idx="961">
                  <c:v>1671470</c:v>
                </c:pt>
                <c:pt idx="962">
                  <c:v>1672720</c:v>
                </c:pt>
                <c:pt idx="963">
                  <c:v>1673990</c:v>
                </c:pt>
                <c:pt idx="964">
                  <c:v>1675230</c:v>
                </c:pt>
                <c:pt idx="965">
                  <c:v>1676490</c:v>
                </c:pt>
                <c:pt idx="966">
                  <c:v>1677720</c:v>
                </c:pt>
                <c:pt idx="967">
                  <c:v>1678990</c:v>
                </c:pt>
                <c:pt idx="968">
                  <c:v>1680220</c:v>
                </c:pt>
                <c:pt idx="969">
                  <c:v>1681430</c:v>
                </c:pt>
                <c:pt idx="970">
                  <c:v>1682650</c:v>
                </c:pt>
                <c:pt idx="971">
                  <c:v>1683870</c:v>
                </c:pt>
                <c:pt idx="972">
                  <c:v>1685080</c:v>
                </c:pt>
                <c:pt idx="973">
                  <c:v>1686290</c:v>
                </c:pt>
                <c:pt idx="974">
                  <c:v>1687500</c:v>
                </c:pt>
                <c:pt idx="975">
                  <c:v>1688700</c:v>
                </c:pt>
                <c:pt idx="976">
                  <c:v>1689870</c:v>
                </c:pt>
                <c:pt idx="977">
                  <c:v>1691060</c:v>
                </c:pt>
                <c:pt idx="978">
                  <c:v>1692230</c:v>
                </c:pt>
                <c:pt idx="979">
                  <c:v>1693380</c:v>
                </c:pt>
                <c:pt idx="980">
                  <c:v>1694510</c:v>
                </c:pt>
                <c:pt idx="981">
                  <c:v>1695640</c:v>
                </c:pt>
                <c:pt idx="982">
                  <c:v>1696770</c:v>
                </c:pt>
                <c:pt idx="983">
                  <c:v>1697910</c:v>
                </c:pt>
                <c:pt idx="984">
                  <c:v>1699030</c:v>
                </c:pt>
                <c:pt idx="985">
                  <c:v>1700140</c:v>
                </c:pt>
                <c:pt idx="986">
                  <c:v>1701260</c:v>
                </c:pt>
                <c:pt idx="987">
                  <c:v>1702400</c:v>
                </c:pt>
                <c:pt idx="988">
                  <c:v>1703480</c:v>
                </c:pt>
                <c:pt idx="989">
                  <c:v>1704580</c:v>
                </c:pt>
                <c:pt idx="990">
                  <c:v>1705660</c:v>
                </c:pt>
                <c:pt idx="991">
                  <c:v>1706740</c:v>
                </c:pt>
                <c:pt idx="992">
                  <c:v>1707810</c:v>
                </c:pt>
                <c:pt idx="993">
                  <c:v>1708870</c:v>
                </c:pt>
                <c:pt idx="994">
                  <c:v>1709900</c:v>
                </c:pt>
                <c:pt idx="995">
                  <c:v>1710930</c:v>
                </c:pt>
                <c:pt idx="996">
                  <c:v>1711960</c:v>
                </c:pt>
                <c:pt idx="997">
                  <c:v>1713010</c:v>
                </c:pt>
                <c:pt idx="998">
                  <c:v>1714020</c:v>
                </c:pt>
                <c:pt idx="999">
                  <c:v>1715020</c:v>
                </c:pt>
              </c:numCache>
            </c:numRef>
          </c:val>
          <c:smooth val="0"/>
          <c:extLst>
            <c:ext xmlns:c16="http://schemas.microsoft.com/office/drawing/2014/chart" uri="{C3380CC4-5D6E-409C-BE32-E72D297353CC}">
              <c16:uniqueId val="{00000001-0F94-40A6-899E-04557D0D6335}"/>
            </c:ext>
          </c:extLst>
        </c:ser>
        <c:ser>
          <c:idx val="2"/>
          <c:order val="2"/>
          <c:tx>
            <c:strRef>
              <c:f>'65'!$E$1</c:f>
              <c:strCache>
                <c:ptCount val="1"/>
                <c:pt idx="0">
                  <c:v>50%</c:v>
                </c:pt>
              </c:strCache>
            </c:strRef>
          </c:tx>
          <c:spPr>
            <a:ln w="28575" cap="rnd">
              <a:solidFill>
                <a:schemeClr val="accent3"/>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0</c:v>
                </c:pt>
                <c:pt idx="313">
                  <c:v>423441</c:v>
                </c:pt>
                <c:pt idx="314">
                  <c:v>427515</c:v>
                </c:pt>
                <c:pt idx="315">
                  <c:v>431626</c:v>
                </c:pt>
                <c:pt idx="316">
                  <c:v>435763</c:v>
                </c:pt>
                <c:pt idx="317">
                  <c:v>439948</c:v>
                </c:pt>
                <c:pt idx="318">
                  <c:v>444104</c:v>
                </c:pt>
                <c:pt idx="319">
                  <c:v>448196</c:v>
                </c:pt>
                <c:pt idx="320">
                  <c:v>452206</c:v>
                </c:pt>
                <c:pt idx="321">
                  <c:v>456141</c:v>
                </c:pt>
                <c:pt idx="322">
                  <c:v>459932</c:v>
                </c:pt>
                <c:pt idx="323">
                  <c:v>463624</c:v>
                </c:pt>
                <c:pt idx="324">
                  <c:v>467196</c:v>
                </c:pt>
                <c:pt idx="325">
                  <c:v>470589</c:v>
                </c:pt>
                <c:pt idx="326">
                  <c:v>473793</c:v>
                </c:pt>
                <c:pt idx="327">
                  <c:v>476834</c:v>
                </c:pt>
                <c:pt idx="328">
                  <c:v>479651</c:v>
                </c:pt>
                <c:pt idx="329">
                  <c:v>482296</c:v>
                </c:pt>
                <c:pt idx="330">
                  <c:v>484738</c:v>
                </c:pt>
                <c:pt idx="331">
                  <c:v>487093</c:v>
                </c:pt>
                <c:pt idx="332">
                  <c:v>489340</c:v>
                </c:pt>
                <c:pt idx="333">
                  <c:v>491442</c:v>
                </c:pt>
                <c:pt idx="334">
                  <c:v>493442</c:v>
                </c:pt>
                <c:pt idx="335">
                  <c:v>495338</c:v>
                </c:pt>
                <c:pt idx="336">
                  <c:v>497109</c:v>
                </c:pt>
                <c:pt idx="337">
                  <c:v>498785</c:v>
                </c:pt>
                <c:pt idx="338">
                  <c:v>499964</c:v>
                </c:pt>
                <c:pt idx="339">
                  <c:v>501083</c:v>
                </c:pt>
                <c:pt idx="340">
                  <c:v>502155</c:v>
                </c:pt>
                <c:pt idx="341">
                  <c:v>503146</c:v>
                </c:pt>
                <c:pt idx="342">
                  <c:v>504065</c:v>
                </c:pt>
                <c:pt idx="343">
                  <c:v>504923</c:v>
                </c:pt>
                <c:pt idx="344">
                  <c:v>505741</c:v>
                </c:pt>
                <c:pt idx="345">
                  <c:v>506489</c:v>
                </c:pt>
                <c:pt idx="346">
                  <c:v>507212</c:v>
                </c:pt>
                <c:pt idx="347">
                  <c:v>507883</c:v>
                </c:pt>
                <c:pt idx="348">
                  <c:v>508542</c:v>
                </c:pt>
                <c:pt idx="349">
                  <c:v>509186</c:v>
                </c:pt>
                <c:pt idx="350">
                  <c:v>509857</c:v>
                </c:pt>
                <c:pt idx="351">
                  <c:v>510513</c:v>
                </c:pt>
                <c:pt idx="352">
                  <c:v>511150</c:v>
                </c:pt>
                <c:pt idx="353">
                  <c:v>511755</c:v>
                </c:pt>
                <c:pt idx="354">
                  <c:v>512341</c:v>
                </c:pt>
                <c:pt idx="355">
                  <c:v>512925</c:v>
                </c:pt>
                <c:pt idx="356">
                  <c:v>513490</c:v>
                </c:pt>
                <c:pt idx="357">
                  <c:v>514032</c:v>
                </c:pt>
                <c:pt idx="358">
                  <c:v>514562</c:v>
                </c:pt>
                <c:pt idx="359">
                  <c:v>515088</c:v>
                </c:pt>
                <c:pt idx="360">
                  <c:v>515609</c:v>
                </c:pt>
                <c:pt idx="361">
                  <c:v>516105</c:v>
                </c:pt>
                <c:pt idx="362">
                  <c:v>516609</c:v>
                </c:pt>
                <c:pt idx="363">
                  <c:v>517080</c:v>
                </c:pt>
                <c:pt idx="364">
                  <c:v>517552</c:v>
                </c:pt>
                <c:pt idx="365">
                  <c:v>518004</c:v>
                </c:pt>
                <c:pt idx="366">
                  <c:v>518451</c:v>
                </c:pt>
                <c:pt idx="367">
                  <c:v>518893</c:v>
                </c:pt>
                <c:pt idx="368">
                  <c:v>519327</c:v>
                </c:pt>
                <c:pt idx="369">
                  <c:v>519752</c:v>
                </c:pt>
                <c:pt idx="370">
                  <c:v>520156</c:v>
                </c:pt>
                <c:pt idx="371">
                  <c:v>520545</c:v>
                </c:pt>
                <c:pt idx="372">
                  <c:v>520941</c:v>
                </c:pt>
                <c:pt idx="373">
                  <c:v>521321</c:v>
                </c:pt>
                <c:pt idx="374">
                  <c:v>521707</c:v>
                </c:pt>
                <c:pt idx="375">
                  <c:v>522084</c:v>
                </c:pt>
                <c:pt idx="376">
                  <c:v>522430</c:v>
                </c:pt>
                <c:pt idx="377">
                  <c:v>522776</c:v>
                </c:pt>
                <c:pt idx="378">
                  <c:v>523122</c:v>
                </c:pt>
                <c:pt idx="379">
                  <c:v>523462</c:v>
                </c:pt>
                <c:pt idx="380">
                  <c:v>523794</c:v>
                </c:pt>
                <c:pt idx="381">
                  <c:v>524124</c:v>
                </c:pt>
                <c:pt idx="382">
                  <c:v>524432</c:v>
                </c:pt>
                <c:pt idx="383">
                  <c:v>524750</c:v>
                </c:pt>
                <c:pt idx="384">
                  <c:v>525057</c:v>
                </c:pt>
                <c:pt idx="385">
                  <c:v>525360</c:v>
                </c:pt>
                <c:pt idx="386">
                  <c:v>525648</c:v>
                </c:pt>
                <c:pt idx="387">
                  <c:v>525929</c:v>
                </c:pt>
                <c:pt idx="388">
                  <c:v>526218</c:v>
                </c:pt>
                <c:pt idx="389">
                  <c:v>526503</c:v>
                </c:pt>
                <c:pt idx="390">
                  <c:v>526768</c:v>
                </c:pt>
                <c:pt idx="391">
                  <c:v>527036</c:v>
                </c:pt>
                <c:pt idx="392">
                  <c:v>527289</c:v>
                </c:pt>
                <c:pt idx="393">
                  <c:v>527556</c:v>
                </c:pt>
                <c:pt idx="394">
                  <c:v>527809</c:v>
                </c:pt>
                <c:pt idx="395">
                  <c:v>528055</c:v>
                </c:pt>
                <c:pt idx="396">
                  <c:v>528297</c:v>
                </c:pt>
                <c:pt idx="397">
                  <c:v>528536</c:v>
                </c:pt>
                <c:pt idx="398">
                  <c:v>528770</c:v>
                </c:pt>
                <c:pt idx="399">
                  <c:v>529005</c:v>
                </c:pt>
                <c:pt idx="400">
                  <c:v>529237</c:v>
                </c:pt>
                <c:pt idx="401">
                  <c:v>529453</c:v>
                </c:pt>
                <c:pt idx="402">
                  <c:v>529667</c:v>
                </c:pt>
                <c:pt idx="403">
                  <c:v>529886</c:v>
                </c:pt>
                <c:pt idx="404">
                  <c:v>530098</c:v>
                </c:pt>
                <c:pt idx="405">
                  <c:v>530298</c:v>
                </c:pt>
                <c:pt idx="406">
                  <c:v>530499</c:v>
                </c:pt>
                <c:pt idx="407">
                  <c:v>530696</c:v>
                </c:pt>
                <c:pt idx="408">
                  <c:v>530879</c:v>
                </c:pt>
                <c:pt idx="409">
                  <c:v>531080</c:v>
                </c:pt>
                <c:pt idx="410">
                  <c:v>531268</c:v>
                </c:pt>
                <c:pt idx="411">
                  <c:v>531456</c:v>
                </c:pt>
                <c:pt idx="412">
                  <c:v>531645</c:v>
                </c:pt>
                <c:pt idx="413">
                  <c:v>531831</c:v>
                </c:pt>
                <c:pt idx="414">
                  <c:v>532001</c:v>
                </c:pt>
                <c:pt idx="415">
                  <c:v>532182</c:v>
                </c:pt>
                <c:pt idx="416">
                  <c:v>532359</c:v>
                </c:pt>
                <c:pt idx="417">
                  <c:v>532536</c:v>
                </c:pt>
                <c:pt idx="418">
                  <c:v>532700</c:v>
                </c:pt>
                <c:pt idx="419">
                  <c:v>532870</c:v>
                </c:pt>
                <c:pt idx="420">
                  <c:v>533037</c:v>
                </c:pt>
                <c:pt idx="421">
                  <c:v>533201</c:v>
                </c:pt>
                <c:pt idx="422">
                  <c:v>533365</c:v>
                </c:pt>
                <c:pt idx="423">
                  <c:v>533523</c:v>
                </c:pt>
                <c:pt idx="424">
                  <c:v>533679</c:v>
                </c:pt>
                <c:pt idx="425">
                  <c:v>533839</c:v>
                </c:pt>
                <c:pt idx="426">
                  <c:v>533995</c:v>
                </c:pt>
                <c:pt idx="427">
                  <c:v>534140</c:v>
                </c:pt>
                <c:pt idx="428">
                  <c:v>534288</c:v>
                </c:pt>
                <c:pt idx="429">
                  <c:v>534432</c:v>
                </c:pt>
                <c:pt idx="430">
                  <c:v>534580</c:v>
                </c:pt>
                <c:pt idx="431">
                  <c:v>534715</c:v>
                </c:pt>
                <c:pt idx="432">
                  <c:v>534865</c:v>
                </c:pt>
                <c:pt idx="433">
                  <c:v>535007</c:v>
                </c:pt>
                <c:pt idx="434">
                  <c:v>535147</c:v>
                </c:pt>
                <c:pt idx="435">
                  <c:v>535285</c:v>
                </c:pt>
                <c:pt idx="436">
                  <c:v>535421</c:v>
                </c:pt>
                <c:pt idx="437">
                  <c:v>535555</c:v>
                </c:pt>
                <c:pt idx="438">
                  <c:v>535697</c:v>
                </c:pt>
                <c:pt idx="439">
                  <c:v>535828</c:v>
                </c:pt>
                <c:pt idx="440">
                  <c:v>535963</c:v>
                </c:pt>
                <c:pt idx="441">
                  <c:v>536088</c:v>
                </c:pt>
                <c:pt idx="442">
                  <c:v>536211</c:v>
                </c:pt>
                <c:pt idx="443">
                  <c:v>536352</c:v>
                </c:pt>
                <c:pt idx="444">
                  <c:v>536476</c:v>
                </c:pt>
                <c:pt idx="445">
                  <c:v>536599</c:v>
                </c:pt>
                <c:pt idx="446">
                  <c:v>536725</c:v>
                </c:pt>
                <c:pt idx="447">
                  <c:v>536846</c:v>
                </c:pt>
                <c:pt idx="448">
                  <c:v>536983</c:v>
                </c:pt>
                <c:pt idx="449">
                  <c:v>537110</c:v>
                </c:pt>
                <c:pt idx="450">
                  <c:v>537233</c:v>
                </c:pt>
                <c:pt idx="451">
                  <c:v>537362</c:v>
                </c:pt>
                <c:pt idx="452">
                  <c:v>537477</c:v>
                </c:pt>
                <c:pt idx="453">
                  <c:v>537598</c:v>
                </c:pt>
                <c:pt idx="454">
                  <c:v>537720</c:v>
                </c:pt>
                <c:pt idx="455">
                  <c:v>537847</c:v>
                </c:pt>
                <c:pt idx="456">
                  <c:v>537965</c:v>
                </c:pt>
                <c:pt idx="457">
                  <c:v>538083</c:v>
                </c:pt>
                <c:pt idx="458">
                  <c:v>538204</c:v>
                </c:pt>
                <c:pt idx="459">
                  <c:v>538316</c:v>
                </c:pt>
                <c:pt idx="460">
                  <c:v>538434</c:v>
                </c:pt>
                <c:pt idx="461">
                  <c:v>538545</c:v>
                </c:pt>
                <c:pt idx="462">
                  <c:v>538659</c:v>
                </c:pt>
                <c:pt idx="463">
                  <c:v>538777</c:v>
                </c:pt>
                <c:pt idx="464">
                  <c:v>538890</c:v>
                </c:pt>
                <c:pt idx="465">
                  <c:v>539004</c:v>
                </c:pt>
                <c:pt idx="466">
                  <c:v>539117</c:v>
                </c:pt>
                <c:pt idx="467">
                  <c:v>539223</c:v>
                </c:pt>
                <c:pt idx="468">
                  <c:v>539339</c:v>
                </c:pt>
                <c:pt idx="469">
                  <c:v>539441</c:v>
                </c:pt>
                <c:pt idx="470">
                  <c:v>539544</c:v>
                </c:pt>
                <c:pt idx="471">
                  <c:v>539652</c:v>
                </c:pt>
                <c:pt idx="472">
                  <c:v>539765</c:v>
                </c:pt>
                <c:pt idx="473">
                  <c:v>539865</c:v>
                </c:pt>
                <c:pt idx="474">
                  <c:v>539968</c:v>
                </c:pt>
                <c:pt idx="475">
                  <c:v>540071</c:v>
                </c:pt>
                <c:pt idx="476">
                  <c:v>540182</c:v>
                </c:pt>
                <c:pt idx="477">
                  <c:v>540282</c:v>
                </c:pt>
                <c:pt idx="478">
                  <c:v>540383</c:v>
                </c:pt>
                <c:pt idx="479">
                  <c:v>540494</c:v>
                </c:pt>
                <c:pt idx="480">
                  <c:v>540600</c:v>
                </c:pt>
                <c:pt idx="481">
                  <c:v>540700</c:v>
                </c:pt>
                <c:pt idx="482">
                  <c:v>540801</c:v>
                </c:pt>
                <c:pt idx="483">
                  <c:v>540904</c:v>
                </c:pt>
                <c:pt idx="484">
                  <c:v>541001</c:v>
                </c:pt>
                <c:pt idx="485">
                  <c:v>541111</c:v>
                </c:pt>
                <c:pt idx="486">
                  <c:v>541203</c:v>
                </c:pt>
                <c:pt idx="487">
                  <c:v>541303</c:v>
                </c:pt>
                <c:pt idx="488">
                  <c:v>541406</c:v>
                </c:pt>
                <c:pt idx="489">
                  <c:v>541508</c:v>
                </c:pt>
                <c:pt idx="490">
                  <c:v>541606</c:v>
                </c:pt>
                <c:pt idx="491">
                  <c:v>541701</c:v>
                </c:pt>
                <c:pt idx="492">
                  <c:v>541800</c:v>
                </c:pt>
                <c:pt idx="493">
                  <c:v>541896</c:v>
                </c:pt>
                <c:pt idx="494">
                  <c:v>541995</c:v>
                </c:pt>
                <c:pt idx="495">
                  <c:v>542090</c:v>
                </c:pt>
                <c:pt idx="496">
                  <c:v>542178</c:v>
                </c:pt>
                <c:pt idx="497">
                  <c:v>542281</c:v>
                </c:pt>
                <c:pt idx="498">
                  <c:v>542379</c:v>
                </c:pt>
                <c:pt idx="499">
                  <c:v>542480</c:v>
                </c:pt>
                <c:pt idx="500">
                  <c:v>542576</c:v>
                </c:pt>
                <c:pt idx="501">
                  <c:v>542673</c:v>
                </c:pt>
                <c:pt idx="502">
                  <c:v>542765</c:v>
                </c:pt>
                <c:pt idx="503">
                  <c:v>542856</c:v>
                </c:pt>
                <c:pt idx="504">
                  <c:v>542952</c:v>
                </c:pt>
                <c:pt idx="505">
                  <c:v>543051</c:v>
                </c:pt>
                <c:pt idx="506">
                  <c:v>543143</c:v>
                </c:pt>
                <c:pt idx="507">
                  <c:v>543235</c:v>
                </c:pt>
                <c:pt idx="508">
                  <c:v>543328</c:v>
                </c:pt>
                <c:pt idx="509">
                  <c:v>543423</c:v>
                </c:pt>
                <c:pt idx="510">
                  <c:v>543516</c:v>
                </c:pt>
                <c:pt idx="511">
                  <c:v>543606</c:v>
                </c:pt>
                <c:pt idx="512">
                  <c:v>543694</c:v>
                </c:pt>
                <c:pt idx="513">
                  <c:v>543795</c:v>
                </c:pt>
                <c:pt idx="514">
                  <c:v>543896</c:v>
                </c:pt>
                <c:pt idx="515">
                  <c:v>543987</c:v>
                </c:pt>
                <c:pt idx="516">
                  <c:v>544085</c:v>
                </c:pt>
                <c:pt idx="517">
                  <c:v>544178</c:v>
                </c:pt>
                <c:pt idx="518">
                  <c:v>544271</c:v>
                </c:pt>
                <c:pt idx="519">
                  <c:v>544363</c:v>
                </c:pt>
                <c:pt idx="520">
                  <c:v>544455</c:v>
                </c:pt>
                <c:pt idx="521">
                  <c:v>544553</c:v>
                </c:pt>
                <c:pt idx="522">
                  <c:v>544644</c:v>
                </c:pt>
                <c:pt idx="523">
                  <c:v>544743</c:v>
                </c:pt>
                <c:pt idx="524">
                  <c:v>544839</c:v>
                </c:pt>
                <c:pt idx="525">
                  <c:v>544933</c:v>
                </c:pt>
                <c:pt idx="526">
                  <c:v>545026</c:v>
                </c:pt>
                <c:pt idx="527">
                  <c:v>545125</c:v>
                </c:pt>
                <c:pt idx="528">
                  <c:v>545223</c:v>
                </c:pt>
                <c:pt idx="529">
                  <c:v>545317</c:v>
                </c:pt>
                <c:pt idx="530">
                  <c:v>545416</c:v>
                </c:pt>
                <c:pt idx="531">
                  <c:v>545507</c:v>
                </c:pt>
                <c:pt idx="532">
                  <c:v>545607</c:v>
                </c:pt>
                <c:pt idx="533">
                  <c:v>545702</c:v>
                </c:pt>
                <c:pt idx="534">
                  <c:v>545798</c:v>
                </c:pt>
                <c:pt idx="535">
                  <c:v>545893</c:v>
                </c:pt>
                <c:pt idx="536">
                  <c:v>545978</c:v>
                </c:pt>
                <c:pt idx="537">
                  <c:v>546072</c:v>
                </c:pt>
                <c:pt idx="538">
                  <c:v>546164</c:v>
                </c:pt>
                <c:pt idx="539">
                  <c:v>546256</c:v>
                </c:pt>
                <c:pt idx="540">
                  <c:v>546349</c:v>
                </c:pt>
                <c:pt idx="541">
                  <c:v>546444</c:v>
                </c:pt>
                <c:pt idx="542">
                  <c:v>546541</c:v>
                </c:pt>
                <c:pt idx="543">
                  <c:v>546631</c:v>
                </c:pt>
                <c:pt idx="544">
                  <c:v>546723</c:v>
                </c:pt>
                <c:pt idx="545">
                  <c:v>546815</c:v>
                </c:pt>
                <c:pt idx="546">
                  <c:v>546904</c:v>
                </c:pt>
                <c:pt idx="547">
                  <c:v>546995</c:v>
                </c:pt>
                <c:pt idx="548">
                  <c:v>547088</c:v>
                </c:pt>
                <c:pt idx="549">
                  <c:v>547179</c:v>
                </c:pt>
                <c:pt idx="550">
                  <c:v>547272</c:v>
                </c:pt>
                <c:pt idx="551">
                  <c:v>547360</c:v>
                </c:pt>
                <c:pt idx="552">
                  <c:v>547449</c:v>
                </c:pt>
                <c:pt idx="553">
                  <c:v>547545</c:v>
                </c:pt>
                <c:pt idx="554">
                  <c:v>547632</c:v>
                </c:pt>
                <c:pt idx="555">
                  <c:v>547725</c:v>
                </c:pt>
                <c:pt idx="556">
                  <c:v>547808</c:v>
                </c:pt>
                <c:pt idx="557">
                  <c:v>547895</c:v>
                </c:pt>
                <c:pt idx="558">
                  <c:v>547995</c:v>
                </c:pt>
                <c:pt idx="559">
                  <c:v>548091</c:v>
                </c:pt>
                <c:pt idx="560">
                  <c:v>548183</c:v>
                </c:pt>
                <c:pt idx="561">
                  <c:v>548269</c:v>
                </c:pt>
                <c:pt idx="562">
                  <c:v>548363</c:v>
                </c:pt>
                <c:pt idx="563">
                  <c:v>548457</c:v>
                </c:pt>
                <c:pt idx="564">
                  <c:v>548541</c:v>
                </c:pt>
                <c:pt idx="565">
                  <c:v>548637</c:v>
                </c:pt>
                <c:pt idx="566">
                  <c:v>548724</c:v>
                </c:pt>
                <c:pt idx="567">
                  <c:v>548815</c:v>
                </c:pt>
                <c:pt idx="568">
                  <c:v>548907</c:v>
                </c:pt>
                <c:pt idx="569">
                  <c:v>548996</c:v>
                </c:pt>
                <c:pt idx="570">
                  <c:v>549079</c:v>
                </c:pt>
                <c:pt idx="571">
                  <c:v>549173</c:v>
                </c:pt>
                <c:pt idx="572">
                  <c:v>549265</c:v>
                </c:pt>
                <c:pt idx="573">
                  <c:v>549352</c:v>
                </c:pt>
                <c:pt idx="574">
                  <c:v>549435</c:v>
                </c:pt>
                <c:pt idx="575">
                  <c:v>549522</c:v>
                </c:pt>
                <c:pt idx="576">
                  <c:v>549607</c:v>
                </c:pt>
                <c:pt idx="577">
                  <c:v>549697</c:v>
                </c:pt>
                <c:pt idx="578">
                  <c:v>549785</c:v>
                </c:pt>
                <c:pt idx="579">
                  <c:v>549868</c:v>
                </c:pt>
                <c:pt idx="580">
                  <c:v>549959</c:v>
                </c:pt>
                <c:pt idx="581">
                  <c:v>550048</c:v>
                </c:pt>
                <c:pt idx="582">
                  <c:v>550131</c:v>
                </c:pt>
                <c:pt idx="583">
                  <c:v>550210</c:v>
                </c:pt>
                <c:pt idx="584">
                  <c:v>550293</c:v>
                </c:pt>
                <c:pt idx="585">
                  <c:v>550376</c:v>
                </c:pt>
                <c:pt idx="586">
                  <c:v>550455</c:v>
                </c:pt>
                <c:pt idx="587">
                  <c:v>550536</c:v>
                </c:pt>
                <c:pt idx="588">
                  <c:v>550618</c:v>
                </c:pt>
                <c:pt idx="589">
                  <c:v>550702</c:v>
                </c:pt>
                <c:pt idx="590">
                  <c:v>550784</c:v>
                </c:pt>
                <c:pt idx="591">
                  <c:v>550872</c:v>
                </c:pt>
                <c:pt idx="592">
                  <c:v>550956</c:v>
                </c:pt>
                <c:pt idx="593">
                  <c:v>551049</c:v>
                </c:pt>
                <c:pt idx="594">
                  <c:v>551132</c:v>
                </c:pt>
                <c:pt idx="595">
                  <c:v>551217</c:v>
                </c:pt>
                <c:pt idx="596">
                  <c:v>551301</c:v>
                </c:pt>
                <c:pt idx="597">
                  <c:v>551380</c:v>
                </c:pt>
                <c:pt idx="598">
                  <c:v>551459</c:v>
                </c:pt>
                <c:pt idx="599">
                  <c:v>551538</c:v>
                </c:pt>
                <c:pt idx="600">
                  <c:v>551616</c:v>
                </c:pt>
                <c:pt idx="601">
                  <c:v>551693</c:v>
                </c:pt>
                <c:pt idx="602">
                  <c:v>551781</c:v>
                </c:pt>
                <c:pt idx="603">
                  <c:v>551864</c:v>
                </c:pt>
                <c:pt idx="604">
                  <c:v>551943</c:v>
                </c:pt>
                <c:pt idx="605">
                  <c:v>552019</c:v>
                </c:pt>
                <c:pt idx="606">
                  <c:v>552100</c:v>
                </c:pt>
                <c:pt idx="607">
                  <c:v>552184</c:v>
                </c:pt>
                <c:pt idx="608">
                  <c:v>552265</c:v>
                </c:pt>
                <c:pt idx="609">
                  <c:v>552345</c:v>
                </c:pt>
                <c:pt idx="610">
                  <c:v>552439</c:v>
                </c:pt>
                <c:pt idx="611">
                  <c:v>552523</c:v>
                </c:pt>
                <c:pt idx="612">
                  <c:v>552604</c:v>
                </c:pt>
                <c:pt idx="613">
                  <c:v>552690</c:v>
                </c:pt>
                <c:pt idx="614">
                  <c:v>552773</c:v>
                </c:pt>
                <c:pt idx="615">
                  <c:v>552856</c:v>
                </c:pt>
                <c:pt idx="616">
                  <c:v>552943</c:v>
                </c:pt>
                <c:pt idx="617">
                  <c:v>553027</c:v>
                </c:pt>
                <c:pt idx="618">
                  <c:v>553112</c:v>
                </c:pt>
                <c:pt idx="619">
                  <c:v>553200</c:v>
                </c:pt>
                <c:pt idx="620">
                  <c:v>553291</c:v>
                </c:pt>
                <c:pt idx="621">
                  <c:v>553379</c:v>
                </c:pt>
                <c:pt idx="622">
                  <c:v>553468</c:v>
                </c:pt>
                <c:pt idx="623">
                  <c:v>553549</c:v>
                </c:pt>
                <c:pt idx="624">
                  <c:v>553631</c:v>
                </c:pt>
                <c:pt idx="625">
                  <c:v>553714</c:v>
                </c:pt>
                <c:pt idx="626">
                  <c:v>553801</c:v>
                </c:pt>
                <c:pt idx="627">
                  <c:v>553888</c:v>
                </c:pt>
                <c:pt idx="628">
                  <c:v>553969</c:v>
                </c:pt>
                <c:pt idx="629">
                  <c:v>554054</c:v>
                </c:pt>
                <c:pt idx="630">
                  <c:v>554144</c:v>
                </c:pt>
                <c:pt idx="631">
                  <c:v>554224</c:v>
                </c:pt>
                <c:pt idx="632">
                  <c:v>554305</c:v>
                </c:pt>
                <c:pt idx="633">
                  <c:v>554390</c:v>
                </c:pt>
                <c:pt idx="634">
                  <c:v>554479</c:v>
                </c:pt>
                <c:pt idx="635">
                  <c:v>554571</c:v>
                </c:pt>
                <c:pt idx="636">
                  <c:v>554652</c:v>
                </c:pt>
                <c:pt idx="637">
                  <c:v>554740</c:v>
                </c:pt>
                <c:pt idx="638">
                  <c:v>554828</c:v>
                </c:pt>
                <c:pt idx="639">
                  <c:v>554914</c:v>
                </c:pt>
                <c:pt idx="640">
                  <c:v>554995</c:v>
                </c:pt>
                <c:pt idx="641">
                  <c:v>555080</c:v>
                </c:pt>
                <c:pt idx="642">
                  <c:v>555170</c:v>
                </c:pt>
                <c:pt idx="643">
                  <c:v>555256</c:v>
                </c:pt>
                <c:pt idx="644">
                  <c:v>555349</c:v>
                </c:pt>
                <c:pt idx="645">
                  <c:v>555430</c:v>
                </c:pt>
                <c:pt idx="646">
                  <c:v>555528</c:v>
                </c:pt>
                <c:pt idx="647">
                  <c:v>555615</c:v>
                </c:pt>
                <c:pt idx="648">
                  <c:v>555710</c:v>
                </c:pt>
                <c:pt idx="649">
                  <c:v>555803</c:v>
                </c:pt>
                <c:pt idx="650">
                  <c:v>555891</c:v>
                </c:pt>
                <c:pt idx="651">
                  <c:v>555982</c:v>
                </c:pt>
                <c:pt idx="652">
                  <c:v>556071</c:v>
                </c:pt>
                <c:pt idx="653">
                  <c:v>556159</c:v>
                </c:pt>
                <c:pt idx="654">
                  <c:v>556251</c:v>
                </c:pt>
                <c:pt idx="655">
                  <c:v>556338</c:v>
                </c:pt>
                <c:pt idx="656">
                  <c:v>556429</c:v>
                </c:pt>
                <c:pt idx="657">
                  <c:v>556519</c:v>
                </c:pt>
                <c:pt idx="658">
                  <c:v>556603</c:v>
                </c:pt>
                <c:pt idx="659">
                  <c:v>556687</c:v>
                </c:pt>
                <c:pt idx="660">
                  <c:v>556782</c:v>
                </c:pt>
                <c:pt idx="661">
                  <c:v>556870</c:v>
                </c:pt>
                <c:pt idx="662">
                  <c:v>556960</c:v>
                </c:pt>
                <c:pt idx="663">
                  <c:v>557050</c:v>
                </c:pt>
                <c:pt idx="664">
                  <c:v>557142</c:v>
                </c:pt>
                <c:pt idx="665">
                  <c:v>557233</c:v>
                </c:pt>
                <c:pt idx="666">
                  <c:v>557324</c:v>
                </c:pt>
                <c:pt idx="667">
                  <c:v>557409</c:v>
                </c:pt>
                <c:pt idx="668">
                  <c:v>557496</c:v>
                </c:pt>
                <c:pt idx="669">
                  <c:v>557584</c:v>
                </c:pt>
                <c:pt idx="670">
                  <c:v>557672</c:v>
                </c:pt>
                <c:pt idx="671">
                  <c:v>557760</c:v>
                </c:pt>
                <c:pt idx="672">
                  <c:v>557848</c:v>
                </c:pt>
                <c:pt idx="673">
                  <c:v>557940</c:v>
                </c:pt>
                <c:pt idx="674">
                  <c:v>558028</c:v>
                </c:pt>
                <c:pt idx="675">
                  <c:v>558120</c:v>
                </c:pt>
                <c:pt idx="676">
                  <c:v>558208</c:v>
                </c:pt>
                <c:pt idx="677">
                  <c:v>558300</c:v>
                </c:pt>
                <c:pt idx="678">
                  <c:v>558390</c:v>
                </c:pt>
                <c:pt idx="679">
                  <c:v>558479</c:v>
                </c:pt>
                <c:pt idx="680">
                  <c:v>558567</c:v>
                </c:pt>
                <c:pt idx="681">
                  <c:v>558653</c:v>
                </c:pt>
                <c:pt idx="682">
                  <c:v>558739</c:v>
                </c:pt>
                <c:pt idx="683">
                  <c:v>558821</c:v>
                </c:pt>
                <c:pt idx="684">
                  <c:v>558915</c:v>
                </c:pt>
                <c:pt idx="685">
                  <c:v>558998</c:v>
                </c:pt>
                <c:pt idx="686">
                  <c:v>559083</c:v>
                </c:pt>
                <c:pt idx="687">
                  <c:v>559166</c:v>
                </c:pt>
                <c:pt idx="688">
                  <c:v>559249</c:v>
                </c:pt>
                <c:pt idx="689">
                  <c:v>559333</c:v>
                </c:pt>
                <c:pt idx="690">
                  <c:v>559421</c:v>
                </c:pt>
                <c:pt idx="691">
                  <c:v>559508</c:v>
                </c:pt>
                <c:pt idx="692">
                  <c:v>559591</c:v>
                </c:pt>
                <c:pt idx="693">
                  <c:v>559681</c:v>
                </c:pt>
                <c:pt idx="694">
                  <c:v>559767</c:v>
                </c:pt>
                <c:pt idx="695">
                  <c:v>559853</c:v>
                </c:pt>
                <c:pt idx="696">
                  <c:v>559939</c:v>
                </c:pt>
                <c:pt idx="697">
                  <c:v>560023</c:v>
                </c:pt>
                <c:pt idx="698">
                  <c:v>560108</c:v>
                </c:pt>
                <c:pt idx="699">
                  <c:v>560195</c:v>
                </c:pt>
                <c:pt idx="700">
                  <c:v>560280</c:v>
                </c:pt>
                <c:pt idx="701">
                  <c:v>560369</c:v>
                </c:pt>
                <c:pt idx="702">
                  <c:v>560451</c:v>
                </c:pt>
                <c:pt idx="703">
                  <c:v>560534</c:v>
                </c:pt>
                <c:pt idx="704">
                  <c:v>560618</c:v>
                </c:pt>
                <c:pt idx="705">
                  <c:v>560702</c:v>
                </c:pt>
                <c:pt idx="706">
                  <c:v>560793</c:v>
                </c:pt>
                <c:pt idx="707">
                  <c:v>560881</c:v>
                </c:pt>
                <c:pt idx="708">
                  <c:v>560968</c:v>
                </c:pt>
                <c:pt idx="709">
                  <c:v>561050</c:v>
                </c:pt>
                <c:pt idx="710">
                  <c:v>561139</c:v>
                </c:pt>
                <c:pt idx="711">
                  <c:v>561219</c:v>
                </c:pt>
                <c:pt idx="712">
                  <c:v>561302</c:v>
                </c:pt>
                <c:pt idx="713">
                  <c:v>561389</c:v>
                </c:pt>
                <c:pt idx="714">
                  <c:v>561472</c:v>
                </c:pt>
                <c:pt idx="715">
                  <c:v>561560</c:v>
                </c:pt>
                <c:pt idx="716">
                  <c:v>561649</c:v>
                </c:pt>
                <c:pt idx="717">
                  <c:v>561733</c:v>
                </c:pt>
                <c:pt idx="718">
                  <c:v>561817</c:v>
                </c:pt>
                <c:pt idx="719">
                  <c:v>561900</c:v>
                </c:pt>
                <c:pt idx="720">
                  <c:v>561992</c:v>
                </c:pt>
                <c:pt idx="721">
                  <c:v>562080</c:v>
                </c:pt>
                <c:pt idx="722">
                  <c:v>562170</c:v>
                </c:pt>
                <c:pt idx="723">
                  <c:v>562254</c:v>
                </c:pt>
                <c:pt idx="724">
                  <c:v>562344</c:v>
                </c:pt>
                <c:pt idx="725">
                  <c:v>562437</c:v>
                </c:pt>
                <c:pt idx="726">
                  <c:v>562524</c:v>
                </c:pt>
                <c:pt idx="727">
                  <c:v>562608</c:v>
                </c:pt>
                <c:pt idx="728">
                  <c:v>562697</c:v>
                </c:pt>
                <c:pt idx="729">
                  <c:v>562783</c:v>
                </c:pt>
                <c:pt idx="730">
                  <c:v>562873</c:v>
                </c:pt>
                <c:pt idx="731">
                  <c:v>562960</c:v>
                </c:pt>
                <c:pt idx="732">
                  <c:v>563043</c:v>
                </c:pt>
                <c:pt idx="733">
                  <c:v>563128</c:v>
                </c:pt>
                <c:pt idx="734">
                  <c:v>563220</c:v>
                </c:pt>
                <c:pt idx="735">
                  <c:v>563312</c:v>
                </c:pt>
                <c:pt idx="736">
                  <c:v>563400</c:v>
                </c:pt>
                <c:pt idx="737">
                  <c:v>563485</c:v>
                </c:pt>
                <c:pt idx="738">
                  <c:v>563567</c:v>
                </c:pt>
                <c:pt idx="739">
                  <c:v>563651</c:v>
                </c:pt>
                <c:pt idx="740">
                  <c:v>563745</c:v>
                </c:pt>
                <c:pt idx="741">
                  <c:v>563832</c:v>
                </c:pt>
                <c:pt idx="742">
                  <c:v>563924</c:v>
                </c:pt>
                <c:pt idx="743">
                  <c:v>564010</c:v>
                </c:pt>
                <c:pt idx="744">
                  <c:v>564106</c:v>
                </c:pt>
                <c:pt idx="745">
                  <c:v>564194</c:v>
                </c:pt>
                <c:pt idx="746">
                  <c:v>564284</c:v>
                </c:pt>
                <c:pt idx="747">
                  <c:v>564372</c:v>
                </c:pt>
                <c:pt idx="748">
                  <c:v>564460</c:v>
                </c:pt>
                <c:pt idx="749">
                  <c:v>564548</c:v>
                </c:pt>
                <c:pt idx="750">
                  <c:v>564634</c:v>
                </c:pt>
                <c:pt idx="751">
                  <c:v>564725</c:v>
                </c:pt>
                <c:pt idx="752">
                  <c:v>564817</c:v>
                </c:pt>
                <c:pt idx="753">
                  <c:v>564907</c:v>
                </c:pt>
                <c:pt idx="754">
                  <c:v>564995</c:v>
                </c:pt>
                <c:pt idx="755">
                  <c:v>565082</c:v>
                </c:pt>
                <c:pt idx="756">
                  <c:v>565169</c:v>
                </c:pt>
                <c:pt idx="757">
                  <c:v>565256</c:v>
                </c:pt>
                <c:pt idx="758">
                  <c:v>565343</c:v>
                </c:pt>
                <c:pt idx="759">
                  <c:v>565430</c:v>
                </c:pt>
                <c:pt idx="760">
                  <c:v>565522</c:v>
                </c:pt>
                <c:pt idx="761">
                  <c:v>565611</c:v>
                </c:pt>
                <c:pt idx="762">
                  <c:v>565703</c:v>
                </c:pt>
                <c:pt idx="763">
                  <c:v>565788</c:v>
                </c:pt>
                <c:pt idx="764">
                  <c:v>565879</c:v>
                </c:pt>
                <c:pt idx="765">
                  <c:v>565965</c:v>
                </c:pt>
                <c:pt idx="766">
                  <c:v>566050</c:v>
                </c:pt>
                <c:pt idx="767">
                  <c:v>566141</c:v>
                </c:pt>
                <c:pt idx="768">
                  <c:v>566231</c:v>
                </c:pt>
                <c:pt idx="769">
                  <c:v>566315</c:v>
                </c:pt>
                <c:pt idx="770">
                  <c:v>566405</c:v>
                </c:pt>
                <c:pt idx="771">
                  <c:v>566495</c:v>
                </c:pt>
                <c:pt idx="772">
                  <c:v>566578</c:v>
                </c:pt>
                <c:pt idx="773">
                  <c:v>566668</c:v>
                </c:pt>
                <c:pt idx="774">
                  <c:v>566750</c:v>
                </c:pt>
                <c:pt idx="775">
                  <c:v>566835</c:v>
                </c:pt>
                <c:pt idx="776">
                  <c:v>566920</c:v>
                </c:pt>
                <c:pt idx="777">
                  <c:v>567006</c:v>
                </c:pt>
                <c:pt idx="778">
                  <c:v>567095</c:v>
                </c:pt>
                <c:pt idx="779">
                  <c:v>567180</c:v>
                </c:pt>
                <c:pt idx="780">
                  <c:v>567270</c:v>
                </c:pt>
                <c:pt idx="781">
                  <c:v>567358</c:v>
                </c:pt>
                <c:pt idx="782">
                  <c:v>567445</c:v>
                </c:pt>
                <c:pt idx="783">
                  <c:v>567535</c:v>
                </c:pt>
                <c:pt idx="784">
                  <c:v>567616</c:v>
                </c:pt>
                <c:pt idx="785">
                  <c:v>567699</c:v>
                </c:pt>
                <c:pt idx="786">
                  <c:v>567787</c:v>
                </c:pt>
                <c:pt idx="787">
                  <c:v>567869</c:v>
                </c:pt>
                <c:pt idx="788">
                  <c:v>567950</c:v>
                </c:pt>
                <c:pt idx="789">
                  <c:v>568037</c:v>
                </c:pt>
                <c:pt idx="790">
                  <c:v>568118</c:v>
                </c:pt>
                <c:pt idx="791">
                  <c:v>568199</c:v>
                </c:pt>
                <c:pt idx="792">
                  <c:v>568283</c:v>
                </c:pt>
                <c:pt idx="793">
                  <c:v>568364</c:v>
                </c:pt>
                <c:pt idx="794">
                  <c:v>568445</c:v>
                </c:pt>
                <c:pt idx="795">
                  <c:v>568530</c:v>
                </c:pt>
                <c:pt idx="796">
                  <c:v>568612</c:v>
                </c:pt>
                <c:pt idx="797">
                  <c:v>568693</c:v>
                </c:pt>
                <c:pt idx="798">
                  <c:v>568784</c:v>
                </c:pt>
                <c:pt idx="799">
                  <c:v>568865</c:v>
                </c:pt>
                <c:pt idx="800">
                  <c:v>568946</c:v>
                </c:pt>
                <c:pt idx="801">
                  <c:v>569026</c:v>
                </c:pt>
                <c:pt idx="802">
                  <c:v>569110</c:v>
                </c:pt>
                <c:pt idx="803">
                  <c:v>569196</c:v>
                </c:pt>
                <c:pt idx="804">
                  <c:v>569277</c:v>
                </c:pt>
                <c:pt idx="805">
                  <c:v>569356</c:v>
                </c:pt>
                <c:pt idx="806">
                  <c:v>569443</c:v>
                </c:pt>
                <c:pt idx="807">
                  <c:v>569526</c:v>
                </c:pt>
                <c:pt idx="808">
                  <c:v>569609</c:v>
                </c:pt>
                <c:pt idx="809">
                  <c:v>569692</c:v>
                </c:pt>
                <c:pt idx="810">
                  <c:v>569778</c:v>
                </c:pt>
                <c:pt idx="811">
                  <c:v>569856</c:v>
                </c:pt>
                <c:pt idx="812">
                  <c:v>569944</c:v>
                </c:pt>
                <c:pt idx="813">
                  <c:v>570023</c:v>
                </c:pt>
                <c:pt idx="814">
                  <c:v>570106</c:v>
                </c:pt>
                <c:pt idx="815">
                  <c:v>570185</c:v>
                </c:pt>
                <c:pt idx="816">
                  <c:v>570272</c:v>
                </c:pt>
                <c:pt idx="817">
                  <c:v>570354</c:v>
                </c:pt>
                <c:pt idx="818">
                  <c:v>570438</c:v>
                </c:pt>
                <c:pt idx="819">
                  <c:v>570517</c:v>
                </c:pt>
                <c:pt idx="820">
                  <c:v>570593</c:v>
                </c:pt>
                <c:pt idx="821">
                  <c:v>570673</c:v>
                </c:pt>
                <c:pt idx="822">
                  <c:v>570762</c:v>
                </c:pt>
                <c:pt idx="823">
                  <c:v>570849</c:v>
                </c:pt>
                <c:pt idx="824">
                  <c:v>570929</c:v>
                </c:pt>
                <c:pt idx="825">
                  <c:v>571012</c:v>
                </c:pt>
                <c:pt idx="826">
                  <c:v>571098</c:v>
                </c:pt>
                <c:pt idx="827">
                  <c:v>571178</c:v>
                </c:pt>
                <c:pt idx="828">
                  <c:v>571261</c:v>
                </c:pt>
                <c:pt idx="829">
                  <c:v>571339</c:v>
                </c:pt>
                <c:pt idx="830">
                  <c:v>571419</c:v>
                </c:pt>
                <c:pt idx="831">
                  <c:v>571498</c:v>
                </c:pt>
                <c:pt idx="832">
                  <c:v>571580</c:v>
                </c:pt>
                <c:pt idx="833">
                  <c:v>571662</c:v>
                </c:pt>
                <c:pt idx="834">
                  <c:v>571740</c:v>
                </c:pt>
                <c:pt idx="835">
                  <c:v>571822</c:v>
                </c:pt>
                <c:pt idx="836">
                  <c:v>571907</c:v>
                </c:pt>
                <c:pt idx="837">
                  <c:v>571986</c:v>
                </c:pt>
                <c:pt idx="838">
                  <c:v>572065</c:v>
                </c:pt>
                <c:pt idx="839">
                  <c:v>572145</c:v>
                </c:pt>
                <c:pt idx="840">
                  <c:v>572223</c:v>
                </c:pt>
                <c:pt idx="841">
                  <c:v>572303</c:v>
                </c:pt>
                <c:pt idx="842">
                  <c:v>572383</c:v>
                </c:pt>
                <c:pt idx="843">
                  <c:v>572465</c:v>
                </c:pt>
                <c:pt idx="844">
                  <c:v>572543</c:v>
                </c:pt>
                <c:pt idx="845">
                  <c:v>572627</c:v>
                </c:pt>
                <c:pt idx="846">
                  <c:v>572707</c:v>
                </c:pt>
                <c:pt idx="847">
                  <c:v>572789</c:v>
                </c:pt>
                <c:pt idx="848">
                  <c:v>572871</c:v>
                </c:pt>
                <c:pt idx="849">
                  <c:v>572947</c:v>
                </c:pt>
                <c:pt idx="850">
                  <c:v>573027</c:v>
                </c:pt>
                <c:pt idx="851">
                  <c:v>573110</c:v>
                </c:pt>
                <c:pt idx="852">
                  <c:v>573192</c:v>
                </c:pt>
                <c:pt idx="853">
                  <c:v>573263</c:v>
                </c:pt>
                <c:pt idx="854">
                  <c:v>573346</c:v>
                </c:pt>
                <c:pt idx="855">
                  <c:v>573426</c:v>
                </c:pt>
                <c:pt idx="856">
                  <c:v>573506</c:v>
                </c:pt>
                <c:pt idx="857">
                  <c:v>573583</c:v>
                </c:pt>
                <c:pt idx="858">
                  <c:v>573665</c:v>
                </c:pt>
                <c:pt idx="859">
                  <c:v>573743</c:v>
                </c:pt>
                <c:pt idx="860">
                  <c:v>573822</c:v>
                </c:pt>
                <c:pt idx="861">
                  <c:v>573906</c:v>
                </c:pt>
                <c:pt idx="862">
                  <c:v>573981</c:v>
                </c:pt>
                <c:pt idx="863">
                  <c:v>574065</c:v>
                </c:pt>
                <c:pt idx="864">
                  <c:v>574146</c:v>
                </c:pt>
                <c:pt idx="865">
                  <c:v>574227</c:v>
                </c:pt>
                <c:pt idx="866">
                  <c:v>574310</c:v>
                </c:pt>
                <c:pt idx="867">
                  <c:v>574386</c:v>
                </c:pt>
                <c:pt idx="868">
                  <c:v>574464</c:v>
                </c:pt>
                <c:pt idx="869">
                  <c:v>574546</c:v>
                </c:pt>
                <c:pt idx="870">
                  <c:v>574629</c:v>
                </c:pt>
                <c:pt idx="871">
                  <c:v>574706</c:v>
                </c:pt>
                <c:pt idx="872">
                  <c:v>574788</c:v>
                </c:pt>
                <c:pt idx="873">
                  <c:v>574871</c:v>
                </c:pt>
                <c:pt idx="874">
                  <c:v>574952</c:v>
                </c:pt>
                <c:pt idx="875">
                  <c:v>575033</c:v>
                </c:pt>
                <c:pt idx="876">
                  <c:v>575120</c:v>
                </c:pt>
                <c:pt idx="877">
                  <c:v>575201</c:v>
                </c:pt>
                <c:pt idx="878">
                  <c:v>575282</c:v>
                </c:pt>
                <c:pt idx="879">
                  <c:v>575368</c:v>
                </c:pt>
                <c:pt idx="880">
                  <c:v>575447</c:v>
                </c:pt>
                <c:pt idx="881">
                  <c:v>575524</c:v>
                </c:pt>
                <c:pt idx="882">
                  <c:v>575607</c:v>
                </c:pt>
                <c:pt idx="883">
                  <c:v>575693</c:v>
                </c:pt>
                <c:pt idx="884">
                  <c:v>575773</c:v>
                </c:pt>
                <c:pt idx="885">
                  <c:v>575854</c:v>
                </c:pt>
                <c:pt idx="886">
                  <c:v>575941</c:v>
                </c:pt>
                <c:pt idx="887">
                  <c:v>576018</c:v>
                </c:pt>
                <c:pt idx="888">
                  <c:v>576099</c:v>
                </c:pt>
                <c:pt idx="889">
                  <c:v>576187</c:v>
                </c:pt>
                <c:pt idx="890">
                  <c:v>576275</c:v>
                </c:pt>
                <c:pt idx="891">
                  <c:v>576357</c:v>
                </c:pt>
                <c:pt idx="892">
                  <c:v>576441</c:v>
                </c:pt>
                <c:pt idx="893">
                  <c:v>576521</c:v>
                </c:pt>
                <c:pt idx="894">
                  <c:v>576604</c:v>
                </c:pt>
                <c:pt idx="895">
                  <c:v>576687</c:v>
                </c:pt>
                <c:pt idx="896">
                  <c:v>576771</c:v>
                </c:pt>
                <c:pt idx="897">
                  <c:v>576852</c:v>
                </c:pt>
                <c:pt idx="898">
                  <c:v>576929</c:v>
                </c:pt>
                <c:pt idx="899">
                  <c:v>577017</c:v>
                </c:pt>
                <c:pt idx="900">
                  <c:v>577104</c:v>
                </c:pt>
                <c:pt idx="901">
                  <c:v>577188</c:v>
                </c:pt>
                <c:pt idx="902">
                  <c:v>577270</c:v>
                </c:pt>
                <c:pt idx="903">
                  <c:v>577355</c:v>
                </c:pt>
                <c:pt idx="904">
                  <c:v>577444</c:v>
                </c:pt>
                <c:pt idx="905">
                  <c:v>577526</c:v>
                </c:pt>
                <c:pt idx="906">
                  <c:v>577614</c:v>
                </c:pt>
                <c:pt idx="907">
                  <c:v>577696</c:v>
                </c:pt>
                <c:pt idx="908">
                  <c:v>577780</c:v>
                </c:pt>
                <c:pt idx="909">
                  <c:v>577869</c:v>
                </c:pt>
                <c:pt idx="910">
                  <c:v>577961</c:v>
                </c:pt>
                <c:pt idx="911">
                  <c:v>578037</c:v>
                </c:pt>
                <c:pt idx="912">
                  <c:v>578125</c:v>
                </c:pt>
                <c:pt idx="913">
                  <c:v>578209</c:v>
                </c:pt>
                <c:pt idx="914">
                  <c:v>578294</c:v>
                </c:pt>
                <c:pt idx="915">
                  <c:v>578376</c:v>
                </c:pt>
                <c:pt idx="916">
                  <c:v>578465</c:v>
                </c:pt>
                <c:pt idx="917">
                  <c:v>578553</c:v>
                </c:pt>
                <c:pt idx="918">
                  <c:v>578632</c:v>
                </c:pt>
                <c:pt idx="919">
                  <c:v>578718</c:v>
                </c:pt>
                <c:pt idx="920">
                  <c:v>578804</c:v>
                </c:pt>
                <c:pt idx="921">
                  <c:v>578894</c:v>
                </c:pt>
                <c:pt idx="922">
                  <c:v>578981</c:v>
                </c:pt>
                <c:pt idx="923">
                  <c:v>579068</c:v>
                </c:pt>
                <c:pt idx="924">
                  <c:v>579152</c:v>
                </c:pt>
                <c:pt idx="925">
                  <c:v>579240</c:v>
                </c:pt>
                <c:pt idx="926">
                  <c:v>579328</c:v>
                </c:pt>
                <c:pt idx="927">
                  <c:v>579419</c:v>
                </c:pt>
                <c:pt idx="928">
                  <c:v>579504</c:v>
                </c:pt>
                <c:pt idx="929">
                  <c:v>579592</c:v>
                </c:pt>
                <c:pt idx="930">
                  <c:v>579678</c:v>
                </c:pt>
                <c:pt idx="931">
                  <c:v>579763</c:v>
                </c:pt>
                <c:pt idx="932">
                  <c:v>579850</c:v>
                </c:pt>
                <c:pt idx="933">
                  <c:v>579932</c:v>
                </c:pt>
                <c:pt idx="934">
                  <c:v>580020</c:v>
                </c:pt>
                <c:pt idx="935">
                  <c:v>580110</c:v>
                </c:pt>
                <c:pt idx="936">
                  <c:v>580203</c:v>
                </c:pt>
                <c:pt idx="937">
                  <c:v>580285</c:v>
                </c:pt>
                <c:pt idx="938">
                  <c:v>580369</c:v>
                </c:pt>
                <c:pt idx="939">
                  <c:v>580456</c:v>
                </c:pt>
                <c:pt idx="940">
                  <c:v>580542</c:v>
                </c:pt>
                <c:pt idx="941">
                  <c:v>580634</c:v>
                </c:pt>
                <c:pt idx="942">
                  <c:v>580715</c:v>
                </c:pt>
                <c:pt idx="943">
                  <c:v>580798</c:v>
                </c:pt>
                <c:pt idx="944">
                  <c:v>580880</c:v>
                </c:pt>
                <c:pt idx="945">
                  <c:v>580967</c:v>
                </c:pt>
                <c:pt idx="946">
                  <c:v>581045</c:v>
                </c:pt>
                <c:pt idx="947">
                  <c:v>581128</c:v>
                </c:pt>
                <c:pt idx="948">
                  <c:v>581212</c:v>
                </c:pt>
                <c:pt idx="949">
                  <c:v>581295</c:v>
                </c:pt>
                <c:pt idx="950">
                  <c:v>581377</c:v>
                </c:pt>
                <c:pt idx="951">
                  <c:v>581466</c:v>
                </c:pt>
                <c:pt idx="952">
                  <c:v>581550</c:v>
                </c:pt>
                <c:pt idx="953">
                  <c:v>581625</c:v>
                </c:pt>
                <c:pt idx="954">
                  <c:v>581708</c:v>
                </c:pt>
                <c:pt idx="955">
                  <c:v>581791</c:v>
                </c:pt>
                <c:pt idx="956">
                  <c:v>581876</c:v>
                </c:pt>
                <c:pt idx="957">
                  <c:v>581960</c:v>
                </c:pt>
                <c:pt idx="958">
                  <c:v>582040</c:v>
                </c:pt>
                <c:pt idx="959">
                  <c:v>582128</c:v>
                </c:pt>
                <c:pt idx="960">
                  <c:v>582213</c:v>
                </c:pt>
                <c:pt idx="961">
                  <c:v>582295</c:v>
                </c:pt>
                <c:pt idx="962">
                  <c:v>582376</c:v>
                </c:pt>
                <c:pt idx="963">
                  <c:v>582461</c:v>
                </c:pt>
                <c:pt idx="964">
                  <c:v>582545</c:v>
                </c:pt>
                <c:pt idx="965">
                  <c:v>582628</c:v>
                </c:pt>
                <c:pt idx="966">
                  <c:v>582712</c:v>
                </c:pt>
                <c:pt idx="967">
                  <c:v>582797</c:v>
                </c:pt>
                <c:pt idx="968">
                  <c:v>582880</c:v>
                </c:pt>
                <c:pt idx="969">
                  <c:v>582966</c:v>
                </c:pt>
                <c:pt idx="970">
                  <c:v>583049</c:v>
                </c:pt>
                <c:pt idx="971">
                  <c:v>583133</c:v>
                </c:pt>
                <c:pt idx="972">
                  <c:v>583218</c:v>
                </c:pt>
                <c:pt idx="973">
                  <c:v>583306</c:v>
                </c:pt>
                <c:pt idx="974">
                  <c:v>583385</c:v>
                </c:pt>
                <c:pt idx="975">
                  <c:v>583473</c:v>
                </c:pt>
                <c:pt idx="976">
                  <c:v>583560</c:v>
                </c:pt>
                <c:pt idx="977">
                  <c:v>583641</c:v>
                </c:pt>
                <c:pt idx="978">
                  <c:v>583724</c:v>
                </c:pt>
                <c:pt idx="979">
                  <c:v>583805</c:v>
                </c:pt>
                <c:pt idx="980">
                  <c:v>583895</c:v>
                </c:pt>
                <c:pt idx="981">
                  <c:v>583971</c:v>
                </c:pt>
                <c:pt idx="982">
                  <c:v>584055</c:v>
                </c:pt>
                <c:pt idx="983">
                  <c:v>584138</c:v>
                </c:pt>
                <c:pt idx="984">
                  <c:v>584224</c:v>
                </c:pt>
                <c:pt idx="985">
                  <c:v>584307</c:v>
                </c:pt>
                <c:pt idx="986">
                  <c:v>584394</c:v>
                </c:pt>
                <c:pt idx="987">
                  <c:v>584481</c:v>
                </c:pt>
                <c:pt idx="988">
                  <c:v>584568</c:v>
                </c:pt>
                <c:pt idx="989">
                  <c:v>584649</c:v>
                </c:pt>
                <c:pt idx="990">
                  <c:v>584733</c:v>
                </c:pt>
                <c:pt idx="991">
                  <c:v>584815</c:v>
                </c:pt>
                <c:pt idx="992">
                  <c:v>584900</c:v>
                </c:pt>
                <c:pt idx="993">
                  <c:v>584983</c:v>
                </c:pt>
                <c:pt idx="994">
                  <c:v>585067</c:v>
                </c:pt>
                <c:pt idx="995">
                  <c:v>585151</c:v>
                </c:pt>
                <c:pt idx="996">
                  <c:v>585232</c:v>
                </c:pt>
                <c:pt idx="997">
                  <c:v>585315</c:v>
                </c:pt>
                <c:pt idx="998">
                  <c:v>585399</c:v>
                </c:pt>
                <c:pt idx="999">
                  <c:v>585489</c:v>
                </c:pt>
              </c:numCache>
            </c:numRef>
          </c:val>
          <c:smooth val="0"/>
          <c:extLst>
            <c:ext xmlns:c16="http://schemas.microsoft.com/office/drawing/2014/chart" uri="{C3380CC4-5D6E-409C-BE32-E72D297353CC}">
              <c16:uniqueId val="{00000002-0F94-40A6-899E-04557D0D6335}"/>
            </c:ext>
          </c:extLst>
        </c:ser>
        <c:ser>
          <c:idx val="3"/>
          <c:order val="3"/>
          <c:tx>
            <c:strRef>
              <c:f>'65'!$F$1</c:f>
              <c:strCache>
                <c:ptCount val="1"/>
                <c:pt idx="0">
                  <c:v>60%</c:v>
                </c:pt>
              </c:strCache>
            </c:strRef>
          </c:tx>
          <c:spPr>
            <a:ln w="28575" cap="rnd">
              <a:solidFill>
                <a:schemeClr val="accent4"/>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1</c:v>
                </c:pt>
                <c:pt idx="313">
                  <c:v>423444</c:v>
                </c:pt>
                <c:pt idx="314">
                  <c:v>427516</c:v>
                </c:pt>
                <c:pt idx="315">
                  <c:v>431632</c:v>
                </c:pt>
                <c:pt idx="316">
                  <c:v>435760</c:v>
                </c:pt>
                <c:pt idx="317">
                  <c:v>439951</c:v>
                </c:pt>
                <c:pt idx="318">
                  <c:v>444077</c:v>
                </c:pt>
                <c:pt idx="319">
                  <c:v>448154</c:v>
                </c:pt>
                <c:pt idx="320">
                  <c:v>452161</c:v>
                </c:pt>
                <c:pt idx="321">
                  <c:v>456098</c:v>
                </c:pt>
                <c:pt idx="322">
                  <c:v>459883</c:v>
                </c:pt>
                <c:pt idx="323">
                  <c:v>463569</c:v>
                </c:pt>
                <c:pt idx="324">
                  <c:v>467138</c:v>
                </c:pt>
                <c:pt idx="325">
                  <c:v>470534</c:v>
                </c:pt>
                <c:pt idx="326">
                  <c:v>473744</c:v>
                </c:pt>
                <c:pt idx="327">
                  <c:v>476790</c:v>
                </c:pt>
                <c:pt idx="328">
                  <c:v>479616</c:v>
                </c:pt>
                <c:pt idx="329">
                  <c:v>482242</c:v>
                </c:pt>
                <c:pt idx="330">
                  <c:v>484669</c:v>
                </c:pt>
                <c:pt idx="331">
                  <c:v>486895</c:v>
                </c:pt>
                <c:pt idx="332">
                  <c:v>488954</c:v>
                </c:pt>
                <c:pt idx="333">
                  <c:v>490779</c:v>
                </c:pt>
                <c:pt idx="334">
                  <c:v>492457</c:v>
                </c:pt>
                <c:pt idx="335">
                  <c:v>494032</c:v>
                </c:pt>
                <c:pt idx="336">
                  <c:v>495482</c:v>
                </c:pt>
                <c:pt idx="337">
                  <c:v>496823</c:v>
                </c:pt>
                <c:pt idx="338">
                  <c:v>497749</c:v>
                </c:pt>
                <c:pt idx="339">
                  <c:v>498610</c:v>
                </c:pt>
                <c:pt idx="340">
                  <c:v>499406</c:v>
                </c:pt>
                <c:pt idx="341">
                  <c:v>500121</c:v>
                </c:pt>
                <c:pt idx="342">
                  <c:v>500747</c:v>
                </c:pt>
                <c:pt idx="343">
                  <c:v>501400</c:v>
                </c:pt>
                <c:pt idx="344">
                  <c:v>502031</c:v>
                </c:pt>
                <c:pt idx="345">
                  <c:v>502623</c:v>
                </c:pt>
                <c:pt idx="346">
                  <c:v>503209</c:v>
                </c:pt>
                <c:pt idx="347">
                  <c:v>503762</c:v>
                </c:pt>
                <c:pt idx="348">
                  <c:v>504276</c:v>
                </c:pt>
                <c:pt idx="349">
                  <c:v>504758</c:v>
                </c:pt>
                <c:pt idx="350">
                  <c:v>505215</c:v>
                </c:pt>
                <c:pt idx="351">
                  <c:v>505632</c:v>
                </c:pt>
                <c:pt idx="352">
                  <c:v>506045</c:v>
                </c:pt>
                <c:pt idx="353">
                  <c:v>506449</c:v>
                </c:pt>
                <c:pt idx="354">
                  <c:v>506825</c:v>
                </c:pt>
                <c:pt idx="355">
                  <c:v>507187</c:v>
                </c:pt>
                <c:pt idx="356">
                  <c:v>507526</c:v>
                </c:pt>
                <c:pt idx="357">
                  <c:v>507862</c:v>
                </c:pt>
                <c:pt idx="358">
                  <c:v>508173</c:v>
                </c:pt>
                <c:pt idx="359">
                  <c:v>508462</c:v>
                </c:pt>
                <c:pt idx="360">
                  <c:v>508746</c:v>
                </c:pt>
                <c:pt idx="361">
                  <c:v>509017</c:v>
                </c:pt>
                <c:pt idx="362">
                  <c:v>509278</c:v>
                </c:pt>
                <c:pt idx="363">
                  <c:v>509533</c:v>
                </c:pt>
                <c:pt idx="364">
                  <c:v>509761</c:v>
                </c:pt>
                <c:pt idx="365">
                  <c:v>509988</c:v>
                </c:pt>
                <c:pt idx="366">
                  <c:v>510202</c:v>
                </c:pt>
                <c:pt idx="367">
                  <c:v>510415</c:v>
                </c:pt>
                <c:pt idx="368">
                  <c:v>510611</c:v>
                </c:pt>
                <c:pt idx="369">
                  <c:v>510797</c:v>
                </c:pt>
                <c:pt idx="370">
                  <c:v>510976</c:v>
                </c:pt>
                <c:pt idx="371">
                  <c:v>511142</c:v>
                </c:pt>
                <c:pt idx="372">
                  <c:v>511312</c:v>
                </c:pt>
                <c:pt idx="373">
                  <c:v>511481</c:v>
                </c:pt>
                <c:pt idx="374">
                  <c:v>511625</c:v>
                </c:pt>
                <c:pt idx="375">
                  <c:v>511770</c:v>
                </c:pt>
                <c:pt idx="376">
                  <c:v>511912</c:v>
                </c:pt>
                <c:pt idx="377">
                  <c:v>512051</c:v>
                </c:pt>
                <c:pt idx="378">
                  <c:v>512176</c:v>
                </c:pt>
                <c:pt idx="379">
                  <c:v>512296</c:v>
                </c:pt>
                <c:pt idx="380">
                  <c:v>512416</c:v>
                </c:pt>
                <c:pt idx="381">
                  <c:v>512534</c:v>
                </c:pt>
                <c:pt idx="382">
                  <c:v>512645</c:v>
                </c:pt>
                <c:pt idx="383">
                  <c:v>512747</c:v>
                </c:pt>
                <c:pt idx="384">
                  <c:v>512851</c:v>
                </c:pt>
                <c:pt idx="385">
                  <c:v>512952</c:v>
                </c:pt>
                <c:pt idx="386">
                  <c:v>513052</c:v>
                </c:pt>
                <c:pt idx="387">
                  <c:v>513146</c:v>
                </c:pt>
                <c:pt idx="388">
                  <c:v>513230</c:v>
                </c:pt>
                <c:pt idx="389">
                  <c:v>513320</c:v>
                </c:pt>
                <c:pt idx="390">
                  <c:v>513403</c:v>
                </c:pt>
                <c:pt idx="391">
                  <c:v>513486</c:v>
                </c:pt>
                <c:pt idx="392">
                  <c:v>513565</c:v>
                </c:pt>
                <c:pt idx="393">
                  <c:v>513639</c:v>
                </c:pt>
                <c:pt idx="394">
                  <c:v>513716</c:v>
                </c:pt>
                <c:pt idx="395">
                  <c:v>513790</c:v>
                </c:pt>
                <c:pt idx="396">
                  <c:v>513860</c:v>
                </c:pt>
                <c:pt idx="397">
                  <c:v>513928</c:v>
                </c:pt>
                <c:pt idx="398">
                  <c:v>513996</c:v>
                </c:pt>
                <c:pt idx="399">
                  <c:v>514060</c:v>
                </c:pt>
                <c:pt idx="400">
                  <c:v>514130</c:v>
                </c:pt>
                <c:pt idx="401">
                  <c:v>514194</c:v>
                </c:pt>
                <c:pt idx="402">
                  <c:v>514260</c:v>
                </c:pt>
                <c:pt idx="403">
                  <c:v>514329</c:v>
                </c:pt>
                <c:pt idx="404">
                  <c:v>514391</c:v>
                </c:pt>
                <c:pt idx="405">
                  <c:v>514449</c:v>
                </c:pt>
                <c:pt idx="406">
                  <c:v>514506</c:v>
                </c:pt>
                <c:pt idx="407">
                  <c:v>514561</c:v>
                </c:pt>
                <c:pt idx="408">
                  <c:v>514618</c:v>
                </c:pt>
                <c:pt idx="409">
                  <c:v>514678</c:v>
                </c:pt>
                <c:pt idx="410">
                  <c:v>514740</c:v>
                </c:pt>
                <c:pt idx="411">
                  <c:v>514800</c:v>
                </c:pt>
                <c:pt idx="412">
                  <c:v>514856</c:v>
                </c:pt>
                <c:pt idx="413">
                  <c:v>514911</c:v>
                </c:pt>
                <c:pt idx="414">
                  <c:v>514966</c:v>
                </c:pt>
                <c:pt idx="415">
                  <c:v>515018</c:v>
                </c:pt>
                <c:pt idx="416">
                  <c:v>515072</c:v>
                </c:pt>
                <c:pt idx="417">
                  <c:v>515124</c:v>
                </c:pt>
                <c:pt idx="418">
                  <c:v>515180</c:v>
                </c:pt>
                <c:pt idx="419">
                  <c:v>515232</c:v>
                </c:pt>
                <c:pt idx="420">
                  <c:v>515288</c:v>
                </c:pt>
                <c:pt idx="421">
                  <c:v>515333</c:v>
                </c:pt>
                <c:pt idx="422">
                  <c:v>515380</c:v>
                </c:pt>
                <c:pt idx="423">
                  <c:v>515431</c:v>
                </c:pt>
                <c:pt idx="424">
                  <c:v>515482</c:v>
                </c:pt>
                <c:pt idx="425">
                  <c:v>515528</c:v>
                </c:pt>
                <c:pt idx="426">
                  <c:v>515579</c:v>
                </c:pt>
                <c:pt idx="427">
                  <c:v>515632</c:v>
                </c:pt>
                <c:pt idx="428">
                  <c:v>515683</c:v>
                </c:pt>
                <c:pt idx="429">
                  <c:v>515729</c:v>
                </c:pt>
                <c:pt idx="430">
                  <c:v>515775</c:v>
                </c:pt>
                <c:pt idx="431">
                  <c:v>515816</c:v>
                </c:pt>
                <c:pt idx="432">
                  <c:v>515859</c:v>
                </c:pt>
                <c:pt idx="433">
                  <c:v>515908</c:v>
                </c:pt>
                <c:pt idx="434">
                  <c:v>515956</c:v>
                </c:pt>
                <c:pt idx="435">
                  <c:v>516002</c:v>
                </c:pt>
                <c:pt idx="436">
                  <c:v>516047</c:v>
                </c:pt>
                <c:pt idx="437">
                  <c:v>516095</c:v>
                </c:pt>
                <c:pt idx="438">
                  <c:v>516142</c:v>
                </c:pt>
                <c:pt idx="439">
                  <c:v>516184</c:v>
                </c:pt>
                <c:pt idx="440">
                  <c:v>516232</c:v>
                </c:pt>
                <c:pt idx="441">
                  <c:v>516277</c:v>
                </c:pt>
                <c:pt idx="442">
                  <c:v>516321</c:v>
                </c:pt>
                <c:pt idx="443">
                  <c:v>516367</c:v>
                </c:pt>
                <c:pt idx="444">
                  <c:v>516412</c:v>
                </c:pt>
                <c:pt idx="445">
                  <c:v>516454</c:v>
                </c:pt>
                <c:pt idx="446">
                  <c:v>516496</c:v>
                </c:pt>
                <c:pt idx="447">
                  <c:v>516539</c:v>
                </c:pt>
                <c:pt idx="448">
                  <c:v>516583</c:v>
                </c:pt>
                <c:pt idx="449">
                  <c:v>516626</c:v>
                </c:pt>
                <c:pt idx="450">
                  <c:v>516666</c:v>
                </c:pt>
                <c:pt idx="451">
                  <c:v>516706</c:v>
                </c:pt>
                <c:pt idx="452">
                  <c:v>516748</c:v>
                </c:pt>
                <c:pt idx="453">
                  <c:v>516787</c:v>
                </c:pt>
                <c:pt idx="454">
                  <c:v>516828</c:v>
                </c:pt>
                <c:pt idx="455">
                  <c:v>516870</c:v>
                </c:pt>
                <c:pt idx="456">
                  <c:v>516913</c:v>
                </c:pt>
                <c:pt idx="457">
                  <c:v>516954</c:v>
                </c:pt>
                <c:pt idx="458">
                  <c:v>516993</c:v>
                </c:pt>
                <c:pt idx="459">
                  <c:v>517035</c:v>
                </c:pt>
                <c:pt idx="460">
                  <c:v>517079</c:v>
                </c:pt>
                <c:pt idx="461">
                  <c:v>517120</c:v>
                </c:pt>
                <c:pt idx="462">
                  <c:v>517157</c:v>
                </c:pt>
                <c:pt idx="463">
                  <c:v>517198</c:v>
                </c:pt>
                <c:pt idx="464">
                  <c:v>517236</c:v>
                </c:pt>
                <c:pt idx="465">
                  <c:v>517275</c:v>
                </c:pt>
                <c:pt idx="466">
                  <c:v>517316</c:v>
                </c:pt>
                <c:pt idx="467">
                  <c:v>517355</c:v>
                </c:pt>
                <c:pt idx="468">
                  <c:v>517394</c:v>
                </c:pt>
                <c:pt idx="469">
                  <c:v>517433</c:v>
                </c:pt>
                <c:pt idx="470">
                  <c:v>517468</c:v>
                </c:pt>
                <c:pt idx="471">
                  <c:v>517508</c:v>
                </c:pt>
                <c:pt idx="472">
                  <c:v>517543</c:v>
                </c:pt>
                <c:pt idx="473">
                  <c:v>517581</c:v>
                </c:pt>
                <c:pt idx="474">
                  <c:v>517620</c:v>
                </c:pt>
                <c:pt idx="475">
                  <c:v>517660</c:v>
                </c:pt>
                <c:pt idx="476">
                  <c:v>517696</c:v>
                </c:pt>
                <c:pt idx="477">
                  <c:v>517737</c:v>
                </c:pt>
                <c:pt idx="478">
                  <c:v>517777</c:v>
                </c:pt>
                <c:pt idx="479">
                  <c:v>517815</c:v>
                </c:pt>
                <c:pt idx="480">
                  <c:v>517855</c:v>
                </c:pt>
                <c:pt idx="481">
                  <c:v>517895</c:v>
                </c:pt>
                <c:pt idx="482">
                  <c:v>517930</c:v>
                </c:pt>
                <c:pt idx="483">
                  <c:v>517970</c:v>
                </c:pt>
                <c:pt idx="484">
                  <c:v>518010</c:v>
                </c:pt>
                <c:pt idx="485">
                  <c:v>518045</c:v>
                </c:pt>
                <c:pt idx="486">
                  <c:v>518083</c:v>
                </c:pt>
                <c:pt idx="487">
                  <c:v>518122</c:v>
                </c:pt>
                <c:pt idx="488">
                  <c:v>518164</c:v>
                </c:pt>
                <c:pt idx="489">
                  <c:v>518203</c:v>
                </c:pt>
                <c:pt idx="490">
                  <c:v>518242</c:v>
                </c:pt>
                <c:pt idx="491">
                  <c:v>518286</c:v>
                </c:pt>
                <c:pt idx="492">
                  <c:v>518323</c:v>
                </c:pt>
                <c:pt idx="493">
                  <c:v>518366</c:v>
                </c:pt>
                <c:pt idx="494">
                  <c:v>518409</c:v>
                </c:pt>
                <c:pt idx="495">
                  <c:v>518446</c:v>
                </c:pt>
                <c:pt idx="496">
                  <c:v>518485</c:v>
                </c:pt>
                <c:pt idx="497">
                  <c:v>518524</c:v>
                </c:pt>
                <c:pt idx="498">
                  <c:v>518564</c:v>
                </c:pt>
                <c:pt idx="499">
                  <c:v>518603</c:v>
                </c:pt>
                <c:pt idx="500">
                  <c:v>518640</c:v>
                </c:pt>
                <c:pt idx="501">
                  <c:v>518680</c:v>
                </c:pt>
                <c:pt idx="502">
                  <c:v>518719</c:v>
                </c:pt>
                <c:pt idx="503">
                  <c:v>518758</c:v>
                </c:pt>
                <c:pt idx="504">
                  <c:v>518801</c:v>
                </c:pt>
                <c:pt idx="505">
                  <c:v>518841</c:v>
                </c:pt>
                <c:pt idx="506">
                  <c:v>518878</c:v>
                </c:pt>
                <c:pt idx="507">
                  <c:v>518915</c:v>
                </c:pt>
                <c:pt idx="508">
                  <c:v>518955</c:v>
                </c:pt>
                <c:pt idx="509">
                  <c:v>518993</c:v>
                </c:pt>
                <c:pt idx="510">
                  <c:v>519036</c:v>
                </c:pt>
                <c:pt idx="511">
                  <c:v>519073</c:v>
                </c:pt>
                <c:pt idx="512">
                  <c:v>519112</c:v>
                </c:pt>
                <c:pt idx="513">
                  <c:v>519149</c:v>
                </c:pt>
                <c:pt idx="514">
                  <c:v>519188</c:v>
                </c:pt>
                <c:pt idx="515">
                  <c:v>519229</c:v>
                </c:pt>
                <c:pt idx="516">
                  <c:v>519269</c:v>
                </c:pt>
                <c:pt idx="517">
                  <c:v>519310</c:v>
                </c:pt>
                <c:pt idx="518">
                  <c:v>519347</c:v>
                </c:pt>
                <c:pt idx="519">
                  <c:v>519387</c:v>
                </c:pt>
                <c:pt idx="520">
                  <c:v>519429</c:v>
                </c:pt>
                <c:pt idx="521">
                  <c:v>519469</c:v>
                </c:pt>
                <c:pt idx="522">
                  <c:v>519508</c:v>
                </c:pt>
                <c:pt idx="523">
                  <c:v>519547</c:v>
                </c:pt>
                <c:pt idx="524">
                  <c:v>519588</c:v>
                </c:pt>
                <c:pt idx="525">
                  <c:v>519629</c:v>
                </c:pt>
                <c:pt idx="526">
                  <c:v>519666</c:v>
                </c:pt>
                <c:pt idx="527">
                  <c:v>519703</c:v>
                </c:pt>
                <c:pt idx="528">
                  <c:v>519741</c:v>
                </c:pt>
                <c:pt idx="529">
                  <c:v>519781</c:v>
                </c:pt>
                <c:pt idx="530">
                  <c:v>519821</c:v>
                </c:pt>
                <c:pt idx="531">
                  <c:v>519860</c:v>
                </c:pt>
                <c:pt idx="532">
                  <c:v>519902</c:v>
                </c:pt>
                <c:pt idx="533">
                  <c:v>519938</c:v>
                </c:pt>
                <c:pt idx="534">
                  <c:v>519977</c:v>
                </c:pt>
                <c:pt idx="535">
                  <c:v>520014</c:v>
                </c:pt>
                <c:pt idx="536">
                  <c:v>520055</c:v>
                </c:pt>
                <c:pt idx="537">
                  <c:v>520093</c:v>
                </c:pt>
                <c:pt idx="538">
                  <c:v>520133</c:v>
                </c:pt>
                <c:pt idx="539">
                  <c:v>520179</c:v>
                </c:pt>
                <c:pt idx="540">
                  <c:v>520218</c:v>
                </c:pt>
                <c:pt idx="541">
                  <c:v>520260</c:v>
                </c:pt>
                <c:pt idx="542">
                  <c:v>520297</c:v>
                </c:pt>
                <c:pt idx="543">
                  <c:v>520344</c:v>
                </c:pt>
                <c:pt idx="544">
                  <c:v>520384</c:v>
                </c:pt>
                <c:pt idx="545">
                  <c:v>520424</c:v>
                </c:pt>
                <c:pt idx="546">
                  <c:v>520465</c:v>
                </c:pt>
                <c:pt idx="547">
                  <c:v>520504</c:v>
                </c:pt>
                <c:pt idx="548">
                  <c:v>520549</c:v>
                </c:pt>
                <c:pt idx="549">
                  <c:v>520592</c:v>
                </c:pt>
                <c:pt idx="550">
                  <c:v>520633</c:v>
                </c:pt>
                <c:pt idx="551">
                  <c:v>520672</c:v>
                </c:pt>
                <c:pt idx="552">
                  <c:v>520711</c:v>
                </c:pt>
                <c:pt idx="553">
                  <c:v>520756</c:v>
                </c:pt>
                <c:pt idx="554">
                  <c:v>520792</c:v>
                </c:pt>
                <c:pt idx="555">
                  <c:v>520832</c:v>
                </c:pt>
                <c:pt idx="556">
                  <c:v>520875</c:v>
                </c:pt>
                <c:pt idx="557">
                  <c:v>520916</c:v>
                </c:pt>
                <c:pt idx="558">
                  <c:v>520958</c:v>
                </c:pt>
                <c:pt idx="559">
                  <c:v>521000</c:v>
                </c:pt>
                <c:pt idx="560">
                  <c:v>521038</c:v>
                </c:pt>
                <c:pt idx="561">
                  <c:v>521083</c:v>
                </c:pt>
                <c:pt idx="562">
                  <c:v>521126</c:v>
                </c:pt>
                <c:pt idx="563">
                  <c:v>521166</c:v>
                </c:pt>
                <c:pt idx="564">
                  <c:v>521209</c:v>
                </c:pt>
                <c:pt idx="565">
                  <c:v>521253</c:v>
                </c:pt>
                <c:pt idx="566">
                  <c:v>521297</c:v>
                </c:pt>
                <c:pt idx="567">
                  <c:v>521341</c:v>
                </c:pt>
                <c:pt idx="568">
                  <c:v>521381</c:v>
                </c:pt>
                <c:pt idx="569">
                  <c:v>521424</c:v>
                </c:pt>
                <c:pt idx="570">
                  <c:v>521464</c:v>
                </c:pt>
                <c:pt idx="571">
                  <c:v>521504</c:v>
                </c:pt>
                <c:pt idx="572">
                  <c:v>521546</c:v>
                </c:pt>
                <c:pt idx="573">
                  <c:v>521590</c:v>
                </c:pt>
                <c:pt idx="574">
                  <c:v>521632</c:v>
                </c:pt>
                <c:pt idx="575">
                  <c:v>521675</c:v>
                </c:pt>
                <c:pt idx="576">
                  <c:v>521715</c:v>
                </c:pt>
                <c:pt idx="577">
                  <c:v>521755</c:v>
                </c:pt>
                <c:pt idx="578">
                  <c:v>521798</c:v>
                </c:pt>
                <c:pt idx="579">
                  <c:v>521842</c:v>
                </c:pt>
                <c:pt idx="580">
                  <c:v>521886</c:v>
                </c:pt>
                <c:pt idx="581">
                  <c:v>521926</c:v>
                </c:pt>
                <c:pt idx="582">
                  <c:v>521964</c:v>
                </c:pt>
                <c:pt idx="583">
                  <c:v>522005</c:v>
                </c:pt>
                <c:pt idx="584">
                  <c:v>522040</c:v>
                </c:pt>
                <c:pt idx="585">
                  <c:v>522077</c:v>
                </c:pt>
                <c:pt idx="586">
                  <c:v>522116</c:v>
                </c:pt>
                <c:pt idx="587">
                  <c:v>522157</c:v>
                </c:pt>
                <c:pt idx="588">
                  <c:v>522196</c:v>
                </c:pt>
                <c:pt idx="589">
                  <c:v>522235</c:v>
                </c:pt>
                <c:pt idx="590">
                  <c:v>522277</c:v>
                </c:pt>
                <c:pt idx="591">
                  <c:v>522320</c:v>
                </c:pt>
                <c:pt idx="592">
                  <c:v>522363</c:v>
                </c:pt>
                <c:pt idx="593">
                  <c:v>522405</c:v>
                </c:pt>
                <c:pt idx="594">
                  <c:v>522441</c:v>
                </c:pt>
                <c:pt idx="595">
                  <c:v>522478</c:v>
                </c:pt>
                <c:pt idx="596">
                  <c:v>522515</c:v>
                </c:pt>
                <c:pt idx="597">
                  <c:v>522556</c:v>
                </c:pt>
                <c:pt idx="598">
                  <c:v>522599</c:v>
                </c:pt>
                <c:pt idx="599">
                  <c:v>522633</c:v>
                </c:pt>
                <c:pt idx="600">
                  <c:v>522670</c:v>
                </c:pt>
                <c:pt idx="601">
                  <c:v>522707</c:v>
                </c:pt>
                <c:pt idx="602">
                  <c:v>522745</c:v>
                </c:pt>
                <c:pt idx="603">
                  <c:v>522782</c:v>
                </c:pt>
                <c:pt idx="604">
                  <c:v>522826</c:v>
                </c:pt>
                <c:pt idx="605">
                  <c:v>522863</c:v>
                </c:pt>
                <c:pt idx="606">
                  <c:v>522906</c:v>
                </c:pt>
                <c:pt idx="607">
                  <c:v>522949</c:v>
                </c:pt>
                <c:pt idx="608">
                  <c:v>522990</c:v>
                </c:pt>
                <c:pt idx="609">
                  <c:v>523032</c:v>
                </c:pt>
                <c:pt idx="610">
                  <c:v>523069</c:v>
                </c:pt>
                <c:pt idx="611">
                  <c:v>523110</c:v>
                </c:pt>
                <c:pt idx="612">
                  <c:v>523147</c:v>
                </c:pt>
                <c:pt idx="613">
                  <c:v>523186</c:v>
                </c:pt>
                <c:pt idx="614">
                  <c:v>523224</c:v>
                </c:pt>
                <c:pt idx="615">
                  <c:v>523263</c:v>
                </c:pt>
                <c:pt idx="616">
                  <c:v>523301</c:v>
                </c:pt>
                <c:pt idx="617">
                  <c:v>523336</c:v>
                </c:pt>
                <c:pt idx="618">
                  <c:v>523377</c:v>
                </c:pt>
                <c:pt idx="619">
                  <c:v>523417</c:v>
                </c:pt>
                <c:pt idx="620">
                  <c:v>523455</c:v>
                </c:pt>
                <c:pt idx="621">
                  <c:v>523496</c:v>
                </c:pt>
                <c:pt idx="622">
                  <c:v>523534</c:v>
                </c:pt>
                <c:pt idx="623">
                  <c:v>523569</c:v>
                </c:pt>
                <c:pt idx="624">
                  <c:v>523611</c:v>
                </c:pt>
                <c:pt idx="625">
                  <c:v>523651</c:v>
                </c:pt>
                <c:pt idx="626">
                  <c:v>523693</c:v>
                </c:pt>
                <c:pt idx="627">
                  <c:v>523733</c:v>
                </c:pt>
                <c:pt idx="628">
                  <c:v>523770</c:v>
                </c:pt>
                <c:pt idx="629">
                  <c:v>523810</c:v>
                </c:pt>
                <c:pt idx="630">
                  <c:v>523852</c:v>
                </c:pt>
                <c:pt idx="631">
                  <c:v>523899</c:v>
                </c:pt>
                <c:pt idx="632">
                  <c:v>523940</c:v>
                </c:pt>
                <c:pt idx="633">
                  <c:v>523979</c:v>
                </c:pt>
                <c:pt idx="634">
                  <c:v>524021</c:v>
                </c:pt>
                <c:pt idx="635">
                  <c:v>524062</c:v>
                </c:pt>
                <c:pt idx="636">
                  <c:v>524102</c:v>
                </c:pt>
                <c:pt idx="637">
                  <c:v>524142</c:v>
                </c:pt>
                <c:pt idx="638">
                  <c:v>524183</c:v>
                </c:pt>
                <c:pt idx="639">
                  <c:v>524220</c:v>
                </c:pt>
                <c:pt idx="640">
                  <c:v>524256</c:v>
                </c:pt>
                <c:pt idx="641">
                  <c:v>524298</c:v>
                </c:pt>
                <c:pt idx="642">
                  <c:v>524338</c:v>
                </c:pt>
                <c:pt idx="643">
                  <c:v>524377</c:v>
                </c:pt>
                <c:pt idx="644">
                  <c:v>524421</c:v>
                </c:pt>
                <c:pt idx="645">
                  <c:v>524461</c:v>
                </c:pt>
                <c:pt idx="646">
                  <c:v>524502</c:v>
                </c:pt>
                <c:pt idx="647">
                  <c:v>524543</c:v>
                </c:pt>
                <c:pt idx="648">
                  <c:v>524581</c:v>
                </c:pt>
                <c:pt idx="649">
                  <c:v>524621</c:v>
                </c:pt>
                <c:pt idx="650">
                  <c:v>524659</c:v>
                </c:pt>
                <c:pt idx="651">
                  <c:v>524698</c:v>
                </c:pt>
                <c:pt idx="652">
                  <c:v>524740</c:v>
                </c:pt>
                <c:pt idx="653">
                  <c:v>524782</c:v>
                </c:pt>
                <c:pt idx="654">
                  <c:v>524823</c:v>
                </c:pt>
                <c:pt idx="655">
                  <c:v>524864</c:v>
                </c:pt>
                <c:pt idx="656">
                  <c:v>524902</c:v>
                </c:pt>
                <c:pt idx="657">
                  <c:v>524941</c:v>
                </c:pt>
                <c:pt idx="658">
                  <c:v>524980</c:v>
                </c:pt>
                <c:pt idx="659">
                  <c:v>525021</c:v>
                </c:pt>
                <c:pt idx="660">
                  <c:v>525063</c:v>
                </c:pt>
                <c:pt idx="661">
                  <c:v>525104</c:v>
                </c:pt>
                <c:pt idx="662">
                  <c:v>525148</c:v>
                </c:pt>
                <c:pt idx="663">
                  <c:v>525189</c:v>
                </c:pt>
                <c:pt idx="664">
                  <c:v>525230</c:v>
                </c:pt>
                <c:pt idx="665">
                  <c:v>525272</c:v>
                </c:pt>
                <c:pt idx="666">
                  <c:v>525312</c:v>
                </c:pt>
                <c:pt idx="667">
                  <c:v>525350</c:v>
                </c:pt>
                <c:pt idx="668">
                  <c:v>525396</c:v>
                </c:pt>
                <c:pt idx="669">
                  <c:v>525434</c:v>
                </c:pt>
                <c:pt idx="670">
                  <c:v>525473</c:v>
                </c:pt>
                <c:pt idx="671">
                  <c:v>525513</c:v>
                </c:pt>
                <c:pt idx="672">
                  <c:v>525552</c:v>
                </c:pt>
                <c:pt idx="673">
                  <c:v>525592</c:v>
                </c:pt>
                <c:pt idx="674">
                  <c:v>525630</c:v>
                </c:pt>
                <c:pt idx="675">
                  <c:v>525672</c:v>
                </c:pt>
                <c:pt idx="676">
                  <c:v>525712</c:v>
                </c:pt>
                <c:pt idx="677">
                  <c:v>525751</c:v>
                </c:pt>
                <c:pt idx="678">
                  <c:v>525792</c:v>
                </c:pt>
                <c:pt idx="679">
                  <c:v>525826</c:v>
                </c:pt>
                <c:pt idx="680">
                  <c:v>525865</c:v>
                </c:pt>
                <c:pt idx="681">
                  <c:v>525903</c:v>
                </c:pt>
                <c:pt idx="682">
                  <c:v>525941</c:v>
                </c:pt>
                <c:pt idx="683">
                  <c:v>525981</c:v>
                </c:pt>
                <c:pt idx="684">
                  <c:v>526015</c:v>
                </c:pt>
                <c:pt idx="685">
                  <c:v>526055</c:v>
                </c:pt>
                <c:pt idx="686">
                  <c:v>526102</c:v>
                </c:pt>
                <c:pt idx="687">
                  <c:v>526140</c:v>
                </c:pt>
                <c:pt idx="688">
                  <c:v>526173</c:v>
                </c:pt>
                <c:pt idx="689">
                  <c:v>526216</c:v>
                </c:pt>
                <c:pt idx="690">
                  <c:v>526255</c:v>
                </c:pt>
                <c:pt idx="691">
                  <c:v>526291</c:v>
                </c:pt>
                <c:pt idx="692">
                  <c:v>526328</c:v>
                </c:pt>
                <c:pt idx="693">
                  <c:v>526367</c:v>
                </c:pt>
                <c:pt idx="694">
                  <c:v>526405</c:v>
                </c:pt>
                <c:pt idx="695">
                  <c:v>526447</c:v>
                </c:pt>
                <c:pt idx="696">
                  <c:v>526483</c:v>
                </c:pt>
                <c:pt idx="697">
                  <c:v>526519</c:v>
                </c:pt>
                <c:pt idx="698">
                  <c:v>526557</c:v>
                </c:pt>
                <c:pt idx="699">
                  <c:v>526594</c:v>
                </c:pt>
                <c:pt idx="700">
                  <c:v>526631</c:v>
                </c:pt>
                <c:pt idx="701">
                  <c:v>526667</c:v>
                </c:pt>
                <c:pt idx="702">
                  <c:v>526706</c:v>
                </c:pt>
                <c:pt idx="703">
                  <c:v>526747</c:v>
                </c:pt>
                <c:pt idx="704">
                  <c:v>526785</c:v>
                </c:pt>
                <c:pt idx="705">
                  <c:v>526821</c:v>
                </c:pt>
                <c:pt idx="706">
                  <c:v>526859</c:v>
                </c:pt>
                <c:pt idx="707">
                  <c:v>526896</c:v>
                </c:pt>
                <c:pt idx="708">
                  <c:v>526935</c:v>
                </c:pt>
                <c:pt idx="709">
                  <c:v>526972</c:v>
                </c:pt>
                <c:pt idx="710">
                  <c:v>527009</c:v>
                </c:pt>
                <c:pt idx="711">
                  <c:v>527050</c:v>
                </c:pt>
                <c:pt idx="712">
                  <c:v>527092</c:v>
                </c:pt>
                <c:pt idx="713">
                  <c:v>527135</c:v>
                </c:pt>
                <c:pt idx="714">
                  <c:v>527171</c:v>
                </c:pt>
                <c:pt idx="715">
                  <c:v>527210</c:v>
                </c:pt>
                <c:pt idx="716">
                  <c:v>527253</c:v>
                </c:pt>
                <c:pt idx="717">
                  <c:v>527291</c:v>
                </c:pt>
                <c:pt idx="718">
                  <c:v>527329</c:v>
                </c:pt>
                <c:pt idx="719">
                  <c:v>527368</c:v>
                </c:pt>
                <c:pt idx="720">
                  <c:v>527409</c:v>
                </c:pt>
                <c:pt idx="721">
                  <c:v>527448</c:v>
                </c:pt>
                <c:pt idx="722">
                  <c:v>527488</c:v>
                </c:pt>
                <c:pt idx="723">
                  <c:v>527530</c:v>
                </c:pt>
                <c:pt idx="724">
                  <c:v>527570</c:v>
                </c:pt>
                <c:pt idx="725">
                  <c:v>527610</c:v>
                </c:pt>
                <c:pt idx="726">
                  <c:v>527649</c:v>
                </c:pt>
                <c:pt idx="727">
                  <c:v>527690</c:v>
                </c:pt>
                <c:pt idx="728">
                  <c:v>527729</c:v>
                </c:pt>
                <c:pt idx="729">
                  <c:v>527766</c:v>
                </c:pt>
                <c:pt idx="730">
                  <c:v>527803</c:v>
                </c:pt>
                <c:pt idx="731">
                  <c:v>527842</c:v>
                </c:pt>
                <c:pt idx="732">
                  <c:v>527883</c:v>
                </c:pt>
                <c:pt idx="733">
                  <c:v>527924</c:v>
                </c:pt>
                <c:pt idx="734">
                  <c:v>527963</c:v>
                </c:pt>
                <c:pt idx="735">
                  <c:v>528001</c:v>
                </c:pt>
                <c:pt idx="736">
                  <c:v>528041</c:v>
                </c:pt>
                <c:pt idx="737">
                  <c:v>528075</c:v>
                </c:pt>
                <c:pt idx="738">
                  <c:v>528113</c:v>
                </c:pt>
                <c:pt idx="739">
                  <c:v>528148</c:v>
                </c:pt>
                <c:pt idx="740">
                  <c:v>528190</c:v>
                </c:pt>
                <c:pt idx="741">
                  <c:v>528229</c:v>
                </c:pt>
                <c:pt idx="742">
                  <c:v>528269</c:v>
                </c:pt>
                <c:pt idx="743">
                  <c:v>528314</c:v>
                </c:pt>
                <c:pt idx="744">
                  <c:v>528354</c:v>
                </c:pt>
                <c:pt idx="745">
                  <c:v>528393</c:v>
                </c:pt>
                <c:pt idx="746">
                  <c:v>528433</c:v>
                </c:pt>
                <c:pt idx="747">
                  <c:v>528473</c:v>
                </c:pt>
                <c:pt idx="748">
                  <c:v>528516</c:v>
                </c:pt>
                <c:pt idx="749">
                  <c:v>528551</c:v>
                </c:pt>
                <c:pt idx="750">
                  <c:v>528590</c:v>
                </c:pt>
                <c:pt idx="751">
                  <c:v>528628</c:v>
                </c:pt>
                <c:pt idx="752">
                  <c:v>528668</c:v>
                </c:pt>
                <c:pt idx="753">
                  <c:v>528711</c:v>
                </c:pt>
                <c:pt idx="754">
                  <c:v>528752</c:v>
                </c:pt>
                <c:pt idx="755">
                  <c:v>528792</c:v>
                </c:pt>
                <c:pt idx="756">
                  <c:v>528832</c:v>
                </c:pt>
                <c:pt idx="757">
                  <c:v>528873</c:v>
                </c:pt>
                <c:pt idx="758">
                  <c:v>528915</c:v>
                </c:pt>
                <c:pt idx="759">
                  <c:v>528949</c:v>
                </c:pt>
                <c:pt idx="760">
                  <c:v>528987</c:v>
                </c:pt>
                <c:pt idx="761">
                  <c:v>529025</c:v>
                </c:pt>
                <c:pt idx="762">
                  <c:v>529058</c:v>
                </c:pt>
                <c:pt idx="763">
                  <c:v>529093</c:v>
                </c:pt>
                <c:pt idx="764">
                  <c:v>529132</c:v>
                </c:pt>
                <c:pt idx="765">
                  <c:v>529173</c:v>
                </c:pt>
                <c:pt idx="766">
                  <c:v>529212</c:v>
                </c:pt>
                <c:pt idx="767">
                  <c:v>529252</c:v>
                </c:pt>
                <c:pt idx="768">
                  <c:v>529288</c:v>
                </c:pt>
                <c:pt idx="769">
                  <c:v>529325</c:v>
                </c:pt>
                <c:pt idx="770">
                  <c:v>529367</c:v>
                </c:pt>
                <c:pt idx="771">
                  <c:v>529403</c:v>
                </c:pt>
                <c:pt idx="772">
                  <c:v>529440</c:v>
                </c:pt>
                <c:pt idx="773">
                  <c:v>529481</c:v>
                </c:pt>
                <c:pt idx="774">
                  <c:v>529518</c:v>
                </c:pt>
                <c:pt idx="775">
                  <c:v>529558</c:v>
                </c:pt>
                <c:pt idx="776">
                  <c:v>529597</c:v>
                </c:pt>
                <c:pt idx="777">
                  <c:v>529637</c:v>
                </c:pt>
                <c:pt idx="778">
                  <c:v>529672</c:v>
                </c:pt>
                <c:pt idx="779">
                  <c:v>529713</c:v>
                </c:pt>
                <c:pt idx="780">
                  <c:v>529758</c:v>
                </c:pt>
                <c:pt idx="781">
                  <c:v>529797</c:v>
                </c:pt>
                <c:pt idx="782">
                  <c:v>529835</c:v>
                </c:pt>
                <c:pt idx="783">
                  <c:v>529875</c:v>
                </c:pt>
                <c:pt idx="784">
                  <c:v>529911</c:v>
                </c:pt>
                <c:pt idx="785">
                  <c:v>529951</c:v>
                </c:pt>
                <c:pt idx="786">
                  <c:v>529993</c:v>
                </c:pt>
                <c:pt idx="787">
                  <c:v>530032</c:v>
                </c:pt>
                <c:pt idx="788">
                  <c:v>530068</c:v>
                </c:pt>
                <c:pt idx="789">
                  <c:v>530105</c:v>
                </c:pt>
                <c:pt idx="790">
                  <c:v>530147</c:v>
                </c:pt>
                <c:pt idx="791">
                  <c:v>530181</c:v>
                </c:pt>
                <c:pt idx="792">
                  <c:v>530222</c:v>
                </c:pt>
                <c:pt idx="793">
                  <c:v>530263</c:v>
                </c:pt>
                <c:pt idx="794">
                  <c:v>530304</c:v>
                </c:pt>
                <c:pt idx="795">
                  <c:v>530347</c:v>
                </c:pt>
                <c:pt idx="796">
                  <c:v>530384</c:v>
                </c:pt>
                <c:pt idx="797">
                  <c:v>530428</c:v>
                </c:pt>
                <c:pt idx="798">
                  <c:v>530463</c:v>
                </c:pt>
                <c:pt idx="799">
                  <c:v>530500</c:v>
                </c:pt>
                <c:pt idx="800">
                  <c:v>530544</c:v>
                </c:pt>
                <c:pt idx="801">
                  <c:v>530585</c:v>
                </c:pt>
                <c:pt idx="802">
                  <c:v>530625</c:v>
                </c:pt>
                <c:pt idx="803">
                  <c:v>530662</c:v>
                </c:pt>
                <c:pt idx="804">
                  <c:v>530701</c:v>
                </c:pt>
                <c:pt idx="805">
                  <c:v>530740</c:v>
                </c:pt>
                <c:pt idx="806">
                  <c:v>530780</c:v>
                </c:pt>
                <c:pt idx="807">
                  <c:v>530818</c:v>
                </c:pt>
                <c:pt idx="808">
                  <c:v>530854</c:v>
                </c:pt>
                <c:pt idx="809">
                  <c:v>530895</c:v>
                </c:pt>
                <c:pt idx="810">
                  <c:v>530933</c:v>
                </c:pt>
                <c:pt idx="811">
                  <c:v>530979</c:v>
                </c:pt>
                <c:pt idx="812">
                  <c:v>531020</c:v>
                </c:pt>
                <c:pt idx="813">
                  <c:v>531058</c:v>
                </c:pt>
                <c:pt idx="814">
                  <c:v>531100</c:v>
                </c:pt>
                <c:pt idx="815">
                  <c:v>531141</c:v>
                </c:pt>
                <c:pt idx="816">
                  <c:v>531183</c:v>
                </c:pt>
                <c:pt idx="817">
                  <c:v>531223</c:v>
                </c:pt>
                <c:pt idx="818">
                  <c:v>531262</c:v>
                </c:pt>
                <c:pt idx="819">
                  <c:v>531301</c:v>
                </c:pt>
                <c:pt idx="820">
                  <c:v>531346</c:v>
                </c:pt>
                <c:pt idx="821">
                  <c:v>531382</c:v>
                </c:pt>
                <c:pt idx="822">
                  <c:v>531418</c:v>
                </c:pt>
                <c:pt idx="823">
                  <c:v>531456</c:v>
                </c:pt>
                <c:pt idx="824">
                  <c:v>531493</c:v>
                </c:pt>
                <c:pt idx="825">
                  <c:v>531534</c:v>
                </c:pt>
                <c:pt idx="826">
                  <c:v>531572</c:v>
                </c:pt>
                <c:pt idx="827">
                  <c:v>531610</c:v>
                </c:pt>
                <c:pt idx="828">
                  <c:v>531647</c:v>
                </c:pt>
                <c:pt idx="829">
                  <c:v>531683</c:v>
                </c:pt>
                <c:pt idx="830">
                  <c:v>531721</c:v>
                </c:pt>
                <c:pt idx="831">
                  <c:v>531755</c:v>
                </c:pt>
                <c:pt idx="832">
                  <c:v>531792</c:v>
                </c:pt>
                <c:pt idx="833">
                  <c:v>531830</c:v>
                </c:pt>
                <c:pt idx="834">
                  <c:v>531866</c:v>
                </c:pt>
                <c:pt idx="835">
                  <c:v>531905</c:v>
                </c:pt>
                <c:pt idx="836">
                  <c:v>531944</c:v>
                </c:pt>
                <c:pt idx="837">
                  <c:v>531982</c:v>
                </c:pt>
                <c:pt idx="838">
                  <c:v>532022</c:v>
                </c:pt>
                <c:pt idx="839">
                  <c:v>532059</c:v>
                </c:pt>
                <c:pt idx="840">
                  <c:v>532101</c:v>
                </c:pt>
                <c:pt idx="841">
                  <c:v>532142</c:v>
                </c:pt>
                <c:pt idx="842">
                  <c:v>532180</c:v>
                </c:pt>
                <c:pt idx="843">
                  <c:v>532220</c:v>
                </c:pt>
                <c:pt idx="844">
                  <c:v>532257</c:v>
                </c:pt>
                <c:pt idx="845">
                  <c:v>532295</c:v>
                </c:pt>
                <c:pt idx="846">
                  <c:v>532339</c:v>
                </c:pt>
                <c:pt idx="847">
                  <c:v>532377</c:v>
                </c:pt>
                <c:pt idx="848">
                  <c:v>532419</c:v>
                </c:pt>
                <c:pt idx="849">
                  <c:v>532457</c:v>
                </c:pt>
                <c:pt idx="850">
                  <c:v>532501</c:v>
                </c:pt>
                <c:pt idx="851">
                  <c:v>532542</c:v>
                </c:pt>
                <c:pt idx="852">
                  <c:v>532583</c:v>
                </c:pt>
                <c:pt idx="853">
                  <c:v>532621</c:v>
                </c:pt>
                <c:pt idx="854">
                  <c:v>532664</c:v>
                </c:pt>
                <c:pt idx="855">
                  <c:v>532706</c:v>
                </c:pt>
                <c:pt idx="856">
                  <c:v>532746</c:v>
                </c:pt>
                <c:pt idx="857">
                  <c:v>532787</c:v>
                </c:pt>
                <c:pt idx="858">
                  <c:v>532825</c:v>
                </c:pt>
                <c:pt idx="859">
                  <c:v>532866</c:v>
                </c:pt>
                <c:pt idx="860">
                  <c:v>532906</c:v>
                </c:pt>
                <c:pt idx="861">
                  <c:v>532951</c:v>
                </c:pt>
                <c:pt idx="862">
                  <c:v>532993</c:v>
                </c:pt>
                <c:pt idx="863">
                  <c:v>533037</c:v>
                </c:pt>
                <c:pt idx="864">
                  <c:v>533080</c:v>
                </c:pt>
                <c:pt idx="865">
                  <c:v>533121</c:v>
                </c:pt>
                <c:pt idx="866">
                  <c:v>533162</c:v>
                </c:pt>
                <c:pt idx="867">
                  <c:v>533204</c:v>
                </c:pt>
                <c:pt idx="868">
                  <c:v>533249</c:v>
                </c:pt>
                <c:pt idx="869">
                  <c:v>533296</c:v>
                </c:pt>
                <c:pt idx="870">
                  <c:v>533340</c:v>
                </c:pt>
                <c:pt idx="871">
                  <c:v>533382</c:v>
                </c:pt>
                <c:pt idx="872">
                  <c:v>533424</c:v>
                </c:pt>
                <c:pt idx="873">
                  <c:v>533466</c:v>
                </c:pt>
                <c:pt idx="874">
                  <c:v>533510</c:v>
                </c:pt>
                <c:pt idx="875">
                  <c:v>533552</c:v>
                </c:pt>
                <c:pt idx="876">
                  <c:v>533596</c:v>
                </c:pt>
                <c:pt idx="877">
                  <c:v>533639</c:v>
                </c:pt>
                <c:pt idx="878">
                  <c:v>533682</c:v>
                </c:pt>
                <c:pt idx="879">
                  <c:v>533725</c:v>
                </c:pt>
                <c:pt idx="880">
                  <c:v>533766</c:v>
                </c:pt>
                <c:pt idx="881">
                  <c:v>533809</c:v>
                </c:pt>
                <c:pt idx="882">
                  <c:v>533848</c:v>
                </c:pt>
                <c:pt idx="883">
                  <c:v>533883</c:v>
                </c:pt>
                <c:pt idx="884">
                  <c:v>533921</c:v>
                </c:pt>
                <c:pt idx="885">
                  <c:v>533967</c:v>
                </c:pt>
                <c:pt idx="886">
                  <c:v>534009</c:v>
                </c:pt>
                <c:pt idx="887">
                  <c:v>534050</c:v>
                </c:pt>
                <c:pt idx="888">
                  <c:v>534092</c:v>
                </c:pt>
                <c:pt idx="889">
                  <c:v>534132</c:v>
                </c:pt>
                <c:pt idx="890">
                  <c:v>534173</c:v>
                </c:pt>
                <c:pt idx="891">
                  <c:v>534218</c:v>
                </c:pt>
                <c:pt idx="892">
                  <c:v>534258</c:v>
                </c:pt>
                <c:pt idx="893">
                  <c:v>534301</c:v>
                </c:pt>
                <c:pt idx="894">
                  <c:v>534342</c:v>
                </c:pt>
                <c:pt idx="895">
                  <c:v>534383</c:v>
                </c:pt>
                <c:pt idx="896">
                  <c:v>534425</c:v>
                </c:pt>
                <c:pt idx="897">
                  <c:v>534466</c:v>
                </c:pt>
                <c:pt idx="898">
                  <c:v>534507</c:v>
                </c:pt>
                <c:pt idx="899">
                  <c:v>534556</c:v>
                </c:pt>
                <c:pt idx="900">
                  <c:v>534595</c:v>
                </c:pt>
                <c:pt idx="901">
                  <c:v>534639</c:v>
                </c:pt>
                <c:pt idx="902">
                  <c:v>534678</c:v>
                </c:pt>
                <c:pt idx="903">
                  <c:v>534722</c:v>
                </c:pt>
                <c:pt idx="904">
                  <c:v>534766</c:v>
                </c:pt>
                <c:pt idx="905">
                  <c:v>534804</c:v>
                </c:pt>
                <c:pt idx="906">
                  <c:v>534843</c:v>
                </c:pt>
                <c:pt idx="907">
                  <c:v>534884</c:v>
                </c:pt>
                <c:pt idx="908">
                  <c:v>534922</c:v>
                </c:pt>
                <c:pt idx="909">
                  <c:v>534964</c:v>
                </c:pt>
                <c:pt idx="910">
                  <c:v>535004</c:v>
                </c:pt>
                <c:pt idx="911">
                  <c:v>535039</c:v>
                </c:pt>
                <c:pt idx="912">
                  <c:v>535081</c:v>
                </c:pt>
                <c:pt idx="913">
                  <c:v>535121</c:v>
                </c:pt>
                <c:pt idx="914">
                  <c:v>535163</c:v>
                </c:pt>
                <c:pt idx="915">
                  <c:v>535205</c:v>
                </c:pt>
                <c:pt idx="916">
                  <c:v>535245</c:v>
                </c:pt>
                <c:pt idx="917">
                  <c:v>535286</c:v>
                </c:pt>
                <c:pt idx="918">
                  <c:v>535324</c:v>
                </c:pt>
                <c:pt idx="919">
                  <c:v>535362</c:v>
                </c:pt>
                <c:pt idx="920">
                  <c:v>535405</c:v>
                </c:pt>
                <c:pt idx="921">
                  <c:v>535443</c:v>
                </c:pt>
                <c:pt idx="922">
                  <c:v>535483</c:v>
                </c:pt>
                <c:pt idx="923">
                  <c:v>535525</c:v>
                </c:pt>
                <c:pt idx="924">
                  <c:v>535563</c:v>
                </c:pt>
                <c:pt idx="925">
                  <c:v>535601</c:v>
                </c:pt>
                <c:pt idx="926">
                  <c:v>535643</c:v>
                </c:pt>
                <c:pt idx="927">
                  <c:v>535684</c:v>
                </c:pt>
                <c:pt idx="928">
                  <c:v>535723</c:v>
                </c:pt>
                <c:pt idx="929">
                  <c:v>535761</c:v>
                </c:pt>
                <c:pt idx="930">
                  <c:v>535799</c:v>
                </c:pt>
                <c:pt idx="931">
                  <c:v>535837</c:v>
                </c:pt>
                <c:pt idx="932">
                  <c:v>535876</c:v>
                </c:pt>
                <c:pt idx="933">
                  <c:v>535916</c:v>
                </c:pt>
                <c:pt idx="934">
                  <c:v>535955</c:v>
                </c:pt>
                <c:pt idx="935">
                  <c:v>535996</c:v>
                </c:pt>
                <c:pt idx="936">
                  <c:v>536035</c:v>
                </c:pt>
                <c:pt idx="937">
                  <c:v>536074</c:v>
                </c:pt>
                <c:pt idx="938">
                  <c:v>536114</c:v>
                </c:pt>
                <c:pt idx="939">
                  <c:v>536156</c:v>
                </c:pt>
                <c:pt idx="940">
                  <c:v>536195</c:v>
                </c:pt>
                <c:pt idx="941">
                  <c:v>536236</c:v>
                </c:pt>
                <c:pt idx="942">
                  <c:v>536272</c:v>
                </c:pt>
                <c:pt idx="943">
                  <c:v>536312</c:v>
                </c:pt>
                <c:pt idx="944">
                  <c:v>536355</c:v>
                </c:pt>
                <c:pt idx="945">
                  <c:v>536389</c:v>
                </c:pt>
                <c:pt idx="946">
                  <c:v>536431</c:v>
                </c:pt>
                <c:pt idx="947">
                  <c:v>536467</c:v>
                </c:pt>
                <c:pt idx="948">
                  <c:v>536506</c:v>
                </c:pt>
                <c:pt idx="949">
                  <c:v>536548</c:v>
                </c:pt>
                <c:pt idx="950">
                  <c:v>536586</c:v>
                </c:pt>
                <c:pt idx="951">
                  <c:v>536624</c:v>
                </c:pt>
                <c:pt idx="952">
                  <c:v>536660</c:v>
                </c:pt>
                <c:pt idx="953">
                  <c:v>536700</c:v>
                </c:pt>
                <c:pt idx="954">
                  <c:v>536733</c:v>
                </c:pt>
                <c:pt idx="955">
                  <c:v>536769</c:v>
                </c:pt>
                <c:pt idx="956">
                  <c:v>536804</c:v>
                </c:pt>
                <c:pt idx="957">
                  <c:v>536843</c:v>
                </c:pt>
                <c:pt idx="958">
                  <c:v>536883</c:v>
                </c:pt>
                <c:pt idx="959">
                  <c:v>536920</c:v>
                </c:pt>
                <c:pt idx="960">
                  <c:v>536953</c:v>
                </c:pt>
                <c:pt idx="961">
                  <c:v>536991</c:v>
                </c:pt>
                <c:pt idx="962">
                  <c:v>537025</c:v>
                </c:pt>
                <c:pt idx="963">
                  <c:v>537064</c:v>
                </c:pt>
                <c:pt idx="964">
                  <c:v>537100</c:v>
                </c:pt>
                <c:pt idx="965">
                  <c:v>537137</c:v>
                </c:pt>
                <c:pt idx="966">
                  <c:v>537172</c:v>
                </c:pt>
                <c:pt idx="967">
                  <c:v>537209</c:v>
                </c:pt>
                <c:pt idx="968">
                  <c:v>537249</c:v>
                </c:pt>
                <c:pt idx="969">
                  <c:v>537285</c:v>
                </c:pt>
                <c:pt idx="970">
                  <c:v>537324</c:v>
                </c:pt>
                <c:pt idx="971">
                  <c:v>537361</c:v>
                </c:pt>
                <c:pt idx="972">
                  <c:v>537401</c:v>
                </c:pt>
                <c:pt idx="973">
                  <c:v>537440</c:v>
                </c:pt>
                <c:pt idx="974">
                  <c:v>537475</c:v>
                </c:pt>
                <c:pt idx="975">
                  <c:v>537514</c:v>
                </c:pt>
                <c:pt idx="976">
                  <c:v>537552</c:v>
                </c:pt>
                <c:pt idx="977">
                  <c:v>537588</c:v>
                </c:pt>
                <c:pt idx="978">
                  <c:v>537624</c:v>
                </c:pt>
                <c:pt idx="979">
                  <c:v>537664</c:v>
                </c:pt>
                <c:pt idx="980">
                  <c:v>537702</c:v>
                </c:pt>
                <c:pt idx="981">
                  <c:v>537745</c:v>
                </c:pt>
                <c:pt idx="982">
                  <c:v>537787</c:v>
                </c:pt>
                <c:pt idx="983">
                  <c:v>537822</c:v>
                </c:pt>
                <c:pt idx="984">
                  <c:v>537862</c:v>
                </c:pt>
                <c:pt idx="985">
                  <c:v>537900</c:v>
                </c:pt>
                <c:pt idx="986">
                  <c:v>537940</c:v>
                </c:pt>
                <c:pt idx="987">
                  <c:v>537977</c:v>
                </c:pt>
                <c:pt idx="988">
                  <c:v>538013</c:v>
                </c:pt>
                <c:pt idx="989">
                  <c:v>538052</c:v>
                </c:pt>
                <c:pt idx="990">
                  <c:v>538093</c:v>
                </c:pt>
                <c:pt idx="991">
                  <c:v>538136</c:v>
                </c:pt>
                <c:pt idx="992">
                  <c:v>538173</c:v>
                </c:pt>
                <c:pt idx="993">
                  <c:v>538214</c:v>
                </c:pt>
                <c:pt idx="994">
                  <c:v>538249</c:v>
                </c:pt>
                <c:pt idx="995">
                  <c:v>538292</c:v>
                </c:pt>
                <c:pt idx="996">
                  <c:v>538334</c:v>
                </c:pt>
                <c:pt idx="997">
                  <c:v>538373</c:v>
                </c:pt>
                <c:pt idx="998">
                  <c:v>538415</c:v>
                </c:pt>
                <c:pt idx="999">
                  <c:v>538452</c:v>
                </c:pt>
              </c:numCache>
            </c:numRef>
          </c:val>
          <c:smooth val="0"/>
          <c:extLst>
            <c:ext xmlns:c16="http://schemas.microsoft.com/office/drawing/2014/chart" uri="{C3380CC4-5D6E-409C-BE32-E72D297353CC}">
              <c16:uniqueId val="{00000003-0F94-40A6-899E-04557D0D6335}"/>
            </c:ext>
          </c:extLst>
        </c:ser>
        <c:ser>
          <c:idx val="4"/>
          <c:order val="4"/>
          <c:tx>
            <c:strRef>
              <c:f>'65'!$G$1</c:f>
              <c:strCache>
                <c:ptCount val="1"/>
                <c:pt idx="0">
                  <c:v>75%</c:v>
                </c:pt>
              </c:strCache>
            </c:strRef>
          </c:tx>
          <c:spPr>
            <a:ln w="28575" cap="rnd">
              <a:solidFill>
                <a:schemeClr val="accent5"/>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G$2:$G$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2</c:v>
                </c:pt>
                <c:pt idx="313">
                  <c:v>423448</c:v>
                </c:pt>
                <c:pt idx="314">
                  <c:v>427517</c:v>
                </c:pt>
                <c:pt idx="315">
                  <c:v>431633</c:v>
                </c:pt>
                <c:pt idx="316">
                  <c:v>435763</c:v>
                </c:pt>
                <c:pt idx="317">
                  <c:v>439963</c:v>
                </c:pt>
                <c:pt idx="318">
                  <c:v>444102</c:v>
                </c:pt>
                <c:pt idx="319">
                  <c:v>448194</c:v>
                </c:pt>
                <c:pt idx="320">
                  <c:v>452207</c:v>
                </c:pt>
                <c:pt idx="321">
                  <c:v>456137</c:v>
                </c:pt>
                <c:pt idx="322">
                  <c:v>459933</c:v>
                </c:pt>
                <c:pt idx="323">
                  <c:v>463626</c:v>
                </c:pt>
                <c:pt idx="324">
                  <c:v>467215</c:v>
                </c:pt>
                <c:pt idx="325">
                  <c:v>470600</c:v>
                </c:pt>
                <c:pt idx="326">
                  <c:v>473839</c:v>
                </c:pt>
                <c:pt idx="327">
                  <c:v>476887</c:v>
                </c:pt>
                <c:pt idx="328">
                  <c:v>479712</c:v>
                </c:pt>
                <c:pt idx="329">
                  <c:v>482330</c:v>
                </c:pt>
                <c:pt idx="330">
                  <c:v>484761</c:v>
                </c:pt>
                <c:pt idx="331">
                  <c:v>487023</c:v>
                </c:pt>
                <c:pt idx="332">
                  <c:v>489059</c:v>
                </c:pt>
                <c:pt idx="333">
                  <c:v>490913</c:v>
                </c:pt>
                <c:pt idx="334">
                  <c:v>492561</c:v>
                </c:pt>
                <c:pt idx="335">
                  <c:v>494024</c:v>
                </c:pt>
                <c:pt idx="336">
                  <c:v>495316</c:v>
                </c:pt>
                <c:pt idx="337">
                  <c:v>496423</c:v>
                </c:pt>
                <c:pt idx="338">
                  <c:v>497138</c:v>
                </c:pt>
                <c:pt idx="339">
                  <c:v>497764</c:v>
                </c:pt>
                <c:pt idx="340">
                  <c:v>498312</c:v>
                </c:pt>
                <c:pt idx="341">
                  <c:v>498810</c:v>
                </c:pt>
                <c:pt idx="342">
                  <c:v>499250</c:v>
                </c:pt>
                <c:pt idx="343">
                  <c:v>499752</c:v>
                </c:pt>
                <c:pt idx="344">
                  <c:v>500233</c:v>
                </c:pt>
                <c:pt idx="345">
                  <c:v>500631</c:v>
                </c:pt>
                <c:pt idx="346">
                  <c:v>500980</c:v>
                </c:pt>
                <c:pt idx="347">
                  <c:v>501278</c:v>
                </c:pt>
                <c:pt idx="348">
                  <c:v>501539</c:v>
                </c:pt>
                <c:pt idx="349">
                  <c:v>501770</c:v>
                </c:pt>
                <c:pt idx="350">
                  <c:v>501986</c:v>
                </c:pt>
                <c:pt idx="351">
                  <c:v>502196</c:v>
                </c:pt>
                <c:pt idx="352">
                  <c:v>502377</c:v>
                </c:pt>
                <c:pt idx="353">
                  <c:v>502544</c:v>
                </c:pt>
                <c:pt idx="354">
                  <c:v>502700</c:v>
                </c:pt>
                <c:pt idx="355">
                  <c:v>502843</c:v>
                </c:pt>
                <c:pt idx="356">
                  <c:v>502964</c:v>
                </c:pt>
                <c:pt idx="357">
                  <c:v>503076</c:v>
                </c:pt>
                <c:pt idx="358">
                  <c:v>503177</c:v>
                </c:pt>
                <c:pt idx="359">
                  <c:v>503265</c:v>
                </c:pt>
                <c:pt idx="360">
                  <c:v>503354</c:v>
                </c:pt>
                <c:pt idx="361">
                  <c:v>503435</c:v>
                </c:pt>
                <c:pt idx="362">
                  <c:v>503507</c:v>
                </c:pt>
                <c:pt idx="363">
                  <c:v>503574</c:v>
                </c:pt>
                <c:pt idx="364">
                  <c:v>503635</c:v>
                </c:pt>
                <c:pt idx="365">
                  <c:v>503693</c:v>
                </c:pt>
                <c:pt idx="366">
                  <c:v>503749</c:v>
                </c:pt>
                <c:pt idx="367">
                  <c:v>503798</c:v>
                </c:pt>
                <c:pt idx="368">
                  <c:v>503843</c:v>
                </c:pt>
                <c:pt idx="369">
                  <c:v>503889</c:v>
                </c:pt>
                <c:pt idx="370">
                  <c:v>503926</c:v>
                </c:pt>
                <c:pt idx="371">
                  <c:v>503969</c:v>
                </c:pt>
                <c:pt idx="372">
                  <c:v>504004</c:v>
                </c:pt>
                <c:pt idx="373">
                  <c:v>504040</c:v>
                </c:pt>
                <c:pt idx="374">
                  <c:v>504070</c:v>
                </c:pt>
                <c:pt idx="375">
                  <c:v>504097</c:v>
                </c:pt>
                <c:pt idx="376">
                  <c:v>504125</c:v>
                </c:pt>
                <c:pt idx="377">
                  <c:v>504156</c:v>
                </c:pt>
                <c:pt idx="378">
                  <c:v>504182</c:v>
                </c:pt>
                <c:pt idx="379">
                  <c:v>504212</c:v>
                </c:pt>
                <c:pt idx="380">
                  <c:v>504235</c:v>
                </c:pt>
                <c:pt idx="381">
                  <c:v>504258</c:v>
                </c:pt>
                <c:pt idx="382">
                  <c:v>504280</c:v>
                </c:pt>
                <c:pt idx="383">
                  <c:v>504302</c:v>
                </c:pt>
                <c:pt idx="384">
                  <c:v>504327</c:v>
                </c:pt>
                <c:pt idx="385">
                  <c:v>504349</c:v>
                </c:pt>
                <c:pt idx="386">
                  <c:v>504368</c:v>
                </c:pt>
                <c:pt idx="387">
                  <c:v>504388</c:v>
                </c:pt>
                <c:pt idx="388">
                  <c:v>504409</c:v>
                </c:pt>
                <c:pt idx="389">
                  <c:v>504430</c:v>
                </c:pt>
                <c:pt idx="390">
                  <c:v>504450</c:v>
                </c:pt>
                <c:pt idx="391">
                  <c:v>504468</c:v>
                </c:pt>
                <c:pt idx="392">
                  <c:v>504489</c:v>
                </c:pt>
                <c:pt idx="393">
                  <c:v>504509</c:v>
                </c:pt>
                <c:pt idx="394">
                  <c:v>504527</c:v>
                </c:pt>
                <c:pt idx="395">
                  <c:v>504548</c:v>
                </c:pt>
                <c:pt idx="396">
                  <c:v>504568</c:v>
                </c:pt>
                <c:pt idx="397">
                  <c:v>504588</c:v>
                </c:pt>
                <c:pt idx="398">
                  <c:v>504604</c:v>
                </c:pt>
                <c:pt idx="399">
                  <c:v>504623</c:v>
                </c:pt>
                <c:pt idx="400">
                  <c:v>504638</c:v>
                </c:pt>
                <c:pt idx="401">
                  <c:v>504656</c:v>
                </c:pt>
                <c:pt idx="402">
                  <c:v>504674</c:v>
                </c:pt>
                <c:pt idx="403">
                  <c:v>504694</c:v>
                </c:pt>
                <c:pt idx="404">
                  <c:v>504712</c:v>
                </c:pt>
                <c:pt idx="405">
                  <c:v>504728</c:v>
                </c:pt>
                <c:pt idx="406">
                  <c:v>504746</c:v>
                </c:pt>
                <c:pt idx="407">
                  <c:v>504764</c:v>
                </c:pt>
                <c:pt idx="408">
                  <c:v>504783</c:v>
                </c:pt>
                <c:pt idx="409">
                  <c:v>504800</c:v>
                </c:pt>
                <c:pt idx="410">
                  <c:v>504816</c:v>
                </c:pt>
                <c:pt idx="411">
                  <c:v>504832</c:v>
                </c:pt>
                <c:pt idx="412">
                  <c:v>504850</c:v>
                </c:pt>
                <c:pt idx="413">
                  <c:v>504866</c:v>
                </c:pt>
                <c:pt idx="414">
                  <c:v>504884</c:v>
                </c:pt>
                <c:pt idx="415">
                  <c:v>504902</c:v>
                </c:pt>
                <c:pt idx="416">
                  <c:v>504918</c:v>
                </c:pt>
                <c:pt idx="417">
                  <c:v>504934</c:v>
                </c:pt>
                <c:pt idx="418">
                  <c:v>504952</c:v>
                </c:pt>
                <c:pt idx="419">
                  <c:v>504970</c:v>
                </c:pt>
                <c:pt idx="420">
                  <c:v>504986</c:v>
                </c:pt>
                <c:pt idx="421">
                  <c:v>505001</c:v>
                </c:pt>
                <c:pt idx="422">
                  <c:v>505018</c:v>
                </c:pt>
                <c:pt idx="423">
                  <c:v>505035</c:v>
                </c:pt>
                <c:pt idx="424">
                  <c:v>505052</c:v>
                </c:pt>
                <c:pt idx="425">
                  <c:v>505070</c:v>
                </c:pt>
                <c:pt idx="426">
                  <c:v>505087</c:v>
                </c:pt>
                <c:pt idx="427">
                  <c:v>505103</c:v>
                </c:pt>
                <c:pt idx="428">
                  <c:v>505120</c:v>
                </c:pt>
                <c:pt idx="429">
                  <c:v>505138</c:v>
                </c:pt>
                <c:pt idx="430">
                  <c:v>505156</c:v>
                </c:pt>
                <c:pt idx="431">
                  <c:v>505174</c:v>
                </c:pt>
                <c:pt idx="432">
                  <c:v>505190</c:v>
                </c:pt>
                <c:pt idx="433">
                  <c:v>505206</c:v>
                </c:pt>
                <c:pt idx="434">
                  <c:v>505222</c:v>
                </c:pt>
                <c:pt idx="435">
                  <c:v>505241</c:v>
                </c:pt>
                <c:pt idx="436">
                  <c:v>505258</c:v>
                </c:pt>
                <c:pt idx="437">
                  <c:v>505276</c:v>
                </c:pt>
                <c:pt idx="438">
                  <c:v>505293</c:v>
                </c:pt>
                <c:pt idx="439">
                  <c:v>505312</c:v>
                </c:pt>
                <c:pt idx="440">
                  <c:v>505330</c:v>
                </c:pt>
                <c:pt idx="441">
                  <c:v>505347</c:v>
                </c:pt>
                <c:pt idx="442">
                  <c:v>505363</c:v>
                </c:pt>
                <c:pt idx="443">
                  <c:v>505379</c:v>
                </c:pt>
                <c:pt idx="444">
                  <c:v>505396</c:v>
                </c:pt>
                <c:pt idx="445">
                  <c:v>505412</c:v>
                </c:pt>
                <c:pt idx="446">
                  <c:v>505430</c:v>
                </c:pt>
                <c:pt idx="447">
                  <c:v>505445</c:v>
                </c:pt>
                <c:pt idx="448">
                  <c:v>505462</c:v>
                </c:pt>
                <c:pt idx="449">
                  <c:v>505477</c:v>
                </c:pt>
                <c:pt idx="450">
                  <c:v>505494</c:v>
                </c:pt>
                <c:pt idx="451">
                  <c:v>505510</c:v>
                </c:pt>
                <c:pt idx="452">
                  <c:v>505528</c:v>
                </c:pt>
                <c:pt idx="453">
                  <c:v>505545</c:v>
                </c:pt>
                <c:pt idx="454">
                  <c:v>505561</c:v>
                </c:pt>
                <c:pt idx="455">
                  <c:v>505577</c:v>
                </c:pt>
                <c:pt idx="456">
                  <c:v>505594</c:v>
                </c:pt>
                <c:pt idx="457">
                  <c:v>505611</c:v>
                </c:pt>
                <c:pt idx="458">
                  <c:v>505626</c:v>
                </c:pt>
                <c:pt idx="459">
                  <c:v>505644</c:v>
                </c:pt>
                <c:pt idx="460">
                  <c:v>505661</c:v>
                </c:pt>
                <c:pt idx="461">
                  <c:v>505678</c:v>
                </c:pt>
                <c:pt idx="462">
                  <c:v>505695</c:v>
                </c:pt>
                <c:pt idx="463">
                  <c:v>505709</c:v>
                </c:pt>
                <c:pt idx="464">
                  <c:v>505725</c:v>
                </c:pt>
                <c:pt idx="465">
                  <c:v>505744</c:v>
                </c:pt>
                <c:pt idx="466">
                  <c:v>505762</c:v>
                </c:pt>
                <c:pt idx="467">
                  <c:v>505779</c:v>
                </c:pt>
                <c:pt idx="468">
                  <c:v>505798</c:v>
                </c:pt>
                <c:pt idx="469">
                  <c:v>505814</c:v>
                </c:pt>
                <c:pt idx="470">
                  <c:v>505832</c:v>
                </c:pt>
                <c:pt idx="471">
                  <c:v>505845</c:v>
                </c:pt>
                <c:pt idx="472">
                  <c:v>505863</c:v>
                </c:pt>
                <c:pt idx="473">
                  <c:v>505878</c:v>
                </c:pt>
                <c:pt idx="474">
                  <c:v>505895</c:v>
                </c:pt>
                <c:pt idx="475">
                  <c:v>505911</c:v>
                </c:pt>
                <c:pt idx="476">
                  <c:v>505928</c:v>
                </c:pt>
                <c:pt idx="477">
                  <c:v>505946</c:v>
                </c:pt>
                <c:pt idx="478">
                  <c:v>505963</c:v>
                </c:pt>
                <c:pt idx="479">
                  <c:v>505982</c:v>
                </c:pt>
                <c:pt idx="480">
                  <c:v>505999</c:v>
                </c:pt>
                <c:pt idx="481">
                  <c:v>506015</c:v>
                </c:pt>
                <c:pt idx="482">
                  <c:v>506032</c:v>
                </c:pt>
                <c:pt idx="483">
                  <c:v>506051</c:v>
                </c:pt>
                <c:pt idx="484">
                  <c:v>506069</c:v>
                </c:pt>
                <c:pt idx="485">
                  <c:v>506087</c:v>
                </c:pt>
                <c:pt idx="486">
                  <c:v>506101</c:v>
                </c:pt>
                <c:pt idx="487">
                  <c:v>506118</c:v>
                </c:pt>
                <c:pt idx="488">
                  <c:v>506136</c:v>
                </c:pt>
                <c:pt idx="489">
                  <c:v>506151</c:v>
                </c:pt>
                <c:pt idx="490">
                  <c:v>506172</c:v>
                </c:pt>
                <c:pt idx="491">
                  <c:v>506188</c:v>
                </c:pt>
                <c:pt idx="492">
                  <c:v>506203</c:v>
                </c:pt>
                <c:pt idx="493">
                  <c:v>506220</c:v>
                </c:pt>
                <c:pt idx="494">
                  <c:v>506235</c:v>
                </c:pt>
                <c:pt idx="495">
                  <c:v>506255</c:v>
                </c:pt>
                <c:pt idx="496">
                  <c:v>506272</c:v>
                </c:pt>
                <c:pt idx="497">
                  <c:v>506287</c:v>
                </c:pt>
                <c:pt idx="498">
                  <c:v>506302</c:v>
                </c:pt>
                <c:pt idx="499">
                  <c:v>506321</c:v>
                </c:pt>
                <c:pt idx="500">
                  <c:v>506337</c:v>
                </c:pt>
                <c:pt idx="501">
                  <c:v>506356</c:v>
                </c:pt>
                <c:pt idx="502">
                  <c:v>506372</c:v>
                </c:pt>
                <c:pt idx="503">
                  <c:v>506392</c:v>
                </c:pt>
                <c:pt idx="504">
                  <c:v>506410</c:v>
                </c:pt>
                <c:pt idx="505">
                  <c:v>506426</c:v>
                </c:pt>
                <c:pt idx="506">
                  <c:v>506444</c:v>
                </c:pt>
                <c:pt idx="507">
                  <c:v>506459</c:v>
                </c:pt>
                <c:pt idx="508">
                  <c:v>506476</c:v>
                </c:pt>
                <c:pt idx="509">
                  <c:v>506491</c:v>
                </c:pt>
                <c:pt idx="510">
                  <c:v>506509</c:v>
                </c:pt>
                <c:pt idx="511">
                  <c:v>506525</c:v>
                </c:pt>
                <c:pt idx="512">
                  <c:v>506543</c:v>
                </c:pt>
                <c:pt idx="513">
                  <c:v>506562</c:v>
                </c:pt>
                <c:pt idx="514">
                  <c:v>506579</c:v>
                </c:pt>
                <c:pt idx="515">
                  <c:v>506595</c:v>
                </c:pt>
                <c:pt idx="516">
                  <c:v>506613</c:v>
                </c:pt>
                <c:pt idx="517">
                  <c:v>506632</c:v>
                </c:pt>
                <c:pt idx="518">
                  <c:v>506649</c:v>
                </c:pt>
                <c:pt idx="519">
                  <c:v>506665</c:v>
                </c:pt>
                <c:pt idx="520">
                  <c:v>506684</c:v>
                </c:pt>
                <c:pt idx="521">
                  <c:v>506701</c:v>
                </c:pt>
                <c:pt idx="522">
                  <c:v>506719</c:v>
                </c:pt>
                <c:pt idx="523">
                  <c:v>506735</c:v>
                </c:pt>
                <c:pt idx="524">
                  <c:v>506752</c:v>
                </c:pt>
                <c:pt idx="525">
                  <c:v>506769</c:v>
                </c:pt>
                <c:pt idx="526">
                  <c:v>506787</c:v>
                </c:pt>
                <c:pt idx="527">
                  <c:v>506809</c:v>
                </c:pt>
                <c:pt idx="528">
                  <c:v>506825</c:v>
                </c:pt>
                <c:pt idx="529">
                  <c:v>506841</c:v>
                </c:pt>
                <c:pt idx="530">
                  <c:v>506858</c:v>
                </c:pt>
                <c:pt idx="531">
                  <c:v>506874</c:v>
                </c:pt>
                <c:pt idx="532">
                  <c:v>506888</c:v>
                </c:pt>
                <c:pt idx="533">
                  <c:v>506904</c:v>
                </c:pt>
                <c:pt idx="534">
                  <c:v>506921</c:v>
                </c:pt>
                <c:pt idx="535">
                  <c:v>506938</c:v>
                </c:pt>
                <c:pt idx="536">
                  <c:v>506953</c:v>
                </c:pt>
                <c:pt idx="537">
                  <c:v>506969</c:v>
                </c:pt>
                <c:pt idx="538">
                  <c:v>506985</c:v>
                </c:pt>
                <c:pt idx="539">
                  <c:v>507003</c:v>
                </c:pt>
                <c:pt idx="540">
                  <c:v>507018</c:v>
                </c:pt>
                <c:pt idx="541">
                  <c:v>507033</c:v>
                </c:pt>
                <c:pt idx="542">
                  <c:v>507052</c:v>
                </c:pt>
                <c:pt idx="543">
                  <c:v>507069</c:v>
                </c:pt>
                <c:pt idx="544">
                  <c:v>507085</c:v>
                </c:pt>
                <c:pt idx="545">
                  <c:v>507101</c:v>
                </c:pt>
                <c:pt idx="546">
                  <c:v>507116</c:v>
                </c:pt>
                <c:pt idx="547">
                  <c:v>507132</c:v>
                </c:pt>
                <c:pt idx="548">
                  <c:v>507151</c:v>
                </c:pt>
                <c:pt idx="549">
                  <c:v>507169</c:v>
                </c:pt>
                <c:pt idx="550">
                  <c:v>507187</c:v>
                </c:pt>
                <c:pt idx="551">
                  <c:v>507204</c:v>
                </c:pt>
                <c:pt idx="552">
                  <c:v>507221</c:v>
                </c:pt>
                <c:pt idx="553">
                  <c:v>507238</c:v>
                </c:pt>
                <c:pt idx="554">
                  <c:v>507256</c:v>
                </c:pt>
                <c:pt idx="555">
                  <c:v>507274</c:v>
                </c:pt>
                <c:pt idx="556">
                  <c:v>507292</c:v>
                </c:pt>
                <c:pt idx="557">
                  <c:v>507307</c:v>
                </c:pt>
                <c:pt idx="558">
                  <c:v>507326</c:v>
                </c:pt>
                <c:pt idx="559">
                  <c:v>507342</c:v>
                </c:pt>
                <c:pt idx="560">
                  <c:v>507361</c:v>
                </c:pt>
                <c:pt idx="561">
                  <c:v>507379</c:v>
                </c:pt>
                <c:pt idx="562">
                  <c:v>507396</c:v>
                </c:pt>
                <c:pt idx="563">
                  <c:v>507411</c:v>
                </c:pt>
                <c:pt idx="564">
                  <c:v>507429</c:v>
                </c:pt>
                <c:pt idx="565">
                  <c:v>507446</c:v>
                </c:pt>
                <c:pt idx="566">
                  <c:v>507463</c:v>
                </c:pt>
                <c:pt idx="567">
                  <c:v>507477</c:v>
                </c:pt>
                <c:pt idx="568">
                  <c:v>507496</c:v>
                </c:pt>
                <c:pt idx="569">
                  <c:v>507511</c:v>
                </c:pt>
                <c:pt idx="570">
                  <c:v>507527</c:v>
                </c:pt>
                <c:pt idx="571">
                  <c:v>507543</c:v>
                </c:pt>
                <c:pt idx="572">
                  <c:v>507562</c:v>
                </c:pt>
                <c:pt idx="573">
                  <c:v>507578</c:v>
                </c:pt>
                <c:pt idx="574">
                  <c:v>507595</c:v>
                </c:pt>
                <c:pt idx="575">
                  <c:v>507614</c:v>
                </c:pt>
                <c:pt idx="576">
                  <c:v>507633</c:v>
                </c:pt>
                <c:pt idx="577">
                  <c:v>507650</c:v>
                </c:pt>
                <c:pt idx="578">
                  <c:v>507669</c:v>
                </c:pt>
                <c:pt idx="579">
                  <c:v>507687</c:v>
                </c:pt>
                <c:pt idx="580">
                  <c:v>507704</c:v>
                </c:pt>
                <c:pt idx="581">
                  <c:v>507720</c:v>
                </c:pt>
                <c:pt idx="582">
                  <c:v>507738</c:v>
                </c:pt>
                <c:pt idx="583">
                  <c:v>507756</c:v>
                </c:pt>
                <c:pt idx="584">
                  <c:v>507770</c:v>
                </c:pt>
                <c:pt idx="585">
                  <c:v>507787</c:v>
                </c:pt>
                <c:pt idx="586">
                  <c:v>507805</c:v>
                </c:pt>
                <c:pt idx="587">
                  <c:v>507821</c:v>
                </c:pt>
                <c:pt idx="588">
                  <c:v>507839</c:v>
                </c:pt>
                <c:pt idx="589">
                  <c:v>507859</c:v>
                </c:pt>
                <c:pt idx="590">
                  <c:v>507877</c:v>
                </c:pt>
                <c:pt idx="591">
                  <c:v>507895</c:v>
                </c:pt>
                <c:pt idx="592">
                  <c:v>507910</c:v>
                </c:pt>
                <c:pt idx="593">
                  <c:v>507925</c:v>
                </c:pt>
                <c:pt idx="594">
                  <c:v>507940</c:v>
                </c:pt>
                <c:pt idx="595">
                  <c:v>507955</c:v>
                </c:pt>
                <c:pt idx="596">
                  <c:v>507976</c:v>
                </c:pt>
                <c:pt idx="597">
                  <c:v>507992</c:v>
                </c:pt>
                <c:pt idx="598">
                  <c:v>508009</c:v>
                </c:pt>
                <c:pt idx="599">
                  <c:v>508026</c:v>
                </c:pt>
                <c:pt idx="600">
                  <c:v>508042</c:v>
                </c:pt>
                <c:pt idx="601">
                  <c:v>508059</c:v>
                </c:pt>
                <c:pt idx="602">
                  <c:v>508077</c:v>
                </c:pt>
                <c:pt idx="603">
                  <c:v>508093</c:v>
                </c:pt>
                <c:pt idx="604">
                  <c:v>508110</c:v>
                </c:pt>
                <c:pt idx="605">
                  <c:v>508125</c:v>
                </c:pt>
                <c:pt idx="606">
                  <c:v>508146</c:v>
                </c:pt>
                <c:pt idx="607">
                  <c:v>508163</c:v>
                </c:pt>
                <c:pt idx="608">
                  <c:v>508180</c:v>
                </c:pt>
                <c:pt idx="609">
                  <c:v>508199</c:v>
                </c:pt>
                <c:pt idx="610">
                  <c:v>508214</c:v>
                </c:pt>
                <c:pt idx="611">
                  <c:v>508229</c:v>
                </c:pt>
                <c:pt idx="612">
                  <c:v>508249</c:v>
                </c:pt>
                <c:pt idx="613">
                  <c:v>508266</c:v>
                </c:pt>
                <c:pt idx="614">
                  <c:v>508281</c:v>
                </c:pt>
                <c:pt idx="615">
                  <c:v>508299</c:v>
                </c:pt>
                <c:pt idx="616">
                  <c:v>508315</c:v>
                </c:pt>
                <c:pt idx="617">
                  <c:v>508332</c:v>
                </c:pt>
                <c:pt idx="618">
                  <c:v>508349</c:v>
                </c:pt>
                <c:pt idx="619">
                  <c:v>508366</c:v>
                </c:pt>
                <c:pt idx="620">
                  <c:v>508383</c:v>
                </c:pt>
                <c:pt idx="621">
                  <c:v>508400</c:v>
                </c:pt>
                <c:pt idx="622">
                  <c:v>508416</c:v>
                </c:pt>
                <c:pt idx="623">
                  <c:v>508432</c:v>
                </c:pt>
                <c:pt idx="624">
                  <c:v>508449</c:v>
                </c:pt>
                <c:pt idx="625">
                  <c:v>508463</c:v>
                </c:pt>
                <c:pt idx="626">
                  <c:v>508481</c:v>
                </c:pt>
                <c:pt idx="627">
                  <c:v>508496</c:v>
                </c:pt>
                <c:pt idx="628">
                  <c:v>508512</c:v>
                </c:pt>
                <c:pt idx="629">
                  <c:v>508529</c:v>
                </c:pt>
                <c:pt idx="630">
                  <c:v>508549</c:v>
                </c:pt>
                <c:pt idx="631">
                  <c:v>508563</c:v>
                </c:pt>
                <c:pt idx="632">
                  <c:v>508577</c:v>
                </c:pt>
                <c:pt idx="633">
                  <c:v>508595</c:v>
                </c:pt>
                <c:pt idx="634">
                  <c:v>508612</c:v>
                </c:pt>
                <c:pt idx="635">
                  <c:v>508628</c:v>
                </c:pt>
                <c:pt idx="636">
                  <c:v>508642</c:v>
                </c:pt>
                <c:pt idx="637">
                  <c:v>508660</c:v>
                </c:pt>
                <c:pt idx="638">
                  <c:v>508674</c:v>
                </c:pt>
                <c:pt idx="639">
                  <c:v>508691</c:v>
                </c:pt>
                <c:pt idx="640">
                  <c:v>508710</c:v>
                </c:pt>
                <c:pt idx="641">
                  <c:v>508729</c:v>
                </c:pt>
                <c:pt idx="642">
                  <c:v>508743</c:v>
                </c:pt>
                <c:pt idx="643">
                  <c:v>508757</c:v>
                </c:pt>
                <c:pt idx="644">
                  <c:v>508774</c:v>
                </c:pt>
                <c:pt idx="645">
                  <c:v>508790</c:v>
                </c:pt>
                <c:pt idx="646">
                  <c:v>508806</c:v>
                </c:pt>
                <c:pt idx="647">
                  <c:v>508821</c:v>
                </c:pt>
                <c:pt idx="648">
                  <c:v>508837</c:v>
                </c:pt>
                <c:pt idx="649">
                  <c:v>508852</c:v>
                </c:pt>
                <c:pt idx="650">
                  <c:v>508869</c:v>
                </c:pt>
                <c:pt idx="651">
                  <c:v>508884</c:v>
                </c:pt>
                <c:pt idx="652">
                  <c:v>508899</c:v>
                </c:pt>
                <c:pt idx="653">
                  <c:v>508915</c:v>
                </c:pt>
                <c:pt idx="654">
                  <c:v>508931</c:v>
                </c:pt>
                <c:pt idx="655">
                  <c:v>508949</c:v>
                </c:pt>
                <c:pt idx="656">
                  <c:v>508963</c:v>
                </c:pt>
                <c:pt idx="657">
                  <c:v>508979</c:v>
                </c:pt>
                <c:pt idx="658">
                  <c:v>508994</c:v>
                </c:pt>
                <c:pt idx="659">
                  <c:v>509012</c:v>
                </c:pt>
                <c:pt idx="660">
                  <c:v>509029</c:v>
                </c:pt>
                <c:pt idx="661">
                  <c:v>509046</c:v>
                </c:pt>
                <c:pt idx="662">
                  <c:v>509062</c:v>
                </c:pt>
                <c:pt idx="663">
                  <c:v>509077</c:v>
                </c:pt>
                <c:pt idx="664">
                  <c:v>509092</c:v>
                </c:pt>
                <c:pt idx="665">
                  <c:v>509108</c:v>
                </c:pt>
                <c:pt idx="666">
                  <c:v>509125</c:v>
                </c:pt>
                <c:pt idx="667">
                  <c:v>509140</c:v>
                </c:pt>
                <c:pt idx="668">
                  <c:v>509159</c:v>
                </c:pt>
                <c:pt idx="669">
                  <c:v>509176</c:v>
                </c:pt>
                <c:pt idx="670">
                  <c:v>509195</c:v>
                </c:pt>
                <c:pt idx="671">
                  <c:v>509210</c:v>
                </c:pt>
                <c:pt idx="672">
                  <c:v>509228</c:v>
                </c:pt>
                <c:pt idx="673">
                  <c:v>509244</c:v>
                </c:pt>
                <c:pt idx="674">
                  <c:v>509260</c:v>
                </c:pt>
                <c:pt idx="675">
                  <c:v>509276</c:v>
                </c:pt>
                <c:pt idx="676">
                  <c:v>509293</c:v>
                </c:pt>
                <c:pt idx="677">
                  <c:v>509307</c:v>
                </c:pt>
                <c:pt idx="678">
                  <c:v>509322</c:v>
                </c:pt>
                <c:pt idx="679">
                  <c:v>509337</c:v>
                </c:pt>
                <c:pt idx="680">
                  <c:v>509353</c:v>
                </c:pt>
                <c:pt idx="681">
                  <c:v>509367</c:v>
                </c:pt>
                <c:pt idx="682">
                  <c:v>509384</c:v>
                </c:pt>
                <c:pt idx="683">
                  <c:v>509401</c:v>
                </c:pt>
                <c:pt idx="684">
                  <c:v>509419</c:v>
                </c:pt>
                <c:pt idx="685">
                  <c:v>509436</c:v>
                </c:pt>
                <c:pt idx="686">
                  <c:v>509452</c:v>
                </c:pt>
                <c:pt idx="687">
                  <c:v>509468</c:v>
                </c:pt>
                <c:pt idx="688">
                  <c:v>509484</c:v>
                </c:pt>
                <c:pt idx="689">
                  <c:v>509503</c:v>
                </c:pt>
                <c:pt idx="690">
                  <c:v>509518</c:v>
                </c:pt>
                <c:pt idx="691">
                  <c:v>509535</c:v>
                </c:pt>
                <c:pt idx="692">
                  <c:v>509551</c:v>
                </c:pt>
                <c:pt idx="693">
                  <c:v>509567</c:v>
                </c:pt>
                <c:pt idx="694">
                  <c:v>509584</c:v>
                </c:pt>
                <c:pt idx="695">
                  <c:v>509600</c:v>
                </c:pt>
                <c:pt idx="696">
                  <c:v>509615</c:v>
                </c:pt>
                <c:pt idx="697">
                  <c:v>509631</c:v>
                </c:pt>
                <c:pt idx="698">
                  <c:v>509648</c:v>
                </c:pt>
                <c:pt idx="699">
                  <c:v>509667</c:v>
                </c:pt>
                <c:pt idx="700">
                  <c:v>509683</c:v>
                </c:pt>
                <c:pt idx="701">
                  <c:v>509703</c:v>
                </c:pt>
                <c:pt idx="702">
                  <c:v>509719</c:v>
                </c:pt>
                <c:pt idx="703">
                  <c:v>509736</c:v>
                </c:pt>
                <c:pt idx="704">
                  <c:v>509754</c:v>
                </c:pt>
                <c:pt idx="705">
                  <c:v>509773</c:v>
                </c:pt>
                <c:pt idx="706">
                  <c:v>509787</c:v>
                </c:pt>
                <c:pt idx="707">
                  <c:v>509806</c:v>
                </c:pt>
                <c:pt idx="708">
                  <c:v>509822</c:v>
                </c:pt>
                <c:pt idx="709">
                  <c:v>509839</c:v>
                </c:pt>
                <c:pt idx="710">
                  <c:v>509857</c:v>
                </c:pt>
                <c:pt idx="711">
                  <c:v>509874</c:v>
                </c:pt>
                <c:pt idx="712">
                  <c:v>509889</c:v>
                </c:pt>
                <c:pt idx="713">
                  <c:v>509908</c:v>
                </c:pt>
                <c:pt idx="714">
                  <c:v>509925</c:v>
                </c:pt>
                <c:pt idx="715">
                  <c:v>509939</c:v>
                </c:pt>
                <c:pt idx="716">
                  <c:v>509956</c:v>
                </c:pt>
                <c:pt idx="717">
                  <c:v>509975</c:v>
                </c:pt>
                <c:pt idx="718">
                  <c:v>509993</c:v>
                </c:pt>
                <c:pt idx="719">
                  <c:v>510010</c:v>
                </c:pt>
                <c:pt idx="720">
                  <c:v>510029</c:v>
                </c:pt>
                <c:pt idx="721">
                  <c:v>510045</c:v>
                </c:pt>
                <c:pt idx="722">
                  <c:v>510063</c:v>
                </c:pt>
                <c:pt idx="723">
                  <c:v>510082</c:v>
                </c:pt>
                <c:pt idx="724">
                  <c:v>510100</c:v>
                </c:pt>
                <c:pt idx="725">
                  <c:v>510117</c:v>
                </c:pt>
                <c:pt idx="726">
                  <c:v>510136</c:v>
                </c:pt>
                <c:pt idx="727">
                  <c:v>510155</c:v>
                </c:pt>
                <c:pt idx="728">
                  <c:v>510172</c:v>
                </c:pt>
                <c:pt idx="729">
                  <c:v>510188</c:v>
                </c:pt>
                <c:pt idx="730">
                  <c:v>510205</c:v>
                </c:pt>
                <c:pt idx="731">
                  <c:v>510224</c:v>
                </c:pt>
                <c:pt idx="732">
                  <c:v>510241</c:v>
                </c:pt>
                <c:pt idx="733">
                  <c:v>510255</c:v>
                </c:pt>
                <c:pt idx="734">
                  <c:v>510272</c:v>
                </c:pt>
                <c:pt idx="735">
                  <c:v>510291</c:v>
                </c:pt>
                <c:pt idx="736">
                  <c:v>510308</c:v>
                </c:pt>
                <c:pt idx="737">
                  <c:v>510325</c:v>
                </c:pt>
                <c:pt idx="738">
                  <c:v>510343</c:v>
                </c:pt>
                <c:pt idx="739">
                  <c:v>510362</c:v>
                </c:pt>
                <c:pt idx="740">
                  <c:v>510379</c:v>
                </c:pt>
                <c:pt idx="741">
                  <c:v>510397</c:v>
                </c:pt>
                <c:pt idx="742">
                  <c:v>510413</c:v>
                </c:pt>
                <c:pt idx="743">
                  <c:v>510430</c:v>
                </c:pt>
                <c:pt idx="744">
                  <c:v>510445</c:v>
                </c:pt>
                <c:pt idx="745">
                  <c:v>510462</c:v>
                </c:pt>
                <c:pt idx="746">
                  <c:v>510475</c:v>
                </c:pt>
                <c:pt idx="747">
                  <c:v>510492</c:v>
                </c:pt>
                <c:pt idx="748">
                  <c:v>510509</c:v>
                </c:pt>
                <c:pt idx="749">
                  <c:v>510526</c:v>
                </c:pt>
                <c:pt idx="750">
                  <c:v>510544</c:v>
                </c:pt>
                <c:pt idx="751">
                  <c:v>510562</c:v>
                </c:pt>
                <c:pt idx="752">
                  <c:v>510580</c:v>
                </c:pt>
                <c:pt idx="753">
                  <c:v>510596</c:v>
                </c:pt>
                <c:pt idx="754">
                  <c:v>510613</c:v>
                </c:pt>
                <c:pt idx="755">
                  <c:v>510628</c:v>
                </c:pt>
                <c:pt idx="756">
                  <c:v>510645</c:v>
                </c:pt>
                <c:pt idx="757">
                  <c:v>510661</c:v>
                </c:pt>
                <c:pt idx="758">
                  <c:v>510677</c:v>
                </c:pt>
                <c:pt idx="759">
                  <c:v>510693</c:v>
                </c:pt>
                <c:pt idx="760">
                  <c:v>510711</c:v>
                </c:pt>
                <c:pt idx="761">
                  <c:v>510733</c:v>
                </c:pt>
                <c:pt idx="762">
                  <c:v>510749</c:v>
                </c:pt>
                <c:pt idx="763">
                  <c:v>510767</c:v>
                </c:pt>
                <c:pt idx="764">
                  <c:v>510783</c:v>
                </c:pt>
                <c:pt idx="765">
                  <c:v>510799</c:v>
                </c:pt>
                <c:pt idx="766">
                  <c:v>510815</c:v>
                </c:pt>
                <c:pt idx="767">
                  <c:v>510832</c:v>
                </c:pt>
                <c:pt idx="768">
                  <c:v>510852</c:v>
                </c:pt>
                <c:pt idx="769">
                  <c:v>510868</c:v>
                </c:pt>
                <c:pt idx="770">
                  <c:v>510887</c:v>
                </c:pt>
                <c:pt idx="771">
                  <c:v>510903</c:v>
                </c:pt>
                <c:pt idx="772">
                  <c:v>510922</c:v>
                </c:pt>
                <c:pt idx="773">
                  <c:v>510940</c:v>
                </c:pt>
                <c:pt idx="774">
                  <c:v>510958</c:v>
                </c:pt>
                <c:pt idx="775">
                  <c:v>510975</c:v>
                </c:pt>
                <c:pt idx="776">
                  <c:v>510990</c:v>
                </c:pt>
                <c:pt idx="777">
                  <c:v>511011</c:v>
                </c:pt>
                <c:pt idx="778">
                  <c:v>511030</c:v>
                </c:pt>
                <c:pt idx="779">
                  <c:v>511048</c:v>
                </c:pt>
                <c:pt idx="780">
                  <c:v>511064</c:v>
                </c:pt>
                <c:pt idx="781">
                  <c:v>511083</c:v>
                </c:pt>
                <c:pt idx="782">
                  <c:v>511100</c:v>
                </c:pt>
                <c:pt idx="783">
                  <c:v>511122</c:v>
                </c:pt>
                <c:pt idx="784">
                  <c:v>511139</c:v>
                </c:pt>
                <c:pt idx="785">
                  <c:v>511156</c:v>
                </c:pt>
                <c:pt idx="786">
                  <c:v>511171</c:v>
                </c:pt>
                <c:pt idx="787">
                  <c:v>511191</c:v>
                </c:pt>
                <c:pt idx="788">
                  <c:v>511208</c:v>
                </c:pt>
                <c:pt idx="789">
                  <c:v>511223</c:v>
                </c:pt>
                <c:pt idx="790">
                  <c:v>511240</c:v>
                </c:pt>
                <c:pt idx="791">
                  <c:v>511258</c:v>
                </c:pt>
                <c:pt idx="792">
                  <c:v>511274</c:v>
                </c:pt>
                <c:pt idx="793">
                  <c:v>511290</c:v>
                </c:pt>
                <c:pt idx="794">
                  <c:v>511305</c:v>
                </c:pt>
                <c:pt idx="795">
                  <c:v>511321</c:v>
                </c:pt>
                <c:pt idx="796">
                  <c:v>511340</c:v>
                </c:pt>
                <c:pt idx="797">
                  <c:v>511360</c:v>
                </c:pt>
                <c:pt idx="798">
                  <c:v>511375</c:v>
                </c:pt>
                <c:pt idx="799">
                  <c:v>511394</c:v>
                </c:pt>
                <c:pt idx="800">
                  <c:v>511409</c:v>
                </c:pt>
                <c:pt idx="801">
                  <c:v>511427</c:v>
                </c:pt>
                <c:pt idx="802">
                  <c:v>511446</c:v>
                </c:pt>
                <c:pt idx="803">
                  <c:v>511464</c:v>
                </c:pt>
                <c:pt idx="804">
                  <c:v>511480</c:v>
                </c:pt>
                <c:pt idx="805">
                  <c:v>511498</c:v>
                </c:pt>
                <c:pt idx="806">
                  <c:v>511514</c:v>
                </c:pt>
                <c:pt idx="807">
                  <c:v>511528</c:v>
                </c:pt>
                <c:pt idx="808">
                  <c:v>511543</c:v>
                </c:pt>
                <c:pt idx="809">
                  <c:v>511560</c:v>
                </c:pt>
                <c:pt idx="810">
                  <c:v>511574</c:v>
                </c:pt>
                <c:pt idx="811">
                  <c:v>511589</c:v>
                </c:pt>
                <c:pt idx="812">
                  <c:v>511605</c:v>
                </c:pt>
                <c:pt idx="813">
                  <c:v>511622</c:v>
                </c:pt>
                <c:pt idx="814">
                  <c:v>511638</c:v>
                </c:pt>
                <c:pt idx="815">
                  <c:v>511651</c:v>
                </c:pt>
                <c:pt idx="816">
                  <c:v>511666</c:v>
                </c:pt>
                <c:pt idx="817">
                  <c:v>511683</c:v>
                </c:pt>
                <c:pt idx="818">
                  <c:v>511700</c:v>
                </c:pt>
                <c:pt idx="819">
                  <c:v>511715</c:v>
                </c:pt>
                <c:pt idx="820">
                  <c:v>511731</c:v>
                </c:pt>
                <c:pt idx="821">
                  <c:v>511745</c:v>
                </c:pt>
                <c:pt idx="822">
                  <c:v>511764</c:v>
                </c:pt>
                <c:pt idx="823">
                  <c:v>511780</c:v>
                </c:pt>
                <c:pt idx="824">
                  <c:v>511796</c:v>
                </c:pt>
                <c:pt idx="825">
                  <c:v>511814</c:v>
                </c:pt>
                <c:pt idx="826">
                  <c:v>511836</c:v>
                </c:pt>
                <c:pt idx="827">
                  <c:v>511852</c:v>
                </c:pt>
                <c:pt idx="828">
                  <c:v>511870</c:v>
                </c:pt>
                <c:pt idx="829">
                  <c:v>511888</c:v>
                </c:pt>
                <c:pt idx="830">
                  <c:v>511909</c:v>
                </c:pt>
                <c:pt idx="831">
                  <c:v>511927</c:v>
                </c:pt>
                <c:pt idx="832">
                  <c:v>511946</c:v>
                </c:pt>
                <c:pt idx="833">
                  <c:v>511961</c:v>
                </c:pt>
                <c:pt idx="834">
                  <c:v>511979</c:v>
                </c:pt>
                <c:pt idx="835">
                  <c:v>511997</c:v>
                </c:pt>
                <c:pt idx="836">
                  <c:v>512015</c:v>
                </c:pt>
                <c:pt idx="837">
                  <c:v>512031</c:v>
                </c:pt>
                <c:pt idx="838">
                  <c:v>512048</c:v>
                </c:pt>
                <c:pt idx="839">
                  <c:v>512064</c:v>
                </c:pt>
                <c:pt idx="840">
                  <c:v>512082</c:v>
                </c:pt>
                <c:pt idx="841">
                  <c:v>512101</c:v>
                </c:pt>
                <c:pt idx="842">
                  <c:v>512120</c:v>
                </c:pt>
                <c:pt idx="843">
                  <c:v>512135</c:v>
                </c:pt>
                <c:pt idx="844">
                  <c:v>512152</c:v>
                </c:pt>
                <c:pt idx="845">
                  <c:v>512170</c:v>
                </c:pt>
                <c:pt idx="846">
                  <c:v>512185</c:v>
                </c:pt>
                <c:pt idx="847">
                  <c:v>512202</c:v>
                </c:pt>
                <c:pt idx="848">
                  <c:v>512219</c:v>
                </c:pt>
                <c:pt idx="849">
                  <c:v>512236</c:v>
                </c:pt>
                <c:pt idx="850">
                  <c:v>512252</c:v>
                </c:pt>
                <c:pt idx="851">
                  <c:v>512268</c:v>
                </c:pt>
                <c:pt idx="852">
                  <c:v>512283</c:v>
                </c:pt>
                <c:pt idx="853">
                  <c:v>512300</c:v>
                </c:pt>
                <c:pt idx="854">
                  <c:v>512318</c:v>
                </c:pt>
                <c:pt idx="855">
                  <c:v>512336</c:v>
                </c:pt>
                <c:pt idx="856">
                  <c:v>512354</c:v>
                </c:pt>
                <c:pt idx="857">
                  <c:v>512371</c:v>
                </c:pt>
                <c:pt idx="858">
                  <c:v>512389</c:v>
                </c:pt>
                <c:pt idx="859">
                  <c:v>512405</c:v>
                </c:pt>
                <c:pt idx="860">
                  <c:v>512422</c:v>
                </c:pt>
                <c:pt idx="861">
                  <c:v>512438</c:v>
                </c:pt>
                <c:pt idx="862">
                  <c:v>512458</c:v>
                </c:pt>
                <c:pt idx="863">
                  <c:v>512475</c:v>
                </c:pt>
                <c:pt idx="864">
                  <c:v>512494</c:v>
                </c:pt>
                <c:pt idx="865">
                  <c:v>512512</c:v>
                </c:pt>
                <c:pt idx="866">
                  <c:v>512527</c:v>
                </c:pt>
                <c:pt idx="867">
                  <c:v>512547</c:v>
                </c:pt>
                <c:pt idx="868">
                  <c:v>512563</c:v>
                </c:pt>
                <c:pt idx="869">
                  <c:v>512580</c:v>
                </c:pt>
                <c:pt idx="870">
                  <c:v>512598</c:v>
                </c:pt>
                <c:pt idx="871">
                  <c:v>512615</c:v>
                </c:pt>
                <c:pt idx="872">
                  <c:v>512633</c:v>
                </c:pt>
                <c:pt idx="873">
                  <c:v>512652</c:v>
                </c:pt>
                <c:pt idx="874">
                  <c:v>512670</c:v>
                </c:pt>
                <c:pt idx="875">
                  <c:v>512684</c:v>
                </c:pt>
                <c:pt idx="876">
                  <c:v>512701</c:v>
                </c:pt>
                <c:pt idx="877">
                  <c:v>512719</c:v>
                </c:pt>
                <c:pt idx="878">
                  <c:v>512738</c:v>
                </c:pt>
                <c:pt idx="879">
                  <c:v>512753</c:v>
                </c:pt>
                <c:pt idx="880">
                  <c:v>512772</c:v>
                </c:pt>
                <c:pt idx="881">
                  <c:v>512785</c:v>
                </c:pt>
                <c:pt idx="882">
                  <c:v>512800</c:v>
                </c:pt>
                <c:pt idx="883">
                  <c:v>512819</c:v>
                </c:pt>
                <c:pt idx="884">
                  <c:v>512835</c:v>
                </c:pt>
                <c:pt idx="885">
                  <c:v>512848</c:v>
                </c:pt>
                <c:pt idx="886">
                  <c:v>512866</c:v>
                </c:pt>
                <c:pt idx="887">
                  <c:v>512883</c:v>
                </c:pt>
                <c:pt idx="888">
                  <c:v>512899</c:v>
                </c:pt>
                <c:pt idx="889">
                  <c:v>512920</c:v>
                </c:pt>
                <c:pt idx="890">
                  <c:v>512934</c:v>
                </c:pt>
                <c:pt idx="891">
                  <c:v>512952</c:v>
                </c:pt>
                <c:pt idx="892">
                  <c:v>512971</c:v>
                </c:pt>
                <c:pt idx="893">
                  <c:v>512990</c:v>
                </c:pt>
                <c:pt idx="894">
                  <c:v>513007</c:v>
                </c:pt>
                <c:pt idx="895">
                  <c:v>513024</c:v>
                </c:pt>
                <c:pt idx="896">
                  <c:v>513037</c:v>
                </c:pt>
                <c:pt idx="897">
                  <c:v>513054</c:v>
                </c:pt>
                <c:pt idx="898">
                  <c:v>513071</c:v>
                </c:pt>
                <c:pt idx="899">
                  <c:v>513085</c:v>
                </c:pt>
                <c:pt idx="900">
                  <c:v>513101</c:v>
                </c:pt>
                <c:pt idx="901">
                  <c:v>513115</c:v>
                </c:pt>
                <c:pt idx="902">
                  <c:v>513131</c:v>
                </c:pt>
                <c:pt idx="903">
                  <c:v>513148</c:v>
                </c:pt>
                <c:pt idx="904">
                  <c:v>513164</c:v>
                </c:pt>
                <c:pt idx="905">
                  <c:v>513180</c:v>
                </c:pt>
                <c:pt idx="906">
                  <c:v>513196</c:v>
                </c:pt>
                <c:pt idx="907">
                  <c:v>513214</c:v>
                </c:pt>
                <c:pt idx="908">
                  <c:v>513230</c:v>
                </c:pt>
                <c:pt idx="909">
                  <c:v>513246</c:v>
                </c:pt>
                <c:pt idx="910">
                  <c:v>513263</c:v>
                </c:pt>
                <c:pt idx="911">
                  <c:v>513280</c:v>
                </c:pt>
                <c:pt idx="912">
                  <c:v>513299</c:v>
                </c:pt>
                <c:pt idx="913">
                  <c:v>513314</c:v>
                </c:pt>
                <c:pt idx="914">
                  <c:v>513329</c:v>
                </c:pt>
                <c:pt idx="915">
                  <c:v>513345</c:v>
                </c:pt>
                <c:pt idx="916">
                  <c:v>513363</c:v>
                </c:pt>
                <c:pt idx="917">
                  <c:v>513378</c:v>
                </c:pt>
                <c:pt idx="918">
                  <c:v>513397</c:v>
                </c:pt>
                <c:pt idx="919">
                  <c:v>513411</c:v>
                </c:pt>
                <c:pt idx="920">
                  <c:v>513426</c:v>
                </c:pt>
                <c:pt idx="921">
                  <c:v>513444</c:v>
                </c:pt>
                <c:pt idx="922">
                  <c:v>513463</c:v>
                </c:pt>
                <c:pt idx="923">
                  <c:v>513482</c:v>
                </c:pt>
                <c:pt idx="924">
                  <c:v>513497</c:v>
                </c:pt>
                <c:pt idx="925">
                  <c:v>513516</c:v>
                </c:pt>
                <c:pt idx="926">
                  <c:v>513533</c:v>
                </c:pt>
                <c:pt idx="927">
                  <c:v>513551</c:v>
                </c:pt>
                <c:pt idx="928">
                  <c:v>513568</c:v>
                </c:pt>
                <c:pt idx="929">
                  <c:v>513586</c:v>
                </c:pt>
                <c:pt idx="930">
                  <c:v>513604</c:v>
                </c:pt>
                <c:pt idx="931">
                  <c:v>513620</c:v>
                </c:pt>
                <c:pt idx="932">
                  <c:v>513636</c:v>
                </c:pt>
                <c:pt idx="933">
                  <c:v>513653</c:v>
                </c:pt>
                <c:pt idx="934">
                  <c:v>513671</c:v>
                </c:pt>
                <c:pt idx="935">
                  <c:v>513686</c:v>
                </c:pt>
                <c:pt idx="936">
                  <c:v>513703</c:v>
                </c:pt>
                <c:pt idx="937">
                  <c:v>513719</c:v>
                </c:pt>
                <c:pt idx="938">
                  <c:v>513738</c:v>
                </c:pt>
                <c:pt idx="939">
                  <c:v>513755</c:v>
                </c:pt>
                <c:pt idx="940">
                  <c:v>513769</c:v>
                </c:pt>
                <c:pt idx="941">
                  <c:v>513785</c:v>
                </c:pt>
                <c:pt idx="942">
                  <c:v>513801</c:v>
                </c:pt>
                <c:pt idx="943">
                  <c:v>513818</c:v>
                </c:pt>
                <c:pt idx="944">
                  <c:v>513834</c:v>
                </c:pt>
                <c:pt idx="945">
                  <c:v>513849</c:v>
                </c:pt>
                <c:pt idx="946">
                  <c:v>513866</c:v>
                </c:pt>
                <c:pt idx="947">
                  <c:v>513885</c:v>
                </c:pt>
                <c:pt idx="948">
                  <c:v>513901</c:v>
                </c:pt>
                <c:pt idx="949">
                  <c:v>513921</c:v>
                </c:pt>
                <c:pt idx="950">
                  <c:v>513936</c:v>
                </c:pt>
                <c:pt idx="951">
                  <c:v>513954</c:v>
                </c:pt>
                <c:pt idx="952">
                  <c:v>513968</c:v>
                </c:pt>
                <c:pt idx="953">
                  <c:v>513987</c:v>
                </c:pt>
                <c:pt idx="954">
                  <c:v>514004</c:v>
                </c:pt>
                <c:pt idx="955">
                  <c:v>514023</c:v>
                </c:pt>
                <c:pt idx="956">
                  <c:v>514040</c:v>
                </c:pt>
                <c:pt idx="957">
                  <c:v>514060</c:v>
                </c:pt>
                <c:pt idx="958">
                  <c:v>514077</c:v>
                </c:pt>
                <c:pt idx="959">
                  <c:v>514095</c:v>
                </c:pt>
                <c:pt idx="960">
                  <c:v>514113</c:v>
                </c:pt>
                <c:pt idx="961">
                  <c:v>514129</c:v>
                </c:pt>
                <c:pt idx="962">
                  <c:v>514145</c:v>
                </c:pt>
                <c:pt idx="963">
                  <c:v>514161</c:v>
                </c:pt>
                <c:pt idx="964">
                  <c:v>514179</c:v>
                </c:pt>
                <c:pt idx="965">
                  <c:v>514196</c:v>
                </c:pt>
                <c:pt idx="966">
                  <c:v>514209</c:v>
                </c:pt>
                <c:pt idx="967">
                  <c:v>514225</c:v>
                </c:pt>
                <c:pt idx="968">
                  <c:v>514245</c:v>
                </c:pt>
                <c:pt idx="969">
                  <c:v>514260</c:v>
                </c:pt>
                <c:pt idx="970">
                  <c:v>514279</c:v>
                </c:pt>
                <c:pt idx="971">
                  <c:v>514296</c:v>
                </c:pt>
                <c:pt idx="972">
                  <c:v>514314</c:v>
                </c:pt>
                <c:pt idx="973">
                  <c:v>514330</c:v>
                </c:pt>
                <c:pt idx="974">
                  <c:v>514347</c:v>
                </c:pt>
                <c:pt idx="975">
                  <c:v>514365</c:v>
                </c:pt>
                <c:pt idx="976">
                  <c:v>514381</c:v>
                </c:pt>
                <c:pt idx="977">
                  <c:v>514399</c:v>
                </c:pt>
                <c:pt idx="978">
                  <c:v>514415</c:v>
                </c:pt>
                <c:pt idx="979">
                  <c:v>514429</c:v>
                </c:pt>
                <c:pt idx="980">
                  <c:v>514447</c:v>
                </c:pt>
                <c:pt idx="981">
                  <c:v>514463</c:v>
                </c:pt>
                <c:pt idx="982">
                  <c:v>514481</c:v>
                </c:pt>
                <c:pt idx="983">
                  <c:v>514496</c:v>
                </c:pt>
                <c:pt idx="984">
                  <c:v>514510</c:v>
                </c:pt>
                <c:pt idx="985">
                  <c:v>514528</c:v>
                </c:pt>
                <c:pt idx="986">
                  <c:v>514541</c:v>
                </c:pt>
                <c:pt idx="987">
                  <c:v>514558</c:v>
                </c:pt>
                <c:pt idx="988">
                  <c:v>514576</c:v>
                </c:pt>
                <c:pt idx="989">
                  <c:v>514593</c:v>
                </c:pt>
                <c:pt idx="990">
                  <c:v>514610</c:v>
                </c:pt>
                <c:pt idx="991">
                  <c:v>514627</c:v>
                </c:pt>
                <c:pt idx="992">
                  <c:v>514644</c:v>
                </c:pt>
                <c:pt idx="993">
                  <c:v>514661</c:v>
                </c:pt>
                <c:pt idx="994">
                  <c:v>514678</c:v>
                </c:pt>
                <c:pt idx="995">
                  <c:v>514696</c:v>
                </c:pt>
                <c:pt idx="996">
                  <c:v>514713</c:v>
                </c:pt>
                <c:pt idx="997">
                  <c:v>514730</c:v>
                </c:pt>
                <c:pt idx="998">
                  <c:v>514748</c:v>
                </c:pt>
                <c:pt idx="999">
                  <c:v>514765</c:v>
                </c:pt>
              </c:numCache>
            </c:numRef>
          </c:val>
          <c:smooth val="0"/>
          <c:extLst>
            <c:ext xmlns:c16="http://schemas.microsoft.com/office/drawing/2014/chart" uri="{C3380CC4-5D6E-409C-BE32-E72D297353CC}">
              <c16:uniqueId val="{00000004-0F94-40A6-899E-04557D0D6335}"/>
            </c:ext>
          </c:extLst>
        </c:ser>
        <c:ser>
          <c:idx val="5"/>
          <c:order val="5"/>
          <c:tx>
            <c:strRef>
              <c:f>'65'!$H$1</c:f>
              <c:strCache>
                <c:ptCount val="1"/>
                <c:pt idx="0">
                  <c:v>100% Vaccinated</c:v>
                </c:pt>
              </c:strCache>
            </c:strRef>
          </c:tx>
          <c:spPr>
            <a:ln w="28575" cap="rnd">
              <a:solidFill>
                <a:schemeClr val="accent6"/>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9</c:v>
                </c:pt>
                <c:pt idx="313">
                  <c:v>423444</c:v>
                </c:pt>
                <c:pt idx="314">
                  <c:v>427522</c:v>
                </c:pt>
                <c:pt idx="315">
                  <c:v>431641</c:v>
                </c:pt>
                <c:pt idx="316">
                  <c:v>435770</c:v>
                </c:pt>
                <c:pt idx="317">
                  <c:v>439973</c:v>
                </c:pt>
                <c:pt idx="318">
                  <c:v>444108</c:v>
                </c:pt>
                <c:pt idx="319">
                  <c:v>448195</c:v>
                </c:pt>
                <c:pt idx="320">
                  <c:v>452214</c:v>
                </c:pt>
                <c:pt idx="321">
                  <c:v>456131</c:v>
                </c:pt>
                <c:pt idx="322">
                  <c:v>459925</c:v>
                </c:pt>
                <c:pt idx="323">
                  <c:v>463631</c:v>
                </c:pt>
                <c:pt idx="324">
                  <c:v>467193</c:v>
                </c:pt>
                <c:pt idx="325">
                  <c:v>470587</c:v>
                </c:pt>
                <c:pt idx="326">
                  <c:v>473832</c:v>
                </c:pt>
                <c:pt idx="327">
                  <c:v>476888</c:v>
                </c:pt>
                <c:pt idx="328">
                  <c:v>479710</c:v>
                </c:pt>
                <c:pt idx="329">
                  <c:v>482326</c:v>
                </c:pt>
                <c:pt idx="330">
                  <c:v>484767</c:v>
                </c:pt>
                <c:pt idx="331">
                  <c:v>487022</c:v>
                </c:pt>
                <c:pt idx="332">
                  <c:v>489074</c:v>
                </c:pt>
                <c:pt idx="333">
                  <c:v>490933</c:v>
                </c:pt>
                <c:pt idx="334">
                  <c:v>492568</c:v>
                </c:pt>
                <c:pt idx="335">
                  <c:v>494037</c:v>
                </c:pt>
                <c:pt idx="336">
                  <c:v>495342</c:v>
                </c:pt>
                <c:pt idx="337">
                  <c:v>496476</c:v>
                </c:pt>
                <c:pt idx="338">
                  <c:v>497194</c:v>
                </c:pt>
                <c:pt idx="339">
                  <c:v>497824</c:v>
                </c:pt>
                <c:pt idx="340">
                  <c:v>498345</c:v>
                </c:pt>
                <c:pt idx="341">
                  <c:v>498772</c:v>
                </c:pt>
                <c:pt idx="342">
                  <c:v>499121</c:v>
                </c:pt>
                <c:pt idx="343">
                  <c:v>499489</c:v>
                </c:pt>
                <c:pt idx="344">
                  <c:v>499799</c:v>
                </c:pt>
                <c:pt idx="345">
                  <c:v>500037</c:v>
                </c:pt>
                <c:pt idx="346">
                  <c:v>500204</c:v>
                </c:pt>
                <c:pt idx="347">
                  <c:v>500326</c:v>
                </c:pt>
                <c:pt idx="348">
                  <c:v>500412</c:v>
                </c:pt>
                <c:pt idx="349">
                  <c:v>500466</c:v>
                </c:pt>
                <c:pt idx="350">
                  <c:v>500520</c:v>
                </c:pt>
                <c:pt idx="351">
                  <c:v>500562</c:v>
                </c:pt>
                <c:pt idx="352">
                  <c:v>500595</c:v>
                </c:pt>
                <c:pt idx="353">
                  <c:v>500622</c:v>
                </c:pt>
                <c:pt idx="354">
                  <c:v>500640</c:v>
                </c:pt>
                <c:pt idx="355">
                  <c:v>500659</c:v>
                </c:pt>
                <c:pt idx="356">
                  <c:v>500673</c:v>
                </c:pt>
                <c:pt idx="357">
                  <c:v>500683</c:v>
                </c:pt>
                <c:pt idx="358">
                  <c:v>500691</c:v>
                </c:pt>
                <c:pt idx="359">
                  <c:v>500699</c:v>
                </c:pt>
                <c:pt idx="360">
                  <c:v>500706</c:v>
                </c:pt>
                <c:pt idx="361">
                  <c:v>500710</c:v>
                </c:pt>
                <c:pt idx="362">
                  <c:v>500714</c:v>
                </c:pt>
                <c:pt idx="363">
                  <c:v>500718</c:v>
                </c:pt>
                <c:pt idx="364">
                  <c:v>500722</c:v>
                </c:pt>
                <c:pt idx="365">
                  <c:v>500728</c:v>
                </c:pt>
                <c:pt idx="366">
                  <c:v>500731</c:v>
                </c:pt>
                <c:pt idx="367">
                  <c:v>500734</c:v>
                </c:pt>
                <c:pt idx="368">
                  <c:v>500737</c:v>
                </c:pt>
                <c:pt idx="369">
                  <c:v>500742</c:v>
                </c:pt>
                <c:pt idx="370">
                  <c:v>500745</c:v>
                </c:pt>
                <c:pt idx="371">
                  <c:v>500748</c:v>
                </c:pt>
                <c:pt idx="372">
                  <c:v>500751</c:v>
                </c:pt>
                <c:pt idx="373">
                  <c:v>500755</c:v>
                </c:pt>
                <c:pt idx="374">
                  <c:v>500759</c:v>
                </c:pt>
                <c:pt idx="375">
                  <c:v>500762</c:v>
                </c:pt>
                <c:pt idx="376">
                  <c:v>500765</c:v>
                </c:pt>
                <c:pt idx="377">
                  <c:v>500767</c:v>
                </c:pt>
                <c:pt idx="378">
                  <c:v>500771</c:v>
                </c:pt>
                <c:pt idx="379">
                  <c:v>500774</c:v>
                </c:pt>
                <c:pt idx="380">
                  <c:v>500778</c:v>
                </c:pt>
                <c:pt idx="381">
                  <c:v>500781</c:v>
                </c:pt>
                <c:pt idx="382">
                  <c:v>500784</c:v>
                </c:pt>
                <c:pt idx="383">
                  <c:v>500787</c:v>
                </c:pt>
                <c:pt idx="384">
                  <c:v>500791</c:v>
                </c:pt>
                <c:pt idx="385">
                  <c:v>500793</c:v>
                </c:pt>
                <c:pt idx="386">
                  <c:v>500796</c:v>
                </c:pt>
                <c:pt idx="387">
                  <c:v>500798</c:v>
                </c:pt>
                <c:pt idx="388">
                  <c:v>500801</c:v>
                </c:pt>
                <c:pt idx="389">
                  <c:v>500804</c:v>
                </c:pt>
                <c:pt idx="390">
                  <c:v>500810</c:v>
                </c:pt>
                <c:pt idx="391">
                  <c:v>500813</c:v>
                </c:pt>
                <c:pt idx="392">
                  <c:v>500815</c:v>
                </c:pt>
                <c:pt idx="393">
                  <c:v>500819</c:v>
                </c:pt>
                <c:pt idx="394">
                  <c:v>500822</c:v>
                </c:pt>
                <c:pt idx="395">
                  <c:v>500824</c:v>
                </c:pt>
                <c:pt idx="396">
                  <c:v>500828</c:v>
                </c:pt>
                <c:pt idx="397">
                  <c:v>500830</c:v>
                </c:pt>
                <c:pt idx="398">
                  <c:v>500833</c:v>
                </c:pt>
                <c:pt idx="399">
                  <c:v>500837</c:v>
                </c:pt>
                <c:pt idx="400">
                  <c:v>500840</c:v>
                </c:pt>
                <c:pt idx="401">
                  <c:v>500843</c:v>
                </c:pt>
                <c:pt idx="402">
                  <c:v>500845</c:v>
                </c:pt>
                <c:pt idx="403">
                  <c:v>500848</c:v>
                </c:pt>
                <c:pt idx="404">
                  <c:v>500851</c:v>
                </c:pt>
                <c:pt idx="405">
                  <c:v>500855</c:v>
                </c:pt>
                <c:pt idx="406">
                  <c:v>500858</c:v>
                </c:pt>
                <c:pt idx="407">
                  <c:v>500861</c:v>
                </c:pt>
                <c:pt idx="408">
                  <c:v>500864</c:v>
                </c:pt>
                <c:pt idx="409">
                  <c:v>500867</c:v>
                </c:pt>
                <c:pt idx="410">
                  <c:v>500871</c:v>
                </c:pt>
                <c:pt idx="411">
                  <c:v>500876</c:v>
                </c:pt>
                <c:pt idx="412">
                  <c:v>500878</c:v>
                </c:pt>
                <c:pt idx="413">
                  <c:v>500881</c:v>
                </c:pt>
                <c:pt idx="414">
                  <c:v>500884</c:v>
                </c:pt>
                <c:pt idx="415">
                  <c:v>500886</c:v>
                </c:pt>
                <c:pt idx="416">
                  <c:v>500889</c:v>
                </c:pt>
                <c:pt idx="417">
                  <c:v>500891</c:v>
                </c:pt>
                <c:pt idx="418">
                  <c:v>500895</c:v>
                </c:pt>
                <c:pt idx="419">
                  <c:v>500898</c:v>
                </c:pt>
                <c:pt idx="420">
                  <c:v>500902</c:v>
                </c:pt>
                <c:pt idx="421">
                  <c:v>500905</c:v>
                </c:pt>
                <c:pt idx="422">
                  <c:v>500907</c:v>
                </c:pt>
                <c:pt idx="423">
                  <c:v>500910</c:v>
                </c:pt>
                <c:pt idx="424">
                  <c:v>500912</c:v>
                </c:pt>
                <c:pt idx="425">
                  <c:v>500914</c:v>
                </c:pt>
                <c:pt idx="426">
                  <c:v>500918</c:v>
                </c:pt>
                <c:pt idx="427">
                  <c:v>500921</c:v>
                </c:pt>
                <c:pt idx="428">
                  <c:v>500924</c:v>
                </c:pt>
                <c:pt idx="429">
                  <c:v>500928</c:v>
                </c:pt>
                <c:pt idx="430">
                  <c:v>500930</c:v>
                </c:pt>
                <c:pt idx="431">
                  <c:v>500932</c:v>
                </c:pt>
                <c:pt idx="432">
                  <c:v>500935</c:v>
                </c:pt>
                <c:pt idx="433">
                  <c:v>500939</c:v>
                </c:pt>
                <c:pt idx="434">
                  <c:v>500943</c:v>
                </c:pt>
                <c:pt idx="435">
                  <c:v>500946</c:v>
                </c:pt>
                <c:pt idx="436">
                  <c:v>500947</c:v>
                </c:pt>
                <c:pt idx="437">
                  <c:v>500949</c:v>
                </c:pt>
                <c:pt idx="438">
                  <c:v>500954</c:v>
                </c:pt>
                <c:pt idx="439">
                  <c:v>500956</c:v>
                </c:pt>
                <c:pt idx="440">
                  <c:v>500959</c:v>
                </c:pt>
                <c:pt idx="441">
                  <c:v>500962</c:v>
                </c:pt>
                <c:pt idx="442">
                  <c:v>500965</c:v>
                </c:pt>
                <c:pt idx="443">
                  <c:v>500968</c:v>
                </c:pt>
                <c:pt idx="444">
                  <c:v>500972</c:v>
                </c:pt>
                <c:pt idx="445">
                  <c:v>500975</c:v>
                </c:pt>
                <c:pt idx="446">
                  <c:v>500977</c:v>
                </c:pt>
                <c:pt idx="447">
                  <c:v>500980</c:v>
                </c:pt>
                <c:pt idx="448">
                  <c:v>500984</c:v>
                </c:pt>
                <c:pt idx="449">
                  <c:v>500987</c:v>
                </c:pt>
                <c:pt idx="450">
                  <c:v>500990</c:v>
                </c:pt>
                <c:pt idx="451">
                  <c:v>500993</c:v>
                </c:pt>
                <c:pt idx="452">
                  <c:v>500997</c:v>
                </c:pt>
                <c:pt idx="453">
                  <c:v>501000</c:v>
                </c:pt>
                <c:pt idx="454">
                  <c:v>501004</c:v>
                </c:pt>
                <c:pt idx="455">
                  <c:v>501007</c:v>
                </c:pt>
                <c:pt idx="456">
                  <c:v>501009</c:v>
                </c:pt>
                <c:pt idx="457">
                  <c:v>501013</c:v>
                </c:pt>
                <c:pt idx="458">
                  <c:v>501016</c:v>
                </c:pt>
                <c:pt idx="459">
                  <c:v>501019</c:v>
                </c:pt>
                <c:pt idx="460">
                  <c:v>501021</c:v>
                </c:pt>
                <c:pt idx="461">
                  <c:v>501025</c:v>
                </c:pt>
                <c:pt idx="462">
                  <c:v>501028</c:v>
                </c:pt>
                <c:pt idx="463">
                  <c:v>501031</c:v>
                </c:pt>
                <c:pt idx="464">
                  <c:v>501034</c:v>
                </c:pt>
                <c:pt idx="465">
                  <c:v>501037</c:v>
                </c:pt>
                <c:pt idx="466">
                  <c:v>501039</c:v>
                </c:pt>
                <c:pt idx="467">
                  <c:v>501043</c:v>
                </c:pt>
                <c:pt idx="468">
                  <c:v>501047</c:v>
                </c:pt>
                <c:pt idx="469">
                  <c:v>501051</c:v>
                </c:pt>
                <c:pt idx="470">
                  <c:v>501053</c:v>
                </c:pt>
                <c:pt idx="471">
                  <c:v>501056</c:v>
                </c:pt>
                <c:pt idx="472">
                  <c:v>501060</c:v>
                </c:pt>
                <c:pt idx="473">
                  <c:v>501063</c:v>
                </c:pt>
                <c:pt idx="474">
                  <c:v>501068</c:v>
                </c:pt>
                <c:pt idx="475">
                  <c:v>501072</c:v>
                </c:pt>
                <c:pt idx="476">
                  <c:v>501075</c:v>
                </c:pt>
                <c:pt idx="477">
                  <c:v>501079</c:v>
                </c:pt>
                <c:pt idx="478">
                  <c:v>501083</c:v>
                </c:pt>
                <c:pt idx="479">
                  <c:v>501086</c:v>
                </c:pt>
                <c:pt idx="480">
                  <c:v>501088</c:v>
                </c:pt>
                <c:pt idx="481">
                  <c:v>501092</c:v>
                </c:pt>
                <c:pt idx="482">
                  <c:v>501096</c:v>
                </c:pt>
                <c:pt idx="483">
                  <c:v>501099</c:v>
                </c:pt>
                <c:pt idx="484">
                  <c:v>501103</c:v>
                </c:pt>
                <c:pt idx="485">
                  <c:v>501106</c:v>
                </c:pt>
                <c:pt idx="486">
                  <c:v>501110</c:v>
                </c:pt>
                <c:pt idx="487">
                  <c:v>501113</c:v>
                </c:pt>
                <c:pt idx="488">
                  <c:v>501116</c:v>
                </c:pt>
                <c:pt idx="489">
                  <c:v>501120</c:v>
                </c:pt>
                <c:pt idx="490">
                  <c:v>501124</c:v>
                </c:pt>
                <c:pt idx="491">
                  <c:v>501126</c:v>
                </c:pt>
                <c:pt idx="492">
                  <c:v>501130</c:v>
                </c:pt>
                <c:pt idx="493">
                  <c:v>501133</c:v>
                </c:pt>
                <c:pt idx="494">
                  <c:v>501136</c:v>
                </c:pt>
                <c:pt idx="495">
                  <c:v>501139</c:v>
                </c:pt>
                <c:pt idx="496">
                  <c:v>501141</c:v>
                </c:pt>
                <c:pt idx="497">
                  <c:v>501144</c:v>
                </c:pt>
                <c:pt idx="498">
                  <c:v>501148</c:v>
                </c:pt>
                <c:pt idx="499">
                  <c:v>501152</c:v>
                </c:pt>
                <c:pt idx="500">
                  <c:v>501156</c:v>
                </c:pt>
                <c:pt idx="501">
                  <c:v>501159</c:v>
                </c:pt>
                <c:pt idx="502">
                  <c:v>501163</c:v>
                </c:pt>
                <c:pt idx="503">
                  <c:v>501166</c:v>
                </c:pt>
                <c:pt idx="504">
                  <c:v>501168</c:v>
                </c:pt>
                <c:pt idx="505">
                  <c:v>501172</c:v>
                </c:pt>
                <c:pt idx="506">
                  <c:v>501174</c:v>
                </c:pt>
                <c:pt idx="507">
                  <c:v>501177</c:v>
                </c:pt>
                <c:pt idx="508">
                  <c:v>501180</c:v>
                </c:pt>
                <c:pt idx="509">
                  <c:v>501182</c:v>
                </c:pt>
                <c:pt idx="510">
                  <c:v>501185</c:v>
                </c:pt>
                <c:pt idx="511">
                  <c:v>501187</c:v>
                </c:pt>
                <c:pt idx="512">
                  <c:v>501190</c:v>
                </c:pt>
                <c:pt idx="513">
                  <c:v>501193</c:v>
                </c:pt>
                <c:pt idx="514">
                  <c:v>501195</c:v>
                </c:pt>
                <c:pt idx="515">
                  <c:v>501199</c:v>
                </c:pt>
                <c:pt idx="516">
                  <c:v>501202</c:v>
                </c:pt>
                <c:pt idx="517">
                  <c:v>501204</c:v>
                </c:pt>
                <c:pt idx="518">
                  <c:v>501207</c:v>
                </c:pt>
                <c:pt idx="519">
                  <c:v>501211</c:v>
                </c:pt>
                <c:pt idx="520">
                  <c:v>501214</c:v>
                </c:pt>
                <c:pt idx="521">
                  <c:v>501217</c:v>
                </c:pt>
                <c:pt idx="522">
                  <c:v>501220</c:v>
                </c:pt>
                <c:pt idx="523">
                  <c:v>501223</c:v>
                </c:pt>
                <c:pt idx="524">
                  <c:v>501225</c:v>
                </c:pt>
                <c:pt idx="525">
                  <c:v>501228</c:v>
                </c:pt>
                <c:pt idx="526">
                  <c:v>501231</c:v>
                </c:pt>
                <c:pt idx="527">
                  <c:v>501233</c:v>
                </c:pt>
                <c:pt idx="528">
                  <c:v>501236</c:v>
                </c:pt>
                <c:pt idx="529">
                  <c:v>501239</c:v>
                </c:pt>
                <c:pt idx="530">
                  <c:v>501241</c:v>
                </c:pt>
                <c:pt idx="531">
                  <c:v>501244</c:v>
                </c:pt>
                <c:pt idx="532">
                  <c:v>501247</c:v>
                </c:pt>
                <c:pt idx="533">
                  <c:v>501250</c:v>
                </c:pt>
                <c:pt idx="534">
                  <c:v>501252</c:v>
                </c:pt>
                <c:pt idx="535">
                  <c:v>501254</c:v>
                </c:pt>
                <c:pt idx="536">
                  <c:v>501258</c:v>
                </c:pt>
                <c:pt idx="537">
                  <c:v>501260</c:v>
                </c:pt>
                <c:pt idx="538">
                  <c:v>501263</c:v>
                </c:pt>
                <c:pt idx="539">
                  <c:v>501267</c:v>
                </c:pt>
                <c:pt idx="540">
                  <c:v>501269</c:v>
                </c:pt>
                <c:pt idx="541">
                  <c:v>501272</c:v>
                </c:pt>
                <c:pt idx="542">
                  <c:v>501276</c:v>
                </c:pt>
                <c:pt idx="543">
                  <c:v>501279</c:v>
                </c:pt>
                <c:pt idx="544">
                  <c:v>501282</c:v>
                </c:pt>
                <c:pt idx="545">
                  <c:v>501284</c:v>
                </c:pt>
                <c:pt idx="546">
                  <c:v>501287</c:v>
                </c:pt>
                <c:pt idx="547">
                  <c:v>501291</c:v>
                </c:pt>
                <c:pt idx="548">
                  <c:v>501295</c:v>
                </c:pt>
                <c:pt idx="549">
                  <c:v>501298</c:v>
                </c:pt>
                <c:pt idx="550">
                  <c:v>501301</c:v>
                </c:pt>
                <c:pt idx="551">
                  <c:v>501304</c:v>
                </c:pt>
                <c:pt idx="552">
                  <c:v>501307</c:v>
                </c:pt>
                <c:pt idx="553">
                  <c:v>501310</c:v>
                </c:pt>
                <c:pt idx="554">
                  <c:v>501313</c:v>
                </c:pt>
                <c:pt idx="555">
                  <c:v>501317</c:v>
                </c:pt>
                <c:pt idx="556">
                  <c:v>501319</c:v>
                </c:pt>
                <c:pt idx="557">
                  <c:v>501322</c:v>
                </c:pt>
                <c:pt idx="558">
                  <c:v>501325</c:v>
                </c:pt>
                <c:pt idx="559">
                  <c:v>501328</c:v>
                </c:pt>
                <c:pt idx="560">
                  <c:v>501330</c:v>
                </c:pt>
                <c:pt idx="561">
                  <c:v>501334</c:v>
                </c:pt>
                <c:pt idx="562">
                  <c:v>501336</c:v>
                </c:pt>
                <c:pt idx="563">
                  <c:v>501338</c:v>
                </c:pt>
                <c:pt idx="564">
                  <c:v>501340</c:v>
                </c:pt>
                <c:pt idx="565">
                  <c:v>501344</c:v>
                </c:pt>
                <c:pt idx="566">
                  <c:v>501348</c:v>
                </c:pt>
                <c:pt idx="567">
                  <c:v>501351</c:v>
                </c:pt>
                <c:pt idx="568">
                  <c:v>501355</c:v>
                </c:pt>
                <c:pt idx="569">
                  <c:v>501359</c:v>
                </c:pt>
                <c:pt idx="570">
                  <c:v>501362</c:v>
                </c:pt>
                <c:pt idx="571">
                  <c:v>501366</c:v>
                </c:pt>
                <c:pt idx="572">
                  <c:v>501369</c:v>
                </c:pt>
                <c:pt idx="573">
                  <c:v>501372</c:v>
                </c:pt>
                <c:pt idx="574">
                  <c:v>501376</c:v>
                </c:pt>
                <c:pt idx="575">
                  <c:v>501378</c:v>
                </c:pt>
                <c:pt idx="576">
                  <c:v>501381</c:v>
                </c:pt>
                <c:pt idx="577">
                  <c:v>501384</c:v>
                </c:pt>
                <c:pt idx="578">
                  <c:v>501389</c:v>
                </c:pt>
                <c:pt idx="579">
                  <c:v>501392</c:v>
                </c:pt>
                <c:pt idx="580">
                  <c:v>501395</c:v>
                </c:pt>
                <c:pt idx="581">
                  <c:v>501397</c:v>
                </c:pt>
                <c:pt idx="582">
                  <c:v>501399</c:v>
                </c:pt>
                <c:pt idx="583">
                  <c:v>501402</c:v>
                </c:pt>
                <c:pt idx="584">
                  <c:v>501405</c:v>
                </c:pt>
                <c:pt idx="585">
                  <c:v>501408</c:v>
                </c:pt>
                <c:pt idx="586">
                  <c:v>501411</c:v>
                </c:pt>
                <c:pt idx="587">
                  <c:v>501415</c:v>
                </c:pt>
                <c:pt idx="588">
                  <c:v>501418</c:v>
                </c:pt>
                <c:pt idx="589">
                  <c:v>501421</c:v>
                </c:pt>
                <c:pt idx="590">
                  <c:v>501424</c:v>
                </c:pt>
                <c:pt idx="591">
                  <c:v>501428</c:v>
                </c:pt>
                <c:pt idx="592">
                  <c:v>501431</c:v>
                </c:pt>
                <c:pt idx="593">
                  <c:v>501435</c:v>
                </c:pt>
                <c:pt idx="594">
                  <c:v>501437</c:v>
                </c:pt>
                <c:pt idx="595">
                  <c:v>501440</c:v>
                </c:pt>
                <c:pt idx="596">
                  <c:v>501443</c:v>
                </c:pt>
                <c:pt idx="597">
                  <c:v>501446</c:v>
                </c:pt>
                <c:pt idx="598">
                  <c:v>501449</c:v>
                </c:pt>
                <c:pt idx="599">
                  <c:v>501453</c:v>
                </c:pt>
                <c:pt idx="600">
                  <c:v>501456</c:v>
                </c:pt>
                <c:pt idx="601">
                  <c:v>501459</c:v>
                </c:pt>
                <c:pt idx="602">
                  <c:v>501462</c:v>
                </c:pt>
                <c:pt idx="603">
                  <c:v>501465</c:v>
                </c:pt>
                <c:pt idx="604">
                  <c:v>501468</c:v>
                </c:pt>
                <c:pt idx="605">
                  <c:v>501471</c:v>
                </c:pt>
                <c:pt idx="606">
                  <c:v>501475</c:v>
                </c:pt>
                <c:pt idx="607">
                  <c:v>501478</c:v>
                </c:pt>
                <c:pt idx="608">
                  <c:v>501482</c:v>
                </c:pt>
                <c:pt idx="609">
                  <c:v>501485</c:v>
                </c:pt>
                <c:pt idx="610">
                  <c:v>501489</c:v>
                </c:pt>
                <c:pt idx="611">
                  <c:v>501493</c:v>
                </c:pt>
                <c:pt idx="612">
                  <c:v>501495</c:v>
                </c:pt>
                <c:pt idx="613">
                  <c:v>501499</c:v>
                </c:pt>
                <c:pt idx="614">
                  <c:v>501502</c:v>
                </c:pt>
                <c:pt idx="615">
                  <c:v>501505</c:v>
                </c:pt>
                <c:pt idx="616">
                  <c:v>501509</c:v>
                </c:pt>
                <c:pt idx="617">
                  <c:v>501513</c:v>
                </c:pt>
                <c:pt idx="618">
                  <c:v>501515</c:v>
                </c:pt>
                <c:pt idx="619">
                  <c:v>501519</c:v>
                </c:pt>
                <c:pt idx="620">
                  <c:v>501522</c:v>
                </c:pt>
                <c:pt idx="621">
                  <c:v>501526</c:v>
                </c:pt>
                <c:pt idx="622">
                  <c:v>501528</c:v>
                </c:pt>
                <c:pt idx="623">
                  <c:v>501532</c:v>
                </c:pt>
                <c:pt idx="624">
                  <c:v>501536</c:v>
                </c:pt>
                <c:pt idx="625">
                  <c:v>501539</c:v>
                </c:pt>
                <c:pt idx="626">
                  <c:v>501542</c:v>
                </c:pt>
                <c:pt idx="627">
                  <c:v>501546</c:v>
                </c:pt>
                <c:pt idx="628">
                  <c:v>501549</c:v>
                </c:pt>
                <c:pt idx="629">
                  <c:v>501551</c:v>
                </c:pt>
                <c:pt idx="630">
                  <c:v>501553</c:v>
                </c:pt>
                <c:pt idx="631">
                  <c:v>501556</c:v>
                </c:pt>
                <c:pt idx="632">
                  <c:v>501558</c:v>
                </c:pt>
                <c:pt idx="633">
                  <c:v>501562</c:v>
                </c:pt>
                <c:pt idx="634">
                  <c:v>501564</c:v>
                </c:pt>
                <c:pt idx="635">
                  <c:v>501567</c:v>
                </c:pt>
                <c:pt idx="636">
                  <c:v>501571</c:v>
                </c:pt>
                <c:pt idx="637">
                  <c:v>501574</c:v>
                </c:pt>
                <c:pt idx="638">
                  <c:v>501576</c:v>
                </c:pt>
                <c:pt idx="639">
                  <c:v>501580</c:v>
                </c:pt>
                <c:pt idx="640">
                  <c:v>501582</c:v>
                </c:pt>
                <c:pt idx="641">
                  <c:v>501585</c:v>
                </c:pt>
                <c:pt idx="642">
                  <c:v>501588</c:v>
                </c:pt>
                <c:pt idx="643">
                  <c:v>501593</c:v>
                </c:pt>
                <c:pt idx="644">
                  <c:v>501596</c:v>
                </c:pt>
                <c:pt idx="645">
                  <c:v>501600</c:v>
                </c:pt>
                <c:pt idx="646">
                  <c:v>501604</c:v>
                </c:pt>
                <c:pt idx="647">
                  <c:v>501607</c:v>
                </c:pt>
                <c:pt idx="648">
                  <c:v>501609</c:v>
                </c:pt>
                <c:pt idx="649">
                  <c:v>501612</c:v>
                </c:pt>
                <c:pt idx="650">
                  <c:v>501616</c:v>
                </c:pt>
                <c:pt idx="651">
                  <c:v>501620</c:v>
                </c:pt>
                <c:pt idx="652">
                  <c:v>501622</c:v>
                </c:pt>
                <c:pt idx="653">
                  <c:v>501624</c:v>
                </c:pt>
                <c:pt idx="654">
                  <c:v>501627</c:v>
                </c:pt>
                <c:pt idx="655">
                  <c:v>501630</c:v>
                </c:pt>
                <c:pt idx="656">
                  <c:v>501633</c:v>
                </c:pt>
                <c:pt idx="657">
                  <c:v>501635</c:v>
                </c:pt>
                <c:pt idx="658">
                  <c:v>501639</c:v>
                </c:pt>
                <c:pt idx="659">
                  <c:v>501642</c:v>
                </c:pt>
                <c:pt idx="660">
                  <c:v>501646</c:v>
                </c:pt>
                <c:pt idx="661">
                  <c:v>501649</c:v>
                </c:pt>
                <c:pt idx="662">
                  <c:v>501653</c:v>
                </c:pt>
                <c:pt idx="663">
                  <c:v>501657</c:v>
                </c:pt>
                <c:pt idx="664">
                  <c:v>501660</c:v>
                </c:pt>
                <c:pt idx="665">
                  <c:v>501663</c:v>
                </c:pt>
                <c:pt idx="666">
                  <c:v>501666</c:v>
                </c:pt>
                <c:pt idx="667">
                  <c:v>501669</c:v>
                </c:pt>
                <c:pt idx="668">
                  <c:v>501671</c:v>
                </c:pt>
                <c:pt idx="669">
                  <c:v>501674</c:v>
                </c:pt>
                <c:pt idx="670">
                  <c:v>501678</c:v>
                </c:pt>
                <c:pt idx="671">
                  <c:v>501681</c:v>
                </c:pt>
                <c:pt idx="672">
                  <c:v>501685</c:v>
                </c:pt>
                <c:pt idx="673">
                  <c:v>501688</c:v>
                </c:pt>
                <c:pt idx="674">
                  <c:v>501692</c:v>
                </c:pt>
                <c:pt idx="675">
                  <c:v>501695</c:v>
                </c:pt>
                <c:pt idx="676">
                  <c:v>501698</c:v>
                </c:pt>
                <c:pt idx="677">
                  <c:v>501701</c:v>
                </c:pt>
                <c:pt idx="678">
                  <c:v>501704</c:v>
                </c:pt>
                <c:pt idx="679">
                  <c:v>501706</c:v>
                </c:pt>
                <c:pt idx="680">
                  <c:v>501709</c:v>
                </c:pt>
                <c:pt idx="681">
                  <c:v>501712</c:v>
                </c:pt>
                <c:pt idx="682">
                  <c:v>501715</c:v>
                </c:pt>
                <c:pt idx="683">
                  <c:v>501719</c:v>
                </c:pt>
                <c:pt idx="684">
                  <c:v>501722</c:v>
                </c:pt>
                <c:pt idx="685">
                  <c:v>501724</c:v>
                </c:pt>
                <c:pt idx="686">
                  <c:v>501726</c:v>
                </c:pt>
                <c:pt idx="687">
                  <c:v>501729</c:v>
                </c:pt>
                <c:pt idx="688">
                  <c:v>501732</c:v>
                </c:pt>
                <c:pt idx="689">
                  <c:v>501736</c:v>
                </c:pt>
                <c:pt idx="690">
                  <c:v>501738</c:v>
                </c:pt>
                <c:pt idx="691">
                  <c:v>501741</c:v>
                </c:pt>
                <c:pt idx="692">
                  <c:v>501745</c:v>
                </c:pt>
                <c:pt idx="693">
                  <c:v>501747</c:v>
                </c:pt>
                <c:pt idx="694">
                  <c:v>501750</c:v>
                </c:pt>
                <c:pt idx="695">
                  <c:v>501754</c:v>
                </c:pt>
                <c:pt idx="696">
                  <c:v>501756</c:v>
                </c:pt>
                <c:pt idx="697">
                  <c:v>501760</c:v>
                </c:pt>
                <c:pt idx="698">
                  <c:v>501763</c:v>
                </c:pt>
                <c:pt idx="699">
                  <c:v>501766</c:v>
                </c:pt>
                <c:pt idx="700">
                  <c:v>501769</c:v>
                </c:pt>
                <c:pt idx="701">
                  <c:v>501772</c:v>
                </c:pt>
                <c:pt idx="702">
                  <c:v>501775</c:v>
                </c:pt>
                <c:pt idx="703">
                  <c:v>501780</c:v>
                </c:pt>
                <c:pt idx="704">
                  <c:v>501783</c:v>
                </c:pt>
                <c:pt idx="705">
                  <c:v>501786</c:v>
                </c:pt>
                <c:pt idx="706">
                  <c:v>501788</c:v>
                </c:pt>
                <c:pt idx="707">
                  <c:v>501792</c:v>
                </c:pt>
                <c:pt idx="708">
                  <c:v>501796</c:v>
                </c:pt>
                <c:pt idx="709">
                  <c:v>501798</c:v>
                </c:pt>
                <c:pt idx="710">
                  <c:v>501801</c:v>
                </c:pt>
                <c:pt idx="711">
                  <c:v>501804</c:v>
                </c:pt>
                <c:pt idx="712">
                  <c:v>501807</c:v>
                </c:pt>
                <c:pt idx="713">
                  <c:v>501811</c:v>
                </c:pt>
                <c:pt idx="714">
                  <c:v>501813</c:v>
                </c:pt>
                <c:pt idx="715">
                  <c:v>501816</c:v>
                </c:pt>
                <c:pt idx="716">
                  <c:v>501819</c:v>
                </c:pt>
                <c:pt idx="717">
                  <c:v>501822</c:v>
                </c:pt>
                <c:pt idx="718">
                  <c:v>501826</c:v>
                </c:pt>
                <c:pt idx="719">
                  <c:v>501828</c:v>
                </c:pt>
                <c:pt idx="720">
                  <c:v>501831</c:v>
                </c:pt>
                <c:pt idx="721">
                  <c:v>501835</c:v>
                </c:pt>
                <c:pt idx="722">
                  <c:v>501838</c:v>
                </c:pt>
                <c:pt idx="723">
                  <c:v>501841</c:v>
                </c:pt>
                <c:pt idx="724">
                  <c:v>501844</c:v>
                </c:pt>
                <c:pt idx="725">
                  <c:v>501848</c:v>
                </c:pt>
                <c:pt idx="726">
                  <c:v>501852</c:v>
                </c:pt>
                <c:pt idx="727">
                  <c:v>501855</c:v>
                </c:pt>
                <c:pt idx="728">
                  <c:v>501858</c:v>
                </c:pt>
                <c:pt idx="729">
                  <c:v>501860</c:v>
                </c:pt>
                <c:pt idx="730">
                  <c:v>501864</c:v>
                </c:pt>
                <c:pt idx="731">
                  <c:v>501868</c:v>
                </c:pt>
                <c:pt idx="732">
                  <c:v>501871</c:v>
                </c:pt>
                <c:pt idx="733">
                  <c:v>501874</c:v>
                </c:pt>
                <c:pt idx="734">
                  <c:v>501878</c:v>
                </c:pt>
                <c:pt idx="735">
                  <c:v>501880</c:v>
                </c:pt>
                <c:pt idx="736">
                  <c:v>501884</c:v>
                </c:pt>
                <c:pt idx="737">
                  <c:v>501887</c:v>
                </c:pt>
                <c:pt idx="738">
                  <c:v>501891</c:v>
                </c:pt>
                <c:pt idx="739">
                  <c:v>501893</c:v>
                </c:pt>
                <c:pt idx="740">
                  <c:v>501896</c:v>
                </c:pt>
                <c:pt idx="741">
                  <c:v>501898</c:v>
                </c:pt>
                <c:pt idx="742">
                  <c:v>501901</c:v>
                </c:pt>
                <c:pt idx="743">
                  <c:v>501902</c:v>
                </c:pt>
                <c:pt idx="744">
                  <c:v>501906</c:v>
                </c:pt>
                <c:pt idx="745">
                  <c:v>501909</c:v>
                </c:pt>
                <c:pt idx="746">
                  <c:v>501911</c:v>
                </c:pt>
                <c:pt idx="747">
                  <c:v>501914</c:v>
                </c:pt>
                <c:pt idx="748">
                  <c:v>501916</c:v>
                </c:pt>
                <c:pt idx="749">
                  <c:v>501920</c:v>
                </c:pt>
                <c:pt idx="750">
                  <c:v>501923</c:v>
                </c:pt>
                <c:pt idx="751">
                  <c:v>501926</c:v>
                </c:pt>
                <c:pt idx="752">
                  <c:v>501931</c:v>
                </c:pt>
                <c:pt idx="753">
                  <c:v>501934</c:v>
                </c:pt>
                <c:pt idx="754">
                  <c:v>501937</c:v>
                </c:pt>
                <c:pt idx="755">
                  <c:v>501940</c:v>
                </c:pt>
                <c:pt idx="756">
                  <c:v>501945</c:v>
                </c:pt>
                <c:pt idx="757">
                  <c:v>501948</c:v>
                </c:pt>
                <c:pt idx="758">
                  <c:v>501951</c:v>
                </c:pt>
                <c:pt idx="759">
                  <c:v>501954</c:v>
                </c:pt>
                <c:pt idx="760">
                  <c:v>501956</c:v>
                </c:pt>
                <c:pt idx="761">
                  <c:v>501959</c:v>
                </c:pt>
                <c:pt idx="762">
                  <c:v>501961</c:v>
                </c:pt>
                <c:pt idx="763">
                  <c:v>501964</c:v>
                </c:pt>
                <c:pt idx="764">
                  <c:v>501967</c:v>
                </c:pt>
                <c:pt idx="765">
                  <c:v>501970</c:v>
                </c:pt>
                <c:pt idx="766">
                  <c:v>501974</c:v>
                </c:pt>
                <c:pt idx="767">
                  <c:v>501977</c:v>
                </c:pt>
                <c:pt idx="768">
                  <c:v>501980</c:v>
                </c:pt>
                <c:pt idx="769">
                  <c:v>501983</c:v>
                </c:pt>
                <c:pt idx="770">
                  <c:v>501986</c:v>
                </c:pt>
                <c:pt idx="771">
                  <c:v>501989</c:v>
                </c:pt>
                <c:pt idx="772">
                  <c:v>501993</c:v>
                </c:pt>
                <c:pt idx="773">
                  <c:v>501996</c:v>
                </c:pt>
                <c:pt idx="774">
                  <c:v>501999</c:v>
                </c:pt>
                <c:pt idx="775">
                  <c:v>502003</c:v>
                </c:pt>
                <c:pt idx="776">
                  <c:v>502007</c:v>
                </c:pt>
                <c:pt idx="777">
                  <c:v>502010</c:v>
                </c:pt>
                <c:pt idx="778">
                  <c:v>502014</c:v>
                </c:pt>
                <c:pt idx="779">
                  <c:v>502018</c:v>
                </c:pt>
                <c:pt idx="780">
                  <c:v>502021</c:v>
                </c:pt>
                <c:pt idx="781">
                  <c:v>502023</c:v>
                </c:pt>
                <c:pt idx="782">
                  <c:v>502026</c:v>
                </c:pt>
                <c:pt idx="783">
                  <c:v>502029</c:v>
                </c:pt>
                <c:pt idx="784">
                  <c:v>502032</c:v>
                </c:pt>
                <c:pt idx="785">
                  <c:v>502034</c:v>
                </c:pt>
                <c:pt idx="786">
                  <c:v>502038</c:v>
                </c:pt>
                <c:pt idx="787">
                  <c:v>502041</c:v>
                </c:pt>
                <c:pt idx="788">
                  <c:v>502045</c:v>
                </c:pt>
                <c:pt idx="789">
                  <c:v>502047</c:v>
                </c:pt>
                <c:pt idx="790">
                  <c:v>502050</c:v>
                </c:pt>
                <c:pt idx="791">
                  <c:v>502052</c:v>
                </c:pt>
                <c:pt idx="792">
                  <c:v>502055</c:v>
                </c:pt>
                <c:pt idx="793">
                  <c:v>502059</c:v>
                </c:pt>
                <c:pt idx="794">
                  <c:v>502062</c:v>
                </c:pt>
                <c:pt idx="795">
                  <c:v>502065</c:v>
                </c:pt>
                <c:pt idx="796">
                  <c:v>502067</c:v>
                </c:pt>
                <c:pt idx="797">
                  <c:v>502070</c:v>
                </c:pt>
                <c:pt idx="798">
                  <c:v>502073</c:v>
                </c:pt>
                <c:pt idx="799">
                  <c:v>502077</c:v>
                </c:pt>
                <c:pt idx="800">
                  <c:v>502079</c:v>
                </c:pt>
                <c:pt idx="801">
                  <c:v>502082</c:v>
                </c:pt>
                <c:pt idx="802">
                  <c:v>502085</c:v>
                </c:pt>
                <c:pt idx="803">
                  <c:v>502087</c:v>
                </c:pt>
                <c:pt idx="804">
                  <c:v>502090</c:v>
                </c:pt>
                <c:pt idx="805">
                  <c:v>502093</c:v>
                </c:pt>
                <c:pt idx="806">
                  <c:v>502096</c:v>
                </c:pt>
                <c:pt idx="807">
                  <c:v>502100</c:v>
                </c:pt>
                <c:pt idx="808">
                  <c:v>502104</c:v>
                </c:pt>
                <c:pt idx="809">
                  <c:v>502108</c:v>
                </c:pt>
                <c:pt idx="810">
                  <c:v>502112</c:v>
                </c:pt>
                <c:pt idx="811">
                  <c:v>502115</c:v>
                </c:pt>
                <c:pt idx="812">
                  <c:v>502117</c:v>
                </c:pt>
                <c:pt idx="813">
                  <c:v>502120</c:v>
                </c:pt>
                <c:pt idx="814">
                  <c:v>502123</c:v>
                </c:pt>
                <c:pt idx="815">
                  <c:v>502126</c:v>
                </c:pt>
                <c:pt idx="816">
                  <c:v>502128</c:v>
                </c:pt>
                <c:pt idx="817">
                  <c:v>502131</c:v>
                </c:pt>
                <c:pt idx="818">
                  <c:v>502133</c:v>
                </c:pt>
                <c:pt idx="819">
                  <c:v>502137</c:v>
                </c:pt>
                <c:pt idx="820">
                  <c:v>502139</c:v>
                </c:pt>
                <c:pt idx="821">
                  <c:v>502144</c:v>
                </c:pt>
                <c:pt idx="822">
                  <c:v>502147</c:v>
                </c:pt>
                <c:pt idx="823">
                  <c:v>502151</c:v>
                </c:pt>
                <c:pt idx="824">
                  <c:v>502154</c:v>
                </c:pt>
                <c:pt idx="825">
                  <c:v>502156</c:v>
                </c:pt>
                <c:pt idx="826">
                  <c:v>502159</c:v>
                </c:pt>
                <c:pt idx="827">
                  <c:v>502161</c:v>
                </c:pt>
                <c:pt idx="828">
                  <c:v>502165</c:v>
                </c:pt>
                <c:pt idx="829">
                  <c:v>502168</c:v>
                </c:pt>
                <c:pt idx="830">
                  <c:v>502172</c:v>
                </c:pt>
                <c:pt idx="831">
                  <c:v>502176</c:v>
                </c:pt>
                <c:pt idx="832">
                  <c:v>502181</c:v>
                </c:pt>
                <c:pt idx="833">
                  <c:v>502184</c:v>
                </c:pt>
                <c:pt idx="834">
                  <c:v>502186</c:v>
                </c:pt>
                <c:pt idx="835">
                  <c:v>502189</c:v>
                </c:pt>
                <c:pt idx="836">
                  <c:v>502193</c:v>
                </c:pt>
                <c:pt idx="837">
                  <c:v>502196</c:v>
                </c:pt>
                <c:pt idx="838">
                  <c:v>502198</c:v>
                </c:pt>
                <c:pt idx="839">
                  <c:v>502200</c:v>
                </c:pt>
                <c:pt idx="840">
                  <c:v>502203</c:v>
                </c:pt>
                <c:pt idx="841">
                  <c:v>502206</c:v>
                </c:pt>
                <c:pt idx="842">
                  <c:v>502209</c:v>
                </c:pt>
                <c:pt idx="843">
                  <c:v>502212</c:v>
                </c:pt>
                <c:pt idx="844">
                  <c:v>502216</c:v>
                </c:pt>
                <c:pt idx="845">
                  <c:v>502219</c:v>
                </c:pt>
                <c:pt idx="846">
                  <c:v>502222</c:v>
                </c:pt>
                <c:pt idx="847">
                  <c:v>502225</c:v>
                </c:pt>
                <c:pt idx="848">
                  <c:v>502227</c:v>
                </c:pt>
                <c:pt idx="849">
                  <c:v>502231</c:v>
                </c:pt>
                <c:pt idx="850">
                  <c:v>502234</c:v>
                </c:pt>
                <c:pt idx="851">
                  <c:v>502238</c:v>
                </c:pt>
                <c:pt idx="852">
                  <c:v>502242</c:v>
                </c:pt>
                <c:pt idx="853">
                  <c:v>502244</c:v>
                </c:pt>
                <c:pt idx="854">
                  <c:v>502248</c:v>
                </c:pt>
                <c:pt idx="855">
                  <c:v>502251</c:v>
                </c:pt>
                <c:pt idx="856">
                  <c:v>502254</c:v>
                </c:pt>
                <c:pt idx="857">
                  <c:v>502259</c:v>
                </c:pt>
                <c:pt idx="858">
                  <c:v>502262</c:v>
                </c:pt>
                <c:pt idx="859">
                  <c:v>502265</c:v>
                </c:pt>
                <c:pt idx="860">
                  <c:v>502269</c:v>
                </c:pt>
                <c:pt idx="861">
                  <c:v>502273</c:v>
                </c:pt>
                <c:pt idx="862">
                  <c:v>502276</c:v>
                </c:pt>
                <c:pt idx="863">
                  <c:v>502279</c:v>
                </c:pt>
                <c:pt idx="864">
                  <c:v>502282</c:v>
                </c:pt>
                <c:pt idx="865">
                  <c:v>502285</c:v>
                </c:pt>
                <c:pt idx="866">
                  <c:v>502289</c:v>
                </c:pt>
                <c:pt idx="867">
                  <c:v>502292</c:v>
                </c:pt>
                <c:pt idx="868">
                  <c:v>502295</c:v>
                </c:pt>
                <c:pt idx="869">
                  <c:v>502298</c:v>
                </c:pt>
                <c:pt idx="870">
                  <c:v>502301</c:v>
                </c:pt>
                <c:pt idx="871">
                  <c:v>502303</c:v>
                </c:pt>
                <c:pt idx="872">
                  <c:v>502305</c:v>
                </c:pt>
                <c:pt idx="873">
                  <c:v>502307</c:v>
                </c:pt>
                <c:pt idx="874">
                  <c:v>502310</c:v>
                </c:pt>
                <c:pt idx="875">
                  <c:v>502315</c:v>
                </c:pt>
                <c:pt idx="876">
                  <c:v>502317</c:v>
                </c:pt>
                <c:pt idx="877">
                  <c:v>502320</c:v>
                </c:pt>
                <c:pt idx="878">
                  <c:v>502324</c:v>
                </c:pt>
                <c:pt idx="879">
                  <c:v>502328</c:v>
                </c:pt>
                <c:pt idx="880">
                  <c:v>502331</c:v>
                </c:pt>
                <c:pt idx="881">
                  <c:v>502333</c:v>
                </c:pt>
                <c:pt idx="882">
                  <c:v>502336</c:v>
                </c:pt>
                <c:pt idx="883">
                  <c:v>502340</c:v>
                </c:pt>
                <c:pt idx="884">
                  <c:v>502344</c:v>
                </c:pt>
                <c:pt idx="885">
                  <c:v>502348</c:v>
                </c:pt>
                <c:pt idx="886">
                  <c:v>502350</c:v>
                </c:pt>
                <c:pt idx="887">
                  <c:v>502353</c:v>
                </c:pt>
                <c:pt idx="888">
                  <c:v>502356</c:v>
                </c:pt>
                <c:pt idx="889">
                  <c:v>502358</c:v>
                </c:pt>
                <c:pt idx="890">
                  <c:v>502362</c:v>
                </c:pt>
                <c:pt idx="891">
                  <c:v>502364</c:v>
                </c:pt>
                <c:pt idx="892">
                  <c:v>502368</c:v>
                </c:pt>
                <c:pt idx="893">
                  <c:v>502371</c:v>
                </c:pt>
                <c:pt idx="894">
                  <c:v>502375</c:v>
                </c:pt>
                <c:pt idx="895">
                  <c:v>502379</c:v>
                </c:pt>
                <c:pt idx="896">
                  <c:v>502383</c:v>
                </c:pt>
                <c:pt idx="897">
                  <c:v>502386</c:v>
                </c:pt>
                <c:pt idx="898">
                  <c:v>502390</c:v>
                </c:pt>
                <c:pt idx="899">
                  <c:v>502394</c:v>
                </c:pt>
                <c:pt idx="900">
                  <c:v>502396</c:v>
                </c:pt>
                <c:pt idx="901">
                  <c:v>502399</c:v>
                </c:pt>
                <c:pt idx="902">
                  <c:v>502401</c:v>
                </c:pt>
                <c:pt idx="903">
                  <c:v>502405</c:v>
                </c:pt>
                <c:pt idx="904">
                  <c:v>502408</c:v>
                </c:pt>
                <c:pt idx="905">
                  <c:v>502410</c:v>
                </c:pt>
                <c:pt idx="906">
                  <c:v>502414</c:v>
                </c:pt>
                <c:pt idx="907">
                  <c:v>502417</c:v>
                </c:pt>
                <c:pt idx="908">
                  <c:v>502420</c:v>
                </c:pt>
                <c:pt idx="909">
                  <c:v>502423</c:v>
                </c:pt>
                <c:pt idx="910">
                  <c:v>502426</c:v>
                </c:pt>
                <c:pt idx="911">
                  <c:v>502428</c:v>
                </c:pt>
                <c:pt idx="912">
                  <c:v>502432</c:v>
                </c:pt>
                <c:pt idx="913">
                  <c:v>502434</c:v>
                </c:pt>
                <c:pt idx="914">
                  <c:v>502436</c:v>
                </c:pt>
                <c:pt idx="915">
                  <c:v>502439</c:v>
                </c:pt>
                <c:pt idx="916">
                  <c:v>502443</c:v>
                </c:pt>
                <c:pt idx="917">
                  <c:v>502447</c:v>
                </c:pt>
                <c:pt idx="918">
                  <c:v>502450</c:v>
                </c:pt>
                <c:pt idx="919">
                  <c:v>502453</c:v>
                </c:pt>
                <c:pt idx="920">
                  <c:v>502456</c:v>
                </c:pt>
                <c:pt idx="921">
                  <c:v>502460</c:v>
                </c:pt>
                <c:pt idx="922">
                  <c:v>502464</c:v>
                </c:pt>
                <c:pt idx="923">
                  <c:v>502467</c:v>
                </c:pt>
                <c:pt idx="924">
                  <c:v>502470</c:v>
                </c:pt>
                <c:pt idx="925">
                  <c:v>502473</c:v>
                </c:pt>
                <c:pt idx="926">
                  <c:v>502476</c:v>
                </c:pt>
                <c:pt idx="927">
                  <c:v>502480</c:v>
                </c:pt>
                <c:pt idx="928">
                  <c:v>502484</c:v>
                </c:pt>
                <c:pt idx="929">
                  <c:v>502486</c:v>
                </c:pt>
                <c:pt idx="930">
                  <c:v>502490</c:v>
                </c:pt>
                <c:pt idx="931">
                  <c:v>502493</c:v>
                </c:pt>
                <c:pt idx="932">
                  <c:v>502496</c:v>
                </c:pt>
                <c:pt idx="933">
                  <c:v>502500</c:v>
                </c:pt>
                <c:pt idx="934">
                  <c:v>502504</c:v>
                </c:pt>
                <c:pt idx="935">
                  <c:v>502508</c:v>
                </c:pt>
                <c:pt idx="936">
                  <c:v>502511</c:v>
                </c:pt>
                <c:pt idx="937">
                  <c:v>502514</c:v>
                </c:pt>
                <c:pt idx="938">
                  <c:v>502517</c:v>
                </c:pt>
                <c:pt idx="939">
                  <c:v>502521</c:v>
                </c:pt>
                <c:pt idx="940">
                  <c:v>502524</c:v>
                </c:pt>
                <c:pt idx="941">
                  <c:v>502527</c:v>
                </c:pt>
                <c:pt idx="942">
                  <c:v>502532</c:v>
                </c:pt>
                <c:pt idx="943">
                  <c:v>502534</c:v>
                </c:pt>
                <c:pt idx="944">
                  <c:v>502537</c:v>
                </c:pt>
                <c:pt idx="945">
                  <c:v>502541</c:v>
                </c:pt>
                <c:pt idx="946">
                  <c:v>502542</c:v>
                </c:pt>
                <c:pt idx="947">
                  <c:v>502544</c:v>
                </c:pt>
                <c:pt idx="948">
                  <c:v>502548</c:v>
                </c:pt>
                <c:pt idx="949">
                  <c:v>502551</c:v>
                </c:pt>
                <c:pt idx="950">
                  <c:v>502556</c:v>
                </c:pt>
                <c:pt idx="951">
                  <c:v>502560</c:v>
                </c:pt>
                <c:pt idx="952">
                  <c:v>502562</c:v>
                </c:pt>
                <c:pt idx="953">
                  <c:v>502565</c:v>
                </c:pt>
                <c:pt idx="954">
                  <c:v>502569</c:v>
                </c:pt>
                <c:pt idx="955">
                  <c:v>502573</c:v>
                </c:pt>
                <c:pt idx="956">
                  <c:v>502575</c:v>
                </c:pt>
                <c:pt idx="957">
                  <c:v>502578</c:v>
                </c:pt>
                <c:pt idx="958">
                  <c:v>502581</c:v>
                </c:pt>
                <c:pt idx="959">
                  <c:v>502584</c:v>
                </c:pt>
                <c:pt idx="960">
                  <c:v>502587</c:v>
                </c:pt>
                <c:pt idx="961">
                  <c:v>502590</c:v>
                </c:pt>
                <c:pt idx="962">
                  <c:v>502593</c:v>
                </c:pt>
                <c:pt idx="963">
                  <c:v>502597</c:v>
                </c:pt>
                <c:pt idx="964">
                  <c:v>502600</c:v>
                </c:pt>
                <c:pt idx="965">
                  <c:v>502602</c:v>
                </c:pt>
                <c:pt idx="966">
                  <c:v>502607</c:v>
                </c:pt>
                <c:pt idx="967">
                  <c:v>502610</c:v>
                </c:pt>
                <c:pt idx="968">
                  <c:v>502613</c:v>
                </c:pt>
                <c:pt idx="969">
                  <c:v>502617</c:v>
                </c:pt>
                <c:pt idx="970">
                  <c:v>502621</c:v>
                </c:pt>
                <c:pt idx="971">
                  <c:v>502624</c:v>
                </c:pt>
                <c:pt idx="972">
                  <c:v>502627</c:v>
                </c:pt>
                <c:pt idx="973">
                  <c:v>502630</c:v>
                </c:pt>
                <c:pt idx="974">
                  <c:v>502633</c:v>
                </c:pt>
                <c:pt idx="975">
                  <c:v>502636</c:v>
                </c:pt>
                <c:pt idx="976">
                  <c:v>502639</c:v>
                </c:pt>
                <c:pt idx="977">
                  <c:v>502642</c:v>
                </c:pt>
                <c:pt idx="978">
                  <c:v>502645</c:v>
                </c:pt>
                <c:pt idx="979">
                  <c:v>502648</c:v>
                </c:pt>
                <c:pt idx="980">
                  <c:v>502652</c:v>
                </c:pt>
                <c:pt idx="981">
                  <c:v>502655</c:v>
                </c:pt>
                <c:pt idx="982">
                  <c:v>502659</c:v>
                </c:pt>
                <c:pt idx="983">
                  <c:v>502661</c:v>
                </c:pt>
                <c:pt idx="984">
                  <c:v>502666</c:v>
                </c:pt>
                <c:pt idx="985">
                  <c:v>502668</c:v>
                </c:pt>
                <c:pt idx="986">
                  <c:v>502672</c:v>
                </c:pt>
                <c:pt idx="987">
                  <c:v>502675</c:v>
                </c:pt>
                <c:pt idx="988">
                  <c:v>502679</c:v>
                </c:pt>
                <c:pt idx="989">
                  <c:v>502680</c:v>
                </c:pt>
                <c:pt idx="990">
                  <c:v>502682</c:v>
                </c:pt>
                <c:pt idx="991">
                  <c:v>502685</c:v>
                </c:pt>
                <c:pt idx="992">
                  <c:v>502689</c:v>
                </c:pt>
                <c:pt idx="993">
                  <c:v>502693</c:v>
                </c:pt>
                <c:pt idx="994">
                  <c:v>502695</c:v>
                </c:pt>
                <c:pt idx="995">
                  <c:v>502698</c:v>
                </c:pt>
                <c:pt idx="996">
                  <c:v>502701</c:v>
                </c:pt>
                <c:pt idx="997">
                  <c:v>502705</c:v>
                </c:pt>
                <c:pt idx="998">
                  <c:v>502708</c:v>
                </c:pt>
                <c:pt idx="999">
                  <c:v>502711</c:v>
                </c:pt>
              </c:numCache>
            </c:numRef>
          </c:val>
          <c:smooth val="0"/>
          <c:extLst>
            <c:ext xmlns:c16="http://schemas.microsoft.com/office/drawing/2014/chart" uri="{C3380CC4-5D6E-409C-BE32-E72D297353CC}">
              <c16:uniqueId val="{00000005-0F94-40A6-899E-04557D0D6335}"/>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0%'!$C$1</c:f>
              <c:strCache>
                <c:ptCount val="1"/>
                <c:pt idx="0">
                  <c:v>90% Adherence</c:v>
                </c:pt>
              </c:strCache>
            </c:strRef>
          </c:tx>
          <c:spPr>
            <a:ln w="28575" cap="rnd">
              <a:solidFill>
                <a:schemeClr val="tx1"/>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0</c:v>
                </c:pt>
                <c:pt idx="313">
                  <c:v>423441</c:v>
                </c:pt>
                <c:pt idx="314">
                  <c:v>427515</c:v>
                </c:pt>
                <c:pt idx="315">
                  <c:v>431626</c:v>
                </c:pt>
                <c:pt idx="316">
                  <c:v>435763</c:v>
                </c:pt>
                <c:pt idx="317">
                  <c:v>439948</c:v>
                </c:pt>
                <c:pt idx="318">
                  <c:v>444104</c:v>
                </c:pt>
                <c:pt idx="319">
                  <c:v>448196</c:v>
                </c:pt>
                <c:pt idx="320">
                  <c:v>452206</c:v>
                </c:pt>
                <c:pt idx="321">
                  <c:v>456141</c:v>
                </c:pt>
                <c:pt idx="322">
                  <c:v>459932</c:v>
                </c:pt>
                <c:pt idx="323">
                  <c:v>463624</c:v>
                </c:pt>
                <c:pt idx="324">
                  <c:v>467196</c:v>
                </c:pt>
                <c:pt idx="325">
                  <c:v>470589</c:v>
                </c:pt>
                <c:pt idx="326">
                  <c:v>473793</c:v>
                </c:pt>
                <c:pt idx="327">
                  <c:v>476834</c:v>
                </c:pt>
                <c:pt idx="328">
                  <c:v>479651</c:v>
                </c:pt>
                <c:pt idx="329">
                  <c:v>482296</c:v>
                </c:pt>
                <c:pt idx="330">
                  <c:v>484738</c:v>
                </c:pt>
                <c:pt idx="331">
                  <c:v>487093</c:v>
                </c:pt>
                <c:pt idx="332">
                  <c:v>489340</c:v>
                </c:pt>
                <c:pt idx="333">
                  <c:v>491442</c:v>
                </c:pt>
                <c:pt idx="334">
                  <c:v>493442</c:v>
                </c:pt>
                <c:pt idx="335">
                  <c:v>495338</c:v>
                </c:pt>
                <c:pt idx="336">
                  <c:v>497109</c:v>
                </c:pt>
                <c:pt idx="337">
                  <c:v>498785</c:v>
                </c:pt>
                <c:pt idx="338">
                  <c:v>499597</c:v>
                </c:pt>
                <c:pt idx="339">
                  <c:v>500356</c:v>
                </c:pt>
                <c:pt idx="340">
                  <c:v>501087</c:v>
                </c:pt>
                <c:pt idx="341">
                  <c:v>501735</c:v>
                </c:pt>
                <c:pt idx="342">
                  <c:v>502347</c:v>
                </c:pt>
                <c:pt idx="343">
                  <c:v>502878</c:v>
                </c:pt>
                <c:pt idx="344">
                  <c:v>503333</c:v>
                </c:pt>
                <c:pt idx="345">
                  <c:v>503722</c:v>
                </c:pt>
                <c:pt idx="346">
                  <c:v>504061</c:v>
                </c:pt>
                <c:pt idx="347">
                  <c:v>504331</c:v>
                </c:pt>
                <c:pt idx="348">
                  <c:v>504553</c:v>
                </c:pt>
                <c:pt idx="349">
                  <c:v>504756</c:v>
                </c:pt>
                <c:pt idx="350">
                  <c:v>504935</c:v>
                </c:pt>
                <c:pt idx="351">
                  <c:v>505095</c:v>
                </c:pt>
                <c:pt idx="352">
                  <c:v>505234</c:v>
                </c:pt>
                <c:pt idx="353">
                  <c:v>505365</c:v>
                </c:pt>
                <c:pt idx="354">
                  <c:v>505471</c:v>
                </c:pt>
                <c:pt idx="355">
                  <c:v>505563</c:v>
                </c:pt>
                <c:pt idx="356">
                  <c:v>505646</c:v>
                </c:pt>
                <c:pt idx="357">
                  <c:v>505718</c:v>
                </c:pt>
                <c:pt idx="358">
                  <c:v>505786</c:v>
                </c:pt>
                <c:pt idx="359">
                  <c:v>505853</c:v>
                </c:pt>
                <c:pt idx="360">
                  <c:v>505911</c:v>
                </c:pt>
                <c:pt idx="361">
                  <c:v>505955</c:v>
                </c:pt>
                <c:pt idx="362">
                  <c:v>506001</c:v>
                </c:pt>
                <c:pt idx="363">
                  <c:v>506046</c:v>
                </c:pt>
                <c:pt idx="364">
                  <c:v>506083</c:v>
                </c:pt>
                <c:pt idx="365">
                  <c:v>506124</c:v>
                </c:pt>
                <c:pt idx="366">
                  <c:v>506159</c:v>
                </c:pt>
                <c:pt idx="367">
                  <c:v>506193</c:v>
                </c:pt>
                <c:pt idx="368">
                  <c:v>506228</c:v>
                </c:pt>
                <c:pt idx="369">
                  <c:v>506260</c:v>
                </c:pt>
                <c:pt idx="370">
                  <c:v>506288</c:v>
                </c:pt>
                <c:pt idx="371">
                  <c:v>506317</c:v>
                </c:pt>
                <c:pt idx="372">
                  <c:v>506342</c:v>
                </c:pt>
                <c:pt idx="373">
                  <c:v>506369</c:v>
                </c:pt>
                <c:pt idx="374">
                  <c:v>506396</c:v>
                </c:pt>
                <c:pt idx="375">
                  <c:v>506422</c:v>
                </c:pt>
                <c:pt idx="376">
                  <c:v>506450</c:v>
                </c:pt>
                <c:pt idx="377">
                  <c:v>506474</c:v>
                </c:pt>
                <c:pt idx="378">
                  <c:v>506501</c:v>
                </c:pt>
                <c:pt idx="379">
                  <c:v>506526</c:v>
                </c:pt>
                <c:pt idx="380">
                  <c:v>506550</c:v>
                </c:pt>
                <c:pt idx="381">
                  <c:v>506573</c:v>
                </c:pt>
                <c:pt idx="382">
                  <c:v>506596</c:v>
                </c:pt>
                <c:pt idx="383">
                  <c:v>506621</c:v>
                </c:pt>
                <c:pt idx="384">
                  <c:v>506644</c:v>
                </c:pt>
                <c:pt idx="385">
                  <c:v>506668</c:v>
                </c:pt>
                <c:pt idx="386">
                  <c:v>506693</c:v>
                </c:pt>
                <c:pt idx="387">
                  <c:v>506715</c:v>
                </c:pt>
                <c:pt idx="388">
                  <c:v>506738</c:v>
                </c:pt>
                <c:pt idx="389">
                  <c:v>506761</c:v>
                </c:pt>
                <c:pt idx="390">
                  <c:v>506783</c:v>
                </c:pt>
                <c:pt idx="391">
                  <c:v>506803</c:v>
                </c:pt>
                <c:pt idx="392">
                  <c:v>506826</c:v>
                </c:pt>
                <c:pt idx="393">
                  <c:v>506848</c:v>
                </c:pt>
                <c:pt idx="394">
                  <c:v>506869</c:v>
                </c:pt>
                <c:pt idx="395">
                  <c:v>506892</c:v>
                </c:pt>
                <c:pt idx="396">
                  <c:v>506912</c:v>
                </c:pt>
                <c:pt idx="397">
                  <c:v>506933</c:v>
                </c:pt>
                <c:pt idx="398">
                  <c:v>506955</c:v>
                </c:pt>
                <c:pt idx="399">
                  <c:v>506977</c:v>
                </c:pt>
                <c:pt idx="400">
                  <c:v>507002</c:v>
                </c:pt>
                <c:pt idx="401">
                  <c:v>507023</c:v>
                </c:pt>
                <c:pt idx="402">
                  <c:v>507047</c:v>
                </c:pt>
                <c:pt idx="403">
                  <c:v>507071</c:v>
                </c:pt>
                <c:pt idx="404">
                  <c:v>507092</c:v>
                </c:pt>
                <c:pt idx="405">
                  <c:v>507117</c:v>
                </c:pt>
                <c:pt idx="406">
                  <c:v>507140</c:v>
                </c:pt>
                <c:pt idx="407">
                  <c:v>507162</c:v>
                </c:pt>
                <c:pt idx="408">
                  <c:v>507182</c:v>
                </c:pt>
                <c:pt idx="409">
                  <c:v>507204</c:v>
                </c:pt>
                <c:pt idx="410">
                  <c:v>507224</c:v>
                </c:pt>
                <c:pt idx="411">
                  <c:v>507248</c:v>
                </c:pt>
                <c:pt idx="412">
                  <c:v>507271</c:v>
                </c:pt>
                <c:pt idx="413">
                  <c:v>507292</c:v>
                </c:pt>
                <c:pt idx="414">
                  <c:v>507315</c:v>
                </c:pt>
                <c:pt idx="415">
                  <c:v>507336</c:v>
                </c:pt>
                <c:pt idx="416">
                  <c:v>507358</c:v>
                </c:pt>
                <c:pt idx="417">
                  <c:v>507380</c:v>
                </c:pt>
                <c:pt idx="418">
                  <c:v>507401</c:v>
                </c:pt>
                <c:pt idx="419">
                  <c:v>507420</c:v>
                </c:pt>
                <c:pt idx="420">
                  <c:v>507442</c:v>
                </c:pt>
                <c:pt idx="421">
                  <c:v>507464</c:v>
                </c:pt>
                <c:pt idx="422">
                  <c:v>507487</c:v>
                </c:pt>
                <c:pt idx="423">
                  <c:v>507509</c:v>
                </c:pt>
                <c:pt idx="424">
                  <c:v>507530</c:v>
                </c:pt>
                <c:pt idx="425">
                  <c:v>507553</c:v>
                </c:pt>
                <c:pt idx="426">
                  <c:v>507575</c:v>
                </c:pt>
                <c:pt idx="427">
                  <c:v>507597</c:v>
                </c:pt>
                <c:pt idx="428">
                  <c:v>507617</c:v>
                </c:pt>
                <c:pt idx="429">
                  <c:v>507643</c:v>
                </c:pt>
                <c:pt idx="430">
                  <c:v>507666</c:v>
                </c:pt>
                <c:pt idx="431">
                  <c:v>507689</c:v>
                </c:pt>
                <c:pt idx="432">
                  <c:v>507712</c:v>
                </c:pt>
                <c:pt idx="433">
                  <c:v>507732</c:v>
                </c:pt>
                <c:pt idx="434">
                  <c:v>507756</c:v>
                </c:pt>
                <c:pt idx="435">
                  <c:v>507781</c:v>
                </c:pt>
                <c:pt idx="436">
                  <c:v>507803</c:v>
                </c:pt>
                <c:pt idx="437">
                  <c:v>507825</c:v>
                </c:pt>
                <c:pt idx="438">
                  <c:v>507846</c:v>
                </c:pt>
                <c:pt idx="439">
                  <c:v>507867</c:v>
                </c:pt>
                <c:pt idx="440">
                  <c:v>507889</c:v>
                </c:pt>
                <c:pt idx="441">
                  <c:v>507912</c:v>
                </c:pt>
                <c:pt idx="442">
                  <c:v>507935</c:v>
                </c:pt>
                <c:pt idx="443">
                  <c:v>507957</c:v>
                </c:pt>
                <c:pt idx="444">
                  <c:v>507980</c:v>
                </c:pt>
                <c:pt idx="445">
                  <c:v>508005</c:v>
                </c:pt>
                <c:pt idx="446">
                  <c:v>508027</c:v>
                </c:pt>
                <c:pt idx="447">
                  <c:v>508052</c:v>
                </c:pt>
                <c:pt idx="448">
                  <c:v>508074</c:v>
                </c:pt>
                <c:pt idx="449">
                  <c:v>508096</c:v>
                </c:pt>
                <c:pt idx="450">
                  <c:v>508114</c:v>
                </c:pt>
                <c:pt idx="451">
                  <c:v>508136</c:v>
                </c:pt>
                <c:pt idx="452">
                  <c:v>508160</c:v>
                </c:pt>
                <c:pt idx="453">
                  <c:v>508185</c:v>
                </c:pt>
                <c:pt idx="454">
                  <c:v>508210</c:v>
                </c:pt>
                <c:pt idx="455">
                  <c:v>508233</c:v>
                </c:pt>
                <c:pt idx="456">
                  <c:v>508253</c:v>
                </c:pt>
                <c:pt idx="457">
                  <c:v>508278</c:v>
                </c:pt>
                <c:pt idx="458">
                  <c:v>508300</c:v>
                </c:pt>
                <c:pt idx="459">
                  <c:v>508323</c:v>
                </c:pt>
                <c:pt idx="460">
                  <c:v>508350</c:v>
                </c:pt>
                <c:pt idx="461">
                  <c:v>508374</c:v>
                </c:pt>
                <c:pt idx="462">
                  <c:v>508399</c:v>
                </c:pt>
                <c:pt idx="463">
                  <c:v>508423</c:v>
                </c:pt>
                <c:pt idx="464">
                  <c:v>508445</c:v>
                </c:pt>
                <c:pt idx="465">
                  <c:v>508468</c:v>
                </c:pt>
                <c:pt idx="466">
                  <c:v>508489</c:v>
                </c:pt>
                <c:pt idx="467">
                  <c:v>508511</c:v>
                </c:pt>
                <c:pt idx="468">
                  <c:v>508535</c:v>
                </c:pt>
                <c:pt idx="469">
                  <c:v>508557</c:v>
                </c:pt>
                <c:pt idx="470">
                  <c:v>508580</c:v>
                </c:pt>
                <c:pt idx="471">
                  <c:v>508602</c:v>
                </c:pt>
                <c:pt idx="472">
                  <c:v>508624</c:v>
                </c:pt>
                <c:pt idx="473">
                  <c:v>508647</c:v>
                </c:pt>
                <c:pt idx="474">
                  <c:v>508669</c:v>
                </c:pt>
                <c:pt idx="475">
                  <c:v>508693</c:v>
                </c:pt>
                <c:pt idx="476">
                  <c:v>508717</c:v>
                </c:pt>
                <c:pt idx="477">
                  <c:v>508739</c:v>
                </c:pt>
                <c:pt idx="478">
                  <c:v>508760</c:v>
                </c:pt>
                <c:pt idx="479">
                  <c:v>508784</c:v>
                </c:pt>
                <c:pt idx="480">
                  <c:v>508806</c:v>
                </c:pt>
                <c:pt idx="481">
                  <c:v>508829</c:v>
                </c:pt>
                <c:pt idx="482">
                  <c:v>508847</c:v>
                </c:pt>
                <c:pt idx="483">
                  <c:v>508871</c:v>
                </c:pt>
                <c:pt idx="484">
                  <c:v>508894</c:v>
                </c:pt>
                <c:pt idx="485">
                  <c:v>508917</c:v>
                </c:pt>
                <c:pt idx="486">
                  <c:v>508939</c:v>
                </c:pt>
                <c:pt idx="487">
                  <c:v>508960</c:v>
                </c:pt>
                <c:pt idx="488">
                  <c:v>508981</c:v>
                </c:pt>
                <c:pt idx="489">
                  <c:v>509005</c:v>
                </c:pt>
                <c:pt idx="490">
                  <c:v>509025</c:v>
                </c:pt>
                <c:pt idx="491">
                  <c:v>509048</c:v>
                </c:pt>
                <c:pt idx="492">
                  <c:v>509072</c:v>
                </c:pt>
                <c:pt idx="493">
                  <c:v>509093</c:v>
                </c:pt>
                <c:pt idx="494">
                  <c:v>509116</c:v>
                </c:pt>
                <c:pt idx="495">
                  <c:v>509140</c:v>
                </c:pt>
                <c:pt idx="496">
                  <c:v>509161</c:v>
                </c:pt>
                <c:pt idx="497">
                  <c:v>509183</c:v>
                </c:pt>
                <c:pt idx="498">
                  <c:v>509206</c:v>
                </c:pt>
                <c:pt idx="499">
                  <c:v>509232</c:v>
                </c:pt>
                <c:pt idx="500">
                  <c:v>509257</c:v>
                </c:pt>
                <c:pt idx="501">
                  <c:v>509278</c:v>
                </c:pt>
                <c:pt idx="502">
                  <c:v>509300</c:v>
                </c:pt>
                <c:pt idx="503">
                  <c:v>509324</c:v>
                </c:pt>
                <c:pt idx="504">
                  <c:v>509349</c:v>
                </c:pt>
                <c:pt idx="505">
                  <c:v>509371</c:v>
                </c:pt>
                <c:pt idx="506">
                  <c:v>509393</c:v>
                </c:pt>
                <c:pt idx="507">
                  <c:v>509416</c:v>
                </c:pt>
                <c:pt idx="508">
                  <c:v>509438</c:v>
                </c:pt>
                <c:pt idx="509">
                  <c:v>509460</c:v>
                </c:pt>
                <c:pt idx="510">
                  <c:v>509486</c:v>
                </c:pt>
                <c:pt idx="511">
                  <c:v>509509</c:v>
                </c:pt>
                <c:pt idx="512">
                  <c:v>509530</c:v>
                </c:pt>
                <c:pt idx="513">
                  <c:v>509551</c:v>
                </c:pt>
                <c:pt idx="514">
                  <c:v>509573</c:v>
                </c:pt>
                <c:pt idx="515">
                  <c:v>509595</c:v>
                </c:pt>
                <c:pt idx="516">
                  <c:v>509616</c:v>
                </c:pt>
                <c:pt idx="517">
                  <c:v>509638</c:v>
                </c:pt>
                <c:pt idx="518">
                  <c:v>509659</c:v>
                </c:pt>
                <c:pt idx="519">
                  <c:v>509678</c:v>
                </c:pt>
                <c:pt idx="520">
                  <c:v>509700</c:v>
                </c:pt>
                <c:pt idx="521">
                  <c:v>509720</c:v>
                </c:pt>
                <c:pt idx="522">
                  <c:v>509746</c:v>
                </c:pt>
                <c:pt idx="523">
                  <c:v>509768</c:v>
                </c:pt>
                <c:pt idx="524">
                  <c:v>509789</c:v>
                </c:pt>
                <c:pt idx="525">
                  <c:v>509812</c:v>
                </c:pt>
                <c:pt idx="526">
                  <c:v>509832</c:v>
                </c:pt>
                <c:pt idx="527">
                  <c:v>509857</c:v>
                </c:pt>
                <c:pt idx="528">
                  <c:v>509881</c:v>
                </c:pt>
                <c:pt idx="529">
                  <c:v>509906</c:v>
                </c:pt>
                <c:pt idx="530">
                  <c:v>509925</c:v>
                </c:pt>
                <c:pt idx="531">
                  <c:v>509945</c:v>
                </c:pt>
                <c:pt idx="532">
                  <c:v>509968</c:v>
                </c:pt>
                <c:pt idx="533">
                  <c:v>509993</c:v>
                </c:pt>
                <c:pt idx="534">
                  <c:v>510017</c:v>
                </c:pt>
                <c:pt idx="535">
                  <c:v>510039</c:v>
                </c:pt>
                <c:pt idx="536">
                  <c:v>510060</c:v>
                </c:pt>
                <c:pt idx="537">
                  <c:v>510084</c:v>
                </c:pt>
                <c:pt idx="538">
                  <c:v>510108</c:v>
                </c:pt>
                <c:pt idx="539">
                  <c:v>510132</c:v>
                </c:pt>
                <c:pt idx="540">
                  <c:v>510155</c:v>
                </c:pt>
                <c:pt idx="541">
                  <c:v>510177</c:v>
                </c:pt>
                <c:pt idx="542">
                  <c:v>510202</c:v>
                </c:pt>
                <c:pt idx="543">
                  <c:v>510223</c:v>
                </c:pt>
                <c:pt idx="544">
                  <c:v>510245</c:v>
                </c:pt>
                <c:pt idx="545">
                  <c:v>510265</c:v>
                </c:pt>
                <c:pt idx="546">
                  <c:v>510289</c:v>
                </c:pt>
                <c:pt idx="547">
                  <c:v>510309</c:v>
                </c:pt>
                <c:pt idx="548">
                  <c:v>510332</c:v>
                </c:pt>
                <c:pt idx="549">
                  <c:v>510356</c:v>
                </c:pt>
                <c:pt idx="550">
                  <c:v>510376</c:v>
                </c:pt>
                <c:pt idx="551">
                  <c:v>510399</c:v>
                </c:pt>
                <c:pt idx="552">
                  <c:v>510423</c:v>
                </c:pt>
                <c:pt idx="553">
                  <c:v>510448</c:v>
                </c:pt>
                <c:pt idx="554">
                  <c:v>510472</c:v>
                </c:pt>
                <c:pt idx="555">
                  <c:v>510494</c:v>
                </c:pt>
                <c:pt idx="556">
                  <c:v>510517</c:v>
                </c:pt>
                <c:pt idx="557">
                  <c:v>510539</c:v>
                </c:pt>
                <c:pt idx="558">
                  <c:v>510563</c:v>
                </c:pt>
                <c:pt idx="559">
                  <c:v>510585</c:v>
                </c:pt>
                <c:pt idx="560">
                  <c:v>510608</c:v>
                </c:pt>
                <c:pt idx="561">
                  <c:v>510633</c:v>
                </c:pt>
                <c:pt idx="562">
                  <c:v>510659</c:v>
                </c:pt>
                <c:pt idx="563">
                  <c:v>510682</c:v>
                </c:pt>
                <c:pt idx="564">
                  <c:v>510705</c:v>
                </c:pt>
                <c:pt idx="565">
                  <c:v>510731</c:v>
                </c:pt>
                <c:pt idx="566">
                  <c:v>510752</c:v>
                </c:pt>
                <c:pt idx="567">
                  <c:v>510775</c:v>
                </c:pt>
                <c:pt idx="568">
                  <c:v>510798</c:v>
                </c:pt>
                <c:pt idx="569">
                  <c:v>510821</c:v>
                </c:pt>
                <c:pt idx="570">
                  <c:v>510842</c:v>
                </c:pt>
                <c:pt idx="571">
                  <c:v>510865</c:v>
                </c:pt>
                <c:pt idx="572">
                  <c:v>510893</c:v>
                </c:pt>
                <c:pt idx="573">
                  <c:v>510915</c:v>
                </c:pt>
                <c:pt idx="574">
                  <c:v>510939</c:v>
                </c:pt>
                <c:pt idx="575">
                  <c:v>510962</c:v>
                </c:pt>
                <c:pt idx="576">
                  <c:v>510986</c:v>
                </c:pt>
                <c:pt idx="577">
                  <c:v>511009</c:v>
                </c:pt>
                <c:pt idx="578">
                  <c:v>511032</c:v>
                </c:pt>
                <c:pt idx="579">
                  <c:v>511056</c:v>
                </c:pt>
                <c:pt idx="580">
                  <c:v>511079</c:v>
                </c:pt>
                <c:pt idx="581">
                  <c:v>511102</c:v>
                </c:pt>
                <c:pt idx="582">
                  <c:v>511123</c:v>
                </c:pt>
                <c:pt idx="583">
                  <c:v>511144</c:v>
                </c:pt>
                <c:pt idx="584">
                  <c:v>511164</c:v>
                </c:pt>
                <c:pt idx="585">
                  <c:v>511185</c:v>
                </c:pt>
                <c:pt idx="586">
                  <c:v>511207</c:v>
                </c:pt>
                <c:pt idx="587">
                  <c:v>511230</c:v>
                </c:pt>
                <c:pt idx="588">
                  <c:v>511251</c:v>
                </c:pt>
                <c:pt idx="589">
                  <c:v>511272</c:v>
                </c:pt>
                <c:pt idx="590">
                  <c:v>511292</c:v>
                </c:pt>
                <c:pt idx="591">
                  <c:v>511316</c:v>
                </c:pt>
                <c:pt idx="592">
                  <c:v>511339</c:v>
                </c:pt>
                <c:pt idx="593">
                  <c:v>511360</c:v>
                </c:pt>
                <c:pt idx="594">
                  <c:v>511383</c:v>
                </c:pt>
                <c:pt idx="595">
                  <c:v>511405</c:v>
                </c:pt>
                <c:pt idx="596">
                  <c:v>511427</c:v>
                </c:pt>
                <c:pt idx="597">
                  <c:v>511449</c:v>
                </c:pt>
                <c:pt idx="598">
                  <c:v>511473</c:v>
                </c:pt>
                <c:pt idx="599">
                  <c:v>511493</c:v>
                </c:pt>
                <c:pt idx="600">
                  <c:v>511514</c:v>
                </c:pt>
                <c:pt idx="601">
                  <c:v>511535</c:v>
                </c:pt>
                <c:pt idx="602">
                  <c:v>511559</c:v>
                </c:pt>
                <c:pt idx="603">
                  <c:v>511582</c:v>
                </c:pt>
                <c:pt idx="604">
                  <c:v>511605</c:v>
                </c:pt>
                <c:pt idx="605">
                  <c:v>511624</c:v>
                </c:pt>
                <c:pt idx="606">
                  <c:v>511647</c:v>
                </c:pt>
                <c:pt idx="607">
                  <c:v>511668</c:v>
                </c:pt>
                <c:pt idx="608">
                  <c:v>511691</c:v>
                </c:pt>
                <c:pt idx="609">
                  <c:v>511712</c:v>
                </c:pt>
                <c:pt idx="610">
                  <c:v>511736</c:v>
                </c:pt>
                <c:pt idx="611">
                  <c:v>511759</c:v>
                </c:pt>
                <c:pt idx="612">
                  <c:v>511784</c:v>
                </c:pt>
                <c:pt idx="613">
                  <c:v>511808</c:v>
                </c:pt>
                <c:pt idx="614">
                  <c:v>511831</c:v>
                </c:pt>
                <c:pt idx="615">
                  <c:v>511853</c:v>
                </c:pt>
                <c:pt idx="616">
                  <c:v>511874</c:v>
                </c:pt>
                <c:pt idx="617">
                  <c:v>511897</c:v>
                </c:pt>
                <c:pt idx="618">
                  <c:v>511919</c:v>
                </c:pt>
                <c:pt idx="619">
                  <c:v>511942</c:v>
                </c:pt>
                <c:pt idx="620">
                  <c:v>511966</c:v>
                </c:pt>
                <c:pt idx="621">
                  <c:v>511994</c:v>
                </c:pt>
                <c:pt idx="622">
                  <c:v>512017</c:v>
                </c:pt>
                <c:pt idx="623">
                  <c:v>512039</c:v>
                </c:pt>
                <c:pt idx="624">
                  <c:v>512060</c:v>
                </c:pt>
                <c:pt idx="625">
                  <c:v>512084</c:v>
                </c:pt>
                <c:pt idx="626">
                  <c:v>512108</c:v>
                </c:pt>
                <c:pt idx="627">
                  <c:v>512129</c:v>
                </c:pt>
                <c:pt idx="628">
                  <c:v>512148</c:v>
                </c:pt>
                <c:pt idx="629">
                  <c:v>512171</c:v>
                </c:pt>
                <c:pt idx="630">
                  <c:v>512194</c:v>
                </c:pt>
                <c:pt idx="631">
                  <c:v>512217</c:v>
                </c:pt>
                <c:pt idx="632">
                  <c:v>512240</c:v>
                </c:pt>
                <c:pt idx="633">
                  <c:v>512264</c:v>
                </c:pt>
                <c:pt idx="634">
                  <c:v>512285</c:v>
                </c:pt>
                <c:pt idx="635">
                  <c:v>512310</c:v>
                </c:pt>
                <c:pt idx="636">
                  <c:v>512332</c:v>
                </c:pt>
                <c:pt idx="637">
                  <c:v>512355</c:v>
                </c:pt>
                <c:pt idx="638">
                  <c:v>512378</c:v>
                </c:pt>
                <c:pt idx="639">
                  <c:v>512400</c:v>
                </c:pt>
                <c:pt idx="640">
                  <c:v>512424</c:v>
                </c:pt>
                <c:pt idx="641">
                  <c:v>512447</c:v>
                </c:pt>
                <c:pt idx="642">
                  <c:v>512469</c:v>
                </c:pt>
                <c:pt idx="643">
                  <c:v>512492</c:v>
                </c:pt>
                <c:pt idx="644">
                  <c:v>512514</c:v>
                </c:pt>
                <c:pt idx="645">
                  <c:v>512537</c:v>
                </c:pt>
                <c:pt idx="646">
                  <c:v>512559</c:v>
                </c:pt>
                <c:pt idx="647">
                  <c:v>512584</c:v>
                </c:pt>
                <c:pt idx="648">
                  <c:v>512608</c:v>
                </c:pt>
                <c:pt idx="649">
                  <c:v>512631</c:v>
                </c:pt>
                <c:pt idx="650">
                  <c:v>512652</c:v>
                </c:pt>
                <c:pt idx="651">
                  <c:v>512677</c:v>
                </c:pt>
                <c:pt idx="652">
                  <c:v>512697</c:v>
                </c:pt>
                <c:pt idx="653">
                  <c:v>512718</c:v>
                </c:pt>
                <c:pt idx="654">
                  <c:v>512743</c:v>
                </c:pt>
                <c:pt idx="655">
                  <c:v>512763</c:v>
                </c:pt>
                <c:pt idx="656">
                  <c:v>512783</c:v>
                </c:pt>
                <c:pt idx="657">
                  <c:v>512805</c:v>
                </c:pt>
                <c:pt idx="658">
                  <c:v>512828</c:v>
                </c:pt>
                <c:pt idx="659">
                  <c:v>512847</c:v>
                </c:pt>
                <c:pt idx="660">
                  <c:v>512870</c:v>
                </c:pt>
                <c:pt idx="661">
                  <c:v>512895</c:v>
                </c:pt>
                <c:pt idx="662">
                  <c:v>512918</c:v>
                </c:pt>
                <c:pt idx="663">
                  <c:v>512941</c:v>
                </c:pt>
                <c:pt idx="664">
                  <c:v>512965</c:v>
                </c:pt>
                <c:pt idx="665">
                  <c:v>512989</c:v>
                </c:pt>
                <c:pt idx="666">
                  <c:v>513012</c:v>
                </c:pt>
                <c:pt idx="667">
                  <c:v>513036</c:v>
                </c:pt>
                <c:pt idx="668">
                  <c:v>513058</c:v>
                </c:pt>
                <c:pt idx="669">
                  <c:v>513079</c:v>
                </c:pt>
                <c:pt idx="670">
                  <c:v>513102</c:v>
                </c:pt>
                <c:pt idx="671">
                  <c:v>513125</c:v>
                </c:pt>
                <c:pt idx="672">
                  <c:v>513146</c:v>
                </c:pt>
                <c:pt idx="673">
                  <c:v>513170</c:v>
                </c:pt>
                <c:pt idx="674">
                  <c:v>513191</c:v>
                </c:pt>
                <c:pt idx="675">
                  <c:v>513213</c:v>
                </c:pt>
                <c:pt idx="676">
                  <c:v>513236</c:v>
                </c:pt>
                <c:pt idx="677">
                  <c:v>513257</c:v>
                </c:pt>
                <c:pt idx="678">
                  <c:v>513280</c:v>
                </c:pt>
                <c:pt idx="679">
                  <c:v>513303</c:v>
                </c:pt>
                <c:pt idx="680">
                  <c:v>513325</c:v>
                </c:pt>
                <c:pt idx="681">
                  <c:v>513351</c:v>
                </c:pt>
                <c:pt idx="682">
                  <c:v>513377</c:v>
                </c:pt>
                <c:pt idx="683">
                  <c:v>513399</c:v>
                </c:pt>
                <c:pt idx="684">
                  <c:v>513418</c:v>
                </c:pt>
                <c:pt idx="685">
                  <c:v>513441</c:v>
                </c:pt>
                <c:pt idx="686">
                  <c:v>513465</c:v>
                </c:pt>
                <c:pt idx="687">
                  <c:v>513488</c:v>
                </c:pt>
                <c:pt idx="688">
                  <c:v>513508</c:v>
                </c:pt>
                <c:pt idx="689">
                  <c:v>513530</c:v>
                </c:pt>
                <c:pt idx="690">
                  <c:v>513550</c:v>
                </c:pt>
                <c:pt idx="691">
                  <c:v>513574</c:v>
                </c:pt>
                <c:pt idx="692">
                  <c:v>513594</c:v>
                </c:pt>
                <c:pt idx="693">
                  <c:v>513617</c:v>
                </c:pt>
                <c:pt idx="694">
                  <c:v>513637</c:v>
                </c:pt>
                <c:pt idx="695">
                  <c:v>513658</c:v>
                </c:pt>
                <c:pt idx="696">
                  <c:v>513680</c:v>
                </c:pt>
                <c:pt idx="697">
                  <c:v>513703</c:v>
                </c:pt>
                <c:pt idx="698">
                  <c:v>513725</c:v>
                </c:pt>
                <c:pt idx="699">
                  <c:v>513746</c:v>
                </c:pt>
                <c:pt idx="700">
                  <c:v>513771</c:v>
                </c:pt>
                <c:pt idx="701">
                  <c:v>513793</c:v>
                </c:pt>
                <c:pt idx="702">
                  <c:v>513815</c:v>
                </c:pt>
                <c:pt idx="703">
                  <c:v>513835</c:v>
                </c:pt>
                <c:pt idx="704">
                  <c:v>513855</c:v>
                </c:pt>
                <c:pt idx="705">
                  <c:v>513876</c:v>
                </c:pt>
                <c:pt idx="706">
                  <c:v>513900</c:v>
                </c:pt>
                <c:pt idx="707">
                  <c:v>513923</c:v>
                </c:pt>
                <c:pt idx="708">
                  <c:v>513946</c:v>
                </c:pt>
                <c:pt idx="709">
                  <c:v>513969</c:v>
                </c:pt>
                <c:pt idx="710">
                  <c:v>513993</c:v>
                </c:pt>
                <c:pt idx="711">
                  <c:v>514014</c:v>
                </c:pt>
                <c:pt idx="712">
                  <c:v>514038</c:v>
                </c:pt>
                <c:pt idx="713">
                  <c:v>514060</c:v>
                </c:pt>
                <c:pt idx="714">
                  <c:v>514082</c:v>
                </c:pt>
                <c:pt idx="715">
                  <c:v>514104</c:v>
                </c:pt>
                <c:pt idx="716">
                  <c:v>514125</c:v>
                </c:pt>
                <c:pt idx="717">
                  <c:v>514147</c:v>
                </c:pt>
                <c:pt idx="718">
                  <c:v>514170</c:v>
                </c:pt>
                <c:pt idx="719">
                  <c:v>514190</c:v>
                </c:pt>
                <c:pt idx="720">
                  <c:v>514212</c:v>
                </c:pt>
                <c:pt idx="721">
                  <c:v>514236</c:v>
                </c:pt>
                <c:pt idx="722">
                  <c:v>514260</c:v>
                </c:pt>
                <c:pt idx="723">
                  <c:v>514284</c:v>
                </c:pt>
                <c:pt idx="724">
                  <c:v>514303</c:v>
                </c:pt>
                <c:pt idx="725">
                  <c:v>514325</c:v>
                </c:pt>
                <c:pt idx="726">
                  <c:v>514346</c:v>
                </c:pt>
                <c:pt idx="727">
                  <c:v>514367</c:v>
                </c:pt>
                <c:pt idx="728">
                  <c:v>514388</c:v>
                </c:pt>
                <c:pt idx="729">
                  <c:v>514408</c:v>
                </c:pt>
                <c:pt idx="730">
                  <c:v>514430</c:v>
                </c:pt>
                <c:pt idx="731">
                  <c:v>514452</c:v>
                </c:pt>
                <c:pt idx="732">
                  <c:v>514473</c:v>
                </c:pt>
                <c:pt idx="733">
                  <c:v>514497</c:v>
                </c:pt>
                <c:pt idx="734">
                  <c:v>514519</c:v>
                </c:pt>
                <c:pt idx="735">
                  <c:v>514541</c:v>
                </c:pt>
                <c:pt idx="736">
                  <c:v>514562</c:v>
                </c:pt>
                <c:pt idx="737">
                  <c:v>514584</c:v>
                </c:pt>
                <c:pt idx="738">
                  <c:v>514605</c:v>
                </c:pt>
                <c:pt idx="739">
                  <c:v>514625</c:v>
                </c:pt>
                <c:pt idx="740">
                  <c:v>514649</c:v>
                </c:pt>
                <c:pt idx="741">
                  <c:v>514668</c:v>
                </c:pt>
                <c:pt idx="742">
                  <c:v>514692</c:v>
                </c:pt>
                <c:pt idx="743">
                  <c:v>514715</c:v>
                </c:pt>
                <c:pt idx="744">
                  <c:v>514737</c:v>
                </c:pt>
                <c:pt idx="745">
                  <c:v>514759</c:v>
                </c:pt>
                <c:pt idx="746">
                  <c:v>514780</c:v>
                </c:pt>
                <c:pt idx="747">
                  <c:v>514802</c:v>
                </c:pt>
                <c:pt idx="748">
                  <c:v>514824</c:v>
                </c:pt>
                <c:pt idx="749">
                  <c:v>514844</c:v>
                </c:pt>
                <c:pt idx="750">
                  <c:v>514867</c:v>
                </c:pt>
                <c:pt idx="751">
                  <c:v>514887</c:v>
                </c:pt>
                <c:pt idx="752">
                  <c:v>514909</c:v>
                </c:pt>
                <c:pt idx="753">
                  <c:v>514930</c:v>
                </c:pt>
                <c:pt idx="754">
                  <c:v>514951</c:v>
                </c:pt>
                <c:pt idx="755">
                  <c:v>514972</c:v>
                </c:pt>
                <c:pt idx="756">
                  <c:v>514996</c:v>
                </c:pt>
                <c:pt idx="757">
                  <c:v>515018</c:v>
                </c:pt>
                <c:pt idx="758">
                  <c:v>515038</c:v>
                </c:pt>
                <c:pt idx="759">
                  <c:v>515058</c:v>
                </c:pt>
                <c:pt idx="760">
                  <c:v>515083</c:v>
                </c:pt>
                <c:pt idx="761">
                  <c:v>515107</c:v>
                </c:pt>
                <c:pt idx="762">
                  <c:v>515132</c:v>
                </c:pt>
                <c:pt idx="763">
                  <c:v>515153</c:v>
                </c:pt>
                <c:pt idx="764">
                  <c:v>515178</c:v>
                </c:pt>
                <c:pt idx="765">
                  <c:v>515199</c:v>
                </c:pt>
                <c:pt idx="766">
                  <c:v>515220</c:v>
                </c:pt>
                <c:pt idx="767">
                  <c:v>515242</c:v>
                </c:pt>
                <c:pt idx="768">
                  <c:v>515264</c:v>
                </c:pt>
                <c:pt idx="769">
                  <c:v>515289</c:v>
                </c:pt>
                <c:pt idx="770">
                  <c:v>515314</c:v>
                </c:pt>
                <c:pt idx="771">
                  <c:v>515334</c:v>
                </c:pt>
                <c:pt idx="772">
                  <c:v>515354</c:v>
                </c:pt>
                <c:pt idx="773">
                  <c:v>515377</c:v>
                </c:pt>
                <c:pt idx="774">
                  <c:v>515399</c:v>
                </c:pt>
                <c:pt idx="775">
                  <c:v>515421</c:v>
                </c:pt>
                <c:pt idx="776">
                  <c:v>515445</c:v>
                </c:pt>
                <c:pt idx="777">
                  <c:v>515468</c:v>
                </c:pt>
                <c:pt idx="778">
                  <c:v>515488</c:v>
                </c:pt>
                <c:pt idx="779">
                  <c:v>515509</c:v>
                </c:pt>
                <c:pt idx="780">
                  <c:v>515529</c:v>
                </c:pt>
                <c:pt idx="781">
                  <c:v>515553</c:v>
                </c:pt>
                <c:pt idx="782">
                  <c:v>515575</c:v>
                </c:pt>
                <c:pt idx="783">
                  <c:v>515599</c:v>
                </c:pt>
                <c:pt idx="784">
                  <c:v>515619</c:v>
                </c:pt>
                <c:pt idx="785">
                  <c:v>515643</c:v>
                </c:pt>
                <c:pt idx="786">
                  <c:v>515665</c:v>
                </c:pt>
                <c:pt idx="787">
                  <c:v>515685</c:v>
                </c:pt>
                <c:pt idx="788">
                  <c:v>515708</c:v>
                </c:pt>
                <c:pt idx="789">
                  <c:v>515731</c:v>
                </c:pt>
                <c:pt idx="790">
                  <c:v>515752</c:v>
                </c:pt>
                <c:pt idx="791">
                  <c:v>515774</c:v>
                </c:pt>
                <c:pt idx="792">
                  <c:v>515795</c:v>
                </c:pt>
                <c:pt idx="793">
                  <c:v>515816</c:v>
                </c:pt>
                <c:pt idx="794">
                  <c:v>515839</c:v>
                </c:pt>
                <c:pt idx="795">
                  <c:v>515860</c:v>
                </c:pt>
                <c:pt idx="796">
                  <c:v>515883</c:v>
                </c:pt>
                <c:pt idx="797">
                  <c:v>515906</c:v>
                </c:pt>
                <c:pt idx="798">
                  <c:v>515931</c:v>
                </c:pt>
                <c:pt idx="799">
                  <c:v>515954</c:v>
                </c:pt>
                <c:pt idx="800">
                  <c:v>515977</c:v>
                </c:pt>
                <c:pt idx="801">
                  <c:v>516000</c:v>
                </c:pt>
                <c:pt idx="802">
                  <c:v>516027</c:v>
                </c:pt>
                <c:pt idx="803">
                  <c:v>516051</c:v>
                </c:pt>
                <c:pt idx="804">
                  <c:v>516073</c:v>
                </c:pt>
                <c:pt idx="805">
                  <c:v>516094</c:v>
                </c:pt>
                <c:pt idx="806">
                  <c:v>516118</c:v>
                </c:pt>
                <c:pt idx="807">
                  <c:v>516143</c:v>
                </c:pt>
                <c:pt idx="808">
                  <c:v>516166</c:v>
                </c:pt>
                <c:pt idx="809">
                  <c:v>516190</c:v>
                </c:pt>
                <c:pt idx="810">
                  <c:v>516209</c:v>
                </c:pt>
                <c:pt idx="811">
                  <c:v>516233</c:v>
                </c:pt>
                <c:pt idx="812">
                  <c:v>516256</c:v>
                </c:pt>
                <c:pt idx="813">
                  <c:v>516277</c:v>
                </c:pt>
                <c:pt idx="814">
                  <c:v>516300</c:v>
                </c:pt>
                <c:pt idx="815">
                  <c:v>516320</c:v>
                </c:pt>
                <c:pt idx="816">
                  <c:v>516343</c:v>
                </c:pt>
                <c:pt idx="817">
                  <c:v>516369</c:v>
                </c:pt>
                <c:pt idx="818">
                  <c:v>516389</c:v>
                </c:pt>
                <c:pt idx="819">
                  <c:v>516413</c:v>
                </c:pt>
                <c:pt idx="820">
                  <c:v>516434</c:v>
                </c:pt>
                <c:pt idx="821">
                  <c:v>516455</c:v>
                </c:pt>
                <c:pt idx="822">
                  <c:v>516477</c:v>
                </c:pt>
                <c:pt idx="823">
                  <c:v>516497</c:v>
                </c:pt>
                <c:pt idx="824">
                  <c:v>516521</c:v>
                </c:pt>
                <c:pt idx="825">
                  <c:v>516544</c:v>
                </c:pt>
                <c:pt idx="826">
                  <c:v>516570</c:v>
                </c:pt>
                <c:pt idx="827">
                  <c:v>516595</c:v>
                </c:pt>
                <c:pt idx="828">
                  <c:v>516619</c:v>
                </c:pt>
                <c:pt idx="829">
                  <c:v>516643</c:v>
                </c:pt>
                <c:pt idx="830">
                  <c:v>516668</c:v>
                </c:pt>
                <c:pt idx="831">
                  <c:v>516689</c:v>
                </c:pt>
                <c:pt idx="832">
                  <c:v>516712</c:v>
                </c:pt>
                <c:pt idx="833">
                  <c:v>516740</c:v>
                </c:pt>
                <c:pt idx="834">
                  <c:v>516764</c:v>
                </c:pt>
                <c:pt idx="835">
                  <c:v>516786</c:v>
                </c:pt>
                <c:pt idx="836">
                  <c:v>516811</c:v>
                </c:pt>
                <c:pt idx="837">
                  <c:v>516831</c:v>
                </c:pt>
                <c:pt idx="838">
                  <c:v>516853</c:v>
                </c:pt>
                <c:pt idx="839">
                  <c:v>516878</c:v>
                </c:pt>
                <c:pt idx="840">
                  <c:v>516899</c:v>
                </c:pt>
                <c:pt idx="841">
                  <c:v>516920</c:v>
                </c:pt>
                <c:pt idx="842">
                  <c:v>516941</c:v>
                </c:pt>
                <c:pt idx="843">
                  <c:v>516964</c:v>
                </c:pt>
                <c:pt idx="844">
                  <c:v>516988</c:v>
                </c:pt>
                <c:pt idx="845">
                  <c:v>517010</c:v>
                </c:pt>
                <c:pt idx="846">
                  <c:v>517032</c:v>
                </c:pt>
                <c:pt idx="847">
                  <c:v>517057</c:v>
                </c:pt>
                <c:pt idx="848">
                  <c:v>517081</c:v>
                </c:pt>
                <c:pt idx="849">
                  <c:v>517103</c:v>
                </c:pt>
                <c:pt idx="850">
                  <c:v>517124</c:v>
                </c:pt>
                <c:pt idx="851">
                  <c:v>517147</c:v>
                </c:pt>
                <c:pt idx="852">
                  <c:v>517168</c:v>
                </c:pt>
                <c:pt idx="853">
                  <c:v>517190</c:v>
                </c:pt>
                <c:pt idx="854">
                  <c:v>517215</c:v>
                </c:pt>
                <c:pt idx="855">
                  <c:v>517236</c:v>
                </c:pt>
                <c:pt idx="856">
                  <c:v>517260</c:v>
                </c:pt>
                <c:pt idx="857">
                  <c:v>517283</c:v>
                </c:pt>
                <c:pt idx="858">
                  <c:v>517307</c:v>
                </c:pt>
                <c:pt idx="859">
                  <c:v>517327</c:v>
                </c:pt>
                <c:pt idx="860">
                  <c:v>517349</c:v>
                </c:pt>
                <c:pt idx="861">
                  <c:v>517373</c:v>
                </c:pt>
                <c:pt idx="862">
                  <c:v>517395</c:v>
                </c:pt>
                <c:pt idx="863">
                  <c:v>517416</c:v>
                </c:pt>
                <c:pt idx="864">
                  <c:v>517438</c:v>
                </c:pt>
                <c:pt idx="865">
                  <c:v>517460</c:v>
                </c:pt>
                <c:pt idx="866">
                  <c:v>517484</c:v>
                </c:pt>
                <c:pt idx="867">
                  <c:v>517506</c:v>
                </c:pt>
                <c:pt idx="868">
                  <c:v>517527</c:v>
                </c:pt>
                <c:pt idx="869">
                  <c:v>517548</c:v>
                </c:pt>
                <c:pt idx="870">
                  <c:v>517572</c:v>
                </c:pt>
                <c:pt idx="871">
                  <c:v>517594</c:v>
                </c:pt>
                <c:pt idx="872">
                  <c:v>517613</c:v>
                </c:pt>
                <c:pt idx="873">
                  <c:v>517635</c:v>
                </c:pt>
                <c:pt idx="874">
                  <c:v>517655</c:v>
                </c:pt>
                <c:pt idx="875">
                  <c:v>517678</c:v>
                </c:pt>
                <c:pt idx="876">
                  <c:v>517703</c:v>
                </c:pt>
                <c:pt idx="877">
                  <c:v>517725</c:v>
                </c:pt>
                <c:pt idx="878">
                  <c:v>517750</c:v>
                </c:pt>
                <c:pt idx="879">
                  <c:v>517774</c:v>
                </c:pt>
                <c:pt idx="880">
                  <c:v>517796</c:v>
                </c:pt>
                <c:pt idx="881">
                  <c:v>517817</c:v>
                </c:pt>
                <c:pt idx="882">
                  <c:v>517839</c:v>
                </c:pt>
                <c:pt idx="883">
                  <c:v>517861</c:v>
                </c:pt>
                <c:pt idx="884">
                  <c:v>517880</c:v>
                </c:pt>
                <c:pt idx="885">
                  <c:v>517902</c:v>
                </c:pt>
                <c:pt idx="886">
                  <c:v>517924</c:v>
                </c:pt>
                <c:pt idx="887">
                  <c:v>517946</c:v>
                </c:pt>
                <c:pt idx="888">
                  <c:v>517968</c:v>
                </c:pt>
                <c:pt idx="889">
                  <c:v>517989</c:v>
                </c:pt>
                <c:pt idx="890">
                  <c:v>518013</c:v>
                </c:pt>
                <c:pt idx="891">
                  <c:v>518033</c:v>
                </c:pt>
                <c:pt idx="892">
                  <c:v>518056</c:v>
                </c:pt>
                <c:pt idx="893">
                  <c:v>518077</c:v>
                </c:pt>
                <c:pt idx="894">
                  <c:v>518099</c:v>
                </c:pt>
                <c:pt idx="895">
                  <c:v>518126</c:v>
                </c:pt>
                <c:pt idx="896">
                  <c:v>518147</c:v>
                </c:pt>
                <c:pt idx="897">
                  <c:v>518169</c:v>
                </c:pt>
                <c:pt idx="898">
                  <c:v>518188</c:v>
                </c:pt>
                <c:pt idx="899">
                  <c:v>518213</c:v>
                </c:pt>
                <c:pt idx="900">
                  <c:v>518233</c:v>
                </c:pt>
                <c:pt idx="901">
                  <c:v>518256</c:v>
                </c:pt>
                <c:pt idx="902">
                  <c:v>518277</c:v>
                </c:pt>
                <c:pt idx="903">
                  <c:v>518298</c:v>
                </c:pt>
                <c:pt idx="904">
                  <c:v>518319</c:v>
                </c:pt>
                <c:pt idx="905">
                  <c:v>518343</c:v>
                </c:pt>
                <c:pt idx="906">
                  <c:v>518367</c:v>
                </c:pt>
                <c:pt idx="907">
                  <c:v>518392</c:v>
                </c:pt>
                <c:pt idx="908">
                  <c:v>518414</c:v>
                </c:pt>
                <c:pt idx="909">
                  <c:v>518436</c:v>
                </c:pt>
                <c:pt idx="910">
                  <c:v>518457</c:v>
                </c:pt>
                <c:pt idx="911">
                  <c:v>518480</c:v>
                </c:pt>
                <c:pt idx="912">
                  <c:v>518505</c:v>
                </c:pt>
                <c:pt idx="913">
                  <c:v>518527</c:v>
                </c:pt>
                <c:pt idx="914">
                  <c:v>518551</c:v>
                </c:pt>
                <c:pt idx="915">
                  <c:v>518574</c:v>
                </c:pt>
                <c:pt idx="916">
                  <c:v>518597</c:v>
                </c:pt>
                <c:pt idx="917">
                  <c:v>518619</c:v>
                </c:pt>
                <c:pt idx="918">
                  <c:v>518643</c:v>
                </c:pt>
                <c:pt idx="919">
                  <c:v>518662</c:v>
                </c:pt>
                <c:pt idx="920">
                  <c:v>518686</c:v>
                </c:pt>
                <c:pt idx="921">
                  <c:v>518709</c:v>
                </c:pt>
                <c:pt idx="922">
                  <c:v>518737</c:v>
                </c:pt>
                <c:pt idx="923">
                  <c:v>518759</c:v>
                </c:pt>
                <c:pt idx="924">
                  <c:v>518782</c:v>
                </c:pt>
                <c:pt idx="925">
                  <c:v>518803</c:v>
                </c:pt>
                <c:pt idx="926">
                  <c:v>518829</c:v>
                </c:pt>
                <c:pt idx="927">
                  <c:v>518852</c:v>
                </c:pt>
                <c:pt idx="928">
                  <c:v>518874</c:v>
                </c:pt>
                <c:pt idx="929">
                  <c:v>518898</c:v>
                </c:pt>
                <c:pt idx="930">
                  <c:v>518922</c:v>
                </c:pt>
                <c:pt idx="931">
                  <c:v>518945</c:v>
                </c:pt>
                <c:pt idx="932">
                  <c:v>518970</c:v>
                </c:pt>
                <c:pt idx="933">
                  <c:v>518995</c:v>
                </c:pt>
                <c:pt idx="934">
                  <c:v>519019</c:v>
                </c:pt>
                <c:pt idx="935">
                  <c:v>519042</c:v>
                </c:pt>
                <c:pt idx="936">
                  <c:v>519065</c:v>
                </c:pt>
                <c:pt idx="937">
                  <c:v>519087</c:v>
                </c:pt>
                <c:pt idx="938">
                  <c:v>519112</c:v>
                </c:pt>
                <c:pt idx="939">
                  <c:v>519133</c:v>
                </c:pt>
                <c:pt idx="940">
                  <c:v>519154</c:v>
                </c:pt>
                <c:pt idx="941">
                  <c:v>519177</c:v>
                </c:pt>
                <c:pt idx="942">
                  <c:v>519196</c:v>
                </c:pt>
                <c:pt idx="943">
                  <c:v>519222</c:v>
                </c:pt>
                <c:pt idx="944">
                  <c:v>519244</c:v>
                </c:pt>
                <c:pt idx="945">
                  <c:v>519267</c:v>
                </c:pt>
                <c:pt idx="946">
                  <c:v>519289</c:v>
                </c:pt>
                <c:pt idx="947">
                  <c:v>519312</c:v>
                </c:pt>
                <c:pt idx="948">
                  <c:v>519332</c:v>
                </c:pt>
                <c:pt idx="949">
                  <c:v>519353</c:v>
                </c:pt>
                <c:pt idx="950">
                  <c:v>519377</c:v>
                </c:pt>
                <c:pt idx="951">
                  <c:v>519398</c:v>
                </c:pt>
                <c:pt idx="952">
                  <c:v>519421</c:v>
                </c:pt>
                <c:pt idx="953">
                  <c:v>519443</c:v>
                </c:pt>
                <c:pt idx="954">
                  <c:v>519467</c:v>
                </c:pt>
                <c:pt idx="955">
                  <c:v>519490</c:v>
                </c:pt>
                <c:pt idx="956">
                  <c:v>519512</c:v>
                </c:pt>
                <c:pt idx="957">
                  <c:v>519533</c:v>
                </c:pt>
                <c:pt idx="958">
                  <c:v>519554</c:v>
                </c:pt>
                <c:pt idx="959">
                  <c:v>519576</c:v>
                </c:pt>
                <c:pt idx="960">
                  <c:v>519597</c:v>
                </c:pt>
                <c:pt idx="961">
                  <c:v>519618</c:v>
                </c:pt>
                <c:pt idx="962">
                  <c:v>519638</c:v>
                </c:pt>
                <c:pt idx="963">
                  <c:v>519662</c:v>
                </c:pt>
                <c:pt idx="964">
                  <c:v>519685</c:v>
                </c:pt>
                <c:pt idx="965">
                  <c:v>519707</c:v>
                </c:pt>
                <c:pt idx="966">
                  <c:v>519730</c:v>
                </c:pt>
                <c:pt idx="967">
                  <c:v>519752</c:v>
                </c:pt>
                <c:pt idx="968">
                  <c:v>519777</c:v>
                </c:pt>
                <c:pt idx="969">
                  <c:v>519800</c:v>
                </c:pt>
                <c:pt idx="970">
                  <c:v>519823</c:v>
                </c:pt>
                <c:pt idx="971">
                  <c:v>519843</c:v>
                </c:pt>
                <c:pt idx="972">
                  <c:v>519867</c:v>
                </c:pt>
                <c:pt idx="973">
                  <c:v>519887</c:v>
                </c:pt>
                <c:pt idx="974">
                  <c:v>519907</c:v>
                </c:pt>
                <c:pt idx="975">
                  <c:v>519930</c:v>
                </c:pt>
                <c:pt idx="976">
                  <c:v>519952</c:v>
                </c:pt>
                <c:pt idx="977">
                  <c:v>519974</c:v>
                </c:pt>
                <c:pt idx="978">
                  <c:v>519995</c:v>
                </c:pt>
                <c:pt idx="979">
                  <c:v>520016</c:v>
                </c:pt>
                <c:pt idx="980">
                  <c:v>520038</c:v>
                </c:pt>
                <c:pt idx="981">
                  <c:v>520063</c:v>
                </c:pt>
                <c:pt idx="982">
                  <c:v>520086</c:v>
                </c:pt>
                <c:pt idx="983">
                  <c:v>520109</c:v>
                </c:pt>
                <c:pt idx="984">
                  <c:v>520132</c:v>
                </c:pt>
                <c:pt idx="985">
                  <c:v>520154</c:v>
                </c:pt>
                <c:pt idx="986">
                  <c:v>520176</c:v>
                </c:pt>
                <c:pt idx="987">
                  <c:v>520196</c:v>
                </c:pt>
                <c:pt idx="988">
                  <c:v>520220</c:v>
                </c:pt>
                <c:pt idx="989">
                  <c:v>520243</c:v>
                </c:pt>
                <c:pt idx="990">
                  <c:v>520262</c:v>
                </c:pt>
                <c:pt idx="991">
                  <c:v>520282</c:v>
                </c:pt>
                <c:pt idx="992">
                  <c:v>520303</c:v>
                </c:pt>
                <c:pt idx="993">
                  <c:v>520324</c:v>
                </c:pt>
                <c:pt idx="994">
                  <c:v>520346</c:v>
                </c:pt>
                <c:pt idx="995">
                  <c:v>520369</c:v>
                </c:pt>
                <c:pt idx="996">
                  <c:v>520391</c:v>
                </c:pt>
                <c:pt idx="997">
                  <c:v>520415</c:v>
                </c:pt>
                <c:pt idx="998">
                  <c:v>520440</c:v>
                </c:pt>
                <c:pt idx="999">
                  <c:v>520462</c:v>
                </c:pt>
              </c:numCache>
            </c:numRef>
          </c:val>
          <c:smooth val="0"/>
          <c:extLst>
            <c:ext xmlns:c16="http://schemas.microsoft.com/office/drawing/2014/chart" uri="{C3380CC4-5D6E-409C-BE32-E72D297353CC}">
              <c16:uniqueId val="{00000000-401A-474F-A874-11E00FC6C36F}"/>
            </c:ext>
          </c:extLst>
        </c:ser>
        <c:ser>
          <c:idx val="1"/>
          <c:order val="1"/>
          <c:tx>
            <c:strRef>
              <c:f>'50%'!$D$1</c:f>
              <c:strCache>
                <c:ptCount val="1"/>
                <c:pt idx="0">
                  <c:v>85%</c:v>
                </c:pt>
              </c:strCache>
            </c:strRef>
          </c:tx>
          <c:spPr>
            <a:ln w="28575" cap="rnd">
              <a:solidFill>
                <a:schemeClr val="accent2"/>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0</c:v>
                </c:pt>
                <c:pt idx="313">
                  <c:v>423441</c:v>
                </c:pt>
                <c:pt idx="314">
                  <c:v>427515</c:v>
                </c:pt>
                <c:pt idx="315">
                  <c:v>431626</c:v>
                </c:pt>
                <c:pt idx="316">
                  <c:v>435763</c:v>
                </c:pt>
                <c:pt idx="317">
                  <c:v>439948</c:v>
                </c:pt>
                <c:pt idx="318">
                  <c:v>444104</c:v>
                </c:pt>
                <c:pt idx="319">
                  <c:v>448196</c:v>
                </c:pt>
                <c:pt idx="320">
                  <c:v>452206</c:v>
                </c:pt>
                <c:pt idx="321">
                  <c:v>456141</c:v>
                </c:pt>
                <c:pt idx="322">
                  <c:v>459932</c:v>
                </c:pt>
                <c:pt idx="323">
                  <c:v>463624</c:v>
                </c:pt>
                <c:pt idx="324">
                  <c:v>467196</c:v>
                </c:pt>
                <c:pt idx="325">
                  <c:v>470589</c:v>
                </c:pt>
                <c:pt idx="326">
                  <c:v>473793</c:v>
                </c:pt>
                <c:pt idx="327">
                  <c:v>476834</c:v>
                </c:pt>
                <c:pt idx="328">
                  <c:v>479651</c:v>
                </c:pt>
                <c:pt idx="329">
                  <c:v>482296</c:v>
                </c:pt>
                <c:pt idx="330">
                  <c:v>484738</c:v>
                </c:pt>
                <c:pt idx="331">
                  <c:v>487093</c:v>
                </c:pt>
                <c:pt idx="332">
                  <c:v>489340</c:v>
                </c:pt>
                <c:pt idx="333">
                  <c:v>491442</c:v>
                </c:pt>
                <c:pt idx="334">
                  <c:v>493442</c:v>
                </c:pt>
                <c:pt idx="335">
                  <c:v>495338</c:v>
                </c:pt>
                <c:pt idx="336">
                  <c:v>497109</c:v>
                </c:pt>
                <c:pt idx="337">
                  <c:v>498785</c:v>
                </c:pt>
                <c:pt idx="338">
                  <c:v>499964</c:v>
                </c:pt>
                <c:pt idx="339">
                  <c:v>501083</c:v>
                </c:pt>
                <c:pt idx="340">
                  <c:v>502155</c:v>
                </c:pt>
                <c:pt idx="341">
                  <c:v>503146</c:v>
                </c:pt>
                <c:pt idx="342">
                  <c:v>504065</c:v>
                </c:pt>
                <c:pt idx="343">
                  <c:v>504899</c:v>
                </c:pt>
                <c:pt idx="344">
                  <c:v>505679</c:v>
                </c:pt>
                <c:pt idx="345">
                  <c:v>506360</c:v>
                </c:pt>
                <c:pt idx="346">
                  <c:v>506993</c:v>
                </c:pt>
                <c:pt idx="347">
                  <c:v>507532</c:v>
                </c:pt>
                <c:pt idx="348">
                  <c:v>508019</c:v>
                </c:pt>
                <c:pt idx="349">
                  <c:v>508467</c:v>
                </c:pt>
                <c:pt idx="350">
                  <c:v>508886</c:v>
                </c:pt>
                <c:pt idx="351">
                  <c:v>509256</c:v>
                </c:pt>
                <c:pt idx="352">
                  <c:v>509611</c:v>
                </c:pt>
                <c:pt idx="353">
                  <c:v>509932</c:v>
                </c:pt>
                <c:pt idx="354">
                  <c:v>510225</c:v>
                </c:pt>
                <c:pt idx="355">
                  <c:v>510486</c:v>
                </c:pt>
                <c:pt idx="356">
                  <c:v>510732</c:v>
                </c:pt>
                <c:pt idx="357">
                  <c:v>510945</c:v>
                </c:pt>
                <c:pt idx="358">
                  <c:v>511141</c:v>
                </c:pt>
                <c:pt idx="359">
                  <c:v>511334</c:v>
                </c:pt>
                <c:pt idx="360">
                  <c:v>511508</c:v>
                </c:pt>
                <c:pt idx="361">
                  <c:v>511654</c:v>
                </c:pt>
                <c:pt idx="362">
                  <c:v>511808</c:v>
                </c:pt>
                <c:pt idx="363">
                  <c:v>511936</c:v>
                </c:pt>
                <c:pt idx="364">
                  <c:v>512058</c:v>
                </c:pt>
                <c:pt idx="365">
                  <c:v>512173</c:v>
                </c:pt>
                <c:pt idx="366">
                  <c:v>512282</c:v>
                </c:pt>
                <c:pt idx="367">
                  <c:v>512379</c:v>
                </c:pt>
                <c:pt idx="368">
                  <c:v>512472</c:v>
                </c:pt>
                <c:pt idx="369">
                  <c:v>512557</c:v>
                </c:pt>
                <c:pt idx="370">
                  <c:v>512635</c:v>
                </c:pt>
                <c:pt idx="371">
                  <c:v>512707</c:v>
                </c:pt>
                <c:pt idx="372">
                  <c:v>512777</c:v>
                </c:pt>
                <c:pt idx="373">
                  <c:v>512842</c:v>
                </c:pt>
                <c:pt idx="374">
                  <c:v>512903</c:v>
                </c:pt>
                <c:pt idx="375">
                  <c:v>512963</c:v>
                </c:pt>
                <c:pt idx="376">
                  <c:v>513022</c:v>
                </c:pt>
                <c:pt idx="377">
                  <c:v>513076</c:v>
                </c:pt>
                <c:pt idx="378">
                  <c:v>513127</c:v>
                </c:pt>
                <c:pt idx="379">
                  <c:v>513175</c:v>
                </c:pt>
                <c:pt idx="380">
                  <c:v>513224</c:v>
                </c:pt>
                <c:pt idx="381">
                  <c:v>513268</c:v>
                </c:pt>
                <c:pt idx="382">
                  <c:v>513310</c:v>
                </c:pt>
                <c:pt idx="383">
                  <c:v>513354</c:v>
                </c:pt>
                <c:pt idx="384">
                  <c:v>513395</c:v>
                </c:pt>
                <c:pt idx="385">
                  <c:v>513432</c:v>
                </c:pt>
                <c:pt idx="386">
                  <c:v>513477</c:v>
                </c:pt>
                <c:pt idx="387">
                  <c:v>513513</c:v>
                </c:pt>
                <c:pt idx="388">
                  <c:v>513551</c:v>
                </c:pt>
                <c:pt idx="389">
                  <c:v>513588</c:v>
                </c:pt>
                <c:pt idx="390">
                  <c:v>513625</c:v>
                </c:pt>
                <c:pt idx="391">
                  <c:v>513658</c:v>
                </c:pt>
                <c:pt idx="392">
                  <c:v>513693</c:v>
                </c:pt>
                <c:pt idx="393">
                  <c:v>513728</c:v>
                </c:pt>
                <c:pt idx="394">
                  <c:v>513760</c:v>
                </c:pt>
                <c:pt idx="395">
                  <c:v>513793</c:v>
                </c:pt>
                <c:pt idx="396">
                  <c:v>513831</c:v>
                </c:pt>
                <c:pt idx="397">
                  <c:v>513865</c:v>
                </c:pt>
                <c:pt idx="398">
                  <c:v>513893</c:v>
                </c:pt>
                <c:pt idx="399">
                  <c:v>513923</c:v>
                </c:pt>
                <c:pt idx="400">
                  <c:v>513956</c:v>
                </c:pt>
                <c:pt idx="401">
                  <c:v>513988</c:v>
                </c:pt>
                <c:pt idx="402">
                  <c:v>514017</c:v>
                </c:pt>
                <c:pt idx="403">
                  <c:v>514048</c:v>
                </c:pt>
                <c:pt idx="404">
                  <c:v>514078</c:v>
                </c:pt>
                <c:pt idx="405">
                  <c:v>514110</c:v>
                </c:pt>
                <c:pt idx="406">
                  <c:v>514141</c:v>
                </c:pt>
                <c:pt idx="407">
                  <c:v>514170</c:v>
                </c:pt>
                <c:pt idx="408">
                  <c:v>514202</c:v>
                </c:pt>
                <c:pt idx="409">
                  <c:v>514231</c:v>
                </c:pt>
                <c:pt idx="410">
                  <c:v>514262</c:v>
                </c:pt>
                <c:pt idx="411">
                  <c:v>514292</c:v>
                </c:pt>
                <c:pt idx="412">
                  <c:v>514324</c:v>
                </c:pt>
                <c:pt idx="413">
                  <c:v>514354</c:v>
                </c:pt>
                <c:pt idx="414">
                  <c:v>514384</c:v>
                </c:pt>
                <c:pt idx="415">
                  <c:v>514414</c:v>
                </c:pt>
                <c:pt idx="416">
                  <c:v>514444</c:v>
                </c:pt>
                <c:pt idx="417">
                  <c:v>514473</c:v>
                </c:pt>
                <c:pt idx="418">
                  <c:v>514504</c:v>
                </c:pt>
                <c:pt idx="419">
                  <c:v>514536</c:v>
                </c:pt>
                <c:pt idx="420">
                  <c:v>514567</c:v>
                </c:pt>
                <c:pt idx="421">
                  <c:v>514597</c:v>
                </c:pt>
                <c:pt idx="422">
                  <c:v>514630</c:v>
                </c:pt>
                <c:pt idx="423">
                  <c:v>514662</c:v>
                </c:pt>
                <c:pt idx="424">
                  <c:v>514694</c:v>
                </c:pt>
                <c:pt idx="425">
                  <c:v>514723</c:v>
                </c:pt>
                <c:pt idx="426">
                  <c:v>514751</c:v>
                </c:pt>
                <c:pt idx="427">
                  <c:v>514782</c:v>
                </c:pt>
                <c:pt idx="428">
                  <c:v>514813</c:v>
                </c:pt>
                <c:pt idx="429">
                  <c:v>514846</c:v>
                </c:pt>
                <c:pt idx="430">
                  <c:v>514878</c:v>
                </c:pt>
                <c:pt idx="431">
                  <c:v>514910</c:v>
                </c:pt>
                <c:pt idx="432">
                  <c:v>514941</c:v>
                </c:pt>
                <c:pt idx="433">
                  <c:v>514972</c:v>
                </c:pt>
                <c:pt idx="434">
                  <c:v>515000</c:v>
                </c:pt>
                <c:pt idx="435">
                  <c:v>515033</c:v>
                </c:pt>
                <c:pt idx="436">
                  <c:v>515064</c:v>
                </c:pt>
                <c:pt idx="437">
                  <c:v>515098</c:v>
                </c:pt>
                <c:pt idx="438">
                  <c:v>515130</c:v>
                </c:pt>
                <c:pt idx="439">
                  <c:v>515159</c:v>
                </c:pt>
                <c:pt idx="440">
                  <c:v>515189</c:v>
                </c:pt>
                <c:pt idx="441">
                  <c:v>515221</c:v>
                </c:pt>
                <c:pt idx="442">
                  <c:v>515251</c:v>
                </c:pt>
                <c:pt idx="443">
                  <c:v>515279</c:v>
                </c:pt>
                <c:pt idx="444">
                  <c:v>515308</c:v>
                </c:pt>
                <c:pt idx="445">
                  <c:v>515340</c:v>
                </c:pt>
                <c:pt idx="446">
                  <c:v>515371</c:v>
                </c:pt>
                <c:pt idx="447">
                  <c:v>515403</c:v>
                </c:pt>
                <c:pt idx="448">
                  <c:v>515435</c:v>
                </c:pt>
                <c:pt idx="449">
                  <c:v>515463</c:v>
                </c:pt>
                <c:pt idx="450">
                  <c:v>515492</c:v>
                </c:pt>
                <c:pt idx="451">
                  <c:v>515523</c:v>
                </c:pt>
                <c:pt idx="452">
                  <c:v>515554</c:v>
                </c:pt>
                <c:pt idx="453">
                  <c:v>515584</c:v>
                </c:pt>
                <c:pt idx="454">
                  <c:v>515618</c:v>
                </c:pt>
                <c:pt idx="455">
                  <c:v>515648</c:v>
                </c:pt>
                <c:pt idx="456">
                  <c:v>515680</c:v>
                </c:pt>
                <c:pt idx="457">
                  <c:v>515716</c:v>
                </c:pt>
                <c:pt idx="458">
                  <c:v>515746</c:v>
                </c:pt>
                <c:pt idx="459">
                  <c:v>515776</c:v>
                </c:pt>
                <c:pt idx="460">
                  <c:v>515807</c:v>
                </c:pt>
                <c:pt idx="461">
                  <c:v>515837</c:v>
                </c:pt>
                <c:pt idx="462">
                  <c:v>515868</c:v>
                </c:pt>
                <c:pt idx="463">
                  <c:v>515898</c:v>
                </c:pt>
                <c:pt idx="464">
                  <c:v>515927</c:v>
                </c:pt>
                <c:pt idx="465">
                  <c:v>515957</c:v>
                </c:pt>
                <c:pt idx="466">
                  <c:v>515987</c:v>
                </c:pt>
                <c:pt idx="467">
                  <c:v>516015</c:v>
                </c:pt>
                <c:pt idx="468">
                  <c:v>516041</c:v>
                </c:pt>
                <c:pt idx="469">
                  <c:v>516068</c:v>
                </c:pt>
                <c:pt idx="470">
                  <c:v>516099</c:v>
                </c:pt>
                <c:pt idx="471">
                  <c:v>516127</c:v>
                </c:pt>
                <c:pt idx="472">
                  <c:v>516156</c:v>
                </c:pt>
                <c:pt idx="473">
                  <c:v>516185</c:v>
                </c:pt>
                <c:pt idx="474">
                  <c:v>516215</c:v>
                </c:pt>
                <c:pt idx="475">
                  <c:v>516244</c:v>
                </c:pt>
                <c:pt idx="476">
                  <c:v>516274</c:v>
                </c:pt>
                <c:pt idx="477">
                  <c:v>516301</c:v>
                </c:pt>
                <c:pt idx="478">
                  <c:v>516328</c:v>
                </c:pt>
                <c:pt idx="479">
                  <c:v>516357</c:v>
                </c:pt>
                <c:pt idx="480">
                  <c:v>516386</c:v>
                </c:pt>
                <c:pt idx="481">
                  <c:v>516415</c:v>
                </c:pt>
                <c:pt idx="482">
                  <c:v>516440</c:v>
                </c:pt>
                <c:pt idx="483">
                  <c:v>516470</c:v>
                </c:pt>
                <c:pt idx="484">
                  <c:v>516503</c:v>
                </c:pt>
                <c:pt idx="485">
                  <c:v>516532</c:v>
                </c:pt>
                <c:pt idx="486">
                  <c:v>516560</c:v>
                </c:pt>
                <c:pt idx="487">
                  <c:v>516587</c:v>
                </c:pt>
                <c:pt idx="488">
                  <c:v>516617</c:v>
                </c:pt>
                <c:pt idx="489">
                  <c:v>516645</c:v>
                </c:pt>
                <c:pt idx="490">
                  <c:v>516673</c:v>
                </c:pt>
                <c:pt idx="491">
                  <c:v>516703</c:v>
                </c:pt>
                <c:pt idx="492">
                  <c:v>516735</c:v>
                </c:pt>
                <c:pt idx="493">
                  <c:v>516764</c:v>
                </c:pt>
                <c:pt idx="494">
                  <c:v>516793</c:v>
                </c:pt>
                <c:pt idx="495">
                  <c:v>516823</c:v>
                </c:pt>
                <c:pt idx="496">
                  <c:v>516850</c:v>
                </c:pt>
                <c:pt idx="497">
                  <c:v>516879</c:v>
                </c:pt>
                <c:pt idx="498">
                  <c:v>516908</c:v>
                </c:pt>
                <c:pt idx="499">
                  <c:v>516938</c:v>
                </c:pt>
                <c:pt idx="500">
                  <c:v>516968</c:v>
                </c:pt>
                <c:pt idx="501">
                  <c:v>516996</c:v>
                </c:pt>
                <c:pt idx="502">
                  <c:v>517025</c:v>
                </c:pt>
                <c:pt idx="503">
                  <c:v>517054</c:v>
                </c:pt>
                <c:pt idx="504">
                  <c:v>517081</c:v>
                </c:pt>
                <c:pt idx="505">
                  <c:v>517110</c:v>
                </c:pt>
                <c:pt idx="506">
                  <c:v>517141</c:v>
                </c:pt>
                <c:pt idx="507">
                  <c:v>517170</c:v>
                </c:pt>
                <c:pt idx="508">
                  <c:v>517197</c:v>
                </c:pt>
                <c:pt idx="509">
                  <c:v>517224</c:v>
                </c:pt>
                <c:pt idx="510">
                  <c:v>517256</c:v>
                </c:pt>
                <c:pt idx="511">
                  <c:v>517283</c:v>
                </c:pt>
                <c:pt idx="512">
                  <c:v>517312</c:v>
                </c:pt>
                <c:pt idx="513">
                  <c:v>517342</c:v>
                </c:pt>
                <c:pt idx="514">
                  <c:v>517371</c:v>
                </c:pt>
                <c:pt idx="515">
                  <c:v>517403</c:v>
                </c:pt>
                <c:pt idx="516">
                  <c:v>517431</c:v>
                </c:pt>
                <c:pt idx="517">
                  <c:v>517461</c:v>
                </c:pt>
                <c:pt idx="518">
                  <c:v>517489</c:v>
                </c:pt>
                <c:pt idx="519">
                  <c:v>517519</c:v>
                </c:pt>
                <c:pt idx="520">
                  <c:v>517546</c:v>
                </c:pt>
                <c:pt idx="521">
                  <c:v>517577</c:v>
                </c:pt>
                <c:pt idx="522">
                  <c:v>517610</c:v>
                </c:pt>
                <c:pt idx="523">
                  <c:v>517638</c:v>
                </c:pt>
                <c:pt idx="524">
                  <c:v>517669</c:v>
                </c:pt>
                <c:pt idx="525">
                  <c:v>517697</c:v>
                </c:pt>
                <c:pt idx="526">
                  <c:v>517728</c:v>
                </c:pt>
                <c:pt idx="527">
                  <c:v>517760</c:v>
                </c:pt>
                <c:pt idx="528">
                  <c:v>517791</c:v>
                </c:pt>
                <c:pt idx="529">
                  <c:v>517823</c:v>
                </c:pt>
                <c:pt idx="530">
                  <c:v>517852</c:v>
                </c:pt>
                <c:pt idx="531">
                  <c:v>517881</c:v>
                </c:pt>
                <c:pt idx="532">
                  <c:v>517913</c:v>
                </c:pt>
                <c:pt idx="533">
                  <c:v>517943</c:v>
                </c:pt>
                <c:pt idx="534">
                  <c:v>517975</c:v>
                </c:pt>
                <c:pt idx="535">
                  <c:v>518006</c:v>
                </c:pt>
                <c:pt idx="536">
                  <c:v>518036</c:v>
                </c:pt>
                <c:pt idx="537">
                  <c:v>518064</c:v>
                </c:pt>
                <c:pt idx="538">
                  <c:v>518097</c:v>
                </c:pt>
                <c:pt idx="539">
                  <c:v>518127</c:v>
                </c:pt>
                <c:pt idx="540">
                  <c:v>518156</c:v>
                </c:pt>
                <c:pt idx="541">
                  <c:v>518187</c:v>
                </c:pt>
                <c:pt idx="542">
                  <c:v>518219</c:v>
                </c:pt>
                <c:pt idx="543">
                  <c:v>518250</c:v>
                </c:pt>
                <c:pt idx="544">
                  <c:v>518279</c:v>
                </c:pt>
                <c:pt idx="545">
                  <c:v>518311</c:v>
                </c:pt>
                <c:pt idx="546">
                  <c:v>518342</c:v>
                </c:pt>
                <c:pt idx="547">
                  <c:v>518372</c:v>
                </c:pt>
                <c:pt idx="548">
                  <c:v>518406</c:v>
                </c:pt>
                <c:pt idx="549">
                  <c:v>518439</c:v>
                </c:pt>
                <c:pt idx="550">
                  <c:v>518467</c:v>
                </c:pt>
                <c:pt idx="551">
                  <c:v>518498</c:v>
                </c:pt>
                <c:pt idx="552">
                  <c:v>518526</c:v>
                </c:pt>
                <c:pt idx="553">
                  <c:v>518552</c:v>
                </c:pt>
                <c:pt idx="554">
                  <c:v>518585</c:v>
                </c:pt>
                <c:pt idx="555">
                  <c:v>518615</c:v>
                </c:pt>
                <c:pt idx="556">
                  <c:v>518644</c:v>
                </c:pt>
                <c:pt idx="557">
                  <c:v>518675</c:v>
                </c:pt>
                <c:pt idx="558">
                  <c:v>518706</c:v>
                </c:pt>
                <c:pt idx="559">
                  <c:v>518734</c:v>
                </c:pt>
                <c:pt idx="560">
                  <c:v>518764</c:v>
                </c:pt>
                <c:pt idx="561">
                  <c:v>518795</c:v>
                </c:pt>
                <c:pt idx="562">
                  <c:v>518824</c:v>
                </c:pt>
                <c:pt idx="563">
                  <c:v>518855</c:v>
                </c:pt>
                <c:pt idx="564">
                  <c:v>518886</c:v>
                </c:pt>
                <c:pt idx="565">
                  <c:v>518916</c:v>
                </c:pt>
                <c:pt idx="566">
                  <c:v>518946</c:v>
                </c:pt>
                <c:pt idx="567">
                  <c:v>518978</c:v>
                </c:pt>
                <c:pt idx="568">
                  <c:v>519004</c:v>
                </c:pt>
                <c:pt idx="569">
                  <c:v>519035</c:v>
                </c:pt>
                <c:pt idx="570">
                  <c:v>519065</c:v>
                </c:pt>
                <c:pt idx="571">
                  <c:v>519096</c:v>
                </c:pt>
                <c:pt idx="572">
                  <c:v>519127</c:v>
                </c:pt>
                <c:pt idx="573">
                  <c:v>519158</c:v>
                </c:pt>
                <c:pt idx="574">
                  <c:v>519191</c:v>
                </c:pt>
                <c:pt idx="575">
                  <c:v>519220</c:v>
                </c:pt>
                <c:pt idx="576">
                  <c:v>519249</c:v>
                </c:pt>
                <c:pt idx="577">
                  <c:v>519281</c:v>
                </c:pt>
                <c:pt idx="578">
                  <c:v>519315</c:v>
                </c:pt>
                <c:pt idx="579">
                  <c:v>519345</c:v>
                </c:pt>
                <c:pt idx="580">
                  <c:v>519373</c:v>
                </c:pt>
                <c:pt idx="581">
                  <c:v>519405</c:v>
                </c:pt>
                <c:pt idx="582">
                  <c:v>519438</c:v>
                </c:pt>
                <c:pt idx="583">
                  <c:v>519466</c:v>
                </c:pt>
                <c:pt idx="584">
                  <c:v>519490</c:v>
                </c:pt>
                <c:pt idx="585">
                  <c:v>519523</c:v>
                </c:pt>
                <c:pt idx="586">
                  <c:v>519553</c:v>
                </c:pt>
                <c:pt idx="587">
                  <c:v>519580</c:v>
                </c:pt>
                <c:pt idx="588">
                  <c:v>519609</c:v>
                </c:pt>
                <c:pt idx="589">
                  <c:v>519640</c:v>
                </c:pt>
                <c:pt idx="590">
                  <c:v>519668</c:v>
                </c:pt>
                <c:pt idx="591">
                  <c:v>519696</c:v>
                </c:pt>
                <c:pt idx="592">
                  <c:v>519724</c:v>
                </c:pt>
                <c:pt idx="593">
                  <c:v>519754</c:v>
                </c:pt>
                <c:pt idx="594">
                  <c:v>519783</c:v>
                </c:pt>
                <c:pt idx="595">
                  <c:v>519813</c:v>
                </c:pt>
                <c:pt idx="596">
                  <c:v>519844</c:v>
                </c:pt>
                <c:pt idx="597">
                  <c:v>519873</c:v>
                </c:pt>
                <c:pt idx="598">
                  <c:v>519905</c:v>
                </c:pt>
                <c:pt idx="599">
                  <c:v>519935</c:v>
                </c:pt>
                <c:pt idx="600">
                  <c:v>519960</c:v>
                </c:pt>
                <c:pt idx="601">
                  <c:v>519990</c:v>
                </c:pt>
                <c:pt idx="602">
                  <c:v>520021</c:v>
                </c:pt>
                <c:pt idx="603">
                  <c:v>520048</c:v>
                </c:pt>
                <c:pt idx="604">
                  <c:v>520080</c:v>
                </c:pt>
                <c:pt idx="605">
                  <c:v>520109</c:v>
                </c:pt>
                <c:pt idx="606">
                  <c:v>520138</c:v>
                </c:pt>
                <c:pt idx="607">
                  <c:v>520168</c:v>
                </c:pt>
                <c:pt idx="608">
                  <c:v>520196</c:v>
                </c:pt>
                <c:pt idx="609">
                  <c:v>520224</c:v>
                </c:pt>
                <c:pt idx="610">
                  <c:v>520256</c:v>
                </c:pt>
                <c:pt idx="611">
                  <c:v>520286</c:v>
                </c:pt>
                <c:pt idx="612">
                  <c:v>520321</c:v>
                </c:pt>
                <c:pt idx="613">
                  <c:v>520351</c:v>
                </c:pt>
                <c:pt idx="614">
                  <c:v>520381</c:v>
                </c:pt>
                <c:pt idx="615">
                  <c:v>520410</c:v>
                </c:pt>
                <c:pt idx="616">
                  <c:v>520442</c:v>
                </c:pt>
                <c:pt idx="617">
                  <c:v>520472</c:v>
                </c:pt>
                <c:pt idx="618">
                  <c:v>520501</c:v>
                </c:pt>
                <c:pt idx="619">
                  <c:v>520531</c:v>
                </c:pt>
                <c:pt idx="620">
                  <c:v>520560</c:v>
                </c:pt>
                <c:pt idx="621">
                  <c:v>520590</c:v>
                </c:pt>
                <c:pt idx="622">
                  <c:v>520620</c:v>
                </c:pt>
                <c:pt idx="623">
                  <c:v>520652</c:v>
                </c:pt>
                <c:pt idx="624">
                  <c:v>520680</c:v>
                </c:pt>
                <c:pt idx="625">
                  <c:v>520711</c:v>
                </c:pt>
                <c:pt idx="626">
                  <c:v>520743</c:v>
                </c:pt>
                <c:pt idx="627">
                  <c:v>520775</c:v>
                </c:pt>
                <c:pt idx="628">
                  <c:v>520803</c:v>
                </c:pt>
                <c:pt idx="629">
                  <c:v>520832</c:v>
                </c:pt>
                <c:pt idx="630">
                  <c:v>520861</c:v>
                </c:pt>
                <c:pt idx="631">
                  <c:v>520892</c:v>
                </c:pt>
                <c:pt idx="632">
                  <c:v>520923</c:v>
                </c:pt>
                <c:pt idx="633">
                  <c:v>520952</c:v>
                </c:pt>
                <c:pt idx="634">
                  <c:v>520980</c:v>
                </c:pt>
                <c:pt idx="635">
                  <c:v>521012</c:v>
                </c:pt>
                <c:pt idx="636">
                  <c:v>521044</c:v>
                </c:pt>
                <c:pt idx="637">
                  <c:v>521073</c:v>
                </c:pt>
                <c:pt idx="638">
                  <c:v>521103</c:v>
                </c:pt>
                <c:pt idx="639">
                  <c:v>521130</c:v>
                </c:pt>
                <c:pt idx="640">
                  <c:v>521159</c:v>
                </c:pt>
                <c:pt idx="641">
                  <c:v>521188</c:v>
                </c:pt>
                <c:pt idx="642">
                  <c:v>521219</c:v>
                </c:pt>
                <c:pt idx="643">
                  <c:v>521251</c:v>
                </c:pt>
                <c:pt idx="644">
                  <c:v>521281</c:v>
                </c:pt>
                <c:pt idx="645">
                  <c:v>521314</c:v>
                </c:pt>
                <c:pt idx="646">
                  <c:v>521343</c:v>
                </c:pt>
                <c:pt idx="647">
                  <c:v>521376</c:v>
                </c:pt>
                <c:pt idx="648">
                  <c:v>521411</c:v>
                </c:pt>
                <c:pt idx="649">
                  <c:v>521440</c:v>
                </c:pt>
                <c:pt idx="650">
                  <c:v>521467</c:v>
                </c:pt>
                <c:pt idx="651">
                  <c:v>521500</c:v>
                </c:pt>
                <c:pt idx="652">
                  <c:v>521528</c:v>
                </c:pt>
                <c:pt idx="653">
                  <c:v>521558</c:v>
                </c:pt>
                <c:pt idx="654">
                  <c:v>521588</c:v>
                </c:pt>
                <c:pt idx="655">
                  <c:v>521618</c:v>
                </c:pt>
                <c:pt idx="656">
                  <c:v>521647</c:v>
                </c:pt>
                <c:pt idx="657">
                  <c:v>521676</c:v>
                </c:pt>
                <c:pt idx="658">
                  <c:v>521706</c:v>
                </c:pt>
                <c:pt idx="659">
                  <c:v>521733</c:v>
                </c:pt>
                <c:pt idx="660">
                  <c:v>521763</c:v>
                </c:pt>
                <c:pt idx="661">
                  <c:v>521794</c:v>
                </c:pt>
                <c:pt idx="662">
                  <c:v>521823</c:v>
                </c:pt>
                <c:pt idx="663">
                  <c:v>521850</c:v>
                </c:pt>
                <c:pt idx="664">
                  <c:v>521883</c:v>
                </c:pt>
                <c:pt idx="665">
                  <c:v>521913</c:v>
                </c:pt>
                <c:pt idx="666">
                  <c:v>521944</c:v>
                </c:pt>
                <c:pt idx="667">
                  <c:v>521976</c:v>
                </c:pt>
                <c:pt idx="668">
                  <c:v>522008</c:v>
                </c:pt>
                <c:pt idx="669">
                  <c:v>522037</c:v>
                </c:pt>
                <c:pt idx="670">
                  <c:v>522068</c:v>
                </c:pt>
                <c:pt idx="671">
                  <c:v>522100</c:v>
                </c:pt>
                <c:pt idx="672">
                  <c:v>522133</c:v>
                </c:pt>
                <c:pt idx="673">
                  <c:v>522164</c:v>
                </c:pt>
                <c:pt idx="674">
                  <c:v>522196</c:v>
                </c:pt>
                <c:pt idx="675">
                  <c:v>522225</c:v>
                </c:pt>
                <c:pt idx="676">
                  <c:v>522258</c:v>
                </c:pt>
                <c:pt idx="677">
                  <c:v>522287</c:v>
                </c:pt>
                <c:pt idx="678">
                  <c:v>522313</c:v>
                </c:pt>
                <c:pt idx="679">
                  <c:v>522350</c:v>
                </c:pt>
                <c:pt idx="680">
                  <c:v>522379</c:v>
                </c:pt>
                <c:pt idx="681">
                  <c:v>522408</c:v>
                </c:pt>
                <c:pt idx="682">
                  <c:v>522440</c:v>
                </c:pt>
                <c:pt idx="683">
                  <c:v>522470</c:v>
                </c:pt>
                <c:pt idx="684">
                  <c:v>522497</c:v>
                </c:pt>
                <c:pt idx="685">
                  <c:v>522528</c:v>
                </c:pt>
                <c:pt idx="686">
                  <c:v>522555</c:v>
                </c:pt>
                <c:pt idx="687">
                  <c:v>522585</c:v>
                </c:pt>
                <c:pt idx="688">
                  <c:v>522615</c:v>
                </c:pt>
                <c:pt idx="689">
                  <c:v>522647</c:v>
                </c:pt>
                <c:pt idx="690">
                  <c:v>522678</c:v>
                </c:pt>
                <c:pt idx="691">
                  <c:v>522711</c:v>
                </c:pt>
                <c:pt idx="692">
                  <c:v>522736</c:v>
                </c:pt>
                <c:pt idx="693">
                  <c:v>522768</c:v>
                </c:pt>
                <c:pt idx="694">
                  <c:v>522796</c:v>
                </c:pt>
                <c:pt idx="695">
                  <c:v>522826</c:v>
                </c:pt>
                <c:pt idx="696">
                  <c:v>522855</c:v>
                </c:pt>
                <c:pt idx="697">
                  <c:v>522887</c:v>
                </c:pt>
                <c:pt idx="698">
                  <c:v>522914</c:v>
                </c:pt>
                <c:pt idx="699">
                  <c:v>522940</c:v>
                </c:pt>
                <c:pt idx="700">
                  <c:v>522969</c:v>
                </c:pt>
                <c:pt idx="701">
                  <c:v>522996</c:v>
                </c:pt>
                <c:pt idx="702">
                  <c:v>523028</c:v>
                </c:pt>
                <c:pt idx="703">
                  <c:v>523056</c:v>
                </c:pt>
                <c:pt idx="704">
                  <c:v>523084</c:v>
                </c:pt>
                <c:pt idx="705">
                  <c:v>523110</c:v>
                </c:pt>
                <c:pt idx="706">
                  <c:v>523140</c:v>
                </c:pt>
                <c:pt idx="707">
                  <c:v>523170</c:v>
                </c:pt>
                <c:pt idx="708">
                  <c:v>523197</c:v>
                </c:pt>
                <c:pt idx="709">
                  <c:v>523226</c:v>
                </c:pt>
                <c:pt idx="710">
                  <c:v>523256</c:v>
                </c:pt>
                <c:pt idx="711">
                  <c:v>523283</c:v>
                </c:pt>
                <c:pt idx="712">
                  <c:v>523315</c:v>
                </c:pt>
                <c:pt idx="713">
                  <c:v>523345</c:v>
                </c:pt>
                <c:pt idx="714">
                  <c:v>523372</c:v>
                </c:pt>
                <c:pt idx="715">
                  <c:v>523402</c:v>
                </c:pt>
                <c:pt idx="716">
                  <c:v>523430</c:v>
                </c:pt>
                <c:pt idx="717">
                  <c:v>523461</c:v>
                </c:pt>
                <c:pt idx="718">
                  <c:v>523490</c:v>
                </c:pt>
                <c:pt idx="719">
                  <c:v>523516</c:v>
                </c:pt>
                <c:pt idx="720">
                  <c:v>523545</c:v>
                </c:pt>
                <c:pt idx="721">
                  <c:v>523576</c:v>
                </c:pt>
                <c:pt idx="722">
                  <c:v>523603</c:v>
                </c:pt>
                <c:pt idx="723">
                  <c:v>523633</c:v>
                </c:pt>
                <c:pt idx="724">
                  <c:v>523659</c:v>
                </c:pt>
                <c:pt idx="725">
                  <c:v>523691</c:v>
                </c:pt>
                <c:pt idx="726">
                  <c:v>523721</c:v>
                </c:pt>
                <c:pt idx="727">
                  <c:v>523750</c:v>
                </c:pt>
                <c:pt idx="728">
                  <c:v>523780</c:v>
                </c:pt>
                <c:pt idx="729">
                  <c:v>523810</c:v>
                </c:pt>
                <c:pt idx="730">
                  <c:v>523837</c:v>
                </c:pt>
                <c:pt idx="731">
                  <c:v>523864</c:v>
                </c:pt>
                <c:pt idx="732">
                  <c:v>523894</c:v>
                </c:pt>
                <c:pt idx="733">
                  <c:v>523922</c:v>
                </c:pt>
                <c:pt idx="734">
                  <c:v>523954</c:v>
                </c:pt>
                <c:pt idx="735">
                  <c:v>523985</c:v>
                </c:pt>
                <c:pt idx="736">
                  <c:v>524015</c:v>
                </c:pt>
                <c:pt idx="737">
                  <c:v>524044</c:v>
                </c:pt>
                <c:pt idx="738">
                  <c:v>524076</c:v>
                </c:pt>
                <c:pt idx="739">
                  <c:v>524105</c:v>
                </c:pt>
                <c:pt idx="740">
                  <c:v>524137</c:v>
                </c:pt>
                <c:pt idx="741">
                  <c:v>524164</c:v>
                </c:pt>
                <c:pt idx="742">
                  <c:v>524194</c:v>
                </c:pt>
                <c:pt idx="743">
                  <c:v>524225</c:v>
                </c:pt>
                <c:pt idx="744">
                  <c:v>524256</c:v>
                </c:pt>
                <c:pt idx="745">
                  <c:v>524286</c:v>
                </c:pt>
                <c:pt idx="746">
                  <c:v>524315</c:v>
                </c:pt>
                <c:pt idx="747">
                  <c:v>524346</c:v>
                </c:pt>
                <c:pt idx="748">
                  <c:v>524375</c:v>
                </c:pt>
                <c:pt idx="749">
                  <c:v>524401</c:v>
                </c:pt>
                <c:pt idx="750">
                  <c:v>524432</c:v>
                </c:pt>
                <c:pt idx="751">
                  <c:v>524466</c:v>
                </c:pt>
                <c:pt idx="752">
                  <c:v>524496</c:v>
                </c:pt>
                <c:pt idx="753">
                  <c:v>524527</c:v>
                </c:pt>
                <c:pt idx="754">
                  <c:v>524557</c:v>
                </c:pt>
                <c:pt idx="755">
                  <c:v>524586</c:v>
                </c:pt>
                <c:pt idx="756">
                  <c:v>524619</c:v>
                </c:pt>
                <c:pt idx="757">
                  <c:v>524650</c:v>
                </c:pt>
                <c:pt idx="758">
                  <c:v>524681</c:v>
                </c:pt>
                <c:pt idx="759">
                  <c:v>524716</c:v>
                </c:pt>
                <c:pt idx="760">
                  <c:v>524745</c:v>
                </c:pt>
                <c:pt idx="761">
                  <c:v>524776</c:v>
                </c:pt>
                <c:pt idx="762">
                  <c:v>524810</c:v>
                </c:pt>
                <c:pt idx="763">
                  <c:v>524840</c:v>
                </c:pt>
                <c:pt idx="764">
                  <c:v>524870</c:v>
                </c:pt>
                <c:pt idx="765">
                  <c:v>524900</c:v>
                </c:pt>
                <c:pt idx="766">
                  <c:v>524930</c:v>
                </c:pt>
                <c:pt idx="767">
                  <c:v>524961</c:v>
                </c:pt>
                <c:pt idx="768">
                  <c:v>524992</c:v>
                </c:pt>
                <c:pt idx="769">
                  <c:v>525023</c:v>
                </c:pt>
                <c:pt idx="770">
                  <c:v>525056</c:v>
                </c:pt>
                <c:pt idx="771">
                  <c:v>525088</c:v>
                </c:pt>
                <c:pt idx="772">
                  <c:v>525118</c:v>
                </c:pt>
                <c:pt idx="773">
                  <c:v>525149</c:v>
                </c:pt>
                <c:pt idx="774">
                  <c:v>525181</c:v>
                </c:pt>
                <c:pt idx="775">
                  <c:v>525207</c:v>
                </c:pt>
                <c:pt idx="776">
                  <c:v>525240</c:v>
                </c:pt>
                <c:pt idx="777">
                  <c:v>525271</c:v>
                </c:pt>
                <c:pt idx="778">
                  <c:v>525302</c:v>
                </c:pt>
                <c:pt idx="779">
                  <c:v>525333</c:v>
                </c:pt>
                <c:pt idx="780">
                  <c:v>525363</c:v>
                </c:pt>
                <c:pt idx="781">
                  <c:v>525394</c:v>
                </c:pt>
                <c:pt idx="782">
                  <c:v>525426</c:v>
                </c:pt>
                <c:pt idx="783">
                  <c:v>525453</c:v>
                </c:pt>
                <c:pt idx="784">
                  <c:v>525480</c:v>
                </c:pt>
                <c:pt idx="785">
                  <c:v>525514</c:v>
                </c:pt>
                <c:pt idx="786">
                  <c:v>525541</c:v>
                </c:pt>
                <c:pt idx="787">
                  <c:v>525572</c:v>
                </c:pt>
                <c:pt idx="788">
                  <c:v>525602</c:v>
                </c:pt>
                <c:pt idx="789">
                  <c:v>525633</c:v>
                </c:pt>
                <c:pt idx="790">
                  <c:v>525663</c:v>
                </c:pt>
                <c:pt idx="791">
                  <c:v>525689</c:v>
                </c:pt>
                <c:pt idx="792">
                  <c:v>525718</c:v>
                </c:pt>
                <c:pt idx="793">
                  <c:v>525748</c:v>
                </c:pt>
                <c:pt idx="794">
                  <c:v>525779</c:v>
                </c:pt>
                <c:pt idx="795">
                  <c:v>525808</c:v>
                </c:pt>
                <c:pt idx="796">
                  <c:v>525837</c:v>
                </c:pt>
                <c:pt idx="797">
                  <c:v>525872</c:v>
                </c:pt>
                <c:pt idx="798">
                  <c:v>525902</c:v>
                </c:pt>
                <c:pt idx="799">
                  <c:v>525931</c:v>
                </c:pt>
                <c:pt idx="800">
                  <c:v>525960</c:v>
                </c:pt>
                <c:pt idx="801">
                  <c:v>525990</c:v>
                </c:pt>
                <c:pt idx="802">
                  <c:v>526022</c:v>
                </c:pt>
                <c:pt idx="803">
                  <c:v>526052</c:v>
                </c:pt>
                <c:pt idx="804">
                  <c:v>526079</c:v>
                </c:pt>
                <c:pt idx="805">
                  <c:v>526108</c:v>
                </c:pt>
                <c:pt idx="806">
                  <c:v>526141</c:v>
                </c:pt>
                <c:pt idx="807">
                  <c:v>526174</c:v>
                </c:pt>
                <c:pt idx="808">
                  <c:v>526202</c:v>
                </c:pt>
                <c:pt idx="809">
                  <c:v>526229</c:v>
                </c:pt>
                <c:pt idx="810">
                  <c:v>526259</c:v>
                </c:pt>
                <c:pt idx="811">
                  <c:v>526287</c:v>
                </c:pt>
                <c:pt idx="812">
                  <c:v>526322</c:v>
                </c:pt>
                <c:pt idx="813">
                  <c:v>526348</c:v>
                </c:pt>
                <c:pt idx="814">
                  <c:v>526376</c:v>
                </c:pt>
                <c:pt idx="815">
                  <c:v>526406</c:v>
                </c:pt>
                <c:pt idx="816">
                  <c:v>526436</c:v>
                </c:pt>
                <c:pt idx="817">
                  <c:v>526467</c:v>
                </c:pt>
                <c:pt idx="818">
                  <c:v>526494</c:v>
                </c:pt>
                <c:pt idx="819">
                  <c:v>526522</c:v>
                </c:pt>
                <c:pt idx="820">
                  <c:v>526553</c:v>
                </c:pt>
                <c:pt idx="821">
                  <c:v>526587</c:v>
                </c:pt>
                <c:pt idx="822">
                  <c:v>526617</c:v>
                </c:pt>
                <c:pt idx="823">
                  <c:v>526648</c:v>
                </c:pt>
                <c:pt idx="824">
                  <c:v>526677</c:v>
                </c:pt>
                <c:pt idx="825">
                  <c:v>526711</c:v>
                </c:pt>
                <c:pt idx="826">
                  <c:v>526742</c:v>
                </c:pt>
                <c:pt idx="827">
                  <c:v>526775</c:v>
                </c:pt>
                <c:pt idx="828">
                  <c:v>526804</c:v>
                </c:pt>
                <c:pt idx="829">
                  <c:v>526834</c:v>
                </c:pt>
                <c:pt idx="830">
                  <c:v>526870</c:v>
                </c:pt>
                <c:pt idx="831">
                  <c:v>526899</c:v>
                </c:pt>
                <c:pt idx="832">
                  <c:v>526931</c:v>
                </c:pt>
                <c:pt idx="833">
                  <c:v>526961</c:v>
                </c:pt>
                <c:pt idx="834">
                  <c:v>526992</c:v>
                </c:pt>
                <c:pt idx="835">
                  <c:v>527020</c:v>
                </c:pt>
                <c:pt idx="836">
                  <c:v>527049</c:v>
                </c:pt>
                <c:pt idx="837">
                  <c:v>527078</c:v>
                </c:pt>
                <c:pt idx="838">
                  <c:v>527109</c:v>
                </c:pt>
                <c:pt idx="839">
                  <c:v>527139</c:v>
                </c:pt>
                <c:pt idx="840">
                  <c:v>527167</c:v>
                </c:pt>
                <c:pt idx="841">
                  <c:v>527195</c:v>
                </c:pt>
                <c:pt idx="842">
                  <c:v>527222</c:v>
                </c:pt>
                <c:pt idx="843">
                  <c:v>527251</c:v>
                </c:pt>
                <c:pt idx="844">
                  <c:v>527278</c:v>
                </c:pt>
                <c:pt idx="845">
                  <c:v>527307</c:v>
                </c:pt>
                <c:pt idx="846">
                  <c:v>527338</c:v>
                </c:pt>
                <c:pt idx="847">
                  <c:v>527367</c:v>
                </c:pt>
                <c:pt idx="848">
                  <c:v>527395</c:v>
                </c:pt>
                <c:pt idx="849">
                  <c:v>527421</c:v>
                </c:pt>
                <c:pt idx="850">
                  <c:v>527450</c:v>
                </c:pt>
                <c:pt idx="851">
                  <c:v>527480</c:v>
                </c:pt>
                <c:pt idx="852">
                  <c:v>527511</c:v>
                </c:pt>
                <c:pt idx="853">
                  <c:v>527538</c:v>
                </c:pt>
                <c:pt idx="854">
                  <c:v>527571</c:v>
                </c:pt>
                <c:pt idx="855">
                  <c:v>527603</c:v>
                </c:pt>
                <c:pt idx="856">
                  <c:v>527635</c:v>
                </c:pt>
                <c:pt idx="857">
                  <c:v>527665</c:v>
                </c:pt>
                <c:pt idx="858">
                  <c:v>527696</c:v>
                </c:pt>
                <c:pt idx="859">
                  <c:v>527724</c:v>
                </c:pt>
                <c:pt idx="860">
                  <c:v>527754</c:v>
                </c:pt>
                <c:pt idx="861">
                  <c:v>527784</c:v>
                </c:pt>
                <c:pt idx="862">
                  <c:v>527814</c:v>
                </c:pt>
                <c:pt idx="863">
                  <c:v>527843</c:v>
                </c:pt>
                <c:pt idx="864">
                  <c:v>527873</c:v>
                </c:pt>
                <c:pt idx="865">
                  <c:v>527905</c:v>
                </c:pt>
                <c:pt idx="866">
                  <c:v>527937</c:v>
                </c:pt>
                <c:pt idx="867">
                  <c:v>527967</c:v>
                </c:pt>
                <c:pt idx="868">
                  <c:v>527995</c:v>
                </c:pt>
                <c:pt idx="869">
                  <c:v>528025</c:v>
                </c:pt>
                <c:pt idx="870">
                  <c:v>528054</c:v>
                </c:pt>
                <c:pt idx="871">
                  <c:v>528084</c:v>
                </c:pt>
                <c:pt idx="872">
                  <c:v>528113</c:v>
                </c:pt>
                <c:pt idx="873">
                  <c:v>528142</c:v>
                </c:pt>
                <c:pt idx="874">
                  <c:v>528169</c:v>
                </c:pt>
                <c:pt idx="875">
                  <c:v>528198</c:v>
                </c:pt>
                <c:pt idx="876">
                  <c:v>528228</c:v>
                </c:pt>
                <c:pt idx="877">
                  <c:v>528256</c:v>
                </c:pt>
                <c:pt idx="878">
                  <c:v>528285</c:v>
                </c:pt>
                <c:pt idx="879">
                  <c:v>528317</c:v>
                </c:pt>
                <c:pt idx="880">
                  <c:v>528347</c:v>
                </c:pt>
                <c:pt idx="881">
                  <c:v>528376</c:v>
                </c:pt>
                <c:pt idx="882">
                  <c:v>528403</c:v>
                </c:pt>
                <c:pt idx="883">
                  <c:v>528432</c:v>
                </c:pt>
                <c:pt idx="884">
                  <c:v>528457</c:v>
                </c:pt>
                <c:pt idx="885">
                  <c:v>528484</c:v>
                </c:pt>
                <c:pt idx="886">
                  <c:v>528513</c:v>
                </c:pt>
                <c:pt idx="887">
                  <c:v>528541</c:v>
                </c:pt>
                <c:pt idx="888">
                  <c:v>528571</c:v>
                </c:pt>
                <c:pt idx="889">
                  <c:v>528599</c:v>
                </c:pt>
                <c:pt idx="890">
                  <c:v>528628</c:v>
                </c:pt>
                <c:pt idx="891">
                  <c:v>528656</c:v>
                </c:pt>
                <c:pt idx="892">
                  <c:v>528684</c:v>
                </c:pt>
                <c:pt idx="893">
                  <c:v>528715</c:v>
                </c:pt>
                <c:pt idx="894">
                  <c:v>528742</c:v>
                </c:pt>
                <c:pt idx="895">
                  <c:v>528769</c:v>
                </c:pt>
                <c:pt idx="896">
                  <c:v>528802</c:v>
                </c:pt>
                <c:pt idx="897">
                  <c:v>528831</c:v>
                </c:pt>
                <c:pt idx="898">
                  <c:v>528857</c:v>
                </c:pt>
                <c:pt idx="899">
                  <c:v>528887</c:v>
                </c:pt>
                <c:pt idx="900">
                  <c:v>528915</c:v>
                </c:pt>
                <c:pt idx="901">
                  <c:v>528944</c:v>
                </c:pt>
                <c:pt idx="902">
                  <c:v>528974</c:v>
                </c:pt>
                <c:pt idx="903">
                  <c:v>529005</c:v>
                </c:pt>
                <c:pt idx="904">
                  <c:v>529036</c:v>
                </c:pt>
                <c:pt idx="905">
                  <c:v>529068</c:v>
                </c:pt>
                <c:pt idx="906">
                  <c:v>529097</c:v>
                </c:pt>
                <c:pt idx="907">
                  <c:v>529127</c:v>
                </c:pt>
                <c:pt idx="908">
                  <c:v>529156</c:v>
                </c:pt>
                <c:pt idx="909">
                  <c:v>529188</c:v>
                </c:pt>
                <c:pt idx="910">
                  <c:v>529217</c:v>
                </c:pt>
                <c:pt idx="911">
                  <c:v>529246</c:v>
                </c:pt>
                <c:pt idx="912">
                  <c:v>529278</c:v>
                </c:pt>
                <c:pt idx="913">
                  <c:v>529305</c:v>
                </c:pt>
                <c:pt idx="914">
                  <c:v>529336</c:v>
                </c:pt>
                <c:pt idx="915">
                  <c:v>529365</c:v>
                </c:pt>
                <c:pt idx="916">
                  <c:v>529400</c:v>
                </c:pt>
                <c:pt idx="917">
                  <c:v>529432</c:v>
                </c:pt>
                <c:pt idx="918">
                  <c:v>529461</c:v>
                </c:pt>
                <c:pt idx="919">
                  <c:v>529491</c:v>
                </c:pt>
                <c:pt idx="920">
                  <c:v>529528</c:v>
                </c:pt>
                <c:pt idx="921">
                  <c:v>529561</c:v>
                </c:pt>
                <c:pt idx="922">
                  <c:v>529593</c:v>
                </c:pt>
                <c:pt idx="923">
                  <c:v>529623</c:v>
                </c:pt>
                <c:pt idx="924">
                  <c:v>529654</c:v>
                </c:pt>
                <c:pt idx="925">
                  <c:v>529681</c:v>
                </c:pt>
                <c:pt idx="926">
                  <c:v>529712</c:v>
                </c:pt>
                <c:pt idx="927">
                  <c:v>529742</c:v>
                </c:pt>
                <c:pt idx="928">
                  <c:v>529773</c:v>
                </c:pt>
                <c:pt idx="929">
                  <c:v>529802</c:v>
                </c:pt>
                <c:pt idx="930">
                  <c:v>529830</c:v>
                </c:pt>
                <c:pt idx="931">
                  <c:v>529861</c:v>
                </c:pt>
                <c:pt idx="932">
                  <c:v>529891</c:v>
                </c:pt>
                <c:pt idx="933">
                  <c:v>529924</c:v>
                </c:pt>
                <c:pt idx="934">
                  <c:v>529956</c:v>
                </c:pt>
                <c:pt idx="935">
                  <c:v>529986</c:v>
                </c:pt>
                <c:pt idx="936">
                  <c:v>530019</c:v>
                </c:pt>
                <c:pt idx="937">
                  <c:v>530048</c:v>
                </c:pt>
                <c:pt idx="938">
                  <c:v>530079</c:v>
                </c:pt>
                <c:pt idx="939">
                  <c:v>530106</c:v>
                </c:pt>
                <c:pt idx="940">
                  <c:v>530136</c:v>
                </c:pt>
                <c:pt idx="941">
                  <c:v>530170</c:v>
                </c:pt>
                <c:pt idx="942">
                  <c:v>530196</c:v>
                </c:pt>
                <c:pt idx="943">
                  <c:v>530226</c:v>
                </c:pt>
                <c:pt idx="944">
                  <c:v>530255</c:v>
                </c:pt>
                <c:pt idx="945">
                  <c:v>530287</c:v>
                </c:pt>
                <c:pt idx="946">
                  <c:v>530315</c:v>
                </c:pt>
                <c:pt idx="947">
                  <c:v>530345</c:v>
                </c:pt>
                <c:pt idx="948">
                  <c:v>530376</c:v>
                </c:pt>
                <c:pt idx="949">
                  <c:v>530403</c:v>
                </c:pt>
                <c:pt idx="950">
                  <c:v>530432</c:v>
                </c:pt>
                <c:pt idx="951">
                  <c:v>530464</c:v>
                </c:pt>
                <c:pt idx="952">
                  <c:v>530495</c:v>
                </c:pt>
                <c:pt idx="953">
                  <c:v>530525</c:v>
                </c:pt>
                <c:pt idx="954">
                  <c:v>530555</c:v>
                </c:pt>
                <c:pt idx="955">
                  <c:v>530587</c:v>
                </c:pt>
                <c:pt idx="956">
                  <c:v>530619</c:v>
                </c:pt>
                <c:pt idx="957">
                  <c:v>530650</c:v>
                </c:pt>
                <c:pt idx="958">
                  <c:v>530680</c:v>
                </c:pt>
                <c:pt idx="959">
                  <c:v>530710</c:v>
                </c:pt>
                <c:pt idx="960">
                  <c:v>530742</c:v>
                </c:pt>
                <c:pt idx="961">
                  <c:v>530771</c:v>
                </c:pt>
                <c:pt idx="962">
                  <c:v>530802</c:v>
                </c:pt>
                <c:pt idx="963">
                  <c:v>530837</c:v>
                </c:pt>
                <c:pt idx="964">
                  <c:v>530866</c:v>
                </c:pt>
                <c:pt idx="965">
                  <c:v>530897</c:v>
                </c:pt>
                <c:pt idx="966">
                  <c:v>530928</c:v>
                </c:pt>
                <c:pt idx="967">
                  <c:v>530959</c:v>
                </c:pt>
                <c:pt idx="968">
                  <c:v>530988</c:v>
                </c:pt>
                <c:pt idx="969">
                  <c:v>531020</c:v>
                </c:pt>
                <c:pt idx="970">
                  <c:v>531048</c:v>
                </c:pt>
                <c:pt idx="971">
                  <c:v>531076</c:v>
                </c:pt>
                <c:pt idx="972">
                  <c:v>531106</c:v>
                </c:pt>
                <c:pt idx="973">
                  <c:v>531134</c:v>
                </c:pt>
                <c:pt idx="974">
                  <c:v>531163</c:v>
                </c:pt>
                <c:pt idx="975">
                  <c:v>531195</c:v>
                </c:pt>
                <c:pt idx="976">
                  <c:v>531225</c:v>
                </c:pt>
                <c:pt idx="977">
                  <c:v>531251</c:v>
                </c:pt>
                <c:pt idx="978">
                  <c:v>531278</c:v>
                </c:pt>
                <c:pt idx="979">
                  <c:v>531307</c:v>
                </c:pt>
                <c:pt idx="980">
                  <c:v>531340</c:v>
                </c:pt>
                <c:pt idx="981">
                  <c:v>531368</c:v>
                </c:pt>
                <c:pt idx="982">
                  <c:v>531397</c:v>
                </c:pt>
                <c:pt idx="983">
                  <c:v>531429</c:v>
                </c:pt>
                <c:pt idx="984">
                  <c:v>531459</c:v>
                </c:pt>
                <c:pt idx="985">
                  <c:v>531491</c:v>
                </c:pt>
                <c:pt idx="986">
                  <c:v>531520</c:v>
                </c:pt>
                <c:pt idx="987">
                  <c:v>531547</c:v>
                </c:pt>
                <c:pt idx="988">
                  <c:v>531580</c:v>
                </c:pt>
                <c:pt idx="989">
                  <c:v>531612</c:v>
                </c:pt>
                <c:pt idx="990">
                  <c:v>531641</c:v>
                </c:pt>
                <c:pt idx="991">
                  <c:v>531671</c:v>
                </c:pt>
                <c:pt idx="992">
                  <c:v>531702</c:v>
                </c:pt>
                <c:pt idx="993">
                  <c:v>531732</c:v>
                </c:pt>
                <c:pt idx="994">
                  <c:v>531762</c:v>
                </c:pt>
                <c:pt idx="995">
                  <c:v>531794</c:v>
                </c:pt>
                <c:pt idx="996">
                  <c:v>531823</c:v>
                </c:pt>
                <c:pt idx="997">
                  <c:v>531849</c:v>
                </c:pt>
                <c:pt idx="998">
                  <c:v>531879</c:v>
                </c:pt>
                <c:pt idx="999">
                  <c:v>531908</c:v>
                </c:pt>
              </c:numCache>
            </c:numRef>
          </c:val>
          <c:smooth val="0"/>
          <c:extLst>
            <c:ext xmlns:c16="http://schemas.microsoft.com/office/drawing/2014/chart" uri="{C3380CC4-5D6E-409C-BE32-E72D297353CC}">
              <c16:uniqueId val="{00000001-401A-474F-A874-11E00FC6C36F}"/>
            </c:ext>
          </c:extLst>
        </c:ser>
        <c:ser>
          <c:idx val="2"/>
          <c:order val="2"/>
          <c:tx>
            <c:strRef>
              <c:f>'50%'!$E$1</c:f>
              <c:strCache>
                <c:ptCount val="1"/>
                <c:pt idx="0">
                  <c:v>80%</c:v>
                </c:pt>
              </c:strCache>
            </c:strRef>
          </c:tx>
          <c:spPr>
            <a:ln w="28575" cap="rnd">
              <a:solidFill>
                <a:schemeClr val="accent3"/>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0</c:v>
                </c:pt>
                <c:pt idx="313">
                  <c:v>423441</c:v>
                </c:pt>
                <c:pt idx="314">
                  <c:v>427515</c:v>
                </c:pt>
                <c:pt idx="315">
                  <c:v>431626</c:v>
                </c:pt>
                <c:pt idx="316">
                  <c:v>435763</c:v>
                </c:pt>
                <c:pt idx="317">
                  <c:v>439948</c:v>
                </c:pt>
                <c:pt idx="318">
                  <c:v>444104</c:v>
                </c:pt>
                <c:pt idx="319">
                  <c:v>448196</c:v>
                </c:pt>
                <c:pt idx="320">
                  <c:v>452206</c:v>
                </c:pt>
                <c:pt idx="321">
                  <c:v>456141</c:v>
                </c:pt>
                <c:pt idx="322">
                  <c:v>459932</c:v>
                </c:pt>
                <c:pt idx="323">
                  <c:v>463624</c:v>
                </c:pt>
                <c:pt idx="324">
                  <c:v>467196</c:v>
                </c:pt>
                <c:pt idx="325">
                  <c:v>470589</c:v>
                </c:pt>
                <c:pt idx="326">
                  <c:v>473793</c:v>
                </c:pt>
                <c:pt idx="327">
                  <c:v>476834</c:v>
                </c:pt>
                <c:pt idx="328">
                  <c:v>479651</c:v>
                </c:pt>
                <c:pt idx="329">
                  <c:v>482296</c:v>
                </c:pt>
                <c:pt idx="330">
                  <c:v>484738</c:v>
                </c:pt>
                <c:pt idx="331">
                  <c:v>487093</c:v>
                </c:pt>
                <c:pt idx="332">
                  <c:v>489340</c:v>
                </c:pt>
                <c:pt idx="333">
                  <c:v>491442</c:v>
                </c:pt>
                <c:pt idx="334">
                  <c:v>493442</c:v>
                </c:pt>
                <c:pt idx="335">
                  <c:v>495338</c:v>
                </c:pt>
                <c:pt idx="336">
                  <c:v>497109</c:v>
                </c:pt>
                <c:pt idx="337">
                  <c:v>498785</c:v>
                </c:pt>
                <c:pt idx="338">
                  <c:v>500337</c:v>
                </c:pt>
                <c:pt idx="339">
                  <c:v>501820</c:v>
                </c:pt>
                <c:pt idx="340">
                  <c:v>503251</c:v>
                </c:pt>
                <c:pt idx="341">
                  <c:v>504575</c:v>
                </c:pt>
                <c:pt idx="342">
                  <c:v>505850</c:v>
                </c:pt>
                <c:pt idx="343">
                  <c:v>507044</c:v>
                </c:pt>
                <c:pt idx="344">
                  <c:v>508150</c:v>
                </c:pt>
                <c:pt idx="345">
                  <c:v>509201</c:v>
                </c:pt>
                <c:pt idx="346">
                  <c:v>510213</c:v>
                </c:pt>
                <c:pt idx="347">
                  <c:v>511165</c:v>
                </c:pt>
                <c:pt idx="348">
                  <c:v>512051</c:v>
                </c:pt>
                <c:pt idx="349">
                  <c:v>512897</c:v>
                </c:pt>
                <c:pt idx="350">
                  <c:v>513689</c:v>
                </c:pt>
                <c:pt idx="351">
                  <c:v>514427</c:v>
                </c:pt>
                <c:pt idx="352">
                  <c:v>515126</c:v>
                </c:pt>
                <c:pt idx="353">
                  <c:v>515794</c:v>
                </c:pt>
                <c:pt idx="354">
                  <c:v>516431</c:v>
                </c:pt>
                <c:pt idx="355">
                  <c:v>517033</c:v>
                </c:pt>
                <c:pt idx="356">
                  <c:v>517603</c:v>
                </c:pt>
                <c:pt idx="357">
                  <c:v>518132</c:v>
                </c:pt>
                <c:pt idx="358">
                  <c:v>518629</c:v>
                </c:pt>
                <c:pt idx="359">
                  <c:v>519121</c:v>
                </c:pt>
                <c:pt idx="360">
                  <c:v>519567</c:v>
                </c:pt>
                <c:pt idx="361">
                  <c:v>519999</c:v>
                </c:pt>
                <c:pt idx="362">
                  <c:v>520410</c:v>
                </c:pt>
                <c:pt idx="363">
                  <c:v>520799</c:v>
                </c:pt>
                <c:pt idx="364">
                  <c:v>521150</c:v>
                </c:pt>
                <c:pt idx="365">
                  <c:v>521486</c:v>
                </c:pt>
                <c:pt idx="366">
                  <c:v>521818</c:v>
                </c:pt>
                <c:pt idx="367">
                  <c:v>522124</c:v>
                </c:pt>
                <c:pt idx="368">
                  <c:v>522416</c:v>
                </c:pt>
                <c:pt idx="369">
                  <c:v>522711</c:v>
                </c:pt>
                <c:pt idx="370">
                  <c:v>522974</c:v>
                </c:pt>
                <c:pt idx="371">
                  <c:v>523234</c:v>
                </c:pt>
                <c:pt idx="372">
                  <c:v>523481</c:v>
                </c:pt>
                <c:pt idx="373">
                  <c:v>523712</c:v>
                </c:pt>
                <c:pt idx="374">
                  <c:v>523930</c:v>
                </c:pt>
                <c:pt idx="375">
                  <c:v>524131</c:v>
                </c:pt>
                <c:pt idx="376">
                  <c:v>524328</c:v>
                </c:pt>
                <c:pt idx="377">
                  <c:v>524514</c:v>
                </c:pt>
                <c:pt idx="378">
                  <c:v>524690</c:v>
                </c:pt>
                <c:pt idx="379">
                  <c:v>524862</c:v>
                </c:pt>
                <c:pt idx="380">
                  <c:v>525026</c:v>
                </c:pt>
                <c:pt idx="381">
                  <c:v>525183</c:v>
                </c:pt>
                <c:pt idx="382">
                  <c:v>525339</c:v>
                </c:pt>
                <c:pt idx="383">
                  <c:v>525488</c:v>
                </c:pt>
                <c:pt idx="384">
                  <c:v>525626</c:v>
                </c:pt>
                <c:pt idx="385">
                  <c:v>525758</c:v>
                </c:pt>
                <c:pt idx="386">
                  <c:v>525890</c:v>
                </c:pt>
                <c:pt idx="387">
                  <c:v>526018</c:v>
                </c:pt>
                <c:pt idx="388">
                  <c:v>526137</c:v>
                </c:pt>
                <c:pt idx="389">
                  <c:v>526255</c:v>
                </c:pt>
                <c:pt idx="390">
                  <c:v>526366</c:v>
                </c:pt>
                <c:pt idx="391">
                  <c:v>526478</c:v>
                </c:pt>
                <c:pt idx="392">
                  <c:v>526583</c:v>
                </c:pt>
                <c:pt idx="393">
                  <c:v>526685</c:v>
                </c:pt>
                <c:pt idx="394">
                  <c:v>526782</c:v>
                </c:pt>
                <c:pt idx="395">
                  <c:v>526877</c:v>
                </c:pt>
                <c:pt idx="396">
                  <c:v>526968</c:v>
                </c:pt>
                <c:pt idx="397">
                  <c:v>527055</c:v>
                </c:pt>
                <c:pt idx="398">
                  <c:v>527144</c:v>
                </c:pt>
                <c:pt idx="399">
                  <c:v>527222</c:v>
                </c:pt>
                <c:pt idx="400">
                  <c:v>527305</c:v>
                </c:pt>
                <c:pt idx="401">
                  <c:v>527381</c:v>
                </c:pt>
                <c:pt idx="402">
                  <c:v>527454</c:v>
                </c:pt>
                <c:pt idx="403">
                  <c:v>527529</c:v>
                </c:pt>
                <c:pt idx="404">
                  <c:v>527604</c:v>
                </c:pt>
                <c:pt idx="405">
                  <c:v>527671</c:v>
                </c:pt>
                <c:pt idx="406">
                  <c:v>527743</c:v>
                </c:pt>
                <c:pt idx="407">
                  <c:v>527813</c:v>
                </c:pt>
                <c:pt idx="408">
                  <c:v>527880</c:v>
                </c:pt>
                <c:pt idx="409">
                  <c:v>527946</c:v>
                </c:pt>
                <c:pt idx="410">
                  <c:v>528010</c:v>
                </c:pt>
                <c:pt idx="411">
                  <c:v>528077</c:v>
                </c:pt>
                <c:pt idx="412">
                  <c:v>528140</c:v>
                </c:pt>
                <c:pt idx="413">
                  <c:v>528204</c:v>
                </c:pt>
                <c:pt idx="414">
                  <c:v>528262</c:v>
                </c:pt>
                <c:pt idx="415">
                  <c:v>528327</c:v>
                </c:pt>
                <c:pt idx="416">
                  <c:v>528384</c:v>
                </c:pt>
                <c:pt idx="417">
                  <c:v>528443</c:v>
                </c:pt>
                <c:pt idx="418">
                  <c:v>528496</c:v>
                </c:pt>
                <c:pt idx="419">
                  <c:v>528553</c:v>
                </c:pt>
                <c:pt idx="420">
                  <c:v>528607</c:v>
                </c:pt>
                <c:pt idx="421">
                  <c:v>528659</c:v>
                </c:pt>
                <c:pt idx="422">
                  <c:v>528716</c:v>
                </c:pt>
                <c:pt idx="423">
                  <c:v>528768</c:v>
                </c:pt>
                <c:pt idx="424">
                  <c:v>528820</c:v>
                </c:pt>
                <c:pt idx="425">
                  <c:v>528870</c:v>
                </c:pt>
                <c:pt idx="426">
                  <c:v>528918</c:v>
                </c:pt>
                <c:pt idx="427">
                  <c:v>528968</c:v>
                </c:pt>
                <c:pt idx="428">
                  <c:v>529020</c:v>
                </c:pt>
                <c:pt idx="429">
                  <c:v>529070</c:v>
                </c:pt>
                <c:pt idx="430">
                  <c:v>529121</c:v>
                </c:pt>
                <c:pt idx="431">
                  <c:v>529172</c:v>
                </c:pt>
                <c:pt idx="432">
                  <c:v>529221</c:v>
                </c:pt>
                <c:pt idx="433">
                  <c:v>529269</c:v>
                </c:pt>
                <c:pt idx="434">
                  <c:v>529319</c:v>
                </c:pt>
                <c:pt idx="435">
                  <c:v>529370</c:v>
                </c:pt>
                <c:pt idx="436">
                  <c:v>529417</c:v>
                </c:pt>
                <c:pt idx="437">
                  <c:v>529467</c:v>
                </c:pt>
                <c:pt idx="438">
                  <c:v>529512</c:v>
                </c:pt>
                <c:pt idx="439">
                  <c:v>529558</c:v>
                </c:pt>
                <c:pt idx="440">
                  <c:v>529610</c:v>
                </c:pt>
                <c:pt idx="441">
                  <c:v>529660</c:v>
                </c:pt>
                <c:pt idx="442">
                  <c:v>529705</c:v>
                </c:pt>
                <c:pt idx="443">
                  <c:v>529757</c:v>
                </c:pt>
                <c:pt idx="444">
                  <c:v>529804</c:v>
                </c:pt>
                <c:pt idx="445">
                  <c:v>529856</c:v>
                </c:pt>
                <c:pt idx="446">
                  <c:v>529899</c:v>
                </c:pt>
                <c:pt idx="447">
                  <c:v>529948</c:v>
                </c:pt>
                <c:pt idx="448">
                  <c:v>529994</c:v>
                </c:pt>
                <c:pt idx="449">
                  <c:v>530046</c:v>
                </c:pt>
                <c:pt idx="450">
                  <c:v>530096</c:v>
                </c:pt>
                <c:pt idx="451">
                  <c:v>530148</c:v>
                </c:pt>
                <c:pt idx="452">
                  <c:v>530194</c:v>
                </c:pt>
                <c:pt idx="453">
                  <c:v>530242</c:v>
                </c:pt>
                <c:pt idx="454">
                  <c:v>530293</c:v>
                </c:pt>
                <c:pt idx="455">
                  <c:v>530342</c:v>
                </c:pt>
                <c:pt idx="456">
                  <c:v>530388</c:v>
                </c:pt>
                <c:pt idx="457">
                  <c:v>530436</c:v>
                </c:pt>
                <c:pt idx="458">
                  <c:v>530488</c:v>
                </c:pt>
                <c:pt idx="459">
                  <c:v>530534</c:v>
                </c:pt>
                <c:pt idx="460">
                  <c:v>530581</c:v>
                </c:pt>
                <c:pt idx="461">
                  <c:v>530628</c:v>
                </c:pt>
                <c:pt idx="462">
                  <c:v>530673</c:v>
                </c:pt>
                <c:pt idx="463">
                  <c:v>530720</c:v>
                </c:pt>
                <c:pt idx="464">
                  <c:v>530767</c:v>
                </c:pt>
                <c:pt idx="465">
                  <c:v>530815</c:v>
                </c:pt>
                <c:pt idx="466">
                  <c:v>530860</c:v>
                </c:pt>
                <c:pt idx="467">
                  <c:v>530908</c:v>
                </c:pt>
                <c:pt idx="468">
                  <c:v>530954</c:v>
                </c:pt>
                <c:pt idx="469">
                  <c:v>530996</c:v>
                </c:pt>
                <c:pt idx="470">
                  <c:v>531043</c:v>
                </c:pt>
                <c:pt idx="471">
                  <c:v>531084</c:v>
                </c:pt>
                <c:pt idx="472">
                  <c:v>531129</c:v>
                </c:pt>
                <c:pt idx="473">
                  <c:v>531172</c:v>
                </c:pt>
                <c:pt idx="474">
                  <c:v>531218</c:v>
                </c:pt>
                <c:pt idx="475">
                  <c:v>531261</c:v>
                </c:pt>
                <c:pt idx="476">
                  <c:v>531301</c:v>
                </c:pt>
                <c:pt idx="477">
                  <c:v>531343</c:v>
                </c:pt>
                <c:pt idx="478">
                  <c:v>531385</c:v>
                </c:pt>
                <c:pt idx="479">
                  <c:v>531431</c:v>
                </c:pt>
                <c:pt idx="480">
                  <c:v>531475</c:v>
                </c:pt>
                <c:pt idx="481">
                  <c:v>531518</c:v>
                </c:pt>
                <c:pt idx="482">
                  <c:v>531556</c:v>
                </c:pt>
                <c:pt idx="483">
                  <c:v>531600</c:v>
                </c:pt>
                <c:pt idx="484">
                  <c:v>531643</c:v>
                </c:pt>
                <c:pt idx="485">
                  <c:v>531687</c:v>
                </c:pt>
                <c:pt idx="486">
                  <c:v>531730</c:v>
                </c:pt>
                <c:pt idx="487">
                  <c:v>531772</c:v>
                </c:pt>
                <c:pt idx="488">
                  <c:v>531818</c:v>
                </c:pt>
                <c:pt idx="489">
                  <c:v>531862</c:v>
                </c:pt>
                <c:pt idx="490">
                  <c:v>531904</c:v>
                </c:pt>
                <c:pt idx="491">
                  <c:v>531946</c:v>
                </c:pt>
                <c:pt idx="492">
                  <c:v>531991</c:v>
                </c:pt>
                <c:pt idx="493">
                  <c:v>532033</c:v>
                </c:pt>
                <c:pt idx="494">
                  <c:v>532079</c:v>
                </c:pt>
                <c:pt idx="495">
                  <c:v>532122</c:v>
                </c:pt>
                <c:pt idx="496">
                  <c:v>532164</c:v>
                </c:pt>
                <c:pt idx="497">
                  <c:v>532208</c:v>
                </c:pt>
                <c:pt idx="498">
                  <c:v>532252</c:v>
                </c:pt>
                <c:pt idx="499">
                  <c:v>532298</c:v>
                </c:pt>
                <c:pt idx="500">
                  <c:v>532340</c:v>
                </c:pt>
                <c:pt idx="501">
                  <c:v>532384</c:v>
                </c:pt>
                <c:pt idx="502">
                  <c:v>532426</c:v>
                </c:pt>
                <c:pt idx="503">
                  <c:v>532467</c:v>
                </c:pt>
                <c:pt idx="504">
                  <c:v>532510</c:v>
                </c:pt>
                <c:pt idx="505">
                  <c:v>532552</c:v>
                </c:pt>
                <c:pt idx="506">
                  <c:v>532597</c:v>
                </c:pt>
                <c:pt idx="507">
                  <c:v>532640</c:v>
                </c:pt>
                <c:pt idx="508">
                  <c:v>532683</c:v>
                </c:pt>
                <c:pt idx="509">
                  <c:v>532728</c:v>
                </c:pt>
                <c:pt idx="510">
                  <c:v>532771</c:v>
                </c:pt>
                <c:pt idx="511">
                  <c:v>532812</c:v>
                </c:pt>
                <c:pt idx="512">
                  <c:v>532854</c:v>
                </c:pt>
                <c:pt idx="513">
                  <c:v>532899</c:v>
                </c:pt>
                <c:pt idx="514">
                  <c:v>532943</c:v>
                </c:pt>
                <c:pt idx="515">
                  <c:v>532984</c:v>
                </c:pt>
                <c:pt idx="516">
                  <c:v>533026</c:v>
                </c:pt>
                <c:pt idx="517">
                  <c:v>533067</c:v>
                </c:pt>
                <c:pt idx="518">
                  <c:v>533108</c:v>
                </c:pt>
                <c:pt idx="519">
                  <c:v>533150</c:v>
                </c:pt>
                <c:pt idx="520">
                  <c:v>533191</c:v>
                </c:pt>
                <c:pt idx="521">
                  <c:v>533234</c:v>
                </c:pt>
                <c:pt idx="522">
                  <c:v>533276</c:v>
                </c:pt>
                <c:pt idx="523">
                  <c:v>533316</c:v>
                </c:pt>
                <c:pt idx="524">
                  <c:v>533360</c:v>
                </c:pt>
                <c:pt idx="525">
                  <c:v>533400</c:v>
                </c:pt>
                <c:pt idx="526">
                  <c:v>533441</c:v>
                </c:pt>
                <c:pt idx="527">
                  <c:v>533482</c:v>
                </c:pt>
                <c:pt idx="528">
                  <c:v>533529</c:v>
                </c:pt>
                <c:pt idx="529">
                  <c:v>533573</c:v>
                </c:pt>
                <c:pt idx="530">
                  <c:v>533614</c:v>
                </c:pt>
                <c:pt idx="531">
                  <c:v>533657</c:v>
                </c:pt>
                <c:pt idx="532">
                  <c:v>533702</c:v>
                </c:pt>
                <c:pt idx="533">
                  <c:v>533743</c:v>
                </c:pt>
                <c:pt idx="534">
                  <c:v>533786</c:v>
                </c:pt>
                <c:pt idx="535">
                  <c:v>533828</c:v>
                </c:pt>
                <c:pt idx="536">
                  <c:v>533872</c:v>
                </c:pt>
                <c:pt idx="537">
                  <c:v>533919</c:v>
                </c:pt>
                <c:pt idx="538">
                  <c:v>533962</c:v>
                </c:pt>
                <c:pt idx="539">
                  <c:v>534004</c:v>
                </c:pt>
                <c:pt idx="540">
                  <c:v>534049</c:v>
                </c:pt>
                <c:pt idx="541">
                  <c:v>534090</c:v>
                </c:pt>
                <c:pt idx="542">
                  <c:v>534137</c:v>
                </c:pt>
                <c:pt idx="543">
                  <c:v>534179</c:v>
                </c:pt>
                <c:pt idx="544">
                  <c:v>534222</c:v>
                </c:pt>
                <c:pt idx="545">
                  <c:v>534270</c:v>
                </c:pt>
                <c:pt idx="546">
                  <c:v>534318</c:v>
                </c:pt>
                <c:pt idx="547">
                  <c:v>534362</c:v>
                </c:pt>
                <c:pt idx="548">
                  <c:v>534407</c:v>
                </c:pt>
                <c:pt idx="549">
                  <c:v>534457</c:v>
                </c:pt>
                <c:pt idx="550">
                  <c:v>534502</c:v>
                </c:pt>
                <c:pt idx="551">
                  <c:v>534546</c:v>
                </c:pt>
                <c:pt idx="552">
                  <c:v>534593</c:v>
                </c:pt>
                <c:pt idx="553">
                  <c:v>534639</c:v>
                </c:pt>
                <c:pt idx="554">
                  <c:v>534684</c:v>
                </c:pt>
                <c:pt idx="555">
                  <c:v>534731</c:v>
                </c:pt>
                <c:pt idx="556">
                  <c:v>534774</c:v>
                </c:pt>
                <c:pt idx="557">
                  <c:v>534821</c:v>
                </c:pt>
                <c:pt idx="558">
                  <c:v>534870</c:v>
                </c:pt>
                <c:pt idx="559">
                  <c:v>534916</c:v>
                </c:pt>
                <c:pt idx="560">
                  <c:v>534961</c:v>
                </c:pt>
                <c:pt idx="561">
                  <c:v>535009</c:v>
                </c:pt>
                <c:pt idx="562">
                  <c:v>535053</c:v>
                </c:pt>
                <c:pt idx="563">
                  <c:v>535102</c:v>
                </c:pt>
                <c:pt idx="564">
                  <c:v>535149</c:v>
                </c:pt>
                <c:pt idx="565">
                  <c:v>535195</c:v>
                </c:pt>
                <c:pt idx="566">
                  <c:v>535238</c:v>
                </c:pt>
                <c:pt idx="567">
                  <c:v>535288</c:v>
                </c:pt>
                <c:pt idx="568">
                  <c:v>535333</c:v>
                </c:pt>
                <c:pt idx="569">
                  <c:v>535381</c:v>
                </c:pt>
                <c:pt idx="570">
                  <c:v>535426</c:v>
                </c:pt>
                <c:pt idx="571">
                  <c:v>535469</c:v>
                </c:pt>
                <c:pt idx="572">
                  <c:v>535516</c:v>
                </c:pt>
                <c:pt idx="573">
                  <c:v>535562</c:v>
                </c:pt>
                <c:pt idx="574">
                  <c:v>535609</c:v>
                </c:pt>
                <c:pt idx="575">
                  <c:v>535656</c:v>
                </c:pt>
                <c:pt idx="576">
                  <c:v>535698</c:v>
                </c:pt>
                <c:pt idx="577">
                  <c:v>535748</c:v>
                </c:pt>
                <c:pt idx="578">
                  <c:v>535796</c:v>
                </c:pt>
                <c:pt idx="579">
                  <c:v>535841</c:v>
                </c:pt>
                <c:pt idx="580">
                  <c:v>535888</c:v>
                </c:pt>
                <c:pt idx="581">
                  <c:v>535934</c:v>
                </c:pt>
                <c:pt idx="582">
                  <c:v>535975</c:v>
                </c:pt>
                <c:pt idx="583">
                  <c:v>536015</c:v>
                </c:pt>
                <c:pt idx="584">
                  <c:v>536058</c:v>
                </c:pt>
                <c:pt idx="585">
                  <c:v>536108</c:v>
                </c:pt>
                <c:pt idx="586">
                  <c:v>536150</c:v>
                </c:pt>
                <c:pt idx="587">
                  <c:v>536194</c:v>
                </c:pt>
                <c:pt idx="588">
                  <c:v>536238</c:v>
                </c:pt>
                <c:pt idx="589">
                  <c:v>536280</c:v>
                </c:pt>
                <c:pt idx="590">
                  <c:v>536327</c:v>
                </c:pt>
                <c:pt idx="591">
                  <c:v>536369</c:v>
                </c:pt>
                <c:pt idx="592">
                  <c:v>536410</c:v>
                </c:pt>
                <c:pt idx="593">
                  <c:v>536453</c:v>
                </c:pt>
                <c:pt idx="594">
                  <c:v>536497</c:v>
                </c:pt>
                <c:pt idx="595">
                  <c:v>536545</c:v>
                </c:pt>
                <c:pt idx="596">
                  <c:v>536587</c:v>
                </c:pt>
                <c:pt idx="597">
                  <c:v>536628</c:v>
                </c:pt>
                <c:pt idx="598">
                  <c:v>536673</c:v>
                </c:pt>
                <c:pt idx="599">
                  <c:v>536718</c:v>
                </c:pt>
                <c:pt idx="600">
                  <c:v>536762</c:v>
                </c:pt>
                <c:pt idx="601">
                  <c:v>536808</c:v>
                </c:pt>
                <c:pt idx="602">
                  <c:v>536852</c:v>
                </c:pt>
                <c:pt idx="603">
                  <c:v>536896</c:v>
                </c:pt>
                <c:pt idx="604">
                  <c:v>536942</c:v>
                </c:pt>
                <c:pt idx="605">
                  <c:v>536986</c:v>
                </c:pt>
                <c:pt idx="606">
                  <c:v>537036</c:v>
                </c:pt>
                <c:pt idx="607">
                  <c:v>537083</c:v>
                </c:pt>
                <c:pt idx="608">
                  <c:v>537124</c:v>
                </c:pt>
                <c:pt idx="609">
                  <c:v>537171</c:v>
                </c:pt>
                <c:pt idx="610">
                  <c:v>537220</c:v>
                </c:pt>
                <c:pt idx="611">
                  <c:v>537266</c:v>
                </c:pt>
                <c:pt idx="612">
                  <c:v>537311</c:v>
                </c:pt>
                <c:pt idx="613">
                  <c:v>537356</c:v>
                </c:pt>
                <c:pt idx="614">
                  <c:v>537405</c:v>
                </c:pt>
                <c:pt idx="615">
                  <c:v>537451</c:v>
                </c:pt>
                <c:pt idx="616">
                  <c:v>537493</c:v>
                </c:pt>
                <c:pt idx="617">
                  <c:v>537539</c:v>
                </c:pt>
                <c:pt idx="618">
                  <c:v>537581</c:v>
                </c:pt>
                <c:pt idx="619">
                  <c:v>537630</c:v>
                </c:pt>
                <c:pt idx="620">
                  <c:v>537672</c:v>
                </c:pt>
                <c:pt idx="621">
                  <c:v>537716</c:v>
                </c:pt>
                <c:pt idx="622">
                  <c:v>537762</c:v>
                </c:pt>
                <c:pt idx="623">
                  <c:v>537808</c:v>
                </c:pt>
                <c:pt idx="624">
                  <c:v>537853</c:v>
                </c:pt>
                <c:pt idx="625">
                  <c:v>537900</c:v>
                </c:pt>
                <c:pt idx="626">
                  <c:v>537945</c:v>
                </c:pt>
                <c:pt idx="627">
                  <c:v>537989</c:v>
                </c:pt>
                <c:pt idx="628">
                  <c:v>538031</c:v>
                </c:pt>
                <c:pt idx="629">
                  <c:v>538078</c:v>
                </c:pt>
                <c:pt idx="630">
                  <c:v>538123</c:v>
                </c:pt>
                <c:pt idx="631">
                  <c:v>538168</c:v>
                </c:pt>
                <c:pt idx="632">
                  <c:v>538214</c:v>
                </c:pt>
                <c:pt idx="633">
                  <c:v>538260</c:v>
                </c:pt>
                <c:pt idx="634">
                  <c:v>538308</c:v>
                </c:pt>
                <c:pt idx="635">
                  <c:v>538353</c:v>
                </c:pt>
                <c:pt idx="636">
                  <c:v>538398</c:v>
                </c:pt>
                <c:pt idx="637">
                  <c:v>538446</c:v>
                </c:pt>
                <c:pt idx="638">
                  <c:v>538492</c:v>
                </c:pt>
                <c:pt idx="639">
                  <c:v>538533</c:v>
                </c:pt>
                <c:pt idx="640">
                  <c:v>538583</c:v>
                </c:pt>
                <c:pt idx="641">
                  <c:v>538627</c:v>
                </c:pt>
                <c:pt idx="642">
                  <c:v>538670</c:v>
                </c:pt>
                <c:pt idx="643">
                  <c:v>538714</c:v>
                </c:pt>
                <c:pt idx="644">
                  <c:v>538758</c:v>
                </c:pt>
                <c:pt idx="645">
                  <c:v>538805</c:v>
                </c:pt>
                <c:pt idx="646">
                  <c:v>538849</c:v>
                </c:pt>
                <c:pt idx="647">
                  <c:v>538898</c:v>
                </c:pt>
                <c:pt idx="648">
                  <c:v>538945</c:v>
                </c:pt>
                <c:pt idx="649">
                  <c:v>538990</c:v>
                </c:pt>
                <c:pt idx="650">
                  <c:v>539036</c:v>
                </c:pt>
                <c:pt idx="651">
                  <c:v>539085</c:v>
                </c:pt>
                <c:pt idx="652">
                  <c:v>539129</c:v>
                </c:pt>
                <c:pt idx="653">
                  <c:v>539175</c:v>
                </c:pt>
                <c:pt idx="654">
                  <c:v>539219</c:v>
                </c:pt>
                <c:pt idx="655">
                  <c:v>539268</c:v>
                </c:pt>
                <c:pt idx="656">
                  <c:v>539311</c:v>
                </c:pt>
                <c:pt idx="657">
                  <c:v>539354</c:v>
                </c:pt>
                <c:pt idx="658">
                  <c:v>539403</c:v>
                </c:pt>
                <c:pt idx="659">
                  <c:v>539450</c:v>
                </c:pt>
                <c:pt idx="660">
                  <c:v>539499</c:v>
                </c:pt>
                <c:pt idx="661">
                  <c:v>539547</c:v>
                </c:pt>
                <c:pt idx="662">
                  <c:v>539592</c:v>
                </c:pt>
                <c:pt idx="663">
                  <c:v>539639</c:v>
                </c:pt>
                <c:pt idx="664">
                  <c:v>539684</c:v>
                </c:pt>
                <c:pt idx="665">
                  <c:v>539731</c:v>
                </c:pt>
                <c:pt idx="666">
                  <c:v>539775</c:v>
                </c:pt>
                <c:pt idx="667">
                  <c:v>539828</c:v>
                </c:pt>
                <c:pt idx="668">
                  <c:v>539875</c:v>
                </c:pt>
                <c:pt idx="669">
                  <c:v>539920</c:v>
                </c:pt>
                <c:pt idx="670">
                  <c:v>539967</c:v>
                </c:pt>
                <c:pt idx="671">
                  <c:v>540014</c:v>
                </c:pt>
                <c:pt idx="672">
                  <c:v>540064</c:v>
                </c:pt>
                <c:pt idx="673">
                  <c:v>540109</c:v>
                </c:pt>
                <c:pt idx="674">
                  <c:v>540150</c:v>
                </c:pt>
                <c:pt idx="675">
                  <c:v>540193</c:v>
                </c:pt>
                <c:pt idx="676">
                  <c:v>540236</c:v>
                </c:pt>
                <c:pt idx="677">
                  <c:v>540282</c:v>
                </c:pt>
                <c:pt idx="678">
                  <c:v>540324</c:v>
                </c:pt>
                <c:pt idx="679">
                  <c:v>540374</c:v>
                </c:pt>
                <c:pt idx="680">
                  <c:v>540419</c:v>
                </c:pt>
                <c:pt idx="681">
                  <c:v>540461</c:v>
                </c:pt>
                <c:pt idx="682">
                  <c:v>540502</c:v>
                </c:pt>
                <c:pt idx="683">
                  <c:v>540547</c:v>
                </c:pt>
                <c:pt idx="684">
                  <c:v>540585</c:v>
                </c:pt>
                <c:pt idx="685">
                  <c:v>540631</c:v>
                </c:pt>
                <c:pt idx="686">
                  <c:v>540677</c:v>
                </c:pt>
                <c:pt idx="687">
                  <c:v>540725</c:v>
                </c:pt>
                <c:pt idx="688">
                  <c:v>540768</c:v>
                </c:pt>
                <c:pt idx="689">
                  <c:v>540809</c:v>
                </c:pt>
                <c:pt idx="690">
                  <c:v>540851</c:v>
                </c:pt>
                <c:pt idx="691">
                  <c:v>540900</c:v>
                </c:pt>
                <c:pt idx="692">
                  <c:v>540941</c:v>
                </c:pt>
                <c:pt idx="693">
                  <c:v>540986</c:v>
                </c:pt>
                <c:pt idx="694">
                  <c:v>541030</c:v>
                </c:pt>
                <c:pt idx="695">
                  <c:v>541072</c:v>
                </c:pt>
                <c:pt idx="696">
                  <c:v>541116</c:v>
                </c:pt>
                <c:pt idx="697">
                  <c:v>541163</c:v>
                </c:pt>
                <c:pt idx="698">
                  <c:v>541203</c:v>
                </c:pt>
                <c:pt idx="699">
                  <c:v>541241</c:v>
                </c:pt>
                <c:pt idx="700">
                  <c:v>541287</c:v>
                </c:pt>
                <c:pt idx="701">
                  <c:v>541332</c:v>
                </c:pt>
                <c:pt idx="702">
                  <c:v>541376</c:v>
                </c:pt>
                <c:pt idx="703">
                  <c:v>541418</c:v>
                </c:pt>
                <c:pt idx="704">
                  <c:v>541462</c:v>
                </c:pt>
                <c:pt idx="705">
                  <c:v>541502</c:v>
                </c:pt>
                <c:pt idx="706">
                  <c:v>541545</c:v>
                </c:pt>
                <c:pt idx="707">
                  <c:v>541588</c:v>
                </c:pt>
                <c:pt idx="708">
                  <c:v>541634</c:v>
                </c:pt>
                <c:pt idx="709">
                  <c:v>541677</c:v>
                </c:pt>
                <c:pt idx="710">
                  <c:v>541723</c:v>
                </c:pt>
                <c:pt idx="711">
                  <c:v>541767</c:v>
                </c:pt>
                <c:pt idx="712">
                  <c:v>541811</c:v>
                </c:pt>
                <c:pt idx="713">
                  <c:v>541853</c:v>
                </c:pt>
                <c:pt idx="714">
                  <c:v>541899</c:v>
                </c:pt>
                <c:pt idx="715">
                  <c:v>541944</c:v>
                </c:pt>
                <c:pt idx="716">
                  <c:v>541984</c:v>
                </c:pt>
                <c:pt idx="717">
                  <c:v>542033</c:v>
                </c:pt>
                <c:pt idx="718">
                  <c:v>542078</c:v>
                </c:pt>
                <c:pt idx="719">
                  <c:v>542123</c:v>
                </c:pt>
                <c:pt idx="720">
                  <c:v>542167</c:v>
                </c:pt>
                <c:pt idx="721">
                  <c:v>542211</c:v>
                </c:pt>
                <c:pt idx="722">
                  <c:v>542255</c:v>
                </c:pt>
                <c:pt idx="723">
                  <c:v>542302</c:v>
                </c:pt>
                <c:pt idx="724">
                  <c:v>542349</c:v>
                </c:pt>
                <c:pt idx="725">
                  <c:v>542392</c:v>
                </c:pt>
                <c:pt idx="726">
                  <c:v>542435</c:v>
                </c:pt>
                <c:pt idx="727">
                  <c:v>542478</c:v>
                </c:pt>
                <c:pt idx="728">
                  <c:v>542522</c:v>
                </c:pt>
                <c:pt idx="729">
                  <c:v>542564</c:v>
                </c:pt>
                <c:pt idx="730">
                  <c:v>542609</c:v>
                </c:pt>
                <c:pt idx="731">
                  <c:v>542651</c:v>
                </c:pt>
                <c:pt idx="732">
                  <c:v>542695</c:v>
                </c:pt>
                <c:pt idx="733">
                  <c:v>542741</c:v>
                </c:pt>
                <c:pt idx="734">
                  <c:v>542781</c:v>
                </c:pt>
                <c:pt idx="735">
                  <c:v>542821</c:v>
                </c:pt>
                <c:pt idx="736">
                  <c:v>542864</c:v>
                </c:pt>
                <c:pt idx="737">
                  <c:v>542910</c:v>
                </c:pt>
                <c:pt idx="738">
                  <c:v>542957</c:v>
                </c:pt>
                <c:pt idx="739">
                  <c:v>543001</c:v>
                </c:pt>
                <c:pt idx="740">
                  <c:v>543044</c:v>
                </c:pt>
                <c:pt idx="741">
                  <c:v>543087</c:v>
                </c:pt>
                <c:pt idx="742">
                  <c:v>543132</c:v>
                </c:pt>
                <c:pt idx="743">
                  <c:v>543176</c:v>
                </c:pt>
                <c:pt idx="744">
                  <c:v>543220</c:v>
                </c:pt>
                <c:pt idx="745">
                  <c:v>543266</c:v>
                </c:pt>
                <c:pt idx="746">
                  <c:v>543309</c:v>
                </c:pt>
                <c:pt idx="747">
                  <c:v>543358</c:v>
                </c:pt>
                <c:pt idx="748">
                  <c:v>543402</c:v>
                </c:pt>
                <c:pt idx="749">
                  <c:v>543445</c:v>
                </c:pt>
                <c:pt idx="750">
                  <c:v>543492</c:v>
                </c:pt>
                <c:pt idx="751">
                  <c:v>543536</c:v>
                </c:pt>
                <c:pt idx="752">
                  <c:v>543579</c:v>
                </c:pt>
                <c:pt idx="753">
                  <c:v>543621</c:v>
                </c:pt>
                <c:pt idx="754">
                  <c:v>543670</c:v>
                </c:pt>
                <c:pt idx="755">
                  <c:v>543718</c:v>
                </c:pt>
                <c:pt idx="756">
                  <c:v>543760</c:v>
                </c:pt>
                <c:pt idx="757">
                  <c:v>543805</c:v>
                </c:pt>
                <c:pt idx="758">
                  <c:v>543847</c:v>
                </c:pt>
                <c:pt idx="759">
                  <c:v>543894</c:v>
                </c:pt>
                <c:pt idx="760">
                  <c:v>543941</c:v>
                </c:pt>
                <c:pt idx="761">
                  <c:v>543988</c:v>
                </c:pt>
                <c:pt idx="762">
                  <c:v>544034</c:v>
                </c:pt>
                <c:pt idx="763">
                  <c:v>544076</c:v>
                </c:pt>
                <c:pt idx="764">
                  <c:v>544122</c:v>
                </c:pt>
                <c:pt idx="765">
                  <c:v>544170</c:v>
                </c:pt>
                <c:pt idx="766">
                  <c:v>544213</c:v>
                </c:pt>
                <c:pt idx="767">
                  <c:v>544255</c:v>
                </c:pt>
                <c:pt idx="768">
                  <c:v>544301</c:v>
                </c:pt>
                <c:pt idx="769">
                  <c:v>544344</c:v>
                </c:pt>
                <c:pt idx="770">
                  <c:v>544391</c:v>
                </c:pt>
                <c:pt idx="771">
                  <c:v>544433</c:v>
                </c:pt>
                <c:pt idx="772">
                  <c:v>544476</c:v>
                </c:pt>
                <c:pt idx="773">
                  <c:v>544526</c:v>
                </c:pt>
                <c:pt idx="774">
                  <c:v>544571</c:v>
                </c:pt>
                <c:pt idx="775">
                  <c:v>544616</c:v>
                </c:pt>
                <c:pt idx="776">
                  <c:v>544660</c:v>
                </c:pt>
                <c:pt idx="777">
                  <c:v>544703</c:v>
                </c:pt>
                <c:pt idx="778">
                  <c:v>544750</c:v>
                </c:pt>
                <c:pt idx="779">
                  <c:v>544794</c:v>
                </c:pt>
                <c:pt idx="780">
                  <c:v>544836</c:v>
                </c:pt>
                <c:pt idx="781">
                  <c:v>544882</c:v>
                </c:pt>
                <c:pt idx="782">
                  <c:v>544927</c:v>
                </c:pt>
                <c:pt idx="783">
                  <c:v>544974</c:v>
                </c:pt>
                <c:pt idx="784">
                  <c:v>545016</c:v>
                </c:pt>
                <c:pt idx="785">
                  <c:v>545062</c:v>
                </c:pt>
                <c:pt idx="786">
                  <c:v>545105</c:v>
                </c:pt>
                <c:pt idx="787">
                  <c:v>545147</c:v>
                </c:pt>
                <c:pt idx="788">
                  <c:v>545192</c:v>
                </c:pt>
                <c:pt idx="789">
                  <c:v>545237</c:v>
                </c:pt>
                <c:pt idx="790">
                  <c:v>545284</c:v>
                </c:pt>
                <c:pt idx="791">
                  <c:v>545330</c:v>
                </c:pt>
                <c:pt idx="792">
                  <c:v>545372</c:v>
                </c:pt>
                <c:pt idx="793">
                  <c:v>545418</c:v>
                </c:pt>
                <c:pt idx="794">
                  <c:v>545466</c:v>
                </c:pt>
                <c:pt idx="795">
                  <c:v>545506</c:v>
                </c:pt>
                <c:pt idx="796">
                  <c:v>545549</c:v>
                </c:pt>
                <c:pt idx="797">
                  <c:v>545593</c:v>
                </c:pt>
                <c:pt idx="798">
                  <c:v>545636</c:v>
                </c:pt>
                <c:pt idx="799">
                  <c:v>545681</c:v>
                </c:pt>
                <c:pt idx="800">
                  <c:v>545722</c:v>
                </c:pt>
                <c:pt idx="801">
                  <c:v>545770</c:v>
                </c:pt>
                <c:pt idx="802">
                  <c:v>545816</c:v>
                </c:pt>
                <c:pt idx="803">
                  <c:v>545861</c:v>
                </c:pt>
                <c:pt idx="804">
                  <c:v>545904</c:v>
                </c:pt>
                <c:pt idx="805">
                  <c:v>545946</c:v>
                </c:pt>
                <c:pt idx="806">
                  <c:v>545991</c:v>
                </c:pt>
                <c:pt idx="807">
                  <c:v>546037</c:v>
                </c:pt>
                <c:pt idx="808">
                  <c:v>546082</c:v>
                </c:pt>
                <c:pt idx="809">
                  <c:v>546123</c:v>
                </c:pt>
                <c:pt idx="810">
                  <c:v>546169</c:v>
                </c:pt>
                <c:pt idx="811">
                  <c:v>546215</c:v>
                </c:pt>
                <c:pt idx="812">
                  <c:v>546263</c:v>
                </c:pt>
                <c:pt idx="813">
                  <c:v>546305</c:v>
                </c:pt>
                <c:pt idx="814">
                  <c:v>546346</c:v>
                </c:pt>
                <c:pt idx="815">
                  <c:v>546390</c:v>
                </c:pt>
                <c:pt idx="816">
                  <c:v>546430</c:v>
                </c:pt>
                <c:pt idx="817">
                  <c:v>546475</c:v>
                </c:pt>
                <c:pt idx="818">
                  <c:v>546518</c:v>
                </c:pt>
                <c:pt idx="819">
                  <c:v>546564</c:v>
                </c:pt>
                <c:pt idx="820">
                  <c:v>546611</c:v>
                </c:pt>
                <c:pt idx="821">
                  <c:v>546654</c:v>
                </c:pt>
                <c:pt idx="822">
                  <c:v>546699</c:v>
                </c:pt>
                <c:pt idx="823">
                  <c:v>546743</c:v>
                </c:pt>
                <c:pt idx="824">
                  <c:v>546786</c:v>
                </c:pt>
                <c:pt idx="825">
                  <c:v>546834</c:v>
                </c:pt>
                <c:pt idx="826">
                  <c:v>546880</c:v>
                </c:pt>
                <c:pt idx="827">
                  <c:v>546925</c:v>
                </c:pt>
                <c:pt idx="828">
                  <c:v>546970</c:v>
                </c:pt>
                <c:pt idx="829">
                  <c:v>547010</c:v>
                </c:pt>
                <c:pt idx="830">
                  <c:v>547054</c:v>
                </c:pt>
                <c:pt idx="831">
                  <c:v>547101</c:v>
                </c:pt>
                <c:pt idx="832">
                  <c:v>547147</c:v>
                </c:pt>
                <c:pt idx="833">
                  <c:v>547197</c:v>
                </c:pt>
                <c:pt idx="834">
                  <c:v>547238</c:v>
                </c:pt>
                <c:pt idx="835">
                  <c:v>547282</c:v>
                </c:pt>
                <c:pt idx="836">
                  <c:v>547328</c:v>
                </c:pt>
                <c:pt idx="837">
                  <c:v>547369</c:v>
                </c:pt>
                <c:pt idx="838">
                  <c:v>547414</c:v>
                </c:pt>
                <c:pt idx="839">
                  <c:v>547460</c:v>
                </c:pt>
                <c:pt idx="840">
                  <c:v>547504</c:v>
                </c:pt>
                <c:pt idx="841">
                  <c:v>547549</c:v>
                </c:pt>
                <c:pt idx="842">
                  <c:v>547597</c:v>
                </c:pt>
                <c:pt idx="843">
                  <c:v>547648</c:v>
                </c:pt>
                <c:pt idx="844">
                  <c:v>547687</c:v>
                </c:pt>
                <c:pt idx="845">
                  <c:v>547732</c:v>
                </c:pt>
                <c:pt idx="846">
                  <c:v>547777</c:v>
                </c:pt>
                <c:pt idx="847">
                  <c:v>547823</c:v>
                </c:pt>
                <c:pt idx="848">
                  <c:v>547869</c:v>
                </c:pt>
                <c:pt idx="849">
                  <c:v>547912</c:v>
                </c:pt>
                <c:pt idx="850">
                  <c:v>547957</c:v>
                </c:pt>
                <c:pt idx="851">
                  <c:v>547998</c:v>
                </c:pt>
                <c:pt idx="852">
                  <c:v>548045</c:v>
                </c:pt>
                <c:pt idx="853">
                  <c:v>548090</c:v>
                </c:pt>
                <c:pt idx="854">
                  <c:v>548132</c:v>
                </c:pt>
                <c:pt idx="855">
                  <c:v>548175</c:v>
                </c:pt>
                <c:pt idx="856">
                  <c:v>548220</c:v>
                </c:pt>
                <c:pt idx="857">
                  <c:v>548266</c:v>
                </c:pt>
                <c:pt idx="858">
                  <c:v>548315</c:v>
                </c:pt>
                <c:pt idx="859">
                  <c:v>548358</c:v>
                </c:pt>
                <c:pt idx="860">
                  <c:v>548401</c:v>
                </c:pt>
                <c:pt idx="861">
                  <c:v>548447</c:v>
                </c:pt>
                <c:pt idx="862">
                  <c:v>548493</c:v>
                </c:pt>
                <c:pt idx="863">
                  <c:v>548539</c:v>
                </c:pt>
                <c:pt idx="864">
                  <c:v>548583</c:v>
                </c:pt>
                <c:pt idx="865">
                  <c:v>548633</c:v>
                </c:pt>
                <c:pt idx="866">
                  <c:v>548680</c:v>
                </c:pt>
                <c:pt idx="867">
                  <c:v>548723</c:v>
                </c:pt>
                <c:pt idx="868">
                  <c:v>548769</c:v>
                </c:pt>
                <c:pt idx="869">
                  <c:v>548820</c:v>
                </c:pt>
                <c:pt idx="870">
                  <c:v>548859</c:v>
                </c:pt>
                <c:pt idx="871">
                  <c:v>548901</c:v>
                </c:pt>
                <c:pt idx="872">
                  <c:v>548946</c:v>
                </c:pt>
                <c:pt idx="873">
                  <c:v>548990</c:v>
                </c:pt>
                <c:pt idx="874">
                  <c:v>549030</c:v>
                </c:pt>
                <c:pt idx="875">
                  <c:v>549071</c:v>
                </c:pt>
                <c:pt idx="876">
                  <c:v>549112</c:v>
                </c:pt>
                <c:pt idx="877">
                  <c:v>549156</c:v>
                </c:pt>
                <c:pt idx="878">
                  <c:v>549199</c:v>
                </c:pt>
                <c:pt idx="879">
                  <c:v>549241</c:v>
                </c:pt>
                <c:pt idx="880">
                  <c:v>549287</c:v>
                </c:pt>
                <c:pt idx="881">
                  <c:v>549330</c:v>
                </c:pt>
                <c:pt idx="882">
                  <c:v>549375</c:v>
                </c:pt>
                <c:pt idx="883">
                  <c:v>549413</c:v>
                </c:pt>
                <c:pt idx="884">
                  <c:v>549459</c:v>
                </c:pt>
                <c:pt idx="885">
                  <c:v>549506</c:v>
                </c:pt>
                <c:pt idx="886">
                  <c:v>549551</c:v>
                </c:pt>
                <c:pt idx="887">
                  <c:v>549593</c:v>
                </c:pt>
                <c:pt idx="888">
                  <c:v>549636</c:v>
                </c:pt>
                <c:pt idx="889">
                  <c:v>549683</c:v>
                </c:pt>
                <c:pt idx="890">
                  <c:v>549725</c:v>
                </c:pt>
                <c:pt idx="891">
                  <c:v>549772</c:v>
                </c:pt>
                <c:pt idx="892">
                  <c:v>549819</c:v>
                </c:pt>
                <c:pt idx="893">
                  <c:v>549864</c:v>
                </c:pt>
                <c:pt idx="894">
                  <c:v>549912</c:v>
                </c:pt>
                <c:pt idx="895">
                  <c:v>549958</c:v>
                </c:pt>
                <c:pt idx="896">
                  <c:v>550002</c:v>
                </c:pt>
                <c:pt idx="897">
                  <c:v>550043</c:v>
                </c:pt>
                <c:pt idx="898">
                  <c:v>550085</c:v>
                </c:pt>
                <c:pt idx="899">
                  <c:v>550127</c:v>
                </c:pt>
                <c:pt idx="900">
                  <c:v>550177</c:v>
                </c:pt>
                <c:pt idx="901">
                  <c:v>550223</c:v>
                </c:pt>
                <c:pt idx="902">
                  <c:v>550268</c:v>
                </c:pt>
                <c:pt idx="903">
                  <c:v>550311</c:v>
                </c:pt>
                <c:pt idx="904">
                  <c:v>550356</c:v>
                </c:pt>
                <c:pt idx="905">
                  <c:v>550399</c:v>
                </c:pt>
                <c:pt idx="906">
                  <c:v>550443</c:v>
                </c:pt>
                <c:pt idx="907">
                  <c:v>550490</c:v>
                </c:pt>
                <c:pt idx="908">
                  <c:v>550532</c:v>
                </c:pt>
                <c:pt idx="909">
                  <c:v>550575</c:v>
                </c:pt>
                <c:pt idx="910">
                  <c:v>550618</c:v>
                </c:pt>
                <c:pt idx="911">
                  <c:v>550664</c:v>
                </c:pt>
                <c:pt idx="912">
                  <c:v>550708</c:v>
                </c:pt>
                <c:pt idx="913">
                  <c:v>550752</c:v>
                </c:pt>
                <c:pt idx="914">
                  <c:v>550796</c:v>
                </c:pt>
                <c:pt idx="915">
                  <c:v>550839</c:v>
                </c:pt>
                <c:pt idx="916">
                  <c:v>550886</c:v>
                </c:pt>
                <c:pt idx="917">
                  <c:v>550929</c:v>
                </c:pt>
                <c:pt idx="918">
                  <c:v>550970</c:v>
                </c:pt>
                <c:pt idx="919">
                  <c:v>551009</c:v>
                </c:pt>
                <c:pt idx="920">
                  <c:v>551057</c:v>
                </c:pt>
                <c:pt idx="921">
                  <c:v>551104</c:v>
                </c:pt>
                <c:pt idx="922">
                  <c:v>551149</c:v>
                </c:pt>
                <c:pt idx="923">
                  <c:v>551193</c:v>
                </c:pt>
                <c:pt idx="924">
                  <c:v>551235</c:v>
                </c:pt>
                <c:pt idx="925">
                  <c:v>551279</c:v>
                </c:pt>
                <c:pt idx="926">
                  <c:v>551320</c:v>
                </c:pt>
                <c:pt idx="927">
                  <c:v>551361</c:v>
                </c:pt>
                <c:pt idx="928">
                  <c:v>551408</c:v>
                </c:pt>
                <c:pt idx="929">
                  <c:v>551450</c:v>
                </c:pt>
                <c:pt idx="930">
                  <c:v>551496</c:v>
                </c:pt>
                <c:pt idx="931">
                  <c:v>551540</c:v>
                </c:pt>
                <c:pt idx="932">
                  <c:v>551586</c:v>
                </c:pt>
                <c:pt idx="933">
                  <c:v>551635</c:v>
                </c:pt>
                <c:pt idx="934">
                  <c:v>551685</c:v>
                </c:pt>
                <c:pt idx="935">
                  <c:v>551731</c:v>
                </c:pt>
                <c:pt idx="936">
                  <c:v>551774</c:v>
                </c:pt>
                <c:pt idx="937">
                  <c:v>551815</c:v>
                </c:pt>
                <c:pt idx="938">
                  <c:v>551860</c:v>
                </c:pt>
                <c:pt idx="939">
                  <c:v>551907</c:v>
                </c:pt>
                <c:pt idx="940">
                  <c:v>551954</c:v>
                </c:pt>
                <c:pt idx="941">
                  <c:v>551999</c:v>
                </c:pt>
                <c:pt idx="942">
                  <c:v>552041</c:v>
                </c:pt>
                <c:pt idx="943">
                  <c:v>552089</c:v>
                </c:pt>
                <c:pt idx="944">
                  <c:v>552132</c:v>
                </c:pt>
                <c:pt idx="945">
                  <c:v>552181</c:v>
                </c:pt>
                <c:pt idx="946">
                  <c:v>552223</c:v>
                </c:pt>
                <c:pt idx="947">
                  <c:v>552274</c:v>
                </c:pt>
                <c:pt idx="948">
                  <c:v>552318</c:v>
                </c:pt>
                <c:pt idx="949">
                  <c:v>552364</c:v>
                </c:pt>
                <c:pt idx="950">
                  <c:v>552410</c:v>
                </c:pt>
                <c:pt idx="951">
                  <c:v>552453</c:v>
                </c:pt>
                <c:pt idx="952">
                  <c:v>552496</c:v>
                </c:pt>
                <c:pt idx="953">
                  <c:v>552542</c:v>
                </c:pt>
                <c:pt idx="954">
                  <c:v>552585</c:v>
                </c:pt>
                <c:pt idx="955">
                  <c:v>552629</c:v>
                </c:pt>
                <c:pt idx="956">
                  <c:v>552675</c:v>
                </c:pt>
                <c:pt idx="957">
                  <c:v>552720</c:v>
                </c:pt>
                <c:pt idx="958">
                  <c:v>552764</c:v>
                </c:pt>
                <c:pt idx="959">
                  <c:v>552809</c:v>
                </c:pt>
                <c:pt idx="960">
                  <c:v>552855</c:v>
                </c:pt>
                <c:pt idx="961">
                  <c:v>552898</c:v>
                </c:pt>
                <c:pt idx="962">
                  <c:v>552940</c:v>
                </c:pt>
                <c:pt idx="963">
                  <c:v>552985</c:v>
                </c:pt>
                <c:pt idx="964">
                  <c:v>553031</c:v>
                </c:pt>
                <c:pt idx="965">
                  <c:v>553076</c:v>
                </c:pt>
                <c:pt idx="966">
                  <c:v>553121</c:v>
                </c:pt>
                <c:pt idx="967">
                  <c:v>553166</c:v>
                </c:pt>
                <c:pt idx="968">
                  <c:v>553211</c:v>
                </c:pt>
                <c:pt idx="969">
                  <c:v>553258</c:v>
                </c:pt>
                <c:pt idx="970">
                  <c:v>553305</c:v>
                </c:pt>
                <c:pt idx="971">
                  <c:v>553344</c:v>
                </c:pt>
                <c:pt idx="972">
                  <c:v>553388</c:v>
                </c:pt>
                <c:pt idx="973">
                  <c:v>553438</c:v>
                </c:pt>
                <c:pt idx="974">
                  <c:v>553484</c:v>
                </c:pt>
                <c:pt idx="975">
                  <c:v>553531</c:v>
                </c:pt>
                <c:pt idx="976">
                  <c:v>553575</c:v>
                </c:pt>
                <c:pt idx="977">
                  <c:v>553617</c:v>
                </c:pt>
                <c:pt idx="978">
                  <c:v>553662</c:v>
                </c:pt>
                <c:pt idx="979">
                  <c:v>553705</c:v>
                </c:pt>
                <c:pt idx="980">
                  <c:v>553751</c:v>
                </c:pt>
                <c:pt idx="981">
                  <c:v>553794</c:v>
                </c:pt>
                <c:pt idx="982">
                  <c:v>553839</c:v>
                </c:pt>
                <c:pt idx="983">
                  <c:v>553887</c:v>
                </c:pt>
                <c:pt idx="984">
                  <c:v>553929</c:v>
                </c:pt>
                <c:pt idx="985">
                  <c:v>553975</c:v>
                </c:pt>
                <c:pt idx="986">
                  <c:v>554019</c:v>
                </c:pt>
                <c:pt idx="987">
                  <c:v>554061</c:v>
                </c:pt>
                <c:pt idx="988">
                  <c:v>554103</c:v>
                </c:pt>
                <c:pt idx="989">
                  <c:v>554145</c:v>
                </c:pt>
                <c:pt idx="990">
                  <c:v>554188</c:v>
                </c:pt>
                <c:pt idx="991">
                  <c:v>554234</c:v>
                </c:pt>
                <c:pt idx="992">
                  <c:v>554278</c:v>
                </c:pt>
                <c:pt idx="993">
                  <c:v>554320</c:v>
                </c:pt>
                <c:pt idx="994">
                  <c:v>554365</c:v>
                </c:pt>
                <c:pt idx="995">
                  <c:v>554409</c:v>
                </c:pt>
                <c:pt idx="996">
                  <c:v>554449</c:v>
                </c:pt>
                <c:pt idx="997">
                  <c:v>554493</c:v>
                </c:pt>
                <c:pt idx="998">
                  <c:v>554538</c:v>
                </c:pt>
                <c:pt idx="999">
                  <c:v>554580</c:v>
                </c:pt>
              </c:numCache>
            </c:numRef>
          </c:val>
          <c:smooth val="0"/>
          <c:extLst>
            <c:ext xmlns:c16="http://schemas.microsoft.com/office/drawing/2014/chart" uri="{C3380CC4-5D6E-409C-BE32-E72D297353CC}">
              <c16:uniqueId val="{00000002-401A-474F-A874-11E00FC6C36F}"/>
            </c:ext>
          </c:extLst>
        </c:ser>
        <c:ser>
          <c:idx val="3"/>
          <c:order val="3"/>
          <c:tx>
            <c:strRef>
              <c:f>'50%'!$F$1</c:f>
              <c:strCache>
                <c:ptCount val="1"/>
                <c:pt idx="0">
                  <c:v>75%</c:v>
                </c:pt>
              </c:strCache>
            </c:strRef>
          </c:tx>
          <c:spPr>
            <a:ln w="28575" cap="rnd">
              <a:solidFill>
                <a:schemeClr val="accent4"/>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0</c:v>
                </c:pt>
                <c:pt idx="313">
                  <c:v>423441</c:v>
                </c:pt>
                <c:pt idx="314">
                  <c:v>427515</c:v>
                </c:pt>
                <c:pt idx="315">
                  <c:v>431626</c:v>
                </c:pt>
                <c:pt idx="316">
                  <c:v>435763</c:v>
                </c:pt>
                <c:pt idx="317">
                  <c:v>439948</c:v>
                </c:pt>
                <c:pt idx="318">
                  <c:v>444104</c:v>
                </c:pt>
                <c:pt idx="319">
                  <c:v>448196</c:v>
                </c:pt>
                <c:pt idx="320">
                  <c:v>452206</c:v>
                </c:pt>
                <c:pt idx="321">
                  <c:v>456141</c:v>
                </c:pt>
                <c:pt idx="322">
                  <c:v>459932</c:v>
                </c:pt>
                <c:pt idx="323">
                  <c:v>463624</c:v>
                </c:pt>
                <c:pt idx="324">
                  <c:v>467196</c:v>
                </c:pt>
                <c:pt idx="325">
                  <c:v>470589</c:v>
                </c:pt>
                <c:pt idx="326">
                  <c:v>473793</c:v>
                </c:pt>
                <c:pt idx="327">
                  <c:v>476834</c:v>
                </c:pt>
                <c:pt idx="328">
                  <c:v>479651</c:v>
                </c:pt>
                <c:pt idx="329">
                  <c:v>482296</c:v>
                </c:pt>
                <c:pt idx="330">
                  <c:v>484738</c:v>
                </c:pt>
                <c:pt idx="331">
                  <c:v>487093</c:v>
                </c:pt>
                <c:pt idx="332">
                  <c:v>489340</c:v>
                </c:pt>
                <c:pt idx="333">
                  <c:v>491442</c:v>
                </c:pt>
                <c:pt idx="334">
                  <c:v>493442</c:v>
                </c:pt>
                <c:pt idx="335">
                  <c:v>495338</c:v>
                </c:pt>
                <c:pt idx="336">
                  <c:v>497109</c:v>
                </c:pt>
                <c:pt idx="337">
                  <c:v>498785</c:v>
                </c:pt>
                <c:pt idx="338">
                  <c:v>500704</c:v>
                </c:pt>
                <c:pt idx="339">
                  <c:v>502546</c:v>
                </c:pt>
                <c:pt idx="340">
                  <c:v>504292</c:v>
                </c:pt>
                <c:pt idx="341">
                  <c:v>505988</c:v>
                </c:pt>
                <c:pt idx="342">
                  <c:v>507606</c:v>
                </c:pt>
                <c:pt idx="343">
                  <c:v>509164</c:v>
                </c:pt>
                <c:pt idx="344">
                  <c:v>510720</c:v>
                </c:pt>
                <c:pt idx="345">
                  <c:v>512223</c:v>
                </c:pt>
                <c:pt idx="346">
                  <c:v>513673</c:v>
                </c:pt>
                <c:pt idx="347">
                  <c:v>515095</c:v>
                </c:pt>
                <c:pt idx="348">
                  <c:v>516516</c:v>
                </c:pt>
                <c:pt idx="349">
                  <c:v>517888</c:v>
                </c:pt>
                <c:pt idx="350">
                  <c:v>519191</c:v>
                </c:pt>
                <c:pt idx="351">
                  <c:v>520466</c:v>
                </c:pt>
                <c:pt idx="352">
                  <c:v>521688</c:v>
                </c:pt>
                <c:pt idx="353">
                  <c:v>522922</c:v>
                </c:pt>
                <c:pt idx="354">
                  <c:v>524124</c:v>
                </c:pt>
                <c:pt idx="355">
                  <c:v>525287</c:v>
                </c:pt>
                <c:pt idx="356">
                  <c:v>526398</c:v>
                </c:pt>
                <c:pt idx="357">
                  <c:v>527504</c:v>
                </c:pt>
                <c:pt idx="358">
                  <c:v>528604</c:v>
                </c:pt>
                <c:pt idx="359">
                  <c:v>529648</c:v>
                </c:pt>
                <c:pt idx="360">
                  <c:v>530650</c:v>
                </c:pt>
                <c:pt idx="361">
                  <c:v>531639</c:v>
                </c:pt>
                <c:pt idx="362">
                  <c:v>532607</c:v>
                </c:pt>
                <c:pt idx="363">
                  <c:v>533562</c:v>
                </c:pt>
                <c:pt idx="364">
                  <c:v>534473</c:v>
                </c:pt>
                <c:pt idx="365">
                  <c:v>535355</c:v>
                </c:pt>
                <c:pt idx="366">
                  <c:v>536231</c:v>
                </c:pt>
                <c:pt idx="367">
                  <c:v>537095</c:v>
                </c:pt>
                <c:pt idx="368">
                  <c:v>537929</c:v>
                </c:pt>
                <c:pt idx="369">
                  <c:v>538740</c:v>
                </c:pt>
                <c:pt idx="370">
                  <c:v>539506</c:v>
                </c:pt>
                <c:pt idx="371">
                  <c:v>540281</c:v>
                </c:pt>
                <c:pt idx="372">
                  <c:v>541025</c:v>
                </c:pt>
                <c:pt idx="373">
                  <c:v>541745</c:v>
                </c:pt>
                <c:pt idx="374">
                  <c:v>542460</c:v>
                </c:pt>
                <c:pt idx="375">
                  <c:v>543157</c:v>
                </c:pt>
                <c:pt idx="376">
                  <c:v>543851</c:v>
                </c:pt>
                <c:pt idx="377">
                  <c:v>544520</c:v>
                </c:pt>
                <c:pt idx="378">
                  <c:v>545157</c:v>
                </c:pt>
                <c:pt idx="379">
                  <c:v>545797</c:v>
                </c:pt>
                <c:pt idx="380">
                  <c:v>546424</c:v>
                </c:pt>
                <c:pt idx="381">
                  <c:v>547023</c:v>
                </c:pt>
                <c:pt idx="382">
                  <c:v>547601</c:v>
                </c:pt>
                <c:pt idx="383">
                  <c:v>548176</c:v>
                </c:pt>
                <c:pt idx="384">
                  <c:v>548722</c:v>
                </c:pt>
                <c:pt idx="385">
                  <c:v>549268</c:v>
                </c:pt>
                <c:pt idx="386">
                  <c:v>549807</c:v>
                </c:pt>
                <c:pt idx="387">
                  <c:v>550328</c:v>
                </c:pt>
                <c:pt idx="388">
                  <c:v>550823</c:v>
                </c:pt>
                <c:pt idx="389">
                  <c:v>551321</c:v>
                </c:pt>
                <c:pt idx="390">
                  <c:v>551810</c:v>
                </c:pt>
                <c:pt idx="391">
                  <c:v>552278</c:v>
                </c:pt>
                <c:pt idx="392">
                  <c:v>552746</c:v>
                </c:pt>
                <c:pt idx="393">
                  <c:v>553206</c:v>
                </c:pt>
                <c:pt idx="394">
                  <c:v>553643</c:v>
                </c:pt>
                <c:pt idx="395">
                  <c:v>554086</c:v>
                </c:pt>
                <c:pt idx="396">
                  <c:v>554506</c:v>
                </c:pt>
                <c:pt idx="397">
                  <c:v>554913</c:v>
                </c:pt>
                <c:pt idx="398">
                  <c:v>555316</c:v>
                </c:pt>
                <c:pt idx="399">
                  <c:v>555692</c:v>
                </c:pt>
                <c:pt idx="400">
                  <c:v>556079</c:v>
                </c:pt>
                <c:pt idx="401">
                  <c:v>556449</c:v>
                </c:pt>
                <c:pt idx="402">
                  <c:v>556819</c:v>
                </c:pt>
                <c:pt idx="403">
                  <c:v>557175</c:v>
                </c:pt>
                <c:pt idx="404">
                  <c:v>557521</c:v>
                </c:pt>
                <c:pt idx="405">
                  <c:v>557858</c:v>
                </c:pt>
                <c:pt idx="406">
                  <c:v>558191</c:v>
                </c:pt>
                <c:pt idx="407">
                  <c:v>558536</c:v>
                </c:pt>
                <c:pt idx="408">
                  <c:v>558857</c:v>
                </c:pt>
                <c:pt idx="409">
                  <c:v>559165</c:v>
                </c:pt>
                <c:pt idx="410">
                  <c:v>559475</c:v>
                </c:pt>
                <c:pt idx="411">
                  <c:v>559783</c:v>
                </c:pt>
                <c:pt idx="412">
                  <c:v>560075</c:v>
                </c:pt>
                <c:pt idx="413">
                  <c:v>560363</c:v>
                </c:pt>
                <c:pt idx="414">
                  <c:v>560638</c:v>
                </c:pt>
                <c:pt idx="415">
                  <c:v>560919</c:v>
                </c:pt>
                <c:pt idx="416">
                  <c:v>561202</c:v>
                </c:pt>
                <c:pt idx="417">
                  <c:v>561460</c:v>
                </c:pt>
                <c:pt idx="418">
                  <c:v>561726</c:v>
                </c:pt>
                <c:pt idx="419">
                  <c:v>561992</c:v>
                </c:pt>
                <c:pt idx="420">
                  <c:v>562243</c:v>
                </c:pt>
                <c:pt idx="421">
                  <c:v>562479</c:v>
                </c:pt>
                <c:pt idx="422">
                  <c:v>562742</c:v>
                </c:pt>
                <c:pt idx="423">
                  <c:v>562975</c:v>
                </c:pt>
                <c:pt idx="424">
                  <c:v>563206</c:v>
                </c:pt>
                <c:pt idx="425">
                  <c:v>563423</c:v>
                </c:pt>
                <c:pt idx="426">
                  <c:v>563635</c:v>
                </c:pt>
                <c:pt idx="427">
                  <c:v>563849</c:v>
                </c:pt>
                <c:pt idx="428">
                  <c:v>564064</c:v>
                </c:pt>
                <c:pt idx="429">
                  <c:v>564274</c:v>
                </c:pt>
                <c:pt idx="430">
                  <c:v>564493</c:v>
                </c:pt>
                <c:pt idx="431">
                  <c:v>564692</c:v>
                </c:pt>
                <c:pt idx="432">
                  <c:v>564893</c:v>
                </c:pt>
                <c:pt idx="433">
                  <c:v>565101</c:v>
                </c:pt>
                <c:pt idx="434">
                  <c:v>565296</c:v>
                </c:pt>
                <c:pt idx="435">
                  <c:v>565489</c:v>
                </c:pt>
                <c:pt idx="436">
                  <c:v>565671</c:v>
                </c:pt>
                <c:pt idx="437">
                  <c:v>565846</c:v>
                </c:pt>
                <c:pt idx="438">
                  <c:v>566032</c:v>
                </c:pt>
                <c:pt idx="439">
                  <c:v>566210</c:v>
                </c:pt>
                <c:pt idx="440">
                  <c:v>566373</c:v>
                </c:pt>
                <c:pt idx="441">
                  <c:v>566552</c:v>
                </c:pt>
                <c:pt idx="442">
                  <c:v>566725</c:v>
                </c:pt>
                <c:pt idx="443">
                  <c:v>566891</c:v>
                </c:pt>
                <c:pt idx="444">
                  <c:v>567057</c:v>
                </c:pt>
                <c:pt idx="445">
                  <c:v>567222</c:v>
                </c:pt>
                <c:pt idx="446">
                  <c:v>567382</c:v>
                </c:pt>
                <c:pt idx="447">
                  <c:v>567539</c:v>
                </c:pt>
                <c:pt idx="448">
                  <c:v>567692</c:v>
                </c:pt>
                <c:pt idx="449">
                  <c:v>567847</c:v>
                </c:pt>
                <c:pt idx="450">
                  <c:v>567997</c:v>
                </c:pt>
                <c:pt idx="451">
                  <c:v>568149</c:v>
                </c:pt>
                <c:pt idx="452">
                  <c:v>568308</c:v>
                </c:pt>
                <c:pt idx="453">
                  <c:v>568460</c:v>
                </c:pt>
                <c:pt idx="454">
                  <c:v>568604</c:v>
                </c:pt>
                <c:pt idx="455">
                  <c:v>568755</c:v>
                </c:pt>
                <c:pt idx="456">
                  <c:v>568891</c:v>
                </c:pt>
                <c:pt idx="457">
                  <c:v>569029</c:v>
                </c:pt>
                <c:pt idx="458">
                  <c:v>569174</c:v>
                </c:pt>
                <c:pt idx="459">
                  <c:v>569313</c:v>
                </c:pt>
                <c:pt idx="460">
                  <c:v>569451</c:v>
                </c:pt>
                <c:pt idx="461">
                  <c:v>569590</c:v>
                </c:pt>
                <c:pt idx="462">
                  <c:v>569728</c:v>
                </c:pt>
                <c:pt idx="463">
                  <c:v>569868</c:v>
                </c:pt>
                <c:pt idx="464">
                  <c:v>569987</c:v>
                </c:pt>
                <c:pt idx="465">
                  <c:v>570111</c:v>
                </c:pt>
                <c:pt idx="466">
                  <c:v>570237</c:v>
                </c:pt>
                <c:pt idx="467">
                  <c:v>570373</c:v>
                </c:pt>
                <c:pt idx="468">
                  <c:v>570499</c:v>
                </c:pt>
                <c:pt idx="469">
                  <c:v>570629</c:v>
                </c:pt>
                <c:pt idx="470">
                  <c:v>570751</c:v>
                </c:pt>
                <c:pt idx="471">
                  <c:v>570870</c:v>
                </c:pt>
                <c:pt idx="472">
                  <c:v>570990</c:v>
                </c:pt>
                <c:pt idx="473">
                  <c:v>571101</c:v>
                </c:pt>
                <c:pt idx="474">
                  <c:v>571216</c:v>
                </c:pt>
                <c:pt idx="475">
                  <c:v>571336</c:v>
                </c:pt>
                <c:pt idx="476">
                  <c:v>571457</c:v>
                </c:pt>
                <c:pt idx="477">
                  <c:v>571571</c:v>
                </c:pt>
                <c:pt idx="478">
                  <c:v>571687</c:v>
                </c:pt>
                <c:pt idx="479">
                  <c:v>571796</c:v>
                </c:pt>
                <c:pt idx="480">
                  <c:v>571911</c:v>
                </c:pt>
                <c:pt idx="481">
                  <c:v>572028</c:v>
                </c:pt>
                <c:pt idx="482">
                  <c:v>572138</c:v>
                </c:pt>
                <c:pt idx="483">
                  <c:v>572253</c:v>
                </c:pt>
                <c:pt idx="484">
                  <c:v>572364</c:v>
                </c:pt>
                <c:pt idx="485">
                  <c:v>572472</c:v>
                </c:pt>
                <c:pt idx="486">
                  <c:v>572578</c:v>
                </c:pt>
                <c:pt idx="487">
                  <c:v>572683</c:v>
                </c:pt>
                <c:pt idx="488">
                  <c:v>572796</c:v>
                </c:pt>
                <c:pt idx="489">
                  <c:v>572904</c:v>
                </c:pt>
                <c:pt idx="490">
                  <c:v>573008</c:v>
                </c:pt>
                <c:pt idx="491">
                  <c:v>573119</c:v>
                </c:pt>
                <c:pt idx="492">
                  <c:v>573225</c:v>
                </c:pt>
                <c:pt idx="493">
                  <c:v>573323</c:v>
                </c:pt>
                <c:pt idx="494">
                  <c:v>573431</c:v>
                </c:pt>
                <c:pt idx="495">
                  <c:v>573533</c:v>
                </c:pt>
                <c:pt idx="496">
                  <c:v>573633</c:v>
                </c:pt>
                <c:pt idx="497">
                  <c:v>573740</c:v>
                </c:pt>
                <c:pt idx="498">
                  <c:v>573845</c:v>
                </c:pt>
                <c:pt idx="499">
                  <c:v>573948</c:v>
                </c:pt>
                <c:pt idx="500">
                  <c:v>574048</c:v>
                </c:pt>
                <c:pt idx="501">
                  <c:v>574155</c:v>
                </c:pt>
                <c:pt idx="502">
                  <c:v>574262</c:v>
                </c:pt>
                <c:pt idx="503">
                  <c:v>574362</c:v>
                </c:pt>
                <c:pt idx="504">
                  <c:v>574465</c:v>
                </c:pt>
                <c:pt idx="505">
                  <c:v>574573</c:v>
                </c:pt>
                <c:pt idx="506">
                  <c:v>574680</c:v>
                </c:pt>
                <c:pt idx="507">
                  <c:v>574782</c:v>
                </c:pt>
                <c:pt idx="508">
                  <c:v>574880</c:v>
                </c:pt>
                <c:pt idx="509">
                  <c:v>574977</c:v>
                </c:pt>
                <c:pt idx="510">
                  <c:v>575074</c:v>
                </c:pt>
                <c:pt idx="511">
                  <c:v>575168</c:v>
                </c:pt>
                <c:pt idx="512">
                  <c:v>575264</c:v>
                </c:pt>
                <c:pt idx="513">
                  <c:v>575366</c:v>
                </c:pt>
                <c:pt idx="514">
                  <c:v>575463</c:v>
                </c:pt>
                <c:pt idx="515">
                  <c:v>575561</c:v>
                </c:pt>
                <c:pt idx="516">
                  <c:v>575657</c:v>
                </c:pt>
                <c:pt idx="517">
                  <c:v>575754</c:v>
                </c:pt>
                <c:pt idx="518">
                  <c:v>575846</c:v>
                </c:pt>
                <c:pt idx="519">
                  <c:v>575944</c:v>
                </c:pt>
                <c:pt idx="520">
                  <c:v>576033</c:v>
                </c:pt>
                <c:pt idx="521">
                  <c:v>576123</c:v>
                </c:pt>
                <c:pt idx="522">
                  <c:v>576215</c:v>
                </c:pt>
                <c:pt idx="523">
                  <c:v>576305</c:v>
                </c:pt>
                <c:pt idx="524">
                  <c:v>576399</c:v>
                </c:pt>
                <c:pt idx="525">
                  <c:v>576486</c:v>
                </c:pt>
                <c:pt idx="526">
                  <c:v>576575</c:v>
                </c:pt>
                <c:pt idx="527">
                  <c:v>576666</c:v>
                </c:pt>
                <c:pt idx="528">
                  <c:v>576749</c:v>
                </c:pt>
                <c:pt idx="529">
                  <c:v>576850</c:v>
                </c:pt>
                <c:pt idx="530">
                  <c:v>576932</c:v>
                </c:pt>
                <c:pt idx="531">
                  <c:v>577023</c:v>
                </c:pt>
                <c:pt idx="532">
                  <c:v>577114</c:v>
                </c:pt>
                <c:pt idx="533">
                  <c:v>577212</c:v>
                </c:pt>
                <c:pt idx="534">
                  <c:v>577297</c:v>
                </c:pt>
                <c:pt idx="535">
                  <c:v>577389</c:v>
                </c:pt>
                <c:pt idx="536">
                  <c:v>577474</c:v>
                </c:pt>
                <c:pt idx="537">
                  <c:v>577563</c:v>
                </c:pt>
                <c:pt idx="538">
                  <c:v>577655</c:v>
                </c:pt>
                <c:pt idx="539">
                  <c:v>577743</c:v>
                </c:pt>
                <c:pt idx="540">
                  <c:v>577829</c:v>
                </c:pt>
                <c:pt idx="541">
                  <c:v>577921</c:v>
                </c:pt>
                <c:pt idx="542">
                  <c:v>578006</c:v>
                </c:pt>
                <c:pt idx="543">
                  <c:v>578100</c:v>
                </c:pt>
                <c:pt idx="544">
                  <c:v>578189</c:v>
                </c:pt>
                <c:pt idx="545">
                  <c:v>578271</c:v>
                </c:pt>
                <c:pt idx="546">
                  <c:v>578358</c:v>
                </c:pt>
                <c:pt idx="547">
                  <c:v>578448</c:v>
                </c:pt>
                <c:pt idx="548">
                  <c:v>578533</c:v>
                </c:pt>
                <c:pt idx="549">
                  <c:v>578629</c:v>
                </c:pt>
                <c:pt idx="550">
                  <c:v>578717</c:v>
                </c:pt>
                <c:pt idx="551">
                  <c:v>578810</c:v>
                </c:pt>
                <c:pt idx="552">
                  <c:v>578902</c:v>
                </c:pt>
                <c:pt idx="553">
                  <c:v>578979</c:v>
                </c:pt>
                <c:pt idx="554">
                  <c:v>579068</c:v>
                </c:pt>
                <c:pt idx="555">
                  <c:v>579162</c:v>
                </c:pt>
                <c:pt idx="556">
                  <c:v>579253</c:v>
                </c:pt>
                <c:pt idx="557">
                  <c:v>579342</c:v>
                </c:pt>
                <c:pt idx="558">
                  <c:v>579428</c:v>
                </c:pt>
                <c:pt idx="559">
                  <c:v>579516</c:v>
                </c:pt>
                <c:pt idx="560">
                  <c:v>579606</c:v>
                </c:pt>
                <c:pt idx="561">
                  <c:v>579695</c:v>
                </c:pt>
                <c:pt idx="562">
                  <c:v>579783</c:v>
                </c:pt>
                <c:pt idx="563">
                  <c:v>579867</c:v>
                </c:pt>
                <c:pt idx="564">
                  <c:v>579957</c:v>
                </c:pt>
                <c:pt idx="565">
                  <c:v>580048</c:v>
                </c:pt>
                <c:pt idx="566">
                  <c:v>580135</c:v>
                </c:pt>
                <c:pt idx="567">
                  <c:v>580225</c:v>
                </c:pt>
                <c:pt idx="568">
                  <c:v>580310</c:v>
                </c:pt>
                <c:pt idx="569">
                  <c:v>580394</c:v>
                </c:pt>
                <c:pt idx="570">
                  <c:v>580487</c:v>
                </c:pt>
                <c:pt idx="571">
                  <c:v>580573</c:v>
                </c:pt>
                <c:pt idx="572">
                  <c:v>580657</c:v>
                </c:pt>
                <c:pt idx="573">
                  <c:v>580746</c:v>
                </c:pt>
                <c:pt idx="574">
                  <c:v>580829</c:v>
                </c:pt>
                <c:pt idx="575">
                  <c:v>580920</c:v>
                </c:pt>
                <c:pt idx="576">
                  <c:v>581009</c:v>
                </c:pt>
                <c:pt idx="577">
                  <c:v>581095</c:v>
                </c:pt>
                <c:pt idx="578">
                  <c:v>581175</c:v>
                </c:pt>
                <c:pt idx="579">
                  <c:v>581267</c:v>
                </c:pt>
                <c:pt idx="580">
                  <c:v>581357</c:v>
                </c:pt>
                <c:pt idx="581">
                  <c:v>581446</c:v>
                </c:pt>
                <c:pt idx="582">
                  <c:v>581534</c:v>
                </c:pt>
                <c:pt idx="583">
                  <c:v>581618</c:v>
                </c:pt>
                <c:pt idx="584">
                  <c:v>581703</c:v>
                </c:pt>
                <c:pt idx="585">
                  <c:v>581788</c:v>
                </c:pt>
                <c:pt idx="586">
                  <c:v>581876</c:v>
                </c:pt>
                <c:pt idx="587">
                  <c:v>581961</c:v>
                </c:pt>
                <c:pt idx="588">
                  <c:v>582045</c:v>
                </c:pt>
                <c:pt idx="589">
                  <c:v>582131</c:v>
                </c:pt>
                <c:pt idx="590">
                  <c:v>582215</c:v>
                </c:pt>
                <c:pt idx="591">
                  <c:v>582297</c:v>
                </c:pt>
                <c:pt idx="592">
                  <c:v>582381</c:v>
                </c:pt>
                <c:pt idx="593">
                  <c:v>582469</c:v>
                </c:pt>
                <c:pt idx="594">
                  <c:v>582557</c:v>
                </c:pt>
                <c:pt idx="595">
                  <c:v>582642</c:v>
                </c:pt>
                <c:pt idx="596">
                  <c:v>582722</c:v>
                </c:pt>
                <c:pt idx="597">
                  <c:v>582802</c:v>
                </c:pt>
                <c:pt idx="598">
                  <c:v>582887</c:v>
                </c:pt>
                <c:pt idx="599">
                  <c:v>582972</c:v>
                </c:pt>
                <c:pt idx="600">
                  <c:v>583054</c:v>
                </c:pt>
                <c:pt idx="601">
                  <c:v>583132</c:v>
                </c:pt>
                <c:pt idx="602">
                  <c:v>583218</c:v>
                </c:pt>
                <c:pt idx="603">
                  <c:v>583304</c:v>
                </c:pt>
                <c:pt idx="604">
                  <c:v>583389</c:v>
                </c:pt>
                <c:pt idx="605">
                  <c:v>583464</c:v>
                </c:pt>
                <c:pt idx="606">
                  <c:v>583546</c:v>
                </c:pt>
                <c:pt idx="607">
                  <c:v>583630</c:v>
                </c:pt>
                <c:pt idx="608">
                  <c:v>583716</c:v>
                </c:pt>
                <c:pt idx="609">
                  <c:v>583801</c:v>
                </c:pt>
                <c:pt idx="610">
                  <c:v>583887</c:v>
                </c:pt>
                <c:pt idx="611">
                  <c:v>583978</c:v>
                </c:pt>
                <c:pt idx="612">
                  <c:v>584066</c:v>
                </c:pt>
                <c:pt idx="613">
                  <c:v>584149</c:v>
                </c:pt>
                <c:pt idx="614">
                  <c:v>584238</c:v>
                </c:pt>
                <c:pt idx="615">
                  <c:v>584324</c:v>
                </c:pt>
                <c:pt idx="616">
                  <c:v>584414</c:v>
                </c:pt>
                <c:pt idx="617">
                  <c:v>584503</c:v>
                </c:pt>
                <c:pt idx="618">
                  <c:v>584583</c:v>
                </c:pt>
                <c:pt idx="619">
                  <c:v>584671</c:v>
                </c:pt>
                <c:pt idx="620">
                  <c:v>584766</c:v>
                </c:pt>
                <c:pt idx="621">
                  <c:v>584844</c:v>
                </c:pt>
                <c:pt idx="622">
                  <c:v>584929</c:v>
                </c:pt>
                <c:pt idx="623">
                  <c:v>585010</c:v>
                </c:pt>
                <c:pt idx="624">
                  <c:v>585092</c:v>
                </c:pt>
                <c:pt idx="625">
                  <c:v>585170</c:v>
                </c:pt>
                <c:pt idx="626">
                  <c:v>585259</c:v>
                </c:pt>
                <c:pt idx="627">
                  <c:v>585343</c:v>
                </c:pt>
                <c:pt idx="628">
                  <c:v>585420</c:v>
                </c:pt>
                <c:pt idx="629">
                  <c:v>585502</c:v>
                </c:pt>
                <c:pt idx="630">
                  <c:v>585584</c:v>
                </c:pt>
                <c:pt idx="631">
                  <c:v>585667</c:v>
                </c:pt>
                <c:pt idx="632">
                  <c:v>585750</c:v>
                </c:pt>
                <c:pt idx="633">
                  <c:v>585835</c:v>
                </c:pt>
                <c:pt idx="634">
                  <c:v>585915</c:v>
                </c:pt>
                <c:pt idx="635">
                  <c:v>586005</c:v>
                </c:pt>
                <c:pt idx="636">
                  <c:v>586092</c:v>
                </c:pt>
                <c:pt idx="637">
                  <c:v>586168</c:v>
                </c:pt>
                <c:pt idx="638">
                  <c:v>586250</c:v>
                </c:pt>
                <c:pt idx="639">
                  <c:v>586336</c:v>
                </c:pt>
                <c:pt idx="640">
                  <c:v>586418</c:v>
                </c:pt>
                <c:pt idx="641">
                  <c:v>586499</c:v>
                </c:pt>
                <c:pt idx="642">
                  <c:v>586582</c:v>
                </c:pt>
                <c:pt idx="643">
                  <c:v>586665</c:v>
                </c:pt>
                <c:pt idx="644">
                  <c:v>586742</c:v>
                </c:pt>
                <c:pt idx="645">
                  <c:v>586822</c:v>
                </c:pt>
                <c:pt idx="646">
                  <c:v>586906</c:v>
                </c:pt>
                <c:pt idx="647">
                  <c:v>586988</c:v>
                </c:pt>
                <c:pt idx="648">
                  <c:v>587078</c:v>
                </c:pt>
                <c:pt idx="649">
                  <c:v>587162</c:v>
                </c:pt>
                <c:pt idx="650">
                  <c:v>587242</c:v>
                </c:pt>
                <c:pt idx="651">
                  <c:v>587318</c:v>
                </c:pt>
                <c:pt idx="652">
                  <c:v>587399</c:v>
                </c:pt>
                <c:pt idx="653">
                  <c:v>587482</c:v>
                </c:pt>
                <c:pt idx="654">
                  <c:v>587566</c:v>
                </c:pt>
                <c:pt idx="655">
                  <c:v>587651</c:v>
                </c:pt>
                <c:pt idx="656">
                  <c:v>587732</c:v>
                </c:pt>
                <c:pt idx="657">
                  <c:v>587809</c:v>
                </c:pt>
                <c:pt idx="658">
                  <c:v>587889</c:v>
                </c:pt>
                <c:pt idx="659">
                  <c:v>587969</c:v>
                </c:pt>
                <c:pt idx="660">
                  <c:v>588051</c:v>
                </c:pt>
                <c:pt idx="661">
                  <c:v>588130</c:v>
                </c:pt>
                <c:pt idx="662">
                  <c:v>588213</c:v>
                </c:pt>
                <c:pt idx="663">
                  <c:v>588294</c:v>
                </c:pt>
                <c:pt idx="664">
                  <c:v>588374</c:v>
                </c:pt>
                <c:pt idx="665">
                  <c:v>588456</c:v>
                </c:pt>
                <c:pt idx="666">
                  <c:v>588540</c:v>
                </c:pt>
                <c:pt idx="667">
                  <c:v>588620</c:v>
                </c:pt>
                <c:pt idx="668">
                  <c:v>588704</c:v>
                </c:pt>
                <c:pt idx="669">
                  <c:v>588782</c:v>
                </c:pt>
                <c:pt idx="670">
                  <c:v>588865</c:v>
                </c:pt>
                <c:pt idx="671">
                  <c:v>588945</c:v>
                </c:pt>
                <c:pt idx="672">
                  <c:v>589036</c:v>
                </c:pt>
                <c:pt idx="673">
                  <c:v>589116</c:v>
                </c:pt>
                <c:pt idx="674">
                  <c:v>589201</c:v>
                </c:pt>
                <c:pt idx="675">
                  <c:v>589283</c:v>
                </c:pt>
                <c:pt idx="676">
                  <c:v>589367</c:v>
                </c:pt>
                <c:pt idx="677">
                  <c:v>589449</c:v>
                </c:pt>
                <c:pt idx="678">
                  <c:v>589532</c:v>
                </c:pt>
                <c:pt idx="679">
                  <c:v>589616</c:v>
                </c:pt>
                <c:pt idx="680">
                  <c:v>589696</c:v>
                </c:pt>
                <c:pt idx="681">
                  <c:v>589785</c:v>
                </c:pt>
                <c:pt idx="682">
                  <c:v>589874</c:v>
                </c:pt>
                <c:pt idx="683">
                  <c:v>589950</c:v>
                </c:pt>
                <c:pt idx="684">
                  <c:v>590028</c:v>
                </c:pt>
                <c:pt idx="685">
                  <c:v>590117</c:v>
                </c:pt>
                <c:pt idx="686">
                  <c:v>590208</c:v>
                </c:pt>
                <c:pt idx="687">
                  <c:v>590292</c:v>
                </c:pt>
                <c:pt idx="688">
                  <c:v>590376</c:v>
                </c:pt>
                <c:pt idx="689">
                  <c:v>590459</c:v>
                </c:pt>
                <c:pt idx="690">
                  <c:v>590540</c:v>
                </c:pt>
                <c:pt idx="691">
                  <c:v>590619</c:v>
                </c:pt>
                <c:pt idx="692">
                  <c:v>590700</c:v>
                </c:pt>
                <c:pt idx="693">
                  <c:v>590783</c:v>
                </c:pt>
                <c:pt idx="694">
                  <c:v>590872</c:v>
                </c:pt>
                <c:pt idx="695">
                  <c:v>590948</c:v>
                </c:pt>
                <c:pt idx="696">
                  <c:v>591031</c:v>
                </c:pt>
                <c:pt idx="697">
                  <c:v>591111</c:v>
                </c:pt>
                <c:pt idx="698">
                  <c:v>591192</c:v>
                </c:pt>
                <c:pt idx="699">
                  <c:v>591270</c:v>
                </c:pt>
                <c:pt idx="700">
                  <c:v>591352</c:v>
                </c:pt>
                <c:pt idx="701">
                  <c:v>591436</c:v>
                </c:pt>
                <c:pt idx="702">
                  <c:v>591515</c:v>
                </c:pt>
                <c:pt idx="703">
                  <c:v>591596</c:v>
                </c:pt>
                <c:pt idx="704">
                  <c:v>591678</c:v>
                </c:pt>
                <c:pt idx="705">
                  <c:v>591760</c:v>
                </c:pt>
                <c:pt idx="706">
                  <c:v>591840</c:v>
                </c:pt>
                <c:pt idx="707">
                  <c:v>591913</c:v>
                </c:pt>
                <c:pt idx="708">
                  <c:v>591994</c:v>
                </c:pt>
                <c:pt idx="709">
                  <c:v>592080</c:v>
                </c:pt>
                <c:pt idx="710">
                  <c:v>592158</c:v>
                </c:pt>
                <c:pt idx="711">
                  <c:v>592241</c:v>
                </c:pt>
                <c:pt idx="712">
                  <c:v>592324</c:v>
                </c:pt>
                <c:pt idx="713">
                  <c:v>592399</c:v>
                </c:pt>
                <c:pt idx="714">
                  <c:v>592482</c:v>
                </c:pt>
                <c:pt idx="715">
                  <c:v>592564</c:v>
                </c:pt>
                <c:pt idx="716">
                  <c:v>592644</c:v>
                </c:pt>
                <c:pt idx="717">
                  <c:v>592731</c:v>
                </c:pt>
                <c:pt idx="718">
                  <c:v>592815</c:v>
                </c:pt>
                <c:pt idx="719">
                  <c:v>592894</c:v>
                </c:pt>
                <c:pt idx="720">
                  <c:v>592970</c:v>
                </c:pt>
                <c:pt idx="721">
                  <c:v>593048</c:v>
                </c:pt>
                <c:pt idx="722">
                  <c:v>593126</c:v>
                </c:pt>
                <c:pt idx="723">
                  <c:v>593209</c:v>
                </c:pt>
                <c:pt idx="724">
                  <c:v>593286</c:v>
                </c:pt>
                <c:pt idx="725">
                  <c:v>593363</c:v>
                </c:pt>
                <c:pt idx="726">
                  <c:v>593444</c:v>
                </c:pt>
                <c:pt idx="727">
                  <c:v>593523</c:v>
                </c:pt>
                <c:pt idx="728">
                  <c:v>593602</c:v>
                </c:pt>
                <c:pt idx="729">
                  <c:v>593680</c:v>
                </c:pt>
                <c:pt idx="730">
                  <c:v>593758</c:v>
                </c:pt>
                <c:pt idx="731">
                  <c:v>593838</c:v>
                </c:pt>
                <c:pt idx="732">
                  <c:v>593909</c:v>
                </c:pt>
                <c:pt idx="733">
                  <c:v>593982</c:v>
                </c:pt>
                <c:pt idx="734">
                  <c:v>594061</c:v>
                </c:pt>
                <c:pt idx="735">
                  <c:v>594142</c:v>
                </c:pt>
                <c:pt idx="736">
                  <c:v>594213</c:v>
                </c:pt>
                <c:pt idx="737">
                  <c:v>594283</c:v>
                </c:pt>
                <c:pt idx="738">
                  <c:v>594364</c:v>
                </c:pt>
                <c:pt idx="739">
                  <c:v>594445</c:v>
                </c:pt>
                <c:pt idx="740">
                  <c:v>594523</c:v>
                </c:pt>
                <c:pt idx="741">
                  <c:v>594596</c:v>
                </c:pt>
                <c:pt idx="742">
                  <c:v>594677</c:v>
                </c:pt>
                <c:pt idx="743">
                  <c:v>594756</c:v>
                </c:pt>
                <c:pt idx="744">
                  <c:v>594836</c:v>
                </c:pt>
                <c:pt idx="745">
                  <c:v>594915</c:v>
                </c:pt>
                <c:pt idx="746">
                  <c:v>594993</c:v>
                </c:pt>
                <c:pt idx="747">
                  <c:v>595072</c:v>
                </c:pt>
                <c:pt idx="748">
                  <c:v>595148</c:v>
                </c:pt>
                <c:pt idx="749">
                  <c:v>595224</c:v>
                </c:pt>
                <c:pt idx="750">
                  <c:v>595307</c:v>
                </c:pt>
                <c:pt idx="751">
                  <c:v>595388</c:v>
                </c:pt>
                <c:pt idx="752">
                  <c:v>595463</c:v>
                </c:pt>
                <c:pt idx="753">
                  <c:v>595543</c:v>
                </c:pt>
                <c:pt idx="754">
                  <c:v>595620</c:v>
                </c:pt>
                <c:pt idx="755">
                  <c:v>595696</c:v>
                </c:pt>
                <c:pt idx="756">
                  <c:v>595774</c:v>
                </c:pt>
                <c:pt idx="757">
                  <c:v>595856</c:v>
                </c:pt>
                <c:pt idx="758">
                  <c:v>595936</c:v>
                </c:pt>
                <c:pt idx="759">
                  <c:v>596014</c:v>
                </c:pt>
                <c:pt idx="760">
                  <c:v>596094</c:v>
                </c:pt>
                <c:pt idx="761">
                  <c:v>596174</c:v>
                </c:pt>
                <c:pt idx="762">
                  <c:v>596255</c:v>
                </c:pt>
                <c:pt idx="763">
                  <c:v>596337</c:v>
                </c:pt>
                <c:pt idx="764">
                  <c:v>596419</c:v>
                </c:pt>
                <c:pt idx="765">
                  <c:v>596499</c:v>
                </c:pt>
                <c:pt idx="766">
                  <c:v>596584</c:v>
                </c:pt>
                <c:pt idx="767">
                  <c:v>596664</c:v>
                </c:pt>
                <c:pt idx="768">
                  <c:v>596746</c:v>
                </c:pt>
                <c:pt idx="769">
                  <c:v>596833</c:v>
                </c:pt>
                <c:pt idx="770">
                  <c:v>596912</c:v>
                </c:pt>
                <c:pt idx="771">
                  <c:v>596992</c:v>
                </c:pt>
                <c:pt idx="772">
                  <c:v>597079</c:v>
                </c:pt>
                <c:pt idx="773">
                  <c:v>597164</c:v>
                </c:pt>
                <c:pt idx="774">
                  <c:v>597243</c:v>
                </c:pt>
                <c:pt idx="775">
                  <c:v>597329</c:v>
                </c:pt>
                <c:pt idx="776">
                  <c:v>597411</c:v>
                </c:pt>
                <c:pt idx="777">
                  <c:v>597494</c:v>
                </c:pt>
                <c:pt idx="778">
                  <c:v>597576</c:v>
                </c:pt>
                <c:pt idx="779">
                  <c:v>597655</c:v>
                </c:pt>
                <c:pt idx="780">
                  <c:v>597732</c:v>
                </c:pt>
                <c:pt idx="781">
                  <c:v>597815</c:v>
                </c:pt>
                <c:pt idx="782">
                  <c:v>597899</c:v>
                </c:pt>
                <c:pt idx="783">
                  <c:v>597976</c:v>
                </c:pt>
                <c:pt idx="784">
                  <c:v>598057</c:v>
                </c:pt>
                <c:pt idx="785">
                  <c:v>598139</c:v>
                </c:pt>
                <c:pt idx="786">
                  <c:v>598221</c:v>
                </c:pt>
                <c:pt idx="787">
                  <c:v>598295</c:v>
                </c:pt>
                <c:pt idx="788">
                  <c:v>598369</c:v>
                </c:pt>
                <c:pt idx="789">
                  <c:v>598449</c:v>
                </c:pt>
                <c:pt idx="790">
                  <c:v>598532</c:v>
                </c:pt>
                <c:pt idx="791">
                  <c:v>598609</c:v>
                </c:pt>
                <c:pt idx="792">
                  <c:v>598686</c:v>
                </c:pt>
                <c:pt idx="793">
                  <c:v>598766</c:v>
                </c:pt>
                <c:pt idx="794">
                  <c:v>598843</c:v>
                </c:pt>
                <c:pt idx="795">
                  <c:v>598922</c:v>
                </c:pt>
                <c:pt idx="796">
                  <c:v>598997</c:v>
                </c:pt>
                <c:pt idx="797">
                  <c:v>599082</c:v>
                </c:pt>
                <c:pt idx="798">
                  <c:v>599156</c:v>
                </c:pt>
                <c:pt idx="799">
                  <c:v>599232</c:v>
                </c:pt>
                <c:pt idx="800">
                  <c:v>599306</c:v>
                </c:pt>
                <c:pt idx="801">
                  <c:v>599387</c:v>
                </c:pt>
                <c:pt idx="802">
                  <c:v>599467</c:v>
                </c:pt>
                <c:pt idx="803">
                  <c:v>599547</c:v>
                </c:pt>
                <c:pt idx="804">
                  <c:v>599624</c:v>
                </c:pt>
                <c:pt idx="805">
                  <c:v>599696</c:v>
                </c:pt>
                <c:pt idx="806">
                  <c:v>599774</c:v>
                </c:pt>
                <c:pt idx="807">
                  <c:v>599856</c:v>
                </c:pt>
                <c:pt idx="808">
                  <c:v>599936</c:v>
                </c:pt>
                <c:pt idx="809">
                  <c:v>600016</c:v>
                </c:pt>
                <c:pt idx="810">
                  <c:v>600095</c:v>
                </c:pt>
                <c:pt idx="811">
                  <c:v>600171</c:v>
                </c:pt>
                <c:pt idx="812">
                  <c:v>600247</c:v>
                </c:pt>
                <c:pt idx="813">
                  <c:v>600322</c:v>
                </c:pt>
                <c:pt idx="814">
                  <c:v>600396</c:v>
                </c:pt>
                <c:pt idx="815">
                  <c:v>600474</c:v>
                </c:pt>
                <c:pt idx="816">
                  <c:v>600549</c:v>
                </c:pt>
                <c:pt idx="817">
                  <c:v>600626</c:v>
                </c:pt>
                <c:pt idx="818">
                  <c:v>600701</c:v>
                </c:pt>
                <c:pt idx="819">
                  <c:v>600775</c:v>
                </c:pt>
                <c:pt idx="820">
                  <c:v>600846</c:v>
                </c:pt>
                <c:pt idx="821">
                  <c:v>600921</c:v>
                </c:pt>
                <c:pt idx="822">
                  <c:v>600993</c:v>
                </c:pt>
                <c:pt idx="823">
                  <c:v>601072</c:v>
                </c:pt>
                <c:pt idx="824">
                  <c:v>601141</c:v>
                </c:pt>
                <c:pt idx="825">
                  <c:v>601217</c:v>
                </c:pt>
                <c:pt idx="826">
                  <c:v>601293</c:v>
                </c:pt>
                <c:pt idx="827">
                  <c:v>601378</c:v>
                </c:pt>
                <c:pt idx="828">
                  <c:v>601452</c:v>
                </c:pt>
                <c:pt idx="829">
                  <c:v>601523</c:v>
                </c:pt>
                <c:pt idx="830">
                  <c:v>601601</c:v>
                </c:pt>
                <c:pt idx="831">
                  <c:v>601674</c:v>
                </c:pt>
                <c:pt idx="832">
                  <c:v>601749</c:v>
                </c:pt>
                <c:pt idx="833">
                  <c:v>601824</c:v>
                </c:pt>
                <c:pt idx="834">
                  <c:v>601904</c:v>
                </c:pt>
                <c:pt idx="835">
                  <c:v>601984</c:v>
                </c:pt>
                <c:pt idx="836">
                  <c:v>602061</c:v>
                </c:pt>
                <c:pt idx="837">
                  <c:v>602132</c:v>
                </c:pt>
                <c:pt idx="838">
                  <c:v>602206</c:v>
                </c:pt>
                <c:pt idx="839">
                  <c:v>602279</c:v>
                </c:pt>
                <c:pt idx="840">
                  <c:v>602353</c:v>
                </c:pt>
                <c:pt idx="841">
                  <c:v>602433</c:v>
                </c:pt>
                <c:pt idx="842">
                  <c:v>602509</c:v>
                </c:pt>
                <c:pt idx="843">
                  <c:v>602579</c:v>
                </c:pt>
                <c:pt idx="844">
                  <c:v>602658</c:v>
                </c:pt>
                <c:pt idx="845">
                  <c:v>602733</c:v>
                </c:pt>
                <c:pt idx="846">
                  <c:v>602806</c:v>
                </c:pt>
                <c:pt idx="847">
                  <c:v>602884</c:v>
                </c:pt>
                <c:pt idx="848">
                  <c:v>602967</c:v>
                </c:pt>
                <c:pt idx="849">
                  <c:v>603042</c:v>
                </c:pt>
                <c:pt idx="850">
                  <c:v>603116</c:v>
                </c:pt>
                <c:pt idx="851">
                  <c:v>603196</c:v>
                </c:pt>
                <c:pt idx="852">
                  <c:v>603275</c:v>
                </c:pt>
                <c:pt idx="853">
                  <c:v>603351</c:v>
                </c:pt>
                <c:pt idx="854">
                  <c:v>603428</c:v>
                </c:pt>
                <c:pt idx="855">
                  <c:v>603503</c:v>
                </c:pt>
                <c:pt idx="856">
                  <c:v>603576</c:v>
                </c:pt>
                <c:pt idx="857">
                  <c:v>603651</c:v>
                </c:pt>
                <c:pt idx="858">
                  <c:v>603723</c:v>
                </c:pt>
                <c:pt idx="859">
                  <c:v>603796</c:v>
                </c:pt>
                <c:pt idx="860">
                  <c:v>603868</c:v>
                </c:pt>
                <c:pt idx="861">
                  <c:v>603946</c:v>
                </c:pt>
                <c:pt idx="862">
                  <c:v>604021</c:v>
                </c:pt>
                <c:pt idx="863">
                  <c:v>604097</c:v>
                </c:pt>
                <c:pt idx="864">
                  <c:v>604175</c:v>
                </c:pt>
                <c:pt idx="865">
                  <c:v>604248</c:v>
                </c:pt>
                <c:pt idx="866">
                  <c:v>604324</c:v>
                </c:pt>
                <c:pt idx="867">
                  <c:v>604402</c:v>
                </c:pt>
                <c:pt idx="868">
                  <c:v>604481</c:v>
                </c:pt>
                <c:pt idx="869">
                  <c:v>604556</c:v>
                </c:pt>
                <c:pt idx="870">
                  <c:v>604630</c:v>
                </c:pt>
                <c:pt idx="871">
                  <c:v>604703</c:v>
                </c:pt>
                <c:pt idx="872">
                  <c:v>604774</c:v>
                </c:pt>
                <c:pt idx="873">
                  <c:v>604848</c:v>
                </c:pt>
                <c:pt idx="874">
                  <c:v>604926</c:v>
                </c:pt>
                <c:pt idx="875">
                  <c:v>605002</c:v>
                </c:pt>
                <c:pt idx="876">
                  <c:v>605080</c:v>
                </c:pt>
                <c:pt idx="877">
                  <c:v>605155</c:v>
                </c:pt>
                <c:pt idx="878">
                  <c:v>605233</c:v>
                </c:pt>
                <c:pt idx="879">
                  <c:v>605311</c:v>
                </c:pt>
                <c:pt idx="880">
                  <c:v>605385</c:v>
                </c:pt>
                <c:pt idx="881">
                  <c:v>605466</c:v>
                </c:pt>
                <c:pt idx="882">
                  <c:v>605542</c:v>
                </c:pt>
                <c:pt idx="883">
                  <c:v>605620</c:v>
                </c:pt>
                <c:pt idx="884">
                  <c:v>605697</c:v>
                </c:pt>
                <c:pt idx="885">
                  <c:v>605772</c:v>
                </c:pt>
                <c:pt idx="886">
                  <c:v>605849</c:v>
                </c:pt>
                <c:pt idx="887">
                  <c:v>605926</c:v>
                </c:pt>
                <c:pt idx="888">
                  <c:v>606006</c:v>
                </c:pt>
                <c:pt idx="889">
                  <c:v>606087</c:v>
                </c:pt>
                <c:pt idx="890">
                  <c:v>606160</c:v>
                </c:pt>
                <c:pt idx="891">
                  <c:v>606238</c:v>
                </c:pt>
                <c:pt idx="892">
                  <c:v>606318</c:v>
                </c:pt>
                <c:pt idx="893">
                  <c:v>606396</c:v>
                </c:pt>
                <c:pt idx="894">
                  <c:v>606475</c:v>
                </c:pt>
                <c:pt idx="895">
                  <c:v>606558</c:v>
                </c:pt>
                <c:pt idx="896">
                  <c:v>606636</c:v>
                </c:pt>
                <c:pt idx="897">
                  <c:v>606714</c:v>
                </c:pt>
                <c:pt idx="898">
                  <c:v>606788</c:v>
                </c:pt>
                <c:pt idx="899">
                  <c:v>606866</c:v>
                </c:pt>
                <c:pt idx="900">
                  <c:v>606945</c:v>
                </c:pt>
                <c:pt idx="901">
                  <c:v>607020</c:v>
                </c:pt>
                <c:pt idx="902">
                  <c:v>607098</c:v>
                </c:pt>
                <c:pt idx="903">
                  <c:v>607174</c:v>
                </c:pt>
                <c:pt idx="904">
                  <c:v>607247</c:v>
                </c:pt>
                <c:pt idx="905">
                  <c:v>607326</c:v>
                </c:pt>
                <c:pt idx="906">
                  <c:v>607406</c:v>
                </c:pt>
                <c:pt idx="907">
                  <c:v>607490</c:v>
                </c:pt>
                <c:pt idx="908">
                  <c:v>607568</c:v>
                </c:pt>
                <c:pt idx="909">
                  <c:v>607650</c:v>
                </c:pt>
                <c:pt idx="910">
                  <c:v>607726</c:v>
                </c:pt>
                <c:pt idx="911">
                  <c:v>607808</c:v>
                </c:pt>
                <c:pt idx="912">
                  <c:v>607883</c:v>
                </c:pt>
                <c:pt idx="913">
                  <c:v>607962</c:v>
                </c:pt>
                <c:pt idx="914">
                  <c:v>608045</c:v>
                </c:pt>
                <c:pt idx="915">
                  <c:v>608124</c:v>
                </c:pt>
                <c:pt idx="916">
                  <c:v>608206</c:v>
                </c:pt>
                <c:pt idx="917">
                  <c:v>608289</c:v>
                </c:pt>
                <c:pt idx="918">
                  <c:v>608367</c:v>
                </c:pt>
                <c:pt idx="919">
                  <c:v>608442</c:v>
                </c:pt>
                <c:pt idx="920">
                  <c:v>608519</c:v>
                </c:pt>
                <c:pt idx="921">
                  <c:v>608600</c:v>
                </c:pt>
                <c:pt idx="922">
                  <c:v>608685</c:v>
                </c:pt>
                <c:pt idx="923">
                  <c:v>608771</c:v>
                </c:pt>
                <c:pt idx="924">
                  <c:v>608851</c:v>
                </c:pt>
                <c:pt idx="925">
                  <c:v>608931</c:v>
                </c:pt>
                <c:pt idx="926">
                  <c:v>609015</c:v>
                </c:pt>
                <c:pt idx="927">
                  <c:v>609099</c:v>
                </c:pt>
                <c:pt idx="928">
                  <c:v>609185</c:v>
                </c:pt>
                <c:pt idx="929">
                  <c:v>609268</c:v>
                </c:pt>
                <c:pt idx="930">
                  <c:v>609349</c:v>
                </c:pt>
                <c:pt idx="931">
                  <c:v>609437</c:v>
                </c:pt>
                <c:pt idx="932">
                  <c:v>609519</c:v>
                </c:pt>
                <c:pt idx="933">
                  <c:v>609602</c:v>
                </c:pt>
                <c:pt idx="934">
                  <c:v>609686</c:v>
                </c:pt>
                <c:pt idx="935">
                  <c:v>609772</c:v>
                </c:pt>
                <c:pt idx="936">
                  <c:v>609858</c:v>
                </c:pt>
                <c:pt idx="937">
                  <c:v>609942</c:v>
                </c:pt>
                <c:pt idx="938">
                  <c:v>610030</c:v>
                </c:pt>
                <c:pt idx="939">
                  <c:v>610113</c:v>
                </c:pt>
                <c:pt idx="940">
                  <c:v>610200</c:v>
                </c:pt>
                <c:pt idx="941">
                  <c:v>610293</c:v>
                </c:pt>
                <c:pt idx="942">
                  <c:v>610373</c:v>
                </c:pt>
                <c:pt idx="943">
                  <c:v>610454</c:v>
                </c:pt>
                <c:pt idx="944">
                  <c:v>610544</c:v>
                </c:pt>
                <c:pt idx="945">
                  <c:v>610634</c:v>
                </c:pt>
                <c:pt idx="946">
                  <c:v>610716</c:v>
                </c:pt>
                <c:pt idx="947">
                  <c:v>610801</c:v>
                </c:pt>
                <c:pt idx="948">
                  <c:v>610884</c:v>
                </c:pt>
                <c:pt idx="949">
                  <c:v>610975</c:v>
                </c:pt>
                <c:pt idx="950">
                  <c:v>611060</c:v>
                </c:pt>
                <c:pt idx="951">
                  <c:v>611140</c:v>
                </c:pt>
                <c:pt idx="952">
                  <c:v>611222</c:v>
                </c:pt>
                <c:pt idx="953">
                  <c:v>611309</c:v>
                </c:pt>
                <c:pt idx="954">
                  <c:v>611388</c:v>
                </c:pt>
                <c:pt idx="955">
                  <c:v>611469</c:v>
                </c:pt>
                <c:pt idx="956">
                  <c:v>611548</c:v>
                </c:pt>
                <c:pt idx="957">
                  <c:v>611634</c:v>
                </c:pt>
                <c:pt idx="958">
                  <c:v>611718</c:v>
                </c:pt>
                <c:pt idx="959">
                  <c:v>611796</c:v>
                </c:pt>
                <c:pt idx="960">
                  <c:v>611882</c:v>
                </c:pt>
                <c:pt idx="961">
                  <c:v>611962</c:v>
                </c:pt>
                <c:pt idx="962">
                  <c:v>612038</c:v>
                </c:pt>
                <c:pt idx="963">
                  <c:v>612120</c:v>
                </c:pt>
                <c:pt idx="964">
                  <c:v>612203</c:v>
                </c:pt>
                <c:pt idx="965">
                  <c:v>612288</c:v>
                </c:pt>
                <c:pt idx="966">
                  <c:v>612366</c:v>
                </c:pt>
                <c:pt idx="967">
                  <c:v>612446</c:v>
                </c:pt>
                <c:pt idx="968">
                  <c:v>612530</c:v>
                </c:pt>
                <c:pt idx="969">
                  <c:v>612614</c:v>
                </c:pt>
                <c:pt idx="970">
                  <c:v>612698</c:v>
                </c:pt>
                <c:pt idx="971">
                  <c:v>612775</c:v>
                </c:pt>
                <c:pt idx="972">
                  <c:v>612860</c:v>
                </c:pt>
                <c:pt idx="973">
                  <c:v>612947</c:v>
                </c:pt>
                <c:pt idx="974">
                  <c:v>613030</c:v>
                </c:pt>
                <c:pt idx="975">
                  <c:v>613115</c:v>
                </c:pt>
                <c:pt idx="976">
                  <c:v>613199</c:v>
                </c:pt>
                <c:pt idx="977">
                  <c:v>613278</c:v>
                </c:pt>
                <c:pt idx="978">
                  <c:v>613358</c:v>
                </c:pt>
                <c:pt idx="979">
                  <c:v>613447</c:v>
                </c:pt>
                <c:pt idx="980">
                  <c:v>613525</c:v>
                </c:pt>
                <c:pt idx="981">
                  <c:v>613614</c:v>
                </c:pt>
                <c:pt idx="982">
                  <c:v>613694</c:v>
                </c:pt>
                <c:pt idx="983">
                  <c:v>613772</c:v>
                </c:pt>
                <c:pt idx="984">
                  <c:v>613849</c:v>
                </c:pt>
                <c:pt idx="985">
                  <c:v>613932</c:v>
                </c:pt>
                <c:pt idx="986">
                  <c:v>614017</c:v>
                </c:pt>
                <c:pt idx="987">
                  <c:v>614094</c:v>
                </c:pt>
                <c:pt idx="988">
                  <c:v>614175</c:v>
                </c:pt>
                <c:pt idx="989">
                  <c:v>614261</c:v>
                </c:pt>
                <c:pt idx="990">
                  <c:v>614341</c:v>
                </c:pt>
                <c:pt idx="991">
                  <c:v>614415</c:v>
                </c:pt>
                <c:pt idx="992">
                  <c:v>614494</c:v>
                </c:pt>
                <c:pt idx="993">
                  <c:v>614580</c:v>
                </c:pt>
                <c:pt idx="994">
                  <c:v>614657</c:v>
                </c:pt>
                <c:pt idx="995">
                  <c:v>614738</c:v>
                </c:pt>
                <c:pt idx="996">
                  <c:v>614820</c:v>
                </c:pt>
                <c:pt idx="997">
                  <c:v>614898</c:v>
                </c:pt>
                <c:pt idx="998">
                  <c:v>614978</c:v>
                </c:pt>
                <c:pt idx="999">
                  <c:v>615057</c:v>
                </c:pt>
              </c:numCache>
            </c:numRef>
          </c:val>
          <c:smooth val="0"/>
          <c:extLst>
            <c:ext xmlns:c16="http://schemas.microsoft.com/office/drawing/2014/chart" uri="{C3380CC4-5D6E-409C-BE32-E72D297353CC}">
              <c16:uniqueId val="{00000003-401A-474F-A874-11E00FC6C36F}"/>
            </c:ext>
          </c:extLst>
        </c:ser>
        <c:ser>
          <c:idx val="5"/>
          <c:order val="4"/>
          <c:tx>
            <c:strRef>
              <c:f>'50%'!$H$1</c:f>
              <c:strCache>
                <c:ptCount val="1"/>
                <c:pt idx="0">
                  <c:v>Dynamic Adherence</c:v>
                </c:pt>
              </c:strCache>
            </c:strRef>
          </c:tx>
          <c:spPr>
            <a:ln w="28575" cap="rnd">
              <a:solidFill>
                <a:schemeClr val="accent6"/>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0</c:v>
                </c:pt>
                <c:pt idx="313">
                  <c:v>423441</c:v>
                </c:pt>
                <c:pt idx="314">
                  <c:v>427515</c:v>
                </c:pt>
                <c:pt idx="315">
                  <c:v>431626</c:v>
                </c:pt>
                <c:pt idx="316">
                  <c:v>435763</c:v>
                </c:pt>
                <c:pt idx="317">
                  <c:v>439948</c:v>
                </c:pt>
                <c:pt idx="318">
                  <c:v>444104</c:v>
                </c:pt>
                <c:pt idx="319">
                  <c:v>448196</c:v>
                </c:pt>
                <c:pt idx="320">
                  <c:v>452206</c:v>
                </c:pt>
                <c:pt idx="321">
                  <c:v>456141</c:v>
                </c:pt>
                <c:pt idx="322">
                  <c:v>459932</c:v>
                </c:pt>
                <c:pt idx="323">
                  <c:v>463624</c:v>
                </c:pt>
                <c:pt idx="324">
                  <c:v>467196</c:v>
                </c:pt>
                <c:pt idx="325">
                  <c:v>470589</c:v>
                </c:pt>
                <c:pt idx="326">
                  <c:v>473793</c:v>
                </c:pt>
                <c:pt idx="327">
                  <c:v>476834</c:v>
                </c:pt>
                <c:pt idx="328">
                  <c:v>479651</c:v>
                </c:pt>
                <c:pt idx="329">
                  <c:v>482296</c:v>
                </c:pt>
                <c:pt idx="330">
                  <c:v>484738</c:v>
                </c:pt>
                <c:pt idx="331">
                  <c:v>487093</c:v>
                </c:pt>
                <c:pt idx="332">
                  <c:v>489340</c:v>
                </c:pt>
                <c:pt idx="333">
                  <c:v>491442</c:v>
                </c:pt>
                <c:pt idx="334">
                  <c:v>493442</c:v>
                </c:pt>
                <c:pt idx="335">
                  <c:v>495338</c:v>
                </c:pt>
                <c:pt idx="336">
                  <c:v>497109</c:v>
                </c:pt>
                <c:pt idx="337">
                  <c:v>498785</c:v>
                </c:pt>
                <c:pt idx="338">
                  <c:v>499964</c:v>
                </c:pt>
                <c:pt idx="339">
                  <c:v>501083</c:v>
                </c:pt>
                <c:pt idx="340">
                  <c:v>502155</c:v>
                </c:pt>
                <c:pt idx="341">
                  <c:v>503146</c:v>
                </c:pt>
                <c:pt idx="342">
                  <c:v>504065</c:v>
                </c:pt>
                <c:pt idx="343">
                  <c:v>504923</c:v>
                </c:pt>
                <c:pt idx="344">
                  <c:v>505741</c:v>
                </c:pt>
                <c:pt idx="345">
                  <c:v>506489</c:v>
                </c:pt>
                <c:pt idx="346">
                  <c:v>507212</c:v>
                </c:pt>
                <c:pt idx="347">
                  <c:v>507883</c:v>
                </c:pt>
                <c:pt idx="348">
                  <c:v>508542</c:v>
                </c:pt>
                <c:pt idx="349">
                  <c:v>509186</c:v>
                </c:pt>
                <c:pt idx="350">
                  <c:v>509857</c:v>
                </c:pt>
                <c:pt idx="351">
                  <c:v>510513</c:v>
                </c:pt>
                <c:pt idx="352">
                  <c:v>511150</c:v>
                </c:pt>
                <c:pt idx="353">
                  <c:v>511755</c:v>
                </c:pt>
                <c:pt idx="354">
                  <c:v>512341</c:v>
                </c:pt>
                <c:pt idx="355">
                  <c:v>512925</c:v>
                </c:pt>
                <c:pt idx="356">
                  <c:v>513490</c:v>
                </c:pt>
                <c:pt idx="357">
                  <c:v>514032</c:v>
                </c:pt>
                <c:pt idx="358">
                  <c:v>514562</c:v>
                </c:pt>
                <c:pt idx="359">
                  <c:v>515088</c:v>
                </c:pt>
                <c:pt idx="360">
                  <c:v>515609</c:v>
                </c:pt>
                <c:pt idx="361">
                  <c:v>516105</c:v>
                </c:pt>
                <c:pt idx="362">
                  <c:v>516609</c:v>
                </c:pt>
                <c:pt idx="363">
                  <c:v>517080</c:v>
                </c:pt>
                <c:pt idx="364">
                  <c:v>517552</c:v>
                </c:pt>
                <c:pt idx="365">
                  <c:v>518004</c:v>
                </c:pt>
                <c:pt idx="366">
                  <c:v>518451</c:v>
                </c:pt>
                <c:pt idx="367">
                  <c:v>518893</c:v>
                </c:pt>
                <c:pt idx="368">
                  <c:v>519327</c:v>
                </c:pt>
                <c:pt idx="369">
                  <c:v>519752</c:v>
                </c:pt>
                <c:pt idx="370">
                  <c:v>520156</c:v>
                </c:pt>
                <c:pt idx="371">
                  <c:v>520545</c:v>
                </c:pt>
                <c:pt idx="372">
                  <c:v>520941</c:v>
                </c:pt>
                <c:pt idx="373">
                  <c:v>521321</c:v>
                </c:pt>
                <c:pt idx="374">
                  <c:v>521707</c:v>
                </c:pt>
                <c:pt idx="375">
                  <c:v>522084</c:v>
                </c:pt>
                <c:pt idx="376">
                  <c:v>522430</c:v>
                </c:pt>
                <c:pt idx="377">
                  <c:v>522776</c:v>
                </c:pt>
                <c:pt idx="378">
                  <c:v>523122</c:v>
                </c:pt>
                <c:pt idx="379">
                  <c:v>523462</c:v>
                </c:pt>
                <c:pt idx="380">
                  <c:v>523794</c:v>
                </c:pt>
                <c:pt idx="381">
                  <c:v>524124</c:v>
                </c:pt>
                <c:pt idx="382">
                  <c:v>524432</c:v>
                </c:pt>
                <c:pt idx="383">
                  <c:v>524750</c:v>
                </c:pt>
                <c:pt idx="384">
                  <c:v>525057</c:v>
                </c:pt>
                <c:pt idx="385">
                  <c:v>525360</c:v>
                </c:pt>
                <c:pt idx="386">
                  <c:v>525648</c:v>
                </c:pt>
                <c:pt idx="387">
                  <c:v>525929</c:v>
                </c:pt>
                <c:pt idx="388">
                  <c:v>526218</c:v>
                </c:pt>
                <c:pt idx="389">
                  <c:v>526503</c:v>
                </c:pt>
                <c:pt idx="390">
                  <c:v>526768</c:v>
                </c:pt>
                <c:pt idx="391">
                  <c:v>527036</c:v>
                </c:pt>
                <c:pt idx="392">
                  <c:v>527289</c:v>
                </c:pt>
                <c:pt idx="393">
                  <c:v>527556</c:v>
                </c:pt>
                <c:pt idx="394">
                  <c:v>527809</c:v>
                </c:pt>
                <c:pt idx="395">
                  <c:v>528055</c:v>
                </c:pt>
                <c:pt idx="396">
                  <c:v>528297</c:v>
                </c:pt>
                <c:pt idx="397">
                  <c:v>528536</c:v>
                </c:pt>
                <c:pt idx="398">
                  <c:v>528770</c:v>
                </c:pt>
                <c:pt idx="399">
                  <c:v>529005</c:v>
                </c:pt>
                <c:pt idx="400">
                  <c:v>529237</c:v>
                </c:pt>
                <c:pt idx="401">
                  <c:v>529453</c:v>
                </c:pt>
                <c:pt idx="402">
                  <c:v>529667</c:v>
                </c:pt>
                <c:pt idx="403">
                  <c:v>529886</c:v>
                </c:pt>
                <c:pt idx="404">
                  <c:v>530098</c:v>
                </c:pt>
                <c:pt idx="405">
                  <c:v>530298</c:v>
                </c:pt>
                <c:pt idx="406">
                  <c:v>530499</c:v>
                </c:pt>
                <c:pt idx="407">
                  <c:v>530696</c:v>
                </c:pt>
                <c:pt idx="408">
                  <c:v>530879</c:v>
                </c:pt>
                <c:pt idx="409">
                  <c:v>531080</c:v>
                </c:pt>
                <c:pt idx="410">
                  <c:v>531268</c:v>
                </c:pt>
                <c:pt idx="411">
                  <c:v>531456</c:v>
                </c:pt>
                <c:pt idx="412">
                  <c:v>531645</c:v>
                </c:pt>
                <c:pt idx="413">
                  <c:v>531831</c:v>
                </c:pt>
                <c:pt idx="414">
                  <c:v>532001</c:v>
                </c:pt>
                <c:pt idx="415">
                  <c:v>532182</c:v>
                </c:pt>
                <c:pt idx="416">
                  <c:v>532359</c:v>
                </c:pt>
                <c:pt idx="417">
                  <c:v>532536</c:v>
                </c:pt>
                <c:pt idx="418">
                  <c:v>532700</c:v>
                </c:pt>
                <c:pt idx="419">
                  <c:v>532870</c:v>
                </c:pt>
                <c:pt idx="420">
                  <c:v>533037</c:v>
                </c:pt>
                <c:pt idx="421">
                  <c:v>533201</c:v>
                </c:pt>
                <c:pt idx="422">
                  <c:v>533365</c:v>
                </c:pt>
                <c:pt idx="423">
                  <c:v>533523</c:v>
                </c:pt>
                <c:pt idx="424">
                  <c:v>533679</c:v>
                </c:pt>
                <c:pt idx="425">
                  <c:v>533839</c:v>
                </c:pt>
                <c:pt idx="426">
                  <c:v>533995</c:v>
                </c:pt>
                <c:pt idx="427">
                  <c:v>534140</c:v>
                </c:pt>
                <c:pt idx="428">
                  <c:v>534288</c:v>
                </c:pt>
                <c:pt idx="429">
                  <c:v>534432</c:v>
                </c:pt>
                <c:pt idx="430">
                  <c:v>534580</c:v>
                </c:pt>
                <c:pt idx="431">
                  <c:v>534715</c:v>
                </c:pt>
                <c:pt idx="432">
                  <c:v>534865</c:v>
                </c:pt>
                <c:pt idx="433">
                  <c:v>535007</c:v>
                </c:pt>
                <c:pt idx="434">
                  <c:v>535147</c:v>
                </c:pt>
                <c:pt idx="435">
                  <c:v>535285</c:v>
                </c:pt>
                <c:pt idx="436">
                  <c:v>535421</c:v>
                </c:pt>
                <c:pt idx="437">
                  <c:v>535555</c:v>
                </c:pt>
                <c:pt idx="438">
                  <c:v>535697</c:v>
                </c:pt>
                <c:pt idx="439">
                  <c:v>535828</c:v>
                </c:pt>
                <c:pt idx="440">
                  <c:v>535963</c:v>
                </c:pt>
                <c:pt idx="441">
                  <c:v>536088</c:v>
                </c:pt>
                <c:pt idx="442">
                  <c:v>536211</c:v>
                </c:pt>
                <c:pt idx="443">
                  <c:v>536352</c:v>
                </c:pt>
                <c:pt idx="444">
                  <c:v>536476</c:v>
                </c:pt>
                <c:pt idx="445">
                  <c:v>536599</c:v>
                </c:pt>
                <c:pt idx="446">
                  <c:v>536725</c:v>
                </c:pt>
                <c:pt idx="447">
                  <c:v>536846</c:v>
                </c:pt>
                <c:pt idx="448">
                  <c:v>536983</c:v>
                </c:pt>
                <c:pt idx="449">
                  <c:v>537110</c:v>
                </c:pt>
                <c:pt idx="450">
                  <c:v>537233</c:v>
                </c:pt>
                <c:pt idx="451">
                  <c:v>537362</c:v>
                </c:pt>
                <c:pt idx="452">
                  <c:v>537477</c:v>
                </c:pt>
                <c:pt idx="453">
                  <c:v>537598</c:v>
                </c:pt>
                <c:pt idx="454">
                  <c:v>537720</c:v>
                </c:pt>
                <c:pt idx="455">
                  <c:v>537847</c:v>
                </c:pt>
                <c:pt idx="456">
                  <c:v>537965</c:v>
                </c:pt>
                <c:pt idx="457">
                  <c:v>538083</c:v>
                </c:pt>
                <c:pt idx="458">
                  <c:v>538204</c:v>
                </c:pt>
                <c:pt idx="459">
                  <c:v>538316</c:v>
                </c:pt>
                <c:pt idx="460">
                  <c:v>538434</c:v>
                </c:pt>
                <c:pt idx="461">
                  <c:v>538545</c:v>
                </c:pt>
                <c:pt idx="462">
                  <c:v>538659</c:v>
                </c:pt>
                <c:pt idx="463">
                  <c:v>538777</c:v>
                </c:pt>
                <c:pt idx="464">
                  <c:v>538890</c:v>
                </c:pt>
                <c:pt idx="465">
                  <c:v>539004</c:v>
                </c:pt>
                <c:pt idx="466">
                  <c:v>539117</c:v>
                </c:pt>
                <c:pt idx="467">
                  <c:v>539223</c:v>
                </c:pt>
                <c:pt idx="468">
                  <c:v>539339</c:v>
                </c:pt>
                <c:pt idx="469">
                  <c:v>539441</c:v>
                </c:pt>
                <c:pt idx="470">
                  <c:v>539544</c:v>
                </c:pt>
                <c:pt idx="471">
                  <c:v>539652</c:v>
                </c:pt>
                <c:pt idx="472">
                  <c:v>539765</c:v>
                </c:pt>
                <c:pt idx="473">
                  <c:v>539865</c:v>
                </c:pt>
                <c:pt idx="474">
                  <c:v>539968</c:v>
                </c:pt>
                <c:pt idx="475">
                  <c:v>540071</c:v>
                </c:pt>
                <c:pt idx="476">
                  <c:v>540182</c:v>
                </c:pt>
                <c:pt idx="477">
                  <c:v>540282</c:v>
                </c:pt>
                <c:pt idx="478">
                  <c:v>540383</c:v>
                </c:pt>
                <c:pt idx="479">
                  <c:v>540494</c:v>
                </c:pt>
                <c:pt idx="480">
                  <c:v>540600</c:v>
                </c:pt>
                <c:pt idx="481">
                  <c:v>540700</c:v>
                </c:pt>
                <c:pt idx="482">
                  <c:v>540801</c:v>
                </c:pt>
                <c:pt idx="483">
                  <c:v>540904</c:v>
                </c:pt>
                <c:pt idx="484">
                  <c:v>541001</c:v>
                </c:pt>
                <c:pt idx="485">
                  <c:v>541111</c:v>
                </c:pt>
                <c:pt idx="486">
                  <c:v>541203</c:v>
                </c:pt>
                <c:pt idx="487">
                  <c:v>541303</c:v>
                </c:pt>
                <c:pt idx="488">
                  <c:v>541406</c:v>
                </c:pt>
                <c:pt idx="489">
                  <c:v>541508</c:v>
                </c:pt>
                <c:pt idx="490">
                  <c:v>541606</c:v>
                </c:pt>
                <c:pt idx="491">
                  <c:v>541701</c:v>
                </c:pt>
                <c:pt idx="492">
                  <c:v>541800</c:v>
                </c:pt>
                <c:pt idx="493">
                  <c:v>541896</c:v>
                </c:pt>
                <c:pt idx="494">
                  <c:v>541995</c:v>
                </c:pt>
                <c:pt idx="495">
                  <c:v>542090</c:v>
                </c:pt>
                <c:pt idx="496">
                  <c:v>542178</c:v>
                </c:pt>
                <c:pt idx="497">
                  <c:v>542281</c:v>
                </c:pt>
                <c:pt idx="498">
                  <c:v>542379</c:v>
                </c:pt>
                <c:pt idx="499">
                  <c:v>542480</c:v>
                </c:pt>
                <c:pt idx="500">
                  <c:v>542576</c:v>
                </c:pt>
                <c:pt idx="501">
                  <c:v>542673</c:v>
                </c:pt>
                <c:pt idx="502">
                  <c:v>542765</c:v>
                </c:pt>
                <c:pt idx="503">
                  <c:v>542856</c:v>
                </c:pt>
                <c:pt idx="504">
                  <c:v>542952</c:v>
                </c:pt>
                <c:pt idx="505">
                  <c:v>543051</c:v>
                </c:pt>
                <c:pt idx="506">
                  <c:v>543143</c:v>
                </c:pt>
                <c:pt idx="507">
                  <c:v>543235</c:v>
                </c:pt>
                <c:pt idx="508">
                  <c:v>543328</c:v>
                </c:pt>
                <c:pt idx="509">
                  <c:v>543423</c:v>
                </c:pt>
                <c:pt idx="510">
                  <c:v>543516</c:v>
                </c:pt>
                <c:pt idx="511">
                  <c:v>543606</c:v>
                </c:pt>
                <c:pt idx="512">
                  <c:v>543694</c:v>
                </c:pt>
                <c:pt idx="513">
                  <c:v>543795</c:v>
                </c:pt>
                <c:pt idx="514">
                  <c:v>543896</c:v>
                </c:pt>
                <c:pt idx="515">
                  <c:v>543987</c:v>
                </c:pt>
                <c:pt idx="516">
                  <c:v>544085</c:v>
                </c:pt>
                <c:pt idx="517">
                  <c:v>544178</c:v>
                </c:pt>
                <c:pt idx="518">
                  <c:v>544271</c:v>
                </c:pt>
                <c:pt idx="519">
                  <c:v>544363</c:v>
                </c:pt>
                <c:pt idx="520">
                  <c:v>544455</c:v>
                </c:pt>
                <c:pt idx="521">
                  <c:v>544553</c:v>
                </c:pt>
                <c:pt idx="522">
                  <c:v>544644</c:v>
                </c:pt>
                <c:pt idx="523">
                  <c:v>544743</c:v>
                </c:pt>
                <c:pt idx="524">
                  <c:v>544839</c:v>
                </c:pt>
                <c:pt idx="525">
                  <c:v>544933</c:v>
                </c:pt>
                <c:pt idx="526">
                  <c:v>545026</c:v>
                </c:pt>
                <c:pt idx="527">
                  <c:v>545125</c:v>
                </c:pt>
                <c:pt idx="528">
                  <c:v>545223</c:v>
                </c:pt>
                <c:pt idx="529">
                  <c:v>545317</c:v>
                </c:pt>
                <c:pt idx="530">
                  <c:v>545416</c:v>
                </c:pt>
                <c:pt idx="531">
                  <c:v>545507</c:v>
                </c:pt>
                <c:pt idx="532">
                  <c:v>545607</c:v>
                </c:pt>
                <c:pt idx="533">
                  <c:v>545702</c:v>
                </c:pt>
                <c:pt idx="534">
                  <c:v>545798</c:v>
                </c:pt>
                <c:pt idx="535">
                  <c:v>545893</c:v>
                </c:pt>
                <c:pt idx="536">
                  <c:v>545978</c:v>
                </c:pt>
                <c:pt idx="537">
                  <c:v>546072</c:v>
                </c:pt>
                <c:pt idx="538">
                  <c:v>546164</c:v>
                </c:pt>
                <c:pt idx="539">
                  <c:v>546256</c:v>
                </c:pt>
                <c:pt idx="540">
                  <c:v>546349</c:v>
                </c:pt>
                <c:pt idx="541">
                  <c:v>546444</c:v>
                </c:pt>
                <c:pt idx="542">
                  <c:v>546541</c:v>
                </c:pt>
                <c:pt idx="543">
                  <c:v>546631</c:v>
                </c:pt>
                <c:pt idx="544">
                  <c:v>546723</c:v>
                </c:pt>
                <c:pt idx="545">
                  <c:v>546815</c:v>
                </c:pt>
                <c:pt idx="546">
                  <c:v>546904</c:v>
                </c:pt>
                <c:pt idx="547">
                  <c:v>546995</c:v>
                </c:pt>
                <c:pt idx="548">
                  <c:v>547088</c:v>
                </c:pt>
                <c:pt idx="549">
                  <c:v>547179</c:v>
                </c:pt>
                <c:pt idx="550">
                  <c:v>547272</c:v>
                </c:pt>
                <c:pt idx="551">
                  <c:v>547360</c:v>
                </c:pt>
                <c:pt idx="552">
                  <c:v>547449</c:v>
                </c:pt>
                <c:pt idx="553">
                  <c:v>547545</c:v>
                </c:pt>
                <c:pt idx="554">
                  <c:v>547632</c:v>
                </c:pt>
                <c:pt idx="555">
                  <c:v>547725</c:v>
                </c:pt>
                <c:pt idx="556">
                  <c:v>547808</c:v>
                </c:pt>
                <c:pt idx="557">
                  <c:v>547895</c:v>
                </c:pt>
                <c:pt idx="558">
                  <c:v>547995</c:v>
                </c:pt>
                <c:pt idx="559">
                  <c:v>548091</c:v>
                </c:pt>
                <c:pt idx="560">
                  <c:v>548183</c:v>
                </c:pt>
                <c:pt idx="561">
                  <c:v>548269</c:v>
                </c:pt>
                <c:pt idx="562">
                  <c:v>548363</c:v>
                </c:pt>
                <c:pt idx="563">
                  <c:v>548457</c:v>
                </c:pt>
                <c:pt idx="564">
                  <c:v>548541</c:v>
                </c:pt>
                <c:pt idx="565">
                  <c:v>548637</c:v>
                </c:pt>
                <c:pt idx="566">
                  <c:v>548724</c:v>
                </c:pt>
                <c:pt idx="567">
                  <c:v>548815</c:v>
                </c:pt>
                <c:pt idx="568">
                  <c:v>548907</c:v>
                </c:pt>
                <c:pt idx="569">
                  <c:v>548996</c:v>
                </c:pt>
                <c:pt idx="570">
                  <c:v>549079</c:v>
                </c:pt>
                <c:pt idx="571">
                  <c:v>549173</c:v>
                </c:pt>
                <c:pt idx="572">
                  <c:v>549265</c:v>
                </c:pt>
                <c:pt idx="573">
                  <c:v>549352</c:v>
                </c:pt>
                <c:pt idx="574">
                  <c:v>549435</c:v>
                </c:pt>
                <c:pt idx="575">
                  <c:v>549522</c:v>
                </c:pt>
                <c:pt idx="576">
                  <c:v>549607</c:v>
                </c:pt>
                <c:pt idx="577">
                  <c:v>549697</c:v>
                </c:pt>
                <c:pt idx="578">
                  <c:v>549785</c:v>
                </c:pt>
                <c:pt idx="579">
                  <c:v>549868</c:v>
                </c:pt>
                <c:pt idx="580">
                  <c:v>549959</c:v>
                </c:pt>
                <c:pt idx="581">
                  <c:v>550048</c:v>
                </c:pt>
                <c:pt idx="582">
                  <c:v>550131</c:v>
                </c:pt>
                <c:pt idx="583">
                  <c:v>550210</c:v>
                </c:pt>
                <c:pt idx="584">
                  <c:v>550293</c:v>
                </c:pt>
                <c:pt idx="585">
                  <c:v>550376</c:v>
                </c:pt>
                <c:pt idx="586">
                  <c:v>550455</c:v>
                </c:pt>
                <c:pt idx="587">
                  <c:v>550536</c:v>
                </c:pt>
                <c:pt idx="588">
                  <c:v>550618</c:v>
                </c:pt>
                <c:pt idx="589">
                  <c:v>550702</c:v>
                </c:pt>
                <c:pt idx="590">
                  <c:v>550784</c:v>
                </c:pt>
                <c:pt idx="591">
                  <c:v>550872</c:v>
                </c:pt>
                <c:pt idx="592">
                  <c:v>550956</c:v>
                </c:pt>
                <c:pt idx="593">
                  <c:v>551049</c:v>
                </c:pt>
                <c:pt idx="594">
                  <c:v>551132</c:v>
                </c:pt>
                <c:pt idx="595">
                  <c:v>551217</c:v>
                </c:pt>
                <c:pt idx="596">
                  <c:v>551301</c:v>
                </c:pt>
                <c:pt idx="597">
                  <c:v>551380</c:v>
                </c:pt>
                <c:pt idx="598">
                  <c:v>551459</c:v>
                </c:pt>
                <c:pt idx="599">
                  <c:v>551538</c:v>
                </c:pt>
                <c:pt idx="600">
                  <c:v>551616</c:v>
                </c:pt>
                <c:pt idx="601">
                  <c:v>551693</c:v>
                </c:pt>
                <c:pt idx="602">
                  <c:v>551781</c:v>
                </c:pt>
                <c:pt idx="603">
                  <c:v>551864</c:v>
                </c:pt>
                <c:pt idx="604">
                  <c:v>551943</c:v>
                </c:pt>
                <c:pt idx="605">
                  <c:v>552019</c:v>
                </c:pt>
                <c:pt idx="606">
                  <c:v>552100</c:v>
                </c:pt>
                <c:pt idx="607">
                  <c:v>552184</c:v>
                </c:pt>
                <c:pt idx="608">
                  <c:v>552265</c:v>
                </c:pt>
                <c:pt idx="609">
                  <c:v>552345</c:v>
                </c:pt>
                <c:pt idx="610">
                  <c:v>552439</c:v>
                </c:pt>
                <c:pt idx="611">
                  <c:v>552523</c:v>
                </c:pt>
                <c:pt idx="612">
                  <c:v>552604</c:v>
                </c:pt>
                <c:pt idx="613">
                  <c:v>552690</c:v>
                </c:pt>
                <c:pt idx="614">
                  <c:v>552773</c:v>
                </c:pt>
                <c:pt idx="615">
                  <c:v>552856</c:v>
                </c:pt>
                <c:pt idx="616">
                  <c:v>552943</c:v>
                </c:pt>
                <c:pt idx="617">
                  <c:v>553027</c:v>
                </c:pt>
                <c:pt idx="618">
                  <c:v>553112</c:v>
                </c:pt>
                <c:pt idx="619">
                  <c:v>553200</c:v>
                </c:pt>
                <c:pt idx="620">
                  <c:v>553291</c:v>
                </c:pt>
                <c:pt idx="621">
                  <c:v>553379</c:v>
                </c:pt>
                <c:pt idx="622">
                  <c:v>553468</c:v>
                </c:pt>
                <c:pt idx="623">
                  <c:v>553549</c:v>
                </c:pt>
                <c:pt idx="624">
                  <c:v>553631</c:v>
                </c:pt>
                <c:pt idx="625">
                  <c:v>553714</c:v>
                </c:pt>
                <c:pt idx="626">
                  <c:v>553801</c:v>
                </c:pt>
                <c:pt idx="627">
                  <c:v>553888</c:v>
                </c:pt>
                <c:pt idx="628">
                  <c:v>553969</c:v>
                </c:pt>
                <c:pt idx="629">
                  <c:v>554054</c:v>
                </c:pt>
                <c:pt idx="630">
                  <c:v>554144</c:v>
                </c:pt>
                <c:pt idx="631">
                  <c:v>554224</c:v>
                </c:pt>
                <c:pt idx="632">
                  <c:v>554305</c:v>
                </c:pt>
                <c:pt idx="633">
                  <c:v>554390</c:v>
                </c:pt>
                <c:pt idx="634">
                  <c:v>554479</c:v>
                </c:pt>
                <c:pt idx="635">
                  <c:v>554571</c:v>
                </c:pt>
                <c:pt idx="636">
                  <c:v>554652</c:v>
                </c:pt>
                <c:pt idx="637">
                  <c:v>554740</c:v>
                </c:pt>
                <c:pt idx="638">
                  <c:v>554828</c:v>
                </c:pt>
                <c:pt idx="639">
                  <c:v>554914</c:v>
                </c:pt>
                <c:pt idx="640">
                  <c:v>554995</c:v>
                </c:pt>
                <c:pt idx="641">
                  <c:v>555080</c:v>
                </c:pt>
                <c:pt idx="642">
                  <c:v>555170</c:v>
                </c:pt>
                <c:pt idx="643">
                  <c:v>555256</c:v>
                </c:pt>
                <c:pt idx="644">
                  <c:v>555349</c:v>
                </c:pt>
                <c:pt idx="645">
                  <c:v>555430</c:v>
                </c:pt>
                <c:pt idx="646">
                  <c:v>555528</c:v>
                </c:pt>
                <c:pt idx="647">
                  <c:v>555615</c:v>
                </c:pt>
                <c:pt idx="648">
                  <c:v>555710</c:v>
                </c:pt>
                <c:pt idx="649">
                  <c:v>555803</c:v>
                </c:pt>
                <c:pt idx="650">
                  <c:v>555891</c:v>
                </c:pt>
                <c:pt idx="651">
                  <c:v>555982</c:v>
                </c:pt>
                <c:pt idx="652">
                  <c:v>556071</c:v>
                </c:pt>
                <c:pt idx="653">
                  <c:v>556159</c:v>
                </c:pt>
                <c:pt idx="654">
                  <c:v>556251</c:v>
                </c:pt>
                <c:pt idx="655">
                  <c:v>556338</c:v>
                </c:pt>
                <c:pt idx="656">
                  <c:v>556429</c:v>
                </c:pt>
                <c:pt idx="657">
                  <c:v>556519</c:v>
                </c:pt>
                <c:pt idx="658">
                  <c:v>556603</c:v>
                </c:pt>
                <c:pt idx="659">
                  <c:v>556687</c:v>
                </c:pt>
                <c:pt idx="660">
                  <c:v>556782</c:v>
                </c:pt>
                <c:pt idx="661">
                  <c:v>556870</c:v>
                </c:pt>
                <c:pt idx="662">
                  <c:v>556960</c:v>
                </c:pt>
                <c:pt idx="663">
                  <c:v>557050</c:v>
                </c:pt>
                <c:pt idx="664">
                  <c:v>557142</c:v>
                </c:pt>
                <c:pt idx="665">
                  <c:v>557233</c:v>
                </c:pt>
                <c:pt idx="666">
                  <c:v>557324</c:v>
                </c:pt>
                <c:pt idx="667">
                  <c:v>557409</c:v>
                </c:pt>
                <c:pt idx="668">
                  <c:v>557496</c:v>
                </c:pt>
                <c:pt idx="669">
                  <c:v>557584</c:v>
                </c:pt>
                <c:pt idx="670">
                  <c:v>557672</c:v>
                </c:pt>
                <c:pt idx="671">
                  <c:v>557760</c:v>
                </c:pt>
                <c:pt idx="672">
                  <c:v>557848</c:v>
                </c:pt>
                <c:pt idx="673">
                  <c:v>557940</c:v>
                </c:pt>
                <c:pt idx="674">
                  <c:v>558028</c:v>
                </c:pt>
                <c:pt idx="675">
                  <c:v>558120</c:v>
                </c:pt>
                <c:pt idx="676">
                  <c:v>558208</c:v>
                </c:pt>
                <c:pt idx="677">
                  <c:v>558300</c:v>
                </c:pt>
                <c:pt idx="678">
                  <c:v>558390</c:v>
                </c:pt>
                <c:pt idx="679">
                  <c:v>558479</c:v>
                </c:pt>
                <c:pt idx="680">
                  <c:v>558567</c:v>
                </c:pt>
                <c:pt idx="681">
                  <c:v>558653</c:v>
                </c:pt>
                <c:pt idx="682">
                  <c:v>558739</c:v>
                </c:pt>
                <c:pt idx="683">
                  <c:v>558821</c:v>
                </c:pt>
                <c:pt idx="684">
                  <c:v>558915</c:v>
                </c:pt>
                <c:pt idx="685">
                  <c:v>558998</c:v>
                </c:pt>
                <c:pt idx="686">
                  <c:v>559083</c:v>
                </c:pt>
                <c:pt idx="687">
                  <c:v>559166</c:v>
                </c:pt>
                <c:pt idx="688">
                  <c:v>559249</c:v>
                </c:pt>
                <c:pt idx="689">
                  <c:v>559333</c:v>
                </c:pt>
                <c:pt idx="690">
                  <c:v>559421</c:v>
                </c:pt>
                <c:pt idx="691">
                  <c:v>559508</c:v>
                </c:pt>
                <c:pt idx="692">
                  <c:v>559591</c:v>
                </c:pt>
                <c:pt idx="693">
                  <c:v>559681</c:v>
                </c:pt>
                <c:pt idx="694">
                  <c:v>559767</c:v>
                </c:pt>
                <c:pt idx="695">
                  <c:v>559853</c:v>
                </c:pt>
                <c:pt idx="696">
                  <c:v>559939</c:v>
                </c:pt>
                <c:pt idx="697">
                  <c:v>560023</c:v>
                </c:pt>
                <c:pt idx="698">
                  <c:v>560108</c:v>
                </c:pt>
                <c:pt idx="699">
                  <c:v>560195</c:v>
                </c:pt>
                <c:pt idx="700">
                  <c:v>560280</c:v>
                </c:pt>
                <c:pt idx="701">
                  <c:v>560369</c:v>
                </c:pt>
                <c:pt idx="702">
                  <c:v>560451</c:v>
                </c:pt>
                <c:pt idx="703">
                  <c:v>560534</c:v>
                </c:pt>
                <c:pt idx="704">
                  <c:v>560618</c:v>
                </c:pt>
                <c:pt idx="705">
                  <c:v>560702</c:v>
                </c:pt>
                <c:pt idx="706">
                  <c:v>560793</c:v>
                </c:pt>
                <c:pt idx="707">
                  <c:v>560881</c:v>
                </c:pt>
                <c:pt idx="708">
                  <c:v>560968</c:v>
                </c:pt>
                <c:pt idx="709">
                  <c:v>561050</c:v>
                </c:pt>
                <c:pt idx="710">
                  <c:v>561139</c:v>
                </c:pt>
                <c:pt idx="711">
                  <c:v>561219</c:v>
                </c:pt>
                <c:pt idx="712">
                  <c:v>561302</c:v>
                </c:pt>
                <c:pt idx="713">
                  <c:v>561389</c:v>
                </c:pt>
                <c:pt idx="714">
                  <c:v>561472</c:v>
                </c:pt>
                <c:pt idx="715">
                  <c:v>561560</c:v>
                </c:pt>
                <c:pt idx="716">
                  <c:v>561649</c:v>
                </c:pt>
                <c:pt idx="717">
                  <c:v>561733</c:v>
                </c:pt>
                <c:pt idx="718">
                  <c:v>561817</c:v>
                </c:pt>
                <c:pt idx="719">
                  <c:v>561900</c:v>
                </c:pt>
                <c:pt idx="720">
                  <c:v>561992</c:v>
                </c:pt>
                <c:pt idx="721">
                  <c:v>562080</c:v>
                </c:pt>
                <c:pt idx="722">
                  <c:v>562170</c:v>
                </c:pt>
                <c:pt idx="723">
                  <c:v>562254</c:v>
                </c:pt>
                <c:pt idx="724">
                  <c:v>562344</c:v>
                </c:pt>
                <c:pt idx="725">
                  <c:v>562437</c:v>
                </c:pt>
                <c:pt idx="726">
                  <c:v>562524</c:v>
                </c:pt>
                <c:pt idx="727">
                  <c:v>562608</c:v>
                </c:pt>
                <c:pt idx="728">
                  <c:v>562697</c:v>
                </c:pt>
                <c:pt idx="729">
                  <c:v>562783</c:v>
                </c:pt>
                <c:pt idx="730">
                  <c:v>562873</c:v>
                </c:pt>
                <c:pt idx="731">
                  <c:v>562960</c:v>
                </c:pt>
                <c:pt idx="732">
                  <c:v>563043</c:v>
                </c:pt>
                <c:pt idx="733">
                  <c:v>563128</c:v>
                </c:pt>
                <c:pt idx="734">
                  <c:v>563220</c:v>
                </c:pt>
                <c:pt idx="735">
                  <c:v>563312</c:v>
                </c:pt>
                <c:pt idx="736">
                  <c:v>563400</c:v>
                </c:pt>
                <c:pt idx="737">
                  <c:v>563485</c:v>
                </c:pt>
                <c:pt idx="738">
                  <c:v>563567</c:v>
                </c:pt>
                <c:pt idx="739">
                  <c:v>563651</c:v>
                </c:pt>
                <c:pt idx="740">
                  <c:v>563745</c:v>
                </c:pt>
                <c:pt idx="741">
                  <c:v>563832</c:v>
                </c:pt>
                <c:pt idx="742">
                  <c:v>563924</c:v>
                </c:pt>
                <c:pt idx="743">
                  <c:v>564010</c:v>
                </c:pt>
                <c:pt idx="744">
                  <c:v>564106</c:v>
                </c:pt>
                <c:pt idx="745">
                  <c:v>564194</c:v>
                </c:pt>
                <c:pt idx="746">
                  <c:v>564284</c:v>
                </c:pt>
                <c:pt idx="747">
                  <c:v>564372</c:v>
                </c:pt>
                <c:pt idx="748">
                  <c:v>564460</c:v>
                </c:pt>
                <c:pt idx="749">
                  <c:v>564548</c:v>
                </c:pt>
                <c:pt idx="750">
                  <c:v>564634</c:v>
                </c:pt>
                <c:pt idx="751">
                  <c:v>564725</c:v>
                </c:pt>
                <c:pt idx="752">
                  <c:v>564817</c:v>
                </c:pt>
                <c:pt idx="753">
                  <c:v>564907</c:v>
                </c:pt>
                <c:pt idx="754">
                  <c:v>564995</c:v>
                </c:pt>
                <c:pt idx="755">
                  <c:v>565082</c:v>
                </c:pt>
                <c:pt idx="756">
                  <c:v>565169</c:v>
                </c:pt>
                <c:pt idx="757">
                  <c:v>565256</c:v>
                </c:pt>
                <c:pt idx="758">
                  <c:v>565343</c:v>
                </c:pt>
                <c:pt idx="759">
                  <c:v>565430</c:v>
                </c:pt>
                <c:pt idx="760">
                  <c:v>565522</c:v>
                </c:pt>
                <c:pt idx="761">
                  <c:v>565611</c:v>
                </c:pt>
                <c:pt idx="762">
                  <c:v>565703</c:v>
                </c:pt>
                <c:pt idx="763">
                  <c:v>565788</c:v>
                </c:pt>
                <c:pt idx="764">
                  <c:v>565879</c:v>
                </c:pt>
                <c:pt idx="765">
                  <c:v>565965</c:v>
                </c:pt>
                <c:pt idx="766">
                  <c:v>566050</c:v>
                </c:pt>
                <c:pt idx="767">
                  <c:v>566141</c:v>
                </c:pt>
                <c:pt idx="768">
                  <c:v>566231</c:v>
                </c:pt>
                <c:pt idx="769">
                  <c:v>566315</c:v>
                </c:pt>
                <c:pt idx="770">
                  <c:v>566405</c:v>
                </c:pt>
                <c:pt idx="771">
                  <c:v>566495</c:v>
                </c:pt>
                <c:pt idx="772">
                  <c:v>566578</c:v>
                </c:pt>
                <c:pt idx="773">
                  <c:v>566668</c:v>
                </c:pt>
                <c:pt idx="774">
                  <c:v>566750</c:v>
                </c:pt>
                <c:pt idx="775">
                  <c:v>566835</c:v>
                </c:pt>
                <c:pt idx="776">
                  <c:v>566920</c:v>
                </c:pt>
                <c:pt idx="777">
                  <c:v>567006</c:v>
                </c:pt>
                <c:pt idx="778">
                  <c:v>567095</c:v>
                </c:pt>
                <c:pt idx="779">
                  <c:v>567180</c:v>
                </c:pt>
                <c:pt idx="780">
                  <c:v>567270</c:v>
                </c:pt>
                <c:pt idx="781">
                  <c:v>567358</c:v>
                </c:pt>
                <c:pt idx="782">
                  <c:v>567445</c:v>
                </c:pt>
                <c:pt idx="783">
                  <c:v>567535</c:v>
                </c:pt>
                <c:pt idx="784">
                  <c:v>567616</c:v>
                </c:pt>
                <c:pt idx="785">
                  <c:v>567699</c:v>
                </c:pt>
                <c:pt idx="786">
                  <c:v>567787</c:v>
                </c:pt>
                <c:pt idx="787">
                  <c:v>567869</c:v>
                </c:pt>
                <c:pt idx="788">
                  <c:v>567950</c:v>
                </c:pt>
                <c:pt idx="789">
                  <c:v>568037</c:v>
                </c:pt>
                <c:pt idx="790">
                  <c:v>568118</c:v>
                </c:pt>
                <c:pt idx="791">
                  <c:v>568199</c:v>
                </c:pt>
                <c:pt idx="792">
                  <c:v>568283</c:v>
                </c:pt>
                <c:pt idx="793">
                  <c:v>568364</c:v>
                </c:pt>
                <c:pt idx="794">
                  <c:v>568445</c:v>
                </c:pt>
                <c:pt idx="795">
                  <c:v>568530</c:v>
                </c:pt>
                <c:pt idx="796">
                  <c:v>568612</c:v>
                </c:pt>
                <c:pt idx="797">
                  <c:v>568693</c:v>
                </c:pt>
                <c:pt idx="798">
                  <c:v>568784</c:v>
                </c:pt>
                <c:pt idx="799">
                  <c:v>568865</c:v>
                </c:pt>
                <c:pt idx="800">
                  <c:v>568946</c:v>
                </c:pt>
                <c:pt idx="801">
                  <c:v>569026</c:v>
                </c:pt>
                <c:pt idx="802">
                  <c:v>569110</c:v>
                </c:pt>
                <c:pt idx="803">
                  <c:v>569196</c:v>
                </c:pt>
                <c:pt idx="804">
                  <c:v>569277</c:v>
                </c:pt>
                <c:pt idx="805">
                  <c:v>569356</c:v>
                </c:pt>
                <c:pt idx="806">
                  <c:v>569443</c:v>
                </c:pt>
                <c:pt idx="807">
                  <c:v>569526</c:v>
                </c:pt>
                <c:pt idx="808">
                  <c:v>569609</c:v>
                </c:pt>
                <c:pt idx="809">
                  <c:v>569692</c:v>
                </c:pt>
                <c:pt idx="810">
                  <c:v>569778</c:v>
                </c:pt>
                <c:pt idx="811">
                  <c:v>569856</c:v>
                </c:pt>
                <c:pt idx="812">
                  <c:v>569944</c:v>
                </c:pt>
                <c:pt idx="813">
                  <c:v>570023</c:v>
                </c:pt>
                <c:pt idx="814">
                  <c:v>570106</c:v>
                </c:pt>
                <c:pt idx="815">
                  <c:v>570185</c:v>
                </c:pt>
                <c:pt idx="816">
                  <c:v>570272</c:v>
                </c:pt>
                <c:pt idx="817">
                  <c:v>570354</c:v>
                </c:pt>
                <c:pt idx="818">
                  <c:v>570438</c:v>
                </c:pt>
                <c:pt idx="819">
                  <c:v>570517</c:v>
                </c:pt>
                <c:pt idx="820">
                  <c:v>570593</c:v>
                </c:pt>
                <c:pt idx="821">
                  <c:v>570673</c:v>
                </c:pt>
                <c:pt idx="822">
                  <c:v>570762</c:v>
                </c:pt>
                <c:pt idx="823">
                  <c:v>570849</c:v>
                </c:pt>
                <c:pt idx="824">
                  <c:v>570929</c:v>
                </c:pt>
                <c:pt idx="825">
                  <c:v>571012</c:v>
                </c:pt>
                <c:pt idx="826">
                  <c:v>571098</c:v>
                </c:pt>
                <c:pt idx="827">
                  <c:v>571178</c:v>
                </c:pt>
                <c:pt idx="828">
                  <c:v>571261</c:v>
                </c:pt>
                <c:pt idx="829">
                  <c:v>571339</c:v>
                </c:pt>
                <c:pt idx="830">
                  <c:v>571419</c:v>
                </c:pt>
                <c:pt idx="831">
                  <c:v>571498</c:v>
                </c:pt>
                <c:pt idx="832">
                  <c:v>571580</c:v>
                </c:pt>
                <c:pt idx="833">
                  <c:v>571662</c:v>
                </c:pt>
                <c:pt idx="834">
                  <c:v>571740</c:v>
                </c:pt>
                <c:pt idx="835">
                  <c:v>571822</c:v>
                </c:pt>
                <c:pt idx="836">
                  <c:v>571907</c:v>
                </c:pt>
                <c:pt idx="837">
                  <c:v>571986</c:v>
                </c:pt>
                <c:pt idx="838">
                  <c:v>572065</c:v>
                </c:pt>
                <c:pt idx="839">
                  <c:v>572145</c:v>
                </c:pt>
                <c:pt idx="840">
                  <c:v>572223</c:v>
                </c:pt>
                <c:pt idx="841">
                  <c:v>572303</c:v>
                </c:pt>
                <c:pt idx="842">
                  <c:v>572383</c:v>
                </c:pt>
                <c:pt idx="843">
                  <c:v>572465</c:v>
                </c:pt>
                <c:pt idx="844">
                  <c:v>572543</c:v>
                </c:pt>
                <c:pt idx="845">
                  <c:v>572627</c:v>
                </c:pt>
                <c:pt idx="846">
                  <c:v>572707</c:v>
                </c:pt>
                <c:pt idx="847">
                  <c:v>572789</c:v>
                </c:pt>
                <c:pt idx="848">
                  <c:v>572871</c:v>
                </c:pt>
                <c:pt idx="849">
                  <c:v>572947</c:v>
                </c:pt>
                <c:pt idx="850">
                  <c:v>573027</c:v>
                </c:pt>
                <c:pt idx="851">
                  <c:v>573110</c:v>
                </c:pt>
                <c:pt idx="852">
                  <c:v>573192</c:v>
                </c:pt>
                <c:pt idx="853">
                  <c:v>573263</c:v>
                </c:pt>
                <c:pt idx="854">
                  <c:v>573346</c:v>
                </c:pt>
                <c:pt idx="855">
                  <c:v>573426</c:v>
                </c:pt>
                <c:pt idx="856">
                  <c:v>573506</c:v>
                </c:pt>
                <c:pt idx="857">
                  <c:v>573583</c:v>
                </c:pt>
                <c:pt idx="858">
                  <c:v>573665</c:v>
                </c:pt>
                <c:pt idx="859">
                  <c:v>573743</c:v>
                </c:pt>
                <c:pt idx="860">
                  <c:v>573822</c:v>
                </c:pt>
                <c:pt idx="861">
                  <c:v>573906</c:v>
                </c:pt>
                <c:pt idx="862">
                  <c:v>573981</c:v>
                </c:pt>
                <c:pt idx="863">
                  <c:v>574065</c:v>
                </c:pt>
                <c:pt idx="864">
                  <c:v>574146</c:v>
                </c:pt>
                <c:pt idx="865">
                  <c:v>574227</c:v>
                </c:pt>
                <c:pt idx="866">
                  <c:v>574310</c:v>
                </c:pt>
                <c:pt idx="867">
                  <c:v>574386</c:v>
                </c:pt>
                <c:pt idx="868">
                  <c:v>574464</c:v>
                </c:pt>
                <c:pt idx="869">
                  <c:v>574546</c:v>
                </c:pt>
                <c:pt idx="870">
                  <c:v>574629</c:v>
                </c:pt>
                <c:pt idx="871">
                  <c:v>574706</c:v>
                </c:pt>
                <c:pt idx="872">
                  <c:v>574788</c:v>
                </c:pt>
                <c:pt idx="873">
                  <c:v>574871</c:v>
                </c:pt>
                <c:pt idx="874">
                  <c:v>574952</c:v>
                </c:pt>
                <c:pt idx="875">
                  <c:v>575033</c:v>
                </c:pt>
                <c:pt idx="876">
                  <c:v>575120</c:v>
                </c:pt>
                <c:pt idx="877">
                  <c:v>575201</c:v>
                </c:pt>
                <c:pt idx="878">
                  <c:v>575282</c:v>
                </c:pt>
                <c:pt idx="879">
                  <c:v>575368</c:v>
                </c:pt>
                <c:pt idx="880">
                  <c:v>575447</c:v>
                </c:pt>
                <c:pt idx="881">
                  <c:v>575524</c:v>
                </c:pt>
                <c:pt idx="882">
                  <c:v>575607</c:v>
                </c:pt>
                <c:pt idx="883">
                  <c:v>575693</c:v>
                </c:pt>
                <c:pt idx="884">
                  <c:v>575773</c:v>
                </c:pt>
                <c:pt idx="885">
                  <c:v>575854</c:v>
                </c:pt>
                <c:pt idx="886">
                  <c:v>575941</c:v>
                </c:pt>
                <c:pt idx="887">
                  <c:v>576018</c:v>
                </c:pt>
                <c:pt idx="888">
                  <c:v>576099</c:v>
                </c:pt>
                <c:pt idx="889">
                  <c:v>576187</c:v>
                </c:pt>
                <c:pt idx="890">
                  <c:v>576275</c:v>
                </c:pt>
                <c:pt idx="891">
                  <c:v>576357</c:v>
                </c:pt>
                <c:pt idx="892">
                  <c:v>576441</c:v>
                </c:pt>
                <c:pt idx="893">
                  <c:v>576521</c:v>
                </c:pt>
                <c:pt idx="894">
                  <c:v>576604</c:v>
                </c:pt>
                <c:pt idx="895">
                  <c:v>576687</c:v>
                </c:pt>
                <c:pt idx="896">
                  <c:v>576771</c:v>
                </c:pt>
                <c:pt idx="897">
                  <c:v>576852</c:v>
                </c:pt>
                <c:pt idx="898">
                  <c:v>576929</c:v>
                </c:pt>
                <c:pt idx="899">
                  <c:v>577017</c:v>
                </c:pt>
                <c:pt idx="900">
                  <c:v>577104</c:v>
                </c:pt>
                <c:pt idx="901">
                  <c:v>577188</c:v>
                </c:pt>
                <c:pt idx="902">
                  <c:v>577270</c:v>
                </c:pt>
                <c:pt idx="903">
                  <c:v>577355</c:v>
                </c:pt>
                <c:pt idx="904">
                  <c:v>577444</c:v>
                </c:pt>
                <c:pt idx="905">
                  <c:v>577526</c:v>
                </c:pt>
                <c:pt idx="906">
                  <c:v>577614</c:v>
                </c:pt>
                <c:pt idx="907">
                  <c:v>577696</c:v>
                </c:pt>
                <c:pt idx="908">
                  <c:v>577780</c:v>
                </c:pt>
                <c:pt idx="909">
                  <c:v>577869</c:v>
                </c:pt>
                <c:pt idx="910">
                  <c:v>577961</c:v>
                </c:pt>
                <c:pt idx="911">
                  <c:v>578037</c:v>
                </c:pt>
                <c:pt idx="912">
                  <c:v>578125</c:v>
                </c:pt>
                <c:pt idx="913">
                  <c:v>578209</c:v>
                </c:pt>
                <c:pt idx="914">
                  <c:v>578294</c:v>
                </c:pt>
                <c:pt idx="915">
                  <c:v>578376</c:v>
                </c:pt>
                <c:pt idx="916">
                  <c:v>578465</c:v>
                </c:pt>
                <c:pt idx="917">
                  <c:v>578553</c:v>
                </c:pt>
                <c:pt idx="918">
                  <c:v>578632</c:v>
                </c:pt>
                <c:pt idx="919">
                  <c:v>578718</c:v>
                </c:pt>
                <c:pt idx="920">
                  <c:v>578804</c:v>
                </c:pt>
                <c:pt idx="921">
                  <c:v>578894</c:v>
                </c:pt>
                <c:pt idx="922">
                  <c:v>578981</c:v>
                </c:pt>
                <c:pt idx="923">
                  <c:v>579068</c:v>
                </c:pt>
                <c:pt idx="924">
                  <c:v>579152</c:v>
                </c:pt>
                <c:pt idx="925">
                  <c:v>579240</c:v>
                </c:pt>
                <c:pt idx="926">
                  <c:v>579328</c:v>
                </c:pt>
                <c:pt idx="927">
                  <c:v>579419</c:v>
                </c:pt>
                <c:pt idx="928">
                  <c:v>579504</c:v>
                </c:pt>
                <c:pt idx="929">
                  <c:v>579592</c:v>
                </c:pt>
                <c:pt idx="930">
                  <c:v>579678</c:v>
                </c:pt>
                <c:pt idx="931">
                  <c:v>579763</c:v>
                </c:pt>
                <c:pt idx="932">
                  <c:v>579850</c:v>
                </c:pt>
                <c:pt idx="933">
                  <c:v>579932</c:v>
                </c:pt>
                <c:pt idx="934">
                  <c:v>580020</c:v>
                </c:pt>
                <c:pt idx="935">
                  <c:v>580110</c:v>
                </c:pt>
                <c:pt idx="936">
                  <c:v>580203</c:v>
                </c:pt>
                <c:pt idx="937">
                  <c:v>580285</c:v>
                </c:pt>
                <c:pt idx="938">
                  <c:v>580369</c:v>
                </c:pt>
                <c:pt idx="939">
                  <c:v>580456</c:v>
                </c:pt>
                <c:pt idx="940">
                  <c:v>580542</c:v>
                </c:pt>
                <c:pt idx="941">
                  <c:v>580634</c:v>
                </c:pt>
                <c:pt idx="942">
                  <c:v>580715</c:v>
                </c:pt>
                <c:pt idx="943">
                  <c:v>580798</c:v>
                </c:pt>
                <c:pt idx="944">
                  <c:v>580880</c:v>
                </c:pt>
                <c:pt idx="945">
                  <c:v>580967</c:v>
                </c:pt>
                <c:pt idx="946">
                  <c:v>581045</c:v>
                </c:pt>
                <c:pt idx="947">
                  <c:v>581128</c:v>
                </c:pt>
                <c:pt idx="948">
                  <c:v>581212</c:v>
                </c:pt>
                <c:pt idx="949">
                  <c:v>581295</c:v>
                </c:pt>
                <c:pt idx="950">
                  <c:v>581377</c:v>
                </c:pt>
                <c:pt idx="951">
                  <c:v>581466</c:v>
                </c:pt>
                <c:pt idx="952">
                  <c:v>581550</c:v>
                </c:pt>
                <c:pt idx="953">
                  <c:v>581625</c:v>
                </c:pt>
                <c:pt idx="954">
                  <c:v>581708</c:v>
                </c:pt>
                <c:pt idx="955">
                  <c:v>581791</c:v>
                </c:pt>
                <c:pt idx="956">
                  <c:v>581876</c:v>
                </c:pt>
                <c:pt idx="957">
                  <c:v>581960</c:v>
                </c:pt>
                <c:pt idx="958">
                  <c:v>582040</c:v>
                </c:pt>
                <c:pt idx="959">
                  <c:v>582128</c:v>
                </c:pt>
                <c:pt idx="960">
                  <c:v>582213</c:v>
                </c:pt>
                <c:pt idx="961">
                  <c:v>582295</c:v>
                </c:pt>
                <c:pt idx="962">
                  <c:v>582376</c:v>
                </c:pt>
                <c:pt idx="963">
                  <c:v>582461</c:v>
                </c:pt>
                <c:pt idx="964">
                  <c:v>582545</c:v>
                </c:pt>
                <c:pt idx="965">
                  <c:v>582628</c:v>
                </c:pt>
                <c:pt idx="966">
                  <c:v>582712</c:v>
                </c:pt>
                <c:pt idx="967">
                  <c:v>582797</c:v>
                </c:pt>
                <c:pt idx="968">
                  <c:v>582880</c:v>
                </c:pt>
                <c:pt idx="969">
                  <c:v>582966</c:v>
                </c:pt>
                <c:pt idx="970">
                  <c:v>583049</c:v>
                </c:pt>
                <c:pt idx="971">
                  <c:v>583133</c:v>
                </c:pt>
                <c:pt idx="972">
                  <c:v>583218</c:v>
                </c:pt>
                <c:pt idx="973">
                  <c:v>583306</c:v>
                </c:pt>
                <c:pt idx="974">
                  <c:v>583385</c:v>
                </c:pt>
                <c:pt idx="975">
                  <c:v>583473</c:v>
                </c:pt>
                <c:pt idx="976">
                  <c:v>583560</c:v>
                </c:pt>
                <c:pt idx="977">
                  <c:v>583641</c:v>
                </c:pt>
                <c:pt idx="978">
                  <c:v>583724</c:v>
                </c:pt>
                <c:pt idx="979">
                  <c:v>583805</c:v>
                </c:pt>
                <c:pt idx="980">
                  <c:v>583895</c:v>
                </c:pt>
                <c:pt idx="981">
                  <c:v>583971</c:v>
                </c:pt>
                <c:pt idx="982">
                  <c:v>584055</c:v>
                </c:pt>
                <c:pt idx="983">
                  <c:v>584138</c:v>
                </c:pt>
                <c:pt idx="984">
                  <c:v>584224</c:v>
                </c:pt>
                <c:pt idx="985">
                  <c:v>584307</c:v>
                </c:pt>
                <c:pt idx="986">
                  <c:v>584394</c:v>
                </c:pt>
                <c:pt idx="987">
                  <c:v>584481</c:v>
                </c:pt>
                <c:pt idx="988">
                  <c:v>584568</c:v>
                </c:pt>
                <c:pt idx="989">
                  <c:v>584649</c:v>
                </c:pt>
                <c:pt idx="990">
                  <c:v>584733</c:v>
                </c:pt>
                <c:pt idx="991">
                  <c:v>584815</c:v>
                </c:pt>
                <c:pt idx="992">
                  <c:v>584900</c:v>
                </c:pt>
                <c:pt idx="993">
                  <c:v>584983</c:v>
                </c:pt>
                <c:pt idx="994">
                  <c:v>585067</c:v>
                </c:pt>
                <c:pt idx="995">
                  <c:v>585151</c:v>
                </c:pt>
                <c:pt idx="996">
                  <c:v>585232</c:v>
                </c:pt>
                <c:pt idx="997">
                  <c:v>585315</c:v>
                </c:pt>
                <c:pt idx="998">
                  <c:v>585399</c:v>
                </c:pt>
                <c:pt idx="999">
                  <c:v>585489</c:v>
                </c:pt>
              </c:numCache>
            </c:numRef>
          </c:val>
          <c:smooth val="0"/>
          <c:extLst>
            <c:ext xmlns:c16="http://schemas.microsoft.com/office/drawing/2014/chart" uri="{C3380CC4-5D6E-409C-BE32-E72D297353CC}">
              <c16:uniqueId val="{00000004-401A-474F-A874-11E00FC6C36F}"/>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o Vacc'!$C$1</c:f>
              <c:strCache>
                <c:ptCount val="1"/>
                <c:pt idx="0">
                  <c:v>90% Adherence</c:v>
                </c:pt>
              </c:strCache>
            </c:strRef>
          </c:tx>
          <c:spPr>
            <a:ln w="28575" cap="rnd">
              <a:solidFill>
                <a:schemeClr val="tx1"/>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1638</c:v>
                </c:pt>
                <c:pt idx="339">
                  <c:v>596934</c:v>
                </c:pt>
                <c:pt idx="340">
                  <c:v>602402</c:v>
                </c:pt>
                <c:pt idx="341">
                  <c:v>607688</c:v>
                </c:pt>
                <c:pt idx="342">
                  <c:v>612759</c:v>
                </c:pt>
                <c:pt idx="343">
                  <c:v>617591</c:v>
                </c:pt>
                <c:pt idx="344">
                  <c:v>622129</c:v>
                </c:pt>
                <c:pt idx="345">
                  <c:v>626275</c:v>
                </c:pt>
                <c:pt idx="346">
                  <c:v>630119</c:v>
                </c:pt>
                <c:pt idx="347">
                  <c:v>633582</c:v>
                </c:pt>
                <c:pt idx="348">
                  <c:v>636658</c:v>
                </c:pt>
                <c:pt idx="349">
                  <c:v>639632</c:v>
                </c:pt>
                <c:pt idx="350">
                  <c:v>642467</c:v>
                </c:pt>
                <c:pt idx="351">
                  <c:v>645084</c:v>
                </c:pt>
                <c:pt idx="352">
                  <c:v>647542</c:v>
                </c:pt>
                <c:pt idx="353">
                  <c:v>649807</c:v>
                </c:pt>
                <c:pt idx="354">
                  <c:v>651913</c:v>
                </c:pt>
                <c:pt idx="355">
                  <c:v>653893</c:v>
                </c:pt>
                <c:pt idx="356">
                  <c:v>655717</c:v>
                </c:pt>
                <c:pt idx="357">
                  <c:v>657396</c:v>
                </c:pt>
                <c:pt idx="358">
                  <c:v>658947</c:v>
                </c:pt>
                <c:pt idx="359">
                  <c:v>660416</c:v>
                </c:pt>
                <c:pt idx="360">
                  <c:v>661829</c:v>
                </c:pt>
                <c:pt idx="361">
                  <c:v>663088</c:v>
                </c:pt>
                <c:pt idx="362">
                  <c:v>664285</c:v>
                </c:pt>
                <c:pt idx="363">
                  <c:v>665384</c:v>
                </c:pt>
                <c:pt idx="364">
                  <c:v>666421</c:v>
                </c:pt>
                <c:pt idx="365">
                  <c:v>667395</c:v>
                </c:pt>
                <c:pt idx="366">
                  <c:v>668294</c:v>
                </c:pt>
                <c:pt idx="367">
                  <c:v>669130</c:v>
                </c:pt>
                <c:pt idx="368">
                  <c:v>669935</c:v>
                </c:pt>
                <c:pt idx="369">
                  <c:v>670685</c:v>
                </c:pt>
                <c:pt idx="370">
                  <c:v>671370</c:v>
                </c:pt>
                <c:pt idx="371">
                  <c:v>672011</c:v>
                </c:pt>
                <c:pt idx="372">
                  <c:v>672602</c:v>
                </c:pt>
                <c:pt idx="373">
                  <c:v>673160</c:v>
                </c:pt>
                <c:pt idx="374">
                  <c:v>673675</c:v>
                </c:pt>
                <c:pt idx="375">
                  <c:v>674181</c:v>
                </c:pt>
                <c:pt idx="376">
                  <c:v>674649</c:v>
                </c:pt>
                <c:pt idx="377">
                  <c:v>675086</c:v>
                </c:pt>
                <c:pt idx="378">
                  <c:v>675491</c:v>
                </c:pt>
                <c:pt idx="379">
                  <c:v>675879</c:v>
                </c:pt>
                <c:pt idx="380">
                  <c:v>676228</c:v>
                </c:pt>
                <c:pt idx="381">
                  <c:v>676573</c:v>
                </c:pt>
                <c:pt idx="382">
                  <c:v>676896</c:v>
                </c:pt>
                <c:pt idx="383">
                  <c:v>677193</c:v>
                </c:pt>
                <c:pt idx="384">
                  <c:v>677473</c:v>
                </c:pt>
                <c:pt idx="385">
                  <c:v>677742</c:v>
                </c:pt>
                <c:pt idx="386">
                  <c:v>677998</c:v>
                </c:pt>
                <c:pt idx="387">
                  <c:v>678233</c:v>
                </c:pt>
                <c:pt idx="388">
                  <c:v>678454</c:v>
                </c:pt>
                <c:pt idx="389">
                  <c:v>678678</c:v>
                </c:pt>
                <c:pt idx="390">
                  <c:v>678888</c:v>
                </c:pt>
                <c:pt idx="391">
                  <c:v>679075</c:v>
                </c:pt>
                <c:pt idx="392">
                  <c:v>679250</c:v>
                </c:pt>
                <c:pt idx="393">
                  <c:v>679424</c:v>
                </c:pt>
                <c:pt idx="394">
                  <c:v>679591</c:v>
                </c:pt>
                <c:pt idx="395">
                  <c:v>679760</c:v>
                </c:pt>
                <c:pt idx="396">
                  <c:v>679909</c:v>
                </c:pt>
                <c:pt idx="397">
                  <c:v>680052</c:v>
                </c:pt>
                <c:pt idx="398">
                  <c:v>680196</c:v>
                </c:pt>
                <c:pt idx="399">
                  <c:v>680337</c:v>
                </c:pt>
                <c:pt idx="400">
                  <c:v>680476</c:v>
                </c:pt>
                <c:pt idx="401">
                  <c:v>680594</c:v>
                </c:pt>
                <c:pt idx="402">
                  <c:v>680714</c:v>
                </c:pt>
                <c:pt idx="403">
                  <c:v>680837</c:v>
                </c:pt>
                <c:pt idx="404">
                  <c:v>680952</c:v>
                </c:pt>
                <c:pt idx="405">
                  <c:v>681058</c:v>
                </c:pt>
                <c:pt idx="406">
                  <c:v>681168</c:v>
                </c:pt>
                <c:pt idx="407">
                  <c:v>681273</c:v>
                </c:pt>
                <c:pt idx="408">
                  <c:v>681377</c:v>
                </c:pt>
                <c:pt idx="409">
                  <c:v>681478</c:v>
                </c:pt>
                <c:pt idx="410">
                  <c:v>681581</c:v>
                </c:pt>
                <c:pt idx="411">
                  <c:v>681676</c:v>
                </c:pt>
                <c:pt idx="412">
                  <c:v>681776</c:v>
                </c:pt>
                <c:pt idx="413">
                  <c:v>681869</c:v>
                </c:pt>
                <c:pt idx="414">
                  <c:v>681960</c:v>
                </c:pt>
                <c:pt idx="415">
                  <c:v>682049</c:v>
                </c:pt>
                <c:pt idx="416">
                  <c:v>682136</c:v>
                </c:pt>
                <c:pt idx="417">
                  <c:v>682219</c:v>
                </c:pt>
                <c:pt idx="418">
                  <c:v>682300</c:v>
                </c:pt>
                <c:pt idx="419">
                  <c:v>682385</c:v>
                </c:pt>
                <c:pt idx="420">
                  <c:v>682468</c:v>
                </c:pt>
                <c:pt idx="421">
                  <c:v>682550</c:v>
                </c:pt>
                <c:pt idx="422">
                  <c:v>682630</c:v>
                </c:pt>
                <c:pt idx="423">
                  <c:v>682715</c:v>
                </c:pt>
                <c:pt idx="424">
                  <c:v>682793</c:v>
                </c:pt>
                <c:pt idx="425">
                  <c:v>682874</c:v>
                </c:pt>
                <c:pt idx="426">
                  <c:v>682950</c:v>
                </c:pt>
                <c:pt idx="427">
                  <c:v>683024</c:v>
                </c:pt>
                <c:pt idx="428">
                  <c:v>683105</c:v>
                </c:pt>
                <c:pt idx="429">
                  <c:v>683179</c:v>
                </c:pt>
                <c:pt idx="430">
                  <c:v>683256</c:v>
                </c:pt>
                <c:pt idx="431">
                  <c:v>683330</c:v>
                </c:pt>
                <c:pt idx="432">
                  <c:v>683408</c:v>
                </c:pt>
                <c:pt idx="433">
                  <c:v>683483</c:v>
                </c:pt>
                <c:pt idx="434">
                  <c:v>683561</c:v>
                </c:pt>
                <c:pt idx="435">
                  <c:v>683637</c:v>
                </c:pt>
                <c:pt idx="436">
                  <c:v>683712</c:v>
                </c:pt>
                <c:pt idx="437">
                  <c:v>683785</c:v>
                </c:pt>
                <c:pt idx="438">
                  <c:v>683858</c:v>
                </c:pt>
                <c:pt idx="439">
                  <c:v>683929</c:v>
                </c:pt>
                <c:pt idx="440">
                  <c:v>684003</c:v>
                </c:pt>
                <c:pt idx="441">
                  <c:v>684077</c:v>
                </c:pt>
                <c:pt idx="442">
                  <c:v>684150</c:v>
                </c:pt>
                <c:pt idx="443">
                  <c:v>684228</c:v>
                </c:pt>
                <c:pt idx="444">
                  <c:v>684300</c:v>
                </c:pt>
                <c:pt idx="445">
                  <c:v>684367</c:v>
                </c:pt>
                <c:pt idx="446">
                  <c:v>684446</c:v>
                </c:pt>
                <c:pt idx="447">
                  <c:v>684517</c:v>
                </c:pt>
                <c:pt idx="448">
                  <c:v>684588</c:v>
                </c:pt>
                <c:pt idx="449">
                  <c:v>684658</c:v>
                </c:pt>
                <c:pt idx="450">
                  <c:v>684728</c:v>
                </c:pt>
                <c:pt idx="451">
                  <c:v>684799</c:v>
                </c:pt>
                <c:pt idx="452">
                  <c:v>684872</c:v>
                </c:pt>
                <c:pt idx="453">
                  <c:v>684943</c:v>
                </c:pt>
                <c:pt idx="454">
                  <c:v>685013</c:v>
                </c:pt>
                <c:pt idx="455">
                  <c:v>685083</c:v>
                </c:pt>
                <c:pt idx="456">
                  <c:v>685154</c:v>
                </c:pt>
                <c:pt idx="457">
                  <c:v>685221</c:v>
                </c:pt>
                <c:pt idx="458">
                  <c:v>685283</c:v>
                </c:pt>
                <c:pt idx="459">
                  <c:v>685349</c:v>
                </c:pt>
                <c:pt idx="460">
                  <c:v>685421</c:v>
                </c:pt>
                <c:pt idx="461">
                  <c:v>685487</c:v>
                </c:pt>
                <c:pt idx="462">
                  <c:v>685550</c:v>
                </c:pt>
                <c:pt idx="463">
                  <c:v>685617</c:v>
                </c:pt>
                <c:pt idx="464">
                  <c:v>685686</c:v>
                </c:pt>
                <c:pt idx="465">
                  <c:v>685750</c:v>
                </c:pt>
                <c:pt idx="466">
                  <c:v>685815</c:v>
                </c:pt>
                <c:pt idx="467">
                  <c:v>685877</c:v>
                </c:pt>
                <c:pt idx="468">
                  <c:v>685944</c:v>
                </c:pt>
                <c:pt idx="469">
                  <c:v>686010</c:v>
                </c:pt>
                <c:pt idx="470">
                  <c:v>686081</c:v>
                </c:pt>
                <c:pt idx="471">
                  <c:v>686147</c:v>
                </c:pt>
                <c:pt idx="472">
                  <c:v>686213</c:v>
                </c:pt>
                <c:pt idx="473">
                  <c:v>686283</c:v>
                </c:pt>
                <c:pt idx="474">
                  <c:v>686349</c:v>
                </c:pt>
                <c:pt idx="475">
                  <c:v>686420</c:v>
                </c:pt>
                <c:pt idx="476">
                  <c:v>686488</c:v>
                </c:pt>
                <c:pt idx="477">
                  <c:v>686554</c:v>
                </c:pt>
                <c:pt idx="478">
                  <c:v>686623</c:v>
                </c:pt>
                <c:pt idx="479">
                  <c:v>686691</c:v>
                </c:pt>
                <c:pt idx="480">
                  <c:v>686761</c:v>
                </c:pt>
                <c:pt idx="481">
                  <c:v>686831</c:v>
                </c:pt>
                <c:pt idx="482">
                  <c:v>686897</c:v>
                </c:pt>
                <c:pt idx="483">
                  <c:v>686970</c:v>
                </c:pt>
                <c:pt idx="484">
                  <c:v>687044</c:v>
                </c:pt>
                <c:pt idx="485">
                  <c:v>687110</c:v>
                </c:pt>
                <c:pt idx="486">
                  <c:v>687173</c:v>
                </c:pt>
                <c:pt idx="487">
                  <c:v>687238</c:v>
                </c:pt>
                <c:pt idx="488">
                  <c:v>687309</c:v>
                </c:pt>
                <c:pt idx="489">
                  <c:v>687381</c:v>
                </c:pt>
                <c:pt idx="490">
                  <c:v>687452</c:v>
                </c:pt>
                <c:pt idx="491">
                  <c:v>687519</c:v>
                </c:pt>
                <c:pt idx="492">
                  <c:v>687589</c:v>
                </c:pt>
                <c:pt idx="493">
                  <c:v>687652</c:v>
                </c:pt>
                <c:pt idx="494">
                  <c:v>687719</c:v>
                </c:pt>
                <c:pt idx="495">
                  <c:v>687786</c:v>
                </c:pt>
                <c:pt idx="496">
                  <c:v>687851</c:v>
                </c:pt>
                <c:pt idx="497">
                  <c:v>687919</c:v>
                </c:pt>
                <c:pt idx="498">
                  <c:v>687986</c:v>
                </c:pt>
                <c:pt idx="499">
                  <c:v>688048</c:v>
                </c:pt>
                <c:pt idx="500">
                  <c:v>688116</c:v>
                </c:pt>
                <c:pt idx="501">
                  <c:v>688181</c:v>
                </c:pt>
                <c:pt idx="502">
                  <c:v>688248</c:v>
                </c:pt>
                <c:pt idx="503">
                  <c:v>688316</c:v>
                </c:pt>
                <c:pt idx="504">
                  <c:v>688384</c:v>
                </c:pt>
                <c:pt idx="505">
                  <c:v>688453</c:v>
                </c:pt>
                <c:pt idx="506">
                  <c:v>688516</c:v>
                </c:pt>
                <c:pt idx="507">
                  <c:v>688584</c:v>
                </c:pt>
                <c:pt idx="508">
                  <c:v>688649</c:v>
                </c:pt>
                <c:pt idx="509">
                  <c:v>688717</c:v>
                </c:pt>
                <c:pt idx="510">
                  <c:v>688784</c:v>
                </c:pt>
                <c:pt idx="511">
                  <c:v>688850</c:v>
                </c:pt>
                <c:pt idx="512">
                  <c:v>688914</c:v>
                </c:pt>
                <c:pt idx="513">
                  <c:v>688980</c:v>
                </c:pt>
                <c:pt idx="514">
                  <c:v>689048</c:v>
                </c:pt>
                <c:pt idx="515">
                  <c:v>689113</c:v>
                </c:pt>
                <c:pt idx="516">
                  <c:v>689179</c:v>
                </c:pt>
                <c:pt idx="517">
                  <c:v>689247</c:v>
                </c:pt>
                <c:pt idx="518">
                  <c:v>689312</c:v>
                </c:pt>
                <c:pt idx="519">
                  <c:v>689382</c:v>
                </c:pt>
                <c:pt idx="520">
                  <c:v>689448</c:v>
                </c:pt>
                <c:pt idx="521">
                  <c:v>689518</c:v>
                </c:pt>
                <c:pt idx="522">
                  <c:v>689590</c:v>
                </c:pt>
                <c:pt idx="523">
                  <c:v>689657</c:v>
                </c:pt>
                <c:pt idx="524">
                  <c:v>689720</c:v>
                </c:pt>
                <c:pt idx="525">
                  <c:v>689786</c:v>
                </c:pt>
                <c:pt idx="526">
                  <c:v>689854</c:v>
                </c:pt>
                <c:pt idx="527">
                  <c:v>689923</c:v>
                </c:pt>
                <c:pt idx="528">
                  <c:v>689990</c:v>
                </c:pt>
                <c:pt idx="529">
                  <c:v>690059</c:v>
                </c:pt>
                <c:pt idx="530">
                  <c:v>690126</c:v>
                </c:pt>
                <c:pt idx="531">
                  <c:v>690197</c:v>
                </c:pt>
                <c:pt idx="532">
                  <c:v>690261</c:v>
                </c:pt>
                <c:pt idx="533">
                  <c:v>690325</c:v>
                </c:pt>
                <c:pt idx="534">
                  <c:v>690397</c:v>
                </c:pt>
                <c:pt idx="535">
                  <c:v>690466</c:v>
                </c:pt>
                <c:pt idx="536">
                  <c:v>690531</c:v>
                </c:pt>
                <c:pt idx="537">
                  <c:v>690600</c:v>
                </c:pt>
                <c:pt idx="538">
                  <c:v>690672</c:v>
                </c:pt>
                <c:pt idx="539">
                  <c:v>690739</c:v>
                </c:pt>
                <c:pt idx="540">
                  <c:v>690811</c:v>
                </c:pt>
                <c:pt idx="541">
                  <c:v>690880</c:v>
                </c:pt>
                <c:pt idx="542">
                  <c:v>690949</c:v>
                </c:pt>
                <c:pt idx="543">
                  <c:v>691017</c:v>
                </c:pt>
                <c:pt idx="544">
                  <c:v>691088</c:v>
                </c:pt>
                <c:pt idx="545">
                  <c:v>691156</c:v>
                </c:pt>
                <c:pt idx="546">
                  <c:v>691221</c:v>
                </c:pt>
                <c:pt idx="547">
                  <c:v>691285</c:v>
                </c:pt>
                <c:pt idx="548">
                  <c:v>691353</c:v>
                </c:pt>
                <c:pt idx="549">
                  <c:v>691428</c:v>
                </c:pt>
                <c:pt idx="550">
                  <c:v>691495</c:v>
                </c:pt>
                <c:pt idx="551">
                  <c:v>691561</c:v>
                </c:pt>
                <c:pt idx="552">
                  <c:v>691627</c:v>
                </c:pt>
                <c:pt idx="553">
                  <c:v>691690</c:v>
                </c:pt>
                <c:pt idx="554">
                  <c:v>691761</c:v>
                </c:pt>
                <c:pt idx="555">
                  <c:v>691829</c:v>
                </c:pt>
                <c:pt idx="556">
                  <c:v>691902</c:v>
                </c:pt>
                <c:pt idx="557">
                  <c:v>691968</c:v>
                </c:pt>
                <c:pt idx="558">
                  <c:v>692038</c:v>
                </c:pt>
                <c:pt idx="559">
                  <c:v>692103</c:v>
                </c:pt>
                <c:pt idx="560">
                  <c:v>692172</c:v>
                </c:pt>
                <c:pt idx="561">
                  <c:v>692242</c:v>
                </c:pt>
                <c:pt idx="562">
                  <c:v>692312</c:v>
                </c:pt>
                <c:pt idx="563">
                  <c:v>692379</c:v>
                </c:pt>
                <c:pt idx="564">
                  <c:v>692448</c:v>
                </c:pt>
                <c:pt idx="565">
                  <c:v>692515</c:v>
                </c:pt>
                <c:pt idx="566">
                  <c:v>692583</c:v>
                </c:pt>
                <c:pt idx="567">
                  <c:v>692651</c:v>
                </c:pt>
                <c:pt idx="568">
                  <c:v>692719</c:v>
                </c:pt>
                <c:pt idx="569">
                  <c:v>692788</c:v>
                </c:pt>
                <c:pt idx="570">
                  <c:v>692858</c:v>
                </c:pt>
                <c:pt idx="571">
                  <c:v>692924</c:v>
                </c:pt>
                <c:pt idx="572">
                  <c:v>692995</c:v>
                </c:pt>
                <c:pt idx="573">
                  <c:v>693062</c:v>
                </c:pt>
                <c:pt idx="574">
                  <c:v>693127</c:v>
                </c:pt>
                <c:pt idx="575">
                  <c:v>693195</c:v>
                </c:pt>
                <c:pt idx="576">
                  <c:v>693268</c:v>
                </c:pt>
                <c:pt idx="577">
                  <c:v>693334</c:v>
                </c:pt>
                <c:pt idx="578">
                  <c:v>693403</c:v>
                </c:pt>
                <c:pt idx="579">
                  <c:v>693471</c:v>
                </c:pt>
                <c:pt idx="580">
                  <c:v>693539</c:v>
                </c:pt>
                <c:pt idx="581">
                  <c:v>693607</c:v>
                </c:pt>
                <c:pt idx="582">
                  <c:v>693677</c:v>
                </c:pt>
                <c:pt idx="583">
                  <c:v>693746</c:v>
                </c:pt>
                <c:pt idx="584">
                  <c:v>693801</c:v>
                </c:pt>
                <c:pt idx="585">
                  <c:v>693869</c:v>
                </c:pt>
                <c:pt idx="586">
                  <c:v>693935</c:v>
                </c:pt>
                <c:pt idx="587">
                  <c:v>693999</c:v>
                </c:pt>
                <c:pt idx="588">
                  <c:v>694067</c:v>
                </c:pt>
                <c:pt idx="589">
                  <c:v>694134</c:v>
                </c:pt>
                <c:pt idx="590">
                  <c:v>694198</c:v>
                </c:pt>
                <c:pt idx="591">
                  <c:v>694264</c:v>
                </c:pt>
                <c:pt idx="592">
                  <c:v>694333</c:v>
                </c:pt>
                <c:pt idx="593">
                  <c:v>694395</c:v>
                </c:pt>
                <c:pt idx="594">
                  <c:v>694456</c:v>
                </c:pt>
                <c:pt idx="595">
                  <c:v>694521</c:v>
                </c:pt>
                <c:pt idx="596">
                  <c:v>694586</c:v>
                </c:pt>
                <c:pt idx="597">
                  <c:v>694655</c:v>
                </c:pt>
                <c:pt idx="598">
                  <c:v>694722</c:v>
                </c:pt>
                <c:pt idx="599">
                  <c:v>694787</c:v>
                </c:pt>
                <c:pt idx="600">
                  <c:v>694856</c:v>
                </c:pt>
                <c:pt idx="601">
                  <c:v>694919</c:v>
                </c:pt>
                <c:pt idx="602">
                  <c:v>694988</c:v>
                </c:pt>
                <c:pt idx="603">
                  <c:v>695052</c:v>
                </c:pt>
                <c:pt idx="604">
                  <c:v>695118</c:v>
                </c:pt>
                <c:pt idx="605">
                  <c:v>695179</c:v>
                </c:pt>
                <c:pt idx="606">
                  <c:v>695244</c:v>
                </c:pt>
                <c:pt idx="607">
                  <c:v>695308</c:v>
                </c:pt>
                <c:pt idx="608">
                  <c:v>695376</c:v>
                </c:pt>
                <c:pt idx="609">
                  <c:v>695444</c:v>
                </c:pt>
                <c:pt idx="610">
                  <c:v>695513</c:v>
                </c:pt>
                <c:pt idx="611">
                  <c:v>695577</c:v>
                </c:pt>
                <c:pt idx="612">
                  <c:v>695643</c:v>
                </c:pt>
                <c:pt idx="613">
                  <c:v>695716</c:v>
                </c:pt>
                <c:pt idx="614">
                  <c:v>695779</c:v>
                </c:pt>
                <c:pt idx="615">
                  <c:v>695846</c:v>
                </c:pt>
                <c:pt idx="616">
                  <c:v>695911</c:v>
                </c:pt>
                <c:pt idx="617">
                  <c:v>695978</c:v>
                </c:pt>
                <c:pt idx="618">
                  <c:v>696043</c:v>
                </c:pt>
                <c:pt idx="619">
                  <c:v>696114</c:v>
                </c:pt>
                <c:pt idx="620">
                  <c:v>696178</c:v>
                </c:pt>
                <c:pt idx="621">
                  <c:v>696245</c:v>
                </c:pt>
                <c:pt idx="622">
                  <c:v>696312</c:v>
                </c:pt>
                <c:pt idx="623">
                  <c:v>696376</c:v>
                </c:pt>
                <c:pt idx="624">
                  <c:v>696441</c:v>
                </c:pt>
                <c:pt idx="625">
                  <c:v>696510</c:v>
                </c:pt>
                <c:pt idx="626">
                  <c:v>696577</c:v>
                </c:pt>
                <c:pt idx="627">
                  <c:v>696645</c:v>
                </c:pt>
                <c:pt idx="628">
                  <c:v>696708</c:v>
                </c:pt>
                <c:pt idx="629">
                  <c:v>696768</c:v>
                </c:pt>
                <c:pt idx="630">
                  <c:v>696836</c:v>
                </c:pt>
                <c:pt idx="631">
                  <c:v>696905</c:v>
                </c:pt>
                <c:pt idx="632">
                  <c:v>696972</c:v>
                </c:pt>
                <c:pt idx="633">
                  <c:v>697039</c:v>
                </c:pt>
                <c:pt idx="634">
                  <c:v>697110</c:v>
                </c:pt>
                <c:pt idx="635">
                  <c:v>697178</c:v>
                </c:pt>
                <c:pt idx="636">
                  <c:v>697247</c:v>
                </c:pt>
                <c:pt idx="637">
                  <c:v>697321</c:v>
                </c:pt>
                <c:pt idx="638">
                  <c:v>697385</c:v>
                </c:pt>
                <c:pt idx="639">
                  <c:v>697453</c:v>
                </c:pt>
                <c:pt idx="640">
                  <c:v>697521</c:v>
                </c:pt>
                <c:pt idx="641">
                  <c:v>697586</c:v>
                </c:pt>
                <c:pt idx="642">
                  <c:v>697654</c:v>
                </c:pt>
                <c:pt idx="643">
                  <c:v>697721</c:v>
                </c:pt>
                <c:pt idx="644">
                  <c:v>697789</c:v>
                </c:pt>
                <c:pt idx="645">
                  <c:v>697855</c:v>
                </c:pt>
                <c:pt idx="646">
                  <c:v>697924</c:v>
                </c:pt>
                <c:pt idx="647">
                  <c:v>697991</c:v>
                </c:pt>
                <c:pt idx="648">
                  <c:v>698058</c:v>
                </c:pt>
                <c:pt idx="649">
                  <c:v>698123</c:v>
                </c:pt>
                <c:pt idx="650">
                  <c:v>698192</c:v>
                </c:pt>
                <c:pt idx="651">
                  <c:v>698257</c:v>
                </c:pt>
                <c:pt idx="652">
                  <c:v>698321</c:v>
                </c:pt>
                <c:pt idx="653">
                  <c:v>698391</c:v>
                </c:pt>
                <c:pt idx="654">
                  <c:v>698456</c:v>
                </c:pt>
                <c:pt idx="655">
                  <c:v>698524</c:v>
                </c:pt>
                <c:pt idx="656">
                  <c:v>698590</c:v>
                </c:pt>
                <c:pt idx="657">
                  <c:v>698659</c:v>
                </c:pt>
                <c:pt idx="658">
                  <c:v>698727</c:v>
                </c:pt>
                <c:pt idx="659">
                  <c:v>698800</c:v>
                </c:pt>
                <c:pt idx="660">
                  <c:v>698869</c:v>
                </c:pt>
                <c:pt idx="661">
                  <c:v>698940</c:v>
                </c:pt>
                <c:pt idx="662">
                  <c:v>699005</c:v>
                </c:pt>
                <c:pt idx="663">
                  <c:v>699075</c:v>
                </c:pt>
                <c:pt idx="664">
                  <c:v>699140</c:v>
                </c:pt>
                <c:pt idx="665">
                  <c:v>699213</c:v>
                </c:pt>
                <c:pt idx="666">
                  <c:v>699284</c:v>
                </c:pt>
                <c:pt idx="667">
                  <c:v>699352</c:v>
                </c:pt>
                <c:pt idx="668">
                  <c:v>699419</c:v>
                </c:pt>
                <c:pt idx="669">
                  <c:v>699491</c:v>
                </c:pt>
                <c:pt idx="670">
                  <c:v>699558</c:v>
                </c:pt>
                <c:pt idx="671">
                  <c:v>699625</c:v>
                </c:pt>
                <c:pt idx="672">
                  <c:v>699693</c:v>
                </c:pt>
                <c:pt idx="673">
                  <c:v>699762</c:v>
                </c:pt>
                <c:pt idx="674">
                  <c:v>699826</c:v>
                </c:pt>
                <c:pt idx="675">
                  <c:v>699896</c:v>
                </c:pt>
                <c:pt idx="676">
                  <c:v>699964</c:v>
                </c:pt>
                <c:pt idx="677">
                  <c:v>700034</c:v>
                </c:pt>
                <c:pt idx="678">
                  <c:v>700105</c:v>
                </c:pt>
                <c:pt idx="679">
                  <c:v>700176</c:v>
                </c:pt>
                <c:pt idx="680">
                  <c:v>700246</c:v>
                </c:pt>
                <c:pt idx="681">
                  <c:v>700318</c:v>
                </c:pt>
                <c:pt idx="682">
                  <c:v>700387</c:v>
                </c:pt>
                <c:pt idx="683">
                  <c:v>700451</c:v>
                </c:pt>
                <c:pt idx="684">
                  <c:v>700514</c:v>
                </c:pt>
                <c:pt idx="685">
                  <c:v>700582</c:v>
                </c:pt>
                <c:pt idx="686">
                  <c:v>700651</c:v>
                </c:pt>
                <c:pt idx="687">
                  <c:v>700713</c:v>
                </c:pt>
                <c:pt idx="688">
                  <c:v>700778</c:v>
                </c:pt>
                <c:pt idx="689">
                  <c:v>700844</c:v>
                </c:pt>
                <c:pt idx="690">
                  <c:v>700910</c:v>
                </c:pt>
                <c:pt idx="691">
                  <c:v>700976</c:v>
                </c:pt>
                <c:pt idx="692">
                  <c:v>701038</c:v>
                </c:pt>
                <c:pt idx="693">
                  <c:v>701105</c:v>
                </c:pt>
                <c:pt idx="694">
                  <c:v>701173</c:v>
                </c:pt>
                <c:pt idx="695">
                  <c:v>701237</c:v>
                </c:pt>
                <c:pt idx="696">
                  <c:v>701301</c:v>
                </c:pt>
                <c:pt idx="697">
                  <c:v>701367</c:v>
                </c:pt>
                <c:pt idx="698">
                  <c:v>701437</c:v>
                </c:pt>
                <c:pt idx="699">
                  <c:v>701503</c:v>
                </c:pt>
                <c:pt idx="700">
                  <c:v>701571</c:v>
                </c:pt>
                <c:pt idx="701">
                  <c:v>701635</c:v>
                </c:pt>
                <c:pt idx="702">
                  <c:v>701706</c:v>
                </c:pt>
                <c:pt idx="703">
                  <c:v>701776</c:v>
                </c:pt>
                <c:pt idx="704">
                  <c:v>701844</c:v>
                </c:pt>
                <c:pt idx="705">
                  <c:v>701909</c:v>
                </c:pt>
                <c:pt idx="706">
                  <c:v>701978</c:v>
                </c:pt>
                <c:pt idx="707">
                  <c:v>702044</c:v>
                </c:pt>
                <c:pt idx="708">
                  <c:v>702114</c:v>
                </c:pt>
                <c:pt idx="709">
                  <c:v>702181</c:v>
                </c:pt>
                <c:pt idx="710">
                  <c:v>702244</c:v>
                </c:pt>
                <c:pt idx="711">
                  <c:v>702315</c:v>
                </c:pt>
                <c:pt idx="712">
                  <c:v>702387</c:v>
                </c:pt>
                <c:pt idx="713">
                  <c:v>702458</c:v>
                </c:pt>
                <c:pt idx="714">
                  <c:v>702522</c:v>
                </c:pt>
                <c:pt idx="715">
                  <c:v>702590</c:v>
                </c:pt>
                <c:pt idx="716">
                  <c:v>702660</c:v>
                </c:pt>
                <c:pt idx="717">
                  <c:v>702728</c:v>
                </c:pt>
                <c:pt idx="718">
                  <c:v>702801</c:v>
                </c:pt>
                <c:pt idx="719">
                  <c:v>702874</c:v>
                </c:pt>
                <c:pt idx="720">
                  <c:v>702941</c:v>
                </c:pt>
                <c:pt idx="721">
                  <c:v>703006</c:v>
                </c:pt>
                <c:pt idx="722">
                  <c:v>703077</c:v>
                </c:pt>
                <c:pt idx="723">
                  <c:v>703144</c:v>
                </c:pt>
                <c:pt idx="724">
                  <c:v>703214</c:v>
                </c:pt>
                <c:pt idx="725">
                  <c:v>703285</c:v>
                </c:pt>
                <c:pt idx="726">
                  <c:v>703354</c:v>
                </c:pt>
                <c:pt idx="727">
                  <c:v>703421</c:v>
                </c:pt>
                <c:pt idx="728">
                  <c:v>703487</c:v>
                </c:pt>
                <c:pt idx="729">
                  <c:v>703554</c:v>
                </c:pt>
                <c:pt idx="730">
                  <c:v>703623</c:v>
                </c:pt>
                <c:pt idx="731">
                  <c:v>703696</c:v>
                </c:pt>
                <c:pt idx="732">
                  <c:v>703762</c:v>
                </c:pt>
                <c:pt idx="733">
                  <c:v>703826</c:v>
                </c:pt>
                <c:pt idx="734">
                  <c:v>703892</c:v>
                </c:pt>
                <c:pt idx="735">
                  <c:v>703960</c:v>
                </c:pt>
                <c:pt idx="736">
                  <c:v>704026</c:v>
                </c:pt>
                <c:pt idx="737">
                  <c:v>704091</c:v>
                </c:pt>
                <c:pt idx="738">
                  <c:v>704164</c:v>
                </c:pt>
                <c:pt idx="739">
                  <c:v>704231</c:v>
                </c:pt>
                <c:pt idx="740">
                  <c:v>704304</c:v>
                </c:pt>
                <c:pt idx="741">
                  <c:v>704374</c:v>
                </c:pt>
                <c:pt idx="742">
                  <c:v>704442</c:v>
                </c:pt>
                <c:pt idx="743">
                  <c:v>704513</c:v>
                </c:pt>
                <c:pt idx="744">
                  <c:v>704583</c:v>
                </c:pt>
                <c:pt idx="745">
                  <c:v>704651</c:v>
                </c:pt>
                <c:pt idx="746">
                  <c:v>704717</c:v>
                </c:pt>
                <c:pt idx="747">
                  <c:v>704783</c:v>
                </c:pt>
                <c:pt idx="748">
                  <c:v>704852</c:v>
                </c:pt>
                <c:pt idx="749">
                  <c:v>704924</c:v>
                </c:pt>
                <c:pt idx="750">
                  <c:v>704993</c:v>
                </c:pt>
                <c:pt idx="751">
                  <c:v>705062</c:v>
                </c:pt>
                <c:pt idx="752">
                  <c:v>705134</c:v>
                </c:pt>
                <c:pt idx="753">
                  <c:v>705204</c:v>
                </c:pt>
                <c:pt idx="754">
                  <c:v>705269</c:v>
                </c:pt>
                <c:pt idx="755">
                  <c:v>705333</c:v>
                </c:pt>
                <c:pt idx="756">
                  <c:v>705402</c:v>
                </c:pt>
                <c:pt idx="757">
                  <c:v>705475</c:v>
                </c:pt>
                <c:pt idx="758">
                  <c:v>705545</c:v>
                </c:pt>
                <c:pt idx="759">
                  <c:v>705614</c:v>
                </c:pt>
                <c:pt idx="760">
                  <c:v>705685</c:v>
                </c:pt>
                <c:pt idx="761">
                  <c:v>705755</c:v>
                </c:pt>
                <c:pt idx="762">
                  <c:v>705827</c:v>
                </c:pt>
                <c:pt idx="763">
                  <c:v>705894</c:v>
                </c:pt>
                <c:pt idx="764">
                  <c:v>705968</c:v>
                </c:pt>
                <c:pt idx="765">
                  <c:v>706041</c:v>
                </c:pt>
                <c:pt idx="766">
                  <c:v>706108</c:v>
                </c:pt>
                <c:pt idx="767">
                  <c:v>706178</c:v>
                </c:pt>
                <c:pt idx="768">
                  <c:v>706246</c:v>
                </c:pt>
                <c:pt idx="769">
                  <c:v>706312</c:v>
                </c:pt>
                <c:pt idx="770">
                  <c:v>706380</c:v>
                </c:pt>
                <c:pt idx="771">
                  <c:v>706449</c:v>
                </c:pt>
                <c:pt idx="772">
                  <c:v>706515</c:v>
                </c:pt>
                <c:pt idx="773">
                  <c:v>706585</c:v>
                </c:pt>
                <c:pt idx="774">
                  <c:v>706656</c:v>
                </c:pt>
                <c:pt idx="775">
                  <c:v>706732</c:v>
                </c:pt>
                <c:pt idx="776">
                  <c:v>706799</c:v>
                </c:pt>
                <c:pt idx="777">
                  <c:v>706870</c:v>
                </c:pt>
                <c:pt idx="778">
                  <c:v>706942</c:v>
                </c:pt>
                <c:pt idx="779">
                  <c:v>707018</c:v>
                </c:pt>
                <c:pt idx="780">
                  <c:v>707085</c:v>
                </c:pt>
                <c:pt idx="781">
                  <c:v>707153</c:v>
                </c:pt>
                <c:pt idx="782">
                  <c:v>707218</c:v>
                </c:pt>
                <c:pt idx="783">
                  <c:v>707284</c:v>
                </c:pt>
                <c:pt idx="784">
                  <c:v>707353</c:v>
                </c:pt>
                <c:pt idx="785">
                  <c:v>707422</c:v>
                </c:pt>
                <c:pt idx="786">
                  <c:v>707490</c:v>
                </c:pt>
                <c:pt idx="787">
                  <c:v>707560</c:v>
                </c:pt>
                <c:pt idx="788">
                  <c:v>707624</c:v>
                </c:pt>
                <c:pt idx="789">
                  <c:v>707689</c:v>
                </c:pt>
                <c:pt idx="790">
                  <c:v>707758</c:v>
                </c:pt>
                <c:pt idx="791">
                  <c:v>707822</c:v>
                </c:pt>
                <c:pt idx="792">
                  <c:v>707892</c:v>
                </c:pt>
                <c:pt idx="793">
                  <c:v>707961</c:v>
                </c:pt>
                <c:pt idx="794">
                  <c:v>708028</c:v>
                </c:pt>
                <c:pt idx="795">
                  <c:v>708094</c:v>
                </c:pt>
                <c:pt idx="796">
                  <c:v>708162</c:v>
                </c:pt>
                <c:pt idx="797">
                  <c:v>708235</c:v>
                </c:pt>
                <c:pt idx="798">
                  <c:v>708307</c:v>
                </c:pt>
                <c:pt idx="799">
                  <c:v>708376</c:v>
                </c:pt>
                <c:pt idx="800">
                  <c:v>708443</c:v>
                </c:pt>
                <c:pt idx="801">
                  <c:v>708513</c:v>
                </c:pt>
                <c:pt idx="802">
                  <c:v>708573</c:v>
                </c:pt>
                <c:pt idx="803">
                  <c:v>708644</c:v>
                </c:pt>
                <c:pt idx="804">
                  <c:v>708716</c:v>
                </c:pt>
                <c:pt idx="805">
                  <c:v>708788</c:v>
                </c:pt>
                <c:pt idx="806">
                  <c:v>708856</c:v>
                </c:pt>
                <c:pt idx="807">
                  <c:v>708924</c:v>
                </c:pt>
                <c:pt idx="808">
                  <c:v>708993</c:v>
                </c:pt>
                <c:pt idx="809">
                  <c:v>709055</c:v>
                </c:pt>
                <c:pt idx="810">
                  <c:v>709119</c:v>
                </c:pt>
                <c:pt idx="811">
                  <c:v>709189</c:v>
                </c:pt>
                <c:pt idx="812">
                  <c:v>709256</c:v>
                </c:pt>
                <c:pt idx="813">
                  <c:v>709319</c:v>
                </c:pt>
                <c:pt idx="814">
                  <c:v>709389</c:v>
                </c:pt>
                <c:pt idx="815">
                  <c:v>709451</c:v>
                </c:pt>
                <c:pt idx="816">
                  <c:v>709516</c:v>
                </c:pt>
                <c:pt idx="817">
                  <c:v>709583</c:v>
                </c:pt>
                <c:pt idx="818">
                  <c:v>709650</c:v>
                </c:pt>
                <c:pt idx="819">
                  <c:v>709717</c:v>
                </c:pt>
                <c:pt idx="820">
                  <c:v>709782</c:v>
                </c:pt>
                <c:pt idx="821">
                  <c:v>709848</c:v>
                </c:pt>
                <c:pt idx="822">
                  <c:v>709916</c:v>
                </c:pt>
                <c:pt idx="823">
                  <c:v>709976</c:v>
                </c:pt>
                <c:pt idx="824">
                  <c:v>710039</c:v>
                </c:pt>
                <c:pt idx="825">
                  <c:v>710106</c:v>
                </c:pt>
                <c:pt idx="826">
                  <c:v>710172</c:v>
                </c:pt>
                <c:pt idx="827">
                  <c:v>710239</c:v>
                </c:pt>
                <c:pt idx="828">
                  <c:v>710307</c:v>
                </c:pt>
                <c:pt idx="829">
                  <c:v>710374</c:v>
                </c:pt>
                <c:pt idx="830">
                  <c:v>710440</c:v>
                </c:pt>
                <c:pt idx="831">
                  <c:v>710506</c:v>
                </c:pt>
                <c:pt idx="832">
                  <c:v>710570</c:v>
                </c:pt>
                <c:pt idx="833">
                  <c:v>710641</c:v>
                </c:pt>
                <c:pt idx="834">
                  <c:v>710711</c:v>
                </c:pt>
                <c:pt idx="835">
                  <c:v>710779</c:v>
                </c:pt>
                <c:pt idx="836">
                  <c:v>710851</c:v>
                </c:pt>
                <c:pt idx="837">
                  <c:v>710921</c:v>
                </c:pt>
                <c:pt idx="838">
                  <c:v>710986</c:v>
                </c:pt>
                <c:pt idx="839">
                  <c:v>711051</c:v>
                </c:pt>
                <c:pt idx="840">
                  <c:v>711120</c:v>
                </c:pt>
                <c:pt idx="841">
                  <c:v>711187</c:v>
                </c:pt>
                <c:pt idx="842">
                  <c:v>711255</c:v>
                </c:pt>
                <c:pt idx="843">
                  <c:v>711325</c:v>
                </c:pt>
                <c:pt idx="844">
                  <c:v>711392</c:v>
                </c:pt>
                <c:pt idx="845">
                  <c:v>711461</c:v>
                </c:pt>
                <c:pt idx="846">
                  <c:v>711532</c:v>
                </c:pt>
                <c:pt idx="847">
                  <c:v>711596</c:v>
                </c:pt>
                <c:pt idx="848">
                  <c:v>711669</c:v>
                </c:pt>
                <c:pt idx="849">
                  <c:v>711734</c:v>
                </c:pt>
                <c:pt idx="850">
                  <c:v>711806</c:v>
                </c:pt>
                <c:pt idx="851">
                  <c:v>711868</c:v>
                </c:pt>
                <c:pt idx="852">
                  <c:v>711936</c:v>
                </c:pt>
                <c:pt idx="853">
                  <c:v>712003</c:v>
                </c:pt>
                <c:pt idx="854">
                  <c:v>712078</c:v>
                </c:pt>
                <c:pt idx="855">
                  <c:v>712143</c:v>
                </c:pt>
                <c:pt idx="856">
                  <c:v>712214</c:v>
                </c:pt>
                <c:pt idx="857">
                  <c:v>712280</c:v>
                </c:pt>
                <c:pt idx="858">
                  <c:v>712346</c:v>
                </c:pt>
                <c:pt idx="859">
                  <c:v>712412</c:v>
                </c:pt>
                <c:pt idx="860">
                  <c:v>712480</c:v>
                </c:pt>
                <c:pt idx="861">
                  <c:v>712548</c:v>
                </c:pt>
                <c:pt idx="862">
                  <c:v>712617</c:v>
                </c:pt>
                <c:pt idx="863">
                  <c:v>712682</c:v>
                </c:pt>
                <c:pt idx="864">
                  <c:v>712744</c:v>
                </c:pt>
                <c:pt idx="865">
                  <c:v>712812</c:v>
                </c:pt>
                <c:pt idx="866">
                  <c:v>712881</c:v>
                </c:pt>
                <c:pt idx="867">
                  <c:v>712947</c:v>
                </c:pt>
                <c:pt idx="868">
                  <c:v>713017</c:v>
                </c:pt>
                <c:pt idx="869">
                  <c:v>713082</c:v>
                </c:pt>
                <c:pt idx="870">
                  <c:v>713148</c:v>
                </c:pt>
                <c:pt idx="871">
                  <c:v>713215</c:v>
                </c:pt>
                <c:pt idx="872">
                  <c:v>713280</c:v>
                </c:pt>
                <c:pt idx="873">
                  <c:v>713345</c:v>
                </c:pt>
                <c:pt idx="874">
                  <c:v>713411</c:v>
                </c:pt>
                <c:pt idx="875">
                  <c:v>713476</c:v>
                </c:pt>
                <c:pt idx="876">
                  <c:v>713540</c:v>
                </c:pt>
                <c:pt idx="877">
                  <c:v>713608</c:v>
                </c:pt>
                <c:pt idx="878">
                  <c:v>713677</c:v>
                </c:pt>
                <c:pt idx="879">
                  <c:v>713742</c:v>
                </c:pt>
                <c:pt idx="880">
                  <c:v>713803</c:v>
                </c:pt>
                <c:pt idx="881">
                  <c:v>713864</c:v>
                </c:pt>
                <c:pt idx="882">
                  <c:v>713930</c:v>
                </c:pt>
                <c:pt idx="883">
                  <c:v>713996</c:v>
                </c:pt>
                <c:pt idx="884">
                  <c:v>714062</c:v>
                </c:pt>
                <c:pt idx="885">
                  <c:v>714125</c:v>
                </c:pt>
                <c:pt idx="886">
                  <c:v>714190</c:v>
                </c:pt>
                <c:pt idx="887">
                  <c:v>714255</c:v>
                </c:pt>
                <c:pt idx="888">
                  <c:v>714327</c:v>
                </c:pt>
                <c:pt idx="889">
                  <c:v>714396</c:v>
                </c:pt>
                <c:pt idx="890">
                  <c:v>714459</c:v>
                </c:pt>
                <c:pt idx="891">
                  <c:v>714521</c:v>
                </c:pt>
                <c:pt idx="892">
                  <c:v>714587</c:v>
                </c:pt>
                <c:pt idx="893">
                  <c:v>714655</c:v>
                </c:pt>
                <c:pt idx="894">
                  <c:v>714720</c:v>
                </c:pt>
                <c:pt idx="895">
                  <c:v>714785</c:v>
                </c:pt>
                <c:pt idx="896">
                  <c:v>714851</c:v>
                </c:pt>
                <c:pt idx="897">
                  <c:v>714916</c:v>
                </c:pt>
                <c:pt idx="898">
                  <c:v>714984</c:v>
                </c:pt>
                <c:pt idx="899">
                  <c:v>715050</c:v>
                </c:pt>
                <c:pt idx="900">
                  <c:v>715116</c:v>
                </c:pt>
                <c:pt idx="901">
                  <c:v>715180</c:v>
                </c:pt>
                <c:pt idx="902">
                  <c:v>715242</c:v>
                </c:pt>
                <c:pt idx="903">
                  <c:v>715307</c:v>
                </c:pt>
                <c:pt idx="904">
                  <c:v>715371</c:v>
                </c:pt>
                <c:pt idx="905">
                  <c:v>715435</c:v>
                </c:pt>
                <c:pt idx="906">
                  <c:v>715505</c:v>
                </c:pt>
                <c:pt idx="907">
                  <c:v>715570</c:v>
                </c:pt>
                <c:pt idx="908">
                  <c:v>715637</c:v>
                </c:pt>
                <c:pt idx="909">
                  <c:v>715706</c:v>
                </c:pt>
                <c:pt idx="910">
                  <c:v>715778</c:v>
                </c:pt>
                <c:pt idx="911">
                  <c:v>715844</c:v>
                </c:pt>
                <c:pt idx="912">
                  <c:v>715912</c:v>
                </c:pt>
                <c:pt idx="913">
                  <c:v>715981</c:v>
                </c:pt>
                <c:pt idx="914">
                  <c:v>716042</c:v>
                </c:pt>
                <c:pt idx="915">
                  <c:v>716112</c:v>
                </c:pt>
                <c:pt idx="916">
                  <c:v>716182</c:v>
                </c:pt>
                <c:pt idx="917">
                  <c:v>716252</c:v>
                </c:pt>
                <c:pt idx="918">
                  <c:v>716321</c:v>
                </c:pt>
                <c:pt idx="919">
                  <c:v>716386</c:v>
                </c:pt>
                <c:pt idx="920">
                  <c:v>716454</c:v>
                </c:pt>
                <c:pt idx="921">
                  <c:v>716521</c:v>
                </c:pt>
                <c:pt idx="922">
                  <c:v>716591</c:v>
                </c:pt>
                <c:pt idx="923">
                  <c:v>716660</c:v>
                </c:pt>
                <c:pt idx="924">
                  <c:v>716724</c:v>
                </c:pt>
                <c:pt idx="925">
                  <c:v>716793</c:v>
                </c:pt>
                <c:pt idx="926">
                  <c:v>716860</c:v>
                </c:pt>
                <c:pt idx="927">
                  <c:v>716925</c:v>
                </c:pt>
                <c:pt idx="928">
                  <c:v>716991</c:v>
                </c:pt>
                <c:pt idx="929">
                  <c:v>717059</c:v>
                </c:pt>
                <c:pt idx="930">
                  <c:v>717127</c:v>
                </c:pt>
                <c:pt idx="931">
                  <c:v>717192</c:v>
                </c:pt>
                <c:pt idx="932">
                  <c:v>717259</c:v>
                </c:pt>
                <c:pt idx="933">
                  <c:v>717326</c:v>
                </c:pt>
                <c:pt idx="934">
                  <c:v>717393</c:v>
                </c:pt>
                <c:pt idx="935">
                  <c:v>717457</c:v>
                </c:pt>
                <c:pt idx="936">
                  <c:v>717525</c:v>
                </c:pt>
                <c:pt idx="937">
                  <c:v>717590</c:v>
                </c:pt>
                <c:pt idx="938">
                  <c:v>717656</c:v>
                </c:pt>
                <c:pt idx="939">
                  <c:v>717718</c:v>
                </c:pt>
                <c:pt idx="940">
                  <c:v>717788</c:v>
                </c:pt>
                <c:pt idx="941">
                  <c:v>717856</c:v>
                </c:pt>
                <c:pt idx="942">
                  <c:v>717921</c:v>
                </c:pt>
                <c:pt idx="943">
                  <c:v>717988</c:v>
                </c:pt>
                <c:pt idx="944">
                  <c:v>718053</c:v>
                </c:pt>
                <c:pt idx="945">
                  <c:v>718123</c:v>
                </c:pt>
                <c:pt idx="946">
                  <c:v>718192</c:v>
                </c:pt>
                <c:pt idx="947">
                  <c:v>718261</c:v>
                </c:pt>
                <c:pt idx="948">
                  <c:v>718327</c:v>
                </c:pt>
                <c:pt idx="949">
                  <c:v>718391</c:v>
                </c:pt>
                <c:pt idx="950">
                  <c:v>718456</c:v>
                </c:pt>
                <c:pt idx="951">
                  <c:v>718522</c:v>
                </c:pt>
                <c:pt idx="952">
                  <c:v>718587</c:v>
                </c:pt>
                <c:pt idx="953">
                  <c:v>718653</c:v>
                </c:pt>
                <c:pt idx="954">
                  <c:v>718719</c:v>
                </c:pt>
                <c:pt idx="955">
                  <c:v>718789</c:v>
                </c:pt>
                <c:pt idx="956">
                  <c:v>718852</c:v>
                </c:pt>
                <c:pt idx="957">
                  <c:v>718919</c:v>
                </c:pt>
                <c:pt idx="958">
                  <c:v>718987</c:v>
                </c:pt>
                <c:pt idx="959">
                  <c:v>719049</c:v>
                </c:pt>
                <c:pt idx="960">
                  <c:v>719117</c:v>
                </c:pt>
                <c:pt idx="961">
                  <c:v>719184</c:v>
                </c:pt>
                <c:pt idx="962">
                  <c:v>719250</c:v>
                </c:pt>
                <c:pt idx="963">
                  <c:v>719316</c:v>
                </c:pt>
                <c:pt idx="964">
                  <c:v>719383</c:v>
                </c:pt>
                <c:pt idx="965">
                  <c:v>719447</c:v>
                </c:pt>
                <c:pt idx="966">
                  <c:v>719515</c:v>
                </c:pt>
                <c:pt idx="967">
                  <c:v>719583</c:v>
                </c:pt>
                <c:pt idx="968">
                  <c:v>719651</c:v>
                </c:pt>
                <c:pt idx="969">
                  <c:v>719721</c:v>
                </c:pt>
                <c:pt idx="970">
                  <c:v>719785</c:v>
                </c:pt>
                <c:pt idx="971">
                  <c:v>719853</c:v>
                </c:pt>
                <c:pt idx="972">
                  <c:v>719919</c:v>
                </c:pt>
                <c:pt idx="973">
                  <c:v>719991</c:v>
                </c:pt>
                <c:pt idx="974">
                  <c:v>720056</c:v>
                </c:pt>
                <c:pt idx="975">
                  <c:v>720121</c:v>
                </c:pt>
                <c:pt idx="976">
                  <c:v>720188</c:v>
                </c:pt>
                <c:pt idx="977">
                  <c:v>720255</c:v>
                </c:pt>
                <c:pt idx="978">
                  <c:v>720323</c:v>
                </c:pt>
                <c:pt idx="979">
                  <c:v>720386</c:v>
                </c:pt>
                <c:pt idx="980">
                  <c:v>720451</c:v>
                </c:pt>
                <c:pt idx="981">
                  <c:v>720518</c:v>
                </c:pt>
                <c:pt idx="982">
                  <c:v>720584</c:v>
                </c:pt>
                <c:pt idx="983">
                  <c:v>720652</c:v>
                </c:pt>
                <c:pt idx="984">
                  <c:v>720721</c:v>
                </c:pt>
                <c:pt idx="985">
                  <c:v>720789</c:v>
                </c:pt>
                <c:pt idx="986">
                  <c:v>720865</c:v>
                </c:pt>
                <c:pt idx="987">
                  <c:v>720935</c:v>
                </c:pt>
                <c:pt idx="988">
                  <c:v>721000</c:v>
                </c:pt>
                <c:pt idx="989">
                  <c:v>721066</c:v>
                </c:pt>
                <c:pt idx="990">
                  <c:v>721134</c:v>
                </c:pt>
                <c:pt idx="991">
                  <c:v>721202</c:v>
                </c:pt>
                <c:pt idx="992">
                  <c:v>721271</c:v>
                </c:pt>
                <c:pt idx="993">
                  <c:v>721338</c:v>
                </c:pt>
                <c:pt idx="994">
                  <c:v>721405</c:v>
                </c:pt>
                <c:pt idx="995">
                  <c:v>721474</c:v>
                </c:pt>
                <c:pt idx="996">
                  <c:v>721543</c:v>
                </c:pt>
                <c:pt idx="997">
                  <c:v>721613</c:v>
                </c:pt>
                <c:pt idx="998">
                  <c:v>721683</c:v>
                </c:pt>
                <c:pt idx="999">
                  <c:v>721748</c:v>
                </c:pt>
              </c:numCache>
            </c:numRef>
          </c:val>
          <c:smooth val="0"/>
          <c:extLst>
            <c:ext xmlns:c16="http://schemas.microsoft.com/office/drawing/2014/chart" uri="{C3380CC4-5D6E-409C-BE32-E72D297353CC}">
              <c16:uniqueId val="{00000000-14F8-4F30-A9A5-9C41486EFE19}"/>
            </c:ext>
          </c:extLst>
        </c:ser>
        <c:ser>
          <c:idx val="1"/>
          <c:order val="1"/>
          <c:tx>
            <c:strRef>
              <c:f>'No Vacc'!$D$1</c:f>
              <c:strCache>
                <c:ptCount val="1"/>
                <c:pt idx="0">
                  <c:v>85%</c:v>
                </c:pt>
              </c:strCache>
            </c:strRef>
          </c:tx>
          <c:spPr>
            <a:ln w="28575" cap="rnd">
              <a:solidFill>
                <a:schemeClr val="accent2"/>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601938</c:v>
                </c:pt>
                <c:pt idx="340">
                  <c:v>610054</c:v>
                </c:pt>
                <c:pt idx="341">
                  <c:v>618122</c:v>
                </c:pt>
                <c:pt idx="342">
                  <c:v>626159</c:v>
                </c:pt>
                <c:pt idx="343">
                  <c:v>634130</c:v>
                </c:pt>
                <c:pt idx="344">
                  <c:v>642039</c:v>
                </c:pt>
                <c:pt idx="345">
                  <c:v>649773</c:v>
                </c:pt>
                <c:pt idx="346">
                  <c:v>657400</c:v>
                </c:pt>
                <c:pt idx="347">
                  <c:v>664824</c:v>
                </c:pt>
                <c:pt idx="348">
                  <c:v>672073</c:v>
                </c:pt>
                <c:pt idx="349">
                  <c:v>679226</c:v>
                </c:pt>
                <c:pt idx="350">
                  <c:v>686363</c:v>
                </c:pt>
                <c:pt idx="351">
                  <c:v>693427</c:v>
                </c:pt>
                <c:pt idx="352">
                  <c:v>700384</c:v>
                </c:pt>
                <c:pt idx="353">
                  <c:v>707226</c:v>
                </c:pt>
                <c:pt idx="354">
                  <c:v>713999</c:v>
                </c:pt>
                <c:pt idx="355">
                  <c:v>720617</c:v>
                </c:pt>
                <c:pt idx="356">
                  <c:v>727120</c:v>
                </c:pt>
                <c:pt idx="357">
                  <c:v>733506</c:v>
                </c:pt>
                <c:pt idx="358">
                  <c:v>739800</c:v>
                </c:pt>
                <c:pt idx="359">
                  <c:v>746010</c:v>
                </c:pt>
                <c:pt idx="360">
                  <c:v>752138</c:v>
                </c:pt>
                <c:pt idx="361">
                  <c:v>758132</c:v>
                </c:pt>
                <c:pt idx="362">
                  <c:v>764085</c:v>
                </c:pt>
                <c:pt idx="363">
                  <c:v>769915</c:v>
                </c:pt>
                <c:pt idx="364">
                  <c:v>775612</c:v>
                </c:pt>
                <c:pt idx="365">
                  <c:v>781255</c:v>
                </c:pt>
                <c:pt idx="366">
                  <c:v>786785</c:v>
                </c:pt>
                <c:pt idx="367">
                  <c:v>792210</c:v>
                </c:pt>
                <c:pt idx="368">
                  <c:v>797611</c:v>
                </c:pt>
                <c:pt idx="369">
                  <c:v>802924</c:v>
                </c:pt>
                <c:pt idx="370">
                  <c:v>808143</c:v>
                </c:pt>
                <c:pt idx="371">
                  <c:v>813248</c:v>
                </c:pt>
                <c:pt idx="372">
                  <c:v>818240</c:v>
                </c:pt>
                <c:pt idx="373">
                  <c:v>823160</c:v>
                </c:pt>
                <c:pt idx="374">
                  <c:v>828027</c:v>
                </c:pt>
                <c:pt idx="375">
                  <c:v>832797</c:v>
                </c:pt>
                <c:pt idx="376">
                  <c:v>837489</c:v>
                </c:pt>
                <c:pt idx="377">
                  <c:v>842104</c:v>
                </c:pt>
                <c:pt idx="378">
                  <c:v>846691</c:v>
                </c:pt>
                <c:pt idx="379">
                  <c:v>851122</c:v>
                </c:pt>
                <c:pt idx="380">
                  <c:v>855509</c:v>
                </c:pt>
                <c:pt idx="381">
                  <c:v>859790</c:v>
                </c:pt>
                <c:pt idx="382">
                  <c:v>864012</c:v>
                </c:pt>
                <c:pt idx="383">
                  <c:v>868125</c:v>
                </c:pt>
                <c:pt idx="384">
                  <c:v>872222</c:v>
                </c:pt>
                <c:pt idx="385">
                  <c:v>876235</c:v>
                </c:pt>
                <c:pt idx="386">
                  <c:v>880155</c:v>
                </c:pt>
                <c:pt idx="387">
                  <c:v>883999</c:v>
                </c:pt>
                <c:pt idx="388">
                  <c:v>887800</c:v>
                </c:pt>
                <c:pt idx="389">
                  <c:v>891478</c:v>
                </c:pt>
                <c:pt idx="390">
                  <c:v>895135</c:v>
                </c:pt>
                <c:pt idx="391">
                  <c:v>898700</c:v>
                </c:pt>
                <c:pt idx="392">
                  <c:v>902182</c:v>
                </c:pt>
                <c:pt idx="393">
                  <c:v>905591</c:v>
                </c:pt>
                <c:pt idx="394">
                  <c:v>908975</c:v>
                </c:pt>
                <c:pt idx="395">
                  <c:v>912311</c:v>
                </c:pt>
                <c:pt idx="396">
                  <c:v>915549</c:v>
                </c:pt>
                <c:pt idx="397">
                  <c:v>918753</c:v>
                </c:pt>
                <c:pt idx="398">
                  <c:v>921921</c:v>
                </c:pt>
                <c:pt idx="399">
                  <c:v>924981</c:v>
                </c:pt>
                <c:pt idx="400">
                  <c:v>928010</c:v>
                </c:pt>
                <c:pt idx="401">
                  <c:v>930954</c:v>
                </c:pt>
                <c:pt idx="402">
                  <c:v>933859</c:v>
                </c:pt>
                <c:pt idx="403">
                  <c:v>936740</c:v>
                </c:pt>
                <c:pt idx="404">
                  <c:v>939540</c:v>
                </c:pt>
                <c:pt idx="405">
                  <c:v>942311</c:v>
                </c:pt>
                <c:pt idx="406">
                  <c:v>945007</c:v>
                </c:pt>
                <c:pt idx="407">
                  <c:v>947657</c:v>
                </c:pt>
                <c:pt idx="408">
                  <c:v>950264</c:v>
                </c:pt>
                <c:pt idx="409">
                  <c:v>952855</c:v>
                </c:pt>
                <c:pt idx="410">
                  <c:v>955359</c:v>
                </c:pt>
                <c:pt idx="411">
                  <c:v>957806</c:v>
                </c:pt>
                <c:pt idx="412">
                  <c:v>960237</c:v>
                </c:pt>
                <c:pt idx="413">
                  <c:v>962562</c:v>
                </c:pt>
                <c:pt idx="414">
                  <c:v>964888</c:v>
                </c:pt>
                <c:pt idx="415">
                  <c:v>967152</c:v>
                </c:pt>
                <c:pt idx="416">
                  <c:v>969390</c:v>
                </c:pt>
                <c:pt idx="417">
                  <c:v>971594</c:v>
                </c:pt>
                <c:pt idx="418">
                  <c:v>973776</c:v>
                </c:pt>
                <c:pt idx="419">
                  <c:v>975888</c:v>
                </c:pt>
                <c:pt idx="420">
                  <c:v>977966</c:v>
                </c:pt>
                <c:pt idx="421">
                  <c:v>979983</c:v>
                </c:pt>
                <c:pt idx="422">
                  <c:v>982005</c:v>
                </c:pt>
                <c:pt idx="423">
                  <c:v>983964</c:v>
                </c:pt>
                <c:pt idx="424">
                  <c:v>985902</c:v>
                </c:pt>
                <c:pt idx="425">
                  <c:v>987816</c:v>
                </c:pt>
                <c:pt idx="426">
                  <c:v>989661</c:v>
                </c:pt>
                <c:pt idx="427">
                  <c:v>991483</c:v>
                </c:pt>
                <c:pt idx="428">
                  <c:v>993286</c:v>
                </c:pt>
                <c:pt idx="429">
                  <c:v>995064</c:v>
                </c:pt>
                <c:pt idx="430">
                  <c:v>996808</c:v>
                </c:pt>
                <c:pt idx="431">
                  <c:v>998501</c:v>
                </c:pt>
                <c:pt idx="432">
                  <c:v>1000190</c:v>
                </c:pt>
                <c:pt idx="433">
                  <c:v>1001830</c:v>
                </c:pt>
                <c:pt idx="434">
                  <c:v>1003450</c:v>
                </c:pt>
                <c:pt idx="435">
                  <c:v>1005040</c:v>
                </c:pt>
                <c:pt idx="436">
                  <c:v>1006590</c:v>
                </c:pt>
                <c:pt idx="437">
                  <c:v>1008140</c:v>
                </c:pt>
                <c:pt idx="438">
                  <c:v>1009620</c:v>
                </c:pt>
                <c:pt idx="439">
                  <c:v>1011080</c:v>
                </c:pt>
                <c:pt idx="440">
                  <c:v>1012540</c:v>
                </c:pt>
                <c:pt idx="441">
                  <c:v>1013960</c:v>
                </c:pt>
                <c:pt idx="442">
                  <c:v>1015310</c:v>
                </c:pt>
                <c:pt idx="443">
                  <c:v>1016670</c:v>
                </c:pt>
                <c:pt idx="444">
                  <c:v>1018000</c:v>
                </c:pt>
                <c:pt idx="445">
                  <c:v>1019320</c:v>
                </c:pt>
                <c:pt idx="446">
                  <c:v>1020590</c:v>
                </c:pt>
                <c:pt idx="447">
                  <c:v>1021860</c:v>
                </c:pt>
                <c:pt idx="448">
                  <c:v>1023060</c:v>
                </c:pt>
                <c:pt idx="449">
                  <c:v>1024250</c:v>
                </c:pt>
                <c:pt idx="450">
                  <c:v>1025460</c:v>
                </c:pt>
                <c:pt idx="451">
                  <c:v>1026640</c:v>
                </c:pt>
                <c:pt idx="452">
                  <c:v>1027780</c:v>
                </c:pt>
                <c:pt idx="453">
                  <c:v>1028920</c:v>
                </c:pt>
                <c:pt idx="454">
                  <c:v>1030030</c:v>
                </c:pt>
                <c:pt idx="455">
                  <c:v>1031120</c:v>
                </c:pt>
                <c:pt idx="456">
                  <c:v>1032190</c:v>
                </c:pt>
                <c:pt idx="457">
                  <c:v>1033230</c:v>
                </c:pt>
                <c:pt idx="458">
                  <c:v>1034270</c:v>
                </c:pt>
                <c:pt idx="459">
                  <c:v>1035270</c:v>
                </c:pt>
                <c:pt idx="460">
                  <c:v>1036250</c:v>
                </c:pt>
                <c:pt idx="461">
                  <c:v>1037220</c:v>
                </c:pt>
                <c:pt idx="462">
                  <c:v>1038190</c:v>
                </c:pt>
                <c:pt idx="463">
                  <c:v>1039120</c:v>
                </c:pt>
                <c:pt idx="464">
                  <c:v>1040050</c:v>
                </c:pt>
                <c:pt idx="465">
                  <c:v>1040950</c:v>
                </c:pt>
                <c:pt idx="466">
                  <c:v>1041830</c:v>
                </c:pt>
                <c:pt idx="467">
                  <c:v>1042710</c:v>
                </c:pt>
                <c:pt idx="468">
                  <c:v>1043580</c:v>
                </c:pt>
                <c:pt idx="469">
                  <c:v>1044430</c:v>
                </c:pt>
                <c:pt idx="470">
                  <c:v>1045270</c:v>
                </c:pt>
                <c:pt idx="471">
                  <c:v>1046070</c:v>
                </c:pt>
                <c:pt idx="472">
                  <c:v>1046880</c:v>
                </c:pt>
                <c:pt idx="473">
                  <c:v>1047640</c:v>
                </c:pt>
                <c:pt idx="474">
                  <c:v>1048430</c:v>
                </c:pt>
                <c:pt idx="475">
                  <c:v>1049210</c:v>
                </c:pt>
                <c:pt idx="476">
                  <c:v>1049970</c:v>
                </c:pt>
                <c:pt idx="477">
                  <c:v>1050690</c:v>
                </c:pt>
                <c:pt idx="478">
                  <c:v>1051410</c:v>
                </c:pt>
                <c:pt idx="479">
                  <c:v>1052120</c:v>
                </c:pt>
                <c:pt idx="480">
                  <c:v>1052830</c:v>
                </c:pt>
                <c:pt idx="481">
                  <c:v>1053500</c:v>
                </c:pt>
                <c:pt idx="482">
                  <c:v>1054200</c:v>
                </c:pt>
                <c:pt idx="483">
                  <c:v>1054880</c:v>
                </c:pt>
                <c:pt idx="484">
                  <c:v>1055530</c:v>
                </c:pt>
                <c:pt idx="485">
                  <c:v>1056190</c:v>
                </c:pt>
                <c:pt idx="486">
                  <c:v>1056820</c:v>
                </c:pt>
                <c:pt idx="487">
                  <c:v>1057470</c:v>
                </c:pt>
                <c:pt idx="488">
                  <c:v>1058070</c:v>
                </c:pt>
                <c:pt idx="489">
                  <c:v>1058710</c:v>
                </c:pt>
                <c:pt idx="490">
                  <c:v>1059290</c:v>
                </c:pt>
                <c:pt idx="491">
                  <c:v>1059890</c:v>
                </c:pt>
                <c:pt idx="492">
                  <c:v>1060470</c:v>
                </c:pt>
                <c:pt idx="493">
                  <c:v>1061040</c:v>
                </c:pt>
                <c:pt idx="494">
                  <c:v>1061620</c:v>
                </c:pt>
                <c:pt idx="495">
                  <c:v>1062190</c:v>
                </c:pt>
                <c:pt idx="496">
                  <c:v>1062750</c:v>
                </c:pt>
                <c:pt idx="497">
                  <c:v>1063320</c:v>
                </c:pt>
                <c:pt idx="498">
                  <c:v>1063850</c:v>
                </c:pt>
                <c:pt idx="499">
                  <c:v>1064380</c:v>
                </c:pt>
                <c:pt idx="500">
                  <c:v>1064900</c:v>
                </c:pt>
                <c:pt idx="501">
                  <c:v>1065430</c:v>
                </c:pt>
                <c:pt idx="502">
                  <c:v>1065950</c:v>
                </c:pt>
                <c:pt idx="503">
                  <c:v>1066450</c:v>
                </c:pt>
                <c:pt idx="504">
                  <c:v>1066960</c:v>
                </c:pt>
                <c:pt idx="505">
                  <c:v>1067450</c:v>
                </c:pt>
                <c:pt idx="506">
                  <c:v>1067940</c:v>
                </c:pt>
                <c:pt idx="507">
                  <c:v>1068420</c:v>
                </c:pt>
                <c:pt idx="508">
                  <c:v>1068880</c:v>
                </c:pt>
                <c:pt idx="509">
                  <c:v>1069330</c:v>
                </c:pt>
                <c:pt idx="510">
                  <c:v>1069800</c:v>
                </c:pt>
                <c:pt idx="511">
                  <c:v>1070260</c:v>
                </c:pt>
                <c:pt idx="512">
                  <c:v>1070700</c:v>
                </c:pt>
                <c:pt idx="513">
                  <c:v>1071150</c:v>
                </c:pt>
                <c:pt idx="514">
                  <c:v>1071580</c:v>
                </c:pt>
                <c:pt idx="515">
                  <c:v>1072020</c:v>
                </c:pt>
                <c:pt idx="516">
                  <c:v>1072460</c:v>
                </c:pt>
                <c:pt idx="517">
                  <c:v>1072880</c:v>
                </c:pt>
                <c:pt idx="518">
                  <c:v>1073290</c:v>
                </c:pt>
                <c:pt idx="519">
                  <c:v>1073700</c:v>
                </c:pt>
                <c:pt idx="520">
                  <c:v>1074110</c:v>
                </c:pt>
                <c:pt idx="521">
                  <c:v>1074490</c:v>
                </c:pt>
                <c:pt idx="522">
                  <c:v>1074900</c:v>
                </c:pt>
                <c:pt idx="523">
                  <c:v>1075300</c:v>
                </c:pt>
                <c:pt idx="524">
                  <c:v>1075690</c:v>
                </c:pt>
                <c:pt idx="525">
                  <c:v>1076080</c:v>
                </c:pt>
                <c:pt idx="526">
                  <c:v>1076450</c:v>
                </c:pt>
                <c:pt idx="527">
                  <c:v>1076810</c:v>
                </c:pt>
                <c:pt idx="528">
                  <c:v>1077180</c:v>
                </c:pt>
                <c:pt idx="529">
                  <c:v>1077550</c:v>
                </c:pt>
                <c:pt idx="530">
                  <c:v>1077900</c:v>
                </c:pt>
                <c:pt idx="531">
                  <c:v>1078260</c:v>
                </c:pt>
                <c:pt idx="532">
                  <c:v>1078610</c:v>
                </c:pt>
                <c:pt idx="533">
                  <c:v>1078970</c:v>
                </c:pt>
                <c:pt idx="534">
                  <c:v>1079300</c:v>
                </c:pt>
                <c:pt idx="535">
                  <c:v>1079650</c:v>
                </c:pt>
                <c:pt idx="536">
                  <c:v>1079990</c:v>
                </c:pt>
                <c:pt idx="537">
                  <c:v>1080320</c:v>
                </c:pt>
                <c:pt idx="538">
                  <c:v>1080640</c:v>
                </c:pt>
                <c:pt idx="539">
                  <c:v>1080970</c:v>
                </c:pt>
                <c:pt idx="540">
                  <c:v>1081300</c:v>
                </c:pt>
                <c:pt idx="541">
                  <c:v>1081610</c:v>
                </c:pt>
                <c:pt idx="542">
                  <c:v>1081920</c:v>
                </c:pt>
                <c:pt idx="543">
                  <c:v>1082220</c:v>
                </c:pt>
                <c:pt idx="544">
                  <c:v>1082530</c:v>
                </c:pt>
                <c:pt idx="545">
                  <c:v>1082840</c:v>
                </c:pt>
                <c:pt idx="546">
                  <c:v>1083150</c:v>
                </c:pt>
                <c:pt idx="547">
                  <c:v>1083460</c:v>
                </c:pt>
                <c:pt idx="548">
                  <c:v>1083770</c:v>
                </c:pt>
                <c:pt idx="549">
                  <c:v>1084060</c:v>
                </c:pt>
                <c:pt idx="550">
                  <c:v>1084350</c:v>
                </c:pt>
                <c:pt idx="551">
                  <c:v>1084640</c:v>
                </c:pt>
                <c:pt idx="552">
                  <c:v>1084920</c:v>
                </c:pt>
                <c:pt idx="553">
                  <c:v>1085220</c:v>
                </c:pt>
                <c:pt idx="554">
                  <c:v>1085510</c:v>
                </c:pt>
                <c:pt idx="555">
                  <c:v>1085800</c:v>
                </c:pt>
                <c:pt idx="556">
                  <c:v>1086080</c:v>
                </c:pt>
                <c:pt idx="557">
                  <c:v>1086360</c:v>
                </c:pt>
                <c:pt idx="558">
                  <c:v>1086640</c:v>
                </c:pt>
                <c:pt idx="559">
                  <c:v>1086910</c:v>
                </c:pt>
                <c:pt idx="560">
                  <c:v>1087180</c:v>
                </c:pt>
                <c:pt idx="561">
                  <c:v>1087460</c:v>
                </c:pt>
                <c:pt idx="562">
                  <c:v>1087740</c:v>
                </c:pt>
                <c:pt idx="563">
                  <c:v>1088010</c:v>
                </c:pt>
                <c:pt idx="564">
                  <c:v>1088290</c:v>
                </c:pt>
                <c:pt idx="565">
                  <c:v>1088550</c:v>
                </c:pt>
                <c:pt idx="566">
                  <c:v>1088810</c:v>
                </c:pt>
                <c:pt idx="567">
                  <c:v>1089070</c:v>
                </c:pt>
                <c:pt idx="568">
                  <c:v>1089330</c:v>
                </c:pt>
                <c:pt idx="569">
                  <c:v>1089590</c:v>
                </c:pt>
                <c:pt idx="570">
                  <c:v>1089840</c:v>
                </c:pt>
                <c:pt idx="571">
                  <c:v>1090100</c:v>
                </c:pt>
                <c:pt idx="572">
                  <c:v>1090350</c:v>
                </c:pt>
                <c:pt idx="573">
                  <c:v>1090600</c:v>
                </c:pt>
                <c:pt idx="574">
                  <c:v>1090850</c:v>
                </c:pt>
                <c:pt idx="575">
                  <c:v>1091100</c:v>
                </c:pt>
                <c:pt idx="576">
                  <c:v>1091350</c:v>
                </c:pt>
                <c:pt idx="577">
                  <c:v>1091580</c:v>
                </c:pt>
                <c:pt idx="578">
                  <c:v>1091830</c:v>
                </c:pt>
                <c:pt idx="579">
                  <c:v>1092060</c:v>
                </c:pt>
                <c:pt idx="580">
                  <c:v>1092300</c:v>
                </c:pt>
                <c:pt idx="581">
                  <c:v>1092540</c:v>
                </c:pt>
                <c:pt idx="582">
                  <c:v>1092770</c:v>
                </c:pt>
                <c:pt idx="583">
                  <c:v>1093010</c:v>
                </c:pt>
                <c:pt idx="584">
                  <c:v>1093240</c:v>
                </c:pt>
                <c:pt idx="585">
                  <c:v>1093470</c:v>
                </c:pt>
                <c:pt idx="586">
                  <c:v>1093680</c:v>
                </c:pt>
                <c:pt idx="587">
                  <c:v>1093910</c:v>
                </c:pt>
                <c:pt idx="588">
                  <c:v>1094140</c:v>
                </c:pt>
                <c:pt idx="589">
                  <c:v>1094380</c:v>
                </c:pt>
                <c:pt idx="590">
                  <c:v>1094600</c:v>
                </c:pt>
                <c:pt idx="591">
                  <c:v>1094820</c:v>
                </c:pt>
                <c:pt idx="592">
                  <c:v>1095050</c:v>
                </c:pt>
                <c:pt idx="593">
                  <c:v>1095270</c:v>
                </c:pt>
                <c:pt idx="594">
                  <c:v>1095500</c:v>
                </c:pt>
                <c:pt idx="595">
                  <c:v>1095730</c:v>
                </c:pt>
                <c:pt idx="596">
                  <c:v>1095950</c:v>
                </c:pt>
                <c:pt idx="597">
                  <c:v>1096180</c:v>
                </c:pt>
                <c:pt idx="598">
                  <c:v>1096390</c:v>
                </c:pt>
                <c:pt idx="599">
                  <c:v>1096610</c:v>
                </c:pt>
                <c:pt idx="600">
                  <c:v>1096830</c:v>
                </c:pt>
                <c:pt idx="601">
                  <c:v>1097040</c:v>
                </c:pt>
                <c:pt idx="602">
                  <c:v>1097260</c:v>
                </c:pt>
                <c:pt idx="603">
                  <c:v>1097470</c:v>
                </c:pt>
                <c:pt idx="604">
                  <c:v>1097690</c:v>
                </c:pt>
                <c:pt idx="605">
                  <c:v>1097900</c:v>
                </c:pt>
                <c:pt idx="606">
                  <c:v>1098100</c:v>
                </c:pt>
                <c:pt idx="607">
                  <c:v>1098320</c:v>
                </c:pt>
                <c:pt idx="608">
                  <c:v>1098520</c:v>
                </c:pt>
                <c:pt idx="609">
                  <c:v>1098740</c:v>
                </c:pt>
                <c:pt idx="610">
                  <c:v>1098950</c:v>
                </c:pt>
                <c:pt idx="611">
                  <c:v>1099150</c:v>
                </c:pt>
                <c:pt idx="612">
                  <c:v>1099360</c:v>
                </c:pt>
                <c:pt idx="613">
                  <c:v>1099560</c:v>
                </c:pt>
                <c:pt idx="614">
                  <c:v>1099760</c:v>
                </c:pt>
                <c:pt idx="615">
                  <c:v>1099970</c:v>
                </c:pt>
                <c:pt idx="616">
                  <c:v>1100170</c:v>
                </c:pt>
                <c:pt idx="617">
                  <c:v>1100370</c:v>
                </c:pt>
                <c:pt idx="618">
                  <c:v>1100570</c:v>
                </c:pt>
                <c:pt idx="619">
                  <c:v>1100770</c:v>
                </c:pt>
                <c:pt idx="620">
                  <c:v>1100970</c:v>
                </c:pt>
                <c:pt idx="621">
                  <c:v>1101180</c:v>
                </c:pt>
                <c:pt idx="622">
                  <c:v>1101380</c:v>
                </c:pt>
                <c:pt idx="623">
                  <c:v>1101580</c:v>
                </c:pt>
                <c:pt idx="624">
                  <c:v>1101780</c:v>
                </c:pt>
                <c:pt idx="625">
                  <c:v>1101980</c:v>
                </c:pt>
                <c:pt idx="626">
                  <c:v>1102180</c:v>
                </c:pt>
                <c:pt idx="627">
                  <c:v>1102380</c:v>
                </c:pt>
                <c:pt idx="628">
                  <c:v>1102580</c:v>
                </c:pt>
                <c:pt idx="629">
                  <c:v>1102780</c:v>
                </c:pt>
                <c:pt idx="630">
                  <c:v>1102980</c:v>
                </c:pt>
                <c:pt idx="631">
                  <c:v>1103180</c:v>
                </c:pt>
                <c:pt idx="632">
                  <c:v>1103390</c:v>
                </c:pt>
                <c:pt idx="633">
                  <c:v>1103580</c:v>
                </c:pt>
                <c:pt idx="634">
                  <c:v>1103780</c:v>
                </c:pt>
                <c:pt idx="635">
                  <c:v>1103970</c:v>
                </c:pt>
                <c:pt idx="636">
                  <c:v>1104170</c:v>
                </c:pt>
                <c:pt idx="637">
                  <c:v>1104370</c:v>
                </c:pt>
                <c:pt idx="638">
                  <c:v>1104560</c:v>
                </c:pt>
                <c:pt idx="639">
                  <c:v>1104750</c:v>
                </c:pt>
                <c:pt idx="640">
                  <c:v>1104950</c:v>
                </c:pt>
                <c:pt idx="641">
                  <c:v>1105150</c:v>
                </c:pt>
                <c:pt idx="642">
                  <c:v>1105350</c:v>
                </c:pt>
                <c:pt idx="643">
                  <c:v>1105540</c:v>
                </c:pt>
                <c:pt idx="644">
                  <c:v>1105730</c:v>
                </c:pt>
                <c:pt idx="645">
                  <c:v>1105930</c:v>
                </c:pt>
                <c:pt idx="646">
                  <c:v>1106110</c:v>
                </c:pt>
                <c:pt idx="647">
                  <c:v>1106310</c:v>
                </c:pt>
                <c:pt idx="648">
                  <c:v>1106500</c:v>
                </c:pt>
                <c:pt idx="649">
                  <c:v>1106690</c:v>
                </c:pt>
                <c:pt idx="650">
                  <c:v>1106870</c:v>
                </c:pt>
                <c:pt idx="651">
                  <c:v>1107060</c:v>
                </c:pt>
                <c:pt idx="652">
                  <c:v>1107250</c:v>
                </c:pt>
                <c:pt idx="653">
                  <c:v>1107440</c:v>
                </c:pt>
                <c:pt idx="654">
                  <c:v>1107630</c:v>
                </c:pt>
                <c:pt idx="655">
                  <c:v>1107830</c:v>
                </c:pt>
                <c:pt idx="656">
                  <c:v>1108020</c:v>
                </c:pt>
                <c:pt idx="657">
                  <c:v>1108200</c:v>
                </c:pt>
                <c:pt idx="658">
                  <c:v>1108390</c:v>
                </c:pt>
                <c:pt idx="659">
                  <c:v>1108570</c:v>
                </c:pt>
                <c:pt idx="660">
                  <c:v>1108760</c:v>
                </c:pt>
                <c:pt idx="661">
                  <c:v>1108950</c:v>
                </c:pt>
                <c:pt idx="662">
                  <c:v>1109140</c:v>
                </c:pt>
                <c:pt idx="663">
                  <c:v>1109330</c:v>
                </c:pt>
                <c:pt idx="664">
                  <c:v>1109510</c:v>
                </c:pt>
                <c:pt idx="665">
                  <c:v>1109700</c:v>
                </c:pt>
                <c:pt idx="666">
                  <c:v>1109890</c:v>
                </c:pt>
                <c:pt idx="667">
                  <c:v>1110070</c:v>
                </c:pt>
                <c:pt idx="668">
                  <c:v>1110260</c:v>
                </c:pt>
                <c:pt idx="669">
                  <c:v>1110450</c:v>
                </c:pt>
                <c:pt idx="670">
                  <c:v>1110630</c:v>
                </c:pt>
                <c:pt idx="671">
                  <c:v>1110820</c:v>
                </c:pt>
                <c:pt idx="672">
                  <c:v>1111010</c:v>
                </c:pt>
                <c:pt idx="673">
                  <c:v>1111190</c:v>
                </c:pt>
                <c:pt idx="674">
                  <c:v>1111380</c:v>
                </c:pt>
                <c:pt idx="675">
                  <c:v>1111560</c:v>
                </c:pt>
                <c:pt idx="676">
                  <c:v>1111740</c:v>
                </c:pt>
                <c:pt idx="677">
                  <c:v>1111930</c:v>
                </c:pt>
                <c:pt idx="678">
                  <c:v>1112120</c:v>
                </c:pt>
                <c:pt idx="679">
                  <c:v>1112300</c:v>
                </c:pt>
                <c:pt idx="680">
                  <c:v>1112490</c:v>
                </c:pt>
                <c:pt idx="681">
                  <c:v>1112680</c:v>
                </c:pt>
                <c:pt idx="682">
                  <c:v>1112870</c:v>
                </c:pt>
                <c:pt idx="683">
                  <c:v>1113040</c:v>
                </c:pt>
                <c:pt idx="684">
                  <c:v>1113230</c:v>
                </c:pt>
                <c:pt idx="685">
                  <c:v>1113410</c:v>
                </c:pt>
                <c:pt idx="686">
                  <c:v>1113600</c:v>
                </c:pt>
                <c:pt idx="687">
                  <c:v>1113780</c:v>
                </c:pt>
                <c:pt idx="688">
                  <c:v>1113970</c:v>
                </c:pt>
                <c:pt idx="689">
                  <c:v>1114160</c:v>
                </c:pt>
                <c:pt idx="690">
                  <c:v>1114340</c:v>
                </c:pt>
                <c:pt idx="691">
                  <c:v>1114520</c:v>
                </c:pt>
                <c:pt idx="692">
                  <c:v>1114700</c:v>
                </c:pt>
                <c:pt idx="693">
                  <c:v>1114880</c:v>
                </c:pt>
                <c:pt idx="694">
                  <c:v>1115070</c:v>
                </c:pt>
                <c:pt idx="695">
                  <c:v>1115250</c:v>
                </c:pt>
                <c:pt idx="696">
                  <c:v>1115440</c:v>
                </c:pt>
                <c:pt idx="697">
                  <c:v>1115610</c:v>
                </c:pt>
                <c:pt idx="698">
                  <c:v>1115800</c:v>
                </c:pt>
                <c:pt idx="699">
                  <c:v>1115980</c:v>
                </c:pt>
                <c:pt idx="700">
                  <c:v>1116170</c:v>
                </c:pt>
                <c:pt idx="701">
                  <c:v>1116350</c:v>
                </c:pt>
                <c:pt idx="702">
                  <c:v>1116530</c:v>
                </c:pt>
                <c:pt idx="703">
                  <c:v>1116720</c:v>
                </c:pt>
                <c:pt idx="704">
                  <c:v>1116900</c:v>
                </c:pt>
                <c:pt idx="705">
                  <c:v>1117070</c:v>
                </c:pt>
                <c:pt idx="706">
                  <c:v>1117250</c:v>
                </c:pt>
                <c:pt idx="707">
                  <c:v>1117440</c:v>
                </c:pt>
                <c:pt idx="708">
                  <c:v>1117620</c:v>
                </c:pt>
                <c:pt idx="709">
                  <c:v>1117790</c:v>
                </c:pt>
                <c:pt idx="710">
                  <c:v>1117970</c:v>
                </c:pt>
                <c:pt idx="711">
                  <c:v>1118140</c:v>
                </c:pt>
                <c:pt idx="712">
                  <c:v>1118320</c:v>
                </c:pt>
                <c:pt idx="713">
                  <c:v>1118500</c:v>
                </c:pt>
                <c:pt idx="714">
                  <c:v>1118690</c:v>
                </c:pt>
                <c:pt idx="715">
                  <c:v>1118870</c:v>
                </c:pt>
                <c:pt idx="716">
                  <c:v>1119050</c:v>
                </c:pt>
                <c:pt idx="717">
                  <c:v>1119230</c:v>
                </c:pt>
                <c:pt idx="718">
                  <c:v>1119400</c:v>
                </c:pt>
                <c:pt idx="719">
                  <c:v>1119570</c:v>
                </c:pt>
                <c:pt idx="720">
                  <c:v>1119750</c:v>
                </c:pt>
                <c:pt idx="721">
                  <c:v>1119920</c:v>
                </c:pt>
                <c:pt idx="722">
                  <c:v>1120100</c:v>
                </c:pt>
                <c:pt idx="723">
                  <c:v>1120280</c:v>
                </c:pt>
                <c:pt idx="724">
                  <c:v>1120450</c:v>
                </c:pt>
                <c:pt idx="725">
                  <c:v>1120630</c:v>
                </c:pt>
                <c:pt idx="726">
                  <c:v>1120810</c:v>
                </c:pt>
                <c:pt idx="727">
                  <c:v>1120980</c:v>
                </c:pt>
                <c:pt idx="728">
                  <c:v>1121160</c:v>
                </c:pt>
                <c:pt idx="729">
                  <c:v>1121340</c:v>
                </c:pt>
                <c:pt idx="730">
                  <c:v>1121510</c:v>
                </c:pt>
                <c:pt idx="731">
                  <c:v>1121690</c:v>
                </c:pt>
                <c:pt idx="732">
                  <c:v>1121870</c:v>
                </c:pt>
                <c:pt idx="733">
                  <c:v>1122040</c:v>
                </c:pt>
                <c:pt idx="734">
                  <c:v>1122220</c:v>
                </c:pt>
                <c:pt idx="735">
                  <c:v>1122400</c:v>
                </c:pt>
                <c:pt idx="736">
                  <c:v>1122580</c:v>
                </c:pt>
                <c:pt idx="737">
                  <c:v>1122750</c:v>
                </c:pt>
                <c:pt idx="738">
                  <c:v>1122930</c:v>
                </c:pt>
                <c:pt idx="739">
                  <c:v>1123110</c:v>
                </c:pt>
                <c:pt idx="740">
                  <c:v>1123280</c:v>
                </c:pt>
                <c:pt idx="741">
                  <c:v>1123460</c:v>
                </c:pt>
                <c:pt idx="742">
                  <c:v>1123630</c:v>
                </c:pt>
                <c:pt idx="743">
                  <c:v>1123810</c:v>
                </c:pt>
                <c:pt idx="744">
                  <c:v>1123980</c:v>
                </c:pt>
                <c:pt idx="745">
                  <c:v>1124160</c:v>
                </c:pt>
                <c:pt idx="746">
                  <c:v>1124340</c:v>
                </c:pt>
                <c:pt idx="747">
                  <c:v>1124500</c:v>
                </c:pt>
                <c:pt idx="748">
                  <c:v>1124680</c:v>
                </c:pt>
                <c:pt idx="749">
                  <c:v>1124850</c:v>
                </c:pt>
                <c:pt idx="750">
                  <c:v>1125030</c:v>
                </c:pt>
                <c:pt idx="751">
                  <c:v>1125210</c:v>
                </c:pt>
                <c:pt idx="752">
                  <c:v>1125390</c:v>
                </c:pt>
                <c:pt idx="753">
                  <c:v>1125550</c:v>
                </c:pt>
                <c:pt idx="754">
                  <c:v>1125740</c:v>
                </c:pt>
                <c:pt idx="755">
                  <c:v>1125910</c:v>
                </c:pt>
                <c:pt idx="756">
                  <c:v>1126080</c:v>
                </c:pt>
                <c:pt idx="757">
                  <c:v>1126260</c:v>
                </c:pt>
                <c:pt idx="758">
                  <c:v>1126430</c:v>
                </c:pt>
                <c:pt idx="759">
                  <c:v>1126620</c:v>
                </c:pt>
                <c:pt idx="760">
                  <c:v>1126790</c:v>
                </c:pt>
                <c:pt idx="761">
                  <c:v>1126960</c:v>
                </c:pt>
                <c:pt idx="762">
                  <c:v>1127140</c:v>
                </c:pt>
                <c:pt idx="763">
                  <c:v>1127320</c:v>
                </c:pt>
                <c:pt idx="764">
                  <c:v>1127490</c:v>
                </c:pt>
                <c:pt idx="765">
                  <c:v>1127660</c:v>
                </c:pt>
                <c:pt idx="766">
                  <c:v>1127840</c:v>
                </c:pt>
                <c:pt idx="767">
                  <c:v>1128010</c:v>
                </c:pt>
                <c:pt idx="768">
                  <c:v>1128190</c:v>
                </c:pt>
                <c:pt idx="769">
                  <c:v>1128350</c:v>
                </c:pt>
                <c:pt idx="770">
                  <c:v>1128520</c:v>
                </c:pt>
                <c:pt idx="771">
                  <c:v>1128700</c:v>
                </c:pt>
                <c:pt idx="772">
                  <c:v>1128870</c:v>
                </c:pt>
                <c:pt idx="773">
                  <c:v>1129040</c:v>
                </c:pt>
                <c:pt idx="774">
                  <c:v>1129220</c:v>
                </c:pt>
                <c:pt idx="775">
                  <c:v>1129390</c:v>
                </c:pt>
                <c:pt idx="776">
                  <c:v>1129560</c:v>
                </c:pt>
                <c:pt idx="777">
                  <c:v>1129740</c:v>
                </c:pt>
                <c:pt idx="778">
                  <c:v>1129900</c:v>
                </c:pt>
                <c:pt idx="779">
                  <c:v>1130070</c:v>
                </c:pt>
                <c:pt idx="780">
                  <c:v>1130250</c:v>
                </c:pt>
                <c:pt idx="781">
                  <c:v>1130410</c:v>
                </c:pt>
                <c:pt idx="782">
                  <c:v>1130580</c:v>
                </c:pt>
                <c:pt idx="783">
                  <c:v>1130760</c:v>
                </c:pt>
                <c:pt idx="784">
                  <c:v>1130930</c:v>
                </c:pt>
                <c:pt idx="785">
                  <c:v>1131110</c:v>
                </c:pt>
                <c:pt idx="786">
                  <c:v>1131270</c:v>
                </c:pt>
                <c:pt idx="787">
                  <c:v>1131440</c:v>
                </c:pt>
                <c:pt idx="788">
                  <c:v>1131610</c:v>
                </c:pt>
                <c:pt idx="789">
                  <c:v>1131780</c:v>
                </c:pt>
                <c:pt idx="790">
                  <c:v>1131950</c:v>
                </c:pt>
                <c:pt idx="791">
                  <c:v>1132130</c:v>
                </c:pt>
                <c:pt idx="792">
                  <c:v>1132300</c:v>
                </c:pt>
                <c:pt idx="793">
                  <c:v>1132480</c:v>
                </c:pt>
                <c:pt idx="794">
                  <c:v>1132650</c:v>
                </c:pt>
                <c:pt idx="795">
                  <c:v>1132810</c:v>
                </c:pt>
                <c:pt idx="796">
                  <c:v>1132990</c:v>
                </c:pt>
                <c:pt idx="797">
                  <c:v>1133160</c:v>
                </c:pt>
                <c:pt idx="798">
                  <c:v>1133330</c:v>
                </c:pt>
                <c:pt idx="799">
                  <c:v>1133490</c:v>
                </c:pt>
                <c:pt idx="800">
                  <c:v>1133660</c:v>
                </c:pt>
                <c:pt idx="801">
                  <c:v>1133830</c:v>
                </c:pt>
                <c:pt idx="802">
                  <c:v>1134000</c:v>
                </c:pt>
                <c:pt idx="803">
                  <c:v>1134170</c:v>
                </c:pt>
                <c:pt idx="804">
                  <c:v>1134330</c:v>
                </c:pt>
                <c:pt idx="805">
                  <c:v>1134500</c:v>
                </c:pt>
                <c:pt idx="806">
                  <c:v>1134670</c:v>
                </c:pt>
                <c:pt idx="807">
                  <c:v>1134840</c:v>
                </c:pt>
                <c:pt idx="808">
                  <c:v>1135010</c:v>
                </c:pt>
                <c:pt idx="809">
                  <c:v>1135170</c:v>
                </c:pt>
                <c:pt idx="810">
                  <c:v>1135330</c:v>
                </c:pt>
                <c:pt idx="811">
                  <c:v>1135500</c:v>
                </c:pt>
                <c:pt idx="812">
                  <c:v>1135670</c:v>
                </c:pt>
                <c:pt idx="813">
                  <c:v>1135840</c:v>
                </c:pt>
                <c:pt idx="814">
                  <c:v>1136000</c:v>
                </c:pt>
                <c:pt idx="815">
                  <c:v>1136170</c:v>
                </c:pt>
                <c:pt idx="816">
                  <c:v>1136340</c:v>
                </c:pt>
                <c:pt idx="817">
                  <c:v>1136500</c:v>
                </c:pt>
                <c:pt idx="818">
                  <c:v>1136670</c:v>
                </c:pt>
                <c:pt idx="819">
                  <c:v>1136830</c:v>
                </c:pt>
                <c:pt idx="820">
                  <c:v>1137000</c:v>
                </c:pt>
                <c:pt idx="821">
                  <c:v>1137180</c:v>
                </c:pt>
                <c:pt idx="822">
                  <c:v>1137340</c:v>
                </c:pt>
                <c:pt idx="823">
                  <c:v>1137500</c:v>
                </c:pt>
                <c:pt idx="824">
                  <c:v>1137670</c:v>
                </c:pt>
                <c:pt idx="825">
                  <c:v>1137850</c:v>
                </c:pt>
                <c:pt idx="826">
                  <c:v>1138010</c:v>
                </c:pt>
                <c:pt idx="827">
                  <c:v>1138180</c:v>
                </c:pt>
                <c:pt idx="828">
                  <c:v>1138350</c:v>
                </c:pt>
                <c:pt idx="829">
                  <c:v>1138510</c:v>
                </c:pt>
                <c:pt idx="830">
                  <c:v>1138680</c:v>
                </c:pt>
                <c:pt idx="831">
                  <c:v>1138850</c:v>
                </c:pt>
                <c:pt idx="832">
                  <c:v>1139020</c:v>
                </c:pt>
                <c:pt idx="833">
                  <c:v>1139180</c:v>
                </c:pt>
                <c:pt idx="834">
                  <c:v>1139360</c:v>
                </c:pt>
                <c:pt idx="835">
                  <c:v>1139520</c:v>
                </c:pt>
                <c:pt idx="836">
                  <c:v>1139700</c:v>
                </c:pt>
                <c:pt idx="837">
                  <c:v>1139860</c:v>
                </c:pt>
                <c:pt idx="838">
                  <c:v>1140030</c:v>
                </c:pt>
                <c:pt idx="839">
                  <c:v>1140190</c:v>
                </c:pt>
                <c:pt idx="840">
                  <c:v>1140360</c:v>
                </c:pt>
                <c:pt idx="841">
                  <c:v>1140520</c:v>
                </c:pt>
                <c:pt idx="842">
                  <c:v>1140680</c:v>
                </c:pt>
                <c:pt idx="843">
                  <c:v>1140840</c:v>
                </c:pt>
                <c:pt idx="844">
                  <c:v>1141010</c:v>
                </c:pt>
                <c:pt idx="845">
                  <c:v>1141160</c:v>
                </c:pt>
                <c:pt idx="846">
                  <c:v>1141330</c:v>
                </c:pt>
                <c:pt idx="847">
                  <c:v>1141500</c:v>
                </c:pt>
                <c:pt idx="848">
                  <c:v>1141660</c:v>
                </c:pt>
                <c:pt idx="849">
                  <c:v>1141830</c:v>
                </c:pt>
                <c:pt idx="850">
                  <c:v>1142000</c:v>
                </c:pt>
                <c:pt idx="851">
                  <c:v>1142160</c:v>
                </c:pt>
                <c:pt idx="852">
                  <c:v>1142330</c:v>
                </c:pt>
                <c:pt idx="853">
                  <c:v>1142490</c:v>
                </c:pt>
                <c:pt idx="854">
                  <c:v>1142660</c:v>
                </c:pt>
                <c:pt idx="855">
                  <c:v>1142830</c:v>
                </c:pt>
                <c:pt idx="856">
                  <c:v>1143010</c:v>
                </c:pt>
                <c:pt idx="857">
                  <c:v>1143170</c:v>
                </c:pt>
                <c:pt idx="858">
                  <c:v>1143340</c:v>
                </c:pt>
                <c:pt idx="859">
                  <c:v>1143510</c:v>
                </c:pt>
                <c:pt idx="860">
                  <c:v>1143660</c:v>
                </c:pt>
                <c:pt idx="861">
                  <c:v>1143830</c:v>
                </c:pt>
                <c:pt idx="862">
                  <c:v>1144000</c:v>
                </c:pt>
                <c:pt idx="863">
                  <c:v>1144170</c:v>
                </c:pt>
                <c:pt idx="864">
                  <c:v>1144340</c:v>
                </c:pt>
                <c:pt idx="865">
                  <c:v>1144520</c:v>
                </c:pt>
                <c:pt idx="866">
                  <c:v>1144680</c:v>
                </c:pt>
                <c:pt idx="867">
                  <c:v>1144840</c:v>
                </c:pt>
                <c:pt idx="868">
                  <c:v>1145020</c:v>
                </c:pt>
                <c:pt idx="869">
                  <c:v>1145180</c:v>
                </c:pt>
                <c:pt idx="870">
                  <c:v>1145350</c:v>
                </c:pt>
                <c:pt idx="871">
                  <c:v>1145530</c:v>
                </c:pt>
                <c:pt idx="872">
                  <c:v>1145710</c:v>
                </c:pt>
                <c:pt idx="873">
                  <c:v>1145870</c:v>
                </c:pt>
                <c:pt idx="874">
                  <c:v>1146050</c:v>
                </c:pt>
                <c:pt idx="875">
                  <c:v>1146220</c:v>
                </c:pt>
                <c:pt idx="876">
                  <c:v>1146390</c:v>
                </c:pt>
                <c:pt idx="877">
                  <c:v>1146560</c:v>
                </c:pt>
                <c:pt idx="878">
                  <c:v>1146740</c:v>
                </c:pt>
                <c:pt idx="879">
                  <c:v>1146900</c:v>
                </c:pt>
                <c:pt idx="880">
                  <c:v>1147080</c:v>
                </c:pt>
                <c:pt idx="881">
                  <c:v>1147260</c:v>
                </c:pt>
                <c:pt idx="882">
                  <c:v>1147430</c:v>
                </c:pt>
                <c:pt idx="883">
                  <c:v>1147610</c:v>
                </c:pt>
                <c:pt idx="884">
                  <c:v>1147780</c:v>
                </c:pt>
                <c:pt idx="885">
                  <c:v>1147940</c:v>
                </c:pt>
                <c:pt idx="886">
                  <c:v>1148110</c:v>
                </c:pt>
                <c:pt idx="887">
                  <c:v>1148280</c:v>
                </c:pt>
                <c:pt idx="888">
                  <c:v>1148450</c:v>
                </c:pt>
                <c:pt idx="889">
                  <c:v>1148620</c:v>
                </c:pt>
                <c:pt idx="890">
                  <c:v>1148790</c:v>
                </c:pt>
                <c:pt idx="891">
                  <c:v>1148960</c:v>
                </c:pt>
                <c:pt idx="892">
                  <c:v>1149140</c:v>
                </c:pt>
                <c:pt idx="893">
                  <c:v>1149310</c:v>
                </c:pt>
                <c:pt idx="894">
                  <c:v>1149480</c:v>
                </c:pt>
                <c:pt idx="895">
                  <c:v>1149660</c:v>
                </c:pt>
                <c:pt idx="896">
                  <c:v>1149820</c:v>
                </c:pt>
                <c:pt idx="897">
                  <c:v>1149990</c:v>
                </c:pt>
                <c:pt idx="898">
                  <c:v>1150160</c:v>
                </c:pt>
                <c:pt idx="899">
                  <c:v>1150320</c:v>
                </c:pt>
                <c:pt idx="900">
                  <c:v>1150500</c:v>
                </c:pt>
                <c:pt idx="901">
                  <c:v>1150660</c:v>
                </c:pt>
                <c:pt idx="902">
                  <c:v>1150830</c:v>
                </c:pt>
                <c:pt idx="903">
                  <c:v>1151010</c:v>
                </c:pt>
                <c:pt idx="904">
                  <c:v>1151180</c:v>
                </c:pt>
                <c:pt idx="905">
                  <c:v>1151340</c:v>
                </c:pt>
                <c:pt idx="906">
                  <c:v>1151510</c:v>
                </c:pt>
                <c:pt idx="907">
                  <c:v>1151670</c:v>
                </c:pt>
                <c:pt idx="908">
                  <c:v>1151830</c:v>
                </c:pt>
                <c:pt idx="909">
                  <c:v>1152000</c:v>
                </c:pt>
                <c:pt idx="910">
                  <c:v>1152170</c:v>
                </c:pt>
                <c:pt idx="911">
                  <c:v>1152330</c:v>
                </c:pt>
                <c:pt idx="912">
                  <c:v>1152490</c:v>
                </c:pt>
                <c:pt idx="913">
                  <c:v>1152660</c:v>
                </c:pt>
                <c:pt idx="914">
                  <c:v>1152840</c:v>
                </c:pt>
                <c:pt idx="915">
                  <c:v>1153000</c:v>
                </c:pt>
                <c:pt idx="916">
                  <c:v>1153160</c:v>
                </c:pt>
                <c:pt idx="917">
                  <c:v>1153320</c:v>
                </c:pt>
                <c:pt idx="918">
                  <c:v>1153490</c:v>
                </c:pt>
                <c:pt idx="919">
                  <c:v>1153650</c:v>
                </c:pt>
                <c:pt idx="920">
                  <c:v>1153820</c:v>
                </c:pt>
                <c:pt idx="921">
                  <c:v>1153990</c:v>
                </c:pt>
                <c:pt idx="922">
                  <c:v>1154160</c:v>
                </c:pt>
                <c:pt idx="923">
                  <c:v>1154330</c:v>
                </c:pt>
                <c:pt idx="924">
                  <c:v>1154500</c:v>
                </c:pt>
                <c:pt idx="925">
                  <c:v>1154660</c:v>
                </c:pt>
                <c:pt idx="926">
                  <c:v>1154820</c:v>
                </c:pt>
                <c:pt idx="927">
                  <c:v>1154990</c:v>
                </c:pt>
                <c:pt idx="928">
                  <c:v>1155160</c:v>
                </c:pt>
                <c:pt idx="929">
                  <c:v>1155330</c:v>
                </c:pt>
                <c:pt idx="930">
                  <c:v>1155500</c:v>
                </c:pt>
                <c:pt idx="931">
                  <c:v>1155660</c:v>
                </c:pt>
                <c:pt idx="932">
                  <c:v>1155830</c:v>
                </c:pt>
                <c:pt idx="933">
                  <c:v>1156000</c:v>
                </c:pt>
                <c:pt idx="934">
                  <c:v>1156170</c:v>
                </c:pt>
                <c:pt idx="935">
                  <c:v>1156330</c:v>
                </c:pt>
                <c:pt idx="936">
                  <c:v>1156500</c:v>
                </c:pt>
                <c:pt idx="937">
                  <c:v>1156670</c:v>
                </c:pt>
                <c:pt idx="938">
                  <c:v>1156830</c:v>
                </c:pt>
                <c:pt idx="939">
                  <c:v>1157000</c:v>
                </c:pt>
                <c:pt idx="940">
                  <c:v>1157170</c:v>
                </c:pt>
                <c:pt idx="941">
                  <c:v>1157330</c:v>
                </c:pt>
                <c:pt idx="942">
                  <c:v>1157500</c:v>
                </c:pt>
                <c:pt idx="943">
                  <c:v>1157660</c:v>
                </c:pt>
                <c:pt idx="944">
                  <c:v>1157830</c:v>
                </c:pt>
                <c:pt idx="945">
                  <c:v>1157990</c:v>
                </c:pt>
                <c:pt idx="946">
                  <c:v>1158160</c:v>
                </c:pt>
                <c:pt idx="947">
                  <c:v>1158310</c:v>
                </c:pt>
                <c:pt idx="948">
                  <c:v>1158480</c:v>
                </c:pt>
                <c:pt idx="949">
                  <c:v>1158650</c:v>
                </c:pt>
                <c:pt idx="950">
                  <c:v>1158810</c:v>
                </c:pt>
                <c:pt idx="951">
                  <c:v>1158970</c:v>
                </c:pt>
                <c:pt idx="952">
                  <c:v>1159140</c:v>
                </c:pt>
                <c:pt idx="953">
                  <c:v>1159310</c:v>
                </c:pt>
                <c:pt idx="954">
                  <c:v>1159470</c:v>
                </c:pt>
                <c:pt idx="955">
                  <c:v>1159640</c:v>
                </c:pt>
                <c:pt idx="956">
                  <c:v>1159790</c:v>
                </c:pt>
                <c:pt idx="957">
                  <c:v>1159960</c:v>
                </c:pt>
                <c:pt idx="958">
                  <c:v>1160120</c:v>
                </c:pt>
                <c:pt idx="959">
                  <c:v>1160280</c:v>
                </c:pt>
                <c:pt idx="960">
                  <c:v>1160460</c:v>
                </c:pt>
                <c:pt idx="961">
                  <c:v>1160620</c:v>
                </c:pt>
                <c:pt idx="962">
                  <c:v>1160790</c:v>
                </c:pt>
                <c:pt idx="963">
                  <c:v>1160950</c:v>
                </c:pt>
                <c:pt idx="964">
                  <c:v>1161110</c:v>
                </c:pt>
                <c:pt idx="965">
                  <c:v>1161290</c:v>
                </c:pt>
                <c:pt idx="966">
                  <c:v>1161450</c:v>
                </c:pt>
                <c:pt idx="967">
                  <c:v>1161620</c:v>
                </c:pt>
                <c:pt idx="968">
                  <c:v>1161780</c:v>
                </c:pt>
                <c:pt idx="969">
                  <c:v>1161940</c:v>
                </c:pt>
                <c:pt idx="970">
                  <c:v>1162110</c:v>
                </c:pt>
                <c:pt idx="971">
                  <c:v>1162270</c:v>
                </c:pt>
                <c:pt idx="972">
                  <c:v>1162450</c:v>
                </c:pt>
                <c:pt idx="973">
                  <c:v>1162620</c:v>
                </c:pt>
                <c:pt idx="974">
                  <c:v>1162780</c:v>
                </c:pt>
                <c:pt idx="975">
                  <c:v>1162960</c:v>
                </c:pt>
                <c:pt idx="976">
                  <c:v>1163120</c:v>
                </c:pt>
                <c:pt idx="977">
                  <c:v>1163290</c:v>
                </c:pt>
                <c:pt idx="978">
                  <c:v>1163460</c:v>
                </c:pt>
                <c:pt idx="979">
                  <c:v>1163630</c:v>
                </c:pt>
                <c:pt idx="980">
                  <c:v>1163800</c:v>
                </c:pt>
                <c:pt idx="981">
                  <c:v>1163970</c:v>
                </c:pt>
                <c:pt idx="982">
                  <c:v>1164140</c:v>
                </c:pt>
                <c:pt idx="983">
                  <c:v>1164300</c:v>
                </c:pt>
                <c:pt idx="984">
                  <c:v>1164480</c:v>
                </c:pt>
                <c:pt idx="985">
                  <c:v>1164660</c:v>
                </c:pt>
                <c:pt idx="986">
                  <c:v>1164840</c:v>
                </c:pt>
                <c:pt idx="987">
                  <c:v>1165020</c:v>
                </c:pt>
                <c:pt idx="988">
                  <c:v>1165190</c:v>
                </c:pt>
                <c:pt idx="989">
                  <c:v>1165360</c:v>
                </c:pt>
                <c:pt idx="990">
                  <c:v>1165530</c:v>
                </c:pt>
                <c:pt idx="991">
                  <c:v>1165710</c:v>
                </c:pt>
                <c:pt idx="992">
                  <c:v>1165880</c:v>
                </c:pt>
                <c:pt idx="993">
                  <c:v>1166060</c:v>
                </c:pt>
                <c:pt idx="994">
                  <c:v>1166230</c:v>
                </c:pt>
                <c:pt idx="995">
                  <c:v>1166390</c:v>
                </c:pt>
                <c:pt idx="996">
                  <c:v>1166570</c:v>
                </c:pt>
                <c:pt idx="997">
                  <c:v>1166740</c:v>
                </c:pt>
                <c:pt idx="998">
                  <c:v>1166900</c:v>
                </c:pt>
                <c:pt idx="999">
                  <c:v>1167080</c:v>
                </c:pt>
              </c:numCache>
            </c:numRef>
          </c:val>
          <c:smooth val="0"/>
          <c:extLst>
            <c:ext xmlns:c16="http://schemas.microsoft.com/office/drawing/2014/chart" uri="{C3380CC4-5D6E-409C-BE32-E72D297353CC}">
              <c16:uniqueId val="{00000001-14F8-4F30-A9A5-9C41486EFE19}"/>
            </c:ext>
          </c:extLst>
        </c:ser>
        <c:ser>
          <c:idx val="2"/>
          <c:order val="2"/>
          <c:tx>
            <c:strRef>
              <c:f>'No Vacc'!$E$1</c:f>
              <c:strCache>
                <c:ptCount val="1"/>
                <c:pt idx="0">
                  <c:v>80%</c:v>
                </c:pt>
              </c:strCache>
            </c:strRef>
          </c:tx>
          <c:spPr>
            <a:ln w="28575" cap="rnd">
              <a:solidFill>
                <a:schemeClr val="accent3"/>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6560</c:v>
                </c:pt>
                <c:pt idx="339">
                  <c:v>606957</c:v>
                </c:pt>
                <c:pt idx="340">
                  <c:v>617677</c:v>
                </c:pt>
                <c:pt idx="341">
                  <c:v>628739</c:v>
                </c:pt>
                <c:pt idx="342">
                  <c:v>640116</c:v>
                </c:pt>
                <c:pt idx="343">
                  <c:v>651787</c:v>
                </c:pt>
                <c:pt idx="344">
                  <c:v>663812</c:v>
                </c:pt>
                <c:pt idx="345">
                  <c:v>676216</c:v>
                </c:pt>
                <c:pt idx="346">
                  <c:v>688985</c:v>
                </c:pt>
                <c:pt idx="347">
                  <c:v>702099</c:v>
                </c:pt>
                <c:pt idx="348">
                  <c:v>715680</c:v>
                </c:pt>
                <c:pt idx="349">
                  <c:v>729553</c:v>
                </c:pt>
                <c:pt idx="350">
                  <c:v>743828</c:v>
                </c:pt>
                <c:pt idx="351">
                  <c:v>758526</c:v>
                </c:pt>
                <c:pt idx="352">
                  <c:v>773598</c:v>
                </c:pt>
                <c:pt idx="353">
                  <c:v>789079</c:v>
                </c:pt>
                <c:pt idx="354">
                  <c:v>805023</c:v>
                </c:pt>
                <c:pt idx="355">
                  <c:v>821359</c:v>
                </c:pt>
                <c:pt idx="356">
                  <c:v>838159</c:v>
                </c:pt>
                <c:pt idx="357">
                  <c:v>855386</c:v>
                </c:pt>
                <c:pt idx="358">
                  <c:v>872983</c:v>
                </c:pt>
                <c:pt idx="359">
                  <c:v>890994</c:v>
                </c:pt>
                <c:pt idx="360">
                  <c:v>909467</c:v>
                </c:pt>
                <c:pt idx="361">
                  <c:v>928381</c:v>
                </c:pt>
                <c:pt idx="362">
                  <c:v>947746</c:v>
                </c:pt>
                <c:pt idx="363">
                  <c:v>967512</c:v>
                </c:pt>
                <c:pt idx="364">
                  <c:v>987792</c:v>
                </c:pt>
                <c:pt idx="365">
                  <c:v>1008540</c:v>
                </c:pt>
                <c:pt idx="366">
                  <c:v>1029560</c:v>
                </c:pt>
                <c:pt idx="367">
                  <c:v>1051120</c:v>
                </c:pt>
                <c:pt idx="368">
                  <c:v>1073100</c:v>
                </c:pt>
                <c:pt idx="369">
                  <c:v>1095530</c:v>
                </c:pt>
                <c:pt idx="370">
                  <c:v>1118290</c:v>
                </c:pt>
                <c:pt idx="371">
                  <c:v>1141540</c:v>
                </c:pt>
                <c:pt idx="372">
                  <c:v>1165080</c:v>
                </c:pt>
                <c:pt idx="373">
                  <c:v>1189130</c:v>
                </c:pt>
                <c:pt idx="374">
                  <c:v>1213560</c:v>
                </c:pt>
                <c:pt idx="375">
                  <c:v>1238410</c:v>
                </c:pt>
                <c:pt idx="376">
                  <c:v>1263570</c:v>
                </c:pt>
                <c:pt idx="377">
                  <c:v>1289050</c:v>
                </c:pt>
                <c:pt idx="378">
                  <c:v>1314900</c:v>
                </c:pt>
                <c:pt idx="379">
                  <c:v>1341070</c:v>
                </c:pt>
                <c:pt idx="380">
                  <c:v>1367600</c:v>
                </c:pt>
                <c:pt idx="381">
                  <c:v>1394420</c:v>
                </c:pt>
                <c:pt idx="382">
                  <c:v>1421470</c:v>
                </c:pt>
                <c:pt idx="383">
                  <c:v>1448890</c:v>
                </c:pt>
                <c:pt idx="384">
                  <c:v>1476500</c:v>
                </c:pt>
                <c:pt idx="385">
                  <c:v>1504450</c:v>
                </c:pt>
                <c:pt idx="386">
                  <c:v>1532710</c:v>
                </c:pt>
                <c:pt idx="387">
                  <c:v>1561020</c:v>
                </c:pt>
                <c:pt idx="388">
                  <c:v>1589580</c:v>
                </c:pt>
                <c:pt idx="389">
                  <c:v>1618290</c:v>
                </c:pt>
                <c:pt idx="390">
                  <c:v>1647090</c:v>
                </c:pt>
                <c:pt idx="391">
                  <c:v>1676080</c:v>
                </c:pt>
                <c:pt idx="392">
                  <c:v>1705090</c:v>
                </c:pt>
                <c:pt idx="393">
                  <c:v>1734150</c:v>
                </c:pt>
                <c:pt idx="394">
                  <c:v>1763360</c:v>
                </c:pt>
                <c:pt idx="395">
                  <c:v>1792650</c:v>
                </c:pt>
                <c:pt idx="396">
                  <c:v>1822030</c:v>
                </c:pt>
                <c:pt idx="397">
                  <c:v>1851320</c:v>
                </c:pt>
                <c:pt idx="398">
                  <c:v>1880670</c:v>
                </c:pt>
                <c:pt idx="399">
                  <c:v>1909890</c:v>
                </c:pt>
                <c:pt idx="400">
                  <c:v>1939020</c:v>
                </c:pt>
                <c:pt idx="401">
                  <c:v>1968130</c:v>
                </c:pt>
                <c:pt idx="402">
                  <c:v>1997090</c:v>
                </c:pt>
                <c:pt idx="403">
                  <c:v>2026020</c:v>
                </c:pt>
                <c:pt idx="404">
                  <c:v>2054750</c:v>
                </c:pt>
                <c:pt idx="405">
                  <c:v>2083190</c:v>
                </c:pt>
                <c:pt idx="406">
                  <c:v>2111540</c:v>
                </c:pt>
                <c:pt idx="407">
                  <c:v>2139720</c:v>
                </c:pt>
                <c:pt idx="408">
                  <c:v>2167500</c:v>
                </c:pt>
                <c:pt idx="409">
                  <c:v>2195090</c:v>
                </c:pt>
                <c:pt idx="410">
                  <c:v>2222400</c:v>
                </c:pt>
                <c:pt idx="411">
                  <c:v>2249440</c:v>
                </c:pt>
                <c:pt idx="412">
                  <c:v>2276340</c:v>
                </c:pt>
                <c:pt idx="413">
                  <c:v>2302730</c:v>
                </c:pt>
                <c:pt idx="414">
                  <c:v>2328760</c:v>
                </c:pt>
                <c:pt idx="415">
                  <c:v>2354610</c:v>
                </c:pt>
                <c:pt idx="416">
                  <c:v>2380000</c:v>
                </c:pt>
                <c:pt idx="417">
                  <c:v>2405020</c:v>
                </c:pt>
                <c:pt idx="418">
                  <c:v>2429660</c:v>
                </c:pt>
                <c:pt idx="419">
                  <c:v>2453970</c:v>
                </c:pt>
                <c:pt idx="420">
                  <c:v>2477860</c:v>
                </c:pt>
                <c:pt idx="421">
                  <c:v>2501280</c:v>
                </c:pt>
                <c:pt idx="422">
                  <c:v>2524350</c:v>
                </c:pt>
                <c:pt idx="423">
                  <c:v>2546860</c:v>
                </c:pt>
                <c:pt idx="424">
                  <c:v>2569000</c:v>
                </c:pt>
                <c:pt idx="425">
                  <c:v>2590760</c:v>
                </c:pt>
                <c:pt idx="426">
                  <c:v>2612160</c:v>
                </c:pt>
                <c:pt idx="427">
                  <c:v>2633040</c:v>
                </c:pt>
                <c:pt idx="428">
                  <c:v>2653460</c:v>
                </c:pt>
                <c:pt idx="429">
                  <c:v>2673380</c:v>
                </c:pt>
                <c:pt idx="430">
                  <c:v>2692940</c:v>
                </c:pt>
                <c:pt idx="431">
                  <c:v>2712060</c:v>
                </c:pt>
                <c:pt idx="432">
                  <c:v>2730680</c:v>
                </c:pt>
                <c:pt idx="433">
                  <c:v>2748750</c:v>
                </c:pt>
                <c:pt idx="434">
                  <c:v>2766400</c:v>
                </c:pt>
                <c:pt idx="435">
                  <c:v>2783770</c:v>
                </c:pt>
                <c:pt idx="436">
                  <c:v>2800550</c:v>
                </c:pt>
                <c:pt idx="437">
                  <c:v>2816950</c:v>
                </c:pt>
                <c:pt idx="438">
                  <c:v>2832910</c:v>
                </c:pt>
                <c:pt idx="439">
                  <c:v>2848420</c:v>
                </c:pt>
                <c:pt idx="440">
                  <c:v>2863480</c:v>
                </c:pt>
                <c:pt idx="441">
                  <c:v>2878230</c:v>
                </c:pt>
                <c:pt idx="442">
                  <c:v>2892450</c:v>
                </c:pt>
                <c:pt idx="443">
                  <c:v>2906260</c:v>
                </c:pt>
                <c:pt idx="444">
                  <c:v>2919670</c:v>
                </c:pt>
                <c:pt idx="445">
                  <c:v>2932680</c:v>
                </c:pt>
                <c:pt idx="446">
                  <c:v>2945360</c:v>
                </c:pt>
                <c:pt idx="447">
                  <c:v>2957620</c:v>
                </c:pt>
                <c:pt idx="448">
                  <c:v>2969520</c:v>
                </c:pt>
                <c:pt idx="449">
                  <c:v>2981020</c:v>
                </c:pt>
                <c:pt idx="450">
                  <c:v>2992170</c:v>
                </c:pt>
                <c:pt idx="451">
                  <c:v>3003010</c:v>
                </c:pt>
                <c:pt idx="452">
                  <c:v>3013560</c:v>
                </c:pt>
                <c:pt idx="453">
                  <c:v>3023690</c:v>
                </c:pt>
                <c:pt idx="454">
                  <c:v>3033480</c:v>
                </c:pt>
                <c:pt idx="455">
                  <c:v>3043010</c:v>
                </c:pt>
                <c:pt idx="456">
                  <c:v>3052190</c:v>
                </c:pt>
                <c:pt idx="457">
                  <c:v>3061050</c:v>
                </c:pt>
                <c:pt idx="458">
                  <c:v>3069640</c:v>
                </c:pt>
                <c:pt idx="459">
                  <c:v>3077870</c:v>
                </c:pt>
                <c:pt idx="460">
                  <c:v>3085930</c:v>
                </c:pt>
                <c:pt idx="461">
                  <c:v>3093700</c:v>
                </c:pt>
                <c:pt idx="462">
                  <c:v>3101220</c:v>
                </c:pt>
                <c:pt idx="463">
                  <c:v>3108440</c:v>
                </c:pt>
                <c:pt idx="464">
                  <c:v>3115390</c:v>
                </c:pt>
                <c:pt idx="465">
                  <c:v>3122150</c:v>
                </c:pt>
                <c:pt idx="466">
                  <c:v>3128660</c:v>
                </c:pt>
                <c:pt idx="467">
                  <c:v>3134900</c:v>
                </c:pt>
                <c:pt idx="468">
                  <c:v>3140960</c:v>
                </c:pt>
                <c:pt idx="469">
                  <c:v>3146760</c:v>
                </c:pt>
                <c:pt idx="470">
                  <c:v>3152420</c:v>
                </c:pt>
                <c:pt idx="471">
                  <c:v>3157810</c:v>
                </c:pt>
                <c:pt idx="472">
                  <c:v>3163070</c:v>
                </c:pt>
                <c:pt idx="473">
                  <c:v>3168130</c:v>
                </c:pt>
                <c:pt idx="474">
                  <c:v>3173020</c:v>
                </c:pt>
                <c:pt idx="475">
                  <c:v>3177680</c:v>
                </c:pt>
                <c:pt idx="476">
                  <c:v>3182190</c:v>
                </c:pt>
                <c:pt idx="477">
                  <c:v>3186510</c:v>
                </c:pt>
                <c:pt idx="478">
                  <c:v>3190740</c:v>
                </c:pt>
                <c:pt idx="479">
                  <c:v>3194770</c:v>
                </c:pt>
                <c:pt idx="480">
                  <c:v>3198670</c:v>
                </c:pt>
                <c:pt idx="481">
                  <c:v>3202450</c:v>
                </c:pt>
                <c:pt idx="482">
                  <c:v>3206090</c:v>
                </c:pt>
                <c:pt idx="483">
                  <c:v>3209580</c:v>
                </c:pt>
                <c:pt idx="484">
                  <c:v>3212940</c:v>
                </c:pt>
                <c:pt idx="485">
                  <c:v>3216140</c:v>
                </c:pt>
                <c:pt idx="486">
                  <c:v>3219260</c:v>
                </c:pt>
                <c:pt idx="487">
                  <c:v>3222290</c:v>
                </c:pt>
                <c:pt idx="488">
                  <c:v>3225180</c:v>
                </c:pt>
                <c:pt idx="489">
                  <c:v>3227950</c:v>
                </c:pt>
                <c:pt idx="490">
                  <c:v>3230640</c:v>
                </c:pt>
                <c:pt idx="491">
                  <c:v>3233240</c:v>
                </c:pt>
                <c:pt idx="492">
                  <c:v>3235680</c:v>
                </c:pt>
                <c:pt idx="493">
                  <c:v>3238070</c:v>
                </c:pt>
                <c:pt idx="494">
                  <c:v>3240380</c:v>
                </c:pt>
                <c:pt idx="495">
                  <c:v>3242630</c:v>
                </c:pt>
                <c:pt idx="496">
                  <c:v>3244760</c:v>
                </c:pt>
                <c:pt idx="497">
                  <c:v>3246800</c:v>
                </c:pt>
                <c:pt idx="498">
                  <c:v>3248780</c:v>
                </c:pt>
                <c:pt idx="499">
                  <c:v>3250680</c:v>
                </c:pt>
                <c:pt idx="500">
                  <c:v>3252510</c:v>
                </c:pt>
                <c:pt idx="501">
                  <c:v>3254300</c:v>
                </c:pt>
                <c:pt idx="502">
                  <c:v>3255980</c:v>
                </c:pt>
                <c:pt idx="503">
                  <c:v>3257630</c:v>
                </c:pt>
                <c:pt idx="504">
                  <c:v>3259200</c:v>
                </c:pt>
                <c:pt idx="505">
                  <c:v>3260730</c:v>
                </c:pt>
                <c:pt idx="506">
                  <c:v>3262210</c:v>
                </c:pt>
                <c:pt idx="507">
                  <c:v>3263640</c:v>
                </c:pt>
                <c:pt idx="508">
                  <c:v>3264970</c:v>
                </c:pt>
                <c:pt idx="509">
                  <c:v>3266270</c:v>
                </c:pt>
                <c:pt idx="510">
                  <c:v>3267530</c:v>
                </c:pt>
                <c:pt idx="511">
                  <c:v>3268720</c:v>
                </c:pt>
                <c:pt idx="512">
                  <c:v>3269880</c:v>
                </c:pt>
                <c:pt idx="513">
                  <c:v>3270990</c:v>
                </c:pt>
                <c:pt idx="514">
                  <c:v>3272050</c:v>
                </c:pt>
                <c:pt idx="515">
                  <c:v>3273100</c:v>
                </c:pt>
                <c:pt idx="516">
                  <c:v>3274100</c:v>
                </c:pt>
                <c:pt idx="517">
                  <c:v>3275040</c:v>
                </c:pt>
                <c:pt idx="518">
                  <c:v>3275980</c:v>
                </c:pt>
                <c:pt idx="519">
                  <c:v>3276870</c:v>
                </c:pt>
                <c:pt idx="520">
                  <c:v>3277740</c:v>
                </c:pt>
                <c:pt idx="521">
                  <c:v>3278550</c:v>
                </c:pt>
                <c:pt idx="522">
                  <c:v>3279340</c:v>
                </c:pt>
                <c:pt idx="523">
                  <c:v>3280110</c:v>
                </c:pt>
                <c:pt idx="524">
                  <c:v>3280850</c:v>
                </c:pt>
                <c:pt idx="525">
                  <c:v>3281540</c:v>
                </c:pt>
                <c:pt idx="526">
                  <c:v>3282220</c:v>
                </c:pt>
                <c:pt idx="527">
                  <c:v>3282880</c:v>
                </c:pt>
                <c:pt idx="528">
                  <c:v>3283530</c:v>
                </c:pt>
                <c:pt idx="529">
                  <c:v>3284150</c:v>
                </c:pt>
                <c:pt idx="530">
                  <c:v>3284740</c:v>
                </c:pt>
                <c:pt idx="531">
                  <c:v>3285330</c:v>
                </c:pt>
                <c:pt idx="532">
                  <c:v>3285890</c:v>
                </c:pt>
                <c:pt idx="533">
                  <c:v>3286440</c:v>
                </c:pt>
                <c:pt idx="534">
                  <c:v>3286950</c:v>
                </c:pt>
                <c:pt idx="535">
                  <c:v>3287450</c:v>
                </c:pt>
                <c:pt idx="536">
                  <c:v>3287940</c:v>
                </c:pt>
                <c:pt idx="537">
                  <c:v>3288430</c:v>
                </c:pt>
                <c:pt idx="538">
                  <c:v>3288880</c:v>
                </c:pt>
                <c:pt idx="539">
                  <c:v>3289320</c:v>
                </c:pt>
                <c:pt idx="540">
                  <c:v>3289740</c:v>
                </c:pt>
                <c:pt idx="541">
                  <c:v>3290160</c:v>
                </c:pt>
                <c:pt idx="542">
                  <c:v>3290550</c:v>
                </c:pt>
                <c:pt idx="543">
                  <c:v>3290930</c:v>
                </c:pt>
                <c:pt idx="544">
                  <c:v>3291310</c:v>
                </c:pt>
                <c:pt idx="545">
                  <c:v>3291660</c:v>
                </c:pt>
                <c:pt idx="546">
                  <c:v>3292000</c:v>
                </c:pt>
                <c:pt idx="547">
                  <c:v>3292340</c:v>
                </c:pt>
                <c:pt idx="548">
                  <c:v>3292670</c:v>
                </c:pt>
                <c:pt idx="549">
                  <c:v>3292990</c:v>
                </c:pt>
                <c:pt idx="550">
                  <c:v>3293290</c:v>
                </c:pt>
                <c:pt idx="551">
                  <c:v>3293590</c:v>
                </c:pt>
                <c:pt idx="552">
                  <c:v>3293870</c:v>
                </c:pt>
                <c:pt idx="553">
                  <c:v>3294160</c:v>
                </c:pt>
                <c:pt idx="554">
                  <c:v>3294420</c:v>
                </c:pt>
                <c:pt idx="555">
                  <c:v>3294680</c:v>
                </c:pt>
                <c:pt idx="556">
                  <c:v>3294940</c:v>
                </c:pt>
                <c:pt idx="557">
                  <c:v>3295190</c:v>
                </c:pt>
                <c:pt idx="558">
                  <c:v>3295430</c:v>
                </c:pt>
                <c:pt idx="559">
                  <c:v>3295660</c:v>
                </c:pt>
                <c:pt idx="560">
                  <c:v>3295890</c:v>
                </c:pt>
                <c:pt idx="561">
                  <c:v>3296110</c:v>
                </c:pt>
                <c:pt idx="562">
                  <c:v>3296320</c:v>
                </c:pt>
                <c:pt idx="563">
                  <c:v>3296520</c:v>
                </c:pt>
                <c:pt idx="564">
                  <c:v>3296720</c:v>
                </c:pt>
                <c:pt idx="565">
                  <c:v>3296920</c:v>
                </c:pt>
                <c:pt idx="566">
                  <c:v>3297110</c:v>
                </c:pt>
                <c:pt idx="567">
                  <c:v>3297280</c:v>
                </c:pt>
                <c:pt idx="568">
                  <c:v>3297460</c:v>
                </c:pt>
                <c:pt idx="569">
                  <c:v>3297630</c:v>
                </c:pt>
                <c:pt idx="570">
                  <c:v>3297810</c:v>
                </c:pt>
                <c:pt idx="571">
                  <c:v>3297970</c:v>
                </c:pt>
                <c:pt idx="572">
                  <c:v>3298130</c:v>
                </c:pt>
                <c:pt idx="573">
                  <c:v>3298290</c:v>
                </c:pt>
                <c:pt idx="574">
                  <c:v>3298460</c:v>
                </c:pt>
                <c:pt idx="575">
                  <c:v>3298610</c:v>
                </c:pt>
                <c:pt idx="576">
                  <c:v>3298750</c:v>
                </c:pt>
                <c:pt idx="577">
                  <c:v>3298900</c:v>
                </c:pt>
                <c:pt idx="578">
                  <c:v>3299040</c:v>
                </c:pt>
                <c:pt idx="579">
                  <c:v>3299190</c:v>
                </c:pt>
                <c:pt idx="580">
                  <c:v>3299330</c:v>
                </c:pt>
                <c:pt idx="581">
                  <c:v>3299460</c:v>
                </c:pt>
                <c:pt idx="582">
                  <c:v>3299590</c:v>
                </c:pt>
                <c:pt idx="583">
                  <c:v>3299720</c:v>
                </c:pt>
                <c:pt idx="584">
                  <c:v>3299840</c:v>
                </c:pt>
                <c:pt idx="585">
                  <c:v>3299960</c:v>
                </c:pt>
                <c:pt idx="586">
                  <c:v>3300090</c:v>
                </c:pt>
                <c:pt idx="587">
                  <c:v>3300210</c:v>
                </c:pt>
                <c:pt idx="588">
                  <c:v>3300340</c:v>
                </c:pt>
                <c:pt idx="589">
                  <c:v>3300460</c:v>
                </c:pt>
                <c:pt idx="590">
                  <c:v>3300580</c:v>
                </c:pt>
                <c:pt idx="591">
                  <c:v>3300690</c:v>
                </c:pt>
                <c:pt idx="592">
                  <c:v>3300810</c:v>
                </c:pt>
                <c:pt idx="593">
                  <c:v>3300920</c:v>
                </c:pt>
                <c:pt idx="594">
                  <c:v>3301030</c:v>
                </c:pt>
                <c:pt idx="595">
                  <c:v>3301140</c:v>
                </c:pt>
                <c:pt idx="596">
                  <c:v>3301240</c:v>
                </c:pt>
                <c:pt idx="597">
                  <c:v>3301350</c:v>
                </c:pt>
                <c:pt idx="598">
                  <c:v>3301460</c:v>
                </c:pt>
                <c:pt idx="599">
                  <c:v>3301560</c:v>
                </c:pt>
                <c:pt idx="600">
                  <c:v>3301660</c:v>
                </c:pt>
                <c:pt idx="601">
                  <c:v>3301760</c:v>
                </c:pt>
                <c:pt idx="602">
                  <c:v>3301860</c:v>
                </c:pt>
                <c:pt idx="603">
                  <c:v>3301950</c:v>
                </c:pt>
                <c:pt idx="604">
                  <c:v>3302060</c:v>
                </c:pt>
                <c:pt idx="605">
                  <c:v>3302150</c:v>
                </c:pt>
                <c:pt idx="606">
                  <c:v>3302250</c:v>
                </c:pt>
                <c:pt idx="607">
                  <c:v>3302340</c:v>
                </c:pt>
                <c:pt idx="608">
                  <c:v>3302440</c:v>
                </c:pt>
                <c:pt idx="609">
                  <c:v>3302530</c:v>
                </c:pt>
                <c:pt idx="610">
                  <c:v>3302620</c:v>
                </c:pt>
                <c:pt idx="611">
                  <c:v>3302700</c:v>
                </c:pt>
                <c:pt idx="612">
                  <c:v>3302790</c:v>
                </c:pt>
                <c:pt idx="613">
                  <c:v>3302880</c:v>
                </c:pt>
                <c:pt idx="614">
                  <c:v>3302970</c:v>
                </c:pt>
                <c:pt idx="615">
                  <c:v>3303060</c:v>
                </c:pt>
                <c:pt idx="616">
                  <c:v>3303140</c:v>
                </c:pt>
                <c:pt idx="617">
                  <c:v>3303220</c:v>
                </c:pt>
                <c:pt idx="618">
                  <c:v>3303310</c:v>
                </c:pt>
                <c:pt idx="619">
                  <c:v>3303390</c:v>
                </c:pt>
                <c:pt idx="620">
                  <c:v>3303470</c:v>
                </c:pt>
                <c:pt idx="621">
                  <c:v>3303560</c:v>
                </c:pt>
                <c:pt idx="622">
                  <c:v>3303640</c:v>
                </c:pt>
                <c:pt idx="623">
                  <c:v>3303730</c:v>
                </c:pt>
                <c:pt idx="624">
                  <c:v>3303810</c:v>
                </c:pt>
                <c:pt idx="625">
                  <c:v>3303880</c:v>
                </c:pt>
                <c:pt idx="626">
                  <c:v>3303970</c:v>
                </c:pt>
                <c:pt idx="627">
                  <c:v>3304050</c:v>
                </c:pt>
                <c:pt idx="628">
                  <c:v>3304120</c:v>
                </c:pt>
                <c:pt idx="629">
                  <c:v>3304210</c:v>
                </c:pt>
                <c:pt idx="630">
                  <c:v>3304290</c:v>
                </c:pt>
                <c:pt idx="631">
                  <c:v>3304370</c:v>
                </c:pt>
                <c:pt idx="632">
                  <c:v>3304450</c:v>
                </c:pt>
                <c:pt idx="633">
                  <c:v>3304530</c:v>
                </c:pt>
                <c:pt idx="634">
                  <c:v>3304610</c:v>
                </c:pt>
                <c:pt idx="635">
                  <c:v>3304680</c:v>
                </c:pt>
                <c:pt idx="636">
                  <c:v>3304760</c:v>
                </c:pt>
                <c:pt idx="637">
                  <c:v>3304840</c:v>
                </c:pt>
                <c:pt idx="638">
                  <c:v>3304910</c:v>
                </c:pt>
                <c:pt idx="639">
                  <c:v>3304980</c:v>
                </c:pt>
                <c:pt idx="640">
                  <c:v>3305060</c:v>
                </c:pt>
                <c:pt idx="641">
                  <c:v>3305140</c:v>
                </c:pt>
                <c:pt idx="642">
                  <c:v>3305210</c:v>
                </c:pt>
                <c:pt idx="643">
                  <c:v>3305290</c:v>
                </c:pt>
                <c:pt idx="644">
                  <c:v>3305370</c:v>
                </c:pt>
                <c:pt idx="645">
                  <c:v>3305440</c:v>
                </c:pt>
                <c:pt idx="646">
                  <c:v>3305520</c:v>
                </c:pt>
                <c:pt idx="647">
                  <c:v>3305590</c:v>
                </c:pt>
                <c:pt idx="648">
                  <c:v>3305660</c:v>
                </c:pt>
                <c:pt idx="649">
                  <c:v>3305740</c:v>
                </c:pt>
                <c:pt idx="650">
                  <c:v>3305820</c:v>
                </c:pt>
                <c:pt idx="651">
                  <c:v>3305890</c:v>
                </c:pt>
                <c:pt idx="652">
                  <c:v>3305960</c:v>
                </c:pt>
                <c:pt idx="653">
                  <c:v>3306040</c:v>
                </c:pt>
                <c:pt idx="654">
                  <c:v>3306110</c:v>
                </c:pt>
                <c:pt idx="655">
                  <c:v>3306190</c:v>
                </c:pt>
                <c:pt idx="656">
                  <c:v>3306270</c:v>
                </c:pt>
                <c:pt idx="657">
                  <c:v>3306350</c:v>
                </c:pt>
                <c:pt idx="658">
                  <c:v>3306420</c:v>
                </c:pt>
                <c:pt idx="659">
                  <c:v>3306500</c:v>
                </c:pt>
                <c:pt idx="660">
                  <c:v>3306570</c:v>
                </c:pt>
                <c:pt idx="661">
                  <c:v>3306640</c:v>
                </c:pt>
                <c:pt idx="662">
                  <c:v>3306720</c:v>
                </c:pt>
                <c:pt idx="663">
                  <c:v>3306790</c:v>
                </c:pt>
                <c:pt idx="664">
                  <c:v>3306870</c:v>
                </c:pt>
                <c:pt idx="665">
                  <c:v>3306950</c:v>
                </c:pt>
                <c:pt idx="666">
                  <c:v>3307020</c:v>
                </c:pt>
                <c:pt idx="667">
                  <c:v>3307090</c:v>
                </c:pt>
                <c:pt idx="668">
                  <c:v>3307170</c:v>
                </c:pt>
                <c:pt idx="669">
                  <c:v>3307240</c:v>
                </c:pt>
                <c:pt idx="670">
                  <c:v>3307320</c:v>
                </c:pt>
                <c:pt idx="671">
                  <c:v>3307390</c:v>
                </c:pt>
                <c:pt idx="672">
                  <c:v>3307460</c:v>
                </c:pt>
                <c:pt idx="673">
                  <c:v>3307540</c:v>
                </c:pt>
                <c:pt idx="674">
                  <c:v>3307600</c:v>
                </c:pt>
                <c:pt idx="675">
                  <c:v>3307670</c:v>
                </c:pt>
                <c:pt idx="676">
                  <c:v>3307740</c:v>
                </c:pt>
                <c:pt idx="677">
                  <c:v>3307810</c:v>
                </c:pt>
                <c:pt idx="678">
                  <c:v>3307880</c:v>
                </c:pt>
                <c:pt idx="679">
                  <c:v>3307960</c:v>
                </c:pt>
                <c:pt idx="680">
                  <c:v>3308030</c:v>
                </c:pt>
                <c:pt idx="681">
                  <c:v>3308100</c:v>
                </c:pt>
                <c:pt idx="682">
                  <c:v>3308180</c:v>
                </c:pt>
                <c:pt idx="683">
                  <c:v>3308240</c:v>
                </c:pt>
                <c:pt idx="684">
                  <c:v>3308310</c:v>
                </c:pt>
                <c:pt idx="685">
                  <c:v>3308380</c:v>
                </c:pt>
                <c:pt idx="686">
                  <c:v>3308450</c:v>
                </c:pt>
                <c:pt idx="687">
                  <c:v>3308510</c:v>
                </c:pt>
                <c:pt idx="688">
                  <c:v>3308590</c:v>
                </c:pt>
                <c:pt idx="689">
                  <c:v>3308650</c:v>
                </c:pt>
                <c:pt idx="690">
                  <c:v>3308730</c:v>
                </c:pt>
                <c:pt idx="691">
                  <c:v>3308800</c:v>
                </c:pt>
                <c:pt idx="692">
                  <c:v>3308870</c:v>
                </c:pt>
                <c:pt idx="693">
                  <c:v>3308940</c:v>
                </c:pt>
                <c:pt idx="694">
                  <c:v>3309000</c:v>
                </c:pt>
                <c:pt idx="695">
                  <c:v>3309070</c:v>
                </c:pt>
                <c:pt idx="696">
                  <c:v>3309140</c:v>
                </c:pt>
                <c:pt idx="697">
                  <c:v>3309220</c:v>
                </c:pt>
                <c:pt idx="698">
                  <c:v>3309290</c:v>
                </c:pt>
                <c:pt idx="699">
                  <c:v>3309360</c:v>
                </c:pt>
                <c:pt idx="700">
                  <c:v>3309430</c:v>
                </c:pt>
                <c:pt idx="701">
                  <c:v>3309500</c:v>
                </c:pt>
                <c:pt idx="702">
                  <c:v>3309570</c:v>
                </c:pt>
                <c:pt idx="703">
                  <c:v>3309630</c:v>
                </c:pt>
                <c:pt idx="704">
                  <c:v>3309710</c:v>
                </c:pt>
                <c:pt idx="705">
                  <c:v>3309780</c:v>
                </c:pt>
                <c:pt idx="706">
                  <c:v>3309840</c:v>
                </c:pt>
                <c:pt idx="707">
                  <c:v>3309910</c:v>
                </c:pt>
                <c:pt idx="708">
                  <c:v>3309980</c:v>
                </c:pt>
                <c:pt idx="709">
                  <c:v>3310050</c:v>
                </c:pt>
                <c:pt idx="710">
                  <c:v>3310130</c:v>
                </c:pt>
                <c:pt idx="711">
                  <c:v>3310200</c:v>
                </c:pt>
                <c:pt idx="712">
                  <c:v>3310270</c:v>
                </c:pt>
                <c:pt idx="713">
                  <c:v>3310350</c:v>
                </c:pt>
                <c:pt idx="714">
                  <c:v>3310420</c:v>
                </c:pt>
                <c:pt idx="715">
                  <c:v>3310490</c:v>
                </c:pt>
                <c:pt idx="716">
                  <c:v>3310550</c:v>
                </c:pt>
                <c:pt idx="717">
                  <c:v>3310620</c:v>
                </c:pt>
                <c:pt idx="718">
                  <c:v>3310700</c:v>
                </c:pt>
                <c:pt idx="719">
                  <c:v>3310760</c:v>
                </c:pt>
                <c:pt idx="720">
                  <c:v>3310840</c:v>
                </c:pt>
                <c:pt idx="721">
                  <c:v>3310910</c:v>
                </c:pt>
                <c:pt idx="722">
                  <c:v>3310970</c:v>
                </c:pt>
                <c:pt idx="723">
                  <c:v>3311040</c:v>
                </c:pt>
                <c:pt idx="724">
                  <c:v>3311120</c:v>
                </c:pt>
                <c:pt idx="725">
                  <c:v>3311180</c:v>
                </c:pt>
                <c:pt idx="726">
                  <c:v>3311250</c:v>
                </c:pt>
                <c:pt idx="727">
                  <c:v>3311320</c:v>
                </c:pt>
                <c:pt idx="728">
                  <c:v>3311390</c:v>
                </c:pt>
                <c:pt idx="729">
                  <c:v>3311450</c:v>
                </c:pt>
                <c:pt idx="730">
                  <c:v>3311520</c:v>
                </c:pt>
                <c:pt idx="731">
                  <c:v>3311590</c:v>
                </c:pt>
                <c:pt idx="732">
                  <c:v>3311660</c:v>
                </c:pt>
                <c:pt idx="733">
                  <c:v>3311730</c:v>
                </c:pt>
                <c:pt idx="734">
                  <c:v>3311790</c:v>
                </c:pt>
                <c:pt idx="735">
                  <c:v>3311870</c:v>
                </c:pt>
                <c:pt idx="736">
                  <c:v>3311940</c:v>
                </c:pt>
                <c:pt idx="737">
                  <c:v>3312010</c:v>
                </c:pt>
                <c:pt idx="738">
                  <c:v>3312080</c:v>
                </c:pt>
                <c:pt idx="739">
                  <c:v>3312150</c:v>
                </c:pt>
                <c:pt idx="740">
                  <c:v>3312220</c:v>
                </c:pt>
                <c:pt idx="741">
                  <c:v>3312290</c:v>
                </c:pt>
                <c:pt idx="742">
                  <c:v>3312360</c:v>
                </c:pt>
                <c:pt idx="743">
                  <c:v>3312430</c:v>
                </c:pt>
                <c:pt idx="744">
                  <c:v>3312490</c:v>
                </c:pt>
                <c:pt idx="745">
                  <c:v>3312560</c:v>
                </c:pt>
                <c:pt idx="746">
                  <c:v>3312630</c:v>
                </c:pt>
                <c:pt idx="747">
                  <c:v>3312700</c:v>
                </c:pt>
                <c:pt idx="748">
                  <c:v>3312770</c:v>
                </c:pt>
                <c:pt idx="749">
                  <c:v>3312830</c:v>
                </c:pt>
                <c:pt idx="750">
                  <c:v>3312910</c:v>
                </c:pt>
                <c:pt idx="751">
                  <c:v>3312990</c:v>
                </c:pt>
                <c:pt idx="752">
                  <c:v>3313050</c:v>
                </c:pt>
                <c:pt idx="753">
                  <c:v>3313120</c:v>
                </c:pt>
                <c:pt idx="754">
                  <c:v>3313190</c:v>
                </c:pt>
                <c:pt idx="755">
                  <c:v>3313260</c:v>
                </c:pt>
                <c:pt idx="756">
                  <c:v>3313330</c:v>
                </c:pt>
                <c:pt idx="757">
                  <c:v>3313390</c:v>
                </c:pt>
                <c:pt idx="758">
                  <c:v>3313460</c:v>
                </c:pt>
                <c:pt idx="759">
                  <c:v>3313530</c:v>
                </c:pt>
                <c:pt idx="760">
                  <c:v>3313610</c:v>
                </c:pt>
                <c:pt idx="761">
                  <c:v>3313680</c:v>
                </c:pt>
                <c:pt idx="762">
                  <c:v>3313750</c:v>
                </c:pt>
                <c:pt idx="763">
                  <c:v>3313810</c:v>
                </c:pt>
                <c:pt idx="764">
                  <c:v>3313890</c:v>
                </c:pt>
                <c:pt idx="765">
                  <c:v>3313960</c:v>
                </c:pt>
                <c:pt idx="766">
                  <c:v>3314020</c:v>
                </c:pt>
                <c:pt idx="767">
                  <c:v>3314090</c:v>
                </c:pt>
                <c:pt idx="768">
                  <c:v>3314150</c:v>
                </c:pt>
                <c:pt idx="769">
                  <c:v>3314220</c:v>
                </c:pt>
                <c:pt idx="770">
                  <c:v>3314290</c:v>
                </c:pt>
                <c:pt idx="771">
                  <c:v>3314360</c:v>
                </c:pt>
                <c:pt idx="772">
                  <c:v>3314430</c:v>
                </c:pt>
                <c:pt idx="773">
                  <c:v>3314510</c:v>
                </c:pt>
                <c:pt idx="774">
                  <c:v>3314580</c:v>
                </c:pt>
                <c:pt idx="775">
                  <c:v>3314640</c:v>
                </c:pt>
                <c:pt idx="776">
                  <c:v>3314710</c:v>
                </c:pt>
                <c:pt idx="777">
                  <c:v>3314780</c:v>
                </c:pt>
                <c:pt idx="778">
                  <c:v>3314840</c:v>
                </c:pt>
                <c:pt idx="779">
                  <c:v>3314910</c:v>
                </c:pt>
                <c:pt idx="780">
                  <c:v>3314980</c:v>
                </c:pt>
                <c:pt idx="781">
                  <c:v>3315050</c:v>
                </c:pt>
                <c:pt idx="782">
                  <c:v>3315120</c:v>
                </c:pt>
                <c:pt idx="783">
                  <c:v>3315180</c:v>
                </c:pt>
                <c:pt idx="784">
                  <c:v>3315250</c:v>
                </c:pt>
                <c:pt idx="785">
                  <c:v>3315320</c:v>
                </c:pt>
                <c:pt idx="786">
                  <c:v>3315390</c:v>
                </c:pt>
                <c:pt idx="787">
                  <c:v>3315460</c:v>
                </c:pt>
                <c:pt idx="788">
                  <c:v>3315530</c:v>
                </c:pt>
                <c:pt idx="789">
                  <c:v>3315590</c:v>
                </c:pt>
                <c:pt idx="790">
                  <c:v>3315660</c:v>
                </c:pt>
                <c:pt idx="791">
                  <c:v>3315720</c:v>
                </c:pt>
                <c:pt idx="792">
                  <c:v>3315790</c:v>
                </c:pt>
                <c:pt idx="793">
                  <c:v>3315860</c:v>
                </c:pt>
                <c:pt idx="794">
                  <c:v>3315930</c:v>
                </c:pt>
                <c:pt idx="795">
                  <c:v>3315990</c:v>
                </c:pt>
                <c:pt idx="796">
                  <c:v>3316060</c:v>
                </c:pt>
                <c:pt idx="797">
                  <c:v>3316130</c:v>
                </c:pt>
                <c:pt idx="798">
                  <c:v>3316200</c:v>
                </c:pt>
                <c:pt idx="799">
                  <c:v>3316270</c:v>
                </c:pt>
                <c:pt idx="800">
                  <c:v>3316340</c:v>
                </c:pt>
                <c:pt idx="801">
                  <c:v>3316410</c:v>
                </c:pt>
                <c:pt idx="802">
                  <c:v>3316480</c:v>
                </c:pt>
                <c:pt idx="803">
                  <c:v>3316550</c:v>
                </c:pt>
                <c:pt idx="804">
                  <c:v>3316620</c:v>
                </c:pt>
                <c:pt idx="805">
                  <c:v>3316690</c:v>
                </c:pt>
                <c:pt idx="806">
                  <c:v>3316760</c:v>
                </c:pt>
                <c:pt idx="807">
                  <c:v>3316830</c:v>
                </c:pt>
                <c:pt idx="808">
                  <c:v>3316900</c:v>
                </c:pt>
                <c:pt idx="809">
                  <c:v>3316970</c:v>
                </c:pt>
                <c:pt idx="810">
                  <c:v>3317030</c:v>
                </c:pt>
                <c:pt idx="811">
                  <c:v>3317100</c:v>
                </c:pt>
                <c:pt idx="812">
                  <c:v>3317170</c:v>
                </c:pt>
                <c:pt idx="813">
                  <c:v>3317230</c:v>
                </c:pt>
                <c:pt idx="814">
                  <c:v>3317300</c:v>
                </c:pt>
                <c:pt idx="815">
                  <c:v>3317370</c:v>
                </c:pt>
                <c:pt idx="816">
                  <c:v>3317440</c:v>
                </c:pt>
                <c:pt idx="817">
                  <c:v>3317510</c:v>
                </c:pt>
                <c:pt idx="818">
                  <c:v>3317580</c:v>
                </c:pt>
                <c:pt idx="819">
                  <c:v>3317640</c:v>
                </c:pt>
                <c:pt idx="820">
                  <c:v>3317720</c:v>
                </c:pt>
                <c:pt idx="821">
                  <c:v>3317780</c:v>
                </c:pt>
                <c:pt idx="822">
                  <c:v>3317850</c:v>
                </c:pt>
                <c:pt idx="823">
                  <c:v>3317920</c:v>
                </c:pt>
                <c:pt idx="824">
                  <c:v>3317980</c:v>
                </c:pt>
                <c:pt idx="825">
                  <c:v>3318050</c:v>
                </c:pt>
                <c:pt idx="826">
                  <c:v>3318110</c:v>
                </c:pt>
                <c:pt idx="827">
                  <c:v>3318180</c:v>
                </c:pt>
                <c:pt idx="828">
                  <c:v>3318250</c:v>
                </c:pt>
                <c:pt idx="829">
                  <c:v>3318320</c:v>
                </c:pt>
                <c:pt idx="830">
                  <c:v>3318380</c:v>
                </c:pt>
                <c:pt idx="831">
                  <c:v>3318450</c:v>
                </c:pt>
                <c:pt idx="832">
                  <c:v>3318520</c:v>
                </c:pt>
                <c:pt idx="833">
                  <c:v>3318590</c:v>
                </c:pt>
                <c:pt idx="834">
                  <c:v>3318660</c:v>
                </c:pt>
                <c:pt idx="835">
                  <c:v>3318730</c:v>
                </c:pt>
                <c:pt idx="836">
                  <c:v>3318800</c:v>
                </c:pt>
                <c:pt idx="837">
                  <c:v>3318870</c:v>
                </c:pt>
                <c:pt idx="838">
                  <c:v>3318930</c:v>
                </c:pt>
                <c:pt idx="839">
                  <c:v>3319000</c:v>
                </c:pt>
                <c:pt idx="840">
                  <c:v>3319080</c:v>
                </c:pt>
                <c:pt idx="841">
                  <c:v>3319140</c:v>
                </c:pt>
                <c:pt idx="842">
                  <c:v>3319220</c:v>
                </c:pt>
                <c:pt idx="843">
                  <c:v>3319290</c:v>
                </c:pt>
                <c:pt idx="844">
                  <c:v>3319350</c:v>
                </c:pt>
                <c:pt idx="845">
                  <c:v>3319420</c:v>
                </c:pt>
                <c:pt idx="846">
                  <c:v>3319490</c:v>
                </c:pt>
                <c:pt idx="847">
                  <c:v>3319560</c:v>
                </c:pt>
                <c:pt idx="848">
                  <c:v>3319630</c:v>
                </c:pt>
                <c:pt idx="849">
                  <c:v>3319700</c:v>
                </c:pt>
                <c:pt idx="850">
                  <c:v>3319780</c:v>
                </c:pt>
                <c:pt idx="851">
                  <c:v>3319850</c:v>
                </c:pt>
                <c:pt idx="852">
                  <c:v>3319920</c:v>
                </c:pt>
                <c:pt idx="853">
                  <c:v>3319990</c:v>
                </c:pt>
                <c:pt idx="854">
                  <c:v>3320050</c:v>
                </c:pt>
                <c:pt idx="855">
                  <c:v>3320120</c:v>
                </c:pt>
                <c:pt idx="856">
                  <c:v>3320190</c:v>
                </c:pt>
                <c:pt idx="857">
                  <c:v>3320260</c:v>
                </c:pt>
                <c:pt idx="858">
                  <c:v>3320330</c:v>
                </c:pt>
                <c:pt idx="859">
                  <c:v>3320400</c:v>
                </c:pt>
                <c:pt idx="860">
                  <c:v>3320470</c:v>
                </c:pt>
                <c:pt idx="861">
                  <c:v>3320540</c:v>
                </c:pt>
                <c:pt idx="862">
                  <c:v>3320610</c:v>
                </c:pt>
                <c:pt idx="863">
                  <c:v>3320690</c:v>
                </c:pt>
                <c:pt idx="864">
                  <c:v>3320760</c:v>
                </c:pt>
                <c:pt idx="865">
                  <c:v>3320830</c:v>
                </c:pt>
                <c:pt idx="866">
                  <c:v>3320900</c:v>
                </c:pt>
                <c:pt idx="867">
                  <c:v>3320970</c:v>
                </c:pt>
                <c:pt idx="868">
                  <c:v>3321040</c:v>
                </c:pt>
                <c:pt idx="869">
                  <c:v>3321110</c:v>
                </c:pt>
                <c:pt idx="870">
                  <c:v>3321180</c:v>
                </c:pt>
                <c:pt idx="871">
                  <c:v>3321250</c:v>
                </c:pt>
                <c:pt idx="872">
                  <c:v>3321330</c:v>
                </c:pt>
                <c:pt idx="873">
                  <c:v>3321400</c:v>
                </c:pt>
                <c:pt idx="874">
                  <c:v>3321470</c:v>
                </c:pt>
                <c:pt idx="875">
                  <c:v>3321550</c:v>
                </c:pt>
                <c:pt idx="876">
                  <c:v>3321610</c:v>
                </c:pt>
                <c:pt idx="877">
                  <c:v>3321690</c:v>
                </c:pt>
                <c:pt idx="878">
                  <c:v>3321750</c:v>
                </c:pt>
                <c:pt idx="879">
                  <c:v>3321820</c:v>
                </c:pt>
                <c:pt idx="880">
                  <c:v>3321890</c:v>
                </c:pt>
                <c:pt idx="881">
                  <c:v>3321970</c:v>
                </c:pt>
                <c:pt idx="882">
                  <c:v>3322040</c:v>
                </c:pt>
                <c:pt idx="883">
                  <c:v>3322110</c:v>
                </c:pt>
                <c:pt idx="884">
                  <c:v>3322190</c:v>
                </c:pt>
                <c:pt idx="885">
                  <c:v>3322260</c:v>
                </c:pt>
                <c:pt idx="886">
                  <c:v>3322330</c:v>
                </c:pt>
                <c:pt idx="887">
                  <c:v>3322400</c:v>
                </c:pt>
                <c:pt idx="888">
                  <c:v>3322470</c:v>
                </c:pt>
                <c:pt idx="889">
                  <c:v>3322540</c:v>
                </c:pt>
                <c:pt idx="890">
                  <c:v>3322610</c:v>
                </c:pt>
                <c:pt idx="891">
                  <c:v>3322690</c:v>
                </c:pt>
                <c:pt idx="892">
                  <c:v>3322750</c:v>
                </c:pt>
                <c:pt idx="893">
                  <c:v>3322820</c:v>
                </c:pt>
                <c:pt idx="894">
                  <c:v>3322890</c:v>
                </c:pt>
                <c:pt idx="895">
                  <c:v>3322970</c:v>
                </c:pt>
                <c:pt idx="896">
                  <c:v>3323040</c:v>
                </c:pt>
                <c:pt idx="897">
                  <c:v>3323110</c:v>
                </c:pt>
                <c:pt idx="898">
                  <c:v>3323190</c:v>
                </c:pt>
                <c:pt idx="899">
                  <c:v>3323260</c:v>
                </c:pt>
                <c:pt idx="900">
                  <c:v>3323330</c:v>
                </c:pt>
                <c:pt idx="901">
                  <c:v>3323410</c:v>
                </c:pt>
                <c:pt idx="902">
                  <c:v>3323480</c:v>
                </c:pt>
                <c:pt idx="903">
                  <c:v>3323550</c:v>
                </c:pt>
                <c:pt idx="904">
                  <c:v>3323620</c:v>
                </c:pt>
                <c:pt idx="905">
                  <c:v>3323690</c:v>
                </c:pt>
                <c:pt idx="906">
                  <c:v>3323750</c:v>
                </c:pt>
                <c:pt idx="907">
                  <c:v>3323820</c:v>
                </c:pt>
                <c:pt idx="908">
                  <c:v>3323900</c:v>
                </c:pt>
                <c:pt idx="909">
                  <c:v>3323960</c:v>
                </c:pt>
                <c:pt idx="910">
                  <c:v>3324030</c:v>
                </c:pt>
                <c:pt idx="911">
                  <c:v>3324100</c:v>
                </c:pt>
                <c:pt idx="912">
                  <c:v>3324160</c:v>
                </c:pt>
                <c:pt idx="913">
                  <c:v>3324220</c:v>
                </c:pt>
                <c:pt idx="914">
                  <c:v>3324290</c:v>
                </c:pt>
                <c:pt idx="915">
                  <c:v>3324370</c:v>
                </c:pt>
                <c:pt idx="916">
                  <c:v>3324430</c:v>
                </c:pt>
                <c:pt idx="917">
                  <c:v>3324500</c:v>
                </c:pt>
                <c:pt idx="918">
                  <c:v>3324570</c:v>
                </c:pt>
                <c:pt idx="919">
                  <c:v>3324640</c:v>
                </c:pt>
                <c:pt idx="920">
                  <c:v>3324710</c:v>
                </c:pt>
                <c:pt idx="921">
                  <c:v>3324780</c:v>
                </c:pt>
                <c:pt idx="922">
                  <c:v>3324840</c:v>
                </c:pt>
                <c:pt idx="923">
                  <c:v>3324900</c:v>
                </c:pt>
                <c:pt idx="924">
                  <c:v>3324980</c:v>
                </c:pt>
                <c:pt idx="925">
                  <c:v>3325050</c:v>
                </c:pt>
                <c:pt idx="926">
                  <c:v>3325120</c:v>
                </c:pt>
                <c:pt idx="927">
                  <c:v>3325190</c:v>
                </c:pt>
                <c:pt idx="928">
                  <c:v>3325260</c:v>
                </c:pt>
                <c:pt idx="929">
                  <c:v>3325330</c:v>
                </c:pt>
                <c:pt idx="930">
                  <c:v>3325400</c:v>
                </c:pt>
                <c:pt idx="931">
                  <c:v>3325460</c:v>
                </c:pt>
                <c:pt idx="932">
                  <c:v>3325530</c:v>
                </c:pt>
                <c:pt idx="933">
                  <c:v>3325600</c:v>
                </c:pt>
                <c:pt idx="934">
                  <c:v>3325670</c:v>
                </c:pt>
                <c:pt idx="935">
                  <c:v>3325730</c:v>
                </c:pt>
                <c:pt idx="936">
                  <c:v>3325800</c:v>
                </c:pt>
                <c:pt idx="937">
                  <c:v>3325860</c:v>
                </c:pt>
                <c:pt idx="938">
                  <c:v>3325930</c:v>
                </c:pt>
                <c:pt idx="939">
                  <c:v>3325990</c:v>
                </c:pt>
                <c:pt idx="940">
                  <c:v>3326060</c:v>
                </c:pt>
                <c:pt idx="941">
                  <c:v>3326120</c:v>
                </c:pt>
                <c:pt idx="942">
                  <c:v>3326190</c:v>
                </c:pt>
                <c:pt idx="943">
                  <c:v>3326260</c:v>
                </c:pt>
                <c:pt idx="944">
                  <c:v>3326320</c:v>
                </c:pt>
                <c:pt idx="945">
                  <c:v>3326380</c:v>
                </c:pt>
                <c:pt idx="946">
                  <c:v>3326450</c:v>
                </c:pt>
                <c:pt idx="947">
                  <c:v>3326510</c:v>
                </c:pt>
                <c:pt idx="948">
                  <c:v>3326570</c:v>
                </c:pt>
                <c:pt idx="949">
                  <c:v>3326640</c:v>
                </c:pt>
                <c:pt idx="950">
                  <c:v>3326710</c:v>
                </c:pt>
                <c:pt idx="951">
                  <c:v>3326770</c:v>
                </c:pt>
                <c:pt idx="952">
                  <c:v>3326840</c:v>
                </c:pt>
                <c:pt idx="953">
                  <c:v>3326900</c:v>
                </c:pt>
                <c:pt idx="954">
                  <c:v>3326970</c:v>
                </c:pt>
                <c:pt idx="955">
                  <c:v>3327030</c:v>
                </c:pt>
                <c:pt idx="956">
                  <c:v>3327090</c:v>
                </c:pt>
                <c:pt idx="957">
                  <c:v>3327160</c:v>
                </c:pt>
                <c:pt idx="958">
                  <c:v>3327220</c:v>
                </c:pt>
                <c:pt idx="959">
                  <c:v>3327290</c:v>
                </c:pt>
                <c:pt idx="960">
                  <c:v>3327360</c:v>
                </c:pt>
                <c:pt idx="961">
                  <c:v>3327420</c:v>
                </c:pt>
                <c:pt idx="962">
                  <c:v>3327490</c:v>
                </c:pt>
                <c:pt idx="963">
                  <c:v>3327550</c:v>
                </c:pt>
                <c:pt idx="964">
                  <c:v>3327620</c:v>
                </c:pt>
                <c:pt idx="965">
                  <c:v>3327680</c:v>
                </c:pt>
                <c:pt idx="966">
                  <c:v>3327740</c:v>
                </c:pt>
                <c:pt idx="967">
                  <c:v>3327810</c:v>
                </c:pt>
                <c:pt idx="968">
                  <c:v>3327880</c:v>
                </c:pt>
                <c:pt idx="969">
                  <c:v>3327950</c:v>
                </c:pt>
                <c:pt idx="970">
                  <c:v>3328020</c:v>
                </c:pt>
                <c:pt idx="971">
                  <c:v>3328090</c:v>
                </c:pt>
                <c:pt idx="972">
                  <c:v>3328150</c:v>
                </c:pt>
                <c:pt idx="973">
                  <c:v>3328220</c:v>
                </c:pt>
                <c:pt idx="974">
                  <c:v>3328290</c:v>
                </c:pt>
                <c:pt idx="975">
                  <c:v>3328360</c:v>
                </c:pt>
                <c:pt idx="976">
                  <c:v>3328420</c:v>
                </c:pt>
                <c:pt idx="977">
                  <c:v>3328490</c:v>
                </c:pt>
                <c:pt idx="978">
                  <c:v>3328560</c:v>
                </c:pt>
                <c:pt idx="979">
                  <c:v>3328620</c:v>
                </c:pt>
                <c:pt idx="980">
                  <c:v>3328690</c:v>
                </c:pt>
                <c:pt idx="981">
                  <c:v>3328760</c:v>
                </c:pt>
                <c:pt idx="982">
                  <c:v>3328820</c:v>
                </c:pt>
                <c:pt idx="983">
                  <c:v>3328880</c:v>
                </c:pt>
                <c:pt idx="984">
                  <c:v>3328950</c:v>
                </c:pt>
                <c:pt idx="985">
                  <c:v>3329020</c:v>
                </c:pt>
                <c:pt idx="986">
                  <c:v>3329080</c:v>
                </c:pt>
                <c:pt idx="987">
                  <c:v>3329150</c:v>
                </c:pt>
                <c:pt idx="988">
                  <c:v>3329220</c:v>
                </c:pt>
                <c:pt idx="989">
                  <c:v>3329290</c:v>
                </c:pt>
                <c:pt idx="990">
                  <c:v>3329360</c:v>
                </c:pt>
                <c:pt idx="991">
                  <c:v>3329430</c:v>
                </c:pt>
                <c:pt idx="992">
                  <c:v>3329490</c:v>
                </c:pt>
                <c:pt idx="993">
                  <c:v>3329570</c:v>
                </c:pt>
                <c:pt idx="994">
                  <c:v>3329640</c:v>
                </c:pt>
                <c:pt idx="995">
                  <c:v>3329710</c:v>
                </c:pt>
                <c:pt idx="996">
                  <c:v>3329780</c:v>
                </c:pt>
                <c:pt idx="997">
                  <c:v>3329850</c:v>
                </c:pt>
                <c:pt idx="998">
                  <c:v>3329920</c:v>
                </c:pt>
                <c:pt idx="999">
                  <c:v>3329990</c:v>
                </c:pt>
              </c:numCache>
            </c:numRef>
          </c:val>
          <c:smooth val="0"/>
          <c:extLst>
            <c:ext xmlns:c16="http://schemas.microsoft.com/office/drawing/2014/chart" uri="{C3380CC4-5D6E-409C-BE32-E72D297353CC}">
              <c16:uniqueId val="{00000002-14F8-4F30-A9A5-9C41486EFE19}"/>
            </c:ext>
          </c:extLst>
        </c:ser>
        <c:ser>
          <c:idx val="3"/>
          <c:order val="3"/>
          <c:tx>
            <c:strRef>
              <c:f>'No Vacc'!$F$1</c:f>
              <c:strCache>
                <c:ptCount val="1"/>
                <c:pt idx="0">
                  <c:v>75%</c:v>
                </c:pt>
              </c:strCache>
            </c:strRef>
          </c:tx>
          <c:spPr>
            <a:ln w="28575" cap="rnd">
              <a:solidFill>
                <a:schemeClr val="accent4"/>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9021</c:v>
                </c:pt>
                <c:pt idx="339">
                  <c:v>611966</c:v>
                </c:pt>
                <c:pt idx="340">
                  <c:v>625311</c:v>
                </c:pt>
                <c:pt idx="341">
                  <c:v>639505</c:v>
                </c:pt>
                <c:pt idx="342">
                  <c:v>654556</c:v>
                </c:pt>
                <c:pt idx="343">
                  <c:v>670521</c:v>
                </c:pt>
                <c:pt idx="344">
                  <c:v>687521</c:v>
                </c:pt>
                <c:pt idx="345">
                  <c:v>705658</c:v>
                </c:pt>
                <c:pt idx="346">
                  <c:v>725072</c:v>
                </c:pt>
                <c:pt idx="347">
                  <c:v>745749</c:v>
                </c:pt>
                <c:pt idx="348">
                  <c:v>768040</c:v>
                </c:pt>
                <c:pt idx="349">
                  <c:v>791535</c:v>
                </c:pt>
                <c:pt idx="350">
                  <c:v>816448</c:v>
                </c:pt>
                <c:pt idx="351">
                  <c:v>842951</c:v>
                </c:pt>
                <c:pt idx="352">
                  <c:v>871038</c:v>
                </c:pt>
                <c:pt idx="353">
                  <c:v>900791</c:v>
                </c:pt>
                <c:pt idx="354">
                  <c:v>932312</c:v>
                </c:pt>
                <c:pt idx="355">
                  <c:v>965772</c:v>
                </c:pt>
                <c:pt idx="356">
                  <c:v>1001270</c:v>
                </c:pt>
                <c:pt idx="357">
                  <c:v>1038580</c:v>
                </c:pt>
                <c:pt idx="358">
                  <c:v>1078010</c:v>
                </c:pt>
                <c:pt idx="359">
                  <c:v>1119500</c:v>
                </c:pt>
                <c:pt idx="360">
                  <c:v>1163170</c:v>
                </c:pt>
                <c:pt idx="361">
                  <c:v>1209120</c:v>
                </c:pt>
                <c:pt idx="362">
                  <c:v>1257340</c:v>
                </c:pt>
                <c:pt idx="363">
                  <c:v>1307780</c:v>
                </c:pt>
                <c:pt idx="364">
                  <c:v>1360660</c:v>
                </c:pt>
                <c:pt idx="365">
                  <c:v>1415860</c:v>
                </c:pt>
                <c:pt idx="366">
                  <c:v>1473410</c:v>
                </c:pt>
                <c:pt idx="367">
                  <c:v>1533390</c:v>
                </c:pt>
                <c:pt idx="368">
                  <c:v>1595960</c:v>
                </c:pt>
                <c:pt idx="369">
                  <c:v>1660800</c:v>
                </c:pt>
                <c:pt idx="370">
                  <c:v>1727600</c:v>
                </c:pt>
                <c:pt idx="371">
                  <c:v>1796890</c:v>
                </c:pt>
                <c:pt idx="372">
                  <c:v>1868310</c:v>
                </c:pt>
                <c:pt idx="373">
                  <c:v>1942030</c:v>
                </c:pt>
                <c:pt idx="374">
                  <c:v>2017330</c:v>
                </c:pt>
                <c:pt idx="375">
                  <c:v>2094530</c:v>
                </c:pt>
                <c:pt idx="376">
                  <c:v>2173490</c:v>
                </c:pt>
                <c:pt idx="377">
                  <c:v>2253910</c:v>
                </c:pt>
                <c:pt idx="378">
                  <c:v>2335760</c:v>
                </c:pt>
                <c:pt idx="379">
                  <c:v>2418440</c:v>
                </c:pt>
                <c:pt idx="380">
                  <c:v>2502170</c:v>
                </c:pt>
                <c:pt idx="381">
                  <c:v>2586730</c:v>
                </c:pt>
                <c:pt idx="382">
                  <c:v>2671760</c:v>
                </c:pt>
                <c:pt idx="383">
                  <c:v>2757110</c:v>
                </c:pt>
                <c:pt idx="384">
                  <c:v>2842460</c:v>
                </c:pt>
                <c:pt idx="385">
                  <c:v>2927590</c:v>
                </c:pt>
                <c:pt idx="386">
                  <c:v>3012100</c:v>
                </c:pt>
                <c:pt idx="387">
                  <c:v>3096230</c:v>
                </c:pt>
                <c:pt idx="388">
                  <c:v>3179310</c:v>
                </c:pt>
                <c:pt idx="389">
                  <c:v>3261300</c:v>
                </c:pt>
                <c:pt idx="390">
                  <c:v>3341880</c:v>
                </c:pt>
                <c:pt idx="391">
                  <c:v>3421040</c:v>
                </c:pt>
                <c:pt idx="392">
                  <c:v>3498390</c:v>
                </c:pt>
                <c:pt idx="393">
                  <c:v>3574080</c:v>
                </c:pt>
                <c:pt idx="394">
                  <c:v>3647710</c:v>
                </c:pt>
                <c:pt idx="395">
                  <c:v>3719180</c:v>
                </c:pt>
                <c:pt idx="396">
                  <c:v>3788290</c:v>
                </c:pt>
                <c:pt idx="397">
                  <c:v>3855180</c:v>
                </c:pt>
                <c:pt idx="398">
                  <c:v>3919600</c:v>
                </c:pt>
                <c:pt idx="399">
                  <c:v>3981710</c:v>
                </c:pt>
                <c:pt idx="400">
                  <c:v>4041180</c:v>
                </c:pt>
                <c:pt idx="401">
                  <c:v>4098200</c:v>
                </c:pt>
                <c:pt idx="402">
                  <c:v>4152610</c:v>
                </c:pt>
                <c:pt idx="403">
                  <c:v>4204480</c:v>
                </c:pt>
                <c:pt idx="404">
                  <c:v>4254160</c:v>
                </c:pt>
                <c:pt idx="405">
                  <c:v>4301110</c:v>
                </c:pt>
                <c:pt idx="406">
                  <c:v>4345750</c:v>
                </c:pt>
                <c:pt idx="407">
                  <c:v>4388030</c:v>
                </c:pt>
                <c:pt idx="408">
                  <c:v>4427990</c:v>
                </c:pt>
                <c:pt idx="409">
                  <c:v>4465760</c:v>
                </c:pt>
                <c:pt idx="410">
                  <c:v>4501260</c:v>
                </c:pt>
                <c:pt idx="411">
                  <c:v>4534720</c:v>
                </c:pt>
                <c:pt idx="412">
                  <c:v>4566220</c:v>
                </c:pt>
                <c:pt idx="413">
                  <c:v>4595740</c:v>
                </c:pt>
                <c:pt idx="414">
                  <c:v>4623430</c:v>
                </c:pt>
                <c:pt idx="415">
                  <c:v>4649360</c:v>
                </c:pt>
                <c:pt idx="416">
                  <c:v>4673710</c:v>
                </c:pt>
                <c:pt idx="417">
                  <c:v>4696300</c:v>
                </c:pt>
                <c:pt idx="418">
                  <c:v>4717550</c:v>
                </c:pt>
                <c:pt idx="419">
                  <c:v>4737350</c:v>
                </c:pt>
                <c:pt idx="420">
                  <c:v>4755930</c:v>
                </c:pt>
                <c:pt idx="421">
                  <c:v>4773270</c:v>
                </c:pt>
                <c:pt idx="422">
                  <c:v>4789340</c:v>
                </c:pt>
                <c:pt idx="423">
                  <c:v>4804320</c:v>
                </c:pt>
                <c:pt idx="424">
                  <c:v>4818230</c:v>
                </c:pt>
                <c:pt idx="425">
                  <c:v>4831190</c:v>
                </c:pt>
                <c:pt idx="426">
                  <c:v>4843230</c:v>
                </c:pt>
                <c:pt idx="427">
                  <c:v>4854390</c:v>
                </c:pt>
                <c:pt idx="428">
                  <c:v>4864740</c:v>
                </c:pt>
                <c:pt idx="429">
                  <c:v>4874310</c:v>
                </c:pt>
                <c:pt idx="430">
                  <c:v>4883230</c:v>
                </c:pt>
                <c:pt idx="431">
                  <c:v>4891500</c:v>
                </c:pt>
                <c:pt idx="432">
                  <c:v>4899110</c:v>
                </c:pt>
                <c:pt idx="433">
                  <c:v>4906230</c:v>
                </c:pt>
                <c:pt idx="434">
                  <c:v>4912780</c:v>
                </c:pt>
                <c:pt idx="435">
                  <c:v>4918910</c:v>
                </c:pt>
                <c:pt idx="436">
                  <c:v>4924580</c:v>
                </c:pt>
                <c:pt idx="437">
                  <c:v>4929830</c:v>
                </c:pt>
                <c:pt idx="438">
                  <c:v>4934690</c:v>
                </c:pt>
                <c:pt idx="439">
                  <c:v>4939160</c:v>
                </c:pt>
                <c:pt idx="440">
                  <c:v>4943320</c:v>
                </c:pt>
                <c:pt idx="441">
                  <c:v>4947160</c:v>
                </c:pt>
                <c:pt idx="442">
                  <c:v>4950730</c:v>
                </c:pt>
                <c:pt idx="443">
                  <c:v>4953980</c:v>
                </c:pt>
                <c:pt idx="444">
                  <c:v>4957030</c:v>
                </c:pt>
                <c:pt idx="445">
                  <c:v>4959850</c:v>
                </c:pt>
                <c:pt idx="446">
                  <c:v>4962430</c:v>
                </c:pt>
                <c:pt idx="447">
                  <c:v>4964860</c:v>
                </c:pt>
                <c:pt idx="448">
                  <c:v>4967100</c:v>
                </c:pt>
                <c:pt idx="449">
                  <c:v>4969150</c:v>
                </c:pt>
                <c:pt idx="450">
                  <c:v>4971050</c:v>
                </c:pt>
                <c:pt idx="451">
                  <c:v>4972830</c:v>
                </c:pt>
                <c:pt idx="452">
                  <c:v>4974460</c:v>
                </c:pt>
                <c:pt idx="453">
                  <c:v>4975950</c:v>
                </c:pt>
                <c:pt idx="454">
                  <c:v>4977340</c:v>
                </c:pt>
                <c:pt idx="455">
                  <c:v>4978610</c:v>
                </c:pt>
                <c:pt idx="456">
                  <c:v>4979820</c:v>
                </c:pt>
                <c:pt idx="457">
                  <c:v>4980900</c:v>
                </c:pt>
                <c:pt idx="458">
                  <c:v>4981930</c:v>
                </c:pt>
                <c:pt idx="459">
                  <c:v>4982860</c:v>
                </c:pt>
                <c:pt idx="460">
                  <c:v>4983710</c:v>
                </c:pt>
                <c:pt idx="461">
                  <c:v>4984490</c:v>
                </c:pt>
                <c:pt idx="462">
                  <c:v>4985230</c:v>
                </c:pt>
                <c:pt idx="463">
                  <c:v>4985930</c:v>
                </c:pt>
                <c:pt idx="464">
                  <c:v>4986580</c:v>
                </c:pt>
                <c:pt idx="465">
                  <c:v>4987150</c:v>
                </c:pt>
                <c:pt idx="466">
                  <c:v>4987700</c:v>
                </c:pt>
                <c:pt idx="467">
                  <c:v>4988200</c:v>
                </c:pt>
                <c:pt idx="468">
                  <c:v>4988660</c:v>
                </c:pt>
                <c:pt idx="469">
                  <c:v>4989110</c:v>
                </c:pt>
                <c:pt idx="470">
                  <c:v>4989500</c:v>
                </c:pt>
                <c:pt idx="471">
                  <c:v>4989880</c:v>
                </c:pt>
                <c:pt idx="472">
                  <c:v>4990220</c:v>
                </c:pt>
                <c:pt idx="473">
                  <c:v>4990550</c:v>
                </c:pt>
                <c:pt idx="474">
                  <c:v>4990850</c:v>
                </c:pt>
                <c:pt idx="475">
                  <c:v>4991130</c:v>
                </c:pt>
                <c:pt idx="476">
                  <c:v>4991400</c:v>
                </c:pt>
                <c:pt idx="477">
                  <c:v>4991650</c:v>
                </c:pt>
                <c:pt idx="478">
                  <c:v>4991880</c:v>
                </c:pt>
                <c:pt idx="479">
                  <c:v>4992090</c:v>
                </c:pt>
                <c:pt idx="480">
                  <c:v>4992300</c:v>
                </c:pt>
                <c:pt idx="481">
                  <c:v>4992480</c:v>
                </c:pt>
                <c:pt idx="482">
                  <c:v>4992640</c:v>
                </c:pt>
                <c:pt idx="483">
                  <c:v>4992810</c:v>
                </c:pt>
                <c:pt idx="484">
                  <c:v>4992960</c:v>
                </c:pt>
                <c:pt idx="485">
                  <c:v>4993110</c:v>
                </c:pt>
                <c:pt idx="486">
                  <c:v>4993240</c:v>
                </c:pt>
                <c:pt idx="487">
                  <c:v>4993360</c:v>
                </c:pt>
                <c:pt idx="488">
                  <c:v>4993480</c:v>
                </c:pt>
                <c:pt idx="489">
                  <c:v>4993600</c:v>
                </c:pt>
                <c:pt idx="490">
                  <c:v>4993710</c:v>
                </c:pt>
                <c:pt idx="491">
                  <c:v>4993810</c:v>
                </c:pt>
                <c:pt idx="492">
                  <c:v>4993900</c:v>
                </c:pt>
                <c:pt idx="493">
                  <c:v>4993990</c:v>
                </c:pt>
                <c:pt idx="494">
                  <c:v>4994070</c:v>
                </c:pt>
                <c:pt idx="495">
                  <c:v>4994150</c:v>
                </c:pt>
                <c:pt idx="496">
                  <c:v>4994230</c:v>
                </c:pt>
                <c:pt idx="497">
                  <c:v>4994310</c:v>
                </c:pt>
                <c:pt idx="498">
                  <c:v>4994380</c:v>
                </c:pt>
                <c:pt idx="499">
                  <c:v>4994450</c:v>
                </c:pt>
                <c:pt idx="500">
                  <c:v>4994510</c:v>
                </c:pt>
                <c:pt idx="501">
                  <c:v>4994570</c:v>
                </c:pt>
                <c:pt idx="502">
                  <c:v>4994630</c:v>
                </c:pt>
                <c:pt idx="503">
                  <c:v>4994690</c:v>
                </c:pt>
                <c:pt idx="504">
                  <c:v>4994730</c:v>
                </c:pt>
                <c:pt idx="505">
                  <c:v>4994790</c:v>
                </c:pt>
                <c:pt idx="506">
                  <c:v>4994830</c:v>
                </c:pt>
                <c:pt idx="507">
                  <c:v>4994880</c:v>
                </c:pt>
                <c:pt idx="508">
                  <c:v>4994920</c:v>
                </c:pt>
                <c:pt idx="509">
                  <c:v>4994970</c:v>
                </c:pt>
                <c:pt idx="510">
                  <c:v>4995010</c:v>
                </c:pt>
                <c:pt idx="511">
                  <c:v>4995050</c:v>
                </c:pt>
                <c:pt idx="512">
                  <c:v>4995090</c:v>
                </c:pt>
                <c:pt idx="513">
                  <c:v>4995130</c:v>
                </c:pt>
                <c:pt idx="514">
                  <c:v>4995170</c:v>
                </c:pt>
                <c:pt idx="515">
                  <c:v>4995200</c:v>
                </c:pt>
                <c:pt idx="516">
                  <c:v>4995230</c:v>
                </c:pt>
                <c:pt idx="517">
                  <c:v>4995270</c:v>
                </c:pt>
                <c:pt idx="518">
                  <c:v>4995300</c:v>
                </c:pt>
                <c:pt idx="519">
                  <c:v>4995340</c:v>
                </c:pt>
                <c:pt idx="520">
                  <c:v>4995370</c:v>
                </c:pt>
                <c:pt idx="521">
                  <c:v>4995400</c:v>
                </c:pt>
                <c:pt idx="522">
                  <c:v>4995430</c:v>
                </c:pt>
                <c:pt idx="523">
                  <c:v>4995460</c:v>
                </c:pt>
                <c:pt idx="524">
                  <c:v>4995490</c:v>
                </c:pt>
                <c:pt idx="525">
                  <c:v>4995520</c:v>
                </c:pt>
                <c:pt idx="526">
                  <c:v>4995550</c:v>
                </c:pt>
                <c:pt idx="527">
                  <c:v>4995580</c:v>
                </c:pt>
                <c:pt idx="528">
                  <c:v>4995610</c:v>
                </c:pt>
                <c:pt idx="529">
                  <c:v>4995640</c:v>
                </c:pt>
                <c:pt idx="530">
                  <c:v>4995670</c:v>
                </c:pt>
                <c:pt idx="531">
                  <c:v>4995690</c:v>
                </c:pt>
                <c:pt idx="532">
                  <c:v>4995720</c:v>
                </c:pt>
                <c:pt idx="533">
                  <c:v>4995750</c:v>
                </c:pt>
                <c:pt idx="534">
                  <c:v>4995780</c:v>
                </c:pt>
                <c:pt idx="535">
                  <c:v>4995810</c:v>
                </c:pt>
                <c:pt idx="536">
                  <c:v>4995830</c:v>
                </c:pt>
                <c:pt idx="537">
                  <c:v>4995860</c:v>
                </c:pt>
                <c:pt idx="538">
                  <c:v>4995890</c:v>
                </c:pt>
                <c:pt idx="539">
                  <c:v>4995910</c:v>
                </c:pt>
                <c:pt idx="540">
                  <c:v>4995940</c:v>
                </c:pt>
                <c:pt idx="541">
                  <c:v>4995960</c:v>
                </c:pt>
                <c:pt idx="542">
                  <c:v>4995990</c:v>
                </c:pt>
                <c:pt idx="543">
                  <c:v>4996020</c:v>
                </c:pt>
                <c:pt idx="544">
                  <c:v>4996050</c:v>
                </c:pt>
                <c:pt idx="545">
                  <c:v>4996070</c:v>
                </c:pt>
                <c:pt idx="546">
                  <c:v>4996100</c:v>
                </c:pt>
                <c:pt idx="547">
                  <c:v>4996130</c:v>
                </c:pt>
                <c:pt idx="548">
                  <c:v>4996150</c:v>
                </c:pt>
                <c:pt idx="549">
                  <c:v>4996180</c:v>
                </c:pt>
                <c:pt idx="550">
                  <c:v>4996200</c:v>
                </c:pt>
                <c:pt idx="551">
                  <c:v>4996230</c:v>
                </c:pt>
                <c:pt idx="552">
                  <c:v>4996250</c:v>
                </c:pt>
                <c:pt idx="553">
                  <c:v>4996280</c:v>
                </c:pt>
                <c:pt idx="554">
                  <c:v>4996300</c:v>
                </c:pt>
                <c:pt idx="555">
                  <c:v>4996330</c:v>
                </c:pt>
                <c:pt idx="556">
                  <c:v>4996350</c:v>
                </c:pt>
                <c:pt idx="557">
                  <c:v>4996380</c:v>
                </c:pt>
                <c:pt idx="558">
                  <c:v>4996400</c:v>
                </c:pt>
                <c:pt idx="559">
                  <c:v>4996430</c:v>
                </c:pt>
                <c:pt idx="560">
                  <c:v>4996450</c:v>
                </c:pt>
                <c:pt idx="561">
                  <c:v>4996480</c:v>
                </c:pt>
                <c:pt idx="562">
                  <c:v>4996500</c:v>
                </c:pt>
                <c:pt idx="563">
                  <c:v>4996530</c:v>
                </c:pt>
                <c:pt idx="564">
                  <c:v>4996550</c:v>
                </c:pt>
                <c:pt idx="565">
                  <c:v>4996580</c:v>
                </c:pt>
                <c:pt idx="566">
                  <c:v>4996600</c:v>
                </c:pt>
                <c:pt idx="567">
                  <c:v>4996630</c:v>
                </c:pt>
                <c:pt idx="568">
                  <c:v>4996660</c:v>
                </c:pt>
                <c:pt idx="569">
                  <c:v>4996690</c:v>
                </c:pt>
                <c:pt idx="570">
                  <c:v>4996710</c:v>
                </c:pt>
                <c:pt idx="571">
                  <c:v>4996740</c:v>
                </c:pt>
                <c:pt idx="572">
                  <c:v>4996760</c:v>
                </c:pt>
                <c:pt idx="573">
                  <c:v>4996790</c:v>
                </c:pt>
                <c:pt idx="574">
                  <c:v>4996810</c:v>
                </c:pt>
                <c:pt idx="575">
                  <c:v>4996840</c:v>
                </c:pt>
                <c:pt idx="576">
                  <c:v>4996860</c:v>
                </c:pt>
                <c:pt idx="577">
                  <c:v>4996890</c:v>
                </c:pt>
                <c:pt idx="578">
                  <c:v>4996910</c:v>
                </c:pt>
                <c:pt idx="579">
                  <c:v>4996940</c:v>
                </c:pt>
                <c:pt idx="580">
                  <c:v>4996970</c:v>
                </c:pt>
                <c:pt idx="581">
                  <c:v>4996990</c:v>
                </c:pt>
                <c:pt idx="582">
                  <c:v>4997010</c:v>
                </c:pt>
                <c:pt idx="583">
                  <c:v>4997030</c:v>
                </c:pt>
                <c:pt idx="584">
                  <c:v>4997060</c:v>
                </c:pt>
                <c:pt idx="585">
                  <c:v>4997080</c:v>
                </c:pt>
                <c:pt idx="586">
                  <c:v>4997110</c:v>
                </c:pt>
                <c:pt idx="587">
                  <c:v>4997130</c:v>
                </c:pt>
                <c:pt idx="588">
                  <c:v>4997150</c:v>
                </c:pt>
                <c:pt idx="589">
                  <c:v>4997170</c:v>
                </c:pt>
                <c:pt idx="590">
                  <c:v>4997200</c:v>
                </c:pt>
                <c:pt idx="591">
                  <c:v>4997230</c:v>
                </c:pt>
                <c:pt idx="592">
                  <c:v>4997250</c:v>
                </c:pt>
                <c:pt idx="593">
                  <c:v>4997270</c:v>
                </c:pt>
                <c:pt idx="594">
                  <c:v>4997300</c:v>
                </c:pt>
                <c:pt idx="595">
                  <c:v>4997320</c:v>
                </c:pt>
                <c:pt idx="596">
                  <c:v>4997350</c:v>
                </c:pt>
                <c:pt idx="597">
                  <c:v>4997370</c:v>
                </c:pt>
                <c:pt idx="598">
                  <c:v>4997400</c:v>
                </c:pt>
                <c:pt idx="599">
                  <c:v>4997430</c:v>
                </c:pt>
                <c:pt idx="600">
                  <c:v>4997450</c:v>
                </c:pt>
                <c:pt idx="601">
                  <c:v>4997480</c:v>
                </c:pt>
                <c:pt idx="602">
                  <c:v>4997500</c:v>
                </c:pt>
                <c:pt idx="603">
                  <c:v>4997530</c:v>
                </c:pt>
                <c:pt idx="604">
                  <c:v>4997550</c:v>
                </c:pt>
                <c:pt idx="605">
                  <c:v>4997590</c:v>
                </c:pt>
                <c:pt idx="606">
                  <c:v>4997610</c:v>
                </c:pt>
                <c:pt idx="607">
                  <c:v>4997640</c:v>
                </c:pt>
                <c:pt idx="608">
                  <c:v>4997670</c:v>
                </c:pt>
                <c:pt idx="609">
                  <c:v>4997690</c:v>
                </c:pt>
                <c:pt idx="610">
                  <c:v>4997720</c:v>
                </c:pt>
                <c:pt idx="611">
                  <c:v>4997740</c:v>
                </c:pt>
                <c:pt idx="612">
                  <c:v>4997770</c:v>
                </c:pt>
                <c:pt idx="613">
                  <c:v>4997790</c:v>
                </c:pt>
                <c:pt idx="614">
                  <c:v>4997820</c:v>
                </c:pt>
                <c:pt idx="615">
                  <c:v>4997850</c:v>
                </c:pt>
                <c:pt idx="616">
                  <c:v>4997870</c:v>
                </c:pt>
                <c:pt idx="617">
                  <c:v>4997900</c:v>
                </c:pt>
                <c:pt idx="618">
                  <c:v>4997920</c:v>
                </c:pt>
                <c:pt idx="619">
                  <c:v>4997950</c:v>
                </c:pt>
                <c:pt idx="620">
                  <c:v>4997970</c:v>
                </c:pt>
                <c:pt idx="621">
                  <c:v>4998000</c:v>
                </c:pt>
                <c:pt idx="622">
                  <c:v>4998020</c:v>
                </c:pt>
                <c:pt idx="623">
                  <c:v>4998040</c:v>
                </c:pt>
                <c:pt idx="624">
                  <c:v>4998070</c:v>
                </c:pt>
                <c:pt idx="625">
                  <c:v>4998090</c:v>
                </c:pt>
                <c:pt idx="626">
                  <c:v>4998110</c:v>
                </c:pt>
                <c:pt idx="627">
                  <c:v>4998140</c:v>
                </c:pt>
                <c:pt idx="628">
                  <c:v>4998160</c:v>
                </c:pt>
                <c:pt idx="629">
                  <c:v>4998190</c:v>
                </c:pt>
                <c:pt idx="630">
                  <c:v>4998210</c:v>
                </c:pt>
                <c:pt idx="631">
                  <c:v>4998230</c:v>
                </c:pt>
                <c:pt idx="632">
                  <c:v>4998250</c:v>
                </c:pt>
                <c:pt idx="633">
                  <c:v>4998280</c:v>
                </c:pt>
                <c:pt idx="634">
                  <c:v>4998300</c:v>
                </c:pt>
                <c:pt idx="635">
                  <c:v>4998320</c:v>
                </c:pt>
                <c:pt idx="636">
                  <c:v>4998350</c:v>
                </c:pt>
                <c:pt idx="637">
                  <c:v>4998370</c:v>
                </c:pt>
                <c:pt idx="638">
                  <c:v>4998400</c:v>
                </c:pt>
                <c:pt idx="639">
                  <c:v>4998420</c:v>
                </c:pt>
                <c:pt idx="640">
                  <c:v>4998450</c:v>
                </c:pt>
                <c:pt idx="641">
                  <c:v>4998470</c:v>
                </c:pt>
                <c:pt idx="642">
                  <c:v>4998500</c:v>
                </c:pt>
                <c:pt idx="643">
                  <c:v>4998520</c:v>
                </c:pt>
                <c:pt idx="644">
                  <c:v>4998550</c:v>
                </c:pt>
                <c:pt idx="645">
                  <c:v>4998570</c:v>
                </c:pt>
                <c:pt idx="646">
                  <c:v>4998600</c:v>
                </c:pt>
                <c:pt idx="647">
                  <c:v>4998620</c:v>
                </c:pt>
                <c:pt idx="648">
                  <c:v>4998650</c:v>
                </c:pt>
                <c:pt idx="649">
                  <c:v>4998670</c:v>
                </c:pt>
                <c:pt idx="650">
                  <c:v>4998700</c:v>
                </c:pt>
                <c:pt idx="651">
                  <c:v>4998720</c:v>
                </c:pt>
                <c:pt idx="652">
                  <c:v>4998750</c:v>
                </c:pt>
                <c:pt idx="653">
                  <c:v>4998770</c:v>
                </c:pt>
                <c:pt idx="654">
                  <c:v>4998790</c:v>
                </c:pt>
                <c:pt idx="655">
                  <c:v>4998820</c:v>
                </c:pt>
                <c:pt idx="656">
                  <c:v>4998840</c:v>
                </c:pt>
                <c:pt idx="657">
                  <c:v>4998860</c:v>
                </c:pt>
                <c:pt idx="658">
                  <c:v>4998890</c:v>
                </c:pt>
                <c:pt idx="659">
                  <c:v>4998910</c:v>
                </c:pt>
                <c:pt idx="660">
                  <c:v>4998930</c:v>
                </c:pt>
                <c:pt idx="661">
                  <c:v>4998960</c:v>
                </c:pt>
                <c:pt idx="662">
                  <c:v>4998980</c:v>
                </c:pt>
                <c:pt idx="663">
                  <c:v>4999010</c:v>
                </c:pt>
                <c:pt idx="664">
                  <c:v>4999030</c:v>
                </c:pt>
                <c:pt idx="665">
                  <c:v>4999050</c:v>
                </c:pt>
                <c:pt idx="666">
                  <c:v>4999080</c:v>
                </c:pt>
                <c:pt idx="667">
                  <c:v>4999100</c:v>
                </c:pt>
                <c:pt idx="668">
                  <c:v>4999120</c:v>
                </c:pt>
                <c:pt idx="669">
                  <c:v>4999140</c:v>
                </c:pt>
                <c:pt idx="670">
                  <c:v>4999170</c:v>
                </c:pt>
                <c:pt idx="671">
                  <c:v>4999200</c:v>
                </c:pt>
                <c:pt idx="672">
                  <c:v>4999220</c:v>
                </c:pt>
                <c:pt idx="673">
                  <c:v>4999240</c:v>
                </c:pt>
                <c:pt idx="674">
                  <c:v>4999270</c:v>
                </c:pt>
                <c:pt idx="675">
                  <c:v>4999290</c:v>
                </c:pt>
                <c:pt idx="676">
                  <c:v>4999320</c:v>
                </c:pt>
                <c:pt idx="677">
                  <c:v>4999340</c:v>
                </c:pt>
                <c:pt idx="678">
                  <c:v>4999360</c:v>
                </c:pt>
                <c:pt idx="679">
                  <c:v>4999390</c:v>
                </c:pt>
                <c:pt idx="680">
                  <c:v>4999420</c:v>
                </c:pt>
                <c:pt idx="681">
                  <c:v>4999440</c:v>
                </c:pt>
                <c:pt idx="682">
                  <c:v>4999470</c:v>
                </c:pt>
                <c:pt idx="683">
                  <c:v>4999490</c:v>
                </c:pt>
                <c:pt idx="684">
                  <c:v>4999520</c:v>
                </c:pt>
                <c:pt idx="685">
                  <c:v>4999540</c:v>
                </c:pt>
                <c:pt idx="686">
                  <c:v>4999560</c:v>
                </c:pt>
                <c:pt idx="687">
                  <c:v>4999590</c:v>
                </c:pt>
                <c:pt idx="688">
                  <c:v>4999620</c:v>
                </c:pt>
                <c:pt idx="689">
                  <c:v>4999640</c:v>
                </c:pt>
                <c:pt idx="690">
                  <c:v>4999670</c:v>
                </c:pt>
                <c:pt idx="691">
                  <c:v>4999690</c:v>
                </c:pt>
                <c:pt idx="692">
                  <c:v>4999720</c:v>
                </c:pt>
                <c:pt idx="693">
                  <c:v>4999750</c:v>
                </c:pt>
                <c:pt idx="694">
                  <c:v>4999770</c:v>
                </c:pt>
                <c:pt idx="695">
                  <c:v>4999800</c:v>
                </c:pt>
                <c:pt idx="696">
                  <c:v>4999820</c:v>
                </c:pt>
                <c:pt idx="697">
                  <c:v>4999850</c:v>
                </c:pt>
                <c:pt idx="698">
                  <c:v>4999870</c:v>
                </c:pt>
                <c:pt idx="699">
                  <c:v>4999900</c:v>
                </c:pt>
                <c:pt idx="700">
                  <c:v>4999920</c:v>
                </c:pt>
                <c:pt idx="701">
                  <c:v>4999950</c:v>
                </c:pt>
                <c:pt idx="702">
                  <c:v>4999960</c:v>
                </c:pt>
                <c:pt idx="703">
                  <c:v>4999990</c:v>
                </c:pt>
                <c:pt idx="704">
                  <c:v>5000020</c:v>
                </c:pt>
                <c:pt idx="705">
                  <c:v>5000040</c:v>
                </c:pt>
                <c:pt idx="706">
                  <c:v>5000060</c:v>
                </c:pt>
                <c:pt idx="707">
                  <c:v>5000090</c:v>
                </c:pt>
                <c:pt idx="708">
                  <c:v>5000110</c:v>
                </c:pt>
                <c:pt idx="709">
                  <c:v>5000140</c:v>
                </c:pt>
                <c:pt idx="710">
                  <c:v>5000160</c:v>
                </c:pt>
                <c:pt idx="711">
                  <c:v>5000190</c:v>
                </c:pt>
                <c:pt idx="712">
                  <c:v>5000210</c:v>
                </c:pt>
                <c:pt idx="713">
                  <c:v>5000240</c:v>
                </c:pt>
                <c:pt idx="714">
                  <c:v>5000260</c:v>
                </c:pt>
                <c:pt idx="715">
                  <c:v>5000280</c:v>
                </c:pt>
                <c:pt idx="716">
                  <c:v>5000310</c:v>
                </c:pt>
                <c:pt idx="717">
                  <c:v>5000340</c:v>
                </c:pt>
                <c:pt idx="718">
                  <c:v>5000360</c:v>
                </c:pt>
                <c:pt idx="719">
                  <c:v>5000390</c:v>
                </c:pt>
                <c:pt idx="720">
                  <c:v>5000410</c:v>
                </c:pt>
                <c:pt idx="721">
                  <c:v>5000440</c:v>
                </c:pt>
                <c:pt idx="722">
                  <c:v>5000460</c:v>
                </c:pt>
                <c:pt idx="723">
                  <c:v>5000490</c:v>
                </c:pt>
                <c:pt idx="724">
                  <c:v>5000510</c:v>
                </c:pt>
                <c:pt idx="725">
                  <c:v>5000530</c:v>
                </c:pt>
                <c:pt idx="726">
                  <c:v>5000560</c:v>
                </c:pt>
                <c:pt idx="727">
                  <c:v>5000580</c:v>
                </c:pt>
                <c:pt idx="728">
                  <c:v>5000600</c:v>
                </c:pt>
                <c:pt idx="729">
                  <c:v>5000630</c:v>
                </c:pt>
                <c:pt idx="730">
                  <c:v>5000650</c:v>
                </c:pt>
                <c:pt idx="731">
                  <c:v>5000680</c:v>
                </c:pt>
                <c:pt idx="732">
                  <c:v>5000700</c:v>
                </c:pt>
                <c:pt idx="733">
                  <c:v>5000730</c:v>
                </c:pt>
                <c:pt idx="734">
                  <c:v>5000760</c:v>
                </c:pt>
                <c:pt idx="735">
                  <c:v>5000780</c:v>
                </c:pt>
                <c:pt idx="736">
                  <c:v>5000800</c:v>
                </c:pt>
                <c:pt idx="737">
                  <c:v>5000830</c:v>
                </c:pt>
                <c:pt idx="738">
                  <c:v>5000850</c:v>
                </c:pt>
                <c:pt idx="739">
                  <c:v>5000880</c:v>
                </c:pt>
                <c:pt idx="740">
                  <c:v>5000900</c:v>
                </c:pt>
                <c:pt idx="741">
                  <c:v>5000930</c:v>
                </c:pt>
                <c:pt idx="742">
                  <c:v>5000960</c:v>
                </c:pt>
                <c:pt idx="743">
                  <c:v>5000980</c:v>
                </c:pt>
                <c:pt idx="744">
                  <c:v>5001010</c:v>
                </c:pt>
                <c:pt idx="745">
                  <c:v>5001030</c:v>
                </c:pt>
                <c:pt idx="746">
                  <c:v>5001060</c:v>
                </c:pt>
                <c:pt idx="747">
                  <c:v>5001080</c:v>
                </c:pt>
                <c:pt idx="748">
                  <c:v>5001110</c:v>
                </c:pt>
                <c:pt idx="749">
                  <c:v>5001130</c:v>
                </c:pt>
                <c:pt idx="750">
                  <c:v>5001160</c:v>
                </c:pt>
                <c:pt idx="751">
                  <c:v>5001190</c:v>
                </c:pt>
                <c:pt idx="752">
                  <c:v>5001210</c:v>
                </c:pt>
                <c:pt idx="753">
                  <c:v>5001240</c:v>
                </c:pt>
                <c:pt idx="754">
                  <c:v>5001260</c:v>
                </c:pt>
                <c:pt idx="755">
                  <c:v>5001280</c:v>
                </c:pt>
                <c:pt idx="756">
                  <c:v>5001310</c:v>
                </c:pt>
                <c:pt idx="757">
                  <c:v>5001330</c:v>
                </c:pt>
                <c:pt idx="758">
                  <c:v>5001360</c:v>
                </c:pt>
                <c:pt idx="759">
                  <c:v>5001390</c:v>
                </c:pt>
                <c:pt idx="760">
                  <c:v>5001410</c:v>
                </c:pt>
                <c:pt idx="761">
                  <c:v>5001440</c:v>
                </c:pt>
                <c:pt idx="762">
                  <c:v>5001460</c:v>
                </c:pt>
                <c:pt idx="763">
                  <c:v>5001480</c:v>
                </c:pt>
                <c:pt idx="764">
                  <c:v>5001510</c:v>
                </c:pt>
                <c:pt idx="765">
                  <c:v>5001530</c:v>
                </c:pt>
                <c:pt idx="766">
                  <c:v>5001560</c:v>
                </c:pt>
                <c:pt idx="767">
                  <c:v>5001580</c:v>
                </c:pt>
                <c:pt idx="768">
                  <c:v>5001610</c:v>
                </c:pt>
                <c:pt idx="769">
                  <c:v>5001630</c:v>
                </c:pt>
                <c:pt idx="770">
                  <c:v>5001650</c:v>
                </c:pt>
                <c:pt idx="771">
                  <c:v>5001680</c:v>
                </c:pt>
                <c:pt idx="772">
                  <c:v>5001700</c:v>
                </c:pt>
                <c:pt idx="773">
                  <c:v>5001730</c:v>
                </c:pt>
                <c:pt idx="774">
                  <c:v>5001750</c:v>
                </c:pt>
                <c:pt idx="775">
                  <c:v>5001780</c:v>
                </c:pt>
                <c:pt idx="776">
                  <c:v>5001800</c:v>
                </c:pt>
                <c:pt idx="777">
                  <c:v>5001830</c:v>
                </c:pt>
                <c:pt idx="778">
                  <c:v>5001850</c:v>
                </c:pt>
                <c:pt idx="779">
                  <c:v>5001870</c:v>
                </c:pt>
                <c:pt idx="780">
                  <c:v>5001890</c:v>
                </c:pt>
                <c:pt idx="781">
                  <c:v>5001920</c:v>
                </c:pt>
                <c:pt idx="782">
                  <c:v>5001940</c:v>
                </c:pt>
                <c:pt idx="783">
                  <c:v>5001960</c:v>
                </c:pt>
                <c:pt idx="784">
                  <c:v>5001990</c:v>
                </c:pt>
                <c:pt idx="785">
                  <c:v>5002010</c:v>
                </c:pt>
                <c:pt idx="786">
                  <c:v>5002030</c:v>
                </c:pt>
                <c:pt idx="787">
                  <c:v>5002060</c:v>
                </c:pt>
                <c:pt idx="788">
                  <c:v>5002080</c:v>
                </c:pt>
                <c:pt idx="789">
                  <c:v>5002110</c:v>
                </c:pt>
                <c:pt idx="790">
                  <c:v>5002130</c:v>
                </c:pt>
                <c:pt idx="791">
                  <c:v>5002160</c:v>
                </c:pt>
                <c:pt idx="792">
                  <c:v>5002180</c:v>
                </c:pt>
                <c:pt idx="793">
                  <c:v>5002210</c:v>
                </c:pt>
                <c:pt idx="794">
                  <c:v>5002230</c:v>
                </c:pt>
                <c:pt idx="795">
                  <c:v>5002260</c:v>
                </c:pt>
                <c:pt idx="796">
                  <c:v>5002280</c:v>
                </c:pt>
                <c:pt idx="797">
                  <c:v>5002300</c:v>
                </c:pt>
                <c:pt idx="798">
                  <c:v>5002330</c:v>
                </c:pt>
                <c:pt idx="799">
                  <c:v>5002350</c:v>
                </c:pt>
                <c:pt idx="800">
                  <c:v>5002380</c:v>
                </c:pt>
                <c:pt idx="801">
                  <c:v>5002410</c:v>
                </c:pt>
                <c:pt idx="802">
                  <c:v>5002430</c:v>
                </c:pt>
                <c:pt idx="803">
                  <c:v>5002450</c:v>
                </c:pt>
                <c:pt idx="804">
                  <c:v>5002480</c:v>
                </c:pt>
                <c:pt idx="805">
                  <c:v>5002510</c:v>
                </c:pt>
                <c:pt idx="806">
                  <c:v>5002530</c:v>
                </c:pt>
                <c:pt idx="807">
                  <c:v>5002560</c:v>
                </c:pt>
                <c:pt idx="808">
                  <c:v>5002590</c:v>
                </c:pt>
                <c:pt idx="809">
                  <c:v>5002610</c:v>
                </c:pt>
                <c:pt idx="810">
                  <c:v>5002640</c:v>
                </c:pt>
                <c:pt idx="811">
                  <c:v>5002660</c:v>
                </c:pt>
                <c:pt idx="812">
                  <c:v>5002680</c:v>
                </c:pt>
                <c:pt idx="813">
                  <c:v>5002710</c:v>
                </c:pt>
                <c:pt idx="814">
                  <c:v>5002730</c:v>
                </c:pt>
                <c:pt idx="815">
                  <c:v>5002750</c:v>
                </c:pt>
                <c:pt idx="816">
                  <c:v>5002780</c:v>
                </c:pt>
                <c:pt idx="817">
                  <c:v>5002810</c:v>
                </c:pt>
                <c:pt idx="818">
                  <c:v>5002830</c:v>
                </c:pt>
                <c:pt idx="819">
                  <c:v>5002850</c:v>
                </c:pt>
                <c:pt idx="820">
                  <c:v>5002880</c:v>
                </c:pt>
                <c:pt idx="821">
                  <c:v>5002900</c:v>
                </c:pt>
                <c:pt idx="822">
                  <c:v>5002920</c:v>
                </c:pt>
                <c:pt idx="823">
                  <c:v>5002950</c:v>
                </c:pt>
                <c:pt idx="824">
                  <c:v>5002970</c:v>
                </c:pt>
                <c:pt idx="825">
                  <c:v>5003000</c:v>
                </c:pt>
                <c:pt idx="826">
                  <c:v>5003020</c:v>
                </c:pt>
                <c:pt idx="827">
                  <c:v>5003050</c:v>
                </c:pt>
                <c:pt idx="828">
                  <c:v>5003070</c:v>
                </c:pt>
                <c:pt idx="829">
                  <c:v>5003100</c:v>
                </c:pt>
                <c:pt idx="830">
                  <c:v>5003120</c:v>
                </c:pt>
                <c:pt idx="831">
                  <c:v>5003150</c:v>
                </c:pt>
                <c:pt idx="832">
                  <c:v>5003170</c:v>
                </c:pt>
                <c:pt idx="833">
                  <c:v>5003200</c:v>
                </c:pt>
                <c:pt idx="834">
                  <c:v>5003230</c:v>
                </c:pt>
                <c:pt idx="835">
                  <c:v>5003250</c:v>
                </c:pt>
                <c:pt idx="836">
                  <c:v>5003270</c:v>
                </c:pt>
                <c:pt idx="837">
                  <c:v>5003300</c:v>
                </c:pt>
                <c:pt idx="838">
                  <c:v>5003320</c:v>
                </c:pt>
                <c:pt idx="839">
                  <c:v>5003340</c:v>
                </c:pt>
                <c:pt idx="840">
                  <c:v>5003370</c:v>
                </c:pt>
                <c:pt idx="841">
                  <c:v>5003390</c:v>
                </c:pt>
                <c:pt idx="842">
                  <c:v>5003420</c:v>
                </c:pt>
                <c:pt idx="843">
                  <c:v>5003440</c:v>
                </c:pt>
                <c:pt idx="844">
                  <c:v>5003470</c:v>
                </c:pt>
                <c:pt idx="845">
                  <c:v>5003490</c:v>
                </c:pt>
                <c:pt idx="846">
                  <c:v>5003510</c:v>
                </c:pt>
                <c:pt idx="847">
                  <c:v>5003540</c:v>
                </c:pt>
                <c:pt idx="848">
                  <c:v>5003560</c:v>
                </c:pt>
                <c:pt idx="849">
                  <c:v>5003590</c:v>
                </c:pt>
                <c:pt idx="850">
                  <c:v>5003610</c:v>
                </c:pt>
                <c:pt idx="851">
                  <c:v>5003630</c:v>
                </c:pt>
                <c:pt idx="852">
                  <c:v>5003660</c:v>
                </c:pt>
                <c:pt idx="853">
                  <c:v>5003680</c:v>
                </c:pt>
                <c:pt idx="854">
                  <c:v>5003700</c:v>
                </c:pt>
                <c:pt idx="855">
                  <c:v>5003730</c:v>
                </c:pt>
                <c:pt idx="856">
                  <c:v>5003750</c:v>
                </c:pt>
                <c:pt idx="857">
                  <c:v>5003780</c:v>
                </c:pt>
                <c:pt idx="858">
                  <c:v>5003800</c:v>
                </c:pt>
                <c:pt idx="859">
                  <c:v>5003830</c:v>
                </c:pt>
                <c:pt idx="860">
                  <c:v>5003850</c:v>
                </c:pt>
                <c:pt idx="861">
                  <c:v>5003880</c:v>
                </c:pt>
                <c:pt idx="862">
                  <c:v>5003900</c:v>
                </c:pt>
                <c:pt idx="863">
                  <c:v>5003930</c:v>
                </c:pt>
                <c:pt idx="864">
                  <c:v>5003950</c:v>
                </c:pt>
                <c:pt idx="865">
                  <c:v>5003980</c:v>
                </c:pt>
                <c:pt idx="866">
                  <c:v>5004000</c:v>
                </c:pt>
                <c:pt idx="867">
                  <c:v>5004030</c:v>
                </c:pt>
                <c:pt idx="868">
                  <c:v>5004050</c:v>
                </c:pt>
                <c:pt idx="869">
                  <c:v>5004080</c:v>
                </c:pt>
                <c:pt idx="870">
                  <c:v>5004100</c:v>
                </c:pt>
                <c:pt idx="871">
                  <c:v>5004130</c:v>
                </c:pt>
                <c:pt idx="872">
                  <c:v>5004150</c:v>
                </c:pt>
                <c:pt idx="873">
                  <c:v>5004180</c:v>
                </c:pt>
                <c:pt idx="874">
                  <c:v>5004200</c:v>
                </c:pt>
                <c:pt idx="875">
                  <c:v>5004230</c:v>
                </c:pt>
                <c:pt idx="876">
                  <c:v>5004260</c:v>
                </c:pt>
                <c:pt idx="877">
                  <c:v>5004290</c:v>
                </c:pt>
                <c:pt idx="878">
                  <c:v>5004320</c:v>
                </c:pt>
                <c:pt idx="879">
                  <c:v>5004340</c:v>
                </c:pt>
                <c:pt idx="880">
                  <c:v>5004370</c:v>
                </c:pt>
                <c:pt idx="881">
                  <c:v>5004390</c:v>
                </c:pt>
                <c:pt idx="882">
                  <c:v>5004420</c:v>
                </c:pt>
                <c:pt idx="883">
                  <c:v>5004440</c:v>
                </c:pt>
                <c:pt idx="884">
                  <c:v>5004470</c:v>
                </c:pt>
                <c:pt idx="885">
                  <c:v>5004490</c:v>
                </c:pt>
                <c:pt idx="886">
                  <c:v>5004510</c:v>
                </c:pt>
                <c:pt idx="887">
                  <c:v>5004540</c:v>
                </c:pt>
                <c:pt idx="888">
                  <c:v>5004570</c:v>
                </c:pt>
                <c:pt idx="889">
                  <c:v>5004590</c:v>
                </c:pt>
                <c:pt idx="890">
                  <c:v>5004610</c:v>
                </c:pt>
                <c:pt idx="891">
                  <c:v>5004640</c:v>
                </c:pt>
                <c:pt idx="892">
                  <c:v>5004660</c:v>
                </c:pt>
                <c:pt idx="893">
                  <c:v>5004690</c:v>
                </c:pt>
                <c:pt idx="894">
                  <c:v>5004710</c:v>
                </c:pt>
                <c:pt idx="895">
                  <c:v>5004740</c:v>
                </c:pt>
                <c:pt idx="896">
                  <c:v>5004760</c:v>
                </c:pt>
                <c:pt idx="897">
                  <c:v>5004790</c:v>
                </c:pt>
                <c:pt idx="898">
                  <c:v>5004810</c:v>
                </c:pt>
                <c:pt idx="899">
                  <c:v>5004830</c:v>
                </c:pt>
                <c:pt idx="900">
                  <c:v>5004860</c:v>
                </c:pt>
                <c:pt idx="901">
                  <c:v>5004880</c:v>
                </c:pt>
                <c:pt idx="902">
                  <c:v>5004900</c:v>
                </c:pt>
                <c:pt idx="903">
                  <c:v>5004930</c:v>
                </c:pt>
                <c:pt idx="904">
                  <c:v>5004950</c:v>
                </c:pt>
                <c:pt idx="905">
                  <c:v>5004970</c:v>
                </c:pt>
                <c:pt idx="906">
                  <c:v>5005000</c:v>
                </c:pt>
                <c:pt idx="907">
                  <c:v>5005020</c:v>
                </c:pt>
                <c:pt idx="908">
                  <c:v>5005040</c:v>
                </c:pt>
                <c:pt idx="909">
                  <c:v>5005060</c:v>
                </c:pt>
                <c:pt idx="910">
                  <c:v>5005090</c:v>
                </c:pt>
                <c:pt idx="911">
                  <c:v>5005110</c:v>
                </c:pt>
                <c:pt idx="912">
                  <c:v>5005130</c:v>
                </c:pt>
                <c:pt idx="913">
                  <c:v>5005160</c:v>
                </c:pt>
                <c:pt idx="914">
                  <c:v>5005180</c:v>
                </c:pt>
                <c:pt idx="915">
                  <c:v>5005210</c:v>
                </c:pt>
                <c:pt idx="916">
                  <c:v>5005230</c:v>
                </c:pt>
                <c:pt idx="917">
                  <c:v>5005260</c:v>
                </c:pt>
                <c:pt idx="918">
                  <c:v>5005280</c:v>
                </c:pt>
                <c:pt idx="919">
                  <c:v>5005300</c:v>
                </c:pt>
                <c:pt idx="920">
                  <c:v>5005320</c:v>
                </c:pt>
                <c:pt idx="921">
                  <c:v>5005350</c:v>
                </c:pt>
                <c:pt idx="922">
                  <c:v>5005370</c:v>
                </c:pt>
                <c:pt idx="923">
                  <c:v>5005390</c:v>
                </c:pt>
                <c:pt idx="924">
                  <c:v>5005420</c:v>
                </c:pt>
                <c:pt idx="925">
                  <c:v>5005440</c:v>
                </c:pt>
                <c:pt idx="926">
                  <c:v>5005460</c:v>
                </c:pt>
                <c:pt idx="927">
                  <c:v>5005490</c:v>
                </c:pt>
                <c:pt idx="928">
                  <c:v>5005510</c:v>
                </c:pt>
                <c:pt idx="929">
                  <c:v>5005530</c:v>
                </c:pt>
                <c:pt idx="930">
                  <c:v>5005560</c:v>
                </c:pt>
                <c:pt idx="931">
                  <c:v>5005580</c:v>
                </c:pt>
                <c:pt idx="932">
                  <c:v>5005600</c:v>
                </c:pt>
                <c:pt idx="933">
                  <c:v>5005630</c:v>
                </c:pt>
                <c:pt idx="934">
                  <c:v>5005650</c:v>
                </c:pt>
                <c:pt idx="935">
                  <c:v>5005680</c:v>
                </c:pt>
                <c:pt idx="936">
                  <c:v>5005700</c:v>
                </c:pt>
                <c:pt idx="937">
                  <c:v>5005720</c:v>
                </c:pt>
                <c:pt idx="938">
                  <c:v>5005750</c:v>
                </c:pt>
                <c:pt idx="939">
                  <c:v>5005770</c:v>
                </c:pt>
                <c:pt idx="940">
                  <c:v>5005790</c:v>
                </c:pt>
                <c:pt idx="941">
                  <c:v>5005820</c:v>
                </c:pt>
                <c:pt idx="942">
                  <c:v>5005840</c:v>
                </c:pt>
                <c:pt idx="943">
                  <c:v>5005870</c:v>
                </c:pt>
                <c:pt idx="944">
                  <c:v>5005890</c:v>
                </c:pt>
                <c:pt idx="945">
                  <c:v>5005920</c:v>
                </c:pt>
                <c:pt idx="946">
                  <c:v>5005940</c:v>
                </c:pt>
                <c:pt idx="947">
                  <c:v>5005960</c:v>
                </c:pt>
                <c:pt idx="948">
                  <c:v>5005990</c:v>
                </c:pt>
                <c:pt idx="949">
                  <c:v>5006010</c:v>
                </c:pt>
                <c:pt idx="950">
                  <c:v>5006040</c:v>
                </c:pt>
                <c:pt idx="951">
                  <c:v>5006060</c:v>
                </c:pt>
                <c:pt idx="952">
                  <c:v>5006080</c:v>
                </c:pt>
                <c:pt idx="953">
                  <c:v>5006110</c:v>
                </c:pt>
                <c:pt idx="954">
                  <c:v>5006130</c:v>
                </c:pt>
                <c:pt idx="955">
                  <c:v>5006150</c:v>
                </c:pt>
                <c:pt idx="956">
                  <c:v>5006170</c:v>
                </c:pt>
                <c:pt idx="957">
                  <c:v>5006200</c:v>
                </c:pt>
                <c:pt idx="958">
                  <c:v>5006220</c:v>
                </c:pt>
                <c:pt idx="959">
                  <c:v>5006250</c:v>
                </c:pt>
                <c:pt idx="960">
                  <c:v>5006270</c:v>
                </c:pt>
                <c:pt idx="961">
                  <c:v>5006290</c:v>
                </c:pt>
                <c:pt idx="962">
                  <c:v>5006310</c:v>
                </c:pt>
                <c:pt idx="963">
                  <c:v>5006340</c:v>
                </c:pt>
                <c:pt idx="964">
                  <c:v>5006360</c:v>
                </c:pt>
                <c:pt idx="965">
                  <c:v>5006380</c:v>
                </c:pt>
                <c:pt idx="966">
                  <c:v>5006400</c:v>
                </c:pt>
                <c:pt idx="967">
                  <c:v>5006420</c:v>
                </c:pt>
                <c:pt idx="968">
                  <c:v>5006450</c:v>
                </c:pt>
                <c:pt idx="969">
                  <c:v>5006470</c:v>
                </c:pt>
                <c:pt idx="970">
                  <c:v>5006500</c:v>
                </c:pt>
                <c:pt idx="971">
                  <c:v>5006520</c:v>
                </c:pt>
                <c:pt idx="972">
                  <c:v>5006550</c:v>
                </c:pt>
                <c:pt idx="973">
                  <c:v>5006570</c:v>
                </c:pt>
                <c:pt idx="974">
                  <c:v>5006590</c:v>
                </c:pt>
                <c:pt idx="975">
                  <c:v>5006620</c:v>
                </c:pt>
                <c:pt idx="976">
                  <c:v>5006640</c:v>
                </c:pt>
                <c:pt idx="977">
                  <c:v>5006670</c:v>
                </c:pt>
                <c:pt idx="978">
                  <c:v>5006690</c:v>
                </c:pt>
                <c:pt idx="979">
                  <c:v>5006710</c:v>
                </c:pt>
                <c:pt idx="980">
                  <c:v>5006740</c:v>
                </c:pt>
                <c:pt idx="981">
                  <c:v>5006760</c:v>
                </c:pt>
                <c:pt idx="982">
                  <c:v>5006780</c:v>
                </c:pt>
                <c:pt idx="983">
                  <c:v>5006810</c:v>
                </c:pt>
                <c:pt idx="984">
                  <c:v>5006840</c:v>
                </c:pt>
                <c:pt idx="985">
                  <c:v>5006860</c:v>
                </c:pt>
                <c:pt idx="986">
                  <c:v>5006880</c:v>
                </c:pt>
                <c:pt idx="987">
                  <c:v>5006910</c:v>
                </c:pt>
                <c:pt idx="988">
                  <c:v>5006940</c:v>
                </c:pt>
                <c:pt idx="989">
                  <c:v>5006960</c:v>
                </c:pt>
                <c:pt idx="990">
                  <c:v>5006980</c:v>
                </c:pt>
                <c:pt idx="991">
                  <c:v>5007000</c:v>
                </c:pt>
                <c:pt idx="992">
                  <c:v>5007030</c:v>
                </c:pt>
                <c:pt idx="993">
                  <c:v>5007050</c:v>
                </c:pt>
                <c:pt idx="994">
                  <c:v>5007080</c:v>
                </c:pt>
                <c:pt idx="995">
                  <c:v>5007100</c:v>
                </c:pt>
                <c:pt idx="996">
                  <c:v>5007130</c:v>
                </c:pt>
                <c:pt idx="997">
                  <c:v>5007150</c:v>
                </c:pt>
                <c:pt idx="998">
                  <c:v>5007180</c:v>
                </c:pt>
                <c:pt idx="999">
                  <c:v>5007200</c:v>
                </c:pt>
              </c:numCache>
            </c:numRef>
          </c:val>
          <c:smooth val="0"/>
          <c:extLst>
            <c:ext xmlns:c16="http://schemas.microsoft.com/office/drawing/2014/chart" uri="{C3380CC4-5D6E-409C-BE32-E72D297353CC}">
              <c16:uniqueId val="{00000003-14F8-4F30-A9A5-9C41486EFE19}"/>
            </c:ext>
          </c:extLst>
        </c:ser>
        <c:ser>
          <c:idx val="4"/>
          <c:order val="4"/>
          <c:tx>
            <c:strRef>
              <c:f>'No Vacc'!$H$1</c:f>
              <c:strCache>
                <c:ptCount val="1"/>
                <c:pt idx="0">
                  <c:v>Dynamic Adherence</c:v>
                </c:pt>
              </c:strCache>
            </c:strRef>
          </c:tx>
          <c:spPr>
            <a:ln w="28575" cap="rnd">
              <a:solidFill>
                <a:schemeClr val="accent6"/>
              </a:solidFill>
              <a:round/>
            </a:ln>
            <a:effectLst/>
          </c:spPr>
          <c:marker>
            <c:symbol val="none"/>
          </c:marker>
          <c:cat>
            <c:numRef>
              <c:f>'No Vacc'!$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No Vacc'!$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599394</c:v>
                </c:pt>
                <c:pt idx="340">
                  <c:v>604881</c:v>
                </c:pt>
                <c:pt idx="341">
                  <c:v>610341</c:v>
                </c:pt>
                <c:pt idx="342">
                  <c:v>615594</c:v>
                </c:pt>
                <c:pt idx="343">
                  <c:v>620630</c:v>
                </c:pt>
                <c:pt idx="344">
                  <c:v>625361</c:v>
                </c:pt>
                <c:pt idx="345">
                  <c:v>629763</c:v>
                </c:pt>
                <c:pt idx="346">
                  <c:v>633819</c:v>
                </c:pt>
                <c:pt idx="347">
                  <c:v>637570</c:v>
                </c:pt>
                <c:pt idx="348">
                  <c:v>640912</c:v>
                </c:pt>
                <c:pt idx="349">
                  <c:v>643953</c:v>
                </c:pt>
                <c:pt idx="350">
                  <c:v>646882</c:v>
                </c:pt>
                <c:pt idx="351">
                  <c:v>649630</c:v>
                </c:pt>
                <c:pt idx="352">
                  <c:v>652211</c:v>
                </c:pt>
                <c:pt idx="353">
                  <c:v>654629</c:v>
                </c:pt>
                <c:pt idx="354">
                  <c:v>656858</c:v>
                </c:pt>
                <c:pt idx="355">
                  <c:v>658913</c:v>
                </c:pt>
                <c:pt idx="356">
                  <c:v>660839</c:v>
                </c:pt>
                <c:pt idx="357">
                  <c:v>662614</c:v>
                </c:pt>
                <c:pt idx="358">
                  <c:v>664262</c:v>
                </c:pt>
                <c:pt idx="359">
                  <c:v>665791</c:v>
                </c:pt>
                <c:pt idx="360">
                  <c:v>667247</c:v>
                </c:pt>
                <c:pt idx="361">
                  <c:v>668591</c:v>
                </c:pt>
                <c:pt idx="362">
                  <c:v>669876</c:v>
                </c:pt>
                <c:pt idx="363">
                  <c:v>671040</c:v>
                </c:pt>
                <c:pt idx="364">
                  <c:v>672114</c:v>
                </c:pt>
                <c:pt idx="365">
                  <c:v>673119</c:v>
                </c:pt>
                <c:pt idx="366">
                  <c:v>674066</c:v>
                </c:pt>
                <c:pt idx="367">
                  <c:v>674962</c:v>
                </c:pt>
                <c:pt idx="368">
                  <c:v>675832</c:v>
                </c:pt>
                <c:pt idx="369">
                  <c:v>676729</c:v>
                </c:pt>
                <c:pt idx="370">
                  <c:v>677683</c:v>
                </c:pt>
                <c:pt idx="371">
                  <c:v>678682</c:v>
                </c:pt>
                <c:pt idx="372">
                  <c:v>679751</c:v>
                </c:pt>
                <c:pt idx="373">
                  <c:v>680883</c:v>
                </c:pt>
                <c:pt idx="374">
                  <c:v>682105</c:v>
                </c:pt>
                <c:pt idx="375">
                  <c:v>683459</c:v>
                </c:pt>
                <c:pt idx="376">
                  <c:v>684910</c:v>
                </c:pt>
                <c:pt idx="377">
                  <c:v>686444</c:v>
                </c:pt>
                <c:pt idx="378">
                  <c:v>688041</c:v>
                </c:pt>
                <c:pt idx="379">
                  <c:v>689757</c:v>
                </c:pt>
                <c:pt idx="380">
                  <c:v>691635</c:v>
                </c:pt>
                <c:pt idx="381">
                  <c:v>693625</c:v>
                </c:pt>
                <c:pt idx="382">
                  <c:v>695749</c:v>
                </c:pt>
                <c:pt idx="383">
                  <c:v>698041</c:v>
                </c:pt>
                <c:pt idx="384">
                  <c:v>700492</c:v>
                </c:pt>
                <c:pt idx="385">
                  <c:v>703063</c:v>
                </c:pt>
                <c:pt idx="386">
                  <c:v>705867</c:v>
                </c:pt>
                <c:pt idx="387">
                  <c:v>708866</c:v>
                </c:pt>
                <c:pt idx="388">
                  <c:v>712042</c:v>
                </c:pt>
                <c:pt idx="389">
                  <c:v>715343</c:v>
                </c:pt>
                <c:pt idx="390">
                  <c:v>718761</c:v>
                </c:pt>
                <c:pt idx="391">
                  <c:v>722348</c:v>
                </c:pt>
                <c:pt idx="392">
                  <c:v>726006</c:v>
                </c:pt>
                <c:pt idx="393">
                  <c:v>729669</c:v>
                </c:pt>
                <c:pt idx="394">
                  <c:v>733405</c:v>
                </c:pt>
                <c:pt idx="395">
                  <c:v>737094</c:v>
                </c:pt>
                <c:pt idx="396">
                  <c:v>740628</c:v>
                </c:pt>
                <c:pt idx="397">
                  <c:v>744077</c:v>
                </c:pt>
                <c:pt idx="398">
                  <c:v>747400</c:v>
                </c:pt>
                <c:pt idx="399">
                  <c:v>750538</c:v>
                </c:pt>
                <c:pt idx="400">
                  <c:v>753524</c:v>
                </c:pt>
                <c:pt idx="401">
                  <c:v>756296</c:v>
                </c:pt>
                <c:pt idx="402">
                  <c:v>758765</c:v>
                </c:pt>
                <c:pt idx="403">
                  <c:v>761053</c:v>
                </c:pt>
                <c:pt idx="404">
                  <c:v>763232</c:v>
                </c:pt>
                <c:pt idx="405">
                  <c:v>765210</c:v>
                </c:pt>
                <c:pt idx="406">
                  <c:v>767071</c:v>
                </c:pt>
                <c:pt idx="407">
                  <c:v>768788</c:v>
                </c:pt>
                <c:pt idx="408">
                  <c:v>770411</c:v>
                </c:pt>
                <c:pt idx="409">
                  <c:v>771900</c:v>
                </c:pt>
                <c:pt idx="410">
                  <c:v>773276</c:v>
                </c:pt>
                <c:pt idx="411">
                  <c:v>774572</c:v>
                </c:pt>
                <c:pt idx="412">
                  <c:v>775763</c:v>
                </c:pt>
                <c:pt idx="413">
                  <c:v>776902</c:v>
                </c:pt>
                <c:pt idx="414">
                  <c:v>777999</c:v>
                </c:pt>
                <c:pt idx="415">
                  <c:v>779060</c:v>
                </c:pt>
                <c:pt idx="416">
                  <c:v>780072</c:v>
                </c:pt>
                <c:pt idx="417">
                  <c:v>781102</c:v>
                </c:pt>
                <c:pt idx="418">
                  <c:v>782136</c:v>
                </c:pt>
                <c:pt idx="419">
                  <c:v>783103</c:v>
                </c:pt>
                <c:pt idx="420">
                  <c:v>784159</c:v>
                </c:pt>
                <c:pt idx="421">
                  <c:v>785265</c:v>
                </c:pt>
                <c:pt idx="422">
                  <c:v>786412</c:v>
                </c:pt>
                <c:pt idx="423">
                  <c:v>787636</c:v>
                </c:pt>
                <c:pt idx="424">
                  <c:v>788958</c:v>
                </c:pt>
                <c:pt idx="425">
                  <c:v>790329</c:v>
                </c:pt>
                <c:pt idx="426">
                  <c:v>791808</c:v>
                </c:pt>
                <c:pt idx="427">
                  <c:v>793392</c:v>
                </c:pt>
                <c:pt idx="428">
                  <c:v>795059</c:v>
                </c:pt>
                <c:pt idx="429">
                  <c:v>796871</c:v>
                </c:pt>
                <c:pt idx="430">
                  <c:v>798762</c:v>
                </c:pt>
                <c:pt idx="431">
                  <c:v>800801</c:v>
                </c:pt>
                <c:pt idx="432">
                  <c:v>803004</c:v>
                </c:pt>
                <c:pt idx="433">
                  <c:v>805323</c:v>
                </c:pt>
                <c:pt idx="434">
                  <c:v>807777</c:v>
                </c:pt>
                <c:pt idx="435">
                  <c:v>810366</c:v>
                </c:pt>
                <c:pt idx="436">
                  <c:v>813137</c:v>
                </c:pt>
                <c:pt idx="437">
                  <c:v>816063</c:v>
                </c:pt>
                <c:pt idx="438">
                  <c:v>819157</c:v>
                </c:pt>
                <c:pt idx="439">
                  <c:v>822313</c:v>
                </c:pt>
                <c:pt idx="440">
                  <c:v>825573</c:v>
                </c:pt>
                <c:pt idx="441">
                  <c:v>828846</c:v>
                </c:pt>
                <c:pt idx="442">
                  <c:v>832170</c:v>
                </c:pt>
                <c:pt idx="443">
                  <c:v>835459</c:v>
                </c:pt>
                <c:pt idx="444">
                  <c:v>838832</c:v>
                </c:pt>
                <c:pt idx="445">
                  <c:v>842036</c:v>
                </c:pt>
                <c:pt idx="446">
                  <c:v>845269</c:v>
                </c:pt>
                <c:pt idx="447">
                  <c:v>848583</c:v>
                </c:pt>
                <c:pt idx="448">
                  <c:v>851754</c:v>
                </c:pt>
                <c:pt idx="449">
                  <c:v>854843</c:v>
                </c:pt>
                <c:pt idx="450">
                  <c:v>857665</c:v>
                </c:pt>
                <c:pt idx="451">
                  <c:v>860400</c:v>
                </c:pt>
                <c:pt idx="452">
                  <c:v>862892</c:v>
                </c:pt>
                <c:pt idx="453">
                  <c:v>865268</c:v>
                </c:pt>
                <c:pt idx="454">
                  <c:v>867451</c:v>
                </c:pt>
                <c:pt idx="455">
                  <c:v>869495</c:v>
                </c:pt>
                <c:pt idx="456">
                  <c:v>871464</c:v>
                </c:pt>
                <c:pt idx="457">
                  <c:v>873286</c:v>
                </c:pt>
                <c:pt idx="458">
                  <c:v>874990</c:v>
                </c:pt>
                <c:pt idx="459">
                  <c:v>876470</c:v>
                </c:pt>
                <c:pt idx="460">
                  <c:v>877902</c:v>
                </c:pt>
                <c:pt idx="461">
                  <c:v>879261</c:v>
                </c:pt>
                <c:pt idx="462">
                  <c:v>880563</c:v>
                </c:pt>
                <c:pt idx="463">
                  <c:v>881810</c:v>
                </c:pt>
                <c:pt idx="464">
                  <c:v>883038</c:v>
                </c:pt>
                <c:pt idx="465">
                  <c:v>884199</c:v>
                </c:pt>
                <c:pt idx="466">
                  <c:v>885349</c:v>
                </c:pt>
                <c:pt idx="467">
                  <c:v>886496</c:v>
                </c:pt>
                <c:pt idx="468">
                  <c:v>887667</c:v>
                </c:pt>
                <c:pt idx="469">
                  <c:v>888840</c:v>
                </c:pt>
                <c:pt idx="470">
                  <c:v>890067</c:v>
                </c:pt>
                <c:pt idx="471">
                  <c:v>891286</c:v>
                </c:pt>
                <c:pt idx="472">
                  <c:v>892548</c:v>
                </c:pt>
                <c:pt idx="473">
                  <c:v>893909</c:v>
                </c:pt>
                <c:pt idx="474">
                  <c:v>895312</c:v>
                </c:pt>
                <c:pt idx="475">
                  <c:v>896845</c:v>
                </c:pt>
                <c:pt idx="476">
                  <c:v>898462</c:v>
                </c:pt>
                <c:pt idx="477">
                  <c:v>900158</c:v>
                </c:pt>
                <c:pt idx="478">
                  <c:v>901947</c:v>
                </c:pt>
                <c:pt idx="479">
                  <c:v>903891</c:v>
                </c:pt>
                <c:pt idx="480">
                  <c:v>905935</c:v>
                </c:pt>
                <c:pt idx="481">
                  <c:v>908129</c:v>
                </c:pt>
                <c:pt idx="482">
                  <c:v>910478</c:v>
                </c:pt>
                <c:pt idx="483">
                  <c:v>912885</c:v>
                </c:pt>
                <c:pt idx="484">
                  <c:v>915372</c:v>
                </c:pt>
                <c:pt idx="485">
                  <c:v>918003</c:v>
                </c:pt>
                <c:pt idx="486">
                  <c:v>920760</c:v>
                </c:pt>
                <c:pt idx="487">
                  <c:v>923597</c:v>
                </c:pt>
                <c:pt idx="488">
                  <c:v>926479</c:v>
                </c:pt>
                <c:pt idx="489">
                  <c:v>929381</c:v>
                </c:pt>
                <c:pt idx="490">
                  <c:v>932335</c:v>
                </c:pt>
                <c:pt idx="491">
                  <c:v>935404</c:v>
                </c:pt>
                <c:pt idx="492">
                  <c:v>938560</c:v>
                </c:pt>
                <c:pt idx="493">
                  <c:v>941769</c:v>
                </c:pt>
                <c:pt idx="494">
                  <c:v>944882</c:v>
                </c:pt>
                <c:pt idx="495">
                  <c:v>948135</c:v>
                </c:pt>
                <c:pt idx="496">
                  <c:v>951253</c:v>
                </c:pt>
                <c:pt idx="497">
                  <c:v>954278</c:v>
                </c:pt>
                <c:pt idx="498">
                  <c:v>957257</c:v>
                </c:pt>
                <c:pt idx="499">
                  <c:v>960230</c:v>
                </c:pt>
                <c:pt idx="500">
                  <c:v>963049</c:v>
                </c:pt>
                <c:pt idx="501">
                  <c:v>965674</c:v>
                </c:pt>
                <c:pt idx="502">
                  <c:v>968302</c:v>
                </c:pt>
                <c:pt idx="503">
                  <c:v>970819</c:v>
                </c:pt>
                <c:pt idx="504">
                  <c:v>973091</c:v>
                </c:pt>
                <c:pt idx="505">
                  <c:v>975209</c:v>
                </c:pt>
                <c:pt idx="506">
                  <c:v>977205</c:v>
                </c:pt>
                <c:pt idx="507">
                  <c:v>979023</c:v>
                </c:pt>
                <c:pt idx="508">
                  <c:v>980786</c:v>
                </c:pt>
                <c:pt idx="509">
                  <c:v>982457</c:v>
                </c:pt>
                <c:pt idx="510">
                  <c:v>983954</c:v>
                </c:pt>
                <c:pt idx="511">
                  <c:v>985395</c:v>
                </c:pt>
                <c:pt idx="512">
                  <c:v>986778</c:v>
                </c:pt>
                <c:pt idx="513">
                  <c:v>988086</c:v>
                </c:pt>
                <c:pt idx="514">
                  <c:v>989340</c:v>
                </c:pt>
                <c:pt idx="515">
                  <c:v>990561</c:v>
                </c:pt>
                <c:pt idx="516">
                  <c:v>991752</c:v>
                </c:pt>
                <c:pt idx="517">
                  <c:v>992970</c:v>
                </c:pt>
                <c:pt idx="518">
                  <c:v>994188</c:v>
                </c:pt>
                <c:pt idx="519">
                  <c:v>995444</c:v>
                </c:pt>
                <c:pt idx="520">
                  <c:v>996675</c:v>
                </c:pt>
                <c:pt idx="521">
                  <c:v>997995</c:v>
                </c:pt>
                <c:pt idx="522">
                  <c:v>999378</c:v>
                </c:pt>
                <c:pt idx="523">
                  <c:v>1000770</c:v>
                </c:pt>
                <c:pt idx="524">
                  <c:v>1002220</c:v>
                </c:pt>
                <c:pt idx="525">
                  <c:v>1003780</c:v>
                </c:pt>
                <c:pt idx="526">
                  <c:v>1005400</c:v>
                </c:pt>
                <c:pt idx="527">
                  <c:v>1007120</c:v>
                </c:pt>
                <c:pt idx="528">
                  <c:v>1008940</c:v>
                </c:pt>
                <c:pt idx="529">
                  <c:v>1010860</c:v>
                </c:pt>
                <c:pt idx="530">
                  <c:v>1012840</c:v>
                </c:pt>
                <c:pt idx="531">
                  <c:v>1014920</c:v>
                </c:pt>
                <c:pt idx="532">
                  <c:v>1017160</c:v>
                </c:pt>
                <c:pt idx="533">
                  <c:v>1019490</c:v>
                </c:pt>
                <c:pt idx="534">
                  <c:v>1021880</c:v>
                </c:pt>
                <c:pt idx="535">
                  <c:v>1024340</c:v>
                </c:pt>
                <c:pt idx="536">
                  <c:v>1026820</c:v>
                </c:pt>
                <c:pt idx="537">
                  <c:v>1029410</c:v>
                </c:pt>
                <c:pt idx="538">
                  <c:v>1032130</c:v>
                </c:pt>
                <c:pt idx="539">
                  <c:v>1034950</c:v>
                </c:pt>
                <c:pt idx="540">
                  <c:v>1037880</c:v>
                </c:pt>
                <c:pt idx="541">
                  <c:v>1040900</c:v>
                </c:pt>
                <c:pt idx="542">
                  <c:v>1043870</c:v>
                </c:pt>
                <c:pt idx="543">
                  <c:v>1046710</c:v>
                </c:pt>
                <c:pt idx="544">
                  <c:v>1049650</c:v>
                </c:pt>
                <c:pt idx="545">
                  <c:v>1052570</c:v>
                </c:pt>
                <c:pt idx="546">
                  <c:v>1055590</c:v>
                </c:pt>
                <c:pt idx="547">
                  <c:v>1058570</c:v>
                </c:pt>
                <c:pt idx="548">
                  <c:v>1061440</c:v>
                </c:pt>
                <c:pt idx="549">
                  <c:v>1064240</c:v>
                </c:pt>
                <c:pt idx="550">
                  <c:v>1067010</c:v>
                </c:pt>
                <c:pt idx="551">
                  <c:v>1069640</c:v>
                </c:pt>
                <c:pt idx="552">
                  <c:v>1072290</c:v>
                </c:pt>
                <c:pt idx="553">
                  <c:v>1074860</c:v>
                </c:pt>
                <c:pt idx="554">
                  <c:v>1077220</c:v>
                </c:pt>
                <c:pt idx="555">
                  <c:v>1079440</c:v>
                </c:pt>
                <c:pt idx="556">
                  <c:v>1081580</c:v>
                </c:pt>
                <c:pt idx="557">
                  <c:v>1083630</c:v>
                </c:pt>
                <c:pt idx="558">
                  <c:v>1085640</c:v>
                </c:pt>
                <c:pt idx="559">
                  <c:v>1087530</c:v>
                </c:pt>
                <c:pt idx="560">
                  <c:v>1089340</c:v>
                </c:pt>
                <c:pt idx="561">
                  <c:v>1091110</c:v>
                </c:pt>
                <c:pt idx="562">
                  <c:v>1092680</c:v>
                </c:pt>
                <c:pt idx="563">
                  <c:v>1094160</c:v>
                </c:pt>
                <c:pt idx="564">
                  <c:v>1095610</c:v>
                </c:pt>
                <c:pt idx="565">
                  <c:v>1097030</c:v>
                </c:pt>
                <c:pt idx="566">
                  <c:v>1098460</c:v>
                </c:pt>
                <c:pt idx="567">
                  <c:v>1099840</c:v>
                </c:pt>
                <c:pt idx="568">
                  <c:v>1101170</c:v>
                </c:pt>
                <c:pt idx="569">
                  <c:v>1102520</c:v>
                </c:pt>
                <c:pt idx="570">
                  <c:v>1103880</c:v>
                </c:pt>
                <c:pt idx="571">
                  <c:v>1105280</c:v>
                </c:pt>
                <c:pt idx="572">
                  <c:v>1106700</c:v>
                </c:pt>
                <c:pt idx="573">
                  <c:v>1108140</c:v>
                </c:pt>
                <c:pt idx="574">
                  <c:v>1109620</c:v>
                </c:pt>
                <c:pt idx="575">
                  <c:v>1111180</c:v>
                </c:pt>
                <c:pt idx="576">
                  <c:v>1112790</c:v>
                </c:pt>
                <c:pt idx="577">
                  <c:v>1114430</c:v>
                </c:pt>
                <c:pt idx="578">
                  <c:v>1116140</c:v>
                </c:pt>
                <c:pt idx="579">
                  <c:v>1117920</c:v>
                </c:pt>
                <c:pt idx="580">
                  <c:v>1119760</c:v>
                </c:pt>
                <c:pt idx="581">
                  <c:v>1121680</c:v>
                </c:pt>
                <c:pt idx="582">
                  <c:v>1123670</c:v>
                </c:pt>
                <c:pt idx="583">
                  <c:v>1125790</c:v>
                </c:pt>
                <c:pt idx="584">
                  <c:v>1127970</c:v>
                </c:pt>
                <c:pt idx="585">
                  <c:v>1130240</c:v>
                </c:pt>
                <c:pt idx="586">
                  <c:v>1132600</c:v>
                </c:pt>
                <c:pt idx="587">
                  <c:v>1135050</c:v>
                </c:pt>
                <c:pt idx="588">
                  <c:v>1137480</c:v>
                </c:pt>
                <c:pt idx="589">
                  <c:v>1140040</c:v>
                </c:pt>
                <c:pt idx="590">
                  <c:v>1142670</c:v>
                </c:pt>
                <c:pt idx="591">
                  <c:v>1145320</c:v>
                </c:pt>
                <c:pt idx="592">
                  <c:v>1148020</c:v>
                </c:pt>
                <c:pt idx="593">
                  <c:v>1150830</c:v>
                </c:pt>
                <c:pt idx="594">
                  <c:v>1153470</c:v>
                </c:pt>
                <c:pt idx="595">
                  <c:v>1156160</c:v>
                </c:pt>
                <c:pt idx="596">
                  <c:v>1158960</c:v>
                </c:pt>
                <c:pt idx="597">
                  <c:v>1161740</c:v>
                </c:pt>
                <c:pt idx="598">
                  <c:v>1164510</c:v>
                </c:pt>
                <c:pt idx="599">
                  <c:v>1167190</c:v>
                </c:pt>
                <c:pt idx="600">
                  <c:v>1169870</c:v>
                </c:pt>
                <c:pt idx="601">
                  <c:v>1172490</c:v>
                </c:pt>
                <c:pt idx="602">
                  <c:v>1175030</c:v>
                </c:pt>
                <c:pt idx="603">
                  <c:v>1177520</c:v>
                </c:pt>
                <c:pt idx="604">
                  <c:v>1179910</c:v>
                </c:pt>
                <c:pt idx="605">
                  <c:v>1182290</c:v>
                </c:pt>
                <c:pt idx="606">
                  <c:v>1184590</c:v>
                </c:pt>
                <c:pt idx="607">
                  <c:v>1186740</c:v>
                </c:pt>
                <c:pt idx="608">
                  <c:v>1188850</c:v>
                </c:pt>
                <c:pt idx="609">
                  <c:v>1190870</c:v>
                </c:pt>
                <c:pt idx="610">
                  <c:v>1192770</c:v>
                </c:pt>
                <c:pt idx="611">
                  <c:v>1194630</c:v>
                </c:pt>
                <c:pt idx="612">
                  <c:v>1196420</c:v>
                </c:pt>
                <c:pt idx="613">
                  <c:v>1198140</c:v>
                </c:pt>
                <c:pt idx="614">
                  <c:v>1199820</c:v>
                </c:pt>
                <c:pt idx="615">
                  <c:v>1201410</c:v>
                </c:pt>
                <c:pt idx="616">
                  <c:v>1202930</c:v>
                </c:pt>
                <c:pt idx="617">
                  <c:v>1204460</c:v>
                </c:pt>
                <c:pt idx="618">
                  <c:v>1205880</c:v>
                </c:pt>
                <c:pt idx="619">
                  <c:v>1207300</c:v>
                </c:pt>
                <c:pt idx="620">
                  <c:v>1208750</c:v>
                </c:pt>
                <c:pt idx="621">
                  <c:v>1210200</c:v>
                </c:pt>
                <c:pt idx="622">
                  <c:v>1211630</c:v>
                </c:pt>
                <c:pt idx="623">
                  <c:v>1213090</c:v>
                </c:pt>
                <c:pt idx="624">
                  <c:v>1214540</c:v>
                </c:pt>
                <c:pt idx="625">
                  <c:v>1215960</c:v>
                </c:pt>
                <c:pt idx="626">
                  <c:v>1217480</c:v>
                </c:pt>
                <c:pt idx="627">
                  <c:v>1219030</c:v>
                </c:pt>
                <c:pt idx="628">
                  <c:v>1220630</c:v>
                </c:pt>
                <c:pt idx="629">
                  <c:v>1222290</c:v>
                </c:pt>
                <c:pt idx="630">
                  <c:v>1224030</c:v>
                </c:pt>
                <c:pt idx="631">
                  <c:v>1225850</c:v>
                </c:pt>
                <c:pt idx="632">
                  <c:v>1227730</c:v>
                </c:pt>
                <c:pt idx="633">
                  <c:v>1229690</c:v>
                </c:pt>
                <c:pt idx="634">
                  <c:v>1231630</c:v>
                </c:pt>
                <c:pt idx="635">
                  <c:v>1233670</c:v>
                </c:pt>
                <c:pt idx="636">
                  <c:v>1235820</c:v>
                </c:pt>
                <c:pt idx="637">
                  <c:v>1238000</c:v>
                </c:pt>
                <c:pt idx="638">
                  <c:v>1240260</c:v>
                </c:pt>
                <c:pt idx="639">
                  <c:v>1242610</c:v>
                </c:pt>
                <c:pt idx="640">
                  <c:v>1245020</c:v>
                </c:pt>
                <c:pt idx="641">
                  <c:v>1247500</c:v>
                </c:pt>
                <c:pt idx="642">
                  <c:v>1249960</c:v>
                </c:pt>
                <c:pt idx="643">
                  <c:v>1252410</c:v>
                </c:pt>
                <c:pt idx="644">
                  <c:v>1254920</c:v>
                </c:pt>
                <c:pt idx="645">
                  <c:v>1257420</c:v>
                </c:pt>
                <c:pt idx="646">
                  <c:v>1259990</c:v>
                </c:pt>
                <c:pt idx="647">
                  <c:v>1262710</c:v>
                </c:pt>
                <c:pt idx="648">
                  <c:v>1265290</c:v>
                </c:pt>
                <c:pt idx="649">
                  <c:v>1267930</c:v>
                </c:pt>
                <c:pt idx="650">
                  <c:v>1270570</c:v>
                </c:pt>
                <c:pt idx="651">
                  <c:v>1273210</c:v>
                </c:pt>
                <c:pt idx="652">
                  <c:v>1275900</c:v>
                </c:pt>
                <c:pt idx="653">
                  <c:v>1278530</c:v>
                </c:pt>
                <c:pt idx="654">
                  <c:v>1281030</c:v>
                </c:pt>
                <c:pt idx="655">
                  <c:v>1283540</c:v>
                </c:pt>
                <c:pt idx="656">
                  <c:v>1286000</c:v>
                </c:pt>
                <c:pt idx="657">
                  <c:v>1288420</c:v>
                </c:pt>
                <c:pt idx="658">
                  <c:v>1290830</c:v>
                </c:pt>
                <c:pt idx="659">
                  <c:v>1293250</c:v>
                </c:pt>
                <c:pt idx="660">
                  <c:v>1295500</c:v>
                </c:pt>
                <c:pt idx="661">
                  <c:v>1297730</c:v>
                </c:pt>
                <c:pt idx="662">
                  <c:v>1299800</c:v>
                </c:pt>
                <c:pt idx="663">
                  <c:v>1301730</c:v>
                </c:pt>
                <c:pt idx="664">
                  <c:v>1303610</c:v>
                </c:pt>
                <c:pt idx="665">
                  <c:v>1305450</c:v>
                </c:pt>
                <c:pt idx="666">
                  <c:v>1307210</c:v>
                </c:pt>
                <c:pt idx="667">
                  <c:v>1308990</c:v>
                </c:pt>
                <c:pt idx="668">
                  <c:v>1310750</c:v>
                </c:pt>
                <c:pt idx="669">
                  <c:v>1312500</c:v>
                </c:pt>
                <c:pt idx="670">
                  <c:v>1314240</c:v>
                </c:pt>
                <c:pt idx="671">
                  <c:v>1315870</c:v>
                </c:pt>
                <c:pt idx="672">
                  <c:v>1317460</c:v>
                </c:pt>
                <c:pt idx="673">
                  <c:v>1318920</c:v>
                </c:pt>
                <c:pt idx="674">
                  <c:v>1320430</c:v>
                </c:pt>
                <c:pt idx="675">
                  <c:v>1322000</c:v>
                </c:pt>
                <c:pt idx="676">
                  <c:v>1323520</c:v>
                </c:pt>
                <c:pt idx="677">
                  <c:v>1325080</c:v>
                </c:pt>
                <c:pt idx="678">
                  <c:v>1326620</c:v>
                </c:pt>
                <c:pt idx="679">
                  <c:v>1328180</c:v>
                </c:pt>
                <c:pt idx="680">
                  <c:v>1329770</c:v>
                </c:pt>
                <c:pt idx="681">
                  <c:v>1331460</c:v>
                </c:pt>
                <c:pt idx="682">
                  <c:v>1333160</c:v>
                </c:pt>
                <c:pt idx="683">
                  <c:v>1334890</c:v>
                </c:pt>
                <c:pt idx="684">
                  <c:v>1336700</c:v>
                </c:pt>
                <c:pt idx="685">
                  <c:v>1338580</c:v>
                </c:pt>
                <c:pt idx="686">
                  <c:v>1340540</c:v>
                </c:pt>
                <c:pt idx="687">
                  <c:v>1342540</c:v>
                </c:pt>
                <c:pt idx="688">
                  <c:v>1344540</c:v>
                </c:pt>
                <c:pt idx="689">
                  <c:v>1346530</c:v>
                </c:pt>
                <c:pt idx="690">
                  <c:v>1348620</c:v>
                </c:pt>
                <c:pt idx="691">
                  <c:v>1350810</c:v>
                </c:pt>
                <c:pt idx="692">
                  <c:v>1353010</c:v>
                </c:pt>
                <c:pt idx="693">
                  <c:v>1355300</c:v>
                </c:pt>
                <c:pt idx="694">
                  <c:v>1357540</c:v>
                </c:pt>
                <c:pt idx="695">
                  <c:v>1359890</c:v>
                </c:pt>
                <c:pt idx="696">
                  <c:v>1362290</c:v>
                </c:pt>
                <c:pt idx="697">
                  <c:v>1364700</c:v>
                </c:pt>
                <c:pt idx="698">
                  <c:v>1367130</c:v>
                </c:pt>
                <c:pt idx="699">
                  <c:v>1369630</c:v>
                </c:pt>
                <c:pt idx="700">
                  <c:v>1372040</c:v>
                </c:pt>
                <c:pt idx="701">
                  <c:v>1374580</c:v>
                </c:pt>
                <c:pt idx="702">
                  <c:v>1377080</c:v>
                </c:pt>
                <c:pt idx="703">
                  <c:v>1379580</c:v>
                </c:pt>
                <c:pt idx="704">
                  <c:v>1382130</c:v>
                </c:pt>
                <c:pt idx="705">
                  <c:v>1384710</c:v>
                </c:pt>
                <c:pt idx="706">
                  <c:v>1387280</c:v>
                </c:pt>
                <c:pt idx="707">
                  <c:v>1389850</c:v>
                </c:pt>
                <c:pt idx="708">
                  <c:v>1392400</c:v>
                </c:pt>
                <c:pt idx="709">
                  <c:v>1394930</c:v>
                </c:pt>
                <c:pt idx="710">
                  <c:v>1397440</c:v>
                </c:pt>
                <c:pt idx="711">
                  <c:v>1399950</c:v>
                </c:pt>
                <c:pt idx="712">
                  <c:v>1402320</c:v>
                </c:pt>
                <c:pt idx="713">
                  <c:v>1404600</c:v>
                </c:pt>
                <c:pt idx="714">
                  <c:v>1406910</c:v>
                </c:pt>
                <c:pt idx="715">
                  <c:v>1409080</c:v>
                </c:pt>
                <c:pt idx="716">
                  <c:v>1411280</c:v>
                </c:pt>
                <c:pt idx="717">
                  <c:v>1413340</c:v>
                </c:pt>
                <c:pt idx="718">
                  <c:v>1415260</c:v>
                </c:pt>
                <c:pt idx="719">
                  <c:v>1417150</c:v>
                </c:pt>
                <c:pt idx="720">
                  <c:v>1419010</c:v>
                </c:pt>
                <c:pt idx="721">
                  <c:v>1420820</c:v>
                </c:pt>
                <c:pt idx="722">
                  <c:v>1422620</c:v>
                </c:pt>
                <c:pt idx="723">
                  <c:v>1424320</c:v>
                </c:pt>
                <c:pt idx="724">
                  <c:v>1426020</c:v>
                </c:pt>
                <c:pt idx="725">
                  <c:v>1427670</c:v>
                </c:pt>
                <c:pt idx="726">
                  <c:v>1429310</c:v>
                </c:pt>
                <c:pt idx="727">
                  <c:v>1430950</c:v>
                </c:pt>
                <c:pt idx="728">
                  <c:v>1432580</c:v>
                </c:pt>
                <c:pt idx="729">
                  <c:v>1434140</c:v>
                </c:pt>
                <c:pt idx="730">
                  <c:v>1435710</c:v>
                </c:pt>
                <c:pt idx="731">
                  <c:v>1437270</c:v>
                </c:pt>
                <c:pt idx="732">
                  <c:v>1438880</c:v>
                </c:pt>
                <c:pt idx="733">
                  <c:v>1440550</c:v>
                </c:pt>
                <c:pt idx="734">
                  <c:v>1442240</c:v>
                </c:pt>
                <c:pt idx="735">
                  <c:v>1443950</c:v>
                </c:pt>
                <c:pt idx="736">
                  <c:v>1445690</c:v>
                </c:pt>
                <c:pt idx="737">
                  <c:v>1447460</c:v>
                </c:pt>
                <c:pt idx="738">
                  <c:v>1449290</c:v>
                </c:pt>
                <c:pt idx="739">
                  <c:v>1451130</c:v>
                </c:pt>
                <c:pt idx="740">
                  <c:v>1453020</c:v>
                </c:pt>
                <c:pt idx="741">
                  <c:v>1454950</c:v>
                </c:pt>
                <c:pt idx="742">
                  <c:v>1456930</c:v>
                </c:pt>
                <c:pt idx="743">
                  <c:v>1458960</c:v>
                </c:pt>
                <c:pt idx="744">
                  <c:v>1461030</c:v>
                </c:pt>
                <c:pt idx="745">
                  <c:v>1463170</c:v>
                </c:pt>
                <c:pt idx="746">
                  <c:v>1465410</c:v>
                </c:pt>
                <c:pt idx="747">
                  <c:v>1467700</c:v>
                </c:pt>
                <c:pt idx="748">
                  <c:v>1469960</c:v>
                </c:pt>
                <c:pt idx="749">
                  <c:v>1472280</c:v>
                </c:pt>
                <c:pt idx="750">
                  <c:v>1474640</c:v>
                </c:pt>
                <c:pt idx="751">
                  <c:v>1477100</c:v>
                </c:pt>
                <c:pt idx="752">
                  <c:v>1479540</c:v>
                </c:pt>
                <c:pt idx="753">
                  <c:v>1482050</c:v>
                </c:pt>
                <c:pt idx="754">
                  <c:v>1484520</c:v>
                </c:pt>
                <c:pt idx="755">
                  <c:v>1487000</c:v>
                </c:pt>
                <c:pt idx="756">
                  <c:v>1489490</c:v>
                </c:pt>
                <c:pt idx="757">
                  <c:v>1491950</c:v>
                </c:pt>
                <c:pt idx="758">
                  <c:v>1494470</c:v>
                </c:pt>
                <c:pt idx="759">
                  <c:v>1497000</c:v>
                </c:pt>
                <c:pt idx="760">
                  <c:v>1499530</c:v>
                </c:pt>
                <c:pt idx="761">
                  <c:v>1501980</c:v>
                </c:pt>
                <c:pt idx="762">
                  <c:v>1504410</c:v>
                </c:pt>
                <c:pt idx="763">
                  <c:v>1506860</c:v>
                </c:pt>
                <c:pt idx="764">
                  <c:v>1509190</c:v>
                </c:pt>
                <c:pt idx="765">
                  <c:v>1511470</c:v>
                </c:pt>
                <c:pt idx="766">
                  <c:v>1513770</c:v>
                </c:pt>
                <c:pt idx="767">
                  <c:v>1516030</c:v>
                </c:pt>
                <c:pt idx="768">
                  <c:v>1518210</c:v>
                </c:pt>
                <c:pt idx="769">
                  <c:v>1520360</c:v>
                </c:pt>
                <c:pt idx="770">
                  <c:v>1522380</c:v>
                </c:pt>
                <c:pt idx="771">
                  <c:v>1524400</c:v>
                </c:pt>
                <c:pt idx="772">
                  <c:v>1526490</c:v>
                </c:pt>
                <c:pt idx="773">
                  <c:v>1528540</c:v>
                </c:pt>
                <c:pt idx="774">
                  <c:v>1530420</c:v>
                </c:pt>
                <c:pt idx="775">
                  <c:v>1532250</c:v>
                </c:pt>
                <c:pt idx="776">
                  <c:v>1534030</c:v>
                </c:pt>
                <c:pt idx="777">
                  <c:v>1535800</c:v>
                </c:pt>
                <c:pt idx="778">
                  <c:v>1537510</c:v>
                </c:pt>
                <c:pt idx="779">
                  <c:v>1539230</c:v>
                </c:pt>
                <c:pt idx="780">
                  <c:v>1540890</c:v>
                </c:pt>
                <c:pt idx="781">
                  <c:v>1542570</c:v>
                </c:pt>
                <c:pt idx="782">
                  <c:v>1544180</c:v>
                </c:pt>
                <c:pt idx="783">
                  <c:v>1545800</c:v>
                </c:pt>
                <c:pt idx="784">
                  <c:v>1547420</c:v>
                </c:pt>
                <c:pt idx="785">
                  <c:v>1549040</c:v>
                </c:pt>
                <c:pt idx="786">
                  <c:v>1550640</c:v>
                </c:pt>
                <c:pt idx="787">
                  <c:v>1552290</c:v>
                </c:pt>
                <c:pt idx="788">
                  <c:v>1553980</c:v>
                </c:pt>
                <c:pt idx="789">
                  <c:v>1555690</c:v>
                </c:pt>
                <c:pt idx="790">
                  <c:v>1557430</c:v>
                </c:pt>
                <c:pt idx="791">
                  <c:v>1559240</c:v>
                </c:pt>
                <c:pt idx="792">
                  <c:v>1561010</c:v>
                </c:pt>
                <c:pt idx="793">
                  <c:v>1562810</c:v>
                </c:pt>
                <c:pt idx="794">
                  <c:v>1564630</c:v>
                </c:pt>
                <c:pt idx="795">
                  <c:v>1566430</c:v>
                </c:pt>
                <c:pt idx="796">
                  <c:v>1568340</c:v>
                </c:pt>
                <c:pt idx="797">
                  <c:v>1570310</c:v>
                </c:pt>
                <c:pt idx="798">
                  <c:v>1572350</c:v>
                </c:pt>
                <c:pt idx="799">
                  <c:v>1574460</c:v>
                </c:pt>
                <c:pt idx="800">
                  <c:v>1576580</c:v>
                </c:pt>
                <c:pt idx="801">
                  <c:v>1578780</c:v>
                </c:pt>
                <c:pt idx="802">
                  <c:v>1581070</c:v>
                </c:pt>
                <c:pt idx="803">
                  <c:v>1583380</c:v>
                </c:pt>
                <c:pt idx="804">
                  <c:v>1585720</c:v>
                </c:pt>
                <c:pt idx="805">
                  <c:v>1588150</c:v>
                </c:pt>
                <c:pt idx="806">
                  <c:v>1590640</c:v>
                </c:pt>
                <c:pt idx="807">
                  <c:v>1593020</c:v>
                </c:pt>
                <c:pt idx="808">
                  <c:v>1595500</c:v>
                </c:pt>
                <c:pt idx="809">
                  <c:v>1597980</c:v>
                </c:pt>
                <c:pt idx="810">
                  <c:v>1600440</c:v>
                </c:pt>
                <c:pt idx="811">
                  <c:v>1602940</c:v>
                </c:pt>
                <c:pt idx="812">
                  <c:v>1605370</c:v>
                </c:pt>
                <c:pt idx="813">
                  <c:v>1607760</c:v>
                </c:pt>
                <c:pt idx="814">
                  <c:v>1610140</c:v>
                </c:pt>
                <c:pt idx="815">
                  <c:v>1612520</c:v>
                </c:pt>
                <c:pt idx="816">
                  <c:v>1614920</c:v>
                </c:pt>
                <c:pt idx="817">
                  <c:v>1617280</c:v>
                </c:pt>
                <c:pt idx="818">
                  <c:v>1619670</c:v>
                </c:pt>
                <c:pt idx="819">
                  <c:v>1621970</c:v>
                </c:pt>
                <c:pt idx="820">
                  <c:v>1624220</c:v>
                </c:pt>
                <c:pt idx="821">
                  <c:v>1626340</c:v>
                </c:pt>
                <c:pt idx="822">
                  <c:v>1628490</c:v>
                </c:pt>
                <c:pt idx="823">
                  <c:v>1630610</c:v>
                </c:pt>
                <c:pt idx="824">
                  <c:v>1632680</c:v>
                </c:pt>
                <c:pt idx="825">
                  <c:v>1634780</c:v>
                </c:pt>
                <c:pt idx="826">
                  <c:v>1636890</c:v>
                </c:pt>
                <c:pt idx="827">
                  <c:v>1638850</c:v>
                </c:pt>
                <c:pt idx="828">
                  <c:v>1640780</c:v>
                </c:pt>
                <c:pt idx="829">
                  <c:v>1642600</c:v>
                </c:pt>
                <c:pt idx="830">
                  <c:v>1644430</c:v>
                </c:pt>
                <c:pt idx="831">
                  <c:v>1646250</c:v>
                </c:pt>
                <c:pt idx="832">
                  <c:v>1648040</c:v>
                </c:pt>
                <c:pt idx="833">
                  <c:v>1649820</c:v>
                </c:pt>
                <c:pt idx="834">
                  <c:v>1651630</c:v>
                </c:pt>
                <c:pt idx="835">
                  <c:v>1653340</c:v>
                </c:pt>
                <c:pt idx="836">
                  <c:v>1655000</c:v>
                </c:pt>
                <c:pt idx="837">
                  <c:v>1656710</c:v>
                </c:pt>
                <c:pt idx="838">
                  <c:v>1658400</c:v>
                </c:pt>
                <c:pt idx="839">
                  <c:v>1660120</c:v>
                </c:pt>
                <c:pt idx="840">
                  <c:v>1661810</c:v>
                </c:pt>
                <c:pt idx="841">
                  <c:v>1663450</c:v>
                </c:pt>
                <c:pt idx="842">
                  <c:v>1665120</c:v>
                </c:pt>
                <c:pt idx="843">
                  <c:v>1666820</c:v>
                </c:pt>
                <c:pt idx="844">
                  <c:v>1668580</c:v>
                </c:pt>
                <c:pt idx="845">
                  <c:v>1670330</c:v>
                </c:pt>
                <c:pt idx="846">
                  <c:v>1672100</c:v>
                </c:pt>
                <c:pt idx="847">
                  <c:v>1673900</c:v>
                </c:pt>
                <c:pt idx="848">
                  <c:v>1675760</c:v>
                </c:pt>
                <c:pt idx="849">
                  <c:v>1677600</c:v>
                </c:pt>
                <c:pt idx="850">
                  <c:v>1679460</c:v>
                </c:pt>
                <c:pt idx="851">
                  <c:v>1681380</c:v>
                </c:pt>
                <c:pt idx="852">
                  <c:v>1683350</c:v>
                </c:pt>
                <c:pt idx="853">
                  <c:v>1685360</c:v>
                </c:pt>
                <c:pt idx="854">
                  <c:v>1687360</c:v>
                </c:pt>
                <c:pt idx="855">
                  <c:v>1689460</c:v>
                </c:pt>
                <c:pt idx="856">
                  <c:v>1691600</c:v>
                </c:pt>
                <c:pt idx="857">
                  <c:v>1693760</c:v>
                </c:pt>
                <c:pt idx="858">
                  <c:v>1696010</c:v>
                </c:pt>
                <c:pt idx="859">
                  <c:v>1698340</c:v>
                </c:pt>
                <c:pt idx="860">
                  <c:v>1700690</c:v>
                </c:pt>
                <c:pt idx="861">
                  <c:v>1703030</c:v>
                </c:pt>
                <c:pt idx="862">
                  <c:v>1705400</c:v>
                </c:pt>
                <c:pt idx="863">
                  <c:v>1707770</c:v>
                </c:pt>
                <c:pt idx="864">
                  <c:v>1710150</c:v>
                </c:pt>
                <c:pt idx="865">
                  <c:v>1712640</c:v>
                </c:pt>
                <c:pt idx="866">
                  <c:v>1715090</c:v>
                </c:pt>
                <c:pt idx="867">
                  <c:v>1717510</c:v>
                </c:pt>
                <c:pt idx="868">
                  <c:v>1719860</c:v>
                </c:pt>
                <c:pt idx="869">
                  <c:v>1722210</c:v>
                </c:pt>
                <c:pt idx="870">
                  <c:v>1724490</c:v>
                </c:pt>
                <c:pt idx="871">
                  <c:v>1726780</c:v>
                </c:pt>
                <c:pt idx="872">
                  <c:v>1729040</c:v>
                </c:pt>
                <c:pt idx="873">
                  <c:v>1731280</c:v>
                </c:pt>
                <c:pt idx="874">
                  <c:v>1733500</c:v>
                </c:pt>
                <c:pt idx="875">
                  <c:v>1735610</c:v>
                </c:pt>
                <c:pt idx="876">
                  <c:v>1737760</c:v>
                </c:pt>
                <c:pt idx="877">
                  <c:v>1739790</c:v>
                </c:pt>
                <c:pt idx="878">
                  <c:v>1741870</c:v>
                </c:pt>
                <c:pt idx="879">
                  <c:v>1743930</c:v>
                </c:pt>
                <c:pt idx="880">
                  <c:v>1745880</c:v>
                </c:pt>
                <c:pt idx="881">
                  <c:v>1747880</c:v>
                </c:pt>
                <c:pt idx="882">
                  <c:v>1749800</c:v>
                </c:pt>
                <c:pt idx="883">
                  <c:v>1751700</c:v>
                </c:pt>
                <c:pt idx="884">
                  <c:v>1753640</c:v>
                </c:pt>
                <c:pt idx="885">
                  <c:v>1755530</c:v>
                </c:pt>
                <c:pt idx="886">
                  <c:v>1757390</c:v>
                </c:pt>
                <c:pt idx="887">
                  <c:v>1759250</c:v>
                </c:pt>
                <c:pt idx="888">
                  <c:v>1761150</c:v>
                </c:pt>
                <c:pt idx="889">
                  <c:v>1763090</c:v>
                </c:pt>
                <c:pt idx="890">
                  <c:v>1764980</c:v>
                </c:pt>
                <c:pt idx="891">
                  <c:v>1766850</c:v>
                </c:pt>
                <c:pt idx="892">
                  <c:v>1768690</c:v>
                </c:pt>
                <c:pt idx="893">
                  <c:v>1770490</c:v>
                </c:pt>
                <c:pt idx="894">
                  <c:v>1772290</c:v>
                </c:pt>
                <c:pt idx="895">
                  <c:v>1774060</c:v>
                </c:pt>
                <c:pt idx="896">
                  <c:v>1775860</c:v>
                </c:pt>
                <c:pt idx="897">
                  <c:v>1777670</c:v>
                </c:pt>
                <c:pt idx="898">
                  <c:v>1779490</c:v>
                </c:pt>
                <c:pt idx="899">
                  <c:v>1781300</c:v>
                </c:pt>
                <c:pt idx="900">
                  <c:v>1783180</c:v>
                </c:pt>
                <c:pt idx="901">
                  <c:v>1785010</c:v>
                </c:pt>
                <c:pt idx="902">
                  <c:v>1786850</c:v>
                </c:pt>
                <c:pt idx="903">
                  <c:v>1788750</c:v>
                </c:pt>
                <c:pt idx="904">
                  <c:v>1790640</c:v>
                </c:pt>
                <c:pt idx="905">
                  <c:v>1792580</c:v>
                </c:pt>
                <c:pt idx="906">
                  <c:v>1794530</c:v>
                </c:pt>
                <c:pt idx="907">
                  <c:v>1796480</c:v>
                </c:pt>
                <c:pt idx="908">
                  <c:v>1798450</c:v>
                </c:pt>
                <c:pt idx="909">
                  <c:v>1800440</c:v>
                </c:pt>
                <c:pt idx="910">
                  <c:v>1802440</c:v>
                </c:pt>
                <c:pt idx="911">
                  <c:v>1804460</c:v>
                </c:pt>
                <c:pt idx="912">
                  <c:v>1806540</c:v>
                </c:pt>
                <c:pt idx="913">
                  <c:v>1808680</c:v>
                </c:pt>
                <c:pt idx="914">
                  <c:v>1810810</c:v>
                </c:pt>
                <c:pt idx="915">
                  <c:v>1813010</c:v>
                </c:pt>
                <c:pt idx="916">
                  <c:v>1815280</c:v>
                </c:pt>
                <c:pt idx="917">
                  <c:v>1817570</c:v>
                </c:pt>
                <c:pt idx="918">
                  <c:v>1819920</c:v>
                </c:pt>
                <c:pt idx="919">
                  <c:v>1822370</c:v>
                </c:pt>
                <c:pt idx="920">
                  <c:v>1824720</c:v>
                </c:pt>
                <c:pt idx="921">
                  <c:v>1827100</c:v>
                </c:pt>
                <c:pt idx="922">
                  <c:v>1829460</c:v>
                </c:pt>
                <c:pt idx="923">
                  <c:v>1831800</c:v>
                </c:pt>
                <c:pt idx="924">
                  <c:v>1834140</c:v>
                </c:pt>
                <c:pt idx="925">
                  <c:v>1836510</c:v>
                </c:pt>
                <c:pt idx="926">
                  <c:v>1838930</c:v>
                </c:pt>
                <c:pt idx="927">
                  <c:v>1841310</c:v>
                </c:pt>
                <c:pt idx="928">
                  <c:v>1843630</c:v>
                </c:pt>
                <c:pt idx="929">
                  <c:v>1845870</c:v>
                </c:pt>
                <c:pt idx="930">
                  <c:v>1848110</c:v>
                </c:pt>
                <c:pt idx="931">
                  <c:v>1850350</c:v>
                </c:pt>
                <c:pt idx="932">
                  <c:v>1852460</c:v>
                </c:pt>
                <c:pt idx="933">
                  <c:v>1854590</c:v>
                </c:pt>
                <c:pt idx="934">
                  <c:v>1856760</c:v>
                </c:pt>
                <c:pt idx="935">
                  <c:v>1858860</c:v>
                </c:pt>
                <c:pt idx="936">
                  <c:v>1860940</c:v>
                </c:pt>
                <c:pt idx="937">
                  <c:v>1862950</c:v>
                </c:pt>
                <c:pt idx="938">
                  <c:v>1864950</c:v>
                </c:pt>
                <c:pt idx="939">
                  <c:v>1866910</c:v>
                </c:pt>
                <c:pt idx="940">
                  <c:v>1868850</c:v>
                </c:pt>
                <c:pt idx="941">
                  <c:v>1870790</c:v>
                </c:pt>
                <c:pt idx="942">
                  <c:v>1872640</c:v>
                </c:pt>
                <c:pt idx="943">
                  <c:v>1874490</c:v>
                </c:pt>
                <c:pt idx="944">
                  <c:v>1876330</c:v>
                </c:pt>
                <c:pt idx="945">
                  <c:v>1878170</c:v>
                </c:pt>
                <c:pt idx="946">
                  <c:v>1879970</c:v>
                </c:pt>
                <c:pt idx="947">
                  <c:v>1881740</c:v>
                </c:pt>
                <c:pt idx="948">
                  <c:v>1883560</c:v>
                </c:pt>
                <c:pt idx="949">
                  <c:v>1885360</c:v>
                </c:pt>
                <c:pt idx="950">
                  <c:v>1887200</c:v>
                </c:pt>
                <c:pt idx="951">
                  <c:v>1888990</c:v>
                </c:pt>
                <c:pt idx="952">
                  <c:v>1890830</c:v>
                </c:pt>
                <c:pt idx="953">
                  <c:v>1892570</c:v>
                </c:pt>
                <c:pt idx="954">
                  <c:v>1894330</c:v>
                </c:pt>
                <c:pt idx="955">
                  <c:v>1896110</c:v>
                </c:pt>
                <c:pt idx="956">
                  <c:v>1897920</c:v>
                </c:pt>
                <c:pt idx="957">
                  <c:v>1899770</c:v>
                </c:pt>
                <c:pt idx="958">
                  <c:v>1901590</c:v>
                </c:pt>
                <c:pt idx="959">
                  <c:v>1903400</c:v>
                </c:pt>
                <c:pt idx="960">
                  <c:v>1905250</c:v>
                </c:pt>
                <c:pt idx="961">
                  <c:v>1907120</c:v>
                </c:pt>
                <c:pt idx="962">
                  <c:v>1909020</c:v>
                </c:pt>
                <c:pt idx="963">
                  <c:v>1910880</c:v>
                </c:pt>
                <c:pt idx="964">
                  <c:v>1912790</c:v>
                </c:pt>
                <c:pt idx="965">
                  <c:v>1914730</c:v>
                </c:pt>
                <c:pt idx="966">
                  <c:v>1916690</c:v>
                </c:pt>
                <c:pt idx="967">
                  <c:v>1918670</c:v>
                </c:pt>
                <c:pt idx="968">
                  <c:v>1920690</c:v>
                </c:pt>
                <c:pt idx="969">
                  <c:v>1922750</c:v>
                </c:pt>
                <c:pt idx="970">
                  <c:v>1924820</c:v>
                </c:pt>
                <c:pt idx="971">
                  <c:v>1926980</c:v>
                </c:pt>
                <c:pt idx="972">
                  <c:v>1929180</c:v>
                </c:pt>
                <c:pt idx="973">
                  <c:v>1931400</c:v>
                </c:pt>
                <c:pt idx="974">
                  <c:v>1933590</c:v>
                </c:pt>
                <c:pt idx="975">
                  <c:v>1935840</c:v>
                </c:pt>
                <c:pt idx="976">
                  <c:v>1938150</c:v>
                </c:pt>
                <c:pt idx="977">
                  <c:v>1940430</c:v>
                </c:pt>
                <c:pt idx="978">
                  <c:v>1942690</c:v>
                </c:pt>
                <c:pt idx="979">
                  <c:v>1944940</c:v>
                </c:pt>
                <c:pt idx="980">
                  <c:v>1947170</c:v>
                </c:pt>
                <c:pt idx="981">
                  <c:v>1949400</c:v>
                </c:pt>
                <c:pt idx="982">
                  <c:v>1951590</c:v>
                </c:pt>
                <c:pt idx="983">
                  <c:v>1953830</c:v>
                </c:pt>
                <c:pt idx="984">
                  <c:v>1956050</c:v>
                </c:pt>
                <c:pt idx="985">
                  <c:v>1958310</c:v>
                </c:pt>
                <c:pt idx="986">
                  <c:v>1960490</c:v>
                </c:pt>
                <c:pt idx="987">
                  <c:v>1962710</c:v>
                </c:pt>
                <c:pt idx="988">
                  <c:v>1964930</c:v>
                </c:pt>
                <c:pt idx="989">
                  <c:v>1967180</c:v>
                </c:pt>
                <c:pt idx="990">
                  <c:v>1969320</c:v>
                </c:pt>
                <c:pt idx="991">
                  <c:v>1971490</c:v>
                </c:pt>
                <c:pt idx="992">
                  <c:v>1973550</c:v>
                </c:pt>
                <c:pt idx="993">
                  <c:v>1975620</c:v>
                </c:pt>
                <c:pt idx="994">
                  <c:v>1977720</c:v>
                </c:pt>
                <c:pt idx="995">
                  <c:v>1979760</c:v>
                </c:pt>
                <c:pt idx="996">
                  <c:v>1981790</c:v>
                </c:pt>
                <c:pt idx="997">
                  <c:v>1983880</c:v>
                </c:pt>
                <c:pt idx="998">
                  <c:v>1985890</c:v>
                </c:pt>
                <c:pt idx="999">
                  <c:v>1987940</c:v>
                </c:pt>
              </c:numCache>
            </c:numRef>
          </c:val>
          <c:smooth val="0"/>
          <c:extLst>
            <c:ext xmlns:c16="http://schemas.microsoft.com/office/drawing/2014/chart" uri="{C3380CC4-5D6E-409C-BE32-E72D297353CC}">
              <c16:uniqueId val="{00000004-14F8-4F30-A9A5-9C41486EFE19}"/>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7907030489117"/>
          <c:y val="4.3613147896630206E-2"/>
          <c:w val="0.83633602403473151"/>
          <c:h val="0.81848340797298291"/>
        </c:manualLayout>
      </c:layout>
      <c:scatterChart>
        <c:scatterStyle val="lineMarker"/>
        <c:varyColors val="0"/>
        <c:ser>
          <c:idx val="0"/>
          <c:order val="0"/>
          <c:tx>
            <c:strRef>
              <c:f>'NYC data'!$A$1</c:f>
              <c:strCache>
                <c:ptCount val="1"/>
                <c:pt idx="0">
                  <c:v>NYC- actual confirmed cases</c:v>
                </c:pt>
              </c:strCache>
            </c:strRef>
          </c:tx>
          <c:spPr>
            <a:ln w="19050" cap="rnd">
              <a:noFill/>
              <a:round/>
            </a:ln>
            <a:effectLst/>
          </c:spPr>
          <c:marker>
            <c:symbol val="circle"/>
            <c:size val="5"/>
            <c:spPr>
              <a:solidFill>
                <a:srgbClr val="FF0000"/>
              </a:solidFill>
              <a:ln w="9525">
                <a:solidFill>
                  <a:schemeClr val="accent1"/>
                </a:solidFill>
              </a:ln>
              <a:effectLst/>
            </c:spPr>
          </c:marker>
          <c:xVal>
            <c:numRef>
              <c:f>'NYC data'!$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pt idx="372">
                  <c:v>44275</c:v>
                </c:pt>
                <c:pt idx="373">
                  <c:v>44276</c:v>
                </c:pt>
                <c:pt idx="374">
                  <c:v>44277</c:v>
                </c:pt>
                <c:pt idx="375">
                  <c:v>44278</c:v>
                </c:pt>
                <c:pt idx="376">
                  <c:v>44279</c:v>
                </c:pt>
                <c:pt idx="377">
                  <c:v>44280</c:v>
                </c:pt>
                <c:pt idx="378">
                  <c:v>44281</c:v>
                </c:pt>
                <c:pt idx="379">
                  <c:v>44282</c:v>
                </c:pt>
                <c:pt idx="380">
                  <c:v>44283</c:v>
                </c:pt>
                <c:pt idx="381">
                  <c:v>44284</c:v>
                </c:pt>
                <c:pt idx="382">
                  <c:v>44285</c:v>
                </c:pt>
                <c:pt idx="383">
                  <c:v>44286</c:v>
                </c:pt>
                <c:pt idx="384">
                  <c:v>44287</c:v>
                </c:pt>
                <c:pt idx="385">
                  <c:v>44288</c:v>
                </c:pt>
                <c:pt idx="386">
                  <c:v>44289</c:v>
                </c:pt>
                <c:pt idx="387">
                  <c:v>44290</c:v>
                </c:pt>
                <c:pt idx="388">
                  <c:v>44291</c:v>
                </c:pt>
                <c:pt idx="389">
                  <c:v>44292</c:v>
                </c:pt>
                <c:pt idx="390">
                  <c:v>44293</c:v>
                </c:pt>
                <c:pt idx="391">
                  <c:v>44294</c:v>
                </c:pt>
                <c:pt idx="392">
                  <c:v>44295</c:v>
                </c:pt>
                <c:pt idx="393">
                  <c:v>44296</c:v>
                </c:pt>
                <c:pt idx="394">
                  <c:v>44297</c:v>
                </c:pt>
                <c:pt idx="395">
                  <c:v>44298</c:v>
                </c:pt>
                <c:pt idx="396">
                  <c:v>44299</c:v>
                </c:pt>
                <c:pt idx="397">
                  <c:v>44300</c:v>
                </c:pt>
                <c:pt idx="398">
                  <c:v>44301</c:v>
                </c:pt>
                <c:pt idx="399">
                  <c:v>44302</c:v>
                </c:pt>
                <c:pt idx="400">
                  <c:v>44303</c:v>
                </c:pt>
                <c:pt idx="401">
                  <c:v>44304</c:v>
                </c:pt>
                <c:pt idx="402">
                  <c:v>44305</c:v>
                </c:pt>
                <c:pt idx="403">
                  <c:v>44306</c:v>
                </c:pt>
                <c:pt idx="404">
                  <c:v>44307</c:v>
                </c:pt>
                <c:pt idx="405">
                  <c:v>44308</c:v>
                </c:pt>
                <c:pt idx="406">
                  <c:v>44309</c:v>
                </c:pt>
                <c:pt idx="407">
                  <c:v>44310</c:v>
                </c:pt>
                <c:pt idx="408">
                  <c:v>44311</c:v>
                </c:pt>
                <c:pt idx="409">
                  <c:v>44312</c:v>
                </c:pt>
                <c:pt idx="410">
                  <c:v>44313</c:v>
                </c:pt>
                <c:pt idx="411">
                  <c:v>44314</c:v>
                </c:pt>
                <c:pt idx="412">
                  <c:v>44315</c:v>
                </c:pt>
                <c:pt idx="413">
                  <c:v>44316</c:v>
                </c:pt>
                <c:pt idx="414">
                  <c:v>44317</c:v>
                </c:pt>
                <c:pt idx="415">
                  <c:v>44318</c:v>
                </c:pt>
                <c:pt idx="416">
                  <c:v>44319</c:v>
                </c:pt>
                <c:pt idx="417">
                  <c:v>44320</c:v>
                </c:pt>
                <c:pt idx="418">
                  <c:v>44321</c:v>
                </c:pt>
                <c:pt idx="419">
                  <c:v>44322</c:v>
                </c:pt>
                <c:pt idx="420">
                  <c:v>44323</c:v>
                </c:pt>
                <c:pt idx="421">
                  <c:v>44324</c:v>
                </c:pt>
                <c:pt idx="422">
                  <c:v>44325</c:v>
                </c:pt>
                <c:pt idx="423">
                  <c:v>44326</c:v>
                </c:pt>
                <c:pt idx="424">
                  <c:v>44327</c:v>
                </c:pt>
                <c:pt idx="425">
                  <c:v>44328</c:v>
                </c:pt>
                <c:pt idx="426">
                  <c:v>44329</c:v>
                </c:pt>
                <c:pt idx="427">
                  <c:v>44330</c:v>
                </c:pt>
                <c:pt idx="428">
                  <c:v>44331</c:v>
                </c:pt>
                <c:pt idx="429">
                  <c:v>44332</c:v>
                </c:pt>
                <c:pt idx="430">
                  <c:v>44333</c:v>
                </c:pt>
                <c:pt idx="431">
                  <c:v>44334</c:v>
                </c:pt>
                <c:pt idx="432">
                  <c:v>44335</c:v>
                </c:pt>
                <c:pt idx="433">
                  <c:v>44336</c:v>
                </c:pt>
                <c:pt idx="434">
                  <c:v>44337</c:v>
                </c:pt>
                <c:pt idx="435">
                  <c:v>44338</c:v>
                </c:pt>
                <c:pt idx="436">
                  <c:v>44339</c:v>
                </c:pt>
                <c:pt idx="437">
                  <c:v>44340</c:v>
                </c:pt>
                <c:pt idx="438">
                  <c:v>44341</c:v>
                </c:pt>
                <c:pt idx="439">
                  <c:v>44342</c:v>
                </c:pt>
                <c:pt idx="440">
                  <c:v>44343</c:v>
                </c:pt>
                <c:pt idx="441">
                  <c:v>44344</c:v>
                </c:pt>
                <c:pt idx="442">
                  <c:v>44345</c:v>
                </c:pt>
                <c:pt idx="443">
                  <c:v>44346</c:v>
                </c:pt>
                <c:pt idx="444">
                  <c:v>44347</c:v>
                </c:pt>
                <c:pt idx="445">
                  <c:v>44348</c:v>
                </c:pt>
                <c:pt idx="446">
                  <c:v>44349</c:v>
                </c:pt>
                <c:pt idx="447">
                  <c:v>44350</c:v>
                </c:pt>
                <c:pt idx="448">
                  <c:v>44351</c:v>
                </c:pt>
                <c:pt idx="449">
                  <c:v>44352</c:v>
                </c:pt>
                <c:pt idx="450">
                  <c:v>44353</c:v>
                </c:pt>
                <c:pt idx="451">
                  <c:v>44354</c:v>
                </c:pt>
                <c:pt idx="452">
                  <c:v>44355</c:v>
                </c:pt>
                <c:pt idx="453">
                  <c:v>44356</c:v>
                </c:pt>
                <c:pt idx="454">
                  <c:v>44357</c:v>
                </c:pt>
                <c:pt idx="455">
                  <c:v>44358</c:v>
                </c:pt>
                <c:pt idx="456">
                  <c:v>44359</c:v>
                </c:pt>
                <c:pt idx="457">
                  <c:v>44360</c:v>
                </c:pt>
                <c:pt idx="458">
                  <c:v>44361</c:v>
                </c:pt>
                <c:pt idx="459">
                  <c:v>44362</c:v>
                </c:pt>
                <c:pt idx="460">
                  <c:v>44363</c:v>
                </c:pt>
                <c:pt idx="461">
                  <c:v>44364</c:v>
                </c:pt>
                <c:pt idx="462">
                  <c:v>44365</c:v>
                </c:pt>
                <c:pt idx="463">
                  <c:v>44366</c:v>
                </c:pt>
                <c:pt idx="464">
                  <c:v>44367</c:v>
                </c:pt>
                <c:pt idx="465">
                  <c:v>44368</c:v>
                </c:pt>
                <c:pt idx="466">
                  <c:v>44369</c:v>
                </c:pt>
                <c:pt idx="467">
                  <c:v>44370</c:v>
                </c:pt>
                <c:pt idx="468">
                  <c:v>44371</c:v>
                </c:pt>
                <c:pt idx="469">
                  <c:v>44372</c:v>
                </c:pt>
                <c:pt idx="470">
                  <c:v>44373</c:v>
                </c:pt>
                <c:pt idx="471">
                  <c:v>44374</c:v>
                </c:pt>
                <c:pt idx="472">
                  <c:v>44375</c:v>
                </c:pt>
                <c:pt idx="473">
                  <c:v>44376</c:v>
                </c:pt>
                <c:pt idx="474">
                  <c:v>44377</c:v>
                </c:pt>
                <c:pt idx="475">
                  <c:v>44378</c:v>
                </c:pt>
                <c:pt idx="476">
                  <c:v>44379</c:v>
                </c:pt>
                <c:pt idx="477">
                  <c:v>44380</c:v>
                </c:pt>
                <c:pt idx="478">
                  <c:v>44381</c:v>
                </c:pt>
                <c:pt idx="479">
                  <c:v>44382</c:v>
                </c:pt>
                <c:pt idx="480">
                  <c:v>44383</c:v>
                </c:pt>
                <c:pt idx="481">
                  <c:v>44384</c:v>
                </c:pt>
                <c:pt idx="482">
                  <c:v>44385</c:v>
                </c:pt>
                <c:pt idx="483">
                  <c:v>44386</c:v>
                </c:pt>
                <c:pt idx="484">
                  <c:v>44387</c:v>
                </c:pt>
                <c:pt idx="485">
                  <c:v>44388</c:v>
                </c:pt>
                <c:pt idx="486">
                  <c:v>44389</c:v>
                </c:pt>
                <c:pt idx="487">
                  <c:v>44390</c:v>
                </c:pt>
                <c:pt idx="488">
                  <c:v>44391</c:v>
                </c:pt>
                <c:pt idx="489">
                  <c:v>44392</c:v>
                </c:pt>
                <c:pt idx="490">
                  <c:v>44393</c:v>
                </c:pt>
                <c:pt idx="491">
                  <c:v>44394</c:v>
                </c:pt>
                <c:pt idx="492">
                  <c:v>44395</c:v>
                </c:pt>
                <c:pt idx="493">
                  <c:v>44396</c:v>
                </c:pt>
                <c:pt idx="494">
                  <c:v>44397</c:v>
                </c:pt>
                <c:pt idx="495">
                  <c:v>44398</c:v>
                </c:pt>
                <c:pt idx="496">
                  <c:v>44399</c:v>
                </c:pt>
                <c:pt idx="497">
                  <c:v>44400</c:v>
                </c:pt>
                <c:pt idx="498">
                  <c:v>44401</c:v>
                </c:pt>
                <c:pt idx="499">
                  <c:v>44402</c:v>
                </c:pt>
                <c:pt idx="500">
                  <c:v>44403</c:v>
                </c:pt>
                <c:pt idx="501">
                  <c:v>44404</c:v>
                </c:pt>
                <c:pt idx="502">
                  <c:v>44405</c:v>
                </c:pt>
                <c:pt idx="503">
                  <c:v>44406</c:v>
                </c:pt>
                <c:pt idx="504">
                  <c:v>44407</c:v>
                </c:pt>
                <c:pt idx="505">
                  <c:v>44408</c:v>
                </c:pt>
                <c:pt idx="506">
                  <c:v>44409</c:v>
                </c:pt>
                <c:pt idx="507">
                  <c:v>44410</c:v>
                </c:pt>
                <c:pt idx="508">
                  <c:v>44411</c:v>
                </c:pt>
                <c:pt idx="509">
                  <c:v>44412</c:v>
                </c:pt>
                <c:pt idx="510">
                  <c:v>44413</c:v>
                </c:pt>
                <c:pt idx="511">
                  <c:v>44414</c:v>
                </c:pt>
                <c:pt idx="512">
                  <c:v>44415</c:v>
                </c:pt>
                <c:pt idx="513">
                  <c:v>44416</c:v>
                </c:pt>
                <c:pt idx="514">
                  <c:v>44417</c:v>
                </c:pt>
                <c:pt idx="515">
                  <c:v>44418</c:v>
                </c:pt>
                <c:pt idx="516">
                  <c:v>44419</c:v>
                </c:pt>
                <c:pt idx="517">
                  <c:v>44420</c:v>
                </c:pt>
                <c:pt idx="518">
                  <c:v>44421</c:v>
                </c:pt>
                <c:pt idx="519">
                  <c:v>44422</c:v>
                </c:pt>
                <c:pt idx="520">
                  <c:v>44423</c:v>
                </c:pt>
                <c:pt idx="521">
                  <c:v>44424</c:v>
                </c:pt>
                <c:pt idx="522">
                  <c:v>44425</c:v>
                </c:pt>
                <c:pt idx="523">
                  <c:v>44426</c:v>
                </c:pt>
                <c:pt idx="524">
                  <c:v>44427</c:v>
                </c:pt>
                <c:pt idx="525">
                  <c:v>44428</c:v>
                </c:pt>
                <c:pt idx="526">
                  <c:v>44429</c:v>
                </c:pt>
                <c:pt idx="527">
                  <c:v>44430</c:v>
                </c:pt>
                <c:pt idx="528">
                  <c:v>44431</c:v>
                </c:pt>
                <c:pt idx="529">
                  <c:v>44432</c:v>
                </c:pt>
                <c:pt idx="530">
                  <c:v>44433</c:v>
                </c:pt>
                <c:pt idx="531">
                  <c:v>44434</c:v>
                </c:pt>
                <c:pt idx="532">
                  <c:v>44435</c:v>
                </c:pt>
                <c:pt idx="533">
                  <c:v>44436</c:v>
                </c:pt>
                <c:pt idx="534">
                  <c:v>44437</c:v>
                </c:pt>
                <c:pt idx="535">
                  <c:v>44438</c:v>
                </c:pt>
                <c:pt idx="536">
                  <c:v>44439</c:v>
                </c:pt>
                <c:pt idx="537">
                  <c:v>44440</c:v>
                </c:pt>
                <c:pt idx="538">
                  <c:v>44441</c:v>
                </c:pt>
                <c:pt idx="539">
                  <c:v>44442</c:v>
                </c:pt>
                <c:pt idx="540">
                  <c:v>44443</c:v>
                </c:pt>
                <c:pt idx="541">
                  <c:v>44444</c:v>
                </c:pt>
                <c:pt idx="542">
                  <c:v>44445</c:v>
                </c:pt>
                <c:pt idx="543">
                  <c:v>44446</c:v>
                </c:pt>
                <c:pt idx="544">
                  <c:v>44447</c:v>
                </c:pt>
                <c:pt idx="545">
                  <c:v>44448</c:v>
                </c:pt>
                <c:pt idx="546">
                  <c:v>44449</c:v>
                </c:pt>
                <c:pt idx="547">
                  <c:v>44450</c:v>
                </c:pt>
                <c:pt idx="548">
                  <c:v>44451</c:v>
                </c:pt>
                <c:pt idx="549">
                  <c:v>44452</c:v>
                </c:pt>
                <c:pt idx="550">
                  <c:v>44453</c:v>
                </c:pt>
                <c:pt idx="551">
                  <c:v>44454</c:v>
                </c:pt>
                <c:pt idx="552">
                  <c:v>44455</c:v>
                </c:pt>
                <c:pt idx="553">
                  <c:v>44456</c:v>
                </c:pt>
                <c:pt idx="554">
                  <c:v>44457</c:v>
                </c:pt>
                <c:pt idx="555">
                  <c:v>44458</c:v>
                </c:pt>
                <c:pt idx="556">
                  <c:v>44459</c:v>
                </c:pt>
                <c:pt idx="557">
                  <c:v>44460</c:v>
                </c:pt>
                <c:pt idx="558">
                  <c:v>44461</c:v>
                </c:pt>
                <c:pt idx="559">
                  <c:v>44462</c:v>
                </c:pt>
                <c:pt idx="560">
                  <c:v>44463</c:v>
                </c:pt>
                <c:pt idx="561">
                  <c:v>44464</c:v>
                </c:pt>
                <c:pt idx="562">
                  <c:v>44465</c:v>
                </c:pt>
                <c:pt idx="563">
                  <c:v>44466</c:v>
                </c:pt>
                <c:pt idx="564">
                  <c:v>44467</c:v>
                </c:pt>
                <c:pt idx="565">
                  <c:v>44468</c:v>
                </c:pt>
                <c:pt idx="566">
                  <c:v>44469</c:v>
                </c:pt>
                <c:pt idx="567">
                  <c:v>44470</c:v>
                </c:pt>
                <c:pt idx="568">
                  <c:v>44471</c:v>
                </c:pt>
                <c:pt idx="569">
                  <c:v>44472</c:v>
                </c:pt>
                <c:pt idx="570">
                  <c:v>44473</c:v>
                </c:pt>
                <c:pt idx="571">
                  <c:v>44474</c:v>
                </c:pt>
              </c:numCache>
            </c:numRef>
          </c:xVal>
          <c:yVal>
            <c:numRef>
              <c:f>'NYC data'!$A$2:$A$1000</c:f>
              <c:numCache>
                <c:formatCode>General</c:formatCode>
                <c:ptCount val="999"/>
                <c:pt idx="0">
                  <c:v>137</c:v>
                </c:pt>
                <c:pt idx="1">
                  <c:v>185</c:v>
                </c:pt>
                <c:pt idx="2">
                  <c:v>269</c:v>
                </c:pt>
                <c:pt idx="3">
                  <c:v>464</c:v>
                </c:pt>
                <c:pt idx="4">
                  <c:v>923</c:v>
                </c:pt>
                <c:pt idx="5">
                  <c:v>2009</c:v>
                </c:pt>
                <c:pt idx="6">
                  <c:v>3954</c:v>
                </c:pt>
                <c:pt idx="7">
                  <c:v>5683</c:v>
                </c:pt>
                <c:pt idx="8">
                  <c:v>8115</c:v>
                </c:pt>
                <c:pt idx="9">
                  <c:v>10764</c:v>
                </c:pt>
                <c:pt idx="10">
                  <c:v>13119</c:v>
                </c:pt>
                <c:pt idx="11">
                  <c:v>15597</c:v>
                </c:pt>
                <c:pt idx="12">
                  <c:v>17856</c:v>
                </c:pt>
                <c:pt idx="13">
                  <c:v>23112</c:v>
                </c:pt>
                <c:pt idx="14">
                  <c:v>26697</c:v>
                </c:pt>
                <c:pt idx="15">
                  <c:v>30765</c:v>
                </c:pt>
                <c:pt idx="16">
                  <c:v>33474</c:v>
                </c:pt>
                <c:pt idx="17">
                  <c:v>38087</c:v>
                </c:pt>
                <c:pt idx="18">
                  <c:v>41771</c:v>
                </c:pt>
                <c:pt idx="19">
                  <c:v>47439</c:v>
                </c:pt>
                <c:pt idx="20">
                  <c:v>49707</c:v>
                </c:pt>
                <c:pt idx="21">
                  <c:v>57160</c:v>
                </c:pt>
                <c:pt idx="22">
                  <c:v>60850</c:v>
                </c:pt>
                <c:pt idx="23">
                  <c:v>64955</c:v>
                </c:pt>
                <c:pt idx="24">
                  <c:v>68776</c:v>
                </c:pt>
                <c:pt idx="25">
                  <c:v>74601</c:v>
                </c:pt>
                <c:pt idx="26">
                  <c:v>80204</c:v>
                </c:pt>
                <c:pt idx="27">
                  <c:v>87725</c:v>
                </c:pt>
                <c:pt idx="28">
                  <c:v>94409</c:v>
                </c:pt>
                <c:pt idx="29">
                  <c:v>98715</c:v>
                </c:pt>
                <c:pt idx="30">
                  <c:v>104410</c:v>
                </c:pt>
                <c:pt idx="31">
                  <c:v>107263</c:v>
                </c:pt>
                <c:pt idx="32">
                  <c:v>111424</c:v>
                </c:pt>
                <c:pt idx="33">
                  <c:v>117565</c:v>
                </c:pt>
                <c:pt idx="34">
                  <c:v>122148</c:v>
                </c:pt>
                <c:pt idx="35">
                  <c:v>126368</c:v>
                </c:pt>
                <c:pt idx="36">
                  <c:v>129788</c:v>
                </c:pt>
                <c:pt idx="37">
                  <c:v>132467</c:v>
                </c:pt>
                <c:pt idx="38">
                  <c:v>134874</c:v>
                </c:pt>
                <c:pt idx="39">
                  <c:v>138435</c:v>
                </c:pt>
                <c:pt idx="40">
                  <c:v>141754</c:v>
                </c:pt>
                <c:pt idx="41">
                  <c:v>146139</c:v>
                </c:pt>
                <c:pt idx="42">
                  <c:v>150576</c:v>
                </c:pt>
                <c:pt idx="43">
                  <c:v>153204</c:v>
                </c:pt>
                <c:pt idx="44">
                  <c:v>156100</c:v>
                </c:pt>
                <c:pt idx="45">
                  <c:v>157713</c:v>
                </c:pt>
                <c:pt idx="46">
                  <c:v>159865</c:v>
                </c:pt>
                <c:pt idx="47">
                  <c:v>162212</c:v>
                </c:pt>
                <c:pt idx="48">
                  <c:v>164505</c:v>
                </c:pt>
                <c:pt idx="49">
                  <c:v>166883</c:v>
                </c:pt>
                <c:pt idx="50">
                  <c:v>168845</c:v>
                </c:pt>
                <c:pt idx="51">
                  <c:v>170534</c:v>
                </c:pt>
                <c:pt idx="52">
                  <c:v>171723</c:v>
                </c:pt>
                <c:pt idx="53">
                  <c:v>173288</c:v>
                </c:pt>
                <c:pt idx="54">
                  <c:v>174709</c:v>
                </c:pt>
                <c:pt idx="55">
                  <c:v>176086</c:v>
                </c:pt>
                <c:pt idx="56" formatCode="0">
                  <c:v>177481</c:v>
                </c:pt>
                <c:pt idx="57" formatCode="0">
                  <c:v>178766</c:v>
                </c:pt>
                <c:pt idx="58" formatCode="0">
                  <c:v>183662</c:v>
                </c:pt>
                <c:pt idx="59" formatCode="0">
                  <c:v>184319</c:v>
                </c:pt>
                <c:pt idx="60" formatCode="0">
                  <c:v>185206</c:v>
                </c:pt>
                <c:pt idx="61" formatCode="0">
                  <c:v>186293</c:v>
                </c:pt>
                <c:pt idx="62" formatCode="0">
                  <c:v>187848</c:v>
                </c:pt>
                <c:pt idx="63" formatCode="0">
                  <c:v>189031</c:v>
                </c:pt>
                <c:pt idx="64" formatCode="0">
                  <c:v>190408</c:v>
                </c:pt>
                <c:pt idx="65" formatCode="0">
                  <c:v>191073</c:v>
                </c:pt>
                <c:pt idx="66" formatCode="0">
                  <c:v>191650</c:v>
                </c:pt>
                <c:pt idx="67" formatCode="0">
                  <c:v>192374</c:v>
                </c:pt>
                <c:pt idx="68" formatCode="0">
                  <c:v>192840</c:v>
                </c:pt>
                <c:pt idx="69" formatCode="0">
                  <c:v>193951</c:v>
                </c:pt>
                <c:pt idx="70" formatCode="0">
                  <c:v>194667</c:v>
                </c:pt>
                <c:pt idx="71" formatCode="0">
                  <c:v>195452</c:v>
                </c:pt>
                <c:pt idx="72" formatCode="0">
                  <c:v>196098</c:v>
                </c:pt>
                <c:pt idx="73" formatCode="0">
                  <c:v>196623</c:v>
                </c:pt>
                <c:pt idx="74" formatCode="0">
                  <c:v>197351</c:v>
                </c:pt>
                <c:pt idx="75" formatCode="0">
                  <c:v>198255</c:v>
                </c:pt>
                <c:pt idx="76" formatCode="0">
                  <c:v>199038</c:v>
                </c:pt>
                <c:pt idx="77" formatCode="0">
                  <c:v>199893</c:v>
                </c:pt>
                <c:pt idx="78" formatCode="0">
                  <c:v>200547</c:v>
                </c:pt>
                <c:pt idx="79" formatCode="0">
                  <c:v>200830</c:v>
                </c:pt>
                <c:pt idx="80" formatCode="0">
                  <c:v>201123</c:v>
                </c:pt>
                <c:pt idx="81" formatCode="0">
                  <c:v>201806</c:v>
                </c:pt>
                <c:pt idx="82" formatCode="0">
                  <c:v>202319</c:v>
                </c:pt>
                <c:pt idx="83" formatCode="0">
                  <c:v>202829</c:v>
                </c:pt>
                <c:pt idx="84" formatCode="0">
                  <c:v>203430</c:v>
                </c:pt>
                <c:pt idx="85" formatCode="0">
                  <c:v>203819</c:v>
                </c:pt>
                <c:pt idx="86" formatCode="0">
                  <c:v>204253</c:v>
                </c:pt>
                <c:pt idx="87" formatCode="0">
                  <c:v>204576</c:v>
                </c:pt>
                <c:pt idx="88" formatCode="0">
                  <c:v>205011</c:v>
                </c:pt>
                <c:pt idx="89" formatCode="0">
                  <c:v>205405</c:v>
                </c:pt>
                <c:pt idx="90" formatCode="0">
                  <c:v>205846</c:v>
                </c:pt>
                <c:pt idx="91" formatCode="0">
                  <c:v>206322</c:v>
                </c:pt>
                <c:pt idx="92" formatCode="0">
                  <c:v>206606</c:v>
                </c:pt>
                <c:pt idx="93" formatCode="0">
                  <c:v>207049</c:v>
                </c:pt>
                <c:pt idx="94" formatCode="0">
                  <c:v>207373</c:v>
                </c:pt>
                <c:pt idx="95" formatCode="0">
                  <c:v>207821</c:v>
                </c:pt>
                <c:pt idx="96" formatCode="0">
                  <c:v>208097</c:v>
                </c:pt>
                <c:pt idx="97" formatCode="0">
                  <c:v>208455</c:v>
                </c:pt>
                <c:pt idx="98" formatCode="0">
                  <c:v>208763</c:v>
                </c:pt>
                <c:pt idx="99" formatCode="0">
                  <c:v>209313</c:v>
                </c:pt>
                <c:pt idx="100" formatCode="0">
                  <c:v>209562</c:v>
                </c:pt>
                <c:pt idx="101" formatCode="0">
                  <c:v>209893</c:v>
                </c:pt>
                <c:pt idx="102" formatCode="0">
                  <c:v>210185</c:v>
                </c:pt>
                <c:pt idx="103" formatCode="0">
                  <c:v>210523</c:v>
                </c:pt>
                <c:pt idx="104" formatCode="0">
                  <c:v>210908</c:v>
                </c:pt>
                <c:pt idx="105" formatCode="0">
                  <c:v>211229</c:v>
                </c:pt>
                <c:pt idx="106" formatCode="0">
                  <c:v>211569</c:v>
                </c:pt>
                <c:pt idx="107" formatCode="0">
                  <c:v>211893</c:v>
                </c:pt>
                <c:pt idx="108" formatCode="0">
                  <c:v>212072</c:v>
                </c:pt>
                <c:pt idx="109" formatCode="0">
                  <c:v>212412</c:v>
                </c:pt>
                <c:pt idx="110" formatCode="0">
                  <c:v>212774</c:v>
                </c:pt>
                <c:pt idx="111" formatCode="0">
                  <c:v>213212</c:v>
                </c:pt>
                <c:pt idx="112" formatCode="0">
                  <c:v>213561</c:v>
                </c:pt>
                <c:pt idx="113" formatCode="0">
                  <c:v>213852</c:v>
                </c:pt>
                <c:pt idx="114" formatCode="0">
                  <c:v>214061</c:v>
                </c:pt>
                <c:pt idx="115" formatCode="0">
                  <c:v>214371</c:v>
                </c:pt>
                <c:pt idx="116" formatCode="0">
                  <c:v>214570</c:v>
                </c:pt>
                <c:pt idx="117" formatCode="0">
                  <c:v>214952</c:v>
                </c:pt>
                <c:pt idx="118" formatCode="0">
                  <c:v>215265</c:v>
                </c:pt>
                <c:pt idx="119" formatCode="0">
                  <c:v>215598</c:v>
                </c:pt>
                <c:pt idx="120" formatCode="0">
                  <c:v>215924</c:v>
                </c:pt>
                <c:pt idx="121" formatCode="0">
                  <c:v>216199</c:v>
                </c:pt>
                <c:pt idx="122" formatCode="0">
                  <c:v>216468</c:v>
                </c:pt>
                <c:pt idx="123" formatCode="0">
                  <c:v>216834</c:v>
                </c:pt>
                <c:pt idx="124" formatCode="0">
                  <c:v>217230</c:v>
                </c:pt>
                <c:pt idx="125" formatCode="0">
                  <c:v>217562</c:v>
                </c:pt>
                <c:pt idx="126" formatCode="0">
                  <c:v>217895</c:v>
                </c:pt>
                <c:pt idx="127" formatCode="0">
                  <c:v>218159</c:v>
                </c:pt>
                <c:pt idx="128" formatCode="0">
                  <c:v>218478</c:v>
                </c:pt>
                <c:pt idx="129" formatCode="0">
                  <c:v>219030</c:v>
                </c:pt>
                <c:pt idx="130" formatCode="0">
                  <c:v>219128</c:v>
                </c:pt>
                <c:pt idx="131" formatCode="0">
                  <c:v>219489</c:v>
                </c:pt>
                <c:pt idx="132" formatCode="0">
                  <c:v>219641</c:v>
                </c:pt>
                <c:pt idx="133" formatCode="0">
                  <c:v>220172</c:v>
                </c:pt>
                <c:pt idx="134" formatCode="0">
                  <c:v>220266</c:v>
                </c:pt>
                <c:pt idx="135">
                  <c:v>220483</c:v>
                </c:pt>
                <c:pt idx="136">
                  <c:v>220907</c:v>
                </c:pt>
                <c:pt idx="137">
                  <c:v>221220</c:v>
                </c:pt>
                <c:pt idx="138">
                  <c:v>221534</c:v>
                </c:pt>
                <c:pt idx="139">
                  <c:v>221822</c:v>
                </c:pt>
                <c:pt idx="140">
                  <c:v>222131</c:v>
                </c:pt>
                <c:pt idx="141">
                  <c:v>222330</c:v>
                </c:pt>
                <c:pt idx="142">
                  <c:v>222522</c:v>
                </c:pt>
                <c:pt idx="143">
                  <c:v>222840</c:v>
                </c:pt>
                <c:pt idx="144">
                  <c:v>223186</c:v>
                </c:pt>
                <c:pt idx="145">
                  <c:v>223473</c:v>
                </c:pt>
                <c:pt idx="146">
                  <c:v>223876</c:v>
                </c:pt>
                <c:pt idx="147">
                  <c:v>224117</c:v>
                </c:pt>
                <c:pt idx="148">
                  <c:v>224438</c:v>
                </c:pt>
                <c:pt idx="149">
                  <c:v>224684</c:v>
                </c:pt>
                <c:pt idx="150">
                  <c:v>224920</c:v>
                </c:pt>
                <c:pt idx="151">
                  <c:v>225284</c:v>
                </c:pt>
                <c:pt idx="152">
                  <c:v>225713</c:v>
                </c:pt>
                <c:pt idx="153">
                  <c:v>226043</c:v>
                </c:pt>
                <c:pt idx="154">
                  <c:v>226367</c:v>
                </c:pt>
                <c:pt idx="155">
                  <c:v>226756</c:v>
                </c:pt>
                <c:pt idx="156">
                  <c:v>226977</c:v>
                </c:pt>
                <c:pt idx="157">
                  <c:v>227158</c:v>
                </c:pt>
                <c:pt idx="158">
                  <c:v>227419</c:v>
                </c:pt>
                <c:pt idx="159">
                  <c:v>227724</c:v>
                </c:pt>
                <c:pt idx="160">
                  <c:v>227927</c:v>
                </c:pt>
                <c:pt idx="161">
                  <c:v>228144</c:v>
                </c:pt>
                <c:pt idx="162">
                  <c:v>228428</c:v>
                </c:pt>
                <c:pt idx="163">
                  <c:v>228617</c:v>
                </c:pt>
                <c:pt idx="164">
                  <c:v>228788</c:v>
                </c:pt>
                <c:pt idx="165">
                  <c:v>228971</c:v>
                </c:pt>
                <c:pt idx="166">
                  <c:v>229207</c:v>
                </c:pt>
                <c:pt idx="167">
                  <c:v>229518</c:v>
                </c:pt>
                <c:pt idx="168">
                  <c:v>229751</c:v>
                </c:pt>
                <c:pt idx="169">
                  <c:v>229980</c:v>
                </c:pt>
                <c:pt idx="170">
                  <c:v>230205</c:v>
                </c:pt>
                <c:pt idx="171">
                  <c:v>230496</c:v>
                </c:pt>
                <c:pt idx="172">
                  <c:v>230744</c:v>
                </c:pt>
                <c:pt idx="173">
                  <c:v>231068</c:v>
                </c:pt>
                <c:pt idx="174">
                  <c:v>231290</c:v>
                </c:pt>
                <c:pt idx="175">
                  <c:v>231594</c:v>
                </c:pt>
                <c:pt idx="177">
                  <c:v>231824</c:v>
                </c:pt>
                <c:pt idx="178">
                  <c:v>231594</c:v>
                </c:pt>
                <c:pt idx="179">
                  <c:v>232232</c:v>
                </c:pt>
                <c:pt idx="180">
                  <c:v>232710</c:v>
                </c:pt>
                <c:pt idx="181">
                  <c:v>232926</c:v>
                </c:pt>
                <c:pt idx="182">
                  <c:v>233216</c:v>
                </c:pt>
                <c:pt idx="184">
                  <c:v>233636</c:v>
                </c:pt>
                <c:pt idx="185">
                  <c:v>233972</c:v>
                </c:pt>
                <c:pt idx="186">
                  <c:v>234225</c:v>
                </c:pt>
                <c:pt idx="187">
                  <c:v>234500</c:v>
                </c:pt>
                <c:pt idx="188">
                  <c:v>234827</c:v>
                </c:pt>
                <c:pt idx="189">
                  <c:v>235461</c:v>
                </c:pt>
                <c:pt idx="190">
                  <c:v>235649</c:v>
                </c:pt>
                <c:pt idx="191">
                  <c:v>235969</c:v>
                </c:pt>
                <c:pt idx="192">
                  <c:v>236253</c:v>
                </c:pt>
                <c:pt idx="193">
                  <c:v>236462</c:v>
                </c:pt>
                <c:pt idx="194">
                  <c:v>236841</c:v>
                </c:pt>
                <c:pt idx="195">
                  <c:v>237227</c:v>
                </c:pt>
                <c:pt idx="196">
                  <c:v>237628</c:v>
                </c:pt>
                <c:pt idx="197">
                  <c:v>237971</c:v>
                </c:pt>
                <c:pt idx="198">
                  <c:v>238338</c:v>
                </c:pt>
                <c:pt idx="199">
                  <c:v>238733</c:v>
                </c:pt>
                <c:pt idx="200">
                  <c:v>239219</c:v>
                </c:pt>
                <c:pt idx="201">
                  <c:v>239685</c:v>
                </c:pt>
                <c:pt idx="202">
                  <c:v>240264</c:v>
                </c:pt>
                <c:pt idx="203">
                  <c:v>240873</c:v>
                </c:pt>
                <c:pt idx="204">
                  <c:v>241403</c:v>
                </c:pt>
                <c:pt idx="205">
                  <c:v>241842</c:v>
                </c:pt>
                <c:pt idx="206">
                  <c:v>242315</c:v>
                </c:pt>
                <c:pt idx="207">
                  <c:v>242902</c:v>
                </c:pt>
                <c:pt idx="208">
                  <c:v>243323</c:v>
                </c:pt>
                <c:pt idx="209">
                  <c:v>243975</c:v>
                </c:pt>
                <c:pt idx="210">
                  <c:v>244655</c:v>
                </c:pt>
                <c:pt idx="211">
                  <c:v>245128</c:v>
                </c:pt>
                <c:pt idx="212">
                  <c:v>245480</c:v>
                </c:pt>
                <c:pt idx="213">
                  <c:v>245896</c:v>
                </c:pt>
                <c:pt idx="214">
                  <c:v>246398</c:v>
                </c:pt>
                <c:pt idx="215">
                  <c:v>246836</c:v>
                </c:pt>
                <c:pt idx="216">
                  <c:v>247391</c:v>
                </c:pt>
                <c:pt idx="217">
                  <c:v>247936</c:v>
                </c:pt>
                <c:pt idx="218">
                  <c:v>248422</c:v>
                </c:pt>
                <c:pt idx="219">
                  <c:v>248422</c:v>
                </c:pt>
                <c:pt idx="220">
                  <c:v>249335</c:v>
                </c:pt>
                <c:pt idx="221">
                  <c:v>250053</c:v>
                </c:pt>
                <c:pt idx="222">
                  <c:v>250489</c:v>
                </c:pt>
                <c:pt idx="223">
                  <c:v>250970</c:v>
                </c:pt>
                <c:pt idx="224">
                  <c:v>251938</c:v>
                </c:pt>
                <c:pt idx="225">
                  <c:v>252281</c:v>
                </c:pt>
                <c:pt idx="226">
                  <c:v>252648</c:v>
                </c:pt>
                <c:pt idx="227">
                  <c:v>253216</c:v>
                </c:pt>
                <c:pt idx="228">
                  <c:v>253777</c:v>
                </c:pt>
                <c:pt idx="229">
                  <c:v>254091</c:v>
                </c:pt>
                <c:pt idx="230">
                  <c:v>255208</c:v>
                </c:pt>
                <c:pt idx="231">
                  <c:v>255849</c:v>
                </c:pt>
                <c:pt idx="232">
                  <c:v>256434</c:v>
                </c:pt>
                <c:pt idx="233">
                  <c:v>256881</c:v>
                </c:pt>
                <c:pt idx="234">
                  <c:v>257613</c:v>
                </c:pt>
                <c:pt idx="235">
                  <c:v>258205</c:v>
                </c:pt>
                <c:pt idx="236">
                  <c:v>259005</c:v>
                </c:pt>
                <c:pt idx="237">
                  <c:v>260092</c:v>
                </c:pt>
                <c:pt idx="238">
                  <c:v>261243</c:v>
                </c:pt>
                <c:pt idx="239">
                  <c:v>261941</c:v>
                </c:pt>
                <c:pt idx="240">
                  <c:v>262445</c:v>
                </c:pt>
                <c:pt idx="241">
                  <c:v>263330</c:v>
                </c:pt>
                <c:pt idx="242">
                  <c:v>264293</c:v>
                </c:pt>
                <c:pt idx="243">
                  <c:v>265420</c:v>
                </c:pt>
                <c:pt idx="244">
                  <c:v>266574</c:v>
                </c:pt>
                <c:pt idx="245">
                  <c:v>267802</c:v>
                </c:pt>
                <c:pt idx="246">
                  <c:v>269291</c:v>
                </c:pt>
                <c:pt idx="247">
                  <c:v>270264</c:v>
                </c:pt>
                <c:pt idx="248">
                  <c:v>271816</c:v>
                </c:pt>
                <c:pt idx="249">
                  <c:v>273080</c:v>
                </c:pt>
                <c:pt idx="250">
                  <c:v>274566</c:v>
                </c:pt>
                <c:pt idx="251">
                  <c:v>275986</c:v>
                </c:pt>
                <c:pt idx="252">
                  <c:v>277558</c:v>
                </c:pt>
                <c:pt idx="253">
                  <c:v>278956</c:v>
                </c:pt>
                <c:pt idx="254">
                  <c:v>280598</c:v>
                </c:pt>
                <c:pt idx="255">
                  <c:v>281948</c:v>
                </c:pt>
                <c:pt idx="256">
                  <c:v>283260</c:v>
                </c:pt>
                <c:pt idx="257">
                  <c:v>285219</c:v>
                </c:pt>
                <c:pt idx="258">
                  <c:v>287108</c:v>
                </c:pt>
                <c:pt idx="259">
                  <c:v>289013</c:v>
                </c:pt>
                <c:pt idx="260">
                  <c:v>290295</c:v>
                </c:pt>
                <c:pt idx="261">
                  <c:v>292395</c:v>
                </c:pt>
                <c:pt idx="262">
                  <c:v>294613</c:v>
                </c:pt>
                <c:pt idx="263">
                  <c:v>296997</c:v>
                </c:pt>
                <c:pt idx="264">
                  <c:v>299509</c:v>
                </c:pt>
                <c:pt idx="265">
                  <c:v>302364</c:v>
                </c:pt>
                <c:pt idx="266">
                  <c:v>304862</c:v>
                </c:pt>
                <c:pt idx="267">
                  <c:v>307268</c:v>
                </c:pt>
                <c:pt idx="268">
                  <c:v>309566</c:v>
                </c:pt>
                <c:pt idx="269">
                  <c:v>312281</c:v>
                </c:pt>
                <c:pt idx="270">
                  <c:v>314842</c:v>
                </c:pt>
                <c:pt idx="271">
                  <c:v>317424</c:v>
                </c:pt>
                <c:pt idx="272">
                  <c:v>320067</c:v>
                </c:pt>
                <c:pt idx="273">
                  <c:v>323235</c:v>
                </c:pt>
                <c:pt idx="274">
                  <c:v>325865</c:v>
                </c:pt>
                <c:pt idx="275">
                  <c:v>328232</c:v>
                </c:pt>
                <c:pt idx="276">
                  <c:v>331497</c:v>
                </c:pt>
                <c:pt idx="277">
                  <c:v>334028</c:v>
                </c:pt>
                <c:pt idx="278">
                  <c:v>336567</c:v>
                </c:pt>
                <c:pt idx="279">
                  <c:v>340441</c:v>
                </c:pt>
                <c:pt idx="280">
                  <c:v>343074</c:v>
                </c:pt>
                <c:pt idx="281">
                  <c:v>345330</c:v>
                </c:pt>
                <c:pt idx="282">
                  <c:v>348091</c:v>
                </c:pt>
                <c:pt idx="283">
                  <c:v>350784</c:v>
                </c:pt>
                <c:pt idx="284">
                  <c:v>353983</c:v>
                </c:pt>
                <c:pt idx="285">
                  <c:v>357749</c:v>
                </c:pt>
                <c:pt idx="286">
                  <c:v>361201</c:v>
                </c:pt>
                <c:pt idx="287">
                  <c:v>364423</c:v>
                </c:pt>
                <c:pt idx="288">
                  <c:v>367076</c:v>
                </c:pt>
                <c:pt idx="289">
                  <c:v>369588</c:v>
                </c:pt>
                <c:pt idx="290">
                  <c:v>373617</c:v>
                </c:pt>
                <c:pt idx="291">
                  <c:v>376983</c:v>
                </c:pt>
                <c:pt idx="292">
                  <c:v>380834</c:v>
                </c:pt>
                <c:pt idx="293">
                  <c:v>385634</c:v>
                </c:pt>
                <c:pt idx="294">
                  <c:v>390675</c:v>
                </c:pt>
                <c:pt idx="295">
                  <c:v>393612</c:v>
                </c:pt>
                <c:pt idx="296">
                  <c:v>396504</c:v>
                </c:pt>
                <c:pt idx="297">
                  <c:v>400460</c:v>
                </c:pt>
                <c:pt idx="298">
                  <c:v>404429</c:v>
                </c:pt>
                <c:pt idx="299">
                  <c:v>409506</c:v>
                </c:pt>
                <c:pt idx="300">
                  <c:v>414747</c:v>
                </c:pt>
                <c:pt idx="301">
                  <c:v>419517</c:v>
                </c:pt>
                <c:pt idx="302">
                  <c:v>424562</c:v>
                </c:pt>
                <c:pt idx="303">
                  <c:v>428868</c:v>
                </c:pt>
                <c:pt idx="304">
                  <c:v>434036</c:v>
                </c:pt>
                <c:pt idx="305">
                  <c:v>438544</c:v>
                </c:pt>
                <c:pt idx="306">
                  <c:v>443290</c:v>
                </c:pt>
                <c:pt idx="307">
                  <c:v>449512</c:v>
                </c:pt>
                <c:pt idx="308">
                  <c:v>454530</c:v>
                </c:pt>
                <c:pt idx="309">
                  <c:v>459518</c:v>
                </c:pt>
                <c:pt idx="310">
                  <c:v>464038</c:v>
                </c:pt>
                <c:pt idx="311">
                  <c:v>468547</c:v>
                </c:pt>
                <c:pt idx="312">
                  <c:v>472118</c:v>
                </c:pt>
                <c:pt idx="313">
                  <c:v>476401</c:v>
                </c:pt>
                <c:pt idx="314">
                  <c:v>481528</c:v>
                </c:pt>
                <c:pt idx="315">
                  <c:v>486372</c:v>
                </c:pt>
                <c:pt idx="316">
                  <c:v>491502</c:v>
                </c:pt>
                <c:pt idx="317">
                  <c:v>495588</c:v>
                </c:pt>
                <c:pt idx="318">
                  <c:v>499570</c:v>
                </c:pt>
                <c:pt idx="319">
                  <c:v>502583</c:v>
                </c:pt>
                <c:pt idx="320">
                  <c:v>507547</c:v>
                </c:pt>
                <c:pt idx="321">
                  <c:v>512321</c:v>
                </c:pt>
                <c:pt idx="322">
                  <c:v>517550</c:v>
                </c:pt>
                <c:pt idx="323">
                  <c:v>522083</c:v>
                </c:pt>
              </c:numCache>
            </c:numRef>
          </c:yVal>
          <c:smooth val="0"/>
          <c:extLst>
            <c:ext xmlns:c16="http://schemas.microsoft.com/office/drawing/2014/chart" uri="{C3380CC4-5D6E-409C-BE32-E72D297353CC}">
              <c16:uniqueId val="{00000000-9019-445D-829B-BA8A29B68AF8}"/>
            </c:ext>
          </c:extLst>
        </c:ser>
        <c:ser>
          <c:idx val="1"/>
          <c:order val="1"/>
          <c:tx>
            <c:v>Alagoz model results</c:v>
          </c:tx>
          <c:spPr>
            <a:ln w="25400" cap="rnd">
              <a:solidFill>
                <a:schemeClr val="tx1"/>
              </a:solidFill>
              <a:round/>
            </a:ln>
            <a:effectLst/>
          </c:spPr>
          <c:marker>
            <c:symbol val="circle"/>
            <c:size val="5"/>
            <c:spPr>
              <a:solidFill>
                <a:schemeClr val="tx1"/>
              </a:solidFill>
              <a:ln w="9525">
                <a:solidFill>
                  <a:schemeClr val="tx1"/>
                </a:solidFill>
              </a:ln>
              <a:effectLst/>
            </c:spPr>
          </c:marker>
          <c:dPt>
            <c:idx val="11"/>
            <c:marker>
              <c:symbol val="circle"/>
              <c:size val="5"/>
              <c:spPr>
                <a:solidFill>
                  <a:schemeClr val="tx1"/>
                </a:solidFill>
                <a:ln w="9525">
                  <a:solidFill>
                    <a:schemeClr val="tx1"/>
                  </a:solidFill>
                </a:ln>
                <a:effectLst/>
              </c:spPr>
            </c:marker>
            <c:bubble3D val="0"/>
            <c:extLst>
              <c:ext xmlns:c16="http://schemas.microsoft.com/office/drawing/2014/chart" uri="{C3380CC4-5D6E-409C-BE32-E72D297353CC}">
                <c16:uniqueId val="{00000001-9019-445D-829B-BA8A29B68AF8}"/>
              </c:ext>
            </c:extLst>
          </c:dPt>
          <c:dPt>
            <c:idx val="59"/>
            <c:marker>
              <c:symbol val="circle"/>
              <c:size val="5"/>
              <c:spPr>
                <a:solidFill>
                  <a:schemeClr val="tx1"/>
                </a:solidFill>
                <a:ln w="9525">
                  <a:solidFill>
                    <a:schemeClr val="tx1"/>
                  </a:solidFill>
                </a:ln>
                <a:effectLst/>
              </c:spPr>
            </c:marker>
            <c:bubble3D val="0"/>
            <c:spPr>
              <a:ln w="12700" cap="rnd">
                <a:solidFill>
                  <a:schemeClr val="tx1"/>
                </a:solidFill>
                <a:round/>
              </a:ln>
              <a:effectLst/>
            </c:spPr>
            <c:extLst>
              <c:ext xmlns:c16="http://schemas.microsoft.com/office/drawing/2014/chart" uri="{C3380CC4-5D6E-409C-BE32-E72D297353CC}">
                <c16:uniqueId val="{00000003-9019-445D-829B-BA8A29B68AF8}"/>
              </c:ext>
            </c:extLst>
          </c:dPt>
          <c:errBars>
            <c:errDir val="y"/>
            <c:errBarType val="both"/>
            <c:errValType val="cust"/>
            <c:noEndCap val="0"/>
            <c:plus>
              <c:numRef>
                <c:f>Output_summary!$S$2:$S$365</c:f>
                <c:numCache>
                  <c:formatCode>General</c:formatCode>
                  <c:ptCount val="364"/>
                  <c:pt idx="0">
                    <c:v>0</c:v>
                  </c:pt>
                  <c:pt idx="1">
                    <c:v>0</c:v>
                  </c:pt>
                  <c:pt idx="2">
                    <c:v>0</c:v>
                  </c:pt>
                  <c:pt idx="3">
                    <c:v>0</c:v>
                  </c:pt>
                  <c:pt idx="4">
                    <c:v>0</c:v>
                  </c:pt>
                  <c:pt idx="5">
                    <c:v>4</c:v>
                  </c:pt>
                  <c:pt idx="6">
                    <c:v>6</c:v>
                  </c:pt>
                  <c:pt idx="7">
                    <c:v>8</c:v>
                  </c:pt>
                  <c:pt idx="8">
                    <c:v>11</c:v>
                  </c:pt>
                  <c:pt idx="9">
                    <c:v>19</c:v>
                  </c:pt>
                  <c:pt idx="10">
                    <c:v>28</c:v>
                  </c:pt>
                  <c:pt idx="11">
                    <c:v>43</c:v>
                  </c:pt>
                  <c:pt idx="12">
                    <c:v>60</c:v>
                  </c:pt>
                  <c:pt idx="13">
                    <c:v>89</c:v>
                  </c:pt>
                  <c:pt idx="14">
                    <c:v>119</c:v>
                  </c:pt>
                  <c:pt idx="15">
                    <c:v>165</c:v>
                  </c:pt>
                  <c:pt idx="16">
                    <c:v>213</c:v>
                  </c:pt>
                  <c:pt idx="17">
                    <c:v>267</c:v>
                  </c:pt>
                  <c:pt idx="18">
                    <c:v>320</c:v>
                  </c:pt>
                  <c:pt idx="19">
                    <c:v>372</c:v>
                  </c:pt>
                  <c:pt idx="20">
                    <c:v>416</c:v>
                  </c:pt>
                  <c:pt idx="21">
                    <c:v>475</c:v>
                  </c:pt>
                  <c:pt idx="22">
                    <c:v>541</c:v>
                  </c:pt>
                  <c:pt idx="23">
                    <c:v>614</c:v>
                  </c:pt>
                  <c:pt idx="24">
                    <c:v>680</c:v>
                  </c:pt>
                  <c:pt idx="25">
                    <c:v>751</c:v>
                  </c:pt>
                  <c:pt idx="26">
                    <c:v>828</c:v>
                  </c:pt>
                  <c:pt idx="27">
                    <c:v>907</c:v>
                  </c:pt>
                  <c:pt idx="28">
                    <c:v>994</c:v>
                  </c:pt>
                  <c:pt idx="29">
                    <c:v>1086</c:v>
                  </c:pt>
                  <c:pt idx="30">
                    <c:v>1169</c:v>
                  </c:pt>
                  <c:pt idx="31">
                    <c:v>1265</c:v>
                  </c:pt>
                  <c:pt idx="32">
                    <c:v>1370</c:v>
                  </c:pt>
                  <c:pt idx="33">
                    <c:v>1466</c:v>
                  </c:pt>
                  <c:pt idx="34">
                    <c:v>1570</c:v>
                  </c:pt>
                  <c:pt idx="35">
                    <c:v>1676</c:v>
                  </c:pt>
                  <c:pt idx="36">
                    <c:v>1787</c:v>
                  </c:pt>
                  <c:pt idx="37">
                    <c:v>1908</c:v>
                  </c:pt>
                  <c:pt idx="38">
                    <c:v>2029</c:v>
                  </c:pt>
                  <c:pt idx="39">
                    <c:v>2158</c:v>
                  </c:pt>
                  <c:pt idx="40">
                    <c:v>2293</c:v>
                  </c:pt>
                  <c:pt idx="41">
                    <c:v>2442</c:v>
                  </c:pt>
                  <c:pt idx="42">
                    <c:v>2613</c:v>
                  </c:pt>
                  <c:pt idx="43">
                    <c:v>2779</c:v>
                  </c:pt>
                  <c:pt idx="44">
                    <c:v>2876</c:v>
                  </c:pt>
                  <c:pt idx="45">
                    <c:v>2972</c:v>
                  </c:pt>
                  <c:pt idx="46">
                    <c:v>3075</c:v>
                  </c:pt>
                  <c:pt idx="47">
                    <c:v>3170</c:v>
                  </c:pt>
                  <c:pt idx="48">
                    <c:v>3265</c:v>
                  </c:pt>
                  <c:pt idx="49">
                    <c:v>3363</c:v>
                  </c:pt>
                  <c:pt idx="50">
                    <c:v>3440</c:v>
                  </c:pt>
                  <c:pt idx="51">
                    <c:v>3513</c:v>
                  </c:pt>
                  <c:pt idx="52">
                    <c:v>3587</c:v>
                  </c:pt>
                  <c:pt idx="53">
                    <c:v>3647</c:v>
                  </c:pt>
                  <c:pt idx="54">
                    <c:v>3702</c:v>
                  </c:pt>
                  <c:pt idx="55">
                    <c:v>3760</c:v>
                  </c:pt>
                  <c:pt idx="56">
                    <c:v>3812</c:v>
                  </c:pt>
                  <c:pt idx="57">
                    <c:v>3862</c:v>
                  </c:pt>
                  <c:pt idx="58">
                    <c:v>3909</c:v>
                  </c:pt>
                  <c:pt idx="59">
                    <c:v>3954</c:v>
                  </c:pt>
                  <c:pt idx="60">
                    <c:v>4004</c:v>
                  </c:pt>
                  <c:pt idx="61">
                    <c:v>4046</c:v>
                  </c:pt>
                  <c:pt idx="62">
                    <c:v>4085</c:v>
                  </c:pt>
                  <c:pt idx="63">
                    <c:v>4121</c:v>
                  </c:pt>
                  <c:pt idx="64">
                    <c:v>4152</c:v>
                  </c:pt>
                  <c:pt idx="65">
                    <c:v>4187</c:v>
                  </c:pt>
                  <c:pt idx="66">
                    <c:v>4214</c:v>
                  </c:pt>
                  <c:pt idx="67">
                    <c:v>4245</c:v>
                  </c:pt>
                  <c:pt idx="68">
                    <c:v>4276</c:v>
                  </c:pt>
                  <c:pt idx="69">
                    <c:v>4298</c:v>
                  </c:pt>
                  <c:pt idx="70">
                    <c:v>4321</c:v>
                  </c:pt>
                  <c:pt idx="71">
                    <c:v>4346</c:v>
                  </c:pt>
                  <c:pt idx="72">
                    <c:v>4366</c:v>
                  </c:pt>
                  <c:pt idx="73">
                    <c:v>4385</c:v>
                  </c:pt>
                  <c:pt idx="74">
                    <c:v>4400</c:v>
                  </c:pt>
                  <c:pt idx="75">
                    <c:v>4418</c:v>
                  </c:pt>
                  <c:pt idx="76">
                    <c:v>4437</c:v>
                  </c:pt>
                  <c:pt idx="77">
                    <c:v>4453</c:v>
                  </c:pt>
                  <c:pt idx="78">
                    <c:v>4465</c:v>
                  </c:pt>
                  <c:pt idx="79">
                    <c:v>4476</c:v>
                  </c:pt>
                  <c:pt idx="80">
                    <c:v>4487</c:v>
                  </c:pt>
                  <c:pt idx="81">
                    <c:v>4499</c:v>
                  </c:pt>
                  <c:pt idx="82">
                    <c:v>4510</c:v>
                  </c:pt>
                  <c:pt idx="83">
                    <c:v>4521</c:v>
                  </c:pt>
                  <c:pt idx="84">
                    <c:v>4531</c:v>
                  </c:pt>
                  <c:pt idx="85">
                    <c:v>4541</c:v>
                  </c:pt>
                  <c:pt idx="86">
                    <c:v>4553</c:v>
                  </c:pt>
                  <c:pt idx="87">
                    <c:v>4560</c:v>
                  </c:pt>
                  <c:pt idx="88">
                    <c:v>4566</c:v>
                  </c:pt>
                  <c:pt idx="89">
                    <c:v>4573</c:v>
                  </c:pt>
                  <c:pt idx="90">
                    <c:v>4577</c:v>
                  </c:pt>
                  <c:pt idx="91">
                    <c:v>4583</c:v>
                  </c:pt>
                  <c:pt idx="92">
                    <c:v>4590</c:v>
                  </c:pt>
                  <c:pt idx="93">
                    <c:v>4596</c:v>
                  </c:pt>
                  <c:pt idx="94">
                    <c:v>4601</c:v>
                  </c:pt>
                  <c:pt idx="95">
                    <c:v>4606</c:v>
                  </c:pt>
                  <c:pt idx="96">
                    <c:v>4611</c:v>
                  </c:pt>
                  <c:pt idx="97">
                    <c:v>4616</c:v>
                  </c:pt>
                  <c:pt idx="98">
                    <c:v>4620</c:v>
                  </c:pt>
                  <c:pt idx="99">
                    <c:v>4622</c:v>
                  </c:pt>
                  <c:pt idx="100">
                    <c:v>4627</c:v>
                  </c:pt>
                  <c:pt idx="101">
                    <c:v>4629</c:v>
                  </c:pt>
                  <c:pt idx="102">
                    <c:v>4632</c:v>
                  </c:pt>
                  <c:pt idx="103">
                    <c:v>4638</c:v>
                  </c:pt>
                  <c:pt idx="104">
                    <c:v>4641</c:v>
                  </c:pt>
                  <c:pt idx="105">
                    <c:v>4645</c:v>
                  </c:pt>
                  <c:pt idx="106">
                    <c:v>4649</c:v>
                  </c:pt>
                  <c:pt idx="107">
                    <c:v>4651</c:v>
                  </c:pt>
                  <c:pt idx="108">
                    <c:v>4656</c:v>
                  </c:pt>
                  <c:pt idx="109">
                    <c:v>4660</c:v>
                  </c:pt>
                  <c:pt idx="110">
                    <c:v>4664</c:v>
                  </c:pt>
                  <c:pt idx="111">
                    <c:v>4666</c:v>
                  </c:pt>
                  <c:pt idx="112">
                    <c:v>4671</c:v>
                  </c:pt>
                  <c:pt idx="113">
                    <c:v>4675</c:v>
                  </c:pt>
                  <c:pt idx="114">
                    <c:v>4679</c:v>
                  </c:pt>
                  <c:pt idx="115">
                    <c:v>4683</c:v>
                  </c:pt>
                  <c:pt idx="116">
                    <c:v>4685</c:v>
                  </c:pt>
                  <c:pt idx="117">
                    <c:v>4689</c:v>
                  </c:pt>
                  <c:pt idx="118">
                    <c:v>4691</c:v>
                  </c:pt>
                  <c:pt idx="119">
                    <c:v>4696</c:v>
                  </c:pt>
                  <c:pt idx="120">
                    <c:v>4698</c:v>
                  </c:pt>
                  <c:pt idx="121">
                    <c:v>4701</c:v>
                  </c:pt>
                  <c:pt idx="122">
                    <c:v>4705</c:v>
                  </c:pt>
                  <c:pt idx="123">
                    <c:v>4710</c:v>
                  </c:pt>
                  <c:pt idx="124">
                    <c:v>4711</c:v>
                  </c:pt>
                  <c:pt idx="125">
                    <c:v>4713</c:v>
                  </c:pt>
                  <c:pt idx="126">
                    <c:v>4714</c:v>
                  </c:pt>
                  <c:pt idx="127">
                    <c:v>4715</c:v>
                  </c:pt>
                  <c:pt idx="128">
                    <c:v>4717</c:v>
                  </c:pt>
                  <c:pt idx="129">
                    <c:v>4718</c:v>
                  </c:pt>
                  <c:pt idx="130">
                    <c:v>4718</c:v>
                  </c:pt>
                  <c:pt idx="131">
                    <c:v>4720</c:v>
                  </c:pt>
                  <c:pt idx="132">
                    <c:v>4720</c:v>
                  </c:pt>
                  <c:pt idx="133">
                    <c:v>4724</c:v>
                  </c:pt>
                  <c:pt idx="134">
                    <c:v>4726</c:v>
                  </c:pt>
                  <c:pt idx="135">
                    <c:v>4727</c:v>
                  </c:pt>
                  <c:pt idx="136">
                    <c:v>4728</c:v>
                  </c:pt>
                  <c:pt idx="137">
                    <c:v>4727</c:v>
                  </c:pt>
                  <c:pt idx="138">
                    <c:v>4727</c:v>
                  </c:pt>
                  <c:pt idx="139">
                    <c:v>4728</c:v>
                  </c:pt>
                  <c:pt idx="140">
                    <c:v>4729</c:v>
                  </c:pt>
                  <c:pt idx="141">
                    <c:v>4729</c:v>
                  </c:pt>
                  <c:pt idx="142">
                    <c:v>4729</c:v>
                  </c:pt>
                  <c:pt idx="143">
                    <c:v>4730</c:v>
                  </c:pt>
                  <c:pt idx="144">
                    <c:v>4731</c:v>
                  </c:pt>
                  <c:pt idx="145">
                    <c:v>4733</c:v>
                  </c:pt>
                  <c:pt idx="146">
                    <c:v>4734</c:v>
                  </c:pt>
                  <c:pt idx="147">
                    <c:v>4734</c:v>
                  </c:pt>
                  <c:pt idx="148">
                    <c:v>4735</c:v>
                  </c:pt>
                  <c:pt idx="149">
                    <c:v>4736</c:v>
                  </c:pt>
                  <c:pt idx="150">
                    <c:v>4736</c:v>
                  </c:pt>
                  <c:pt idx="151">
                    <c:v>4737</c:v>
                  </c:pt>
                  <c:pt idx="152">
                    <c:v>4738</c:v>
                  </c:pt>
                  <c:pt idx="153">
                    <c:v>4739</c:v>
                  </c:pt>
                  <c:pt idx="154">
                    <c:v>4739</c:v>
                  </c:pt>
                  <c:pt idx="155">
                    <c:v>4740</c:v>
                  </c:pt>
                  <c:pt idx="156">
                    <c:v>4743</c:v>
                  </c:pt>
                  <c:pt idx="157">
                    <c:v>4745</c:v>
                  </c:pt>
                  <c:pt idx="158">
                    <c:v>4746</c:v>
                  </c:pt>
                  <c:pt idx="159">
                    <c:v>4745</c:v>
                  </c:pt>
                  <c:pt idx="160">
                    <c:v>4746</c:v>
                  </c:pt>
                  <c:pt idx="161">
                    <c:v>4745</c:v>
                  </c:pt>
                  <c:pt idx="162">
                    <c:v>4746</c:v>
                  </c:pt>
                  <c:pt idx="163">
                    <c:v>4746</c:v>
                  </c:pt>
                  <c:pt idx="164">
                    <c:v>4746</c:v>
                  </c:pt>
                  <c:pt idx="165">
                    <c:v>4746</c:v>
                  </c:pt>
                  <c:pt idx="166">
                    <c:v>4746</c:v>
                  </c:pt>
                  <c:pt idx="167">
                    <c:v>4747</c:v>
                  </c:pt>
                  <c:pt idx="168">
                    <c:v>4746</c:v>
                  </c:pt>
                  <c:pt idx="169">
                    <c:v>4746</c:v>
                  </c:pt>
                  <c:pt idx="170">
                    <c:v>4747</c:v>
                  </c:pt>
                  <c:pt idx="171">
                    <c:v>4746</c:v>
                  </c:pt>
                  <c:pt idx="172">
                    <c:v>4746</c:v>
                  </c:pt>
                  <c:pt idx="173">
                    <c:v>4746</c:v>
                  </c:pt>
                  <c:pt idx="174">
                    <c:v>4746</c:v>
                  </c:pt>
                  <c:pt idx="175">
                    <c:v>4745</c:v>
                  </c:pt>
                  <c:pt idx="176">
                    <c:v>4744</c:v>
                  </c:pt>
                  <c:pt idx="177">
                    <c:v>4743</c:v>
                  </c:pt>
                  <c:pt idx="178">
                    <c:v>4742</c:v>
                  </c:pt>
                  <c:pt idx="179">
                    <c:v>4741</c:v>
                  </c:pt>
                  <c:pt idx="180">
                    <c:v>4739</c:v>
                  </c:pt>
                  <c:pt idx="181">
                    <c:v>4736</c:v>
                  </c:pt>
                  <c:pt idx="182">
                    <c:v>4735</c:v>
                  </c:pt>
                  <c:pt idx="183">
                    <c:v>4734</c:v>
                  </c:pt>
                  <c:pt idx="184">
                    <c:v>4731</c:v>
                  </c:pt>
                  <c:pt idx="185">
                    <c:v>4730</c:v>
                  </c:pt>
                  <c:pt idx="186">
                    <c:v>4729</c:v>
                  </c:pt>
                  <c:pt idx="187">
                    <c:v>4727</c:v>
                  </c:pt>
                  <c:pt idx="188">
                    <c:v>4722</c:v>
                  </c:pt>
                  <c:pt idx="189">
                    <c:v>4720</c:v>
                  </c:pt>
                  <c:pt idx="190">
                    <c:v>4719</c:v>
                  </c:pt>
                  <c:pt idx="191">
                    <c:v>4719</c:v>
                  </c:pt>
                  <c:pt idx="192">
                    <c:v>4717</c:v>
                  </c:pt>
                  <c:pt idx="193">
                    <c:v>4715</c:v>
                  </c:pt>
                  <c:pt idx="194">
                    <c:v>4714</c:v>
                  </c:pt>
                  <c:pt idx="195">
                    <c:v>4714</c:v>
                  </c:pt>
                  <c:pt idx="196">
                    <c:v>4713</c:v>
                  </c:pt>
                  <c:pt idx="197">
                    <c:v>4709</c:v>
                  </c:pt>
                  <c:pt idx="198">
                    <c:v>4707</c:v>
                  </c:pt>
                  <c:pt idx="199">
                    <c:v>4708</c:v>
                  </c:pt>
                  <c:pt idx="200">
                    <c:v>4706</c:v>
                  </c:pt>
                  <c:pt idx="201">
                    <c:v>4707</c:v>
                  </c:pt>
                  <c:pt idx="202">
                    <c:v>4705</c:v>
                  </c:pt>
                  <c:pt idx="203">
                    <c:v>4707</c:v>
                  </c:pt>
                  <c:pt idx="204">
                    <c:v>4703</c:v>
                  </c:pt>
                  <c:pt idx="205">
                    <c:v>4699</c:v>
                  </c:pt>
                  <c:pt idx="206">
                    <c:v>4698</c:v>
                  </c:pt>
                  <c:pt idx="207">
                    <c:v>4698</c:v>
                  </c:pt>
                  <c:pt idx="208">
                    <c:v>4699</c:v>
                  </c:pt>
                  <c:pt idx="209">
                    <c:v>4700</c:v>
                  </c:pt>
                  <c:pt idx="210">
                    <c:v>4701</c:v>
                  </c:pt>
                  <c:pt idx="211">
                    <c:v>4702</c:v>
                  </c:pt>
                  <c:pt idx="212">
                    <c:v>4702</c:v>
                  </c:pt>
                  <c:pt idx="213">
                    <c:v>4704</c:v>
                  </c:pt>
                  <c:pt idx="214">
                    <c:v>4702</c:v>
                  </c:pt>
                  <c:pt idx="215">
                    <c:v>4703</c:v>
                  </c:pt>
                  <c:pt idx="216">
                    <c:v>4707</c:v>
                  </c:pt>
                  <c:pt idx="217">
                    <c:v>4706</c:v>
                  </c:pt>
                  <c:pt idx="218">
                    <c:v>4706</c:v>
                  </c:pt>
                  <c:pt idx="219">
                    <c:v>4711</c:v>
                  </c:pt>
                  <c:pt idx="220">
                    <c:v>4711</c:v>
                  </c:pt>
                  <c:pt idx="221">
                    <c:v>4713</c:v>
                  </c:pt>
                  <c:pt idx="222">
                    <c:v>4715</c:v>
                  </c:pt>
                  <c:pt idx="223">
                    <c:v>4715</c:v>
                  </c:pt>
                  <c:pt idx="224">
                    <c:v>4713</c:v>
                  </c:pt>
                  <c:pt idx="225">
                    <c:v>4719</c:v>
                  </c:pt>
                  <c:pt idx="226">
                    <c:v>4722</c:v>
                  </c:pt>
                  <c:pt idx="227">
                    <c:v>4723</c:v>
                  </c:pt>
                  <c:pt idx="228">
                    <c:v>4725</c:v>
                  </c:pt>
                  <c:pt idx="229">
                    <c:v>4728</c:v>
                  </c:pt>
                  <c:pt idx="230">
                    <c:v>4732</c:v>
                  </c:pt>
                  <c:pt idx="231">
                    <c:v>4730</c:v>
                  </c:pt>
                  <c:pt idx="232">
                    <c:v>4733</c:v>
                  </c:pt>
                  <c:pt idx="233">
                    <c:v>4737</c:v>
                  </c:pt>
                  <c:pt idx="234">
                    <c:v>4742</c:v>
                  </c:pt>
                  <c:pt idx="235">
                    <c:v>4742</c:v>
                  </c:pt>
                  <c:pt idx="236">
                    <c:v>4743</c:v>
                  </c:pt>
                  <c:pt idx="237">
                    <c:v>4748</c:v>
                  </c:pt>
                  <c:pt idx="238">
                    <c:v>4750</c:v>
                  </c:pt>
                  <c:pt idx="239">
                    <c:v>4754</c:v>
                  </c:pt>
                  <c:pt idx="240">
                    <c:v>4756</c:v>
                  </c:pt>
                  <c:pt idx="241">
                    <c:v>4764</c:v>
                  </c:pt>
                  <c:pt idx="242">
                    <c:v>4769</c:v>
                  </c:pt>
                  <c:pt idx="243">
                    <c:v>4773</c:v>
                  </c:pt>
                  <c:pt idx="244">
                    <c:v>4779</c:v>
                  </c:pt>
                  <c:pt idx="245">
                    <c:v>4781</c:v>
                  </c:pt>
                  <c:pt idx="246">
                    <c:v>4784</c:v>
                  </c:pt>
                  <c:pt idx="247">
                    <c:v>4790</c:v>
                  </c:pt>
                  <c:pt idx="248">
                    <c:v>4796</c:v>
                  </c:pt>
                  <c:pt idx="249">
                    <c:v>4804</c:v>
                  </c:pt>
                  <c:pt idx="250">
                    <c:v>4813</c:v>
                  </c:pt>
                  <c:pt idx="251">
                    <c:v>4816</c:v>
                  </c:pt>
                  <c:pt idx="252">
                    <c:v>4824</c:v>
                  </c:pt>
                  <c:pt idx="253">
                    <c:v>4829</c:v>
                  </c:pt>
                  <c:pt idx="254">
                    <c:v>4837</c:v>
                  </c:pt>
                  <c:pt idx="255">
                    <c:v>4842</c:v>
                  </c:pt>
                  <c:pt idx="256">
                    <c:v>4847</c:v>
                  </c:pt>
                  <c:pt idx="257">
                    <c:v>4849</c:v>
                  </c:pt>
                  <c:pt idx="258">
                    <c:v>4852</c:v>
                  </c:pt>
                  <c:pt idx="259">
                    <c:v>4858</c:v>
                  </c:pt>
                  <c:pt idx="260">
                    <c:v>4862</c:v>
                  </c:pt>
                  <c:pt idx="261">
                    <c:v>4873</c:v>
                  </c:pt>
                  <c:pt idx="262">
                    <c:v>4886</c:v>
                  </c:pt>
                  <c:pt idx="263">
                    <c:v>4900</c:v>
                  </c:pt>
                  <c:pt idx="264">
                    <c:v>4909</c:v>
                  </c:pt>
                  <c:pt idx="265">
                    <c:v>4926</c:v>
                  </c:pt>
                  <c:pt idx="266">
                    <c:v>4943</c:v>
                  </c:pt>
                  <c:pt idx="267">
                    <c:v>4963</c:v>
                  </c:pt>
                  <c:pt idx="268">
                    <c:v>4984</c:v>
                  </c:pt>
                  <c:pt idx="269">
                    <c:v>5004</c:v>
                  </c:pt>
                  <c:pt idx="270">
                    <c:v>5033</c:v>
                  </c:pt>
                  <c:pt idx="271">
                    <c:v>5063</c:v>
                  </c:pt>
                  <c:pt idx="272">
                    <c:v>5103</c:v>
                  </c:pt>
                  <c:pt idx="273">
                    <c:v>5137</c:v>
                  </c:pt>
                  <c:pt idx="274">
                    <c:v>5184</c:v>
                  </c:pt>
                  <c:pt idx="275">
                    <c:v>5231</c:v>
                  </c:pt>
                  <c:pt idx="276">
                    <c:v>5287</c:v>
                  </c:pt>
                  <c:pt idx="277">
                    <c:v>5355</c:v>
                  </c:pt>
                  <c:pt idx="278">
                    <c:v>5421</c:v>
                  </c:pt>
                  <c:pt idx="279">
                    <c:v>5505</c:v>
                  </c:pt>
                  <c:pt idx="280">
                    <c:v>5606</c:v>
                  </c:pt>
                  <c:pt idx="281">
                    <c:v>5672</c:v>
                  </c:pt>
                  <c:pt idx="282">
                    <c:v>5743</c:v>
                  </c:pt>
                  <c:pt idx="283">
                    <c:v>5822</c:v>
                  </c:pt>
                  <c:pt idx="284">
                    <c:v>5897</c:v>
                  </c:pt>
                  <c:pt idx="285">
                    <c:v>5975</c:v>
                  </c:pt>
                  <c:pt idx="286">
                    <c:v>6066</c:v>
                  </c:pt>
                  <c:pt idx="287">
                    <c:v>6151</c:v>
                  </c:pt>
                  <c:pt idx="288">
                    <c:v>6242</c:v>
                  </c:pt>
                  <c:pt idx="289">
                    <c:v>6339</c:v>
                  </c:pt>
                  <c:pt idx="290">
                    <c:v>6421</c:v>
                  </c:pt>
                  <c:pt idx="291">
                    <c:v>6513</c:v>
                  </c:pt>
                  <c:pt idx="292">
                    <c:v>6614</c:v>
                  </c:pt>
                  <c:pt idx="293">
                    <c:v>6704</c:v>
                  </c:pt>
                  <c:pt idx="294">
                    <c:v>6802</c:v>
                  </c:pt>
                  <c:pt idx="295">
                    <c:v>6897</c:v>
                  </c:pt>
                  <c:pt idx="296">
                    <c:v>6989</c:v>
                  </c:pt>
                  <c:pt idx="297">
                    <c:v>7075</c:v>
                  </c:pt>
                  <c:pt idx="298">
                    <c:v>7167</c:v>
                  </c:pt>
                  <c:pt idx="299">
                    <c:v>7253</c:v>
                  </c:pt>
                  <c:pt idx="300">
                    <c:v>7353</c:v>
                  </c:pt>
                  <c:pt idx="301">
                    <c:v>7449</c:v>
                  </c:pt>
                  <c:pt idx="302">
                    <c:v>7539</c:v>
                  </c:pt>
                  <c:pt idx="303">
                    <c:v>7630</c:v>
                  </c:pt>
                  <c:pt idx="304">
                    <c:v>7728</c:v>
                  </c:pt>
                  <c:pt idx="305">
                    <c:v>7819</c:v>
                  </c:pt>
                  <c:pt idx="306">
                    <c:v>7906</c:v>
                  </c:pt>
                  <c:pt idx="307">
                    <c:v>8032</c:v>
                  </c:pt>
                  <c:pt idx="308">
                    <c:v>8153</c:v>
                  </c:pt>
                  <c:pt idx="309">
                    <c:v>8271</c:v>
                  </c:pt>
                  <c:pt idx="310">
                    <c:v>8391</c:v>
                  </c:pt>
                  <c:pt idx="311">
                    <c:v>8519</c:v>
                  </c:pt>
                  <c:pt idx="312">
                    <c:v>8660</c:v>
                  </c:pt>
                  <c:pt idx="313">
                    <c:v>8802</c:v>
                  </c:pt>
                  <c:pt idx="314">
                    <c:v>8946</c:v>
                  </c:pt>
                  <c:pt idx="315">
                    <c:v>9100</c:v>
                  </c:pt>
                  <c:pt idx="316">
                    <c:v>9258</c:v>
                  </c:pt>
                  <c:pt idx="317">
                    <c:v>9434</c:v>
                  </c:pt>
                  <c:pt idx="318">
                    <c:v>9597</c:v>
                  </c:pt>
                  <c:pt idx="319">
                    <c:v>9776</c:v>
                  </c:pt>
                  <c:pt idx="320">
                    <c:v>9954</c:v>
                  </c:pt>
                  <c:pt idx="321">
                    <c:v>10142</c:v>
                  </c:pt>
                  <c:pt idx="322">
                    <c:v>10344</c:v>
                  </c:pt>
                  <c:pt idx="323">
                    <c:v>10547</c:v>
                  </c:pt>
                  <c:pt idx="324">
                    <c:v>10752</c:v>
                  </c:pt>
                  <c:pt idx="325">
                    <c:v>10977</c:v>
                  </c:pt>
                  <c:pt idx="326">
                    <c:v>11218</c:v>
                  </c:pt>
                  <c:pt idx="327">
                    <c:v>11450</c:v>
                  </c:pt>
                  <c:pt idx="328">
                    <c:v>11690</c:v>
                  </c:pt>
                  <c:pt idx="329">
                    <c:v>11940</c:v>
                  </c:pt>
                  <c:pt idx="330">
                    <c:v>12195</c:v>
                  </c:pt>
                  <c:pt idx="331">
                    <c:v>12445</c:v>
                  </c:pt>
                  <c:pt idx="332">
                    <c:v>12729</c:v>
                  </c:pt>
                  <c:pt idx="333">
                    <c:v>13017</c:v>
                  </c:pt>
                  <c:pt idx="334">
                    <c:v>13304</c:v>
                  </c:pt>
                  <c:pt idx="335">
                    <c:v>13596</c:v>
                  </c:pt>
                  <c:pt idx="336">
                    <c:v>13894</c:v>
                  </c:pt>
                  <c:pt idx="337">
                    <c:v>14197</c:v>
                  </c:pt>
                  <c:pt idx="338">
                    <c:v>14437</c:v>
                  </c:pt>
                  <c:pt idx="339">
                    <c:v>14681</c:v>
                  </c:pt>
                  <c:pt idx="340">
                    <c:v>14924</c:v>
                  </c:pt>
                  <c:pt idx="341">
                    <c:v>15164</c:v>
                  </c:pt>
                  <c:pt idx="342">
                    <c:v>15404</c:v>
                  </c:pt>
                  <c:pt idx="343">
                    <c:v>15640</c:v>
                  </c:pt>
                  <c:pt idx="344">
                    <c:v>15877</c:v>
                  </c:pt>
                  <c:pt idx="345">
                    <c:v>16095</c:v>
                  </c:pt>
                  <c:pt idx="346">
                    <c:v>16314</c:v>
                  </c:pt>
                  <c:pt idx="347">
                    <c:v>16531</c:v>
                  </c:pt>
                  <c:pt idx="348">
                    <c:v>16728</c:v>
                  </c:pt>
                  <c:pt idx="349">
                    <c:v>16913</c:v>
                  </c:pt>
                  <c:pt idx="350">
                    <c:v>17099</c:v>
                  </c:pt>
                  <c:pt idx="351">
                    <c:v>17278</c:v>
                  </c:pt>
                  <c:pt idx="352">
                    <c:v>17469</c:v>
                  </c:pt>
                  <c:pt idx="353">
                    <c:v>17653</c:v>
                  </c:pt>
                  <c:pt idx="354">
                    <c:v>17827</c:v>
                  </c:pt>
                  <c:pt idx="355">
                    <c:v>17979</c:v>
                  </c:pt>
                  <c:pt idx="356">
                    <c:v>18136</c:v>
                  </c:pt>
                  <c:pt idx="357">
                    <c:v>18288</c:v>
                  </c:pt>
                  <c:pt idx="358">
                    <c:v>18427</c:v>
                  </c:pt>
                  <c:pt idx="359">
                    <c:v>18579</c:v>
                  </c:pt>
                  <c:pt idx="360">
                    <c:v>18712</c:v>
                  </c:pt>
                  <c:pt idx="361">
                    <c:v>18832</c:v>
                  </c:pt>
                  <c:pt idx="362">
                    <c:v>18962</c:v>
                  </c:pt>
                  <c:pt idx="363">
                    <c:v>19081</c:v>
                  </c:pt>
                </c:numCache>
              </c:numRef>
            </c:plus>
            <c:minus>
              <c:numRef>
                <c:f>Output_summary!$R$2:$R$365</c:f>
                <c:numCache>
                  <c:formatCode>General</c:formatCode>
                  <c:ptCount val="364"/>
                  <c:pt idx="0">
                    <c:v>0</c:v>
                  </c:pt>
                  <c:pt idx="1">
                    <c:v>0</c:v>
                  </c:pt>
                  <c:pt idx="2">
                    <c:v>0</c:v>
                  </c:pt>
                  <c:pt idx="3">
                    <c:v>0</c:v>
                  </c:pt>
                  <c:pt idx="4">
                    <c:v>0</c:v>
                  </c:pt>
                  <c:pt idx="5">
                    <c:v>5</c:v>
                  </c:pt>
                  <c:pt idx="6">
                    <c:v>5</c:v>
                  </c:pt>
                  <c:pt idx="7">
                    <c:v>8</c:v>
                  </c:pt>
                  <c:pt idx="8">
                    <c:v>12</c:v>
                  </c:pt>
                  <c:pt idx="9">
                    <c:v>19</c:v>
                  </c:pt>
                  <c:pt idx="10">
                    <c:v>28</c:v>
                  </c:pt>
                  <c:pt idx="11">
                    <c:v>42</c:v>
                  </c:pt>
                  <c:pt idx="12">
                    <c:v>60</c:v>
                  </c:pt>
                  <c:pt idx="13">
                    <c:v>89</c:v>
                  </c:pt>
                  <c:pt idx="14">
                    <c:v>119</c:v>
                  </c:pt>
                  <c:pt idx="15">
                    <c:v>165</c:v>
                  </c:pt>
                  <c:pt idx="16">
                    <c:v>213</c:v>
                  </c:pt>
                  <c:pt idx="17">
                    <c:v>266</c:v>
                  </c:pt>
                  <c:pt idx="18">
                    <c:v>320</c:v>
                  </c:pt>
                  <c:pt idx="19">
                    <c:v>372</c:v>
                  </c:pt>
                  <c:pt idx="20">
                    <c:v>417</c:v>
                  </c:pt>
                  <c:pt idx="21">
                    <c:v>475</c:v>
                  </c:pt>
                  <c:pt idx="22">
                    <c:v>541</c:v>
                  </c:pt>
                  <c:pt idx="23">
                    <c:v>615</c:v>
                  </c:pt>
                  <c:pt idx="24">
                    <c:v>680</c:v>
                  </c:pt>
                  <c:pt idx="25">
                    <c:v>751</c:v>
                  </c:pt>
                  <c:pt idx="26">
                    <c:v>827</c:v>
                  </c:pt>
                  <c:pt idx="27">
                    <c:v>908</c:v>
                  </c:pt>
                  <c:pt idx="28">
                    <c:v>993</c:v>
                  </c:pt>
                  <c:pt idx="29">
                    <c:v>1085</c:v>
                  </c:pt>
                  <c:pt idx="30">
                    <c:v>1170</c:v>
                  </c:pt>
                  <c:pt idx="31">
                    <c:v>1265</c:v>
                  </c:pt>
                  <c:pt idx="32">
                    <c:v>1370</c:v>
                  </c:pt>
                  <c:pt idx="33">
                    <c:v>1466</c:v>
                  </c:pt>
                  <c:pt idx="34">
                    <c:v>1570</c:v>
                  </c:pt>
                  <c:pt idx="35">
                    <c:v>1676</c:v>
                  </c:pt>
                  <c:pt idx="36">
                    <c:v>1788</c:v>
                  </c:pt>
                  <c:pt idx="37">
                    <c:v>1908</c:v>
                  </c:pt>
                  <c:pt idx="38">
                    <c:v>2029</c:v>
                  </c:pt>
                  <c:pt idx="39">
                    <c:v>2157</c:v>
                  </c:pt>
                  <c:pt idx="40">
                    <c:v>2293</c:v>
                  </c:pt>
                  <c:pt idx="41">
                    <c:v>2443</c:v>
                  </c:pt>
                  <c:pt idx="42">
                    <c:v>2613</c:v>
                  </c:pt>
                  <c:pt idx="43">
                    <c:v>2780</c:v>
                  </c:pt>
                  <c:pt idx="44">
                    <c:v>2877</c:v>
                  </c:pt>
                  <c:pt idx="45">
                    <c:v>2971</c:v>
                  </c:pt>
                  <c:pt idx="46">
                    <c:v>3076</c:v>
                  </c:pt>
                  <c:pt idx="47">
                    <c:v>3171</c:v>
                  </c:pt>
                  <c:pt idx="48">
                    <c:v>3265</c:v>
                  </c:pt>
                  <c:pt idx="49">
                    <c:v>3362</c:v>
                  </c:pt>
                  <c:pt idx="50">
                    <c:v>3441</c:v>
                  </c:pt>
                  <c:pt idx="51">
                    <c:v>3513</c:v>
                  </c:pt>
                  <c:pt idx="52">
                    <c:v>3586</c:v>
                  </c:pt>
                  <c:pt idx="53">
                    <c:v>3647</c:v>
                  </c:pt>
                  <c:pt idx="54">
                    <c:v>3702</c:v>
                  </c:pt>
                  <c:pt idx="55">
                    <c:v>3759</c:v>
                  </c:pt>
                  <c:pt idx="56">
                    <c:v>3811</c:v>
                  </c:pt>
                  <c:pt idx="57">
                    <c:v>3863</c:v>
                  </c:pt>
                  <c:pt idx="58">
                    <c:v>3909</c:v>
                  </c:pt>
                  <c:pt idx="59">
                    <c:v>3955</c:v>
                  </c:pt>
                  <c:pt idx="60">
                    <c:v>4005</c:v>
                  </c:pt>
                  <c:pt idx="61">
                    <c:v>4047</c:v>
                  </c:pt>
                  <c:pt idx="62">
                    <c:v>4085</c:v>
                  </c:pt>
                  <c:pt idx="63">
                    <c:v>4121</c:v>
                  </c:pt>
                  <c:pt idx="64">
                    <c:v>4153</c:v>
                  </c:pt>
                  <c:pt idx="65">
                    <c:v>4187</c:v>
                  </c:pt>
                  <c:pt idx="66">
                    <c:v>4213</c:v>
                  </c:pt>
                  <c:pt idx="67">
                    <c:v>4245</c:v>
                  </c:pt>
                  <c:pt idx="68">
                    <c:v>4276</c:v>
                  </c:pt>
                  <c:pt idx="69">
                    <c:v>4297</c:v>
                  </c:pt>
                  <c:pt idx="70">
                    <c:v>4321</c:v>
                  </c:pt>
                  <c:pt idx="71">
                    <c:v>4346</c:v>
                  </c:pt>
                  <c:pt idx="72">
                    <c:v>4366</c:v>
                  </c:pt>
                  <c:pt idx="73">
                    <c:v>4385</c:v>
                  </c:pt>
                  <c:pt idx="74">
                    <c:v>4400</c:v>
                  </c:pt>
                  <c:pt idx="75">
                    <c:v>4418</c:v>
                  </c:pt>
                  <c:pt idx="76">
                    <c:v>4437</c:v>
                  </c:pt>
                  <c:pt idx="77">
                    <c:v>4454</c:v>
                  </c:pt>
                  <c:pt idx="78">
                    <c:v>4466</c:v>
                  </c:pt>
                  <c:pt idx="79">
                    <c:v>4476</c:v>
                  </c:pt>
                  <c:pt idx="80">
                    <c:v>4487</c:v>
                  </c:pt>
                  <c:pt idx="81">
                    <c:v>4499</c:v>
                  </c:pt>
                  <c:pt idx="82">
                    <c:v>4511</c:v>
                  </c:pt>
                  <c:pt idx="83">
                    <c:v>4521</c:v>
                  </c:pt>
                  <c:pt idx="84">
                    <c:v>4531</c:v>
                  </c:pt>
                  <c:pt idx="85">
                    <c:v>4541</c:v>
                  </c:pt>
                  <c:pt idx="86">
                    <c:v>4553</c:v>
                  </c:pt>
                  <c:pt idx="87">
                    <c:v>4559</c:v>
                  </c:pt>
                  <c:pt idx="88">
                    <c:v>4565</c:v>
                  </c:pt>
                  <c:pt idx="89">
                    <c:v>4572</c:v>
                  </c:pt>
                  <c:pt idx="90">
                    <c:v>4576</c:v>
                  </c:pt>
                  <c:pt idx="91">
                    <c:v>4584</c:v>
                  </c:pt>
                  <c:pt idx="92">
                    <c:v>4590</c:v>
                  </c:pt>
                  <c:pt idx="93">
                    <c:v>4597</c:v>
                  </c:pt>
                  <c:pt idx="94">
                    <c:v>4601</c:v>
                  </c:pt>
                  <c:pt idx="95">
                    <c:v>4606</c:v>
                  </c:pt>
                  <c:pt idx="96">
                    <c:v>4612</c:v>
                  </c:pt>
                  <c:pt idx="97">
                    <c:v>4617</c:v>
                  </c:pt>
                  <c:pt idx="98">
                    <c:v>4620</c:v>
                  </c:pt>
                  <c:pt idx="99">
                    <c:v>4622</c:v>
                  </c:pt>
                  <c:pt idx="100">
                    <c:v>4627</c:v>
                  </c:pt>
                  <c:pt idx="101">
                    <c:v>4629</c:v>
                  </c:pt>
                  <c:pt idx="102">
                    <c:v>4632</c:v>
                  </c:pt>
                  <c:pt idx="103">
                    <c:v>4638</c:v>
                  </c:pt>
                  <c:pt idx="104">
                    <c:v>4641</c:v>
                  </c:pt>
                  <c:pt idx="105">
                    <c:v>4645</c:v>
                  </c:pt>
                  <c:pt idx="106">
                    <c:v>4649</c:v>
                  </c:pt>
                  <c:pt idx="107">
                    <c:v>4652</c:v>
                  </c:pt>
                  <c:pt idx="108">
                    <c:v>4655</c:v>
                  </c:pt>
                  <c:pt idx="109">
                    <c:v>4660</c:v>
                  </c:pt>
                  <c:pt idx="110">
                    <c:v>4663</c:v>
                  </c:pt>
                  <c:pt idx="111">
                    <c:v>4666</c:v>
                  </c:pt>
                  <c:pt idx="112">
                    <c:v>4671</c:v>
                  </c:pt>
                  <c:pt idx="113">
                    <c:v>4674</c:v>
                  </c:pt>
                  <c:pt idx="114">
                    <c:v>4678</c:v>
                  </c:pt>
                  <c:pt idx="115">
                    <c:v>4683</c:v>
                  </c:pt>
                  <c:pt idx="116">
                    <c:v>4685</c:v>
                  </c:pt>
                  <c:pt idx="117">
                    <c:v>4688</c:v>
                  </c:pt>
                  <c:pt idx="118">
                    <c:v>4692</c:v>
                  </c:pt>
                  <c:pt idx="119">
                    <c:v>4695</c:v>
                  </c:pt>
                  <c:pt idx="120">
                    <c:v>4697</c:v>
                  </c:pt>
                  <c:pt idx="121">
                    <c:v>4700</c:v>
                  </c:pt>
                  <c:pt idx="122">
                    <c:v>4705</c:v>
                  </c:pt>
                  <c:pt idx="123">
                    <c:v>4709</c:v>
                  </c:pt>
                  <c:pt idx="124">
                    <c:v>4711</c:v>
                  </c:pt>
                  <c:pt idx="125">
                    <c:v>4713</c:v>
                  </c:pt>
                  <c:pt idx="126">
                    <c:v>4715</c:v>
                  </c:pt>
                  <c:pt idx="127">
                    <c:v>4715</c:v>
                  </c:pt>
                  <c:pt idx="128">
                    <c:v>4716</c:v>
                  </c:pt>
                  <c:pt idx="129">
                    <c:v>4718</c:v>
                  </c:pt>
                  <c:pt idx="130">
                    <c:v>4719</c:v>
                  </c:pt>
                  <c:pt idx="131">
                    <c:v>4720</c:v>
                  </c:pt>
                  <c:pt idx="132">
                    <c:v>4721</c:v>
                  </c:pt>
                  <c:pt idx="133">
                    <c:v>4723</c:v>
                  </c:pt>
                  <c:pt idx="134">
                    <c:v>4727</c:v>
                  </c:pt>
                  <c:pt idx="135">
                    <c:v>4726</c:v>
                  </c:pt>
                  <c:pt idx="136">
                    <c:v>4729</c:v>
                  </c:pt>
                  <c:pt idx="137">
                    <c:v>4727</c:v>
                  </c:pt>
                  <c:pt idx="138">
                    <c:v>4727</c:v>
                  </c:pt>
                  <c:pt idx="139">
                    <c:v>4728</c:v>
                  </c:pt>
                  <c:pt idx="140">
                    <c:v>4730</c:v>
                  </c:pt>
                  <c:pt idx="141">
                    <c:v>4729</c:v>
                  </c:pt>
                  <c:pt idx="142">
                    <c:v>4728</c:v>
                  </c:pt>
                  <c:pt idx="143">
                    <c:v>4731</c:v>
                  </c:pt>
                  <c:pt idx="144">
                    <c:v>4731</c:v>
                  </c:pt>
                  <c:pt idx="145">
                    <c:v>4733</c:v>
                  </c:pt>
                  <c:pt idx="146">
                    <c:v>4734</c:v>
                  </c:pt>
                  <c:pt idx="147">
                    <c:v>4735</c:v>
                  </c:pt>
                  <c:pt idx="148">
                    <c:v>4735</c:v>
                  </c:pt>
                  <c:pt idx="149">
                    <c:v>4736</c:v>
                  </c:pt>
                  <c:pt idx="150">
                    <c:v>4736</c:v>
                  </c:pt>
                  <c:pt idx="151">
                    <c:v>4737</c:v>
                  </c:pt>
                  <c:pt idx="152">
                    <c:v>4738</c:v>
                  </c:pt>
                  <c:pt idx="153">
                    <c:v>4739</c:v>
                  </c:pt>
                  <c:pt idx="154">
                    <c:v>4739</c:v>
                  </c:pt>
                  <c:pt idx="155">
                    <c:v>4741</c:v>
                  </c:pt>
                  <c:pt idx="156">
                    <c:v>4743</c:v>
                  </c:pt>
                  <c:pt idx="157">
                    <c:v>4744</c:v>
                  </c:pt>
                  <c:pt idx="158">
                    <c:v>4746</c:v>
                  </c:pt>
                  <c:pt idx="159">
                    <c:v>4746</c:v>
                  </c:pt>
                  <c:pt idx="160">
                    <c:v>4746</c:v>
                  </c:pt>
                  <c:pt idx="161">
                    <c:v>4746</c:v>
                  </c:pt>
                  <c:pt idx="162">
                    <c:v>4746</c:v>
                  </c:pt>
                  <c:pt idx="163">
                    <c:v>4745</c:v>
                  </c:pt>
                  <c:pt idx="164">
                    <c:v>4746</c:v>
                  </c:pt>
                  <c:pt idx="165">
                    <c:v>4746</c:v>
                  </c:pt>
                  <c:pt idx="166">
                    <c:v>4747</c:v>
                  </c:pt>
                  <c:pt idx="167">
                    <c:v>4747</c:v>
                  </c:pt>
                  <c:pt idx="168">
                    <c:v>4745</c:v>
                  </c:pt>
                  <c:pt idx="169">
                    <c:v>4747</c:v>
                  </c:pt>
                  <c:pt idx="170">
                    <c:v>4746</c:v>
                  </c:pt>
                  <c:pt idx="171">
                    <c:v>4747</c:v>
                  </c:pt>
                  <c:pt idx="172">
                    <c:v>4746</c:v>
                  </c:pt>
                  <c:pt idx="173">
                    <c:v>4745</c:v>
                  </c:pt>
                  <c:pt idx="174">
                    <c:v>4746</c:v>
                  </c:pt>
                  <c:pt idx="175">
                    <c:v>4744</c:v>
                  </c:pt>
                  <c:pt idx="176">
                    <c:v>4743</c:v>
                  </c:pt>
                  <c:pt idx="177">
                    <c:v>4743</c:v>
                  </c:pt>
                  <c:pt idx="178">
                    <c:v>4743</c:v>
                  </c:pt>
                  <c:pt idx="179">
                    <c:v>4741</c:v>
                  </c:pt>
                  <c:pt idx="180">
                    <c:v>4739</c:v>
                  </c:pt>
                  <c:pt idx="181">
                    <c:v>4737</c:v>
                  </c:pt>
                  <c:pt idx="182">
                    <c:v>4735</c:v>
                  </c:pt>
                  <c:pt idx="183">
                    <c:v>4733</c:v>
                  </c:pt>
                  <c:pt idx="184">
                    <c:v>4732</c:v>
                  </c:pt>
                  <c:pt idx="185">
                    <c:v>4730</c:v>
                  </c:pt>
                  <c:pt idx="186">
                    <c:v>4729</c:v>
                  </c:pt>
                  <c:pt idx="187">
                    <c:v>4727</c:v>
                  </c:pt>
                  <c:pt idx="188">
                    <c:v>4722</c:v>
                  </c:pt>
                  <c:pt idx="189">
                    <c:v>4721</c:v>
                  </c:pt>
                  <c:pt idx="190">
                    <c:v>4719</c:v>
                  </c:pt>
                  <c:pt idx="191">
                    <c:v>4719</c:v>
                  </c:pt>
                  <c:pt idx="192">
                    <c:v>4718</c:v>
                  </c:pt>
                  <c:pt idx="193">
                    <c:v>4715</c:v>
                  </c:pt>
                  <c:pt idx="194">
                    <c:v>4713</c:v>
                  </c:pt>
                  <c:pt idx="195">
                    <c:v>4714</c:v>
                  </c:pt>
                  <c:pt idx="196">
                    <c:v>4714</c:v>
                  </c:pt>
                  <c:pt idx="197">
                    <c:v>4709</c:v>
                  </c:pt>
                  <c:pt idx="198">
                    <c:v>4706</c:v>
                  </c:pt>
                  <c:pt idx="199">
                    <c:v>4708</c:v>
                  </c:pt>
                  <c:pt idx="200">
                    <c:v>4706</c:v>
                  </c:pt>
                  <c:pt idx="201">
                    <c:v>4708</c:v>
                  </c:pt>
                  <c:pt idx="202">
                    <c:v>4705</c:v>
                  </c:pt>
                  <c:pt idx="203">
                    <c:v>4707</c:v>
                  </c:pt>
                  <c:pt idx="204">
                    <c:v>4703</c:v>
                  </c:pt>
                  <c:pt idx="205">
                    <c:v>4698</c:v>
                  </c:pt>
                  <c:pt idx="206">
                    <c:v>4698</c:v>
                  </c:pt>
                  <c:pt idx="207">
                    <c:v>4697</c:v>
                  </c:pt>
                  <c:pt idx="208">
                    <c:v>4700</c:v>
                  </c:pt>
                  <c:pt idx="209">
                    <c:v>4701</c:v>
                  </c:pt>
                  <c:pt idx="210">
                    <c:v>4701</c:v>
                  </c:pt>
                  <c:pt idx="211">
                    <c:v>4702</c:v>
                  </c:pt>
                  <c:pt idx="212">
                    <c:v>4703</c:v>
                  </c:pt>
                  <c:pt idx="213">
                    <c:v>4703</c:v>
                  </c:pt>
                  <c:pt idx="214">
                    <c:v>4701</c:v>
                  </c:pt>
                  <c:pt idx="215">
                    <c:v>4703</c:v>
                  </c:pt>
                  <c:pt idx="216">
                    <c:v>4707</c:v>
                  </c:pt>
                  <c:pt idx="217">
                    <c:v>4705</c:v>
                  </c:pt>
                  <c:pt idx="218">
                    <c:v>4706</c:v>
                  </c:pt>
                  <c:pt idx="219">
                    <c:v>4711</c:v>
                  </c:pt>
                  <c:pt idx="220">
                    <c:v>4711</c:v>
                  </c:pt>
                  <c:pt idx="221">
                    <c:v>4713</c:v>
                  </c:pt>
                  <c:pt idx="222">
                    <c:v>4715</c:v>
                  </c:pt>
                  <c:pt idx="223">
                    <c:v>4715</c:v>
                  </c:pt>
                  <c:pt idx="224">
                    <c:v>4714</c:v>
                  </c:pt>
                  <c:pt idx="225">
                    <c:v>4718</c:v>
                  </c:pt>
                  <c:pt idx="226">
                    <c:v>4722</c:v>
                  </c:pt>
                  <c:pt idx="227">
                    <c:v>4724</c:v>
                  </c:pt>
                  <c:pt idx="228">
                    <c:v>4725</c:v>
                  </c:pt>
                  <c:pt idx="229">
                    <c:v>4727</c:v>
                  </c:pt>
                  <c:pt idx="230">
                    <c:v>4731</c:v>
                  </c:pt>
                  <c:pt idx="231">
                    <c:v>4730</c:v>
                  </c:pt>
                  <c:pt idx="232">
                    <c:v>4733</c:v>
                  </c:pt>
                  <c:pt idx="233">
                    <c:v>4738</c:v>
                  </c:pt>
                  <c:pt idx="234">
                    <c:v>4741</c:v>
                  </c:pt>
                  <c:pt idx="235">
                    <c:v>4741</c:v>
                  </c:pt>
                  <c:pt idx="236">
                    <c:v>4743</c:v>
                  </c:pt>
                  <c:pt idx="237">
                    <c:v>4747</c:v>
                  </c:pt>
                  <c:pt idx="238">
                    <c:v>4750</c:v>
                  </c:pt>
                  <c:pt idx="239">
                    <c:v>4754</c:v>
                  </c:pt>
                  <c:pt idx="240">
                    <c:v>4756</c:v>
                  </c:pt>
                  <c:pt idx="241">
                    <c:v>4763</c:v>
                  </c:pt>
                  <c:pt idx="242">
                    <c:v>4769</c:v>
                  </c:pt>
                  <c:pt idx="243">
                    <c:v>4773</c:v>
                  </c:pt>
                  <c:pt idx="244">
                    <c:v>4779</c:v>
                  </c:pt>
                  <c:pt idx="245">
                    <c:v>4781</c:v>
                  </c:pt>
                  <c:pt idx="246">
                    <c:v>4784</c:v>
                  </c:pt>
                  <c:pt idx="247">
                    <c:v>4790</c:v>
                  </c:pt>
                  <c:pt idx="248">
                    <c:v>4795</c:v>
                  </c:pt>
                  <c:pt idx="249">
                    <c:v>4803</c:v>
                  </c:pt>
                  <c:pt idx="250">
                    <c:v>4812</c:v>
                  </c:pt>
                  <c:pt idx="251">
                    <c:v>4817</c:v>
                  </c:pt>
                  <c:pt idx="252">
                    <c:v>4823</c:v>
                  </c:pt>
                  <c:pt idx="253">
                    <c:v>4830</c:v>
                  </c:pt>
                  <c:pt idx="254">
                    <c:v>4836</c:v>
                  </c:pt>
                  <c:pt idx="255">
                    <c:v>4842</c:v>
                  </c:pt>
                  <c:pt idx="256">
                    <c:v>4847</c:v>
                  </c:pt>
                  <c:pt idx="257">
                    <c:v>4848</c:v>
                  </c:pt>
                  <c:pt idx="258">
                    <c:v>4852</c:v>
                  </c:pt>
                  <c:pt idx="259">
                    <c:v>4858</c:v>
                  </c:pt>
                  <c:pt idx="260">
                    <c:v>4862</c:v>
                  </c:pt>
                  <c:pt idx="261">
                    <c:v>4872</c:v>
                  </c:pt>
                  <c:pt idx="262">
                    <c:v>4886</c:v>
                  </c:pt>
                  <c:pt idx="263">
                    <c:v>4900</c:v>
                  </c:pt>
                  <c:pt idx="264">
                    <c:v>4910</c:v>
                  </c:pt>
                  <c:pt idx="265">
                    <c:v>4926</c:v>
                  </c:pt>
                  <c:pt idx="266">
                    <c:v>4942</c:v>
                  </c:pt>
                  <c:pt idx="267">
                    <c:v>4963</c:v>
                  </c:pt>
                  <c:pt idx="268">
                    <c:v>4983</c:v>
                  </c:pt>
                  <c:pt idx="269">
                    <c:v>5004</c:v>
                  </c:pt>
                  <c:pt idx="270">
                    <c:v>5033</c:v>
                  </c:pt>
                  <c:pt idx="271">
                    <c:v>5062</c:v>
                  </c:pt>
                  <c:pt idx="272">
                    <c:v>5103</c:v>
                  </c:pt>
                  <c:pt idx="273">
                    <c:v>5137</c:v>
                  </c:pt>
                  <c:pt idx="274">
                    <c:v>5183</c:v>
                  </c:pt>
                  <c:pt idx="275">
                    <c:v>5232</c:v>
                  </c:pt>
                  <c:pt idx="276">
                    <c:v>5286</c:v>
                  </c:pt>
                  <c:pt idx="277">
                    <c:v>5356</c:v>
                  </c:pt>
                  <c:pt idx="278">
                    <c:v>5421</c:v>
                  </c:pt>
                  <c:pt idx="279">
                    <c:v>5504</c:v>
                  </c:pt>
                  <c:pt idx="280">
                    <c:v>5606</c:v>
                  </c:pt>
                  <c:pt idx="281">
                    <c:v>5672</c:v>
                  </c:pt>
                  <c:pt idx="282">
                    <c:v>5744</c:v>
                  </c:pt>
                  <c:pt idx="283">
                    <c:v>5821</c:v>
                  </c:pt>
                  <c:pt idx="284">
                    <c:v>5898</c:v>
                  </c:pt>
                  <c:pt idx="285">
                    <c:v>5975</c:v>
                  </c:pt>
                  <c:pt idx="286">
                    <c:v>6065</c:v>
                  </c:pt>
                  <c:pt idx="287">
                    <c:v>6150</c:v>
                  </c:pt>
                  <c:pt idx="288">
                    <c:v>6243</c:v>
                  </c:pt>
                  <c:pt idx="289">
                    <c:v>6340</c:v>
                  </c:pt>
                  <c:pt idx="290">
                    <c:v>6420</c:v>
                  </c:pt>
                  <c:pt idx="291">
                    <c:v>6514</c:v>
                  </c:pt>
                  <c:pt idx="292">
                    <c:v>6613</c:v>
                  </c:pt>
                  <c:pt idx="293">
                    <c:v>6704</c:v>
                  </c:pt>
                  <c:pt idx="294">
                    <c:v>6802</c:v>
                  </c:pt>
                  <c:pt idx="295">
                    <c:v>6896</c:v>
                  </c:pt>
                  <c:pt idx="296">
                    <c:v>6988</c:v>
                  </c:pt>
                  <c:pt idx="297">
                    <c:v>7075</c:v>
                  </c:pt>
                  <c:pt idx="298">
                    <c:v>7168</c:v>
                  </c:pt>
                  <c:pt idx="299">
                    <c:v>7252</c:v>
                  </c:pt>
                  <c:pt idx="300">
                    <c:v>7353</c:v>
                  </c:pt>
                  <c:pt idx="301">
                    <c:v>7448</c:v>
                  </c:pt>
                  <c:pt idx="302">
                    <c:v>7539</c:v>
                  </c:pt>
                  <c:pt idx="303">
                    <c:v>7630</c:v>
                  </c:pt>
                  <c:pt idx="304">
                    <c:v>7728</c:v>
                  </c:pt>
                  <c:pt idx="305">
                    <c:v>7818</c:v>
                  </c:pt>
                  <c:pt idx="306">
                    <c:v>7907</c:v>
                  </c:pt>
                  <c:pt idx="307">
                    <c:v>8032</c:v>
                  </c:pt>
                  <c:pt idx="308">
                    <c:v>8154</c:v>
                  </c:pt>
                  <c:pt idx="309">
                    <c:v>8270</c:v>
                  </c:pt>
                  <c:pt idx="310">
                    <c:v>8390</c:v>
                  </c:pt>
                  <c:pt idx="311">
                    <c:v>8519</c:v>
                  </c:pt>
                  <c:pt idx="312">
                    <c:v>8660</c:v>
                  </c:pt>
                  <c:pt idx="313">
                    <c:v>8802</c:v>
                  </c:pt>
                  <c:pt idx="314">
                    <c:v>8945</c:v>
                  </c:pt>
                  <c:pt idx="315">
                    <c:v>9101</c:v>
                  </c:pt>
                  <c:pt idx="316">
                    <c:v>9258</c:v>
                  </c:pt>
                  <c:pt idx="317">
                    <c:v>9434</c:v>
                  </c:pt>
                  <c:pt idx="318">
                    <c:v>9597</c:v>
                  </c:pt>
                  <c:pt idx="319">
                    <c:v>9776</c:v>
                  </c:pt>
                  <c:pt idx="320">
                    <c:v>9954</c:v>
                  </c:pt>
                  <c:pt idx="321">
                    <c:v>10143</c:v>
                  </c:pt>
                  <c:pt idx="322">
                    <c:v>10345</c:v>
                  </c:pt>
                  <c:pt idx="323">
                    <c:v>10547</c:v>
                  </c:pt>
                  <c:pt idx="324">
                    <c:v>10751</c:v>
                  </c:pt>
                  <c:pt idx="325">
                    <c:v>10977</c:v>
                  </c:pt>
                  <c:pt idx="326">
                    <c:v>11217</c:v>
                  </c:pt>
                  <c:pt idx="327">
                    <c:v>11450</c:v>
                  </c:pt>
                  <c:pt idx="328">
                    <c:v>11691</c:v>
                  </c:pt>
                  <c:pt idx="329">
                    <c:v>11940</c:v>
                  </c:pt>
                  <c:pt idx="330">
                    <c:v>12194</c:v>
                  </c:pt>
                  <c:pt idx="331">
                    <c:v>12445</c:v>
                  </c:pt>
                  <c:pt idx="332">
                    <c:v>12730</c:v>
                  </c:pt>
                  <c:pt idx="333">
                    <c:v>13017</c:v>
                  </c:pt>
                  <c:pt idx="334">
                    <c:v>13304</c:v>
                  </c:pt>
                  <c:pt idx="335">
                    <c:v>13596</c:v>
                  </c:pt>
                  <c:pt idx="336">
                    <c:v>13894</c:v>
                  </c:pt>
                  <c:pt idx="337">
                    <c:v>14198</c:v>
                  </c:pt>
                  <c:pt idx="338">
                    <c:v>14437</c:v>
                  </c:pt>
                  <c:pt idx="339">
                    <c:v>14682</c:v>
                  </c:pt>
                  <c:pt idx="340">
                    <c:v>14925</c:v>
                  </c:pt>
                  <c:pt idx="341">
                    <c:v>15164</c:v>
                  </c:pt>
                  <c:pt idx="342">
                    <c:v>15404</c:v>
                  </c:pt>
                  <c:pt idx="343">
                    <c:v>15640</c:v>
                  </c:pt>
                  <c:pt idx="344">
                    <c:v>15877</c:v>
                  </c:pt>
                  <c:pt idx="345">
                    <c:v>16095</c:v>
                  </c:pt>
                  <c:pt idx="346">
                    <c:v>16314</c:v>
                  </c:pt>
                  <c:pt idx="347">
                    <c:v>16532</c:v>
                  </c:pt>
                  <c:pt idx="348">
                    <c:v>16729</c:v>
                  </c:pt>
                  <c:pt idx="349">
                    <c:v>16912</c:v>
                  </c:pt>
                  <c:pt idx="350">
                    <c:v>17098</c:v>
                  </c:pt>
                  <c:pt idx="351">
                    <c:v>17278</c:v>
                  </c:pt>
                  <c:pt idx="352">
                    <c:v>17468</c:v>
                  </c:pt>
                  <c:pt idx="353">
                    <c:v>17653</c:v>
                  </c:pt>
                  <c:pt idx="354">
                    <c:v>17827</c:v>
                  </c:pt>
                  <c:pt idx="355">
                    <c:v>17979</c:v>
                  </c:pt>
                  <c:pt idx="356">
                    <c:v>18137</c:v>
                  </c:pt>
                  <c:pt idx="357">
                    <c:v>18288</c:v>
                  </c:pt>
                  <c:pt idx="358">
                    <c:v>18426</c:v>
                  </c:pt>
                  <c:pt idx="359">
                    <c:v>18579</c:v>
                  </c:pt>
                  <c:pt idx="360">
                    <c:v>18713</c:v>
                  </c:pt>
                  <c:pt idx="361">
                    <c:v>18832</c:v>
                  </c:pt>
                  <c:pt idx="362">
                    <c:v>18963</c:v>
                  </c:pt>
                  <c:pt idx="363">
                    <c:v>19081</c:v>
                  </c:pt>
                </c:numCache>
              </c:numRef>
            </c:minus>
            <c:spPr>
              <a:noFill/>
              <a:ln w="9525" cap="flat" cmpd="sng" algn="ctr">
                <a:solidFill>
                  <a:schemeClr val="tx1">
                    <a:lumMod val="65000"/>
                    <a:lumOff val="35000"/>
                  </a:schemeClr>
                </a:solidFill>
                <a:round/>
              </a:ln>
              <a:effectLst/>
            </c:spPr>
          </c:errBars>
          <c:xVal>
            <c:numRef>
              <c:f>'NYC data'!$B$2:$B$1000</c:f>
              <c:numCache>
                <c:formatCode>[$-409]d\-mmm;@</c:formatCode>
                <c:ptCount val="999"/>
                <c:pt idx="0">
                  <c:v>43903</c:v>
                </c:pt>
                <c:pt idx="1">
                  <c:v>43904</c:v>
                </c:pt>
                <c:pt idx="2">
                  <c:v>43905</c:v>
                </c:pt>
                <c:pt idx="3">
                  <c:v>43906</c:v>
                </c:pt>
                <c:pt idx="4">
                  <c:v>43907</c:v>
                </c:pt>
                <c:pt idx="5">
                  <c:v>43908</c:v>
                </c:pt>
                <c:pt idx="6">
                  <c:v>43909</c:v>
                </c:pt>
                <c:pt idx="7">
                  <c:v>43910</c:v>
                </c:pt>
                <c:pt idx="8">
                  <c:v>43911</c:v>
                </c:pt>
                <c:pt idx="9">
                  <c:v>43912</c:v>
                </c:pt>
                <c:pt idx="10">
                  <c:v>43913</c:v>
                </c:pt>
                <c:pt idx="11">
                  <c:v>43914</c:v>
                </c:pt>
                <c:pt idx="12">
                  <c:v>43915</c:v>
                </c:pt>
                <c:pt idx="13">
                  <c:v>43916</c:v>
                </c:pt>
                <c:pt idx="14">
                  <c:v>43917</c:v>
                </c:pt>
                <c:pt idx="15">
                  <c:v>43918</c:v>
                </c:pt>
                <c:pt idx="16">
                  <c:v>43919</c:v>
                </c:pt>
                <c:pt idx="17">
                  <c:v>43920</c:v>
                </c:pt>
                <c:pt idx="18">
                  <c:v>43921</c:v>
                </c:pt>
                <c:pt idx="19">
                  <c:v>43922</c:v>
                </c:pt>
                <c:pt idx="20">
                  <c:v>43923</c:v>
                </c:pt>
                <c:pt idx="21">
                  <c:v>43924</c:v>
                </c:pt>
                <c:pt idx="22">
                  <c:v>43925</c:v>
                </c:pt>
                <c:pt idx="23">
                  <c:v>43926</c:v>
                </c:pt>
                <c:pt idx="24">
                  <c:v>43927</c:v>
                </c:pt>
                <c:pt idx="25">
                  <c:v>43928</c:v>
                </c:pt>
                <c:pt idx="26">
                  <c:v>43929</c:v>
                </c:pt>
                <c:pt idx="27">
                  <c:v>43930</c:v>
                </c:pt>
                <c:pt idx="28">
                  <c:v>43931</c:v>
                </c:pt>
                <c:pt idx="29">
                  <c:v>43932</c:v>
                </c:pt>
                <c:pt idx="30">
                  <c:v>43933</c:v>
                </c:pt>
                <c:pt idx="31">
                  <c:v>43934</c:v>
                </c:pt>
                <c:pt idx="32">
                  <c:v>43935</c:v>
                </c:pt>
                <c:pt idx="33">
                  <c:v>43936</c:v>
                </c:pt>
                <c:pt idx="34">
                  <c:v>43937</c:v>
                </c:pt>
                <c:pt idx="35">
                  <c:v>43938</c:v>
                </c:pt>
                <c:pt idx="36">
                  <c:v>43939</c:v>
                </c:pt>
                <c:pt idx="37">
                  <c:v>43940</c:v>
                </c:pt>
                <c:pt idx="38">
                  <c:v>43941</c:v>
                </c:pt>
                <c:pt idx="39">
                  <c:v>43942</c:v>
                </c:pt>
                <c:pt idx="40">
                  <c:v>43943</c:v>
                </c:pt>
                <c:pt idx="41">
                  <c:v>43944</c:v>
                </c:pt>
                <c:pt idx="42">
                  <c:v>43945</c:v>
                </c:pt>
                <c:pt idx="43">
                  <c:v>43946</c:v>
                </c:pt>
                <c:pt idx="44">
                  <c:v>43947</c:v>
                </c:pt>
                <c:pt idx="45">
                  <c:v>43948</c:v>
                </c:pt>
                <c:pt idx="46">
                  <c:v>43949</c:v>
                </c:pt>
                <c:pt idx="47">
                  <c:v>43950</c:v>
                </c:pt>
                <c:pt idx="48">
                  <c:v>43951</c:v>
                </c:pt>
                <c:pt idx="49">
                  <c:v>43952</c:v>
                </c:pt>
                <c:pt idx="50">
                  <c:v>43953</c:v>
                </c:pt>
                <c:pt idx="51">
                  <c:v>43954</c:v>
                </c:pt>
                <c:pt idx="52">
                  <c:v>43955</c:v>
                </c:pt>
                <c:pt idx="53">
                  <c:v>43956</c:v>
                </c:pt>
                <c:pt idx="54">
                  <c:v>43957</c:v>
                </c:pt>
                <c:pt idx="55">
                  <c:v>43958</c:v>
                </c:pt>
                <c:pt idx="56">
                  <c:v>43959</c:v>
                </c:pt>
                <c:pt idx="57">
                  <c:v>43960</c:v>
                </c:pt>
                <c:pt idx="58">
                  <c:v>43961</c:v>
                </c:pt>
                <c:pt idx="59">
                  <c:v>43962</c:v>
                </c:pt>
                <c:pt idx="60">
                  <c:v>43963</c:v>
                </c:pt>
                <c:pt idx="61">
                  <c:v>43964</c:v>
                </c:pt>
                <c:pt idx="62">
                  <c:v>43965</c:v>
                </c:pt>
                <c:pt idx="63">
                  <c:v>43966</c:v>
                </c:pt>
                <c:pt idx="64">
                  <c:v>43967</c:v>
                </c:pt>
                <c:pt idx="65">
                  <c:v>43968</c:v>
                </c:pt>
                <c:pt idx="66">
                  <c:v>43969</c:v>
                </c:pt>
                <c:pt idx="67">
                  <c:v>43970</c:v>
                </c:pt>
                <c:pt idx="68">
                  <c:v>43971</c:v>
                </c:pt>
                <c:pt idx="69">
                  <c:v>43972</c:v>
                </c:pt>
                <c:pt idx="70">
                  <c:v>43973</c:v>
                </c:pt>
                <c:pt idx="71">
                  <c:v>43974</c:v>
                </c:pt>
                <c:pt idx="72">
                  <c:v>43975</c:v>
                </c:pt>
                <c:pt idx="73">
                  <c:v>43976</c:v>
                </c:pt>
                <c:pt idx="74">
                  <c:v>43977</c:v>
                </c:pt>
                <c:pt idx="75">
                  <c:v>43978</c:v>
                </c:pt>
                <c:pt idx="76">
                  <c:v>43979</c:v>
                </c:pt>
                <c:pt idx="77">
                  <c:v>43980</c:v>
                </c:pt>
                <c:pt idx="78">
                  <c:v>43981</c:v>
                </c:pt>
                <c:pt idx="79">
                  <c:v>43982</c:v>
                </c:pt>
                <c:pt idx="80">
                  <c:v>43983</c:v>
                </c:pt>
                <c:pt idx="81">
                  <c:v>43984</c:v>
                </c:pt>
                <c:pt idx="82">
                  <c:v>43985</c:v>
                </c:pt>
                <c:pt idx="83">
                  <c:v>43986</c:v>
                </c:pt>
                <c:pt idx="84">
                  <c:v>43987</c:v>
                </c:pt>
                <c:pt idx="85">
                  <c:v>43988</c:v>
                </c:pt>
                <c:pt idx="86">
                  <c:v>43989</c:v>
                </c:pt>
                <c:pt idx="87">
                  <c:v>43990</c:v>
                </c:pt>
                <c:pt idx="88">
                  <c:v>43991</c:v>
                </c:pt>
                <c:pt idx="89">
                  <c:v>43992</c:v>
                </c:pt>
                <c:pt idx="90">
                  <c:v>43993</c:v>
                </c:pt>
                <c:pt idx="91">
                  <c:v>43994</c:v>
                </c:pt>
                <c:pt idx="92">
                  <c:v>43995</c:v>
                </c:pt>
                <c:pt idx="93">
                  <c:v>43996</c:v>
                </c:pt>
                <c:pt idx="94">
                  <c:v>43997</c:v>
                </c:pt>
                <c:pt idx="95">
                  <c:v>43998</c:v>
                </c:pt>
                <c:pt idx="96">
                  <c:v>43999</c:v>
                </c:pt>
                <c:pt idx="97">
                  <c:v>44000</c:v>
                </c:pt>
                <c:pt idx="98">
                  <c:v>44001</c:v>
                </c:pt>
                <c:pt idx="99">
                  <c:v>44002</c:v>
                </c:pt>
                <c:pt idx="100">
                  <c:v>44003</c:v>
                </c:pt>
                <c:pt idx="101">
                  <c:v>44004</c:v>
                </c:pt>
                <c:pt idx="102">
                  <c:v>44005</c:v>
                </c:pt>
                <c:pt idx="103">
                  <c:v>44006</c:v>
                </c:pt>
                <c:pt idx="104">
                  <c:v>44007</c:v>
                </c:pt>
                <c:pt idx="105">
                  <c:v>44008</c:v>
                </c:pt>
                <c:pt idx="106">
                  <c:v>44009</c:v>
                </c:pt>
                <c:pt idx="107">
                  <c:v>44010</c:v>
                </c:pt>
                <c:pt idx="108">
                  <c:v>44011</c:v>
                </c:pt>
                <c:pt idx="109">
                  <c:v>44012</c:v>
                </c:pt>
                <c:pt idx="110">
                  <c:v>44013</c:v>
                </c:pt>
                <c:pt idx="111">
                  <c:v>44014</c:v>
                </c:pt>
                <c:pt idx="112">
                  <c:v>44015</c:v>
                </c:pt>
                <c:pt idx="113">
                  <c:v>44016</c:v>
                </c:pt>
                <c:pt idx="114">
                  <c:v>44017</c:v>
                </c:pt>
                <c:pt idx="115">
                  <c:v>44018</c:v>
                </c:pt>
                <c:pt idx="116">
                  <c:v>44019</c:v>
                </c:pt>
                <c:pt idx="117">
                  <c:v>44020</c:v>
                </c:pt>
                <c:pt idx="118">
                  <c:v>44021</c:v>
                </c:pt>
                <c:pt idx="119">
                  <c:v>44022</c:v>
                </c:pt>
                <c:pt idx="120">
                  <c:v>44023</c:v>
                </c:pt>
                <c:pt idx="121">
                  <c:v>44024</c:v>
                </c:pt>
                <c:pt idx="122">
                  <c:v>44025</c:v>
                </c:pt>
                <c:pt idx="123">
                  <c:v>44026</c:v>
                </c:pt>
                <c:pt idx="124">
                  <c:v>44027</c:v>
                </c:pt>
                <c:pt idx="125">
                  <c:v>44028</c:v>
                </c:pt>
                <c:pt idx="126">
                  <c:v>44029</c:v>
                </c:pt>
                <c:pt idx="127">
                  <c:v>44030</c:v>
                </c:pt>
                <c:pt idx="128">
                  <c:v>44031</c:v>
                </c:pt>
                <c:pt idx="129">
                  <c:v>44032</c:v>
                </c:pt>
                <c:pt idx="130">
                  <c:v>44033</c:v>
                </c:pt>
                <c:pt idx="131">
                  <c:v>44034</c:v>
                </c:pt>
                <c:pt idx="132">
                  <c:v>44035</c:v>
                </c:pt>
                <c:pt idx="133">
                  <c:v>44036</c:v>
                </c:pt>
                <c:pt idx="134">
                  <c:v>44037</c:v>
                </c:pt>
                <c:pt idx="135">
                  <c:v>44038</c:v>
                </c:pt>
                <c:pt idx="136">
                  <c:v>44039</c:v>
                </c:pt>
                <c:pt idx="137">
                  <c:v>44040</c:v>
                </c:pt>
                <c:pt idx="138">
                  <c:v>44041</c:v>
                </c:pt>
                <c:pt idx="139">
                  <c:v>44042</c:v>
                </c:pt>
                <c:pt idx="140">
                  <c:v>44043</c:v>
                </c:pt>
                <c:pt idx="141">
                  <c:v>44044</c:v>
                </c:pt>
                <c:pt idx="142">
                  <c:v>44045</c:v>
                </c:pt>
                <c:pt idx="143">
                  <c:v>44046</c:v>
                </c:pt>
                <c:pt idx="144">
                  <c:v>44047</c:v>
                </c:pt>
                <c:pt idx="145">
                  <c:v>44048</c:v>
                </c:pt>
                <c:pt idx="146">
                  <c:v>44049</c:v>
                </c:pt>
                <c:pt idx="147">
                  <c:v>44050</c:v>
                </c:pt>
                <c:pt idx="148">
                  <c:v>44051</c:v>
                </c:pt>
                <c:pt idx="149">
                  <c:v>44052</c:v>
                </c:pt>
                <c:pt idx="150">
                  <c:v>44053</c:v>
                </c:pt>
                <c:pt idx="151">
                  <c:v>44054</c:v>
                </c:pt>
                <c:pt idx="152">
                  <c:v>44055</c:v>
                </c:pt>
                <c:pt idx="153">
                  <c:v>44056</c:v>
                </c:pt>
                <c:pt idx="154">
                  <c:v>44057</c:v>
                </c:pt>
                <c:pt idx="155">
                  <c:v>44058</c:v>
                </c:pt>
                <c:pt idx="156">
                  <c:v>44059</c:v>
                </c:pt>
                <c:pt idx="157">
                  <c:v>44060</c:v>
                </c:pt>
                <c:pt idx="158">
                  <c:v>44061</c:v>
                </c:pt>
                <c:pt idx="159">
                  <c:v>44062</c:v>
                </c:pt>
                <c:pt idx="160">
                  <c:v>44063</c:v>
                </c:pt>
                <c:pt idx="161">
                  <c:v>44064</c:v>
                </c:pt>
                <c:pt idx="162">
                  <c:v>44065</c:v>
                </c:pt>
                <c:pt idx="163">
                  <c:v>44066</c:v>
                </c:pt>
                <c:pt idx="164">
                  <c:v>44067</c:v>
                </c:pt>
                <c:pt idx="165">
                  <c:v>44068</c:v>
                </c:pt>
                <c:pt idx="166">
                  <c:v>44069</c:v>
                </c:pt>
                <c:pt idx="167">
                  <c:v>44070</c:v>
                </c:pt>
                <c:pt idx="168">
                  <c:v>44071</c:v>
                </c:pt>
                <c:pt idx="169">
                  <c:v>44072</c:v>
                </c:pt>
                <c:pt idx="170">
                  <c:v>44073</c:v>
                </c:pt>
                <c:pt idx="171">
                  <c:v>44074</c:v>
                </c:pt>
                <c:pt idx="172">
                  <c:v>44075</c:v>
                </c:pt>
                <c:pt idx="173">
                  <c:v>44076</c:v>
                </c:pt>
                <c:pt idx="174">
                  <c:v>44077</c:v>
                </c:pt>
                <c:pt idx="175">
                  <c:v>44078</c:v>
                </c:pt>
                <c:pt idx="176">
                  <c:v>44079</c:v>
                </c:pt>
                <c:pt idx="177">
                  <c:v>44080</c:v>
                </c:pt>
                <c:pt idx="178">
                  <c:v>44081</c:v>
                </c:pt>
                <c:pt idx="179">
                  <c:v>44082</c:v>
                </c:pt>
                <c:pt idx="180">
                  <c:v>44083</c:v>
                </c:pt>
                <c:pt idx="181">
                  <c:v>44084</c:v>
                </c:pt>
                <c:pt idx="182">
                  <c:v>44085</c:v>
                </c:pt>
                <c:pt idx="183">
                  <c:v>44086</c:v>
                </c:pt>
                <c:pt idx="184">
                  <c:v>44087</c:v>
                </c:pt>
                <c:pt idx="185">
                  <c:v>44088</c:v>
                </c:pt>
                <c:pt idx="186">
                  <c:v>44089</c:v>
                </c:pt>
                <c:pt idx="187">
                  <c:v>44090</c:v>
                </c:pt>
                <c:pt idx="188">
                  <c:v>44091</c:v>
                </c:pt>
                <c:pt idx="189">
                  <c:v>44092</c:v>
                </c:pt>
                <c:pt idx="190">
                  <c:v>44093</c:v>
                </c:pt>
                <c:pt idx="191">
                  <c:v>44094</c:v>
                </c:pt>
                <c:pt idx="192">
                  <c:v>44095</c:v>
                </c:pt>
                <c:pt idx="193">
                  <c:v>44096</c:v>
                </c:pt>
                <c:pt idx="194">
                  <c:v>44097</c:v>
                </c:pt>
                <c:pt idx="195">
                  <c:v>44098</c:v>
                </c:pt>
                <c:pt idx="196">
                  <c:v>44099</c:v>
                </c:pt>
                <c:pt idx="197">
                  <c:v>44100</c:v>
                </c:pt>
                <c:pt idx="198">
                  <c:v>44101</c:v>
                </c:pt>
                <c:pt idx="199">
                  <c:v>44102</c:v>
                </c:pt>
                <c:pt idx="200">
                  <c:v>44103</c:v>
                </c:pt>
                <c:pt idx="201">
                  <c:v>44104</c:v>
                </c:pt>
                <c:pt idx="202">
                  <c:v>44105</c:v>
                </c:pt>
                <c:pt idx="203">
                  <c:v>44106</c:v>
                </c:pt>
                <c:pt idx="204">
                  <c:v>44107</c:v>
                </c:pt>
                <c:pt idx="205">
                  <c:v>44108</c:v>
                </c:pt>
                <c:pt idx="206">
                  <c:v>44109</c:v>
                </c:pt>
                <c:pt idx="207">
                  <c:v>44110</c:v>
                </c:pt>
                <c:pt idx="208">
                  <c:v>44111</c:v>
                </c:pt>
                <c:pt idx="209">
                  <c:v>44112</c:v>
                </c:pt>
                <c:pt idx="210">
                  <c:v>44113</c:v>
                </c:pt>
                <c:pt idx="211">
                  <c:v>44114</c:v>
                </c:pt>
                <c:pt idx="212">
                  <c:v>44115</c:v>
                </c:pt>
                <c:pt idx="213">
                  <c:v>44116</c:v>
                </c:pt>
                <c:pt idx="214">
                  <c:v>44117</c:v>
                </c:pt>
                <c:pt idx="215">
                  <c:v>44118</c:v>
                </c:pt>
                <c:pt idx="216">
                  <c:v>44119</c:v>
                </c:pt>
                <c:pt idx="217">
                  <c:v>44120</c:v>
                </c:pt>
                <c:pt idx="218">
                  <c:v>44121</c:v>
                </c:pt>
                <c:pt idx="219">
                  <c:v>44122</c:v>
                </c:pt>
                <c:pt idx="220">
                  <c:v>44123</c:v>
                </c:pt>
                <c:pt idx="221">
                  <c:v>44124</c:v>
                </c:pt>
                <c:pt idx="222">
                  <c:v>44125</c:v>
                </c:pt>
                <c:pt idx="223">
                  <c:v>44126</c:v>
                </c:pt>
                <c:pt idx="224">
                  <c:v>44127</c:v>
                </c:pt>
                <c:pt idx="225">
                  <c:v>44128</c:v>
                </c:pt>
                <c:pt idx="226">
                  <c:v>44129</c:v>
                </c:pt>
                <c:pt idx="227">
                  <c:v>44130</c:v>
                </c:pt>
                <c:pt idx="228">
                  <c:v>44131</c:v>
                </c:pt>
                <c:pt idx="229">
                  <c:v>44132</c:v>
                </c:pt>
                <c:pt idx="230">
                  <c:v>44133</c:v>
                </c:pt>
                <c:pt idx="231">
                  <c:v>44134</c:v>
                </c:pt>
                <c:pt idx="232">
                  <c:v>44135</c:v>
                </c:pt>
                <c:pt idx="233">
                  <c:v>44136</c:v>
                </c:pt>
                <c:pt idx="234">
                  <c:v>44137</c:v>
                </c:pt>
                <c:pt idx="235">
                  <c:v>44138</c:v>
                </c:pt>
                <c:pt idx="236">
                  <c:v>44139</c:v>
                </c:pt>
                <c:pt idx="237">
                  <c:v>44140</c:v>
                </c:pt>
                <c:pt idx="238">
                  <c:v>44141</c:v>
                </c:pt>
                <c:pt idx="239">
                  <c:v>44142</c:v>
                </c:pt>
                <c:pt idx="240">
                  <c:v>44143</c:v>
                </c:pt>
                <c:pt idx="241">
                  <c:v>44144</c:v>
                </c:pt>
                <c:pt idx="242">
                  <c:v>44145</c:v>
                </c:pt>
                <c:pt idx="243">
                  <c:v>44146</c:v>
                </c:pt>
                <c:pt idx="244">
                  <c:v>44147</c:v>
                </c:pt>
                <c:pt idx="245">
                  <c:v>44148</c:v>
                </c:pt>
                <c:pt idx="246">
                  <c:v>44149</c:v>
                </c:pt>
                <c:pt idx="247">
                  <c:v>44150</c:v>
                </c:pt>
                <c:pt idx="248">
                  <c:v>44151</c:v>
                </c:pt>
                <c:pt idx="249">
                  <c:v>44152</c:v>
                </c:pt>
                <c:pt idx="250">
                  <c:v>44153</c:v>
                </c:pt>
                <c:pt idx="251">
                  <c:v>44154</c:v>
                </c:pt>
                <c:pt idx="252">
                  <c:v>44155</c:v>
                </c:pt>
                <c:pt idx="253">
                  <c:v>44156</c:v>
                </c:pt>
                <c:pt idx="254">
                  <c:v>44157</c:v>
                </c:pt>
                <c:pt idx="255">
                  <c:v>44158</c:v>
                </c:pt>
                <c:pt idx="256">
                  <c:v>44159</c:v>
                </c:pt>
                <c:pt idx="257">
                  <c:v>44160</c:v>
                </c:pt>
                <c:pt idx="258">
                  <c:v>44161</c:v>
                </c:pt>
                <c:pt idx="259">
                  <c:v>44162</c:v>
                </c:pt>
                <c:pt idx="260">
                  <c:v>44163</c:v>
                </c:pt>
                <c:pt idx="261">
                  <c:v>44164</c:v>
                </c:pt>
                <c:pt idx="262">
                  <c:v>44165</c:v>
                </c:pt>
                <c:pt idx="263">
                  <c:v>44166</c:v>
                </c:pt>
                <c:pt idx="264">
                  <c:v>44167</c:v>
                </c:pt>
                <c:pt idx="265">
                  <c:v>44168</c:v>
                </c:pt>
                <c:pt idx="266">
                  <c:v>44169</c:v>
                </c:pt>
                <c:pt idx="267">
                  <c:v>44170</c:v>
                </c:pt>
                <c:pt idx="268">
                  <c:v>44171</c:v>
                </c:pt>
                <c:pt idx="269">
                  <c:v>44172</c:v>
                </c:pt>
                <c:pt idx="270">
                  <c:v>44173</c:v>
                </c:pt>
                <c:pt idx="271">
                  <c:v>44174</c:v>
                </c:pt>
                <c:pt idx="272">
                  <c:v>44175</c:v>
                </c:pt>
                <c:pt idx="273">
                  <c:v>44176</c:v>
                </c:pt>
                <c:pt idx="274">
                  <c:v>44177</c:v>
                </c:pt>
                <c:pt idx="275">
                  <c:v>44178</c:v>
                </c:pt>
                <c:pt idx="276">
                  <c:v>44179</c:v>
                </c:pt>
                <c:pt idx="277">
                  <c:v>44180</c:v>
                </c:pt>
                <c:pt idx="278">
                  <c:v>44181</c:v>
                </c:pt>
                <c:pt idx="279">
                  <c:v>44182</c:v>
                </c:pt>
                <c:pt idx="280">
                  <c:v>44183</c:v>
                </c:pt>
                <c:pt idx="281">
                  <c:v>44184</c:v>
                </c:pt>
                <c:pt idx="282">
                  <c:v>44185</c:v>
                </c:pt>
                <c:pt idx="283">
                  <c:v>44186</c:v>
                </c:pt>
                <c:pt idx="284">
                  <c:v>44187</c:v>
                </c:pt>
                <c:pt idx="285">
                  <c:v>44188</c:v>
                </c:pt>
                <c:pt idx="286">
                  <c:v>44189</c:v>
                </c:pt>
                <c:pt idx="287">
                  <c:v>44190</c:v>
                </c:pt>
                <c:pt idx="288">
                  <c:v>44191</c:v>
                </c:pt>
                <c:pt idx="289">
                  <c:v>44192</c:v>
                </c:pt>
                <c:pt idx="290">
                  <c:v>44193</c:v>
                </c:pt>
                <c:pt idx="291">
                  <c:v>44194</c:v>
                </c:pt>
                <c:pt idx="292">
                  <c:v>44195</c:v>
                </c:pt>
                <c:pt idx="293">
                  <c:v>44196</c:v>
                </c:pt>
                <c:pt idx="294">
                  <c:v>44197</c:v>
                </c:pt>
                <c:pt idx="295">
                  <c:v>44198</c:v>
                </c:pt>
                <c:pt idx="296">
                  <c:v>44199</c:v>
                </c:pt>
                <c:pt idx="297">
                  <c:v>44200</c:v>
                </c:pt>
                <c:pt idx="298">
                  <c:v>44201</c:v>
                </c:pt>
                <c:pt idx="299">
                  <c:v>44202</c:v>
                </c:pt>
                <c:pt idx="300">
                  <c:v>44203</c:v>
                </c:pt>
                <c:pt idx="301">
                  <c:v>44204</c:v>
                </c:pt>
                <c:pt idx="302">
                  <c:v>44205</c:v>
                </c:pt>
                <c:pt idx="303">
                  <c:v>44206</c:v>
                </c:pt>
                <c:pt idx="304">
                  <c:v>44207</c:v>
                </c:pt>
                <c:pt idx="305">
                  <c:v>44208</c:v>
                </c:pt>
                <c:pt idx="306">
                  <c:v>44209</c:v>
                </c:pt>
                <c:pt idx="307">
                  <c:v>44210</c:v>
                </c:pt>
                <c:pt idx="308">
                  <c:v>44211</c:v>
                </c:pt>
                <c:pt idx="309">
                  <c:v>44212</c:v>
                </c:pt>
                <c:pt idx="310">
                  <c:v>44213</c:v>
                </c:pt>
                <c:pt idx="311">
                  <c:v>44214</c:v>
                </c:pt>
                <c:pt idx="312">
                  <c:v>44215</c:v>
                </c:pt>
                <c:pt idx="313">
                  <c:v>44216</c:v>
                </c:pt>
                <c:pt idx="314">
                  <c:v>44217</c:v>
                </c:pt>
                <c:pt idx="315">
                  <c:v>44218</c:v>
                </c:pt>
                <c:pt idx="316">
                  <c:v>44219</c:v>
                </c:pt>
                <c:pt idx="317">
                  <c:v>44220</c:v>
                </c:pt>
                <c:pt idx="318">
                  <c:v>44221</c:v>
                </c:pt>
                <c:pt idx="319">
                  <c:v>44222</c:v>
                </c:pt>
                <c:pt idx="320">
                  <c:v>44223</c:v>
                </c:pt>
                <c:pt idx="321">
                  <c:v>44224</c:v>
                </c:pt>
                <c:pt idx="322">
                  <c:v>44225</c:v>
                </c:pt>
                <c:pt idx="323">
                  <c:v>44226</c:v>
                </c:pt>
                <c:pt idx="324">
                  <c:v>44227</c:v>
                </c:pt>
                <c:pt idx="325">
                  <c:v>44228</c:v>
                </c:pt>
                <c:pt idx="326">
                  <c:v>44229</c:v>
                </c:pt>
                <c:pt idx="327">
                  <c:v>44230</c:v>
                </c:pt>
                <c:pt idx="328">
                  <c:v>44231</c:v>
                </c:pt>
                <c:pt idx="329">
                  <c:v>44232</c:v>
                </c:pt>
                <c:pt idx="330">
                  <c:v>44233</c:v>
                </c:pt>
                <c:pt idx="331">
                  <c:v>44234</c:v>
                </c:pt>
                <c:pt idx="332">
                  <c:v>44235</c:v>
                </c:pt>
                <c:pt idx="333">
                  <c:v>44236</c:v>
                </c:pt>
                <c:pt idx="334">
                  <c:v>44237</c:v>
                </c:pt>
                <c:pt idx="335">
                  <c:v>44238</c:v>
                </c:pt>
                <c:pt idx="336">
                  <c:v>44239</c:v>
                </c:pt>
                <c:pt idx="337">
                  <c:v>44240</c:v>
                </c:pt>
                <c:pt idx="338">
                  <c:v>44241</c:v>
                </c:pt>
                <c:pt idx="339">
                  <c:v>44242</c:v>
                </c:pt>
                <c:pt idx="340">
                  <c:v>44243</c:v>
                </c:pt>
                <c:pt idx="341">
                  <c:v>44244</c:v>
                </c:pt>
                <c:pt idx="342">
                  <c:v>44245</c:v>
                </c:pt>
                <c:pt idx="343">
                  <c:v>44246</c:v>
                </c:pt>
                <c:pt idx="344">
                  <c:v>44247</c:v>
                </c:pt>
                <c:pt idx="345">
                  <c:v>44248</c:v>
                </c:pt>
                <c:pt idx="346">
                  <c:v>44249</c:v>
                </c:pt>
                <c:pt idx="347">
                  <c:v>44250</c:v>
                </c:pt>
                <c:pt idx="348">
                  <c:v>44251</c:v>
                </c:pt>
                <c:pt idx="349">
                  <c:v>44252</c:v>
                </c:pt>
                <c:pt idx="350">
                  <c:v>44253</c:v>
                </c:pt>
                <c:pt idx="351">
                  <c:v>44254</c:v>
                </c:pt>
                <c:pt idx="352">
                  <c:v>44255</c:v>
                </c:pt>
                <c:pt idx="353">
                  <c:v>44256</c:v>
                </c:pt>
                <c:pt idx="354">
                  <c:v>44257</c:v>
                </c:pt>
                <c:pt idx="355">
                  <c:v>44258</c:v>
                </c:pt>
                <c:pt idx="356">
                  <c:v>44259</c:v>
                </c:pt>
                <c:pt idx="357">
                  <c:v>44260</c:v>
                </c:pt>
                <c:pt idx="358">
                  <c:v>44261</c:v>
                </c:pt>
                <c:pt idx="359">
                  <c:v>44262</c:v>
                </c:pt>
                <c:pt idx="360">
                  <c:v>44263</c:v>
                </c:pt>
                <c:pt idx="361">
                  <c:v>44264</c:v>
                </c:pt>
                <c:pt idx="362">
                  <c:v>44265</c:v>
                </c:pt>
                <c:pt idx="363">
                  <c:v>44266</c:v>
                </c:pt>
                <c:pt idx="364">
                  <c:v>44267</c:v>
                </c:pt>
                <c:pt idx="365">
                  <c:v>44268</c:v>
                </c:pt>
                <c:pt idx="366">
                  <c:v>44269</c:v>
                </c:pt>
                <c:pt idx="367">
                  <c:v>44270</c:v>
                </c:pt>
                <c:pt idx="368">
                  <c:v>44271</c:v>
                </c:pt>
                <c:pt idx="369">
                  <c:v>44272</c:v>
                </c:pt>
                <c:pt idx="370">
                  <c:v>44273</c:v>
                </c:pt>
                <c:pt idx="371">
                  <c:v>44274</c:v>
                </c:pt>
                <c:pt idx="372">
                  <c:v>44275</c:v>
                </c:pt>
                <c:pt idx="373">
                  <c:v>44276</c:v>
                </c:pt>
                <c:pt idx="374">
                  <c:v>44277</c:v>
                </c:pt>
                <c:pt idx="375">
                  <c:v>44278</c:v>
                </c:pt>
                <c:pt idx="376">
                  <c:v>44279</c:v>
                </c:pt>
                <c:pt idx="377">
                  <c:v>44280</c:v>
                </c:pt>
                <c:pt idx="378">
                  <c:v>44281</c:v>
                </c:pt>
                <c:pt idx="379">
                  <c:v>44282</c:v>
                </c:pt>
                <c:pt idx="380">
                  <c:v>44283</c:v>
                </c:pt>
                <c:pt idx="381">
                  <c:v>44284</c:v>
                </c:pt>
                <c:pt idx="382">
                  <c:v>44285</c:v>
                </c:pt>
                <c:pt idx="383">
                  <c:v>44286</c:v>
                </c:pt>
                <c:pt idx="384">
                  <c:v>44287</c:v>
                </c:pt>
                <c:pt idx="385">
                  <c:v>44288</c:v>
                </c:pt>
                <c:pt idx="386">
                  <c:v>44289</c:v>
                </c:pt>
                <c:pt idx="387">
                  <c:v>44290</c:v>
                </c:pt>
                <c:pt idx="388">
                  <c:v>44291</c:v>
                </c:pt>
                <c:pt idx="389">
                  <c:v>44292</c:v>
                </c:pt>
                <c:pt idx="390">
                  <c:v>44293</c:v>
                </c:pt>
                <c:pt idx="391">
                  <c:v>44294</c:v>
                </c:pt>
                <c:pt idx="392">
                  <c:v>44295</c:v>
                </c:pt>
                <c:pt idx="393">
                  <c:v>44296</c:v>
                </c:pt>
                <c:pt idx="394">
                  <c:v>44297</c:v>
                </c:pt>
                <c:pt idx="395">
                  <c:v>44298</c:v>
                </c:pt>
                <c:pt idx="396">
                  <c:v>44299</c:v>
                </c:pt>
                <c:pt idx="397">
                  <c:v>44300</c:v>
                </c:pt>
                <c:pt idx="398">
                  <c:v>44301</c:v>
                </c:pt>
                <c:pt idx="399">
                  <c:v>44302</c:v>
                </c:pt>
                <c:pt idx="400">
                  <c:v>44303</c:v>
                </c:pt>
                <c:pt idx="401">
                  <c:v>44304</c:v>
                </c:pt>
                <c:pt idx="402">
                  <c:v>44305</c:v>
                </c:pt>
                <c:pt idx="403">
                  <c:v>44306</c:v>
                </c:pt>
                <c:pt idx="404">
                  <c:v>44307</c:v>
                </c:pt>
                <c:pt idx="405">
                  <c:v>44308</c:v>
                </c:pt>
                <c:pt idx="406">
                  <c:v>44309</c:v>
                </c:pt>
                <c:pt idx="407">
                  <c:v>44310</c:v>
                </c:pt>
                <c:pt idx="408">
                  <c:v>44311</c:v>
                </c:pt>
                <c:pt idx="409">
                  <c:v>44312</c:v>
                </c:pt>
                <c:pt idx="410">
                  <c:v>44313</c:v>
                </c:pt>
                <c:pt idx="411">
                  <c:v>44314</c:v>
                </c:pt>
                <c:pt idx="412">
                  <c:v>44315</c:v>
                </c:pt>
                <c:pt idx="413">
                  <c:v>44316</c:v>
                </c:pt>
                <c:pt idx="414">
                  <c:v>44317</c:v>
                </c:pt>
                <c:pt idx="415">
                  <c:v>44318</c:v>
                </c:pt>
                <c:pt idx="416">
                  <c:v>44319</c:v>
                </c:pt>
                <c:pt idx="417">
                  <c:v>44320</c:v>
                </c:pt>
                <c:pt idx="418">
                  <c:v>44321</c:v>
                </c:pt>
                <c:pt idx="419">
                  <c:v>44322</c:v>
                </c:pt>
                <c:pt idx="420">
                  <c:v>44323</c:v>
                </c:pt>
                <c:pt idx="421">
                  <c:v>44324</c:v>
                </c:pt>
                <c:pt idx="422">
                  <c:v>44325</c:v>
                </c:pt>
                <c:pt idx="423">
                  <c:v>44326</c:v>
                </c:pt>
                <c:pt idx="424">
                  <c:v>44327</c:v>
                </c:pt>
                <c:pt idx="425">
                  <c:v>44328</c:v>
                </c:pt>
                <c:pt idx="426">
                  <c:v>44329</c:v>
                </c:pt>
                <c:pt idx="427">
                  <c:v>44330</c:v>
                </c:pt>
                <c:pt idx="428">
                  <c:v>44331</c:v>
                </c:pt>
                <c:pt idx="429">
                  <c:v>44332</c:v>
                </c:pt>
                <c:pt idx="430">
                  <c:v>44333</c:v>
                </c:pt>
                <c:pt idx="431">
                  <c:v>44334</c:v>
                </c:pt>
                <c:pt idx="432">
                  <c:v>44335</c:v>
                </c:pt>
                <c:pt idx="433">
                  <c:v>44336</c:v>
                </c:pt>
                <c:pt idx="434">
                  <c:v>44337</c:v>
                </c:pt>
                <c:pt idx="435">
                  <c:v>44338</c:v>
                </c:pt>
                <c:pt idx="436">
                  <c:v>44339</c:v>
                </c:pt>
                <c:pt idx="437">
                  <c:v>44340</c:v>
                </c:pt>
                <c:pt idx="438">
                  <c:v>44341</c:v>
                </c:pt>
                <c:pt idx="439">
                  <c:v>44342</c:v>
                </c:pt>
                <c:pt idx="440">
                  <c:v>44343</c:v>
                </c:pt>
                <c:pt idx="441">
                  <c:v>44344</c:v>
                </c:pt>
                <c:pt idx="442">
                  <c:v>44345</c:v>
                </c:pt>
                <c:pt idx="443">
                  <c:v>44346</c:v>
                </c:pt>
                <c:pt idx="444">
                  <c:v>44347</c:v>
                </c:pt>
                <c:pt idx="445">
                  <c:v>44348</c:v>
                </c:pt>
                <c:pt idx="446">
                  <c:v>44349</c:v>
                </c:pt>
                <c:pt idx="447">
                  <c:v>44350</c:v>
                </c:pt>
                <c:pt idx="448">
                  <c:v>44351</c:v>
                </c:pt>
                <c:pt idx="449">
                  <c:v>44352</c:v>
                </c:pt>
                <c:pt idx="450">
                  <c:v>44353</c:v>
                </c:pt>
                <c:pt idx="451">
                  <c:v>44354</c:v>
                </c:pt>
                <c:pt idx="452">
                  <c:v>44355</c:v>
                </c:pt>
                <c:pt idx="453">
                  <c:v>44356</c:v>
                </c:pt>
                <c:pt idx="454">
                  <c:v>44357</c:v>
                </c:pt>
                <c:pt idx="455">
                  <c:v>44358</c:v>
                </c:pt>
                <c:pt idx="456">
                  <c:v>44359</c:v>
                </c:pt>
                <c:pt idx="457">
                  <c:v>44360</c:v>
                </c:pt>
                <c:pt idx="458">
                  <c:v>44361</c:v>
                </c:pt>
                <c:pt idx="459">
                  <c:v>44362</c:v>
                </c:pt>
                <c:pt idx="460">
                  <c:v>44363</c:v>
                </c:pt>
                <c:pt idx="461">
                  <c:v>44364</c:v>
                </c:pt>
                <c:pt idx="462">
                  <c:v>44365</c:v>
                </c:pt>
                <c:pt idx="463">
                  <c:v>44366</c:v>
                </c:pt>
                <c:pt idx="464">
                  <c:v>44367</c:v>
                </c:pt>
                <c:pt idx="465">
                  <c:v>44368</c:v>
                </c:pt>
                <c:pt idx="466">
                  <c:v>44369</c:v>
                </c:pt>
                <c:pt idx="467">
                  <c:v>44370</c:v>
                </c:pt>
                <c:pt idx="468">
                  <c:v>44371</c:v>
                </c:pt>
                <c:pt idx="469">
                  <c:v>44372</c:v>
                </c:pt>
                <c:pt idx="470">
                  <c:v>44373</c:v>
                </c:pt>
                <c:pt idx="471">
                  <c:v>44374</c:v>
                </c:pt>
                <c:pt idx="472">
                  <c:v>44375</c:v>
                </c:pt>
                <c:pt idx="473">
                  <c:v>44376</c:v>
                </c:pt>
                <c:pt idx="474">
                  <c:v>44377</c:v>
                </c:pt>
                <c:pt idx="475">
                  <c:v>44378</c:v>
                </c:pt>
                <c:pt idx="476">
                  <c:v>44379</c:v>
                </c:pt>
                <c:pt idx="477">
                  <c:v>44380</c:v>
                </c:pt>
                <c:pt idx="478">
                  <c:v>44381</c:v>
                </c:pt>
                <c:pt idx="479">
                  <c:v>44382</c:v>
                </c:pt>
                <c:pt idx="480">
                  <c:v>44383</c:v>
                </c:pt>
                <c:pt idx="481">
                  <c:v>44384</c:v>
                </c:pt>
                <c:pt idx="482">
                  <c:v>44385</c:v>
                </c:pt>
                <c:pt idx="483">
                  <c:v>44386</c:v>
                </c:pt>
                <c:pt idx="484">
                  <c:v>44387</c:v>
                </c:pt>
                <c:pt idx="485">
                  <c:v>44388</c:v>
                </c:pt>
                <c:pt idx="486">
                  <c:v>44389</c:v>
                </c:pt>
                <c:pt idx="487">
                  <c:v>44390</c:v>
                </c:pt>
                <c:pt idx="488">
                  <c:v>44391</c:v>
                </c:pt>
                <c:pt idx="489">
                  <c:v>44392</c:v>
                </c:pt>
                <c:pt idx="490">
                  <c:v>44393</c:v>
                </c:pt>
                <c:pt idx="491">
                  <c:v>44394</c:v>
                </c:pt>
                <c:pt idx="492">
                  <c:v>44395</c:v>
                </c:pt>
                <c:pt idx="493">
                  <c:v>44396</c:v>
                </c:pt>
                <c:pt idx="494">
                  <c:v>44397</c:v>
                </c:pt>
                <c:pt idx="495">
                  <c:v>44398</c:v>
                </c:pt>
                <c:pt idx="496">
                  <c:v>44399</c:v>
                </c:pt>
                <c:pt idx="497">
                  <c:v>44400</c:v>
                </c:pt>
                <c:pt idx="498">
                  <c:v>44401</c:v>
                </c:pt>
                <c:pt idx="499">
                  <c:v>44402</c:v>
                </c:pt>
                <c:pt idx="500">
                  <c:v>44403</c:v>
                </c:pt>
                <c:pt idx="501">
                  <c:v>44404</c:v>
                </c:pt>
                <c:pt idx="502">
                  <c:v>44405</c:v>
                </c:pt>
                <c:pt idx="503">
                  <c:v>44406</c:v>
                </c:pt>
                <c:pt idx="504">
                  <c:v>44407</c:v>
                </c:pt>
                <c:pt idx="505">
                  <c:v>44408</c:v>
                </c:pt>
                <c:pt idx="506">
                  <c:v>44409</c:v>
                </c:pt>
                <c:pt idx="507">
                  <c:v>44410</c:v>
                </c:pt>
                <c:pt idx="508">
                  <c:v>44411</c:v>
                </c:pt>
                <c:pt idx="509">
                  <c:v>44412</c:v>
                </c:pt>
                <c:pt idx="510">
                  <c:v>44413</c:v>
                </c:pt>
                <c:pt idx="511">
                  <c:v>44414</c:v>
                </c:pt>
                <c:pt idx="512">
                  <c:v>44415</c:v>
                </c:pt>
                <c:pt idx="513">
                  <c:v>44416</c:v>
                </c:pt>
                <c:pt idx="514">
                  <c:v>44417</c:v>
                </c:pt>
                <c:pt idx="515">
                  <c:v>44418</c:v>
                </c:pt>
                <c:pt idx="516">
                  <c:v>44419</c:v>
                </c:pt>
                <c:pt idx="517">
                  <c:v>44420</c:v>
                </c:pt>
                <c:pt idx="518">
                  <c:v>44421</c:v>
                </c:pt>
                <c:pt idx="519">
                  <c:v>44422</c:v>
                </c:pt>
                <c:pt idx="520">
                  <c:v>44423</c:v>
                </c:pt>
                <c:pt idx="521">
                  <c:v>44424</c:v>
                </c:pt>
                <c:pt idx="522">
                  <c:v>44425</c:v>
                </c:pt>
                <c:pt idx="523">
                  <c:v>44426</c:v>
                </c:pt>
                <c:pt idx="524">
                  <c:v>44427</c:v>
                </c:pt>
                <c:pt idx="525">
                  <c:v>44428</c:v>
                </c:pt>
                <c:pt idx="526">
                  <c:v>44429</c:v>
                </c:pt>
                <c:pt idx="527">
                  <c:v>44430</c:v>
                </c:pt>
                <c:pt idx="528">
                  <c:v>44431</c:v>
                </c:pt>
                <c:pt idx="529">
                  <c:v>44432</c:v>
                </c:pt>
                <c:pt idx="530">
                  <c:v>44433</c:v>
                </c:pt>
                <c:pt idx="531">
                  <c:v>44434</c:v>
                </c:pt>
                <c:pt idx="532">
                  <c:v>44435</c:v>
                </c:pt>
                <c:pt idx="533">
                  <c:v>44436</c:v>
                </c:pt>
                <c:pt idx="534">
                  <c:v>44437</c:v>
                </c:pt>
                <c:pt idx="535">
                  <c:v>44438</c:v>
                </c:pt>
                <c:pt idx="536">
                  <c:v>44439</c:v>
                </c:pt>
                <c:pt idx="537">
                  <c:v>44440</c:v>
                </c:pt>
                <c:pt idx="538">
                  <c:v>44441</c:v>
                </c:pt>
                <c:pt idx="539">
                  <c:v>44442</c:v>
                </c:pt>
                <c:pt idx="540">
                  <c:v>44443</c:v>
                </c:pt>
                <c:pt idx="541">
                  <c:v>44444</c:v>
                </c:pt>
                <c:pt idx="542">
                  <c:v>44445</c:v>
                </c:pt>
                <c:pt idx="543">
                  <c:v>44446</c:v>
                </c:pt>
                <c:pt idx="544">
                  <c:v>44447</c:v>
                </c:pt>
                <c:pt idx="545">
                  <c:v>44448</c:v>
                </c:pt>
                <c:pt idx="546">
                  <c:v>44449</c:v>
                </c:pt>
                <c:pt idx="547">
                  <c:v>44450</c:v>
                </c:pt>
                <c:pt idx="548">
                  <c:v>44451</c:v>
                </c:pt>
                <c:pt idx="549">
                  <c:v>44452</c:v>
                </c:pt>
                <c:pt idx="550">
                  <c:v>44453</c:v>
                </c:pt>
                <c:pt idx="551">
                  <c:v>44454</c:v>
                </c:pt>
                <c:pt idx="552">
                  <c:v>44455</c:v>
                </c:pt>
                <c:pt idx="553">
                  <c:v>44456</c:v>
                </c:pt>
                <c:pt idx="554">
                  <c:v>44457</c:v>
                </c:pt>
                <c:pt idx="555">
                  <c:v>44458</c:v>
                </c:pt>
                <c:pt idx="556">
                  <c:v>44459</c:v>
                </c:pt>
                <c:pt idx="557">
                  <c:v>44460</c:v>
                </c:pt>
                <c:pt idx="558">
                  <c:v>44461</c:v>
                </c:pt>
                <c:pt idx="559">
                  <c:v>44462</c:v>
                </c:pt>
                <c:pt idx="560">
                  <c:v>44463</c:v>
                </c:pt>
                <c:pt idx="561">
                  <c:v>44464</c:v>
                </c:pt>
                <c:pt idx="562">
                  <c:v>44465</c:v>
                </c:pt>
                <c:pt idx="563">
                  <c:v>44466</c:v>
                </c:pt>
                <c:pt idx="564">
                  <c:v>44467</c:v>
                </c:pt>
                <c:pt idx="565">
                  <c:v>44468</c:v>
                </c:pt>
                <c:pt idx="566">
                  <c:v>44469</c:v>
                </c:pt>
                <c:pt idx="567">
                  <c:v>44470</c:v>
                </c:pt>
                <c:pt idx="568">
                  <c:v>44471</c:v>
                </c:pt>
                <c:pt idx="569">
                  <c:v>44472</c:v>
                </c:pt>
                <c:pt idx="570">
                  <c:v>44473</c:v>
                </c:pt>
                <c:pt idx="571">
                  <c:v>44474</c:v>
                </c:pt>
              </c:numCache>
            </c:numRef>
          </c:xVal>
          <c:yVal>
            <c:numRef>
              <c:f>Output_summary!$P$11:$P$1009</c:f>
              <c:numCache>
                <c:formatCode>General</c:formatCode>
                <c:ptCount val="999"/>
                <c:pt idx="0">
                  <c:v>970</c:v>
                </c:pt>
                <c:pt idx="1">
                  <c:v>1416</c:v>
                </c:pt>
                <c:pt idx="2">
                  <c:v>2088</c:v>
                </c:pt>
                <c:pt idx="3">
                  <c:v>3019</c:v>
                </c:pt>
                <c:pt idx="4">
                  <c:v>4209</c:v>
                </c:pt>
                <c:pt idx="5">
                  <c:v>5744</c:v>
                </c:pt>
                <c:pt idx="6">
                  <c:v>7623</c:v>
                </c:pt>
                <c:pt idx="7">
                  <c:v>9794</c:v>
                </c:pt>
                <c:pt idx="8">
                  <c:v>12226</c:v>
                </c:pt>
                <c:pt idx="9">
                  <c:v>14803</c:v>
                </c:pt>
                <c:pt idx="10">
                  <c:v>17237</c:v>
                </c:pt>
                <c:pt idx="11">
                  <c:v>19264</c:v>
                </c:pt>
                <c:pt idx="12">
                  <c:v>21702</c:v>
                </c:pt>
                <c:pt idx="13">
                  <c:v>24464</c:v>
                </c:pt>
                <c:pt idx="14">
                  <c:v>27356</c:v>
                </c:pt>
                <c:pt idx="15">
                  <c:v>30399</c:v>
                </c:pt>
                <c:pt idx="16">
                  <c:v>33612</c:v>
                </c:pt>
                <c:pt idx="17">
                  <c:v>36926</c:v>
                </c:pt>
                <c:pt idx="18">
                  <c:v>40383</c:v>
                </c:pt>
                <c:pt idx="19">
                  <c:v>43962</c:v>
                </c:pt>
                <c:pt idx="20">
                  <c:v>47704</c:v>
                </c:pt>
                <c:pt idx="21">
                  <c:v>51558</c:v>
                </c:pt>
                <c:pt idx="22">
                  <c:v>55724</c:v>
                </c:pt>
                <c:pt idx="23">
                  <c:v>60041</c:v>
                </c:pt>
                <c:pt idx="24">
                  <c:v>64551</c:v>
                </c:pt>
                <c:pt idx="25">
                  <c:v>69293</c:v>
                </c:pt>
                <c:pt idx="26">
                  <c:v>74174</c:v>
                </c:pt>
                <c:pt idx="27">
                  <c:v>79294</c:v>
                </c:pt>
                <c:pt idx="28">
                  <c:v>84677</c:v>
                </c:pt>
                <c:pt idx="29">
                  <c:v>90188</c:v>
                </c:pt>
                <c:pt idx="30">
                  <c:v>96006</c:v>
                </c:pt>
                <c:pt idx="31">
                  <c:v>102121</c:v>
                </c:pt>
                <c:pt idx="32">
                  <c:v>108476</c:v>
                </c:pt>
                <c:pt idx="33">
                  <c:v>115583</c:v>
                </c:pt>
                <c:pt idx="34">
                  <c:v>122960</c:v>
                </c:pt>
                <c:pt idx="35">
                  <c:v>126975</c:v>
                </c:pt>
                <c:pt idx="36">
                  <c:v>131186</c:v>
                </c:pt>
                <c:pt idx="37">
                  <c:v>135585</c:v>
                </c:pt>
                <c:pt idx="38">
                  <c:v>139848</c:v>
                </c:pt>
                <c:pt idx="39">
                  <c:v>143941</c:v>
                </c:pt>
                <c:pt idx="40">
                  <c:v>147885</c:v>
                </c:pt>
                <c:pt idx="41">
                  <c:v>151528</c:v>
                </c:pt>
                <c:pt idx="42">
                  <c:v>154909</c:v>
                </c:pt>
                <c:pt idx="43">
                  <c:v>158114</c:v>
                </c:pt>
                <c:pt idx="44">
                  <c:v>161007</c:v>
                </c:pt>
                <c:pt idx="45">
                  <c:v>163601</c:v>
                </c:pt>
                <c:pt idx="46">
                  <c:v>166148</c:v>
                </c:pt>
                <c:pt idx="47">
                  <c:v>168612</c:v>
                </c:pt>
                <c:pt idx="48">
                  <c:v>170889</c:v>
                </c:pt>
                <c:pt idx="49">
                  <c:v>173053</c:v>
                </c:pt>
                <c:pt idx="50">
                  <c:v>175078</c:v>
                </c:pt>
                <c:pt idx="51">
                  <c:v>176994</c:v>
                </c:pt>
                <c:pt idx="52">
                  <c:v>178782</c:v>
                </c:pt>
                <c:pt idx="53">
                  <c:v>180446</c:v>
                </c:pt>
                <c:pt idx="54">
                  <c:v>182009</c:v>
                </c:pt>
                <c:pt idx="55">
                  <c:v>183465</c:v>
                </c:pt>
                <c:pt idx="56">
                  <c:v>184859</c:v>
                </c:pt>
                <c:pt idx="57">
                  <c:v>186173</c:v>
                </c:pt>
                <c:pt idx="58">
                  <c:v>187546</c:v>
                </c:pt>
                <c:pt idx="59">
                  <c:v>188824</c:v>
                </c:pt>
                <c:pt idx="60">
                  <c:v>190036</c:v>
                </c:pt>
                <c:pt idx="61">
                  <c:v>191206</c:v>
                </c:pt>
                <c:pt idx="62">
                  <c:v>192290</c:v>
                </c:pt>
                <c:pt idx="63">
                  <c:v>193291</c:v>
                </c:pt>
                <c:pt idx="64">
                  <c:v>194217</c:v>
                </c:pt>
                <c:pt idx="65">
                  <c:v>195088</c:v>
                </c:pt>
                <c:pt idx="66">
                  <c:v>195887</c:v>
                </c:pt>
                <c:pt idx="67">
                  <c:v>196657</c:v>
                </c:pt>
                <c:pt idx="68">
                  <c:v>197411</c:v>
                </c:pt>
                <c:pt idx="69">
                  <c:v>198095</c:v>
                </c:pt>
                <c:pt idx="70">
                  <c:v>198759</c:v>
                </c:pt>
                <c:pt idx="71">
                  <c:v>199378</c:v>
                </c:pt>
                <c:pt idx="72">
                  <c:v>199977</c:v>
                </c:pt>
                <c:pt idx="73">
                  <c:v>200537</c:v>
                </c:pt>
                <c:pt idx="74">
                  <c:v>201048</c:v>
                </c:pt>
                <c:pt idx="75">
                  <c:v>201534</c:v>
                </c:pt>
                <c:pt idx="76">
                  <c:v>201998</c:v>
                </c:pt>
                <c:pt idx="77">
                  <c:v>202433</c:v>
                </c:pt>
                <c:pt idx="78">
                  <c:v>202856</c:v>
                </c:pt>
                <c:pt idx="79">
                  <c:v>203261</c:v>
                </c:pt>
                <c:pt idx="80">
                  <c:v>203643</c:v>
                </c:pt>
                <c:pt idx="81">
                  <c:v>204004</c:v>
                </c:pt>
                <c:pt idx="82">
                  <c:v>204348</c:v>
                </c:pt>
                <c:pt idx="83">
                  <c:v>204669</c:v>
                </c:pt>
                <c:pt idx="84">
                  <c:v>204976</c:v>
                </c:pt>
                <c:pt idx="85">
                  <c:v>205263</c:v>
                </c:pt>
                <c:pt idx="86">
                  <c:v>205540</c:v>
                </c:pt>
                <c:pt idx="87">
                  <c:v>205812</c:v>
                </c:pt>
                <c:pt idx="88">
                  <c:v>206067</c:v>
                </c:pt>
                <c:pt idx="89">
                  <c:v>206310</c:v>
                </c:pt>
                <c:pt idx="90">
                  <c:v>206544</c:v>
                </c:pt>
                <c:pt idx="91">
                  <c:v>206858</c:v>
                </c:pt>
                <c:pt idx="92">
                  <c:v>207155</c:v>
                </c:pt>
                <c:pt idx="93">
                  <c:v>207452</c:v>
                </c:pt>
                <c:pt idx="94">
                  <c:v>207741</c:v>
                </c:pt>
                <c:pt idx="95">
                  <c:v>208025</c:v>
                </c:pt>
                <c:pt idx="96">
                  <c:v>208306</c:v>
                </c:pt>
                <c:pt idx="97">
                  <c:v>208599</c:v>
                </c:pt>
                <c:pt idx="98">
                  <c:v>208884</c:v>
                </c:pt>
                <c:pt idx="99">
                  <c:v>209187</c:v>
                </c:pt>
                <c:pt idx="100">
                  <c:v>209502</c:v>
                </c:pt>
                <c:pt idx="101">
                  <c:v>209809</c:v>
                </c:pt>
                <c:pt idx="102">
                  <c:v>210126</c:v>
                </c:pt>
                <c:pt idx="103">
                  <c:v>210438</c:v>
                </c:pt>
                <c:pt idx="104">
                  <c:v>210748</c:v>
                </c:pt>
                <c:pt idx="105">
                  <c:v>211054</c:v>
                </c:pt>
                <c:pt idx="106">
                  <c:v>211376</c:v>
                </c:pt>
                <c:pt idx="107">
                  <c:v>211704</c:v>
                </c:pt>
                <c:pt idx="108">
                  <c:v>212042</c:v>
                </c:pt>
                <c:pt idx="109">
                  <c:v>212380</c:v>
                </c:pt>
                <c:pt idx="110">
                  <c:v>212716</c:v>
                </c:pt>
                <c:pt idx="111">
                  <c:v>213052</c:v>
                </c:pt>
                <c:pt idx="112">
                  <c:v>213393</c:v>
                </c:pt>
                <c:pt idx="113">
                  <c:v>213733</c:v>
                </c:pt>
                <c:pt idx="114">
                  <c:v>214082</c:v>
                </c:pt>
                <c:pt idx="115">
                  <c:v>214314</c:v>
                </c:pt>
                <c:pt idx="116">
                  <c:v>214561</c:v>
                </c:pt>
                <c:pt idx="117">
                  <c:v>214811</c:v>
                </c:pt>
                <c:pt idx="118">
                  <c:v>215052</c:v>
                </c:pt>
                <c:pt idx="119">
                  <c:v>215296</c:v>
                </c:pt>
                <c:pt idx="120">
                  <c:v>215526</c:v>
                </c:pt>
                <c:pt idx="121">
                  <c:v>215742</c:v>
                </c:pt>
                <c:pt idx="122">
                  <c:v>215945</c:v>
                </c:pt>
                <c:pt idx="123">
                  <c:v>216138</c:v>
                </c:pt>
                <c:pt idx="124">
                  <c:v>216333</c:v>
                </c:pt>
                <c:pt idx="125">
                  <c:v>216513</c:v>
                </c:pt>
                <c:pt idx="126">
                  <c:v>216692</c:v>
                </c:pt>
                <c:pt idx="127">
                  <c:v>216872</c:v>
                </c:pt>
                <c:pt idx="128">
                  <c:v>217036</c:v>
                </c:pt>
                <c:pt idx="129">
                  <c:v>217196</c:v>
                </c:pt>
                <c:pt idx="130">
                  <c:v>217359</c:v>
                </c:pt>
                <c:pt idx="131">
                  <c:v>217513</c:v>
                </c:pt>
                <c:pt idx="132">
                  <c:v>217660</c:v>
                </c:pt>
                <c:pt idx="133">
                  <c:v>217808</c:v>
                </c:pt>
                <c:pt idx="134">
                  <c:v>217947</c:v>
                </c:pt>
                <c:pt idx="135">
                  <c:v>218081</c:v>
                </c:pt>
                <c:pt idx="136">
                  <c:v>218210</c:v>
                </c:pt>
                <c:pt idx="137">
                  <c:v>218337</c:v>
                </c:pt>
                <c:pt idx="138">
                  <c:v>218458</c:v>
                </c:pt>
                <c:pt idx="139">
                  <c:v>218586</c:v>
                </c:pt>
                <c:pt idx="140">
                  <c:v>218706</c:v>
                </c:pt>
                <c:pt idx="141">
                  <c:v>218822</c:v>
                </c:pt>
                <c:pt idx="142">
                  <c:v>218940</c:v>
                </c:pt>
                <c:pt idx="143">
                  <c:v>219048</c:v>
                </c:pt>
                <c:pt idx="144">
                  <c:v>219156</c:v>
                </c:pt>
                <c:pt idx="145">
                  <c:v>219265</c:v>
                </c:pt>
                <c:pt idx="146">
                  <c:v>219368</c:v>
                </c:pt>
                <c:pt idx="147">
                  <c:v>219475</c:v>
                </c:pt>
                <c:pt idx="148">
                  <c:v>219578</c:v>
                </c:pt>
                <c:pt idx="149">
                  <c:v>219685</c:v>
                </c:pt>
                <c:pt idx="150">
                  <c:v>219786</c:v>
                </c:pt>
                <c:pt idx="151">
                  <c:v>219882</c:v>
                </c:pt>
                <c:pt idx="152">
                  <c:v>219976</c:v>
                </c:pt>
                <c:pt idx="153">
                  <c:v>220079</c:v>
                </c:pt>
                <c:pt idx="154">
                  <c:v>220175</c:v>
                </c:pt>
                <c:pt idx="155">
                  <c:v>220274</c:v>
                </c:pt>
                <c:pt idx="156">
                  <c:v>220371</c:v>
                </c:pt>
                <c:pt idx="157">
                  <c:v>220472</c:v>
                </c:pt>
                <c:pt idx="158">
                  <c:v>220571</c:v>
                </c:pt>
                <c:pt idx="159">
                  <c:v>220662</c:v>
                </c:pt>
                <c:pt idx="160">
                  <c:v>220827</c:v>
                </c:pt>
                <c:pt idx="161">
                  <c:v>220984</c:v>
                </c:pt>
                <c:pt idx="162">
                  <c:v>221135</c:v>
                </c:pt>
                <c:pt idx="163">
                  <c:v>221304</c:v>
                </c:pt>
                <c:pt idx="164">
                  <c:v>221486</c:v>
                </c:pt>
                <c:pt idx="165">
                  <c:v>221678</c:v>
                </c:pt>
                <c:pt idx="166">
                  <c:v>221879</c:v>
                </c:pt>
                <c:pt idx="167">
                  <c:v>222095</c:v>
                </c:pt>
                <c:pt idx="168">
                  <c:v>222327</c:v>
                </c:pt>
                <c:pt idx="169">
                  <c:v>222576</c:v>
                </c:pt>
                <c:pt idx="170">
                  <c:v>222839</c:v>
                </c:pt>
                <c:pt idx="171">
                  <c:v>223110</c:v>
                </c:pt>
                <c:pt idx="172">
                  <c:v>223385</c:v>
                </c:pt>
                <c:pt idx="173">
                  <c:v>223697</c:v>
                </c:pt>
                <c:pt idx="174">
                  <c:v>224019</c:v>
                </c:pt>
                <c:pt idx="175">
                  <c:v>224346</c:v>
                </c:pt>
                <c:pt idx="176">
                  <c:v>224689</c:v>
                </c:pt>
                <c:pt idx="177">
                  <c:v>225068</c:v>
                </c:pt>
                <c:pt idx="178">
                  <c:v>225459</c:v>
                </c:pt>
                <c:pt idx="179">
                  <c:v>225875</c:v>
                </c:pt>
                <c:pt idx="180">
                  <c:v>226316</c:v>
                </c:pt>
                <c:pt idx="181">
                  <c:v>226777</c:v>
                </c:pt>
                <c:pt idx="182">
                  <c:v>227245</c:v>
                </c:pt>
                <c:pt idx="183">
                  <c:v>227758</c:v>
                </c:pt>
                <c:pt idx="184">
                  <c:v>228292</c:v>
                </c:pt>
                <c:pt idx="185">
                  <c:v>228831</c:v>
                </c:pt>
                <c:pt idx="186">
                  <c:v>229421</c:v>
                </c:pt>
                <c:pt idx="187">
                  <c:v>230029</c:v>
                </c:pt>
                <c:pt idx="188">
                  <c:v>230662</c:v>
                </c:pt>
                <c:pt idx="189">
                  <c:v>231338</c:v>
                </c:pt>
                <c:pt idx="190">
                  <c:v>231876</c:v>
                </c:pt>
                <c:pt idx="191">
                  <c:v>232440</c:v>
                </c:pt>
                <c:pt idx="192">
                  <c:v>233016</c:v>
                </c:pt>
                <c:pt idx="193">
                  <c:v>233610</c:v>
                </c:pt>
                <c:pt idx="194">
                  <c:v>234211</c:v>
                </c:pt>
                <c:pt idx="195">
                  <c:v>234809</c:v>
                </c:pt>
                <c:pt idx="196">
                  <c:v>235405</c:v>
                </c:pt>
                <c:pt idx="197">
                  <c:v>236017</c:v>
                </c:pt>
                <c:pt idx="198">
                  <c:v>236615</c:v>
                </c:pt>
                <c:pt idx="199">
                  <c:v>237225</c:v>
                </c:pt>
                <c:pt idx="200">
                  <c:v>237812</c:v>
                </c:pt>
                <c:pt idx="201">
                  <c:v>238408</c:v>
                </c:pt>
                <c:pt idx="202">
                  <c:v>239005</c:v>
                </c:pt>
                <c:pt idx="203">
                  <c:v>239619</c:v>
                </c:pt>
                <c:pt idx="204">
                  <c:v>240252</c:v>
                </c:pt>
                <c:pt idx="205">
                  <c:v>240875</c:v>
                </c:pt>
                <c:pt idx="206">
                  <c:v>241491</c:v>
                </c:pt>
                <c:pt idx="207">
                  <c:v>242113</c:v>
                </c:pt>
                <c:pt idx="208">
                  <c:v>242733</c:v>
                </c:pt>
                <c:pt idx="209">
                  <c:v>243352</c:v>
                </c:pt>
                <c:pt idx="210">
                  <c:v>243974</c:v>
                </c:pt>
                <c:pt idx="211">
                  <c:v>244593</c:v>
                </c:pt>
                <c:pt idx="212">
                  <c:v>245205</c:v>
                </c:pt>
                <c:pt idx="213">
                  <c:v>245835</c:v>
                </c:pt>
                <c:pt idx="214">
                  <c:v>246460</c:v>
                </c:pt>
                <c:pt idx="215">
                  <c:v>247093</c:v>
                </c:pt>
                <c:pt idx="216">
                  <c:v>247712</c:v>
                </c:pt>
                <c:pt idx="217">
                  <c:v>248357</c:v>
                </c:pt>
                <c:pt idx="218">
                  <c:v>248983</c:v>
                </c:pt>
                <c:pt idx="219">
                  <c:v>249605</c:v>
                </c:pt>
                <c:pt idx="220">
                  <c:v>250228</c:v>
                </c:pt>
                <c:pt idx="221">
                  <c:v>250860</c:v>
                </c:pt>
                <c:pt idx="222">
                  <c:v>251499</c:v>
                </c:pt>
                <c:pt idx="223">
                  <c:v>252133</c:v>
                </c:pt>
                <c:pt idx="224">
                  <c:v>252775</c:v>
                </c:pt>
                <c:pt idx="225">
                  <c:v>253420</c:v>
                </c:pt>
                <c:pt idx="226">
                  <c:v>254074</c:v>
                </c:pt>
                <c:pt idx="227">
                  <c:v>254705</c:v>
                </c:pt>
                <c:pt idx="228">
                  <c:v>255349</c:v>
                </c:pt>
                <c:pt idx="229">
                  <c:v>255976</c:v>
                </c:pt>
                <c:pt idx="230">
                  <c:v>256601</c:v>
                </c:pt>
                <c:pt idx="231">
                  <c:v>257246</c:v>
                </c:pt>
                <c:pt idx="232">
                  <c:v>257886</c:v>
                </c:pt>
                <c:pt idx="233">
                  <c:v>258545</c:v>
                </c:pt>
                <c:pt idx="234">
                  <c:v>259205</c:v>
                </c:pt>
                <c:pt idx="235">
                  <c:v>259852</c:v>
                </c:pt>
                <c:pt idx="236">
                  <c:v>260505</c:v>
                </c:pt>
                <c:pt idx="237">
                  <c:v>261160</c:v>
                </c:pt>
                <c:pt idx="238">
                  <c:v>261803</c:v>
                </c:pt>
                <c:pt idx="239">
                  <c:v>262421</c:v>
                </c:pt>
                <c:pt idx="240">
                  <c:v>263069</c:v>
                </c:pt>
                <c:pt idx="241">
                  <c:v>263725</c:v>
                </c:pt>
                <c:pt idx="242">
                  <c:v>264376</c:v>
                </c:pt>
                <c:pt idx="243">
                  <c:v>265037</c:v>
                </c:pt>
                <c:pt idx="244">
                  <c:v>265696</c:v>
                </c:pt>
                <c:pt idx="245">
                  <c:v>266372</c:v>
                </c:pt>
                <c:pt idx="246">
                  <c:v>267017</c:v>
                </c:pt>
                <c:pt idx="247">
                  <c:v>267680</c:v>
                </c:pt>
                <c:pt idx="248">
                  <c:v>268343</c:v>
                </c:pt>
                <c:pt idx="249">
                  <c:v>268984</c:v>
                </c:pt>
                <c:pt idx="250">
                  <c:v>269643</c:v>
                </c:pt>
                <c:pt idx="251">
                  <c:v>270714</c:v>
                </c:pt>
                <c:pt idx="252">
                  <c:v>271788</c:v>
                </c:pt>
                <c:pt idx="253">
                  <c:v>272859</c:v>
                </c:pt>
                <c:pt idx="254">
                  <c:v>274033</c:v>
                </c:pt>
                <c:pt idx="255">
                  <c:v>275296</c:v>
                </c:pt>
                <c:pt idx="256">
                  <c:v>276637</c:v>
                </c:pt>
                <c:pt idx="257">
                  <c:v>278072</c:v>
                </c:pt>
                <c:pt idx="258">
                  <c:v>279603</c:v>
                </c:pt>
                <c:pt idx="259">
                  <c:v>281301</c:v>
                </c:pt>
                <c:pt idx="260">
                  <c:v>283138</c:v>
                </c:pt>
                <c:pt idx="261">
                  <c:v>285172</c:v>
                </c:pt>
                <c:pt idx="262">
                  <c:v>287337</c:v>
                </c:pt>
                <c:pt idx="263">
                  <c:v>289645</c:v>
                </c:pt>
                <c:pt idx="264">
                  <c:v>292158</c:v>
                </c:pt>
                <c:pt idx="265">
                  <c:v>294857</c:v>
                </c:pt>
                <c:pt idx="266">
                  <c:v>297836</c:v>
                </c:pt>
                <c:pt idx="267">
                  <c:v>300928</c:v>
                </c:pt>
                <c:pt idx="268">
                  <c:v>304295</c:v>
                </c:pt>
                <c:pt idx="269">
                  <c:v>307974</c:v>
                </c:pt>
                <c:pt idx="270">
                  <c:v>311926</c:v>
                </c:pt>
                <c:pt idx="271">
                  <c:v>316178</c:v>
                </c:pt>
                <c:pt idx="272">
                  <c:v>318946</c:v>
                </c:pt>
                <c:pt idx="273">
                  <c:v>321951</c:v>
                </c:pt>
                <c:pt idx="274">
                  <c:v>325185</c:v>
                </c:pt>
                <c:pt idx="275">
                  <c:v>328440</c:v>
                </c:pt>
                <c:pt idx="276">
                  <c:v>331735</c:v>
                </c:pt>
                <c:pt idx="277">
                  <c:v>335040</c:v>
                </c:pt>
                <c:pt idx="278">
                  <c:v>338343</c:v>
                </c:pt>
                <c:pt idx="279">
                  <c:v>341631</c:v>
                </c:pt>
                <c:pt idx="280">
                  <c:v>344856</c:v>
                </c:pt>
                <c:pt idx="281">
                  <c:v>348041</c:v>
                </c:pt>
                <c:pt idx="282">
                  <c:v>351089</c:v>
                </c:pt>
                <c:pt idx="283">
                  <c:v>354240</c:v>
                </c:pt>
                <c:pt idx="284">
                  <c:v>357398</c:v>
                </c:pt>
                <c:pt idx="285">
                  <c:v>360512</c:v>
                </c:pt>
                <c:pt idx="286">
                  <c:v>363610</c:v>
                </c:pt>
                <c:pt idx="287">
                  <c:v>366678</c:v>
                </c:pt>
                <c:pt idx="288">
                  <c:v>369747</c:v>
                </c:pt>
                <c:pt idx="289">
                  <c:v>372804</c:v>
                </c:pt>
                <c:pt idx="290">
                  <c:v>375811</c:v>
                </c:pt>
                <c:pt idx="291">
                  <c:v>378796</c:v>
                </c:pt>
                <c:pt idx="292">
                  <c:v>381783</c:v>
                </c:pt>
                <c:pt idx="293">
                  <c:v>384735</c:v>
                </c:pt>
                <c:pt idx="294">
                  <c:v>387700</c:v>
                </c:pt>
                <c:pt idx="295">
                  <c:v>390619</c:v>
                </c:pt>
                <c:pt idx="296">
                  <c:v>393534</c:v>
                </c:pt>
                <c:pt idx="297">
                  <c:v>396415</c:v>
                </c:pt>
                <c:pt idx="298">
                  <c:v>400211</c:v>
                </c:pt>
                <c:pt idx="299">
                  <c:v>403921</c:v>
                </c:pt>
                <c:pt idx="300">
                  <c:v>407639</c:v>
                </c:pt>
                <c:pt idx="301">
                  <c:v>411457</c:v>
                </c:pt>
                <c:pt idx="302">
                  <c:v>415440</c:v>
                </c:pt>
                <c:pt idx="303">
                  <c:v>419480</c:v>
                </c:pt>
                <c:pt idx="304">
                  <c:v>423719</c:v>
                </c:pt>
                <c:pt idx="305">
                  <c:v>428083</c:v>
                </c:pt>
                <c:pt idx="306">
                  <c:v>432623</c:v>
                </c:pt>
                <c:pt idx="307">
                  <c:v>437325</c:v>
                </c:pt>
                <c:pt idx="308">
                  <c:v>442279</c:v>
                </c:pt>
                <c:pt idx="309">
                  <c:v>447352</c:v>
                </c:pt>
                <c:pt idx="310">
                  <c:v>452598</c:v>
                </c:pt>
                <c:pt idx="311">
                  <c:v>458025</c:v>
                </c:pt>
                <c:pt idx="312">
                  <c:v>463577</c:v>
                </c:pt>
                <c:pt idx="313">
                  <c:v>469365</c:v>
                </c:pt>
                <c:pt idx="314">
                  <c:v>475303</c:v>
                </c:pt>
                <c:pt idx="315">
                  <c:v>481497</c:v>
                </c:pt>
                <c:pt idx="316">
                  <c:v>487855</c:v>
                </c:pt>
                <c:pt idx="317">
                  <c:v>494421</c:v>
                </c:pt>
                <c:pt idx="318">
                  <c:v>501188</c:v>
                </c:pt>
                <c:pt idx="319">
                  <c:v>508154</c:v>
                </c:pt>
                <c:pt idx="320">
                  <c:v>515366</c:v>
                </c:pt>
                <c:pt idx="321">
                  <c:v>522768</c:v>
                </c:pt>
                <c:pt idx="322">
                  <c:v>530459</c:v>
                </c:pt>
                <c:pt idx="323">
                  <c:v>538334</c:v>
                </c:pt>
                <c:pt idx="324">
                  <c:v>546462</c:v>
                </c:pt>
                <c:pt idx="325">
                  <c:v>554830</c:v>
                </c:pt>
                <c:pt idx="326">
                  <c:v>563461</c:v>
                </c:pt>
                <c:pt idx="327">
                  <c:v>572299</c:v>
                </c:pt>
                <c:pt idx="328">
                  <c:v>581418</c:v>
                </c:pt>
                <c:pt idx="329">
                  <c:v>588470</c:v>
                </c:pt>
                <c:pt idx="330">
                  <c:v>595758</c:v>
                </c:pt>
                <c:pt idx="331">
                  <c:v>603242</c:v>
                </c:pt>
                <c:pt idx="332">
                  <c:v>610666</c:v>
                </c:pt>
                <c:pt idx="333">
                  <c:v>618057</c:v>
                </c:pt>
                <c:pt idx="334">
                  <c:v>625326</c:v>
                </c:pt>
                <c:pt idx="335">
                  <c:v>632409</c:v>
                </c:pt>
                <c:pt idx="336">
                  <c:v>639473</c:v>
                </c:pt>
                <c:pt idx="337">
                  <c:v>646288</c:v>
                </c:pt>
                <c:pt idx="338">
                  <c:v>652889</c:v>
                </c:pt>
                <c:pt idx="339">
                  <c:v>659288</c:v>
                </c:pt>
                <c:pt idx="340">
                  <c:v>665662</c:v>
                </c:pt>
                <c:pt idx="341">
                  <c:v>671894</c:v>
                </c:pt>
                <c:pt idx="342">
                  <c:v>678025</c:v>
                </c:pt>
                <c:pt idx="343">
                  <c:v>684053</c:v>
                </c:pt>
                <c:pt idx="344">
                  <c:v>689930</c:v>
                </c:pt>
                <c:pt idx="345">
                  <c:v>695699</c:v>
                </c:pt>
                <c:pt idx="346">
                  <c:v>701301</c:v>
                </c:pt>
                <c:pt idx="347">
                  <c:v>706817</c:v>
                </c:pt>
                <c:pt idx="348">
                  <c:v>712170</c:v>
                </c:pt>
                <c:pt idx="349">
                  <c:v>717383</c:v>
                </c:pt>
                <c:pt idx="350">
                  <c:v>722520</c:v>
                </c:pt>
                <c:pt idx="351">
                  <c:v>727546</c:v>
                </c:pt>
                <c:pt idx="352">
                  <c:v>732439</c:v>
                </c:pt>
                <c:pt idx="353">
                  <c:v>737197</c:v>
                </c:pt>
                <c:pt idx="354">
                  <c:v>741860</c:v>
                </c:pt>
                <c:pt idx="355">
                  <c:v>746414</c:v>
                </c:pt>
                <c:pt idx="356">
                  <c:v>750809</c:v>
                </c:pt>
                <c:pt idx="357">
                  <c:v>755174</c:v>
                </c:pt>
                <c:pt idx="358">
                  <c:v>759418</c:v>
                </c:pt>
                <c:pt idx="359">
                  <c:v>763534</c:v>
                </c:pt>
                <c:pt idx="360">
                  <c:v>767566</c:v>
                </c:pt>
                <c:pt idx="361">
                  <c:v>771476</c:v>
                </c:pt>
                <c:pt idx="362">
                  <c:v>775305</c:v>
                </c:pt>
                <c:pt idx="363">
                  <c:v>778994</c:v>
                </c:pt>
                <c:pt idx="364">
                  <c:v>782610</c:v>
                </c:pt>
                <c:pt idx="365">
                  <c:v>786134</c:v>
                </c:pt>
                <c:pt idx="366">
                  <c:v>789585</c:v>
                </c:pt>
                <c:pt idx="367">
                  <c:v>792952</c:v>
                </c:pt>
                <c:pt idx="368">
                  <c:v>796201</c:v>
                </c:pt>
                <c:pt idx="369">
                  <c:v>799368</c:v>
                </c:pt>
                <c:pt idx="370">
                  <c:v>802469</c:v>
                </c:pt>
                <c:pt idx="371">
                  <c:v>805482</c:v>
                </c:pt>
                <c:pt idx="372">
                  <c:v>808392</c:v>
                </c:pt>
                <c:pt idx="373">
                  <c:v>811228</c:v>
                </c:pt>
                <c:pt idx="374">
                  <c:v>813974</c:v>
                </c:pt>
                <c:pt idx="375">
                  <c:v>816659</c:v>
                </c:pt>
                <c:pt idx="376">
                  <c:v>819264</c:v>
                </c:pt>
                <c:pt idx="377">
                  <c:v>821821</c:v>
                </c:pt>
                <c:pt idx="378">
                  <c:v>824316</c:v>
                </c:pt>
                <c:pt idx="379">
                  <c:v>826692</c:v>
                </c:pt>
                <c:pt idx="380">
                  <c:v>829011</c:v>
                </c:pt>
                <c:pt idx="381">
                  <c:v>831266</c:v>
                </c:pt>
                <c:pt idx="382">
                  <c:v>833457</c:v>
                </c:pt>
                <c:pt idx="383">
                  <c:v>835607</c:v>
                </c:pt>
                <c:pt idx="384">
                  <c:v>837658</c:v>
                </c:pt>
                <c:pt idx="385">
                  <c:v>839681</c:v>
                </c:pt>
                <c:pt idx="386">
                  <c:v>841640</c:v>
                </c:pt>
                <c:pt idx="387">
                  <c:v>843518</c:v>
                </c:pt>
                <c:pt idx="388">
                  <c:v>845355</c:v>
                </c:pt>
                <c:pt idx="389">
                  <c:v>847118</c:v>
                </c:pt>
                <c:pt idx="390">
                  <c:v>848821</c:v>
                </c:pt>
                <c:pt idx="391">
                  <c:v>850535</c:v>
                </c:pt>
                <c:pt idx="392">
                  <c:v>852161</c:v>
                </c:pt>
                <c:pt idx="393">
                  <c:v>853689</c:v>
                </c:pt>
                <c:pt idx="394">
                  <c:v>855202</c:v>
                </c:pt>
                <c:pt idx="395">
                  <c:v>856689</c:v>
                </c:pt>
                <c:pt idx="396">
                  <c:v>858123</c:v>
                </c:pt>
                <c:pt idx="397">
                  <c:v>859506</c:v>
                </c:pt>
                <c:pt idx="398">
                  <c:v>860801</c:v>
                </c:pt>
                <c:pt idx="399">
                  <c:v>862094</c:v>
                </c:pt>
                <c:pt idx="400">
                  <c:v>863379</c:v>
                </c:pt>
                <c:pt idx="401">
                  <c:v>864609</c:v>
                </c:pt>
                <c:pt idx="402">
                  <c:v>865786</c:v>
                </c:pt>
                <c:pt idx="403">
                  <c:v>866920</c:v>
                </c:pt>
                <c:pt idx="404">
                  <c:v>868040</c:v>
                </c:pt>
                <c:pt idx="405">
                  <c:v>869113</c:v>
                </c:pt>
                <c:pt idx="406">
                  <c:v>870144</c:v>
                </c:pt>
                <c:pt idx="407">
                  <c:v>871142</c:v>
                </c:pt>
                <c:pt idx="408">
                  <c:v>872113</c:v>
                </c:pt>
                <c:pt idx="409">
                  <c:v>873066</c:v>
                </c:pt>
                <c:pt idx="410">
                  <c:v>873951</c:v>
                </c:pt>
                <c:pt idx="411">
                  <c:v>874839</c:v>
                </c:pt>
                <c:pt idx="412">
                  <c:v>875665</c:v>
                </c:pt>
                <c:pt idx="413">
                  <c:v>876501</c:v>
                </c:pt>
                <c:pt idx="414">
                  <c:v>877292</c:v>
                </c:pt>
                <c:pt idx="415">
                  <c:v>878052</c:v>
                </c:pt>
                <c:pt idx="416">
                  <c:v>878796</c:v>
                </c:pt>
                <c:pt idx="417">
                  <c:v>879510</c:v>
                </c:pt>
                <c:pt idx="418">
                  <c:v>880182</c:v>
                </c:pt>
                <c:pt idx="419">
                  <c:v>880842</c:v>
                </c:pt>
                <c:pt idx="420">
                  <c:v>881491</c:v>
                </c:pt>
                <c:pt idx="421">
                  <c:v>882118</c:v>
                </c:pt>
                <c:pt idx="422">
                  <c:v>882715</c:v>
                </c:pt>
                <c:pt idx="423">
                  <c:v>883314</c:v>
                </c:pt>
                <c:pt idx="424">
                  <c:v>883888</c:v>
                </c:pt>
                <c:pt idx="425">
                  <c:v>884417</c:v>
                </c:pt>
                <c:pt idx="426">
                  <c:v>884952</c:v>
                </c:pt>
                <c:pt idx="427">
                  <c:v>885465</c:v>
                </c:pt>
                <c:pt idx="428">
                  <c:v>885956</c:v>
                </c:pt>
                <c:pt idx="429">
                  <c:v>886447</c:v>
                </c:pt>
                <c:pt idx="430">
                  <c:v>886905</c:v>
                </c:pt>
                <c:pt idx="431">
                  <c:v>887362</c:v>
                </c:pt>
                <c:pt idx="432">
                  <c:v>887809</c:v>
                </c:pt>
                <c:pt idx="433">
                  <c:v>888216</c:v>
                </c:pt>
                <c:pt idx="434">
                  <c:v>888635</c:v>
                </c:pt>
                <c:pt idx="435">
                  <c:v>889038</c:v>
                </c:pt>
                <c:pt idx="436">
                  <c:v>889426</c:v>
                </c:pt>
                <c:pt idx="437">
                  <c:v>889805</c:v>
                </c:pt>
                <c:pt idx="438">
                  <c:v>890164</c:v>
                </c:pt>
                <c:pt idx="439">
                  <c:v>890510</c:v>
                </c:pt>
                <c:pt idx="440">
                  <c:v>890847</c:v>
                </c:pt>
                <c:pt idx="441">
                  <c:v>891186</c:v>
                </c:pt>
                <c:pt idx="442">
                  <c:v>891513</c:v>
                </c:pt>
                <c:pt idx="443">
                  <c:v>891820</c:v>
                </c:pt>
                <c:pt idx="444">
                  <c:v>892125</c:v>
                </c:pt>
                <c:pt idx="445">
                  <c:v>892426</c:v>
                </c:pt>
                <c:pt idx="446">
                  <c:v>892709</c:v>
                </c:pt>
                <c:pt idx="447">
                  <c:v>892993</c:v>
                </c:pt>
                <c:pt idx="448">
                  <c:v>893264</c:v>
                </c:pt>
                <c:pt idx="449">
                  <c:v>893517</c:v>
                </c:pt>
                <c:pt idx="450">
                  <c:v>893769</c:v>
                </c:pt>
                <c:pt idx="451">
                  <c:v>894024</c:v>
                </c:pt>
                <c:pt idx="452">
                  <c:v>894268</c:v>
                </c:pt>
                <c:pt idx="453">
                  <c:v>894494</c:v>
                </c:pt>
                <c:pt idx="454">
                  <c:v>894714</c:v>
                </c:pt>
                <c:pt idx="455">
                  <c:v>894936</c:v>
                </c:pt>
                <c:pt idx="456">
                  <c:v>895146</c:v>
                </c:pt>
                <c:pt idx="457">
                  <c:v>895352</c:v>
                </c:pt>
                <c:pt idx="458">
                  <c:v>895554</c:v>
                </c:pt>
                <c:pt idx="459">
                  <c:v>895748</c:v>
                </c:pt>
                <c:pt idx="460">
                  <c:v>895937</c:v>
                </c:pt>
                <c:pt idx="461">
                  <c:v>896125</c:v>
                </c:pt>
                <c:pt idx="462">
                  <c:v>896303</c:v>
                </c:pt>
                <c:pt idx="463">
                  <c:v>896472</c:v>
                </c:pt>
                <c:pt idx="464">
                  <c:v>896643</c:v>
                </c:pt>
                <c:pt idx="465">
                  <c:v>896803</c:v>
                </c:pt>
                <c:pt idx="466">
                  <c:v>896960</c:v>
                </c:pt>
                <c:pt idx="467">
                  <c:v>897125</c:v>
                </c:pt>
                <c:pt idx="468">
                  <c:v>897275</c:v>
                </c:pt>
                <c:pt idx="469">
                  <c:v>897426</c:v>
                </c:pt>
                <c:pt idx="470">
                  <c:v>897571</c:v>
                </c:pt>
                <c:pt idx="471">
                  <c:v>897706</c:v>
                </c:pt>
                <c:pt idx="472">
                  <c:v>897856</c:v>
                </c:pt>
                <c:pt idx="473">
                  <c:v>897993</c:v>
                </c:pt>
                <c:pt idx="474">
                  <c:v>898124</c:v>
                </c:pt>
                <c:pt idx="475">
                  <c:v>898256</c:v>
                </c:pt>
                <c:pt idx="476">
                  <c:v>898382</c:v>
                </c:pt>
                <c:pt idx="477">
                  <c:v>898515</c:v>
                </c:pt>
                <c:pt idx="478">
                  <c:v>898644</c:v>
                </c:pt>
                <c:pt idx="479">
                  <c:v>898764</c:v>
                </c:pt>
                <c:pt idx="480">
                  <c:v>898880</c:v>
                </c:pt>
                <c:pt idx="481">
                  <c:v>899003</c:v>
                </c:pt>
                <c:pt idx="482">
                  <c:v>899120</c:v>
                </c:pt>
                <c:pt idx="483">
                  <c:v>899235</c:v>
                </c:pt>
                <c:pt idx="484">
                  <c:v>899347</c:v>
                </c:pt>
                <c:pt idx="485">
                  <c:v>899457</c:v>
                </c:pt>
                <c:pt idx="486">
                  <c:v>899574</c:v>
                </c:pt>
                <c:pt idx="487">
                  <c:v>899684</c:v>
                </c:pt>
                <c:pt idx="488">
                  <c:v>899792</c:v>
                </c:pt>
                <c:pt idx="489">
                  <c:v>899901</c:v>
                </c:pt>
                <c:pt idx="490">
                  <c:v>900003</c:v>
                </c:pt>
                <c:pt idx="491">
                  <c:v>900105</c:v>
                </c:pt>
                <c:pt idx="492">
                  <c:v>900207</c:v>
                </c:pt>
                <c:pt idx="493">
                  <c:v>900313</c:v>
                </c:pt>
                <c:pt idx="494">
                  <c:v>900414</c:v>
                </c:pt>
                <c:pt idx="495">
                  <c:v>900511</c:v>
                </c:pt>
                <c:pt idx="496">
                  <c:v>900602</c:v>
                </c:pt>
                <c:pt idx="497">
                  <c:v>900694</c:v>
                </c:pt>
                <c:pt idx="498">
                  <c:v>900787</c:v>
                </c:pt>
                <c:pt idx="499">
                  <c:v>900874</c:v>
                </c:pt>
                <c:pt idx="500">
                  <c:v>900970</c:v>
                </c:pt>
                <c:pt idx="501">
                  <c:v>901063</c:v>
                </c:pt>
                <c:pt idx="502">
                  <c:v>901149</c:v>
                </c:pt>
                <c:pt idx="503">
                  <c:v>901238</c:v>
                </c:pt>
                <c:pt idx="504">
                  <c:v>901328</c:v>
                </c:pt>
                <c:pt idx="505">
                  <c:v>901416</c:v>
                </c:pt>
                <c:pt idx="506">
                  <c:v>901494</c:v>
                </c:pt>
                <c:pt idx="507">
                  <c:v>901571</c:v>
                </c:pt>
                <c:pt idx="508">
                  <c:v>901655</c:v>
                </c:pt>
                <c:pt idx="509">
                  <c:v>901740</c:v>
                </c:pt>
                <c:pt idx="510">
                  <c:v>901815</c:v>
                </c:pt>
                <c:pt idx="511">
                  <c:v>901896</c:v>
                </c:pt>
                <c:pt idx="512">
                  <c:v>901974</c:v>
                </c:pt>
                <c:pt idx="513">
                  <c:v>902053</c:v>
                </c:pt>
                <c:pt idx="514">
                  <c:v>902126</c:v>
                </c:pt>
                <c:pt idx="515">
                  <c:v>902199</c:v>
                </c:pt>
                <c:pt idx="516">
                  <c:v>902271</c:v>
                </c:pt>
                <c:pt idx="517">
                  <c:v>902343</c:v>
                </c:pt>
                <c:pt idx="518">
                  <c:v>902421</c:v>
                </c:pt>
                <c:pt idx="519">
                  <c:v>902501</c:v>
                </c:pt>
                <c:pt idx="520">
                  <c:v>902575</c:v>
                </c:pt>
                <c:pt idx="521">
                  <c:v>902648</c:v>
                </c:pt>
                <c:pt idx="522">
                  <c:v>902716</c:v>
                </c:pt>
                <c:pt idx="523">
                  <c:v>902788</c:v>
                </c:pt>
                <c:pt idx="524">
                  <c:v>902862</c:v>
                </c:pt>
                <c:pt idx="525">
                  <c:v>902932</c:v>
                </c:pt>
                <c:pt idx="526">
                  <c:v>902998</c:v>
                </c:pt>
                <c:pt idx="527">
                  <c:v>903066</c:v>
                </c:pt>
                <c:pt idx="528">
                  <c:v>903140</c:v>
                </c:pt>
                <c:pt idx="529">
                  <c:v>903211</c:v>
                </c:pt>
                <c:pt idx="530">
                  <c:v>903280</c:v>
                </c:pt>
                <c:pt idx="531">
                  <c:v>903348</c:v>
                </c:pt>
                <c:pt idx="532">
                  <c:v>903416</c:v>
                </c:pt>
                <c:pt idx="533">
                  <c:v>903480</c:v>
                </c:pt>
                <c:pt idx="534">
                  <c:v>903550</c:v>
                </c:pt>
                <c:pt idx="535">
                  <c:v>903616</c:v>
                </c:pt>
                <c:pt idx="536">
                  <c:v>903680</c:v>
                </c:pt>
                <c:pt idx="537">
                  <c:v>903747</c:v>
                </c:pt>
                <c:pt idx="538">
                  <c:v>903810</c:v>
                </c:pt>
                <c:pt idx="539">
                  <c:v>903875</c:v>
                </c:pt>
                <c:pt idx="540">
                  <c:v>903942</c:v>
                </c:pt>
                <c:pt idx="541">
                  <c:v>904004</c:v>
                </c:pt>
                <c:pt idx="542">
                  <c:v>904064</c:v>
                </c:pt>
                <c:pt idx="543">
                  <c:v>904129</c:v>
                </c:pt>
                <c:pt idx="544">
                  <c:v>904191</c:v>
                </c:pt>
                <c:pt idx="545">
                  <c:v>904254</c:v>
                </c:pt>
                <c:pt idx="546">
                  <c:v>904314</c:v>
                </c:pt>
                <c:pt idx="547">
                  <c:v>904380</c:v>
                </c:pt>
                <c:pt idx="548">
                  <c:v>904442</c:v>
                </c:pt>
                <c:pt idx="549">
                  <c:v>904504</c:v>
                </c:pt>
                <c:pt idx="550">
                  <c:v>904565</c:v>
                </c:pt>
                <c:pt idx="551">
                  <c:v>904626</c:v>
                </c:pt>
                <c:pt idx="552">
                  <c:v>904689</c:v>
                </c:pt>
                <c:pt idx="553">
                  <c:v>904755</c:v>
                </c:pt>
                <c:pt idx="554">
                  <c:v>904813</c:v>
                </c:pt>
                <c:pt idx="555">
                  <c:v>904874</c:v>
                </c:pt>
                <c:pt idx="556">
                  <c:v>904940</c:v>
                </c:pt>
                <c:pt idx="557">
                  <c:v>905001</c:v>
                </c:pt>
                <c:pt idx="558">
                  <c:v>905058</c:v>
                </c:pt>
                <c:pt idx="559">
                  <c:v>905117</c:v>
                </c:pt>
                <c:pt idx="560">
                  <c:v>905177</c:v>
                </c:pt>
                <c:pt idx="561">
                  <c:v>905235</c:v>
                </c:pt>
                <c:pt idx="562">
                  <c:v>905294</c:v>
                </c:pt>
                <c:pt idx="563">
                  <c:v>905347</c:v>
                </c:pt>
                <c:pt idx="564">
                  <c:v>905399</c:v>
                </c:pt>
                <c:pt idx="565">
                  <c:v>905455</c:v>
                </c:pt>
                <c:pt idx="566">
                  <c:v>905518</c:v>
                </c:pt>
                <c:pt idx="567">
                  <c:v>905577</c:v>
                </c:pt>
                <c:pt idx="568">
                  <c:v>905629</c:v>
                </c:pt>
                <c:pt idx="569">
                  <c:v>905685</c:v>
                </c:pt>
                <c:pt idx="570">
                  <c:v>905740</c:v>
                </c:pt>
                <c:pt idx="571">
                  <c:v>905798</c:v>
                </c:pt>
                <c:pt idx="572">
                  <c:v>905854</c:v>
                </c:pt>
                <c:pt idx="573">
                  <c:v>905911</c:v>
                </c:pt>
                <c:pt idx="574">
                  <c:v>905964</c:v>
                </c:pt>
                <c:pt idx="575">
                  <c:v>906011</c:v>
                </c:pt>
                <c:pt idx="576">
                  <c:v>906067</c:v>
                </c:pt>
                <c:pt idx="577">
                  <c:v>906127</c:v>
                </c:pt>
                <c:pt idx="578">
                  <c:v>906182</c:v>
                </c:pt>
                <c:pt idx="579">
                  <c:v>906235</c:v>
                </c:pt>
                <c:pt idx="580">
                  <c:v>906288</c:v>
                </c:pt>
                <c:pt idx="581">
                  <c:v>906340</c:v>
                </c:pt>
                <c:pt idx="582">
                  <c:v>906392</c:v>
                </c:pt>
                <c:pt idx="583">
                  <c:v>906440</c:v>
                </c:pt>
                <c:pt idx="584">
                  <c:v>906489</c:v>
                </c:pt>
                <c:pt idx="585">
                  <c:v>906541</c:v>
                </c:pt>
                <c:pt idx="586">
                  <c:v>906593</c:v>
                </c:pt>
                <c:pt idx="587">
                  <c:v>906643</c:v>
                </c:pt>
                <c:pt idx="588">
                  <c:v>906691</c:v>
                </c:pt>
                <c:pt idx="589">
                  <c:v>906740</c:v>
                </c:pt>
                <c:pt idx="590">
                  <c:v>906789</c:v>
                </c:pt>
                <c:pt idx="591">
                  <c:v>906838</c:v>
                </c:pt>
                <c:pt idx="592">
                  <c:v>906886</c:v>
                </c:pt>
                <c:pt idx="593">
                  <c:v>906938</c:v>
                </c:pt>
                <c:pt idx="594">
                  <c:v>906986</c:v>
                </c:pt>
                <c:pt idx="595">
                  <c:v>907033</c:v>
                </c:pt>
                <c:pt idx="596">
                  <c:v>907083</c:v>
                </c:pt>
                <c:pt idx="597">
                  <c:v>907130</c:v>
                </c:pt>
                <c:pt idx="598">
                  <c:v>907176</c:v>
                </c:pt>
                <c:pt idx="599">
                  <c:v>907224</c:v>
                </c:pt>
                <c:pt idx="600">
                  <c:v>907267</c:v>
                </c:pt>
                <c:pt idx="601">
                  <c:v>907312</c:v>
                </c:pt>
                <c:pt idx="602">
                  <c:v>907361</c:v>
                </c:pt>
                <c:pt idx="603">
                  <c:v>907410</c:v>
                </c:pt>
                <c:pt idx="604">
                  <c:v>907462</c:v>
                </c:pt>
                <c:pt idx="605">
                  <c:v>907507</c:v>
                </c:pt>
                <c:pt idx="606">
                  <c:v>907558</c:v>
                </c:pt>
                <c:pt idx="607">
                  <c:v>907607</c:v>
                </c:pt>
                <c:pt idx="608">
                  <c:v>907658</c:v>
                </c:pt>
                <c:pt idx="609">
                  <c:v>907704</c:v>
                </c:pt>
                <c:pt idx="610">
                  <c:v>907754</c:v>
                </c:pt>
                <c:pt idx="611">
                  <c:v>907798</c:v>
                </c:pt>
                <c:pt idx="612">
                  <c:v>907841</c:v>
                </c:pt>
                <c:pt idx="613">
                  <c:v>907892</c:v>
                </c:pt>
                <c:pt idx="614">
                  <c:v>907938</c:v>
                </c:pt>
                <c:pt idx="615">
                  <c:v>907984</c:v>
                </c:pt>
                <c:pt idx="616">
                  <c:v>908030</c:v>
                </c:pt>
                <c:pt idx="617">
                  <c:v>908075</c:v>
                </c:pt>
                <c:pt idx="618">
                  <c:v>908120</c:v>
                </c:pt>
                <c:pt idx="619">
                  <c:v>908162</c:v>
                </c:pt>
                <c:pt idx="620">
                  <c:v>908206</c:v>
                </c:pt>
                <c:pt idx="621">
                  <c:v>908250</c:v>
                </c:pt>
                <c:pt idx="622">
                  <c:v>908296</c:v>
                </c:pt>
                <c:pt idx="623">
                  <c:v>908340</c:v>
                </c:pt>
                <c:pt idx="624">
                  <c:v>908386</c:v>
                </c:pt>
                <c:pt idx="625">
                  <c:v>908426</c:v>
                </c:pt>
                <c:pt idx="626">
                  <c:v>908471</c:v>
                </c:pt>
                <c:pt idx="627">
                  <c:v>908520</c:v>
                </c:pt>
                <c:pt idx="628">
                  <c:v>908558</c:v>
                </c:pt>
                <c:pt idx="629">
                  <c:v>908602</c:v>
                </c:pt>
                <c:pt idx="630">
                  <c:v>908647</c:v>
                </c:pt>
                <c:pt idx="631">
                  <c:v>908692</c:v>
                </c:pt>
                <c:pt idx="632">
                  <c:v>908739</c:v>
                </c:pt>
                <c:pt idx="633">
                  <c:v>908787</c:v>
                </c:pt>
                <c:pt idx="634">
                  <c:v>908830</c:v>
                </c:pt>
                <c:pt idx="635">
                  <c:v>908872</c:v>
                </c:pt>
                <c:pt idx="636">
                  <c:v>908915</c:v>
                </c:pt>
                <c:pt idx="637">
                  <c:v>908957</c:v>
                </c:pt>
                <c:pt idx="638">
                  <c:v>908996</c:v>
                </c:pt>
                <c:pt idx="639">
                  <c:v>909038</c:v>
                </c:pt>
                <c:pt idx="640">
                  <c:v>909078</c:v>
                </c:pt>
                <c:pt idx="641">
                  <c:v>909123</c:v>
                </c:pt>
                <c:pt idx="642">
                  <c:v>909168</c:v>
                </c:pt>
                <c:pt idx="643">
                  <c:v>909209</c:v>
                </c:pt>
                <c:pt idx="644">
                  <c:v>909249</c:v>
                </c:pt>
                <c:pt idx="645">
                  <c:v>909289</c:v>
                </c:pt>
                <c:pt idx="646">
                  <c:v>909329</c:v>
                </c:pt>
                <c:pt idx="647">
                  <c:v>909368</c:v>
                </c:pt>
                <c:pt idx="648">
                  <c:v>909410</c:v>
                </c:pt>
                <c:pt idx="649">
                  <c:v>909454</c:v>
                </c:pt>
                <c:pt idx="650">
                  <c:v>909500</c:v>
                </c:pt>
                <c:pt idx="651">
                  <c:v>909543</c:v>
                </c:pt>
                <c:pt idx="652">
                  <c:v>909581</c:v>
                </c:pt>
                <c:pt idx="653">
                  <c:v>909623</c:v>
                </c:pt>
                <c:pt idx="654">
                  <c:v>909661</c:v>
                </c:pt>
                <c:pt idx="655">
                  <c:v>909703</c:v>
                </c:pt>
                <c:pt idx="656">
                  <c:v>909743</c:v>
                </c:pt>
                <c:pt idx="657">
                  <c:v>909782</c:v>
                </c:pt>
                <c:pt idx="658">
                  <c:v>909823</c:v>
                </c:pt>
                <c:pt idx="659">
                  <c:v>909866</c:v>
                </c:pt>
                <c:pt idx="660">
                  <c:v>909903</c:v>
                </c:pt>
                <c:pt idx="661">
                  <c:v>909943</c:v>
                </c:pt>
                <c:pt idx="662">
                  <c:v>909979</c:v>
                </c:pt>
                <c:pt idx="663">
                  <c:v>910018</c:v>
                </c:pt>
                <c:pt idx="664">
                  <c:v>910057</c:v>
                </c:pt>
                <c:pt idx="665">
                  <c:v>910095</c:v>
                </c:pt>
                <c:pt idx="666">
                  <c:v>910139</c:v>
                </c:pt>
                <c:pt idx="667">
                  <c:v>910179</c:v>
                </c:pt>
                <c:pt idx="668">
                  <c:v>910215</c:v>
                </c:pt>
                <c:pt idx="669">
                  <c:v>910255</c:v>
                </c:pt>
                <c:pt idx="670">
                  <c:v>910294</c:v>
                </c:pt>
                <c:pt idx="671">
                  <c:v>910330</c:v>
                </c:pt>
                <c:pt idx="672">
                  <c:v>910365</c:v>
                </c:pt>
                <c:pt idx="673">
                  <c:v>910399</c:v>
                </c:pt>
                <c:pt idx="674">
                  <c:v>910436</c:v>
                </c:pt>
                <c:pt idx="675">
                  <c:v>910473</c:v>
                </c:pt>
                <c:pt idx="676">
                  <c:v>910511</c:v>
                </c:pt>
                <c:pt idx="677">
                  <c:v>910547</c:v>
                </c:pt>
                <c:pt idx="678">
                  <c:v>910583</c:v>
                </c:pt>
                <c:pt idx="679">
                  <c:v>910614</c:v>
                </c:pt>
                <c:pt idx="680">
                  <c:v>910650</c:v>
                </c:pt>
                <c:pt idx="681">
                  <c:v>910689</c:v>
                </c:pt>
                <c:pt idx="682">
                  <c:v>910725</c:v>
                </c:pt>
                <c:pt idx="683">
                  <c:v>910761</c:v>
                </c:pt>
                <c:pt idx="684">
                  <c:v>910798</c:v>
                </c:pt>
                <c:pt idx="685">
                  <c:v>910833</c:v>
                </c:pt>
                <c:pt idx="686">
                  <c:v>910870</c:v>
                </c:pt>
                <c:pt idx="687">
                  <c:v>910903</c:v>
                </c:pt>
                <c:pt idx="688">
                  <c:v>910939</c:v>
                </c:pt>
                <c:pt idx="689">
                  <c:v>910974</c:v>
                </c:pt>
                <c:pt idx="690">
                  <c:v>911006</c:v>
                </c:pt>
                <c:pt idx="691">
                  <c:v>911041</c:v>
                </c:pt>
                <c:pt idx="692">
                  <c:v>911073</c:v>
                </c:pt>
                <c:pt idx="693">
                  <c:v>911109</c:v>
                </c:pt>
                <c:pt idx="694">
                  <c:v>911138</c:v>
                </c:pt>
                <c:pt idx="695">
                  <c:v>911171</c:v>
                </c:pt>
                <c:pt idx="696">
                  <c:v>911208</c:v>
                </c:pt>
                <c:pt idx="697">
                  <c:v>911243</c:v>
                </c:pt>
                <c:pt idx="698">
                  <c:v>911276</c:v>
                </c:pt>
                <c:pt idx="699">
                  <c:v>911310</c:v>
                </c:pt>
                <c:pt idx="700">
                  <c:v>911340</c:v>
                </c:pt>
                <c:pt idx="701">
                  <c:v>911372</c:v>
                </c:pt>
                <c:pt idx="702">
                  <c:v>911405</c:v>
                </c:pt>
                <c:pt idx="703">
                  <c:v>911439</c:v>
                </c:pt>
                <c:pt idx="704">
                  <c:v>911473</c:v>
                </c:pt>
                <c:pt idx="705">
                  <c:v>911508</c:v>
                </c:pt>
                <c:pt idx="706">
                  <c:v>911544</c:v>
                </c:pt>
                <c:pt idx="707">
                  <c:v>911577</c:v>
                </c:pt>
                <c:pt idx="708">
                  <c:v>911605</c:v>
                </c:pt>
                <c:pt idx="709">
                  <c:v>911641</c:v>
                </c:pt>
                <c:pt idx="710">
                  <c:v>911675</c:v>
                </c:pt>
                <c:pt idx="711">
                  <c:v>911710</c:v>
                </c:pt>
                <c:pt idx="712">
                  <c:v>911742</c:v>
                </c:pt>
                <c:pt idx="713">
                  <c:v>911781</c:v>
                </c:pt>
                <c:pt idx="714">
                  <c:v>911810</c:v>
                </c:pt>
                <c:pt idx="715">
                  <c:v>911843</c:v>
                </c:pt>
                <c:pt idx="716">
                  <c:v>911875</c:v>
                </c:pt>
                <c:pt idx="717">
                  <c:v>911904</c:v>
                </c:pt>
                <c:pt idx="718">
                  <c:v>911933</c:v>
                </c:pt>
                <c:pt idx="719">
                  <c:v>911965</c:v>
                </c:pt>
                <c:pt idx="720">
                  <c:v>911999</c:v>
                </c:pt>
                <c:pt idx="721">
                  <c:v>912031</c:v>
                </c:pt>
                <c:pt idx="722">
                  <c:v>912062</c:v>
                </c:pt>
                <c:pt idx="723">
                  <c:v>912092</c:v>
                </c:pt>
                <c:pt idx="724">
                  <c:v>912125</c:v>
                </c:pt>
                <c:pt idx="725">
                  <c:v>912154</c:v>
                </c:pt>
                <c:pt idx="726">
                  <c:v>912185</c:v>
                </c:pt>
                <c:pt idx="727">
                  <c:v>912212</c:v>
                </c:pt>
                <c:pt idx="728">
                  <c:v>912241</c:v>
                </c:pt>
                <c:pt idx="729">
                  <c:v>912269</c:v>
                </c:pt>
                <c:pt idx="730">
                  <c:v>912298</c:v>
                </c:pt>
                <c:pt idx="731">
                  <c:v>912328</c:v>
                </c:pt>
                <c:pt idx="732">
                  <c:v>912356</c:v>
                </c:pt>
                <c:pt idx="733">
                  <c:v>912384</c:v>
                </c:pt>
                <c:pt idx="734">
                  <c:v>912413</c:v>
                </c:pt>
                <c:pt idx="735">
                  <c:v>912440</c:v>
                </c:pt>
                <c:pt idx="736">
                  <c:v>912470</c:v>
                </c:pt>
                <c:pt idx="737">
                  <c:v>912496</c:v>
                </c:pt>
                <c:pt idx="738">
                  <c:v>912522</c:v>
                </c:pt>
                <c:pt idx="739">
                  <c:v>912552</c:v>
                </c:pt>
                <c:pt idx="740">
                  <c:v>912583</c:v>
                </c:pt>
                <c:pt idx="741">
                  <c:v>912613</c:v>
                </c:pt>
                <c:pt idx="742">
                  <c:v>912645</c:v>
                </c:pt>
                <c:pt idx="743">
                  <c:v>912674</c:v>
                </c:pt>
                <c:pt idx="744">
                  <c:v>912704</c:v>
                </c:pt>
                <c:pt idx="745">
                  <c:v>912733</c:v>
                </c:pt>
                <c:pt idx="746">
                  <c:v>912759</c:v>
                </c:pt>
                <c:pt idx="747">
                  <c:v>912788</c:v>
                </c:pt>
                <c:pt idx="748">
                  <c:v>912819</c:v>
                </c:pt>
                <c:pt idx="749">
                  <c:v>912847</c:v>
                </c:pt>
                <c:pt idx="750">
                  <c:v>912872</c:v>
                </c:pt>
                <c:pt idx="751">
                  <c:v>912898</c:v>
                </c:pt>
                <c:pt idx="752">
                  <c:v>912929</c:v>
                </c:pt>
                <c:pt idx="753">
                  <c:v>912955</c:v>
                </c:pt>
                <c:pt idx="754">
                  <c:v>912981</c:v>
                </c:pt>
                <c:pt idx="755">
                  <c:v>913010</c:v>
                </c:pt>
                <c:pt idx="756">
                  <c:v>913041</c:v>
                </c:pt>
                <c:pt idx="757">
                  <c:v>913065</c:v>
                </c:pt>
                <c:pt idx="758">
                  <c:v>913090</c:v>
                </c:pt>
                <c:pt idx="759">
                  <c:v>913117</c:v>
                </c:pt>
                <c:pt idx="760">
                  <c:v>913146</c:v>
                </c:pt>
                <c:pt idx="761">
                  <c:v>913175</c:v>
                </c:pt>
                <c:pt idx="762">
                  <c:v>913203</c:v>
                </c:pt>
                <c:pt idx="763">
                  <c:v>913230</c:v>
                </c:pt>
                <c:pt idx="764">
                  <c:v>913260</c:v>
                </c:pt>
                <c:pt idx="765">
                  <c:v>913285</c:v>
                </c:pt>
                <c:pt idx="766">
                  <c:v>913310</c:v>
                </c:pt>
                <c:pt idx="767">
                  <c:v>913337</c:v>
                </c:pt>
                <c:pt idx="768">
                  <c:v>913365</c:v>
                </c:pt>
                <c:pt idx="769">
                  <c:v>913390</c:v>
                </c:pt>
                <c:pt idx="770">
                  <c:v>913417</c:v>
                </c:pt>
                <c:pt idx="771">
                  <c:v>913446</c:v>
                </c:pt>
                <c:pt idx="772">
                  <c:v>913474</c:v>
                </c:pt>
                <c:pt idx="773">
                  <c:v>913505</c:v>
                </c:pt>
                <c:pt idx="774">
                  <c:v>913535</c:v>
                </c:pt>
                <c:pt idx="775">
                  <c:v>913560</c:v>
                </c:pt>
                <c:pt idx="776">
                  <c:v>913588</c:v>
                </c:pt>
                <c:pt idx="777">
                  <c:v>913614</c:v>
                </c:pt>
                <c:pt idx="778">
                  <c:v>913643</c:v>
                </c:pt>
                <c:pt idx="779">
                  <c:v>913667</c:v>
                </c:pt>
                <c:pt idx="780">
                  <c:v>913695</c:v>
                </c:pt>
                <c:pt idx="781">
                  <c:v>913725</c:v>
                </c:pt>
                <c:pt idx="782">
                  <c:v>913754</c:v>
                </c:pt>
                <c:pt idx="783">
                  <c:v>913779</c:v>
                </c:pt>
                <c:pt idx="784">
                  <c:v>913807</c:v>
                </c:pt>
                <c:pt idx="785">
                  <c:v>913838</c:v>
                </c:pt>
                <c:pt idx="786">
                  <c:v>913868</c:v>
                </c:pt>
                <c:pt idx="787">
                  <c:v>913892</c:v>
                </c:pt>
                <c:pt idx="788">
                  <c:v>913920</c:v>
                </c:pt>
                <c:pt idx="789">
                  <c:v>913949</c:v>
                </c:pt>
                <c:pt idx="790">
                  <c:v>913981</c:v>
                </c:pt>
                <c:pt idx="791">
                  <c:v>914007</c:v>
                </c:pt>
                <c:pt idx="792">
                  <c:v>914035</c:v>
                </c:pt>
                <c:pt idx="793">
                  <c:v>914062</c:v>
                </c:pt>
                <c:pt idx="794">
                  <c:v>914087</c:v>
                </c:pt>
                <c:pt idx="795">
                  <c:v>914114</c:v>
                </c:pt>
                <c:pt idx="796">
                  <c:v>914143</c:v>
                </c:pt>
                <c:pt idx="797">
                  <c:v>914168</c:v>
                </c:pt>
                <c:pt idx="798">
                  <c:v>914195</c:v>
                </c:pt>
                <c:pt idx="799">
                  <c:v>914221</c:v>
                </c:pt>
                <c:pt idx="800">
                  <c:v>914247</c:v>
                </c:pt>
                <c:pt idx="801">
                  <c:v>914272</c:v>
                </c:pt>
                <c:pt idx="802">
                  <c:v>914300</c:v>
                </c:pt>
                <c:pt idx="803">
                  <c:v>914327</c:v>
                </c:pt>
                <c:pt idx="804">
                  <c:v>914353</c:v>
                </c:pt>
                <c:pt idx="805">
                  <c:v>914381</c:v>
                </c:pt>
                <c:pt idx="806">
                  <c:v>914410</c:v>
                </c:pt>
                <c:pt idx="807">
                  <c:v>914437</c:v>
                </c:pt>
                <c:pt idx="808">
                  <c:v>914464</c:v>
                </c:pt>
                <c:pt idx="809">
                  <c:v>914490</c:v>
                </c:pt>
                <c:pt idx="810">
                  <c:v>914516</c:v>
                </c:pt>
                <c:pt idx="811">
                  <c:v>914546</c:v>
                </c:pt>
                <c:pt idx="812">
                  <c:v>914572</c:v>
                </c:pt>
                <c:pt idx="813">
                  <c:v>914598</c:v>
                </c:pt>
                <c:pt idx="814">
                  <c:v>914624</c:v>
                </c:pt>
                <c:pt idx="815">
                  <c:v>914652</c:v>
                </c:pt>
                <c:pt idx="816">
                  <c:v>914682</c:v>
                </c:pt>
                <c:pt idx="817">
                  <c:v>914708</c:v>
                </c:pt>
                <c:pt idx="818">
                  <c:v>914734</c:v>
                </c:pt>
                <c:pt idx="819">
                  <c:v>914761</c:v>
                </c:pt>
                <c:pt idx="820">
                  <c:v>914789</c:v>
                </c:pt>
                <c:pt idx="821">
                  <c:v>914817</c:v>
                </c:pt>
                <c:pt idx="822">
                  <c:v>914845</c:v>
                </c:pt>
                <c:pt idx="823">
                  <c:v>914875</c:v>
                </c:pt>
                <c:pt idx="824">
                  <c:v>914902</c:v>
                </c:pt>
                <c:pt idx="825">
                  <c:v>914926</c:v>
                </c:pt>
                <c:pt idx="826">
                  <c:v>914953</c:v>
                </c:pt>
                <c:pt idx="827">
                  <c:v>914981</c:v>
                </c:pt>
                <c:pt idx="828">
                  <c:v>915006</c:v>
                </c:pt>
                <c:pt idx="829">
                  <c:v>915031</c:v>
                </c:pt>
                <c:pt idx="830">
                  <c:v>915061</c:v>
                </c:pt>
                <c:pt idx="831">
                  <c:v>915087</c:v>
                </c:pt>
                <c:pt idx="832">
                  <c:v>915114</c:v>
                </c:pt>
                <c:pt idx="833">
                  <c:v>915139</c:v>
                </c:pt>
                <c:pt idx="834">
                  <c:v>915163</c:v>
                </c:pt>
                <c:pt idx="835">
                  <c:v>915192</c:v>
                </c:pt>
                <c:pt idx="836">
                  <c:v>915222</c:v>
                </c:pt>
                <c:pt idx="837">
                  <c:v>915248</c:v>
                </c:pt>
                <c:pt idx="838">
                  <c:v>915275</c:v>
                </c:pt>
                <c:pt idx="839">
                  <c:v>915303</c:v>
                </c:pt>
                <c:pt idx="840">
                  <c:v>915329</c:v>
                </c:pt>
                <c:pt idx="841">
                  <c:v>915356</c:v>
                </c:pt>
                <c:pt idx="842">
                  <c:v>915384</c:v>
                </c:pt>
                <c:pt idx="843">
                  <c:v>915410</c:v>
                </c:pt>
                <c:pt idx="844">
                  <c:v>915436</c:v>
                </c:pt>
                <c:pt idx="845">
                  <c:v>915464</c:v>
                </c:pt>
                <c:pt idx="846">
                  <c:v>915493</c:v>
                </c:pt>
                <c:pt idx="847">
                  <c:v>915520</c:v>
                </c:pt>
                <c:pt idx="848">
                  <c:v>915548</c:v>
                </c:pt>
                <c:pt idx="849">
                  <c:v>915574</c:v>
                </c:pt>
                <c:pt idx="850">
                  <c:v>915602</c:v>
                </c:pt>
                <c:pt idx="851">
                  <c:v>915629</c:v>
                </c:pt>
                <c:pt idx="852">
                  <c:v>915657</c:v>
                </c:pt>
                <c:pt idx="853">
                  <c:v>915685</c:v>
                </c:pt>
                <c:pt idx="854">
                  <c:v>915711</c:v>
                </c:pt>
                <c:pt idx="855">
                  <c:v>915735</c:v>
                </c:pt>
                <c:pt idx="856">
                  <c:v>915762</c:v>
                </c:pt>
                <c:pt idx="857">
                  <c:v>915789</c:v>
                </c:pt>
                <c:pt idx="858">
                  <c:v>915814</c:v>
                </c:pt>
                <c:pt idx="859">
                  <c:v>915840</c:v>
                </c:pt>
                <c:pt idx="860">
                  <c:v>915869</c:v>
                </c:pt>
                <c:pt idx="861">
                  <c:v>915897</c:v>
                </c:pt>
                <c:pt idx="862">
                  <c:v>915925</c:v>
                </c:pt>
                <c:pt idx="863">
                  <c:v>915951</c:v>
                </c:pt>
                <c:pt idx="864">
                  <c:v>915975</c:v>
                </c:pt>
                <c:pt idx="865">
                  <c:v>916000</c:v>
                </c:pt>
                <c:pt idx="866">
                  <c:v>916027</c:v>
                </c:pt>
                <c:pt idx="867">
                  <c:v>916055</c:v>
                </c:pt>
                <c:pt idx="868">
                  <c:v>916081</c:v>
                </c:pt>
                <c:pt idx="869">
                  <c:v>916108</c:v>
                </c:pt>
                <c:pt idx="870">
                  <c:v>916134</c:v>
                </c:pt>
                <c:pt idx="871">
                  <c:v>916161</c:v>
                </c:pt>
                <c:pt idx="872">
                  <c:v>916185</c:v>
                </c:pt>
                <c:pt idx="873">
                  <c:v>916213</c:v>
                </c:pt>
                <c:pt idx="874">
                  <c:v>916242</c:v>
                </c:pt>
                <c:pt idx="875">
                  <c:v>916266</c:v>
                </c:pt>
                <c:pt idx="876">
                  <c:v>916291</c:v>
                </c:pt>
                <c:pt idx="877">
                  <c:v>916319</c:v>
                </c:pt>
                <c:pt idx="878">
                  <c:v>916343</c:v>
                </c:pt>
                <c:pt idx="879">
                  <c:v>916368</c:v>
                </c:pt>
                <c:pt idx="880">
                  <c:v>916395</c:v>
                </c:pt>
                <c:pt idx="881">
                  <c:v>916422</c:v>
                </c:pt>
                <c:pt idx="882">
                  <c:v>916447</c:v>
                </c:pt>
                <c:pt idx="883">
                  <c:v>916472</c:v>
                </c:pt>
                <c:pt idx="884">
                  <c:v>916497</c:v>
                </c:pt>
                <c:pt idx="885">
                  <c:v>916521</c:v>
                </c:pt>
                <c:pt idx="886">
                  <c:v>916551</c:v>
                </c:pt>
                <c:pt idx="887">
                  <c:v>916576</c:v>
                </c:pt>
                <c:pt idx="888">
                  <c:v>916600</c:v>
                </c:pt>
                <c:pt idx="889">
                  <c:v>916624</c:v>
                </c:pt>
                <c:pt idx="890">
                  <c:v>916648</c:v>
                </c:pt>
                <c:pt idx="891">
                  <c:v>916673</c:v>
                </c:pt>
                <c:pt idx="892">
                  <c:v>916697</c:v>
                </c:pt>
                <c:pt idx="893">
                  <c:v>916726</c:v>
                </c:pt>
                <c:pt idx="894">
                  <c:v>916754</c:v>
                </c:pt>
                <c:pt idx="895">
                  <c:v>916779</c:v>
                </c:pt>
                <c:pt idx="896">
                  <c:v>916806</c:v>
                </c:pt>
                <c:pt idx="897">
                  <c:v>916832</c:v>
                </c:pt>
                <c:pt idx="898">
                  <c:v>916859</c:v>
                </c:pt>
                <c:pt idx="899">
                  <c:v>916884</c:v>
                </c:pt>
                <c:pt idx="900">
                  <c:v>916911</c:v>
                </c:pt>
                <c:pt idx="901">
                  <c:v>916940</c:v>
                </c:pt>
                <c:pt idx="902">
                  <c:v>916968</c:v>
                </c:pt>
                <c:pt idx="903">
                  <c:v>916994</c:v>
                </c:pt>
                <c:pt idx="904">
                  <c:v>917018</c:v>
                </c:pt>
                <c:pt idx="905">
                  <c:v>917043</c:v>
                </c:pt>
                <c:pt idx="906">
                  <c:v>917070</c:v>
                </c:pt>
                <c:pt idx="907">
                  <c:v>917100</c:v>
                </c:pt>
                <c:pt idx="908">
                  <c:v>917126</c:v>
                </c:pt>
                <c:pt idx="909">
                  <c:v>917149</c:v>
                </c:pt>
                <c:pt idx="910">
                  <c:v>917175</c:v>
                </c:pt>
                <c:pt idx="911">
                  <c:v>917203</c:v>
                </c:pt>
                <c:pt idx="912">
                  <c:v>917231</c:v>
                </c:pt>
                <c:pt idx="913">
                  <c:v>917258</c:v>
                </c:pt>
                <c:pt idx="914">
                  <c:v>917282</c:v>
                </c:pt>
                <c:pt idx="915">
                  <c:v>917306</c:v>
                </c:pt>
                <c:pt idx="916">
                  <c:v>917334</c:v>
                </c:pt>
                <c:pt idx="917">
                  <c:v>917361</c:v>
                </c:pt>
                <c:pt idx="918">
                  <c:v>917386</c:v>
                </c:pt>
                <c:pt idx="919">
                  <c:v>917409</c:v>
                </c:pt>
                <c:pt idx="920">
                  <c:v>917438</c:v>
                </c:pt>
                <c:pt idx="921">
                  <c:v>917463</c:v>
                </c:pt>
                <c:pt idx="922">
                  <c:v>917488</c:v>
                </c:pt>
                <c:pt idx="923">
                  <c:v>917514</c:v>
                </c:pt>
                <c:pt idx="924">
                  <c:v>917539</c:v>
                </c:pt>
                <c:pt idx="925">
                  <c:v>917566</c:v>
                </c:pt>
                <c:pt idx="926">
                  <c:v>917591</c:v>
                </c:pt>
                <c:pt idx="927">
                  <c:v>917620</c:v>
                </c:pt>
                <c:pt idx="928">
                  <c:v>917647</c:v>
                </c:pt>
                <c:pt idx="929">
                  <c:v>917673</c:v>
                </c:pt>
                <c:pt idx="930">
                  <c:v>917701</c:v>
                </c:pt>
                <c:pt idx="931">
                  <c:v>917727</c:v>
                </c:pt>
                <c:pt idx="932">
                  <c:v>917751</c:v>
                </c:pt>
                <c:pt idx="933">
                  <c:v>917777</c:v>
                </c:pt>
                <c:pt idx="934">
                  <c:v>917804</c:v>
                </c:pt>
                <c:pt idx="935">
                  <c:v>917831</c:v>
                </c:pt>
                <c:pt idx="936">
                  <c:v>917856</c:v>
                </c:pt>
                <c:pt idx="937">
                  <c:v>917883</c:v>
                </c:pt>
                <c:pt idx="938">
                  <c:v>917905</c:v>
                </c:pt>
                <c:pt idx="939">
                  <c:v>917931</c:v>
                </c:pt>
                <c:pt idx="940">
                  <c:v>917962</c:v>
                </c:pt>
                <c:pt idx="941">
                  <c:v>917988</c:v>
                </c:pt>
                <c:pt idx="942">
                  <c:v>918015</c:v>
                </c:pt>
                <c:pt idx="943">
                  <c:v>918040</c:v>
                </c:pt>
                <c:pt idx="944">
                  <c:v>918064</c:v>
                </c:pt>
                <c:pt idx="945">
                  <c:v>918089</c:v>
                </c:pt>
                <c:pt idx="946">
                  <c:v>918115</c:v>
                </c:pt>
                <c:pt idx="947">
                  <c:v>918140</c:v>
                </c:pt>
                <c:pt idx="948">
                  <c:v>918166</c:v>
                </c:pt>
                <c:pt idx="949">
                  <c:v>918195</c:v>
                </c:pt>
                <c:pt idx="950">
                  <c:v>918223</c:v>
                </c:pt>
                <c:pt idx="951">
                  <c:v>918250</c:v>
                </c:pt>
                <c:pt idx="952">
                  <c:v>918277</c:v>
                </c:pt>
                <c:pt idx="953">
                  <c:v>918304</c:v>
                </c:pt>
                <c:pt idx="954">
                  <c:v>918330</c:v>
                </c:pt>
                <c:pt idx="955">
                  <c:v>918353</c:v>
                </c:pt>
                <c:pt idx="956">
                  <c:v>918381</c:v>
                </c:pt>
                <c:pt idx="957">
                  <c:v>918408</c:v>
                </c:pt>
                <c:pt idx="958">
                  <c:v>918436</c:v>
                </c:pt>
                <c:pt idx="959">
                  <c:v>918463</c:v>
                </c:pt>
                <c:pt idx="960">
                  <c:v>918489</c:v>
                </c:pt>
                <c:pt idx="961">
                  <c:v>918512</c:v>
                </c:pt>
                <c:pt idx="962">
                  <c:v>918539</c:v>
                </c:pt>
                <c:pt idx="963">
                  <c:v>918568</c:v>
                </c:pt>
                <c:pt idx="964">
                  <c:v>918594</c:v>
                </c:pt>
                <c:pt idx="965">
                  <c:v>918621</c:v>
                </c:pt>
                <c:pt idx="966">
                  <c:v>918649</c:v>
                </c:pt>
                <c:pt idx="967">
                  <c:v>918677</c:v>
                </c:pt>
                <c:pt idx="968">
                  <c:v>918700</c:v>
                </c:pt>
                <c:pt idx="969">
                  <c:v>918725</c:v>
                </c:pt>
                <c:pt idx="970">
                  <c:v>918751</c:v>
                </c:pt>
                <c:pt idx="971">
                  <c:v>918779</c:v>
                </c:pt>
                <c:pt idx="972">
                  <c:v>918804</c:v>
                </c:pt>
                <c:pt idx="973">
                  <c:v>918832</c:v>
                </c:pt>
                <c:pt idx="974">
                  <c:v>918860</c:v>
                </c:pt>
                <c:pt idx="975">
                  <c:v>918887</c:v>
                </c:pt>
                <c:pt idx="976">
                  <c:v>918916</c:v>
                </c:pt>
                <c:pt idx="977">
                  <c:v>918942</c:v>
                </c:pt>
                <c:pt idx="978">
                  <c:v>918967</c:v>
                </c:pt>
                <c:pt idx="979">
                  <c:v>918996</c:v>
                </c:pt>
                <c:pt idx="980">
                  <c:v>919019</c:v>
                </c:pt>
                <c:pt idx="981">
                  <c:v>919043</c:v>
                </c:pt>
                <c:pt idx="982">
                  <c:v>919072</c:v>
                </c:pt>
                <c:pt idx="983">
                  <c:v>919100</c:v>
                </c:pt>
                <c:pt idx="984">
                  <c:v>919130</c:v>
                </c:pt>
                <c:pt idx="985">
                  <c:v>919156</c:v>
                </c:pt>
                <c:pt idx="986">
                  <c:v>919181</c:v>
                </c:pt>
                <c:pt idx="987">
                  <c:v>919204</c:v>
                </c:pt>
                <c:pt idx="988">
                  <c:v>919233</c:v>
                </c:pt>
                <c:pt idx="989">
                  <c:v>919260</c:v>
                </c:pt>
                <c:pt idx="990">
                  <c:v>919286</c:v>
                </c:pt>
              </c:numCache>
            </c:numRef>
          </c:yVal>
          <c:smooth val="0"/>
          <c:extLst>
            <c:ext xmlns:c16="http://schemas.microsoft.com/office/drawing/2014/chart" uri="{C3380CC4-5D6E-409C-BE32-E72D297353CC}">
              <c16:uniqueId val="{00000004-9019-445D-829B-BA8A29B68AF8}"/>
            </c:ext>
          </c:extLst>
        </c:ser>
        <c:ser>
          <c:idx val="2"/>
          <c:order val="2"/>
          <c:tx>
            <c:v>Validation begin date</c:v>
          </c:tx>
          <c:spPr>
            <a:ln w="25400" cap="rnd">
              <a:no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100"/>
            <c:spPr>
              <a:noFill/>
              <a:ln w="38100" cap="flat" cmpd="sng" algn="ctr">
                <a:solidFill>
                  <a:schemeClr val="accent1"/>
                </a:solidFill>
                <a:prstDash val="sysDash"/>
                <a:round/>
              </a:ln>
              <a:effectLst/>
            </c:spPr>
          </c:errBars>
          <c:xVal>
            <c:numRef>
              <c:f>Output_summary!$A$318</c:f>
              <c:numCache>
                <c:formatCode>[$-409]d\-mmm\-yy;@</c:formatCode>
                <c:ptCount val="1"/>
                <c:pt idx="0">
                  <c:v>44210</c:v>
                </c:pt>
              </c:numCache>
            </c:numRef>
          </c:xVal>
          <c:yVal>
            <c:numLit>
              <c:formatCode>General</c:formatCode>
              <c:ptCount val="1"/>
              <c:pt idx="0">
                <c:v>1000000</c:v>
              </c:pt>
            </c:numLit>
          </c:yVal>
          <c:smooth val="0"/>
          <c:extLst>
            <c:ext xmlns:c16="http://schemas.microsoft.com/office/drawing/2014/chart" uri="{C3380CC4-5D6E-409C-BE32-E72D297353CC}">
              <c16:uniqueId val="{00000005-9019-445D-829B-BA8A29B68AF8}"/>
            </c:ext>
          </c:extLst>
        </c:ser>
        <c:ser>
          <c:idx val="3"/>
          <c:order val="3"/>
          <c:tx>
            <c:v>Set Parameters</c:v>
          </c:tx>
          <c:spPr>
            <a:ln w="25400" cap="rnd">
              <a:noFill/>
              <a:round/>
            </a:ln>
            <a:effectLst/>
          </c:spPr>
          <c:marker>
            <c:symbol val="circle"/>
            <c:size val="5"/>
            <c:spPr>
              <a:solidFill>
                <a:schemeClr val="accent4"/>
              </a:solidFill>
              <a:ln w="9525">
                <a:solidFill>
                  <a:schemeClr val="accent4"/>
                </a:solidFill>
              </a:ln>
              <a:effectLst/>
            </c:spPr>
          </c:marker>
          <c:errBars>
            <c:errDir val="y"/>
            <c:errBarType val="both"/>
            <c:errValType val="percentage"/>
            <c:noEndCap val="1"/>
            <c:val val="100"/>
            <c:spPr>
              <a:noFill/>
              <a:ln w="41275" cap="flat" cmpd="sng" algn="ctr">
                <a:solidFill>
                  <a:schemeClr val="accent6"/>
                </a:solidFill>
                <a:prstDash val="sysDot"/>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Output_summary!$A$288</c:f>
              <c:numCache>
                <c:formatCode>[$-409]d\-mmm\-yy;@</c:formatCode>
                <c:ptCount val="1"/>
                <c:pt idx="0">
                  <c:v>44180</c:v>
                </c:pt>
              </c:numCache>
            </c:numRef>
          </c:xVal>
          <c:yVal>
            <c:numLit>
              <c:formatCode>General</c:formatCode>
              <c:ptCount val="1"/>
              <c:pt idx="0">
                <c:v>1000000</c:v>
              </c:pt>
            </c:numLit>
          </c:yVal>
          <c:smooth val="0"/>
          <c:extLst>
            <c:ext xmlns:c16="http://schemas.microsoft.com/office/drawing/2014/chart" uri="{C3380CC4-5D6E-409C-BE32-E72D297353CC}">
              <c16:uniqueId val="{00000006-9019-445D-829B-BA8A29B68AF8}"/>
            </c:ext>
          </c:extLst>
        </c:ser>
        <c:dLbls>
          <c:showLegendKey val="0"/>
          <c:showVal val="0"/>
          <c:showCatName val="0"/>
          <c:showSerName val="0"/>
          <c:showPercent val="0"/>
          <c:showBubbleSize val="0"/>
        </c:dLbls>
        <c:axId val="490372376"/>
        <c:axId val="490374016"/>
      </c:scatterChart>
      <c:valAx>
        <c:axId val="490372376"/>
        <c:scaling>
          <c:orientation val="minMax"/>
          <c:max val="44240"/>
          <c:min val="43905"/>
        </c:scaling>
        <c:delete val="0"/>
        <c:axPos val="b"/>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4016"/>
        <c:crosses val="autoZero"/>
        <c:crossBetween val="midCat"/>
      </c:valAx>
      <c:valAx>
        <c:axId val="490374016"/>
        <c:scaling>
          <c:orientation val="minMax"/>
          <c:max val="550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rPr>
                  <a:t>Cumulative  number of confiemed cases</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723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ysDot"/>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70'!$C$1</c:f>
              <c:strCache>
                <c:ptCount val="1"/>
                <c:pt idx="0">
                  <c:v>No Vaccine</c:v>
                </c:pt>
              </c:strCache>
            </c:strRef>
          </c:tx>
          <c:spPr>
            <a:ln w="28575" cap="rnd">
              <a:solidFill>
                <a:schemeClr val="tx1"/>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C$2:$C$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13</c:v>
                </c:pt>
                <c:pt idx="313">
                  <c:v>35703</c:v>
                </c:pt>
                <c:pt idx="314">
                  <c:v>35888</c:v>
                </c:pt>
                <c:pt idx="315">
                  <c:v>36075</c:v>
                </c:pt>
                <c:pt idx="316">
                  <c:v>36261</c:v>
                </c:pt>
                <c:pt idx="317">
                  <c:v>36442</c:v>
                </c:pt>
                <c:pt idx="318">
                  <c:v>36625</c:v>
                </c:pt>
                <c:pt idx="319">
                  <c:v>36803</c:v>
                </c:pt>
                <c:pt idx="320">
                  <c:v>36978</c:v>
                </c:pt>
                <c:pt idx="321">
                  <c:v>37153</c:v>
                </c:pt>
                <c:pt idx="322">
                  <c:v>37324</c:v>
                </c:pt>
                <c:pt idx="323">
                  <c:v>37496</c:v>
                </c:pt>
                <c:pt idx="324">
                  <c:v>37667</c:v>
                </c:pt>
                <c:pt idx="325">
                  <c:v>37835</c:v>
                </c:pt>
                <c:pt idx="326">
                  <c:v>38001</c:v>
                </c:pt>
                <c:pt idx="327">
                  <c:v>38163</c:v>
                </c:pt>
                <c:pt idx="328">
                  <c:v>38322</c:v>
                </c:pt>
                <c:pt idx="329">
                  <c:v>38481</c:v>
                </c:pt>
                <c:pt idx="330">
                  <c:v>38639</c:v>
                </c:pt>
                <c:pt idx="331">
                  <c:v>38796</c:v>
                </c:pt>
                <c:pt idx="332">
                  <c:v>38950</c:v>
                </c:pt>
                <c:pt idx="333">
                  <c:v>39103</c:v>
                </c:pt>
                <c:pt idx="334">
                  <c:v>39253</c:v>
                </c:pt>
                <c:pt idx="335">
                  <c:v>39404</c:v>
                </c:pt>
                <c:pt idx="336">
                  <c:v>39551</c:v>
                </c:pt>
                <c:pt idx="337">
                  <c:v>39695</c:v>
                </c:pt>
                <c:pt idx="338">
                  <c:v>39839</c:v>
                </c:pt>
                <c:pt idx="339">
                  <c:v>39982</c:v>
                </c:pt>
                <c:pt idx="340">
                  <c:v>40122</c:v>
                </c:pt>
                <c:pt idx="341">
                  <c:v>40261</c:v>
                </c:pt>
                <c:pt idx="342">
                  <c:v>40395</c:v>
                </c:pt>
                <c:pt idx="343">
                  <c:v>40529</c:v>
                </c:pt>
                <c:pt idx="344">
                  <c:v>40663</c:v>
                </c:pt>
                <c:pt idx="345">
                  <c:v>40795</c:v>
                </c:pt>
                <c:pt idx="346">
                  <c:v>40922</c:v>
                </c:pt>
                <c:pt idx="347">
                  <c:v>41050</c:v>
                </c:pt>
                <c:pt idx="348">
                  <c:v>41178</c:v>
                </c:pt>
                <c:pt idx="349">
                  <c:v>41302</c:v>
                </c:pt>
                <c:pt idx="350">
                  <c:v>41427</c:v>
                </c:pt>
                <c:pt idx="351">
                  <c:v>41547</c:v>
                </c:pt>
                <c:pt idx="352">
                  <c:v>41666</c:v>
                </c:pt>
                <c:pt idx="353">
                  <c:v>41785</c:v>
                </c:pt>
                <c:pt idx="354">
                  <c:v>41901</c:v>
                </c:pt>
                <c:pt idx="355">
                  <c:v>42017</c:v>
                </c:pt>
                <c:pt idx="356">
                  <c:v>42131</c:v>
                </c:pt>
                <c:pt idx="357">
                  <c:v>42245</c:v>
                </c:pt>
                <c:pt idx="358">
                  <c:v>42356</c:v>
                </c:pt>
                <c:pt idx="359">
                  <c:v>42465</c:v>
                </c:pt>
                <c:pt idx="360">
                  <c:v>42573</c:v>
                </c:pt>
                <c:pt idx="361">
                  <c:v>42680</c:v>
                </c:pt>
                <c:pt idx="362">
                  <c:v>42788</c:v>
                </c:pt>
                <c:pt idx="363">
                  <c:v>42892</c:v>
                </c:pt>
                <c:pt idx="364">
                  <c:v>42995</c:v>
                </c:pt>
                <c:pt idx="365">
                  <c:v>43098</c:v>
                </c:pt>
                <c:pt idx="366">
                  <c:v>43199</c:v>
                </c:pt>
                <c:pt idx="367">
                  <c:v>43299</c:v>
                </c:pt>
                <c:pt idx="368">
                  <c:v>43398</c:v>
                </c:pt>
                <c:pt idx="369">
                  <c:v>43495</c:v>
                </c:pt>
                <c:pt idx="370">
                  <c:v>43592</c:v>
                </c:pt>
                <c:pt idx="371">
                  <c:v>43687</c:v>
                </c:pt>
                <c:pt idx="372">
                  <c:v>43781</c:v>
                </c:pt>
                <c:pt idx="373">
                  <c:v>43873</c:v>
                </c:pt>
                <c:pt idx="374">
                  <c:v>43966</c:v>
                </c:pt>
                <c:pt idx="375">
                  <c:v>44056</c:v>
                </c:pt>
                <c:pt idx="376">
                  <c:v>44145</c:v>
                </c:pt>
                <c:pt idx="377">
                  <c:v>44234</c:v>
                </c:pt>
                <c:pt idx="378">
                  <c:v>44320</c:v>
                </c:pt>
                <c:pt idx="379">
                  <c:v>44404</c:v>
                </c:pt>
                <c:pt idx="380">
                  <c:v>44489</c:v>
                </c:pt>
                <c:pt idx="381">
                  <c:v>44573</c:v>
                </c:pt>
                <c:pt idx="382">
                  <c:v>44654</c:v>
                </c:pt>
                <c:pt idx="383">
                  <c:v>44735</c:v>
                </c:pt>
                <c:pt idx="384">
                  <c:v>44816</c:v>
                </c:pt>
                <c:pt idx="385">
                  <c:v>44896</c:v>
                </c:pt>
                <c:pt idx="386">
                  <c:v>44973</c:v>
                </c:pt>
                <c:pt idx="387">
                  <c:v>45050</c:v>
                </c:pt>
                <c:pt idx="388">
                  <c:v>45125</c:v>
                </c:pt>
                <c:pt idx="389">
                  <c:v>45200</c:v>
                </c:pt>
                <c:pt idx="390">
                  <c:v>45274</c:v>
                </c:pt>
                <c:pt idx="391">
                  <c:v>45348</c:v>
                </c:pt>
                <c:pt idx="392">
                  <c:v>45418</c:v>
                </c:pt>
                <c:pt idx="393">
                  <c:v>45490</c:v>
                </c:pt>
                <c:pt idx="394">
                  <c:v>45561</c:v>
                </c:pt>
                <c:pt idx="395">
                  <c:v>45630</c:v>
                </c:pt>
                <c:pt idx="396">
                  <c:v>45698</c:v>
                </c:pt>
                <c:pt idx="397">
                  <c:v>45766</c:v>
                </c:pt>
                <c:pt idx="398">
                  <c:v>45832</c:v>
                </c:pt>
                <c:pt idx="399">
                  <c:v>45899</c:v>
                </c:pt>
                <c:pt idx="400">
                  <c:v>45964</c:v>
                </c:pt>
                <c:pt idx="401">
                  <c:v>46028</c:v>
                </c:pt>
                <c:pt idx="402">
                  <c:v>46093</c:v>
                </c:pt>
                <c:pt idx="403">
                  <c:v>46157</c:v>
                </c:pt>
                <c:pt idx="404">
                  <c:v>46220</c:v>
                </c:pt>
                <c:pt idx="405">
                  <c:v>46281</c:v>
                </c:pt>
                <c:pt idx="406">
                  <c:v>46341</c:v>
                </c:pt>
                <c:pt idx="407">
                  <c:v>46402</c:v>
                </c:pt>
                <c:pt idx="408">
                  <c:v>46462</c:v>
                </c:pt>
                <c:pt idx="409">
                  <c:v>46522</c:v>
                </c:pt>
                <c:pt idx="410">
                  <c:v>46580</c:v>
                </c:pt>
                <c:pt idx="411">
                  <c:v>46638</c:v>
                </c:pt>
                <c:pt idx="412">
                  <c:v>46695</c:v>
                </c:pt>
                <c:pt idx="413">
                  <c:v>46750</c:v>
                </c:pt>
                <c:pt idx="414">
                  <c:v>46806</c:v>
                </c:pt>
                <c:pt idx="415">
                  <c:v>46862</c:v>
                </c:pt>
                <c:pt idx="416">
                  <c:v>46914</c:v>
                </c:pt>
                <c:pt idx="417">
                  <c:v>46967</c:v>
                </c:pt>
                <c:pt idx="418">
                  <c:v>47021</c:v>
                </c:pt>
                <c:pt idx="419">
                  <c:v>47073</c:v>
                </c:pt>
                <c:pt idx="420">
                  <c:v>47123</c:v>
                </c:pt>
                <c:pt idx="421">
                  <c:v>47173</c:v>
                </c:pt>
                <c:pt idx="422">
                  <c:v>47223</c:v>
                </c:pt>
                <c:pt idx="423">
                  <c:v>47272</c:v>
                </c:pt>
                <c:pt idx="424">
                  <c:v>47321</c:v>
                </c:pt>
                <c:pt idx="425">
                  <c:v>47369</c:v>
                </c:pt>
                <c:pt idx="426">
                  <c:v>47417</c:v>
                </c:pt>
                <c:pt idx="427">
                  <c:v>47463</c:v>
                </c:pt>
                <c:pt idx="428">
                  <c:v>47509</c:v>
                </c:pt>
                <c:pt idx="429">
                  <c:v>47554</c:v>
                </c:pt>
                <c:pt idx="430">
                  <c:v>47599</c:v>
                </c:pt>
                <c:pt idx="431">
                  <c:v>47644</c:v>
                </c:pt>
                <c:pt idx="432">
                  <c:v>47688</c:v>
                </c:pt>
                <c:pt idx="433">
                  <c:v>47731</c:v>
                </c:pt>
                <c:pt idx="434">
                  <c:v>47773</c:v>
                </c:pt>
                <c:pt idx="435">
                  <c:v>47815</c:v>
                </c:pt>
                <c:pt idx="436">
                  <c:v>47857</c:v>
                </c:pt>
                <c:pt idx="437">
                  <c:v>47897</c:v>
                </c:pt>
                <c:pt idx="438">
                  <c:v>47938</c:v>
                </c:pt>
                <c:pt idx="439">
                  <c:v>47977</c:v>
                </c:pt>
                <c:pt idx="440">
                  <c:v>48017</c:v>
                </c:pt>
                <c:pt idx="441">
                  <c:v>48057</c:v>
                </c:pt>
                <c:pt idx="442">
                  <c:v>48095</c:v>
                </c:pt>
                <c:pt idx="443">
                  <c:v>48133</c:v>
                </c:pt>
                <c:pt idx="444">
                  <c:v>48171</c:v>
                </c:pt>
                <c:pt idx="445">
                  <c:v>48209</c:v>
                </c:pt>
                <c:pt idx="446">
                  <c:v>48245</c:v>
                </c:pt>
                <c:pt idx="447">
                  <c:v>48281</c:v>
                </c:pt>
                <c:pt idx="448">
                  <c:v>48317</c:v>
                </c:pt>
                <c:pt idx="449">
                  <c:v>48352</c:v>
                </c:pt>
                <c:pt idx="450">
                  <c:v>48388</c:v>
                </c:pt>
                <c:pt idx="451">
                  <c:v>48423</c:v>
                </c:pt>
                <c:pt idx="452">
                  <c:v>48457</c:v>
                </c:pt>
                <c:pt idx="453">
                  <c:v>48490</c:v>
                </c:pt>
                <c:pt idx="454">
                  <c:v>48524</c:v>
                </c:pt>
                <c:pt idx="455">
                  <c:v>48557</c:v>
                </c:pt>
                <c:pt idx="456">
                  <c:v>48589</c:v>
                </c:pt>
                <c:pt idx="457">
                  <c:v>48622</c:v>
                </c:pt>
                <c:pt idx="458">
                  <c:v>48655</c:v>
                </c:pt>
                <c:pt idx="459">
                  <c:v>48686</c:v>
                </c:pt>
                <c:pt idx="460">
                  <c:v>48718</c:v>
                </c:pt>
                <c:pt idx="461">
                  <c:v>48749</c:v>
                </c:pt>
                <c:pt idx="462">
                  <c:v>48779</c:v>
                </c:pt>
                <c:pt idx="463">
                  <c:v>48809</c:v>
                </c:pt>
                <c:pt idx="464">
                  <c:v>48840</c:v>
                </c:pt>
                <c:pt idx="465">
                  <c:v>48869</c:v>
                </c:pt>
                <c:pt idx="466">
                  <c:v>48897</c:v>
                </c:pt>
                <c:pt idx="467">
                  <c:v>48926</c:v>
                </c:pt>
                <c:pt idx="468">
                  <c:v>48955</c:v>
                </c:pt>
                <c:pt idx="469">
                  <c:v>48983</c:v>
                </c:pt>
                <c:pt idx="470">
                  <c:v>49009</c:v>
                </c:pt>
                <c:pt idx="471">
                  <c:v>49037</c:v>
                </c:pt>
                <c:pt idx="472">
                  <c:v>49064</c:v>
                </c:pt>
                <c:pt idx="473">
                  <c:v>49091</c:v>
                </c:pt>
                <c:pt idx="474">
                  <c:v>49117</c:v>
                </c:pt>
                <c:pt idx="475">
                  <c:v>49143</c:v>
                </c:pt>
                <c:pt idx="476">
                  <c:v>49168</c:v>
                </c:pt>
                <c:pt idx="477">
                  <c:v>49194</c:v>
                </c:pt>
                <c:pt idx="478">
                  <c:v>49218</c:v>
                </c:pt>
                <c:pt idx="479">
                  <c:v>49243</c:v>
                </c:pt>
                <c:pt idx="480">
                  <c:v>49267</c:v>
                </c:pt>
                <c:pt idx="481">
                  <c:v>49292</c:v>
                </c:pt>
                <c:pt idx="482">
                  <c:v>49316</c:v>
                </c:pt>
                <c:pt idx="483">
                  <c:v>49340</c:v>
                </c:pt>
                <c:pt idx="484">
                  <c:v>49363</c:v>
                </c:pt>
                <c:pt idx="485">
                  <c:v>49387</c:v>
                </c:pt>
                <c:pt idx="486">
                  <c:v>49409</c:v>
                </c:pt>
                <c:pt idx="487">
                  <c:v>49432</c:v>
                </c:pt>
                <c:pt idx="488">
                  <c:v>49454</c:v>
                </c:pt>
                <c:pt idx="489">
                  <c:v>49476</c:v>
                </c:pt>
                <c:pt idx="490">
                  <c:v>49498</c:v>
                </c:pt>
                <c:pt idx="491">
                  <c:v>49521</c:v>
                </c:pt>
                <c:pt idx="492">
                  <c:v>49543</c:v>
                </c:pt>
                <c:pt idx="493">
                  <c:v>49563</c:v>
                </c:pt>
                <c:pt idx="494">
                  <c:v>49584</c:v>
                </c:pt>
                <c:pt idx="495">
                  <c:v>49605</c:v>
                </c:pt>
                <c:pt idx="496">
                  <c:v>49625</c:v>
                </c:pt>
                <c:pt idx="497">
                  <c:v>49646</c:v>
                </c:pt>
                <c:pt idx="498">
                  <c:v>49666</c:v>
                </c:pt>
                <c:pt idx="499">
                  <c:v>49686</c:v>
                </c:pt>
                <c:pt idx="500">
                  <c:v>49706</c:v>
                </c:pt>
                <c:pt idx="501">
                  <c:v>49726</c:v>
                </c:pt>
                <c:pt idx="502">
                  <c:v>49745</c:v>
                </c:pt>
                <c:pt idx="503">
                  <c:v>49765</c:v>
                </c:pt>
                <c:pt idx="504">
                  <c:v>49784</c:v>
                </c:pt>
                <c:pt idx="505">
                  <c:v>49803</c:v>
                </c:pt>
                <c:pt idx="506">
                  <c:v>49822</c:v>
                </c:pt>
                <c:pt idx="507">
                  <c:v>49841</c:v>
                </c:pt>
                <c:pt idx="508">
                  <c:v>49859</c:v>
                </c:pt>
                <c:pt idx="509">
                  <c:v>49878</c:v>
                </c:pt>
                <c:pt idx="510">
                  <c:v>49896</c:v>
                </c:pt>
                <c:pt idx="511">
                  <c:v>49915</c:v>
                </c:pt>
                <c:pt idx="512">
                  <c:v>49933</c:v>
                </c:pt>
                <c:pt idx="513">
                  <c:v>49951</c:v>
                </c:pt>
                <c:pt idx="514">
                  <c:v>49969</c:v>
                </c:pt>
                <c:pt idx="515">
                  <c:v>49987</c:v>
                </c:pt>
                <c:pt idx="516">
                  <c:v>50005</c:v>
                </c:pt>
                <c:pt idx="517">
                  <c:v>50022</c:v>
                </c:pt>
                <c:pt idx="518">
                  <c:v>50039</c:v>
                </c:pt>
                <c:pt idx="519">
                  <c:v>50056</c:v>
                </c:pt>
                <c:pt idx="520">
                  <c:v>50073</c:v>
                </c:pt>
                <c:pt idx="521">
                  <c:v>50090</c:v>
                </c:pt>
                <c:pt idx="522">
                  <c:v>50106</c:v>
                </c:pt>
                <c:pt idx="523">
                  <c:v>50121</c:v>
                </c:pt>
                <c:pt idx="524">
                  <c:v>50138</c:v>
                </c:pt>
                <c:pt idx="525">
                  <c:v>50155</c:v>
                </c:pt>
                <c:pt idx="526">
                  <c:v>50171</c:v>
                </c:pt>
                <c:pt idx="527">
                  <c:v>50187</c:v>
                </c:pt>
                <c:pt idx="528">
                  <c:v>50203</c:v>
                </c:pt>
                <c:pt idx="529">
                  <c:v>50219</c:v>
                </c:pt>
                <c:pt idx="530">
                  <c:v>50235</c:v>
                </c:pt>
                <c:pt idx="531">
                  <c:v>50251</c:v>
                </c:pt>
                <c:pt idx="532">
                  <c:v>50266</c:v>
                </c:pt>
                <c:pt idx="533">
                  <c:v>50282</c:v>
                </c:pt>
                <c:pt idx="534">
                  <c:v>50298</c:v>
                </c:pt>
                <c:pt idx="535">
                  <c:v>50313</c:v>
                </c:pt>
                <c:pt idx="536">
                  <c:v>50327</c:v>
                </c:pt>
                <c:pt idx="537">
                  <c:v>50343</c:v>
                </c:pt>
                <c:pt idx="538">
                  <c:v>50358</c:v>
                </c:pt>
                <c:pt idx="539">
                  <c:v>50373</c:v>
                </c:pt>
                <c:pt idx="540">
                  <c:v>50388</c:v>
                </c:pt>
                <c:pt idx="541">
                  <c:v>50402</c:v>
                </c:pt>
                <c:pt idx="542">
                  <c:v>50417</c:v>
                </c:pt>
                <c:pt idx="543">
                  <c:v>50431</c:v>
                </c:pt>
                <c:pt idx="544">
                  <c:v>50446</c:v>
                </c:pt>
                <c:pt idx="545">
                  <c:v>50460</c:v>
                </c:pt>
                <c:pt idx="546">
                  <c:v>50474</c:v>
                </c:pt>
                <c:pt idx="547">
                  <c:v>50488</c:v>
                </c:pt>
                <c:pt idx="548">
                  <c:v>50502</c:v>
                </c:pt>
                <c:pt idx="549">
                  <c:v>50516</c:v>
                </c:pt>
                <c:pt idx="550">
                  <c:v>50530</c:v>
                </c:pt>
                <c:pt idx="551">
                  <c:v>50544</c:v>
                </c:pt>
                <c:pt idx="552">
                  <c:v>50558</c:v>
                </c:pt>
                <c:pt idx="553">
                  <c:v>50571</c:v>
                </c:pt>
                <c:pt idx="554">
                  <c:v>50585</c:v>
                </c:pt>
                <c:pt idx="555">
                  <c:v>50598</c:v>
                </c:pt>
                <c:pt idx="556">
                  <c:v>50612</c:v>
                </c:pt>
                <c:pt idx="557">
                  <c:v>50625</c:v>
                </c:pt>
                <c:pt idx="558">
                  <c:v>50638</c:v>
                </c:pt>
                <c:pt idx="559">
                  <c:v>50651</c:v>
                </c:pt>
                <c:pt idx="560">
                  <c:v>50664</c:v>
                </c:pt>
                <c:pt idx="561">
                  <c:v>50677</c:v>
                </c:pt>
                <c:pt idx="562">
                  <c:v>50690</c:v>
                </c:pt>
                <c:pt idx="563">
                  <c:v>50703</c:v>
                </c:pt>
                <c:pt idx="564">
                  <c:v>50716</c:v>
                </c:pt>
                <c:pt idx="565">
                  <c:v>50729</c:v>
                </c:pt>
                <c:pt idx="566">
                  <c:v>50741</c:v>
                </c:pt>
                <c:pt idx="567">
                  <c:v>50754</c:v>
                </c:pt>
                <c:pt idx="568">
                  <c:v>50766</c:v>
                </c:pt>
                <c:pt idx="569">
                  <c:v>50780</c:v>
                </c:pt>
                <c:pt idx="570">
                  <c:v>50792</c:v>
                </c:pt>
                <c:pt idx="571">
                  <c:v>50804</c:v>
                </c:pt>
                <c:pt idx="572">
                  <c:v>50817</c:v>
                </c:pt>
                <c:pt idx="573">
                  <c:v>50828</c:v>
                </c:pt>
                <c:pt idx="574">
                  <c:v>50841</c:v>
                </c:pt>
                <c:pt idx="575">
                  <c:v>50853</c:v>
                </c:pt>
                <c:pt idx="576">
                  <c:v>50865</c:v>
                </c:pt>
                <c:pt idx="577">
                  <c:v>50877</c:v>
                </c:pt>
                <c:pt idx="578">
                  <c:v>50889</c:v>
                </c:pt>
                <c:pt idx="579">
                  <c:v>50901</c:v>
                </c:pt>
                <c:pt idx="580">
                  <c:v>50912</c:v>
                </c:pt>
                <c:pt idx="581">
                  <c:v>50924</c:v>
                </c:pt>
                <c:pt idx="582">
                  <c:v>50936</c:v>
                </c:pt>
                <c:pt idx="583">
                  <c:v>50946</c:v>
                </c:pt>
                <c:pt idx="584">
                  <c:v>50957</c:v>
                </c:pt>
                <c:pt idx="585">
                  <c:v>50969</c:v>
                </c:pt>
                <c:pt idx="586">
                  <c:v>50980</c:v>
                </c:pt>
                <c:pt idx="587">
                  <c:v>50992</c:v>
                </c:pt>
                <c:pt idx="588">
                  <c:v>51003</c:v>
                </c:pt>
                <c:pt idx="589">
                  <c:v>51013</c:v>
                </c:pt>
                <c:pt idx="590">
                  <c:v>51025</c:v>
                </c:pt>
                <c:pt idx="591">
                  <c:v>51036</c:v>
                </c:pt>
                <c:pt idx="592">
                  <c:v>51047</c:v>
                </c:pt>
                <c:pt idx="593">
                  <c:v>51058</c:v>
                </c:pt>
                <c:pt idx="594">
                  <c:v>51069</c:v>
                </c:pt>
                <c:pt idx="595">
                  <c:v>51079</c:v>
                </c:pt>
                <c:pt idx="596">
                  <c:v>51090</c:v>
                </c:pt>
                <c:pt idx="597">
                  <c:v>51101</c:v>
                </c:pt>
                <c:pt idx="598">
                  <c:v>51111</c:v>
                </c:pt>
                <c:pt idx="599">
                  <c:v>51122</c:v>
                </c:pt>
                <c:pt idx="600">
                  <c:v>51132</c:v>
                </c:pt>
                <c:pt idx="601">
                  <c:v>51143</c:v>
                </c:pt>
                <c:pt idx="602">
                  <c:v>51154</c:v>
                </c:pt>
                <c:pt idx="603">
                  <c:v>51164</c:v>
                </c:pt>
                <c:pt idx="604">
                  <c:v>51174</c:v>
                </c:pt>
                <c:pt idx="605">
                  <c:v>51185</c:v>
                </c:pt>
                <c:pt idx="606">
                  <c:v>51196</c:v>
                </c:pt>
                <c:pt idx="607">
                  <c:v>51206</c:v>
                </c:pt>
                <c:pt idx="608">
                  <c:v>51217</c:v>
                </c:pt>
                <c:pt idx="609">
                  <c:v>51227</c:v>
                </c:pt>
                <c:pt idx="610">
                  <c:v>51237</c:v>
                </c:pt>
                <c:pt idx="611">
                  <c:v>51248</c:v>
                </c:pt>
                <c:pt idx="612">
                  <c:v>51259</c:v>
                </c:pt>
                <c:pt idx="613">
                  <c:v>51269</c:v>
                </c:pt>
                <c:pt idx="614">
                  <c:v>51280</c:v>
                </c:pt>
                <c:pt idx="615">
                  <c:v>51290</c:v>
                </c:pt>
                <c:pt idx="616">
                  <c:v>51300</c:v>
                </c:pt>
                <c:pt idx="617">
                  <c:v>51311</c:v>
                </c:pt>
                <c:pt idx="618">
                  <c:v>51321</c:v>
                </c:pt>
                <c:pt idx="619">
                  <c:v>51331</c:v>
                </c:pt>
                <c:pt idx="620">
                  <c:v>51341</c:v>
                </c:pt>
                <c:pt idx="621">
                  <c:v>51351</c:v>
                </c:pt>
                <c:pt idx="622">
                  <c:v>51361</c:v>
                </c:pt>
                <c:pt idx="623">
                  <c:v>51371</c:v>
                </c:pt>
                <c:pt idx="624">
                  <c:v>51382</c:v>
                </c:pt>
                <c:pt idx="625">
                  <c:v>51392</c:v>
                </c:pt>
                <c:pt idx="626">
                  <c:v>51402</c:v>
                </c:pt>
                <c:pt idx="627">
                  <c:v>51412</c:v>
                </c:pt>
                <c:pt idx="628">
                  <c:v>51422</c:v>
                </c:pt>
                <c:pt idx="629">
                  <c:v>51432</c:v>
                </c:pt>
                <c:pt idx="630">
                  <c:v>51442</c:v>
                </c:pt>
                <c:pt idx="631">
                  <c:v>51452</c:v>
                </c:pt>
                <c:pt idx="632">
                  <c:v>51462</c:v>
                </c:pt>
                <c:pt idx="633">
                  <c:v>51472</c:v>
                </c:pt>
                <c:pt idx="634">
                  <c:v>51482</c:v>
                </c:pt>
                <c:pt idx="635">
                  <c:v>51492</c:v>
                </c:pt>
                <c:pt idx="636">
                  <c:v>51502</c:v>
                </c:pt>
                <c:pt idx="637">
                  <c:v>51511</c:v>
                </c:pt>
                <c:pt idx="638">
                  <c:v>51521</c:v>
                </c:pt>
                <c:pt idx="639">
                  <c:v>51531</c:v>
                </c:pt>
                <c:pt idx="640">
                  <c:v>51540</c:v>
                </c:pt>
                <c:pt idx="641">
                  <c:v>51550</c:v>
                </c:pt>
                <c:pt idx="642">
                  <c:v>51559</c:v>
                </c:pt>
                <c:pt idx="643">
                  <c:v>51569</c:v>
                </c:pt>
                <c:pt idx="644">
                  <c:v>51578</c:v>
                </c:pt>
                <c:pt idx="645">
                  <c:v>51587</c:v>
                </c:pt>
                <c:pt idx="646">
                  <c:v>51597</c:v>
                </c:pt>
                <c:pt idx="647">
                  <c:v>51606</c:v>
                </c:pt>
                <c:pt idx="648">
                  <c:v>51615</c:v>
                </c:pt>
                <c:pt idx="649">
                  <c:v>51624</c:v>
                </c:pt>
                <c:pt idx="650">
                  <c:v>51633</c:v>
                </c:pt>
                <c:pt idx="651">
                  <c:v>51642</c:v>
                </c:pt>
                <c:pt idx="652">
                  <c:v>51651</c:v>
                </c:pt>
                <c:pt idx="653">
                  <c:v>51660</c:v>
                </c:pt>
                <c:pt idx="654">
                  <c:v>51669</c:v>
                </c:pt>
                <c:pt idx="655">
                  <c:v>51677</c:v>
                </c:pt>
                <c:pt idx="656">
                  <c:v>51686</c:v>
                </c:pt>
                <c:pt idx="657">
                  <c:v>51695</c:v>
                </c:pt>
                <c:pt idx="658">
                  <c:v>51704</c:v>
                </c:pt>
                <c:pt idx="659">
                  <c:v>51713</c:v>
                </c:pt>
                <c:pt idx="660">
                  <c:v>51722</c:v>
                </c:pt>
                <c:pt idx="661">
                  <c:v>51731</c:v>
                </c:pt>
                <c:pt idx="662">
                  <c:v>51740</c:v>
                </c:pt>
                <c:pt idx="663">
                  <c:v>51748</c:v>
                </c:pt>
                <c:pt idx="664">
                  <c:v>51757</c:v>
                </c:pt>
                <c:pt idx="665">
                  <c:v>51767</c:v>
                </c:pt>
                <c:pt idx="666">
                  <c:v>51775</c:v>
                </c:pt>
                <c:pt idx="667">
                  <c:v>51784</c:v>
                </c:pt>
                <c:pt idx="668">
                  <c:v>51793</c:v>
                </c:pt>
                <c:pt idx="669">
                  <c:v>51802</c:v>
                </c:pt>
                <c:pt idx="670">
                  <c:v>51811</c:v>
                </c:pt>
                <c:pt idx="671">
                  <c:v>51820</c:v>
                </c:pt>
                <c:pt idx="672">
                  <c:v>51829</c:v>
                </c:pt>
                <c:pt idx="673">
                  <c:v>51838</c:v>
                </c:pt>
                <c:pt idx="674">
                  <c:v>51847</c:v>
                </c:pt>
                <c:pt idx="675">
                  <c:v>51856</c:v>
                </c:pt>
                <c:pt idx="676">
                  <c:v>51865</c:v>
                </c:pt>
                <c:pt idx="677">
                  <c:v>51874</c:v>
                </c:pt>
                <c:pt idx="678">
                  <c:v>51883</c:v>
                </c:pt>
                <c:pt idx="679">
                  <c:v>51892</c:v>
                </c:pt>
                <c:pt idx="680">
                  <c:v>51901</c:v>
                </c:pt>
                <c:pt idx="681">
                  <c:v>51909</c:v>
                </c:pt>
                <c:pt idx="682">
                  <c:v>51918</c:v>
                </c:pt>
                <c:pt idx="683">
                  <c:v>51927</c:v>
                </c:pt>
                <c:pt idx="684">
                  <c:v>51936</c:v>
                </c:pt>
                <c:pt idx="685">
                  <c:v>51945</c:v>
                </c:pt>
                <c:pt idx="686">
                  <c:v>51954</c:v>
                </c:pt>
                <c:pt idx="687">
                  <c:v>51962</c:v>
                </c:pt>
                <c:pt idx="688">
                  <c:v>51972</c:v>
                </c:pt>
                <c:pt idx="689">
                  <c:v>51981</c:v>
                </c:pt>
                <c:pt idx="690">
                  <c:v>51990</c:v>
                </c:pt>
                <c:pt idx="691">
                  <c:v>51998</c:v>
                </c:pt>
                <c:pt idx="692">
                  <c:v>52007</c:v>
                </c:pt>
                <c:pt idx="693">
                  <c:v>52015</c:v>
                </c:pt>
                <c:pt idx="694">
                  <c:v>52024</c:v>
                </c:pt>
                <c:pt idx="695">
                  <c:v>52033</c:v>
                </c:pt>
                <c:pt idx="696">
                  <c:v>52041</c:v>
                </c:pt>
                <c:pt idx="697">
                  <c:v>52050</c:v>
                </c:pt>
                <c:pt idx="698">
                  <c:v>52059</c:v>
                </c:pt>
                <c:pt idx="699">
                  <c:v>52068</c:v>
                </c:pt>
                <c:pt idx="700">
                  <c:v>52076</c:v>
                </c:pt>
                <c:pt idx="701">
                  <c:v>52084</c:v>
                </c:pt>
                <c:pt idx="702">
                  <c:v>52092</c:v>
                </c:pt>
                <c:pt idx="703">
                  <c:v>52100</c:v>
                </c:pt>
                <c:pt idx="704">
                  <c:v>52109</c:v>
                </c:pt>
                <c:pt idx="705">
                  <c:v>52117</c:v>
                </c:pt>
                <c:pt idx="706">
                  <c:v>52126</c:v>
                </c:pt>
                <c:pt idx="707">
                  <c:v>52134</c:v>
                </c:pt>
                <c:pt idx="708">
                  <c:v>52142</c:v>
                </c:pt>
                <c:pt idx="709">
                  <c:v>52150</c:v>
                </c:pt>
                <c:pt idx="710">
                  <c:v>52158</c:v>
                </c:pt>
                <c:pt idx="711">
                  <c:v>52167</c:v>
                </c:pt>
                <c:pt idx="712">
                  <c:v>52175</c:v>
                </c:pt>
                <c:pt idx="713">
                  <c:v>52183</c:v>
                </c:pt>
                <c:pt idx="714">
                  <c:v>52191</c:v>
                </c:pt>
                <c:pt idx="715">
                  <c:v>52199</c:v>
                </c:pt>
                <c:pt idx="716">
                  <c:v>52208</c:v>
                </c:pt>
                <c:pt idx="717">
                  <c:v>52216</c:v>
                </c:pt>
                <c:pt idx="718">
                  <c:v>52224</c:v>
                </c:pt>
                <c:pt idx="719">
                  <c:v>52232</c:v>
                </c:pt>
                <c:pt idx="720">
                  <c:v>52241</c:v>
                </c:pt>
                <c:pt idx="721">
                  <c:v>52249</c:v>
                </c:pt>
                <c:pt idx="722">
                  <c:v>52257</c:v>
                </c:pt>
                <c:pt idx="723">
                  <c:v>52265</c:v>
                </c:pt>
                <c:pt idx="724">
                  <c:v>52273</c:v>
                </c:pt>
                <c:pt idx="725">
                  <c:v>52282</c:v>
                </c:pt>
                <c:pt idx="726">
                  <c:v>52290</c:v>
                </c:pt>
                <c:pt idx="727">
                  <c:v>52298</c:v>
                </c:pt>
                <c:pt idx="728">
                  <c:v>52306</c:v>
                </c:pt>
                <c:pt idx="729">
                  <c:v>52314</c:v>
                </c:pt>
                <c:pt idx="730">
                  <c:v>52322</c:v>
                </c:pt>
                <c:pt idx="731">
                  <c:v>52330</c:v>
                </c:pt>
                <c:pt idx="732">
                  <c:v>52338</c:v>
                </c:pt>
                <c:pt idx="733">
                  <c:v>52345</c:v>
                </c:pt>
                <c:pt idx="734">
                  <c:v>52353</c:v>
                </c:pt>
                <c:pt idx="735">
                  <c:v>52361</c:v>
                </c:pt>
                <c:pt idx="736">
                  <c:v>52369</c:v>
                </c:pt>
                <c:pt idx="737">
                  <c:v>52377</c:v>
                </c:pt>
                <c:pt idx="738">
                  <c:v>52385</c:v>
                </c:pt>
                <c:pt idx="739">
                  <c:v>52393</c:v>
                </c:pt>
                <c:pt idx="740">
                  <c:v>52401</c:v>
                </c:pt>
                <c:pt idx="741">
                  <c:v>52409</c:v>
                </c:pt>
                <c:pt idx="742">
                  <c:v>52417</c:v>
                </c:pt>
                <c:pt idx="743">
                  <c:v>52425</c:v>
                </c:pt>
                <c:pt idx="744">
                  <c:v>52433</c:v>
                </c:pt>
                <c:pt idx="745">
                  <c:v>52441</c:v>
                </c:pt>
                <c:pt idx="746">
                  <c:v>52450</c:v>
                </c:pt>
                <c:pt idx="747">
                  <c:v>52457</c:v>
                </c:pt>
                <c:pt idx="748">
                  <c:v>52465</c:v>
                </c:pt>
                <c:pt idx="749">
                  <c:v>52473</c:v>
                </c:pt>
                <c:pt idx="750">
                  <c:v>52481</c:v>
                </c:pt>
                <c:pt idx="751">
                  <c:v>52489</c:v>
                </c:pt>
                <c:pt idx="752">
                  <c:v>52497</c:v>
                </c:pt>
                <c:pt idx="753">
                  <c:v>52505</c:v>
                </c:pt>
                <c:pt idx="754">
                  <c:v>52513</c:v>
                </c:pt>
                <c:pt idx="755">
                  <c:v>52521</c:v>
                </c:pt>
                <c:pt idx="756">
                  <c:v>52529</c:v>
                </c:pt>
                <c:pt idx="757">
                  <c:v>52537</c:v>
                </c:pt>
                <c:pt idx="758">
                  <c:v>52545</c:v>
                </c:pt>
                <c:pt idx="759">
                  <c:v>52553</c:v>
                </c:pt>
                <c:pt idx="760">
                  <c:v>52562</c:v>
                </c:pt>
                <c:pt idx="761">
                  <c:v>52570</c:v>
                </c:pt>
                <c:pt idx="762">
                  <c:v>52578</c:v>
                </c:pt>
                <c:pt idx="763">
                  <c:v>52586</c:v>
                </c:pt>
                <c:pt idx="764">
                  <c:v>52594</c:v>
                </c:pt>
                <c:pt idx="765">
                  <c:v>52602</c:v>
                </c:pt>
                <c:pt idx="766">
                  <c:v>52610</c:v>
                </c:pt>
                <c:pt idx="767">
                  <c:v>52618</c:v>
                </c:pt>
                <c:pt idx="768">
                  <c:v>52626</c:v>
                </c:pt>
                <c:pt idx="769">
                  <c:v>52635</c:v>
                </c:pt>
                <c:pt idx="770">
                  <c:v>52643</c:v>
                </c:pt>
                <c:pt idx="771">
                  <c:v>52651</c:v>
                </c:pt>
                <c:pt idx="772">
                  <c:v>52659</c:v>
                </c:pt>
                <c:pt idx="773">
                  <c:v>52667</c:v>
                </c:pt>
                <c:pt idx="774">
                  <c:v>52676</c:v>
                </c:pt>
                <c:pt idx="775">
                  <c:v>52684</c:v>
                </c:pt>
                <c:pt idx="776">
                  <c:v>52692</c:v>
                </c:pt>
                <c:pt idx="777">
                  <c:v>52700</c:v>
                </c:pt>
                <c:pt idx="778">
                  <c:v>52709</c:v>
                </c:pt>
                <c:pt idx="779">
                  <c:v>52717</c:v>
                </c:pt>
                <c:pt idx="780">
                  <c:v>52725</c:v>
                </c:pt>
                <c:pt idx="781">
                  <c:v>52733</c:v>
                </c:pt>
                <c:pt idx="782">
                  <c:v>52741</c:v>
                </c:pt>
                <c:pt idx="783">
                  <c:v>52749</c:v>
                </c:pt>
                <c:pt idx="784">
                  <c:v>52757</c:v>
                </c:pt>
                <c:pt idx="785">
                  <c:v>52766</c:v>
                </c:pt>
                <c:pt idx="786">
                  <c:v>52774</c:v>
                </c:pt>
                <c:pt idx="787">
                  <c:v>52782</c:v>
                </c:pt>
                <c:pt idx="788">
                  <c:v>52790</c:v>
                </c:pt>
                <c:pt idx="789">
                  <c:v>52799</c:v>
                </c:pt>
                <c:pt idx="790">
                  <c:v>52807</c:v>
                </c:pt>
                <c:pt idx="791">
                  <c:v>52815</c:v>
                </c:pt>
                <c:pt idx="792">
                  <c:v>52823</c:v>
                </c:pt>
                <c:pt idx="793">
                  <c:v>52831</c:v>
                </c:pt>
                <c:pt idx="794">
                  <c:v>52840</c:v>
                </c:pt>
                <c:pt idx="795">
                  <c:v>52849</c:v>
                </c:pt>
                <c:pt idx="796">
                  <c:v>52857</c:v>
                </c:pt>
                <c:pt idx="797">
                  <c:v>52865</c:v>
                </c:pt>
                <c:pt idx="798">
                  <c:v>52874</c:v>
                </c:pt>
                <c:pt idx="799">
                  <c:v>52882</c:v>
                </c:pt>
                <c:pt idx="800">
                  <c:v>52891</c:v>
                </c:pt>
                <c:pt idx="801">
                  <c:v>52898</c:v>
                </c:pt>
                <c:pt idx="802">
                  <c:v>52907</c:v>
                </c:pt>
                <c:pt idx="803">
                  <c:v>52916</c:v>
                </c:pt>
                <c:pt idx="804">
                  <c:v>52924</c:v>
                </c:pt>
                <c:pt idx="805">
                  <c:v>52933</c:v>
                </c:pt>
                <c:pt idx="806">
                  <c:v>52941</c:v>
                </c:pt>
                <c:pt idx="807">
                  <c:v>52949</c:v>
                </c:pt>
                <c:pt idx="808">
                  <c:v>52957</c:v>
                </c:pt>
                <c:pt idx="809">
                  <c:v>52966</c:v>
                </c:pt>
                <c:pt idx="810">
                  <c:v>52974</c:v>
                </c:pt>
                <c:pt idx="811">
                  <c:v>52983</c:v>
                </c:pt>
                <c:pt idx="812">
                  <c:v>52992</c:v>
                </c:pt>
                <c:pt idx="813">
                  <c:v>53000</c:v>
                </c:pt>
                <c:pt idx="814">
                  <c:v>53008</c:v>
                </c:pt>
                <c:pt idx="815">
                  <c:v>53016</c:v>
                </c:pt>
                <c:pt idx="816">
                  <c:v>53024</c:v>
                </c:pt>
                <c:pt idx="817">
                  <c:v>53033</c:v>
                </c:pt>
                <c:pt idx="818">
                  <c:v>53041</c:v>
                </c:pt>
                <c:pt idx="819">
                  <c:v>53050</c:v>
                </c:pt>
                <c:pt idx="820">
                  <c:v>53058</c:v>
                </c:pt>
                <c:pt idx="821">
                  <c:v>53066</c:v>
                </c:pt>
                <c:pt idx="822">
                  <c:v>53074</c:v>
                </c:pt>
                <c:pt idx="823">
                  <c:v>53083</c:v>
                </c:pt>
                <c:pt idx="824">
                  <c:v>53091</c:v>
                </c:pt>
                <c:pt idx="825">
                  <c:v>53100</c:v>
                </c:pt>
                <c:pt idx="826">
                  <c:v>53108</c:v>
                </c:pt>
                <c:pt idx="827">
                  <c:v>53117</c:v>
                </c:pt>
                <c:pt idx="828">
                  <c:v>53125</c:v>
                </c:pt>
                <c:pt idx="829">
                  <c:v>53134</c:v>
                </c:pt>
                <c:pt idx="830">
                  <c:v>53142</c:v>
                </c:pt>
                <c:pt idx="831">
                  <c:v>53150</c:v>
                </c:pt>
                <c:pt idx="832">
                  <c:v>53159</c:v>
                </c:pt>
                <c:pt idx="833">
                  <c:v>53167</c:v>
                </c:pt>
                <c:pt idx="834">
                  <c:v>53175</c:v>
                </c:pt>
                <c:pt idx="835">
                  <c:v>53183</c:v>
                </c:pt>
                <c:pt idx="836">
                  <c:v>53192</c:v>
                </c:pt>
                <c:pt idx="837">
                  <c:v>53201</c:v>
                </c:pt>
                <c:pt idx="838">
                  <c:v>53209</c:v>
                </c:pt>
                <c:pt idx="839">
                  <c:v>53217</c:v>
                </c:pt>
                <c:pt idx="840">
                  <c:v>53226</c:v>
                </c:pt>
                <c:pt idx="841">
                  <c:v>53235</c:v>
                </c:pt>
                <c:pt idx="842">
                  <c:v>53244</c:v>
                </c:pt>
                <c:pt idx="843">
                  <c:v>53252</c:v>
                </c:pt>
                <c:pt idx="844">
                  <c:v>53260</c:v>
                </c:pt>
                <c:pt idx="845">
                  <c:v>53268</c:v>
                </c:pt>
                <c:pt idx="846">
                  <c:v>53277</c:v>
                </c:pt>
                <c:pt idx="847">
                  <c:v>53285</c:v>
                </c:pt>
                <c:pt idx="848">
                  <c:v>53295</c:v>
                </c:pt>
                <c:pt idx="849">
                  <c:v>53303</c:v>
                </c:pt>
                <c:pt idx="850">
                  <c:v>53312</c:v>
                </c:pt>
                <c:pt idx="851">
                  <c:v>53321</c:v>
                </c:pt>
                <c:pt idx="852">
                  <c:v>53329</c:v>
                </c:pt>
                <c:pt idx="853">
                  <c:v>53338</c:v>
                </c:pt>
                <c:pt idx="854">
                  <c:v>53347</c:v>
                </c:pt>
                <c:pt idx="855">
                  <c:v>53355</c:v>
                </c:pt>
                <c:pt idx="856">
                  <c:v>53364</c:v>
                </c:pt>
                <c:pt idx="857">
                  <c:v>53373</c:v>
                </c:pt>
                <c:pt idx="858">
                  <c:v>53381</c:v>
                </c:pt>
                <c:pt idx="859">
                  <c:v>53390</c:v>
                </c:pt>
                <c:pt idx="860">
                  <c:v>53398</c:v>
                </c:pt>
                <c:pt idx="861">
                  <c:v>53407</c:v>
                </c:pt>
                <c:pt idx="862">
                  <c:v>53416</c:v>
                </c:pt>
                <c:pt idx="863">
                  <c:v>53424</c:v>
                </c:pt>
                <c:pt idx="864">
                  <c:v>53433</c:v>
                </c:pt>
                <c:pt idx="865">
                  <c:v>53442</c:v>
                </c:pt>
                <c:pt idx="866">
                  <c:v>53450</c:v>
                </c:pt>
                <c:pt idx="867">
                  <c:v>53459</c:v>
                </c:pt>
                <c:pt idx="868">
                  <c:v>53467</c:v>
                </c:pt>
                <c:pt idx="869">
                  <c:v>53476</c:v>
                </c:pt>
                <c:pt idx="870">
                  <c:v>53485</c:v>
                </c:pt>
                <c:pt idx="871">
                  <c:v>53493</c:v>
                </c:pt>
                <c:pt idx="872">
                  <c:v>53502</c:v>
                </c:pt>
                <c:pt idx="873">
                  <c:v>53510</c:v>
                </c:pt>
                <c:pt idx="874">
                  <c:v>53519</c:v>
                </c:pt>
                <c:pt idx="875">
                  <c:v>53527</c:v>
                </c:pt>
                <c:pt idx="876">
                  <c:v>53536</c:v>
                </c:pt>
                <c:pt idx="877">
                  <c:v>53545</c:v>
                </c:pt>
                <c:pt idx="878">
                  <c:v>53553</c:v>
                </c:pt>
                <c:pt idx="879">
                  <c:v>53562</c:v>
                </c:pt>
                <c:pt idx="880">
                  <c:v>53570</c:v>
                </c:pt>
                <c:pt idx="881">
                  <c:v>53579</c:v>
                </c:pt>
                <c:pt idx="882">
                  <c:v>53587</c:v>
                </c:pt>
                <c:pt idx="883">
                  <c:v>53595</c:v>
                </c:pt>
                <c:pt idx="884">
                  <c:v>53604</c:v>
                </c:pt>
                <c:pt idx="885">
                  <c:v>53613</c:v>
                </c:pt>
                <c:pt idx="886">
                  <c:v>53621</c:v>
                </c:pt>
                <c:pt idx="887">
                  <c:v>53630</c:v>
                </c:pt>
                <c:pt idx="888">
                  <c:v>53639</c:v>
                </c:pt>
                <c:pt idx="889">
                  <c:v>53647</c:v>
                </c:pt>
                <c:pt idx="890">
                  <c:v>53656</c:v>
                </c:pt>
                <c:pt idx="891">
                  <c:v>53665</c:v>
                </c:pt>
                <c:pt idx="892">
                  <c:v>53673</c:v>
                </c:pt>
                <c:pt idx="893">
                  <c:v>53681</c:v>
                </c:pt>
                <c:pt idx="894">
                  <c:v>53690</c:v>
                </c:pt>
                <c:pt idx="895">
                  <c:v>53699</c:v>
                </c:pt>
                <c:pt idx="896">
                  <c:v>53707</c:v>
                </c:pt>
                <c:pt idx="897">
                  <c:v>53716</c:v>
                </c:pt>
                <c:pt idx="898">
                  <c:v>53724</c:v>
                </c:pt>
                <c:pt idx="899">
                  <c:v>53733</c:v>
                </c:pt>
                <c:pt idx="900">
                  <c:v>53741</c:v>
                </c:pt>
                <c:pt idx="901">
                  <c:v>53750</c:v>
                </c:pt>
                <c:pt idx="902">
                  <c:v>53758</c:v>
                </c:pt>
                <c:pt idx="903">
                  <c:v>53767</c:v>
                </c:pt>
                <c:pt idx="904">
                  <c:v>53775</c:v>
                </c:pt>
                <c:pt idx="905">
                  <c:v>53783</c:v>
                </c:pt>
                <c:pt idx="906">
                  <c:v>53792</c:v>
                </c:pt>
                <c:pt idx="907">
                  <c:v>53801</c:v>
                </c:pt>
                <c:pt idx="908">
                  <c:v>53810</c:v>
                </c:pt>
                <c:pt idx="909">
                  <c:v>53818</c:v>
                </c:pt>
                <c:pt idx="910">
                  <c:v>53827</c:v>
                </c:pt>
                <c:pt idx="911">
                  <c:v>53836</c:v>
                </c:pt>
                <c:pt idx="912">
                  <c:v>53844</c:v>
                </c:pt>
                <c:pt idx="913">
                  <c:v>53852</c:v>
                </c:pt>
                <c:pt idx="914">
                  <c:v>53861</c:v>
                </c:pt>
                <c:pt idx="915">
                  <c:v>53869</c:v>
                </c:pt>
                <c:pt idx="916">
                  <c:v>53877</c:v>
                </c:pt>
                <c:pt idx="917">
                  <c:v>53886</c:v>
                </c:pt>
                <c:pt idx="918">
                  <c:v>53894</c:v>
                </c:pt>
                <c:pt idx="919">
                  <c:v>53902</c:v>
                </c:pt>
                <c:pt idx="920">
                  <c:v>53910</c:v>
                </c:pt>
                <c:pt idx="921">
                  <c:v>53919</c:v>
                </c:pt>
                <c:pt idx="922">
                  <c:v>53927</c:v>
                </c:pt>
                <c:pt idx="923">
                  <c:v>53935</c:v>
                </c:pt>
                <c:pt idx="924">
                  <c:v>53944</c:v>
                </c:pt>
                <c:pt idx="925">
                  <c:v>53952</c:v>
                </c:pt>
                <c:pt idx="926">
                  <c:v>53960</c:v>
                </c:pt>
                <c:pt idx="927">
                  <c:v>53968</c:v>
                </c:pt>
                <c:pt idx="928">
                  <c:v>53976</c:v>
                </c:pt>
                <c:pt idx="929">
                  <c:v>53984</c:v>
                </c:pt>
                <c:pt idx="930">
                  <c:v>53993</c:v>
                </c:pt>
                <c:pt idx="931">
                  <c:v>54000</c:v>
                </c:pt>
                <c:pt idx="932">
                  <c:v>54008</c:v>
                </c:pt>
                <c:pt idx="933">
                  <c:v>54017</c:v>
                </c:pt>
                <c:pt idx="934">
                  <c:v>54025</c:v>
                </c:pt>
                <c:pt idx="935">
                  <c:v>54033</c:v>
                </c:pt>
                <c:pt idx="936">
                  <c:v>54041</c:v>
                </c:pt>
                <c:pt idx="937">
                  <c:v>54049</c:v>
                </c:pt>
                <c:pt idx="938">
                  <c:v>54057</c:v>
                </c:pt>
                <c:pt idx="939">
                  <c:v>54066</c:v>
                </c:pt>
                <c:pt idx="940">
                  <c:v>54073</c:v>
                </c:pt>
                <c:pt idx="941">
                  <c:v>54082</c:v>
                </c:pt>
                <c:pt idx="942">
                  <c:v>54090</c:v>
                </c:pt>
                <c:pt idx="943">
                  <c:v>54097</c:v>
                </c:pt>
                <c:pt idx="944">
                  <c:v>54106</c:v>
                </c:pt>
                <c:pt idx="945">
                  <c:v>54114</c:v>
                </c:pt>
                <c:pt idx="946">
                  <c:v>54122</c:v>
                </c:pt>
                <c:pt idx="947">
                  <c:v>54130</c:v>
                </c:pt>
                <c:pt idx="948">
                  <c:v>54138</c:v>
                </c:pt>
                <c:pt idx="949">
                  <c:v>54146</c:v>
                </c:pt>
                <c:pt idx="950">
                  <c:v>54154</c:v>
                </c:pt>
                <c:pt idx="951">
                  <c:v>54162</c:v>
                </c:pt>
                <c:pt idx="952">
                  <c:v>54170</c:v>
                </c:pt>
                <c:pt idx="953">
                  <c:v>54178</c:v>
                </c:pt>
                <c:pt idx="954">
                  <c:v>54186</c:v>
                </c:pt>
                <c:pt idx="955">
                  <c:v>54193</c:v>
                </c:pt>
                <c:pt idx="956">
                  <c:v>54202</c:v>
                </c:pt>
                <c:pt idx="957">
                  <c:v>54209</c:v>
                </c:pt>
                <c:pt idx="958">
                  <c:v>54217</c:v>
                </c:pt>
                <c:pt idx="959">
                  <c:v>54225</c:v>
                </c:pt>
                <c:pt idx="960">
                  <c:v>54233</c:v>
                </c:pt>
                <c:pt idx="961">
                  <c:v>54240</c:v>
                </c:pt>
                <c:pt idx="962">
                  <c:v>54248</c:v>
                </c:pt>
                <c:pt idx="963">
                  <c:v>54255</c:v>
                </c:pt>
                <c:pt idx="964">
                  <c:v>54263</c:v>
                </c:pt>
                <c:pt idx="965">
                  <c:v>54271</c:v>
                </c:pt>
                <c:pt idx="966">
                  <c:v>54278</c:v>
                </c:pt>
                <c:pt idx="967">
                  <c:v>54286</c:v>
                </c:pt>
                <c:pt idx="968">
                  <c:v>54294</c:v>
                </c:pt>
                <c:pt idx="969">
                  <c:v>54302</c:v>
                </c:pt>
                <c:pt idx="970">
                  <c:v>54309</c:v>
                </c:pt>
                <c:pt idx="971">
                  <c:v>54317</c:v>
                </c:pt>
                <c:pt idx="972">
                  <c:v>54325</c:v>
                </c:pt>
                <c:pt idx="973">
                  <c:v>54332</c:v>
                </c:pt>
                <c:pt idx="974">
                  <c:v>54340</c:v>
                </c:pt>
                <c:pt idx="975">
                  <c:v>54348</c:v>
                </c:pt>
                <c:pt idx="976">
                  <c:v>54356</c:v>
                </c:pt>
                <c:pt idx="977">
                  <c:v>54364</c:v>
                </c:pt>
                <c:pt idx="978">
                  <c:v>54372</c:v>
                </c:pt>
                <c:pt idx="979">
                  <c:v>54380</c:v>
                </c:pt>
                <c:pt idx="980">
                  <c:v>54387</c:v>
                </c:pt>
                <c:pt idx="981">
                  <c:v>54395</c:v>
                </c:pt>
                <c:pt idx="982">
                  <c:v>54402</c:v>
                </c:pt>
                <c:pt idx="983">
                  <c:v>54410</c:v>
                </c:pt>
                <c:pt idx="984">
                  <c:v>54418</c:v>
                </c:pt>
                <c:pt idx="985">
                  <c:v>54426</c:v>
                </c:pt>
                <c:pt idx="986">
                  <c:v>54434</c:v>
                </c:pt>
                <c:pt idx="987">
                  <c:v>54441</c:v>
                </c:pt>
                <c:pt idx="988">
                  <c:v>54449</c:v>
                </c:pt>
                <c:pt idx="989">
                  <c:v>54456</c:v>
                </c:pt>
                <c:pt idx="990">
                  <c:v>54464</c:v>
                </c:pt>
                <c:pt idx="991">
                  <c:v>54471</c:v>
                </c:pt>
                <c:pt idx="992">
                  <c:v>54479</c:v>
                </c:pt>
                <c:pt idx="993">
                  <c:v>54487</c:v>
                </c:pt>
                <c:pt idx="994">
                  <c:v>54494</c:v>
                </c:pt>
                <c:pt idx="995">
                  <c:v>54502</c:v>
                </c:pt>
                <c:pt idx="996">
                  <c:v>54509</c:v>
                </c:pt>
                <c:pt idx="997">
                  <c:v>54517</c:v>
                </c:pt>
                <c:pt idx="998">
                  <c:v>54524</c:v>
                </c:pt>
                <c:pt idx="999">
                  <c:v>54531</c:v>
                </c:pt>
              </c:numCache>
            </c:numRef>
          </c:val>
          <c:smooth val="0"/>
          <c:extLst>
            <c:ext xmlns:c16="http://schemas.microsoft.com/office/drawing/2014/chart" uri="{C3380CC4-5D6E-409C-BE32-E72D297353CC}">
              <c16:uniqueId val="{00000000-1AB9-4CEB-B766-C319B780FA6F}"/>
            </c:ext>
          </c:extLst>
        </c:ser>
        <c:ser>
          <c:idx val="1"/>
          <c:order val="1"/>
          <c:tx>
            <c:strRef>
              <c:f>'70'!$D$1</c:f>
              <c:strCache>
                <c:ptCount val="1"/>
                <c:pt idx="0">
                  <c:v>25%</c:v>
                </c:pt>
              </c:strCache>
            </c:strRef>
          </c:tx>
          <c:spPr>
            <a:ln w="28575" cap="rnd">
              <a:solidFill>
                <a:schemeClr val="accent2"/>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D$2:$D$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1</c:v>
                </c:pt>
                <c:pt idx="315">
                  <c:v>36030</c:v>
                </c:pt>
                <c:pt idx="316">
                  <c:v>36192</c:v>
                </c:pt>
                <c:pt idx="317">
                  <c:v>36344</c:v>
                </c:pt>
                <c:pt idx="318">
                  <c:v>36491</c:v>
                </c:pt>
                <c:pt idx="319">
                  <c:v>36629</c:v>
                </c:pt>
                <c:pt idx="320">
                  <c:v>36757</c:v>
                </c:pt>
                <c:pt idx="321">
                  <c:v>36880</c:v>
                </c:pt>
                <c:pt idx="322">
                  <c:v>36999</c:v>
                </c:pt>
                <c:pt idx="323">
                  <c:v>37112</c:v>
                </c:pt>
                <c:pt idx="324">
                  <c:v>37220</c:v>
                </c:pt>
                <c:pt idx="325">
                  <c:v>37323</c:v>
                </c:pt>
                <c:pt idx="326">
                  <c:v>37423</c:v>
                </c:pt>
                <c:pt idx="327">
                  <c:v>37516</c:v>
                </c:pt>
                <c:pt idx="328">
                  <c:v>37605</c:v>
                </c:pt>
                <c:pt idx="329">
                  <c:v>37689</c:v>
                </c:pt>
                <c:pt idx="330">
                  <c:v>37768</c:v>
                </c:pt>
                <c:pt idx="331">
                  <c:v>37843</c:v>
                </c:pt>
                <c:pt idx="332">
                  <c:v>37916</c:v>
                </c:pt>
                <c:pt idx="333">
                  <c:v>37984</c:v>
                </c:pt>
                <c:pt idx="334">
                  <c:v>38051</c:v>
                </c:pt>
                <c:pt idx="335">
                  <c:v>38114</c:v>
                </c:pt>
                <c:pt idx="336">
                  <c:v>38173</c:v>
                </c:pt>
                <c:pt idx="337">
                  <c:v>38231</c:v>
                </c:pt>
                <c:pt idx="338">
                  <c:v>38284</c:v>
                </c:pt>
                <c:pt idx="339">
                  <c:v>38336</c:v>
                </c:pt>
                <c:pt idx="340">
                  <c:v>38387</c:v>
                </c:pt>
                <c:pt idx="341">
                  <c:v>38435</c:v>
                </c:pt>
                <c:pt idx="342">
                  <c:v>38478</c:v>
                </c:pt>
                <c:pt idx="343">
                  <c:v>38520</c:v>
                </c:pt>
                <c:pt idx="344">
                  <c:v>38563</c:v>
                </c:pt>
                <c:pt idx="345">
                  <c:v>38601</c:v>
                </c:pt>
                <c:pt idx="346">
                  <c:v>38639</c:v>
                </c:pt>
                <c:pt idx="347">
                  <c:v>38674</c:v>
                </c:pt>
                <c:pt idx="348">
                  <c:v>38707</c:v>
                </c:pt>
                <c:pt idx="349">
                  <c:v>38740</c:v>
                </c:pt>
                <c:pt idx="350">
                  <c:v>38771</c:v>
                </c:pt>
                <c:pt idx="351">
                  <c:v>38800</c:v>
                </c:pt>
                <c:pt idx="352">
                  <c:v>38827</c:v>
                </c:pt>
                <c:pt idx="353">
                  <c:v>38853</c:v>
                </c:pt>
                <c:pt idx="354">
                  <c:v>38879</c:v>
                </c:pt>
                <c:pt idx="355">
                  <c:v>38903</c:v>
                </c:pt>
                <c:pt idx="356">
                  <c:v>38925</c:v>
                </c:pt>
                <c:pt idx="357">
                  <c:v>38947</c:v>
                </c:pt>
                <c:pt idx="358">
                  <c:v>38968</c:v>
                </c:pt>
                <c:pt idx="359">
                  <c:v>38987</c:v>
                </c:pt>
                <c:pt idx="360">
                  <c:v>39006</c:v>
                </c:pt>
                <c:pt idx="361">
                  <c:v>39025</c:v>
                </c:pt>
                <c:pt idx="362">
                  <c:v>39042</c:v>
                </c:pt>
                <c:pt idx="363">
                  <c:v>39059</c:v>
                </c:pt>
                <c:pt idx="364">
                  <c:v>39075</c:v>
                </c:pt>
                <c:pt idx="365">
                  <c:v>39090</c:v>
                </c:pt>
                <c:pt idx="366">
                  <c:v>39104</c:v>
                </c:pt>
                <c:pt idx="367">
                  <c:v>39118</c:v>
                </c:pt>
                <c:pt idx="368">
                  <c:v>39132</c:v>
                </c:pt>
                <c:pt idx="369">
                  <c:v>39144</c:v>
                </c:pt>
                <c:pt idx="370">
                  <c:v>39157</c:v>
                </c:pt>
                <c:pt idx="371">
                  <c:v>39169</c:v>
                </c:pt>
                <c:pt idx="372">
                  <c:v>39180</c:v>
                </c:pt>
                <c:pt idx="373">
                  <c:v>39191</c:v>
                </c:pt>
                <c:pt idx="374">
                  <c:v>39202</c:v>
                </c:pt>
                <c:pt idx="375">
                  <c:v>39212</c:v>
                </c:pt>
                <c:pt idx="376">
                  <c:v>39221</c:v>
                </c:pt>
                <c:pt idx="377">
                  <c:v>39230</c:v>
                </c:pt>
                <c:pt idx="378">
                  <c:v>39239</c:v>
                </c:pt>
                <c:pt idx="379">
                  <c:v>39247</c:v>
                </c:pt>
                <c:pt idx="380">
                  <c:v>39255</c:v>
                </c:pt>
                <c:pt idx="381">
                  <c:v>39263</c:v>
                </c:pt>
                <c:pt idx="382">
                  <c:v>39271</c:v>
                </c:pt>
                <c:pt idx="383">
                  <c:v>39279</c:v>
                </c:pt>
                <c:pt idx="384">
                  <c:v>39285</c:v>
                </c:pt>
                <c:pt idx="385">
                  <c:v>39293</c:v>
                </c:pt>
                <c:pt idx="386">
                  <c:v>39299</c:v>
                </c:pt>
                <c:pt idx="387">
                  <c:v>39306</c:v>
                </c:pt>
                <c:pt idx="388">
                  <c:v>39311</c:v>
                </c:pt>
                <c:pt idx="389">
                  <c:v>39317</c:v>
                </c:pt>
                <c:pt idx="390">
                  <c:v>39323</c:v>
                </c:pt>
                <c:pt idx="391">
                  <c:v>39329</c:v>
                </c:pt>
                <c:pt idx="392">
                  <c:v>39334</c:v>
                </c:pt>
                <c:pt idx="393">
                  <c:v>39340</c:v>
                </c:pt>
                <c:pt idx="394">
                  <c:v>39344</c:v>
                </c:pt>
                <c:pt idx="395">
                  <c:v>39349</c:v>
                </c:pt>
                <c:pt idx="396">
                  <c:v>39354</c:v>
                </c:pt>
                <c:pt idx="397">
                  <c:v>39359</c:v>
                </c:pt>
                <c:pt idx="398">
                  <c:v>39363</c:v>
                </c:pt>
                <c:pt idx="399">
                  <c:v>39368</c:v>
                </c:pt>
                <c:pt idx="400">
                  <c:v>39372</c:v>
                </c:pt>
                <c:pt idx="401">
                  <c:v>39376</c:v>
                </c:pt>
                <c:pt idx="402">
                  <c:v>39380</c:v>
                </c:pt>
                <c:pt idx="403">
                  <c:v>39384</c:v>
                </c:pt>
                <c:pt idx="404">
                  <c:v>39388</c:v>
                </c:pt>
                <c:pt idx="405">
                  <c:v>39391</c:v>
                </c:pt>
                <c:pt idx="406">
                  <c:v>39395</c:v>
                </c:pt>
                <c:pt idx="407">
                  <c:v>39399</c:v>
                </c:pt>
                <c:pt idx="408">
                  <c:v>39402</c:v>
                </c:pt>
                <c:pt idx="409">
                  <c:v>39406</c:v>
                </c:pt>
                <c:pt idx="410">
                  <c:v>39409</c:v>
                </c:pt>
                <c:pt idx="411">
                  <c:v>39412</c:v>
                </c:pt>
                <c:pt idx="412">
                  <c:v>39416</c:v>
                </c:pt>
                <c:pt idx="413">
                  <c:v>39419</c:v>
                </c:pt>
                <c:pt idx="414">
                  <c:v>39422</c:v>
                </c:pt>
                <c:pt idx="415">
                  <c:v>39426</c:v>
                </c:pt>
                <c:pt idx="416">
                  <c:v>39429</c:v>
                </c:pt>
                <c:pt idx="417">
                  <c:v>39432</c:v>
                </c:pt>
                <c:pt idx="418">
                  <c:v>39435</c:v>
                </c:pt>
                <c:pt idx="419">
                  <c:v>39438</c:v>
                </c:pt>
                <c:pt idx="420">
                  <c:v>39441</c:v>
                </c:pt>
                <c:pt idx="421">
                  <c:v>39444</c:v>
                </c:pt>
                <c:pt idx="422">
                  <c:v>39447</c:v>
                </c:pt>
                <c:pt idx="423">
                  <c:v>39450</c:v>
                </c:pt>
                <c:pt idx="424">
                  <c:v>39452</c:v>
                </c:pt>
                <c:pt idx="425">
                  <c:v>39455</c:v>
                </c:pt>
                <c:pt idx="426">
                  <c:v>39458</c:v>
                </c:pt>
                <c:pt idx="427">
                  <c:v>39461</c:v>
                </c:pt>
                <c:pt idx="428">
                  <c:v>39463</c:v>
                </c:pt>
                <c:pt idx="429">
                  <c:v>39466</c:v>
                </c:pt>
                <c:pt idx="430">
                  <c:v>39469</c:v>
                </c:pt>
                <c:pt idx="431">
                  <c:v>39472</c:v>
                </c:pt>
                <c:pt idx="432">
                  <c:v>39475</c:v>
                </c:pt>
                <c:pt idx="433">
                  <c:v>39477</c:v>
                </c:pt>
                <c:pt idx="434">
                  <c:v>39479</c:v>
                </c:pt>
                <c:pt idx="435">
                  <c:v>39482</c:v>
                </c:pt>
                <c:pt idx="436">
                  <c:v>39485</c:v>
                </c:pt>
                <c:pt idx="437">
                  <c:v>39487</c:v>
                </c:pt>
                <c:pt idx="438">
                  <c:v>39490</c:v>
                </c:pt>
                <c:pt idx="439">
                  <c:v>39492</c:v>
                </c:pt>
                <c:pt idx="440">
                  <c:v>39495</c:v>
                </c:pt>
                <c:pt idx="441">
                  <c:v>39497</c:v>
                </c:pt>
                <c:pt idx="442">
                  <c:v>39500</c:v>
                </c:pt>
                <c:pt idx="443">
                  <c:v>39502</c:v>
                </c:pt>
                <c:pt idx="444">
                  <c:v>39504</c:v>
                </c:pt>
                <c:pt idx="445">
                  <c:v>39507</c:v>
                </c:pt>
                <c:pt idx="446">
                  <c:v>39509</c:v>
                </c:pt>
                <c:pt idx="447">
                  <c:v>39511</c:v>
                </c:pt>
                <c:pt idx="448">
                  <c:v>39514</c:v>
                </c:pt>
                <c:pt idx="449">
                  <c:v>39516</c:v>
                </c:pt>
                <c:pt idx="450">
                  <c:v>39518</c:v>
                </c:pt>
                <c:pt idx="451">
                  <c:v>39520</c:v>
                </c:pt>
                <c:pt idx="452">
                  <c:v>39523</c:v>
                </c:pt>
                <c:pt idx="453">
                  <c:v>39525</c:v>
                </c:pt>
                <c:pt idx="454">
                  <c:v>39527</c:v>
                </c:pt>
                <c:pt idx="455">
                  <c:v>39529</c:v>
                </c:pt>
                <c:pt idx="456">
                  <c:v>39531</c:v>
                </c:pt>
                <c:pt idx="457">
                  <c:v>39533</c:v>
                </c:pt>
                <c:pt idx="458">
                  <c:v>39536</c:v>
                </c:pt>
                <c:pt idx="459">
                  <c:v>39538</c:v>
                </c:pt>
                <c:pt idx="460">
                  <c:v>39540</c:v>
                </c:pt>
                <c:pt idx="461">
                  <c:v>39542</c:v>
                </c:pt>
                <c:pt idx="462">
                  <c:v>39544</c:v>
                </c:pt>
                <c:pt idx="463">
                  <c:v>39547</c:v>
                </c:pt>
                <c:pt idx="464">
                  <c:v>39549</c:v>
                </c:pt>
                <c:pt idx="465">
                  <c:v>39551</c:v>
                </c:pt>
                <c:pt idx="466">
                  <c:v>39553</c:v>
                </c:pt>
                <c:pt idx="467">
                  <c:v>39556</c:v>
                </c:pt>
                <c:pt idx="468">
                  <c:v>39558</c:v>
                </c:pt>
                <c:pt idx="469">
                  <c:v>39560</c:v>
                </c:pt>
                <c:pt idx="470">
                  <c:v>39562</c:v>
                </c:pt>
                <c:pt idx="471">
                  <c:v>39565</c:v>
                </c:pt>
                <c:pt idx="472">
                  <c:v>39567</c:v>
                </c:pt>
                <c:pt idx="473">
                  <c:v>39569</c:v>
                </c:pt>
                <c:pt idx="474">
                  <c:v>39571</c:v>
                </c:pt>
                <c:pt idx="475">
                  <c:v>39574</c:v>
                </c:pt>
                <c:pt idx="476">
                  <c:v>39576</c:v>
                </c:pt>
                <c:pt idx="477">
                  <c:v>39578</c:v>
                </c:pt>
                <c:pt idx="478">
                  <c:v>39580</c:v>
                </c:pt>
                <c:pt idx="479">
                  <c:v>39582</c:v>
                </c:pt>
                <c:pt idx="480">
                  <c:v>39585</c:v>
                </c:pt>
                <c:pt idx="481">
                  <c:v>39587</c:v>
                </c:pt>
                <c:pt idx="482">
                  <c:v>39589</c:v>
                </c:pt>
                <c:pt idx="483">
                  <c:v>39591</c:v>
                </c:pt>
                <c:pt idx="484">
                  <c:v>39593</c:v>
                </c:pt>
                <c:pt idx="485">
                  <c:v>39595</c:v>
                </c:pt>
                <c:pt idx="486">
                  <c:v>39597</c:v>
                </c:pt>
                <c:pt idx="487">
                  <c:v>39600</c:v>
                </c:pt>
                <c:pt idx="488">
                  <c:v>39602</c:v>
                </c:pt>
                <c:pt idx="489">
                  <c:v>39604</c:v>
                </c:pt>
                <c:pt idx="490">
                  <c:v>39606</c:v>
                </c:pt>
                <c:pt idx="491">
                  <c:v>39608</c:v>
                </c:pt>
                <c:pt idx="492">
                  <c:v>39610</c:v>
                </c:pt>
                <c:pt idx="493">
                  <c:v>39613</c:v>
                </c:pt>
                <c:pt idx="494">
                  <c:v>39615</c:v>
                </c:pt>
                <c:pt idx="495">
                  <c:v>39617</c:v>
                </c:pt>
                <c:pt idx="496">
                  <c:v>39620</c:v>
                </c:pt>
                <c:pt idx="497">
                  <c:v>39622</c:v>
                </c:pt>
                <c:pt idx="498">
                  <c:v>39624</c:v>
                </c:pt>
                <c:pt idx="499">
                  <c:v>39626</c:v>
                </c:pt>
                <c:pt idx="500">
                  <c:v>39628</c:v>
                </c:pt>
                <c:pt idx="501">
                  <c:v>39630</c:v>
                </c:pt>
                <c:pt idx="502">
                  <c:v>39632</c:v>
                </c:pt>
                <c:pt idx="503">
                  <c:v>39635</c:v>
                </c:pt>
                <c:pt idx="504">
                  <c:v>39637</c:v>
                </c:pt>
                <c:pt idx="505">
                  <c:v>39639</c:v>
                </c:pt>
                <c:pt idx="506">
                  <c:v>39642</c:v>
                </c:pt>
                <c:pt idx="507">
                  <c:v>39644</c:v>
                </c:pt>
                <c:pt idx="508">
                  <c:v>39646</c:v>
                </c:pt>
                <c:pt idx="509">
                  <c:v>39649</c:v>
                </c:pt>
                <c:pt idx="510">
                  <c:v>39651</c:v>
                </c:pt>
                <c:pt idx="511">
                  <c:v>39653</c:v>
                </c:pt>
                <c:pt idx="512">
                  <c:v>39655</c:v>
                </c:pt>
                <c:pt idx="513">
                  <c:v>39658</c:v>
                </c:pt>
                <c:pt idx="514">
                  <c:v>39660</c:v>
                </c:pt>
                <c:pt idx="515">
                  <c:v>39662</c:v>
                </c:pt>
                <c:pt idx="516">
                  <c:v>39665</c:v>
                </c:pt>
                <c:pt idx="517">
                  <c:v>39667</c:v>
                </c:pt>
                <c:pt idx="518">
                  <c:v>39670</c:v>
                </c:pt>
                <c:pt idx="519">
                  <c:v>39672</c:v>
                </c:pt>
                <c:pt idx="520">
                  <c:v>39674</c:v>
                </c:pt>
                <c:pt idx="521">
                  <c:v>39676</c:v>
                </c:pt>
                <c:pt idx="522">
                  <c:v>39679</c:v>
                </c:pt>
                <c:pt idx="523">
                  <c:v>39681</c:v>
                </c:pt>
                <c:pt idx="524">
                  <c:v>39684</c:v>
                </c:pt>
                <c:pt idx="525">
                  <c:v>39686</c:v>
                </c:pt>
                <c:pt idx="526">
                  <c:v>39689</c:v>
                </c:pt>
                <c:pt idx="527">
                  <c:v>39691</c:v>
                </c:pt>
                <c:pt idx="528">
                  <c:v>39693</c:v>
                </c:pt>
                <c:pt idx="529">
                  <c:v>39695</c:v>
                </c:pt>
                <c:pt idx="530">
                  <c:v>39698</c:v>
                </c:pt>
                <c:pt idx="531">
                  <c:v>39700</c:v>
                </c:pt>
                <c:pt idx="532">
                  <c:v>39702</c:v>
                </c:pt>
                <c:pt idx="533">
                  <c:v>39705</c:v>
                </c:pt>
                <c:pt idx="534">
                  <c:v>39707</c:v>
                </c:pt>
                <c:pt idx="535">
                  <c:v>39709</c:v>
                </c:pt>
                <c:pt idx="536">
                  <c:v>39712</c:v>
                </c:pt>
                <c:pt idx="537">
                  <c:v>39714</c:v>
                </c:pt>
                <c:pt idx="538">
                  <c:v>39716</c:v>
                </c:pt>
                <c:pt idx="539">
                  <c:v>39719</c:v>
                </c:pt>
                <c:pt idx="540">
                  <c:v>39721</c:v>
                </c:pt>
                <c:pt idx="541">
                  <c:v>39724</c:v>
                </c:pt>
                <c:pt idx="542">
                  <c:v>39726</c:v>
                </c:pt>
                <c:pt idx="543">
                  <c:v>39728</c:v>
                </c:pt>
                <c:pt idx="544">
                  <c:v>39731</c:v>
                </c:pt>
                <c:pt idx="545">
                  <c:v>39733</c:v>
                </c:pt>
                <c:pt idx="546">
                  <c:v>39735</c:v>
                </c:pt>
                <c:pt idx="547">
                  <c:v>39738</c:v>
                </c:pt>
                <c:pt idx="548">
                  <c:v>39740</c:v>
                </c:pt>
                <c:pt idx="549">
                  <c:v>39743</c:v>
                </c:pt>
                <c:pt idx="550">
                  <c:v>39745</c:v>
                </c:pt>
                <c:pt idx="551">
                  <c:v>39747</c:v>
                </c:pt>
                <c:pt idx="552">
                  <c:v>39750</c:v>
                </c:pt>
                <c:pt idx="553">
                  <c:v>39752</c:v>
                </c:pt>
                <c:pt idx="554">
                  <c:v>39754</c:v>
                </c:pt>
                <c:pt idx="555">
                  <c:v>39756</c:v>
                </c:pt>
                <c:pt idx="556">
                  <c:v>39758</c:v>
                </c:pt>
                <c:pt idx="557">
                  <c:v>39761</c:v>
                </c:pt>
                <c:pt idx="558">
                  <c:v>39763</c:v>
                </c:pt>
                <c:pt idx="559">
                  <c:v>39765</c:v>
                </c:pt>
                <c:pt idx="560">
                  <c:v>39768</c:v>
                </c:pt>
                <c:pt idx="561">
                  <c:v>39770</c:v>
                </c:pt>
                <c:pt idx="562">
                  <c:v>39772</c:v>
                </c:pt>
                <c:pt idx="563">
                  <c:v>39774</c:v>
                </c:pt>
                <c:pt idx="564">
                  <c:v>39776</c:v>
                </c:pt>
                <c:pt idx="565">
                  <c:v>39779</c:v>
                </c:pt>
                <c:pt idx="566">
                  <c:v>39781</c:v>
                </c:pt>
                <c:pt idx="567">
                  <c:v>39783</c:v>
                </c:pt>
                <c:pt idx="568">
                  <c:v>39786</c:v>
                </c:pt>
                <c:pt idx="569">
                  <c:v>39788</c:v>
                </c:pt>
                <c:pt idx="570">
                  <c:v>39790</c:v>
                </c:pt>
                <c:pt idx="571">
                  <c:v>39792</c:v>
                </c:pt>
                <c:pt idx="572">
                  <c:v>39795</c:v>
                </c:pt>
                <c:pt idx="573">
                  <c:v>39797</c:v>
                </c:pt>
                <c:pt idx="574">
                  <c:v>39799</c:v>
                </c:pt>
                <c:pt idx="575">
                  <c:v>39802</c:v>
                </c:pt>
                <c:pt idx="576">
                  <c:v>39804</c:v>
                </c:pt>
                <c:pt idx="577">
                  <c:v>39806</c:v>
                </c:pt>
                <c:pt idx="578">
                  <c:v>39808</c:v>
                </c:pt>
                <c:pt idx="579">
                  <c:v>39810</c:v>
                </c:pt>
                <c:pt idx="580">
                  <c:v>39813</c:v>
                </c:pt>
                <c:pt idx="581">
                  <c:v>39815</c:v>
                </c:pt>
                <c:pt idx="582">
                  <c:v>39817</c:v>
                </c:pt>
                <c:pt idx="583">
                  <c:v>39819</c:v>
                </c:pt>
                <c:pt idx="584">
                  <c:v>39821</c:v>
                </c:pt>
                <c:pt idx="585">
                  <c:v>39823</c:v>
                </c:pt>
                <c:pt idx="586">
                  <c:v>39825</c:v>
                </c:pt>
                <c:pt idx="587">
                  <c:v>39827</c:v>
                </c:pt>
                <c:pt idx="588">
                  <c:v>39829</c:v>
                </c:pt>
                <c:pt idx="589">
                  <c:v>39832</c:v>
                </c:pt>
                <c:pt idx="590">
                  <c:v>39834</c:v>
                </c:pt>
                <c:pt idx="591">
                  <c:v>39836</c:v>
                </c:pt>
                <c:pt idx="592">
                  <c:v>39838</c:v>
                </c:pt>
                <c:pt idx="593">
                  <c:v>39840</c:v>
                </c:pt>
                <c:pt idx="594">
                  <c:v>39843</c:v>
                </c:pt>
                <c:pt idx="595">
                  <c:v>39845</c:v>
                </c:pt>
                <c:pt idx="596">
                  <c:v>39847</c:v>
                </c:pt>
                <c:pt idx="597">
                  <c:v>39850</c:v>
                </c:pt>
                <c:pt idx="598">
                  <c:v>39852</c:v>
                </c:pt>
                <c:pt idx="599">
                  <c:v>39854</c:v>
                </c:pt>
                <c:pt idx="600">
                  <c:v>39857</c:v>
                </c:pt>
                <c:pt idx="601">
                  <c:v>39859</c:v>
                </c:pt>
                <c:pt idx="602">
                  <c:v>39861</c:v>
                </c:pt>
                <c:pt idx="603">
                  <c:v>39864</c:v>
                </c:pt>
                <c:pt idx="604">
                  <c:v>39867</c:v>
                </c:pt>
                <c:pt idx="605">
                  <c:v>39869</c:v>
                </c:pt>
                <c:pt idx="606">
                  <c:v>39872</c:v>
                </c:pt>
                <c:pt idx="607">
                  <c:v>39874</c:v>
                </c:pt>
                <c:pt idx="608">
                  <c:v>39876</c:v>
                </c:pt>
                <c:pt idx="609">
                  <c:v>39879</c:v>
                </c:pt>
                <c:pt idx="610">
                  <c:v>39881</c:v>
                </c:pt>
                <c:pt idx="611">
                  <c:v>39883</c:v>
                </c:pt>
                <c:pt idx="612">
                  <c:v>39886</c:v>
                </c:pt>
                <c:pt idx="613">
                  <c:v>39888</c:v>
                </c:pt>
                <c:pt idx="614">
                  <c:v>39890</c:v>
                </c:pt>
                <c:pt idx="615">
                  <c:v>39893</c:v>
                </c:pt>
                <c:pt idx="616">
                  <c:v>39895</c:v>
                </c:pt>
                <c:pt idx="617">
                  <c:v>39898</c:v>
                </c:pt>
                <c:pt idx="618">
                  <c:v>39900</c:v>
                </c:pt>
                <c:pt idx="619">
                  <c:v>39902</c:v>
                </c:pt>
                <c:pt idx="620">
                  <c:v>39904</c:v>
                </c:pt>
                <c:pt idx="621">
                  <c:v>39906</c:v>
                </c:pt>
                <c:pt idx="622">
                  <c:v>39908</c:v>
                </c:pt>
                <c:pt idx="623">
                  <c:v>39911</c:v>
                </c:pt>
                <c:pt idx="624">
                  <c:v>39913</c:v>
                </c:pt>
                <c:pt idx="625">
                  <c:v>39915</c:v>
                </c:pt>
                <c:pt idx="626">
                  <c:v>39917</c:v>
                </c:pt>
                <c:pt idx="627">
                  <c:v>39919</c:v>
                </c:pt>
                <c:pt idx="628">
                  <c:v>39921</c:v>
                </c:pt>
                <c:pt idx="629">
                  <c:v>39923</c:v>
                </c:pt>
                <c:pt idx="630">
                  <c:v>39926</c:v>
                </c:pt>
                <c:pt idx="631">
                  <c:v>39928</c:v>
                </c:pt>
                <c:pt idx="632">
                  <c:v>39930</c:v>
                </c:pt>
                <c:pt idx="633">
                  <c:v>39932</c:v>
                </c:pt>
                <c:pt idx="634">
                  <c:v>39935</c:v>
                </c:pt>
                <c:pt idx="635">
                  <c:v>39937</c:v>
                </c:pt>
                <c:pt idx="636">
                  <c:v>39939</c:v>
                </c:pt>
                <c:pt idx="637">
                  <c:v>39941</c:v>
                </c:pt>
                <c:pt idx="638">
                  <c:v>39943</c:v>
                </c:pt>
                <c:pt idx="639">
                  <c:v>39945</c:v>
                </c:pt>
                <c:pt idx="640">
                  <c:v>39948</c:v>
                </c:pt>
                <c:pt idx="641">
                  <c:v>39950</c:v>
                </c:pt>
                <c:pt idx="642">
                  <c:v>39952</c:v>
                </c:pt>
                <c:pt idx="643">
                  <c:v>39954</c:v>
                </c:pt>
                <c:pt idx="644">
                  <c:v>39956</c:v>
                </c:pt>
                <c:pt idx="645">
                  <c:v>39959</c:v>
                </c:pt>
                <c:pt idx="646">
                  <c:v>39961</c:v>
                </c:pt>
                <c:pt idx="647">
                  <c:v>39963</c:v>
                </c:pt>
                <c:pt idx="648">
                  <c:v>39965</c:v>
                </c:pt>
                <c:pt idx="649">
                  <c:v>39967</c:v>
                </c:pt>
                <c:pt idx="650">
                  <c:v>39969</c:v>
                </c:pt>
                <c:pt idx="651">
                  <c:v>39972</c:v>
                </c:pt>
                <c:pt idx="652">
                  <c:v>39974</c:v>
                </c:pt>
                <c:pt idx="653">
                  <c:v>39976</c:v>
                </c:pt>
                <c:pt idx="654">
                  <c:v>39978</c:v>
                </c:pt>
                <c:pt idx="655">
                  <c:v>39981</c:v>
                </c:pt>
                <c:pt idx="656">
                  <c:v>39983</c:v>
                </c:pt>
                <c:pt idx="657">
                  <c:v>39985</c:v>
                </c:pt>
                <c:pt idx="658">
                  <c:v>39987</c:v>
                </c:pt>
                <c:pt idx="659">
                  <c:v>39990</c:v>
                </c:pt>
                <c:pt idx="660">
                  <c:v>39992</c:v>
                </c:pt>
                <c:pt idx="661">
                  <c:v>39995</c:v>
                </c:pt>
                <c:pt idx="662">
                  <c:v>39997</c:v>
                </c:pt>
                <c:pt idx="663">
                  <c:v>39999</c:v>
                </c:pt>
                <c:pt idx="664">
                  <c:v>40002</c:v>
                </c:pt>
                <c:pt idx="665">
                  <c:v>40004</c:v>
                </c:pt>
                <c:pt idx="666">
                  <c:v>40006</c:v>
                </c:pt>
                <c:pt idx="667">
                  <c:v>40008</c:v>
                </c:pt>
                <c:pt idx="668">
                  <c:v>40011</c:v>
                </c:pt>
                <c:pt idx="669">
                  <c:v>40013</c:v>
                </c:pt>
                <c:pt idx="670">
                  <c:v>40015</c:v>
                </c:pt>
                <c:pt idx="671">
                  <c:v>40018</c:v>
                </c:pt>
                <c:pt idx="672">
                  <c:v>40020</c:v>
                </c:pt>
                <c:pt idx="673">
                  <c:v>40022</c:v>
                </c:pt>
                <c:pt idx="674">
                  <c:v>40025</c:v>
                </c:pt>
                <c:pt idx="675">
                  <c:v>40027</c:v>
                </c:pt>
                <c:pt idx="676">
                  <c:v>40029</c:v>
                </c:pt>
                <c:pt idx="677">
                  <c:v>40032</c:v>
                </c:pt>
                <c:pt idx="678">
                  <c:v>40034</c:v>
                </c:pt>
                <c:pt idx="679">
                  <c:v>40036</c:v>
                </c:pt>
                <c:pt idx="680">
                  <c:v>40038</c:v>
                </c:pt>
                <c:pt idx="681">
                  <c:v>40040</c:v>
                </c:pt>
                <c:pt idx="682">
                  <c:v>40042</c:v>
                </c:pt>
                <c:pt idx="683">
                  <c:v>40045</c:v>
                </c:pt>
                <c:pt idx="684">
                  <c:v>40047</c:v>
                </c:pt>
                <c:pt idx="685">
                  <c:v>40049</c:v>
                </c:pt>
                <c:pt idx="686">
                  <c:v>40051</c:v>
                </c:pt>
                <c:pt idx="687">
                  <c:v>40053</c:v>
                </c:pt>
                <c:pt idx="688">
                  <c:v>40056</c:v>
                </c:pt>
                <c:pt idx="689">
                  <c:v>40058</c:v>
                </c:pt>
                <c:pt idx="690">
                  <c:v>40060</c:v>
                </c:pt>
                <c:pt idx="691">
                  <c:v>40062</c:v>
                </c:pt>
                <c:pt idx="692">
                  <c:v>40064</c:v>
                </c:pt>
                <c:pt idx="693">
                  <c:v>40067</c:v>
                </c:pt>
                <c:pt idx="694">
                  <c:v>40069</c:v>
                </c:pt>
                <c:pt idx="695">
                  <c:v>40071</c:v>
                </c:pt>
                <c:pt idx="696">
                  <c:v>40073</c:v>
                </c:pt>
                <c:pt idx="697">
                  <c:v>40075</c:v>
                </c:pt>
                <c:pt idx="698">
                  <c:v>40078</c:v>
                </c:pt>
                <c:pt idx="699">
                  <c:v>40080</c:v>
                </c:pt>
                <c:pt idx="700">
                  <c:v>40082</c:v>
                </c:pt>
                <c:pt idx="701">
                  <c:v>40084</c:v>
                </c:pt>
                <c:pt idx="702">
                  <c:v>40086</c:v>
                </c:pt>
                <c:pt idx="703">
                  <c:v>40088</c:v>
                </c:pt>
                <c:pt idx="704">
                  <c:v>40090</c:v>
                </c:pt>
                <c:pt idx="705">
                  <c:v>40092</c:v>
                </c:pt>
                <c:pt idx="706">
                  <c:v>40095</c:v>
                </c:pt>
                <c:pt idx="707">
                  <c:v>40097</c:v>
                </c:pt>
                <c:pt idx="708">
                  <c:v>40099</c:v>
                </c:pt>
                <c:pt idx="709">
                  <c:v>40101</c:v>
                </c:pt>
                <c:pt idx="710">
                  <c:v>40103</c:v>
                </c:pt>
                <c:pt idx="711">
                  <c:v>40105</c:v>
                </c:pt>
                <c:pt idx="712">
                  <c:v>40108</c:v>
                </c:pt>
                <c:pt idx="713">
                  <c:v>40110</c:v>
                </c:pt>
                <c:pt idx="714">
                  <c:v>40112</c:v>
                </c:pt>
                <c:pt idx="715">
                  <c:v>40114</c:v>
                </c:pt>
                <c:pt idx="716">
                  <c:v>40116</c:v>
                </c:pt>
                <c:pt idx="717">
                  <c:v>40118</c:v>
                </c:pt>
                <c:pt idx="718">
                  <c:v>40121</c:v>
                </c:pt>
                <c:pt idx="719">
                  <c:v>40123</c:v>
                </c:pt>
                <c:pt idx="720">
                  <c:v>40125</c:v>
                </c:pt>
                <c:pt idx="721">
                  <c:v>40127</c:v>
                </c:pt>
                <c:pt idx="722">
                  <c:v>40129</c:v>
                </c:pt>
                <c:pt idx="723">
                  <c:v>40132</c:v>
                </c:pt>
                <c:pt idx="724">
                  <c:v>40134</c:v>
                </c:pt>
                <c:pt idx="725">
                  <c:v>40136</c:v>
                </c:pt>
                <c:pt idx="726">
                  <c:v>40138</c:v>
                </c:pt>
                <c:pt idx="727">
                  <c:v>40141</c:v>
                </c:pt>
                <c:pt idx="728">
                  <c:v>40143</c:v>
                </c:pt>
                <c:pt idx="729">
                  <c:v>40145</c:v>
                </c:pt>
                <c:pt idx="730">
                  <c:v>40148</c:v>
                </c:pt>
                <c:pt idx="731">
                  <c:v>40150</c:v>
                </c:pt>
                <c:pt idx="732">
                  <c:v>40152</c:v>
                </c:pt>
                <c:pt idx="733">
                  <c:v>40154</c:v>
                </c:pt>
                <c:pt idx="734">
                  <c:v>40157</c:v>
                </c:pt>
                <c:pt idx="735">
                  <c:v>40159</c:v>
                </c:pt>
                <c:pt idx="736">
                  <c:v>40161</c:v>
                </c:pt>
                <c:pt idx="737">
                  <c:v>40163</c:v>
                </c:pt>
                <c:pt idx="738">
                  <c:v>40165</c:v>
                </c:pt>
                <c:pt idx="739">
                  <c:v>40167</c:v>
                </c:pt>
                <c:pt idx="740">
                  <c:v>40170</c:v>
                </c:pt>
                <c:pt idx="741">
                  <c:v>40172</c:v>
                </c:pt>
                <c:pt idx="742">
                  <c:v>40174</c:v>
                </c:pt>
                <c:pt idx="743">
                  <c:v>40176</c:v>
                </c:pt>
                <c:pt idx="744">
                  <c:v>40179</c:v>
                </c:pt>
                <c:pt idx="745">
                  <c:v>40181</c:v>
                </c:pt>
                <c:pt idx="746">
                  <c:v>40183</c:v>
                </c:pt>
                <c:pt idx="747">
                  <c:v>40185</c:v>
                </c:pt>
                <c:pt idx="748">
                  <c:v>40187</c:v>
                </c:pt>
                <c:pt idx="749">
                  <c:v>40190</c:v>
                </c:pt>
                <c:pt idx="750">
                  <c:v>40192</c:v>
                </c:pt>
                <c:pt idx="751">
                  <c:v>40194</c:v>
                </c:pt>
                <c:pt idx="752">
                  <c:v>40196</c:v>
                </c:pt>
                <c:pt idx="753">
                  <c:v>40198</c:v>
                </c:pt>
                <c:pt idx="754">
                  <c:v>40200</c:v>
                </c:pt>
                <c:pt idx="755">
                  <c:v>40203</c:v>
                </c:pt>
                <c:pt idx="756">
                  <c:v>40205</c:v>
                </c:pt>
                <c:pt idx="757">
                  <c:v>40207</c:v>
                </c:pt>
                <c:pt idx="758">
                  <c:v>40209</c:v>
                </c:pt>
                <c:pt idx="759">
                  <c:v>40212</c:v>
                </c:pt>
                <c:pt idx="760">
                  <c:v>40214</c:v>
                </c:pt>
                <c:pt idx="761">
                  <c:v>40216</c:v>
                </c:pt>
                <c:pt idx="762">
                  <c:v>40219</c:v>
                </c:pt>
                <c:pt idx="763">
                  <c:v>40221</c:v>
                </c:pt>
                <c:pt idx="764">
                  <c:v>40223</c:v>
                </c:pt>
                <c:pt idx="765">
                  <c:v>40226</c:v>
                </c:pt>
                <c:pt idx="766">
                  <c:v>40228</c:v>
                </c:pt>
                <c:pt idx="767">
                  <c:v>40230</c:v>
                </c:pt>
                <c:pt idx="768">
                  <c:v>40232</c:v>
                </c:pt>
                <c:pt idx="769">
                  <c:v>40235</c:v>
                </c:pt>
                <c:pt idx="770">
                  <c:v>40237</c:v>
                </c:pt>
                <c:pt idx="771">
                  <c:v>40239</c:v>
                </c:pt>
                <c:pt idx="772">
                  <c:v>40242</c:v>
                </c:pt>
                <c:pt idx="773">
                  <c:v>40244</c:v>
                </c:pt>
                <c:pt idx="774">
                  <c:v>40246</c:v>
                </c:pt>
                <c:pt idx="775">
                  <c:v>40248</c:v>
                </c:pt>
                <c:pt idx="776">
                  <c:v>40250</c:v>
                </c:pt>
                <c:pt idx="777">
                  <c:v>40253</c:v>
                </c:pt>
                <c:pt idx="778">
                  <c:v>40255</c:v>
                </c:pt>
                <c:pt idx="779">
                  <c:v>40258</c:v>
                </c:pt>
                <c:pt idx="780">
                  <c:v>40260</c:v>
                </c:pt>
                <c:pt idx="781">
                  <c:v>40262</c:v>
                </c:pt>
                <c:pt idx="782">
                  <c:v>40264</c:v>
                </c:pt>
                <c:pt idx="783">
                  <c:v>40267</c:v>
                </c:pt>
                <c:pt idx="784">
                  <c:v>40269</c:v>
                </c:pt>
                <c:pt idx="785">
                  <c:v>40271</c:v>
                </c:pt>
                <c:pt idx="786">
                  <c:v>40274</c:v>
                </c:pt>
                <c:pt idx="787">
                  <c:v>40276</c:v>
                </c:pt>
                <c:pt idx="788">
                  <c:v>40278</c:v>
                </c:pt>
                <c:pt idx="789">
                  <c:v>40281</c:v>
                </c:pt>
                <c:pt idx="790">
                  <c:v>40283</c:v>
                </c:pt>
                <c:pt idx="791">
                  <c:v>40285</c:v>
                </c:pt>
                <c:pt idx="792">
                  <c:v>40288</c:v>
                </c:pt>
                <c:pt idx="793">
                  <c:v>40290</c:v>
                </c:pt>
                <c:pt idx="794">
                  <c:v>40292</c:v>
                </c:pt>
                <c:pt idx="795">
                  <c:v>40295</c:v>
                </c:pt>
                <c:pt idx="796">
                  <c:v>40297</c:v>
                </c:pt>
                <c:pt idx="797">
                  <c:v>40299</c:v>
                </c:pt>
                <c:pt idx="798">
                  <c:v>40301</c:v>
                </c:pt>
                <c:pt idx="799">
                  <c:v>40303</c:v>
                </c:pt>
                <c:pt idx="800">
                  <c:v>40306</c:v>
                </c:pt>
                <c:pt idx="801">
                  <c:v>40308</c:v>
                </c:pt>
                <c:pt idx="802">
                  <c:v>40310</c:v>
                </c:pt>
                <c:pt idx="803">
                  <c:v>40312</c:v>
                </c:pt>
                <c:pt idx="804">
                  <c:v>40315</c:v>
                </c:pt>
                <c:pt idx="805">
                  <c:v>40317</c:v>
                </c:pt>
                <c:pt idx="806">
                  <c:v>40319</c:v>
                </c:pt>
                <c:pt idx="807">
                  <c:v>40321</c:v>
                </c:pt>
                <c:pt idx="808">
                  <c:v>40323</c:v>
                </c:pt>
                <c:pt idx="809">
                  <c:v>40326</c:v>
                </c:pt>
                <c:pt idx="810">
                  <c:v>40328</c:v>
                </c:pt>
                <c:pt idx="811">
                  <c:v>40330</c:v>
                </c:pt>
                <c:pt idx="812">
                  <c:v>40332</c:v>
                </c:pt>
                <c:pt idx="813">
                  <c:v>40335</c:v>
                </c:pt>
                <c:pt idx="814">
                  <c:v>40337</c:v>
                </c:pt>
                <c:pt idx="815">
                  <c:v>40339</c:v>
                </c:pt>
                <c:pt idx="816">
                  <c:v>40341</c:v>
                </c:pt>
                <c:pt idx="817">
                  <c:v>40344</c:v>
                </c:pt>
                <c:pt idx="818">
                  <c:v>40346</c:v>
                </c:pt>
                <c:pt idx="819">
                  <c:v>40349</c:v>
                </c:pt>
                <c:pt idx="820">
                  <c:v>40351</c:v>
                </c:pt>
                <c:pt idx="821">
                  <c:v>40353</c:v>
                </c:pt>
                <c:pt idx="822">
                  <c:v>40356</c:v>
                </c:pt>
                <c:pt idx="823">
                  <c:v>40358</c:v>
                </c:pt>
                <c:pt idx="824">
                  <c:v>40360</c:v>
                </c:pt>
                <c:pt idx="825">
                  <c:v>40362</c:v>
                </c:pt>
                <c:pt idx="826">
                  <c:v>40365</c:v>
                </c:pt>
                <c:pt idx="827">
                  <c:v>40367</c:v>
                </c:pt>
                <c:pt idx="828">
                  <c:v>40370</c:v>
                </c:pt>
                <c:pt idx="829">
                  <c:v>40372</c:v>
                </c:pt>
                <c:pt idx="830">
                  <c:v>40374</c:v>
                </c:pt>
                <c:pt idx="831">
                  <c:v>40377</c:v>
                </c:pt>
                <c:pt idx="832">
                  <c:v>40379</c:v>
                </c:pt>
                <c:pt idx="833">
                  <c:v>40382</c:v>
                </c:pt>
                <c:pt idx="834">
                  <c:v>40384</c:v>
                </c:pt>
                <c:pt idx="835">
                  <c:v>40386</c:v>
                </c:pt>
                <c:pt idx="836">
                  <c:v>40389</c:v>
                </c:pt>
                <c:pt idx="837">
                  <c:v>40391</c:v>
                </c:pt>
                <c:pt idx="838">
                  <c:v>40393</c:v>
                </c:pt>
                <c:pt idx="839">
                  <c:v>40395</c:v>
                </c:pt>
                <c:pt idx="840">
                  <c:v>40398</c:v>
                </c:pt>
                <c:pt idx="841">
                  <c:v>40400</c:v>
                </c:pt>
                <c:pt idx="842">
                  <c:v>40402</c:v>
                </c:pt>
                <c:pt idx="843">
                  <c:v>40404</c:v>
                </c:pt>
                <c:pt idx="844">
                  <c:v>40406</c:v>
                </c:pt>
                <c:pt idx="845">
                  <c:v>40409</c:v>
                </c:pt>
                <c:pt idx="846">
                  <c:v>40411</c:v>
                </c:pt>
                <c:pt idx="847">
                  <c:v>40413</c:v>
                </c:pt>
                <c:pt idx="848">
                  <c:v>40416</c:v>
                </c:pt>
                <c:pt idx="849">
                  <c:v>40418</c:v>
                </c:pt>
                <c:pt idx="850">
                  <c:v>40420</c:v>
                </c:pt>
                <c:pt idx="851">
                  <c:v>40423</c:v>
                </c:pt>
                <c:pt idx="852">
                  <c:v>40425</c:v>
                </c:pt>
                <c:pt idx="853">
                  <c:v>40427</c:v>
                </c:pt>
                <c:pt idx="854">
                  <c:v>40429</c:v>
                </c:pt>
                <c:pt idx="855">
                  <c:v>40431</c:v>
                </c:pt>
                <c:pt idx="856">
                  <c:v>40433</c:v>
                </c:pt>
                <c:pt idx="857">
                  <c:v>40436</c:v>
                </c:pt>
                <c:pt idx="858">
                  <c:v>40438</c:v>
                </c:pt>
                <c:pt idx="859">
                  <c:v>40440</c:v>
                </c:pt>
                <c:pt idx="860">
                  <c:v>40443</c:v>
                </c:pt>
                <c:pt idx="861">
                  <c:v>40445</c:v>
                </c:pt>
                <c:pt idx="862">
                  <c:v>40447</c:v>
                </c:pt>
                <c:pt idx="863">
                  <c:v>40449</c:v>
                </c:pt>
                <c:pt idx="864">
                  <c:v>40451</c:v>
                </c:pt>
                <c:pt idx="865">
                  <c:v>40454</c:v>
                </c:pt>
                <c:pt idx="866">
                  <c:v>40456</c:v>
                </c:pt>
                <c:pt idx="867">
                  <c:v>40458</c:v>
                </c:pt>
                <c:pt idx="868">
                  <c:v>40460</c:v>
                </c:pt>
                <c:pt idx="869">
                  <c:v>40463</c:v>
                </c:pt>
                <c:pt idx="870">
                  <c:v>40465</c:v>
                </c:pt>
                <c:pt idx="871">
                  <c:v>40467</c:v>
                </c:pt>
                <c:pt idx="872">
                  <c:v>40469</c:v>
                </c:pt>
                <c:pt idx="873">
                  <c:v>40471</c:v>
                </c:pt>
                <c:pt idx="874">
                  <c:v>40474</c:v>
                </c:pt>
                <c:pt idx="875">
                  <c:v>40476</c:v>
                </c:pt>
                <c:pt idx="876">
                  <c:v>40478</c:v>
                </c:pt>
                <c:pt idx="877">
                  <c:v>40480</c:v>
                </c:pt>
                <c:pt idx="878">
                  <c:v>40483</c:v>
                </c:pt>
                <c:pt idx="879">
                  <c:v>40485</c:v>
                </c:pt>
                <c:pt idx="880">
                  <c:v>40487</c:v>
                </c:pt>
                <c:pt idx="881">
                  <c:v>40489</c:v>
                </c:pt>
                <c:pt idx="882">
                  <c:v>40491</c:v>
                </c:pt>
                <c:pt idx="883">
                  <c:v>40494</c:v>
                </c:pt>
                <c:pt idx="884">
                  <c:v>40496</c:v>
                </c:pt>
                <c:pt idx="885">
                  <c:v>40498</c:v>
                </c:pt>
                <c:pt idx="886">
                  <c:v>40500</c:v>
                </c:pt>
                <c:pt idx="887">
                  <c:v>40503</c:v>
                </c:pt>
                <c:pt idx="888">
                  <c:v>40505</c:v>
                </c:pt>
                <c:pt idx="889">
                  <c:v>40507</c:v>
                </c:pt>
                <c:pt idx="890">
                  <c:v>40509</c:v>
                </c:pt>
                <c:pt idx="891">
                  <c:v>40512</c:v>
                </c:pt>
                <c:pt idx="892">
                  <c:v>40514</c:v>
                </c:pt>
                <c:pt idx="893">
                  <c:v>40516</c:v>
                </c:pt>
                <c:pt idx="894">
                  <c:v>40518</c:v>
                </c:pt>
                <c:pt idx="895">
                  <c:v>40520</c:v>
                </c:pt>
                <c:pt idx="896">
                  <c:v>40522</c:v>
                </c:pt>
                <c:pt idx="897">
                  <c:v>40524</c:v>
                </c:pt>
                <c:pt idx="898">
                  <c:v>40527</c:v>
                </c:pt>
                <c:pt idx="899">
                  <c:v>40529</c:v>
                </c:pt>
                <c:pt idx="900">
                  <c:v>40531</c:v>
                </c:pt>
                <c:pt idx="901">
                  <c:v>40533</c:v>
                </c:pt>
                <c:pt idx="902">
                  <c:v>40535</c:v>
                </c:pt>
                <c:pt idx="903">
                  <c:v>40538</c:v>
                </c:pt>
                <c:pt idx="904">
                  <c:v>40540</c:v>
                </c:pt>
                <c:pt idx="905">
                  <c:v>40542</c:v>
                </c:pt>
                <c:pt idx="906">
                  <c:v>40544</c:v>
                </c:pt>
                <c:pt idx="907">
                  <c:v>40546</c:v>
                </c:pt>
                <c:pt idx="908">
                  <c:v>40549</c:v>
                </c:pt>
                <c:pt idx="909">
                  <c:v>40551</c:v>
                </c:pt>
                <c:pt idx="910">
                  <c:v>40553</c:v>
                </c:pt>
                <c:pt idx="911">
                  <c:v>40555</c:v>
                </c:pt>
                <c:pt idx="912">
                  <c:v>40557</c:v>
                </c:pt>
                <c:pt idx="913">
                  <c:v>40560</c:v>
                </c:pt>
                <c:pt idx="914">
                  <c:v>40562</c:v>
                </c:pt>
                <c:pt idx="915">
                  <c:v>40564</c:v>
                </c:pt>
                <c:pt idx="916">
                  <c:v>40567</c:v>
                </c:pt>
                <c:pt idx="917">
                  <c:v>40569</c:v>
                </c:pt>
                <c:pt idx="918">
                  <c:v>40571</c:v>
                </c:pt>
                <c:pt idx="919">
                  <c:v>40573</c:v>
                </c:pt>
                <c:pt idx="920">
                  <c:v>40575</c:v>
                </c:pt>
                <c:pt idx="921">
                  <c:v>40578</c:v>
                </c:pt>
                <c:pt idx="922">
                  <c:v>40580</c:v>
                </c:pt>
                <c:pt idx="923">
                  <c:v>40582</c:v>
                </c:pt>
                <c:pt idx="924">
                  <c:v>40585</c:v>
                </c:pt>
                <c:pt idx="925">
                  <c:v>40587</c:v>
                </c:pt>
                <c:pt idx="926">
                  <c:v>40589</c:v>
                </c:pt>
                <c:pt idx="927">
                  <c:v>40591</c:v>
                </c:pt>
                <c:pt idx="928">
                  <c:v>40594</c:v>
                </c:pt>
                <c:pt idx="929">
                  <c:v>40596</c:v>
                </c:pt>
                <c:pt idx="930">
                  <c:v>40598</c:v>
                </c:pt>
                <c:pt idx="931">
                  <c:v>40600</c:v>
                </c:pt>
                <c:pt idx="932">
                  <c:v>40603</c:v>
                </c:pt>
                <c:pt idx="933">
                  <c:v>40605</c:v>
                </c:pt>
                <c:pt idx="934">
                  <c:v>40607</c:v>
                </c:pt>
                <c:pt idx="935">
                  <c:v>40610</c:v>
                </c:pt>
                <c:pt idx="936">
                  <c:v>40612</c:v>
                </c:pt>
                <c:pt idx="937">
                  <c:v>40614</c:v>
                </c:pt>
                <c:pt idx="938">
                  <c:v>40616</c:v>
                </c:pt>
                <c:pt idx="939">
                  <c:v>40618</c:v>
                </c:pt>
                <c:pt idx="940">
                  <c:v>40621</c:v>
                </c:pt>
                <c:pt idx="941">
                  <c:v>40623</c:v>
                </c:pt>
                <c:pt idx="942">
                  <c:v>40625</c:v>
                </c:pt>
                <c:pt idx="943">
                  <c:v>40627</c:v>
                </c:pt>
                <c:pt idx="944">
                  <c:v>40629</c:v>
                </c:pt>
                <c:pt idx="945">
                  <c:v>40632</c:v>
                </c:pt>
                <c:pt idx="946">
                  <c:v>40634</c:v>
                </c:pt>
                <c:pt idx="947">
                  <c:v>40636</c:v>
                </c:pt>
                <c:pt idx="948">
                  <c:v>40638</c:v>
                </c:pt>
                <c:pt idx="949">
                  <c:v>40640</c:v>
                </c:pt>
                <c:pt idx="950">
                  <c:v>40642</c:v>
                </c:pt>
                <c:pt idx="951">
                  <c:v>40644</c:v>
                </c:pt>
                <c:pt idx="952">
                  <c:v>40647</c:v>
                </c:pt>
                <c:pt idx="953">
                  <c:v>40649</c:v>
                </c:pt>
                <c:pt idx="954">
                  <c:v>40651</c:v>
                </c:pt>
                <c:pt idx="955">
                  <c:v>40653</c:v>
                </c:pt>
                <c:pt idx="956">
                  <c:v>40655</c:v>
                </c:pt>
                <c:pt idx="957">
                  <c:v>40657</c:v>
                </c:pt>
                <c:pt idx="958">
                  <c:v>40659</c:v>
                </c:pt>
                <c:pt idx="959">
                  <c:v>40661</c:v>
                </c:pt>
                <c:pt idx="960">
                  <c:v>40664</c:v>
                </c:pt>
                <c:pt idx="961">
                  <c:v>40666</c:v>
                </c:pt>
                <c:pt idx="962">
                  <c:v>40668</c:v>
                </c:pt>
                <c:pt idx="963">
                  <c:v>40670</c:v>
                </c:pt>
                <c:pt idx="964">
                  <c:v>40672</c:v>
                </c:pt>
                <c:pt idx="965">
                  <c:v>40674</c:v>
                </c:pt>
                <c:pt idx="966">
                  <c:v>40677</c:v>
                </c:pt>
                <c:pt idx="967">
                  <c:v>40679</c:v>
                </c:pt>
                <c:pt idx="968">
                  <c:v>40681</c:v>
                </c:pt>
                <c:pt idx="969">
                  <c:v>40683</c:v>
                </c:pt>
                <c:pt idx="970">
                  <c:v>40685</c:v>
                </c:pt>
                <c:pt idx="971">
                  <c:v>40687</c:v>
                </c:pt>
                <c:pt idx="972">
                  <c:v>40689</c:v>
                </c:pt>
                <c:pt idx="973">
                  <c:v>40691</c:v>
                </c:pt>
                <c:pt idx="974">
                  <c:v>40694</c:v>
                </c:pt>
                <c:pt idx="975">
                  <c:v>40696</c:v>
                </c:pt>
                <c:pt idx="976">
                  <c:v>40698</c:v>
                </c:pt>
                <c:pt idx="977">
                  <c:v>40700</c:v>
                </c:pt>
                <c:pt idx="978">
                  <c:v>40702</c:v>
                </c:pt>
                <c:pt idx="979">
                  <c:v>40704</c:v>
                </c:pt>
                <c:pt idx="980">
                  <c:v>40706</c:v>
                </c:pt>
                <c:pt idx="981">
                  <c:v>40708</c:v>
                </c:pt>
                <c:pt idx="982">
                  <c:v>40710</c:v>
                </c:pt>
                <c:pt idx="983">
                  <c:v>40712</c:v>
                </c:pt>
                <c:pt idx="984">
                  <c:v>40714</c:v>
                </c:pt>
                <c:pt idx="985">
                  <c:v>40716</c:v>
                </c:pt>
                <c:pt idx="986">
                  <c:v>40718</c:v>
                </c:pt>
                <c:pt idx="987">
                  <c:v>40720</c:v>
                </c:pt>
                <c:pt idx="988">
                  <c:v>40722</c:v>
                </c:pt>
                <c:pt idx="989">
                  <c:v>40724</c:v>
                </c:pt>
                <c:pt idx="990">
                  <c:v>40726</c:v>
                </c:pt>
                <c:pt idx="991">
                  <c:v>40728</c:v>
                </c:pt>
                <c:pt idx="992">
                  <c:v>40731</c:v>
                </c:pt>
                <c:pt idx="993">
                  <c:v>40733</c:v>
                </c:pt>
                <c:pt idx="994">
                  <c:v>40735</c:v>
                </c:pt>
                <c:pt idx="995">
                  <c:v>40737</c:v>
                </c:pt>
                <c:pt idx="996">
                  <c:v>40739</c:v>
                </c:pt>
                <c:pt idx="997">
                  <c:v>40741</c:v>
                </c:pt>
                <c:pt idx="998">
                  <c:v>40744</c:v>
                </c:pt>
                <c:pt idx="999">
                  <c:v>40746</c:v>
                </c:pt>
              </c:numCache>
            </c:numRef>
          </c:val>
          <c:smooth val="0"/>
          <c:extLst>
            <c:ext xmlns:c16="http://schemas.microsoft.com/office/drawing/2014/chart" uri="{C3380CC4-5D6E-409C-BE32-E72D297353CC}">
              <c16:uniqueId val="{00000001-1AB9-4CEB-B766-C319B780FA6F}"/>
            </c:ext>
          </c:extLst>
        </c:ser>
        <c:ser>
          <c:idx val="2"/>
          <c:order val="2"/>
          <c:tx>
            <c:strRef>
              <c:f>'70'!$E$1</c:f>
              <c:strCache>
                <c:ptCount val="1"/>
                <c:pt idx="0">
                  <c:v>50%</c:v>
                </c:pt>
              </c:strCache>
            </c:strRef>
          </c:tx>
          <c:spPr>
            <a:ln w="28575" cap="rnd">
              <a:solidFill>
                <a:schemeClr val="accent3"/>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E$2:$E$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3</c:v>
                </c:pt>
                <c:pt idx="319">
                  <c:v>36630</c:v>
                </c:pt>
                <c:pt idx="320">
                  <c:v>36759</c:v>
                </c:pt>
                <c:pt idx="321">
                  <c:v>36879</c:v>
                </c:pt>
                <c:pt idx="322">
                  <c:v>36991</c:v>
                </c:pt>
                <c:pt idx="323">
                  <c:v>37096</c:v>
                </c:pt>
                <c:pt idx="324">
                  <c:v>37191</c:v>
                </c:pt>
                <c:pt idx="325">
                  <c:v>37279</c:v>
                </c:pt>
                <c:pt idx="326">
                  <c:v>37359</c:v>
                </c:pt>
                <c:pt idx="327">
                  <c:v>37431</c:v>
                </c:pt>
                <c:pt idx="328">
                  <c:v>37496</c:v>
                </c:pt>
                <c:pt idx="329">
                  <c:v>37552</c:v>
                </c:pt>
                <c:pt idx="330">
                  <c:v>37603</c:v>
                </c:pt>
                <c:pt idx="331">
                  <c:v>37649</c:v>
                </c:pt>
                <c:pt idx="332">
                  <c:v>37693</c:v>
                </c:pt>
                <c:pt idx="333">
                  <c:v>37732</c:v>
                </c:pt>
                <c:pt idx="334">
                  <c:v>37767</c:v>
                </c:pt>
                <c:pt idx="335">
                  <c:v>37800</c:v>
                </c:pt>
                <c:pt idx="336">
                  <c:v>37829</c:v>
                </c:pt>
                <c:pt idx="337">
                  <c:v>37856</c:v>
                </c:pt>
                <c:pt idx="338">
                  <c:v>37879</c:v>
                </c:pt>
                <c:pt idx="339">
                  <c:v>37901</c:v>
                </c:pt>
                <c:pt idx="340">
                  <c:v>37921</c:v>
                </c:pt>
                <c:pt idx="341">
                  <c:v>37939</c:v>
                </c:pt>
                <c:pt idx="342">
                  <c:v>37955</c:v>
                </c:pt>
                <c:pt idx="343">
                  <c:v>37970</c:v>
                </c:pt>
                <c:pt idx="344">
                  <c:v>37983</c:v>
                </c:pt>
                <c:pt idx="345">
                  <c:v>37996</c:v>
                </c:pt>
                <c:pt idx="346">
                  <c:v>38007</c:v>
                </c:pt>
                <c:pt idx="347">
                  <c:v>38017</c:v>
                </c:pt>
                <c:pt idx="348">
                  <c:v>38027</c:v>
                </c:pt>
                <c:pt idx="349">
                  <c:v>38036</c:v>
                </c:pt>
                <c:pt idx="350">
                  <c:v>38044</c:v>
                </c:pt>
                <c:pt idx="351">
                  <c:v>38051</c:v>
                </c:pt>
                <c:pt idx="352">
                  <c:v>38057</c:v>
                </c:pt>
                <c:pt idx="353">
                  <c:v>38063</c:v>
                </c:pt>
                <c:pt idx="354">
                  <c:v>38069</c:v>
                </c:pt>
                <c:pt idx="355">
                  <c:v>38074</c:v>
                </c:pt>
                <c:pt idx="356">
                  <c:v>38079</c:v>
                </c:pt>
                <c:pt idx="357">
                  <c:v>38083</c:v>
                </c:pt>
                <c:pt idx="358">
                  <c:v>38087</c:v>
                </c:pt>
                <c:pt idx="359">
                  <c:v>38091</c:v>
                </c:pt>
                <c:pt idx="360">
                  <c:v>38095</c:v>
                </c:pt>
                <c:pt idx="361">
                  <c:v>38098</c:v>
                </c:pt>
                <c:pt idx="362">
                  <c:v>38101</c:v>
                </c:pt>
                <c:pt idx="363">
                  <c:v>38104</c:v>
                </c:pt>
                <c:pt idx="364">
                  <c:v>38106</c:v>
                </c:pt>
                <c:pt idx="365">
                  <c:v>38108</c:v>
                </c:pt>
                <c:pt idx="366">
                  <c:v>38111</c:v>
                </c:pt>
                <c:pt idx="367">
                  <c:v>38113</c:v>
                </c:pt>
                <c:pt idx="368">
                  <c:v>38115</c:v>
                </c:pt>
                <c:pt idx="369">
                  <c:v>38117</c:v>
                </c:pt>
                <c:pt idx="370">
                  <c:v>38119</c:v>
                </c:pt>
                <c:pt idx="371">
                  <c:v>38121</c:v>
                </c:pt>
                <c:pt idx="372">
                  <c:v>38122</c:v>
                </c:pt>
                <c:pt idx="373">
                  <c:v>38124</c:v>
                </c:pt>
                <c:pt idx="374">
                  <c:v>38125</c:v>
                </c:pt>
                <c:pt idx="375">
                  <c:v>38127</c:v>
                </c:pt>
                <c:pt idx="376">
                  <c:v>38128</c:v>
                </c:pt>
                <c:pt idx="377">
                  <c:v>38129</c:v>
                </c:pt>
                <c:pt idx="378">
                  <c:v>38131</c:v>
                </c:pt>
                <c:pt idx="379">
                  <c:v>38132</c:v>
                </c:pt>
                <c:pt idx="380">
                  <c:v>38133</c:v>
                </c:pt>
                <c:pt idx="381">
                  <c:v>38135</c:v>
                </c:pt>
                <c:pt idx="382">
                  <c:v>38136</c:v>
                </c:pt>
                <c:pt idx="383">
                  <c:v>38137</c:v>
                </c:pt>
                <c:pt idx="384">
                  <c:v>38138</c:v>
                </c:pt>
                <c:pt idx="385">
                  <c:v>38139</c:v>
                </c:pt>
                <c:pt idx="386">
                  <c:v>38140</c:v>
                </c:pt>
                <c:pt idx="387">
                  <c:v>38141</c:v>
                </c:pt>
                <c:pt idx="388">
                  <c:v>38142</c:v>
                </c:pt>
                <c:pt idx="389">
                  <c:v>38143</c:v>
                </c:pt>
                <c:pt idx="390">
                  <c:v>38144</c:v>
                </c:pt>
                <c:pt idx="391">
                  <c:v>38145</c:v>
                </c:pt>
                <c:pt idx="392">
                  <c:v>38146</c:v>
                </c:pt>
                <c:pt idx="393">
                  <c:v>38148</c:v>
                </c:pt>
                <c:pt idx="394">
                  <c:v>38148</c:v>
                </c:pt>
                <c:pt idx="395">
                  <c:v>38149</c:v>
                </c:pt>
                <c:pt idx="396">
                  <c:v>38150</c:v>
                </c:pt>
                <c:pt idx="397">
                  <c:v>38151</c:v>
                </c:pt>
                <c:pt idx="398">
                  <c:v>38152</c:v>
                </c:pt>
                <c:pt idx="399">
                  <c:v>38153</c:v>
                </c:pt>
                <c:pt idx="400">
                  <c:v>38154</c:v>
                </c:pt>
                <c:pt idx="401">
                  <c:v>38155</c:v>
                </c:pt>
                <c:pt idx="402">
                  <c:v>38156</c:v>
                </c:pt>
                <c:pt idx="403">
                  <c:v>38157</c:v>
                </c:pt>
                <c:pt idx="404">
                  <c:v>38158</c:v>
                </c:pt>
                <c:pt idx="405">
                  <c:v>38159</c:v>
                </c:pt>
                <c:pt idx="406">
                  <c:v>38159</c:v>
                </c:pt>
                <c:pt idx="407">
                  <c:v>38160</c:v>
                </c:pt>
                <c:pt idx="408">
                  <c:v>38161</c:v>
                </c:pt>
                <c:pt idx="409">
                  <c:v>38162</c:v>
                </c:pt>
                <c:pt idx="410">
                  <c:v>38163</c:v>
                </c:pt>
                <c:pt idx="411">
                  <c:v>38164</c:v>
                </c:pt>
                <c:pt idx="412">
                  <c:v>38165</c:v>
                </c:pt>
                <c:pt idx="413">
                  <c:v>38166</c:v>
                </c:pt>
                <c:pt idx="414">
                  <c:v>38167</c:v>
                </c:pt>
                <c:pt idx="415">
                  <c:v>38168</c:v>
                </c:pt>
                <c:pt idx="416">
                  <c:v>38169</c:v>
                </c:pt>
                <c:pt idx="417">
                  <c:v>38170</c:v>
                </c:pt>
                <c:pt idx="418">
                  <c:v>38170</c:v>
                </c:pt>
                <c:pt idx="419">
                  <c:v>38171</c:v>
                </c:pt>
                <c:pt idx="420">
                  <c:v>38172</c:v>
                </c:pt>
                <c:pt idx="421">
                  <c:v>38173</c:v>
                </c:pt>
                <c:pt idx="422">
                  <c:v>38174</c:v>
                </c:pt>
                <c:pt idx="423">
                  <c:v>38175</c:v>
                </c:pt>
                <c:pt idx="424">
                  <c:v>38176</c:v>
                </c:pt>
                <c:pt idx="425">
                  <c:v>38177</c:v>
                </c:pt>
                <c:pt idx="426">
                  <c:v>38178</c:v>
                </c:pt>
                <c:pt idx="427">
                  <c:v>38179</c:v>
                </c:pt>
                <c:pt idx="428">
                  <c:v>38180</c:v>
                </c:pt>
                <c:pt idx="429">
                  <c:v>38181</c:v>
                </c:pt>
                <c:pt idx="430">
                  <c:v>38182</c:v>
                </c:pt>
                <c:pt idx="431">
                  <c:v>38183</c:v>
                </c:pt>
                <c:pt idx="432">
                  <c:v>38184</c:v>
                </c:pt>
                <c:pt idx="433">
                  <c:v>38185</c:v>
                </c:pt>
                <c:pt idx="434">
                  <c:v>38186</c:v>
                </c:pt>
                <c:pt idx="435">
                  <c:v>38187</c:v>
                </c:pt>
                <c:pt idx="436">
                  <c:v>38188</c:v>
                </c:pt>
                <c:pt idx="437">
                  <c:v>38189</c:v>
                </c:pt>
                <c:pt idx="438">
                  <c:v>38190</c:v>
                </c:pt>
                <c:pt idx="439">
                  <c:v>38190</c:v>
                </c:pt>
                <c:pt idx="440">
                  <c:v>38191</c:v>
                </c:pt>
                <c:pt idx="441">
                  <c:v>38192</c:v>
                </c:pt>
                <c:pt idx="442">
                  <c:v>38193</c:v>
                </c:pt>
                <c:pt idx="443">
                  <c:v>38194</c:v>
                </c:pt>
                <c:pt idx="444">
                  <c:v>38195</c:v>
                </c:pt>
                <c:pt idx="445">
                  <c:v>38196</c:v>
                </c:pt>
                <c:pt idx="446">
                  <c:v>38197</c:v>
                </c:pt>
                <c:pt idx="447">
                  <c:v>38198</c:v>
                </c:pt>
                <c:pt idx="448">
                  <c:v>38199</c:v>
                </c:pt>
                <c:pt idx="449">
                  <c:v>38200</c:v>
                </c:pt>
                <c:pt idx="450">
                  <c:v>38201</c:v>
                </c:pt>
                <c:pt idx="451">
                  <c:v>38202</c:v>
                </c:pt>
                <c:pt idx="452">
                  <c:v>38203</c:v>
                </c:pt>
                <c:pt idx="453">
                  <c:v>38204</c:v>
                </c:pt>
                <c:pt idx="454">
                  <c:v>38205</c:v>
                </c:pt>
                <c:pt idx="455">
                  <c:v>38206</c:v>
                </c:pt>
                <c:pt idx="456">
                  <c:v>38207</c:v>
                </c:pt>
                <c:pt idx="457">
                  <c:v>38208</c:v>
                </c:pt>
                <c:pt idx="458">
                  <c:v>38208</c:v>
                </c:pt>
                <c:pt idx="459">
                  <c:v>38209</c:v>
                </c:pt>
                <c:pt idx="460">
                  <c:v>38210</c:v>
                </c:pt>
                <c:pt idx="461">
                  <c:v>38211</c:v>
                </c:pt>
                <c:pt idx="462">
                  <c:v>38212</c:v>
                </c:pt>
                <c:pt idx="463">
                  <c:v>38213</c:v>
                </c:pt>
                <c:pt idx="464">
                  <c:v>38214</c:v>
                </c:pt>
                <c:pt idx="465">
                  <c:v>38215</c:v>
                </c:pt>
                <c:pt idx="466">
                  <c:v>38216</c:v>
                </c:pt>
                <c:pt idx="467">
                  <c:v>38217</c:v>
                </c:pt>
                <c:pt idx="468">
                  <c:v>38218</c:v>
                </c:pt>
                <c:pt idx="469">
                  <c:v>38219</c:v>
                </c:pt>
                <c:pt idx="470">
                  <c:v>38220</c:v>
                </c:pt>
                <c:pt idx="471">
                  <c:v>38221</c:v>
                </c:pt>
                <c:pt idx="472">
                  <c:v>38222</c:v>
                </c:pt>
                <c:pt idx="473">
                  <c:v>38222</c:v>
                </c:pt>
                <c:pt idx="474">
                  <c:v>38223</c:v>
                </c:pt>
                <c:pt idx="475">
                  <c:v>38224</c:v>
                </c:pt>
                <c:pt idx="476">
                  <c:v>38225</c:v>
                </c:pt>
                <c:pt idx="477">
                  <c:v>38226</c:v>
                </c:pt>
                <c:pt idx="478">
                  <c:v>38227</c:v>
                </c:pt>
                <c:pt idx="479">
                  <c:v>38228</c:v>
                </c:pt>
                <c:pt idx="480">
                  <c:v>38229</c:v>
                </c:pt>
                <c:pt idx="481">
                  <c:v>38230</c:v>
                </c:pt>
                <c:pt idx="482">
                  <c:v>38231</c:v>
                </c:pt>
                <c:pt idx="483">
                  <c:v>38232</c:v>
                </c:pt>
                <c:pt idx="484">
                  <c:v>38233</c:v>
                </c:pt>
                <c:pt idx="485">
                  <c:v>38233</c:v>
                </c:pt>
                <c:pt idx="486">
                  <c:v>38234</c:v>
                </c:pt>
                <c:pt idx="487">
                  <c:v>38235</c:v>
                </c:pt>
                <c:pt idx="488">
                  <c:v>38236</c:v>
                </c:pt>
                <c:pt idx="489">
                  <c:v>38237</c:v>
                </c:pt>
                <c:pt idx="490">
                  <c:v>38238</c:v>
                </c:pt>
                <c:pt idx="491">
                  <c:v>38238</c:v>
                </c:pt>
                <c:pt idx="492">
                  <c:v>38239</c:v>
                </c:pt>
                <c:pt idx="493">
                  <c:v>38240</c:v>
                </c:pt>
                <c:pt idx="494">
                  <c:v>38241</c:v>
                </c:pt>
                <c:pt idx="495">
                  <c:v>38242</c:v>
                </c:pt>
                <c:pt idx="496">
                  <c:v>38243</c:v>
                </c:pt>
                <c:pt idx="497">
                  <c:v>38244</c:v>
                </c:pt>
                <c:pt idx="498">
                  <c:v>38244</c:v>
                </c:pt>
                <c:pt idx="499">
                  <c:v>38245</c:v>
                </c:pt>
                <c:pt idx="500">
                  <c:v>38246</c:v>
                </c:pt>
                <c:pt idx="501">
                  <c:v>38247</c:v>
                </c:pt>
                <c:pt idx="502">
                  <c:v>38248</c:v>
                </c:pt>
                <c:pt idx="503">
                  <c:v>38249</c:v>
                </c:pt>
                <c:pt idx="504">
                  <c:v>38250</c:v>
                </c:pt>
                <c:pt idx="505">
                  <c:v>38251</c:v>
                </c:pt>
                <c:pt idx="506">
                  <c:v>38252</c:v>
                </c:pt>
                <c:pt idx="507">
                  <c:v>38253</c:v>
                </c:pt>
                <c:pt idx="508">
                  <c:v>38254</c:v>
                </c:pt>
                <c:pt idx="509">
                  <c:v>38255</c:v>
                </c:pt>
                <c:pt idx="510">
                  <c:v>38256</c:v>
                </c:pt>
                <c:pt idx="511">
                  <c:v>38257</c:v>
                </c:pt>
                <c:pt idx="512">
                  <c:v>38257</c:v>
                </c:pt>
                <c:pt idx="513">
                  <c:v>38258</c:v>
                </c:pt>
                <c:pt idx="514">
                  <c:v>38259</c:v>
                </c:pt>
                <c:pt idx="515">
                  <c:v>38260</c:v>
                </c:pt>
                <c:pt idx="516">
                  <c:v>38261</c:v>
                </c:pt>
                <c:pt idx="517">
                  <c:v>38262</c:v>
                </c:pt>
                <c:pt idx="518">
                  <c:v>38263</c:v>
                </c:pt>
                <c:pt idx="519">
                  <c:v>38264</c:v>
                </c:pt>
                <c:pt idx="520">
                  <c:v>38265</c:v>
                </c:pt>
                <c:pt idx="521">
                  <c:v>38265</c:v>
                </c:pt>
                <c:pt idx="522">
                  <c:v>38266</c:v>
                </c:pt>
                <c:pt idx="523">
                  <c:v>38267</c:v>
                </c:pt>
                <c:pt idx="524">
                  <c:v>38268</c:v>
                </c:pt>
                <c:pt idx="525">
                  <c:v>38269</c:v>
                </c:pt>
                <c:pt idx="526">
                  <c:v>38270</c:v>
                </c:pt>
                <c:pt idx="527">
                  <c:v>38271</c:v>
                </c:pt>
                <c:pt idx="528">
                  <c:v>38272</c:v>
                </c:pt>
                <c:pt idx="529">
                  <c:v>38273</c:v>
                </c:pt>
                <c:pt idx="530">
                  <c:v>38274</c:v>
                </c:pt>
                <c:pt idx="531">
                  <c:v>38275</c:v>
                </c:pt>
                <c:pt idx="532">
                  <c:v>38276</c:v>
                </c:pt>
                <c:pt idx="533">
                  <c:v>38277</c:v>
                </c:pt>
                <c:pt idx="534">
                  <c:v>38278</c:v>
                </c:pt>
                <c:pt idx="535">
                  <c:v>38279</c:v>
                </c:pt>
                <c:pt idx="536">
                  <c:v>38280</c:v>
                </c:pt>
                <c:pt idx="537">
                  <c:v>38280</c:v>
                </c:pt>
                <c:pt idx="538">
                  <c:v>38281</c:v>
                </c:pt>
                <c:pt idx="539">
                  <c:v>38282</c:v>
                </c:pt>
                <c:pt idx="540">
                  <c:v>38283</c:v>
                </c:pt>
                <c:pt idx="541">
                  <c:v>38284</c:v>
                </c:pt>
                <c:pt idx="542">
                  <c:v>38285</c:v>
                </c:pt>
                <c:pt idx="543">
                  <c:v>38286</c:v>
                </c:pt>
                <c:pt idx="544">
                  <c:v>38287</c:v>
                </c:pt>
                <c:pt idx="545">
                  <c:v>38288</c:v>
                </c:pt>
                <c:pt idx="546">
                  <c:v>38289</c:v>
                </c:pt>
                <c:pt idx="547">
                  <c:v>38290</c:v>
                </c:pt>
                <c:pt idx="548">
                  <c:v>38291</c:v>
                </c:pt>
                <c:pt idx="549">
                  <c:v>38292</c:v>
                </c:pt>
                <c:pt idx="550">
                  <c:v>38293</c:v>
                </c:pt>
                <c:pt idx="551">
                  <c:v>38294</c:v>
                </c:pt>
                <c:pt idx="552">
                  <c:v>38294</c:v>
                </c:pt>
                <c:pt idx="553">
                  <c:v>38295</c:v>
                </c:pt>
                <c:pt idx="554">
                  <c:v>38296</c:v>
                </c:pt>
                <c:pt idx="555">
                  <c:v>38297</c:v>
                </c:pt>
                <c:pt idx="556">
                  <c:v>38298</c:v>
                </c:pt>
                <c:pt idx="557">
                  <c:v>38299</c:v>
                </c:pt>
                <c:pt idx="558">
                  <c:v>38300</c:v>
                </c:pt>
                <c:pt idx="559">
                  <c:v>38301</c:v>
                </c:pt>
                <c:pt idx="560">
                  <c:v>38301</c:v>
                </c:pt>
                <c:pt idx="561">
                  <c:v>38302</c:v>
                </c:pt>
                <c:pt idx="562">
                  <c:v>38303</c:v>
                </c:pt>
                <c:pt idx="563">
                  <c:v>38304</c:v>
                </c:pt>
                <c:pt idx="564">
                  <c:v>38305</c:v>
                </c:pt>
                <c:pt idx="565">
                  <c:v>38306</c:v>
                </c:pt>
                <c:pt idx="566">
                  <c:v>38307</c:v>
                </c:pt>
                <c:pt idx="567">
                  <c:v>38308</c:v>
                </c:pt>
                <c:pt idx="568">
                  <c:v>38308</c:v>
                </c:pt>
                <c:pt idx="569">
                  <c:v>38309</c:v>
                </c:pt>
                <c:pt idx="570">
                  <c:v>38310</c:v>
                </c:pt>
                <c:pt idx="571">
                  <c:v>38311</c:v>
                </c:pt>
                <c:pt idx="572">
                  <c:v>38312</c:v>
                </c:pt>
                <c:pt idx="573">
                  <c:v>38313</c:v>
                </c:pt>
                <c:pt idx="574">
                  <c:v>38314</c:v>
                </c:pt>
                <c:pt idx="575">
                  <c:v>38315</c:v>
                </c:pt>
                <c:pt idx="576">
                  <c:v>38316</c:v>
                </c:pt>
                <c:pt idx="577">
                  <c:v>38318</c:v>
                </c:pt>
                <c:pt idx="578">
                  <c:v>38319</c:v>
                </c:pt>
                <c:pt idx="579">
                  <c:v>38319</c:v>
                </c:pt>
                <c:pt idx="580">
                  <c:v>38320</c:v>
                </c:pt>
                <c:pt idx="581">
                  <c:v>38322</c:v>
                </c:pt>
                <c:pt idx="582">
                  <c:v>38322</c:v>
                </c:pt>
                <c:pt idx="583">
                  <c:v>38324</c:v>
                </c:pt>
                <c:pt idx="584">
                  <c:v>38325</c:v>
                </c:pt>
                <c:pt idx="585">
                  <c:v>38325</c:v>
                </c:pt>
                <c:pt idx="586">
                  <c:v>38326</c:v>
                </c:pt>
                <c:pt idx="587">
                  <c:v>38327</c:v>
                </c:pt>
                <c:pt idx="588">
                  <c:v>38328</c:v>
                </c:pt>
                <c:pt idx="589">
                  <c:v>38329</c:v>
                </c:pt>
                <c:pt idx="590">
                  <c:v>38330</c:v>
                </c:pt>
                <c:pt idx="591">
                  <c:v>38331</c:v>
                </c:pt>
                <c:pt idx="592">
                  <c:v>38332</c:v>
                </c:pt>
                <c:pt idx="593">
                  <c:v>38333</c:v>
                </c:pt>
                <c:pt idx="594">
                  <c:v>38334</c:v>
                </c:pt>
                <c:pt idx="595">
                  <c:v>38335</c:v>
                </c:pt>
                <c:pt idx="596">
                  <c:v>38336</c:v>
                </c:pt>
                <c:pt idx="597">
                  <c:v>38336</c:v>
                </c:pt>
                <c:pt idx="598">
                  <c:v>38337</c:v>
                </c:pt>
                <c:pt idx="599">
                  <c:v>38338</c:v>
                </c:pt>
                <c:pt idx="600">
                  <c:v>38339</c:v>
                </c:pt>
                <c:pt idx="601">
                  <c:v>38340</c:v>
                </c:pt>
                <c:pt idx="602">
                  <c:v>38341</c:v>
                </c:pt>
                <c:pt idx="603">
                  <c:v>38342</c:v>
                </c:pt>
                <c:pt idx="604">
                  <c:v>38343</c:v>
                </c:pt>
                <c:pt idx="605">
                  <c:v>38344</c:v>
                </c:pt>
                <c:pt idx="606">
                  <c:v>38345</c:v>
                </c:pt>
                <c:pt idx="607">
                  <c:v>38346</c:v>
                </c:pt>
                <c:pt idx="608">
                  <c:v>38347</c:v>
                </c:pt>
                <c:pt idx="609">
                  <c:v>38348</c:v>
                </c:pt>
                <c:pt idx="610">
                  <c:v>38349</c:v>
                </c:pt>
                <c:pt idx="611">
                  <c:v>38350</c:v>
                </c:pt>
                <c:pt idx="612">
                  <c:v>38350</c:v>
                </c:pt>
                <c:pt idx="613">
                  <c:v>38352</c:v>
                </c:pt>
                <c:pt idx="614">
                  <c:v>38353</c:v>
                </c:pt>
                <c:pt idx="615">
                  <c:v>38354</c:v>
                </c:pt>
                <c:pt idx="616">
                  <c:v>38354</c:v>
                </c:pt>
                <c:pt idx="617">
                  <c:v>38355</c:v>
                </c:pt>
                <c:pt idx="618">
                  <c:v>38356</c:v>
                </c:pt>
                <c:pt idx="619">
                  <c:v>38357</c:v>
                </c:pt>
                <c:pt idx="620">
                  <c:v>38358</c:v>
                </c:pt>
                <c:pt idx="621">
                  <c:v>38359</c:v>
                </c:pt>
                <c:pt idx="622">
                  <c:v>38360</c:v>
                </c:pt>
                <c:pt idx="623">
                  <c:v>38361</c:v>
                </c:pt>
                <c:pt idx="624">
                  <c:v>38362</c:v>
                </c:pt>
                <c:pt idx="625">
                  <c:v>38363</c:v>
                </c:pt>
                <c:pt idx="626">
                  <c:v>38364</c:v>
                </c:pt>
                <c:pt idx="627">
                  <c:v>38365</c:v>
                </c:pt>
                <c:pt idx="628">
                  <c:v>38366</c:v>
                </c:pt>
                <c:pt idx="629">
                  <c:v>38367</c:v>
                </c:pt>
                <c:pt idx="630">
                  <c:v>38368</c:v>
                </c:pt>
                <c:pt idx="631">
                  <c:v>38369</c:v>
                </c:pt>
                <c:pt idx="632">
                  <c:v>38370</c:v>
                </c:pt>
                <c:pt idx="633">
                  <c:v>38371</c:v>
                </c:pt>
                <c:pt idx="634">
                  <c:v>38372</c:v>
                </c:pt>
                <c:pt idx="635">
                  <c:v>38373</c:v>
                </c:pt>
                <c:pt idx="636">
                  <c:v>38374</c:v>
                </c:pt>
                <c:pt idx="637">
                  <c:v>38375</c:v>
                </c:pt>
                <c:pt idx="638">
                  <c:v>38376</c:v>
                </c:pt>
                <c:pt idx="639">
                  <c:v>38376</c:v>
                </c:pt>
                <c:pt idx="640">
                  <c:v>38377</c:v>
                </c:pt>
                <c:pt idx="641">
                  <c:v>38378</c:v>
                </c:pt>
                <c:pt idx="642">
                  <c:v>38379</c:v>
                </c:pt>
                <c:pt idx="643">
                  <c:v>38380</c:v>
                </c:pt>
                <c:pt idx="644">
                  <c:v>38381</c:v>
                </c:pt>
                <c:pt idx="645">
                  <c:v>38382</c:v>
                </c:pt>
                <c:pt idx="646">
                  <c:v>38383</c:v>
                </c:pt>
                <c:pt idx="647">
                  <c:v>38384</c:v>
                </c:pt>
                <c:pt idx="648">
                  <c:v>38385</c:v>
                </c:pt>
                <c:pt idx="649">
                  <c:v>38386</c:v>
                </c:pt>
                <c:pt idx="650">
                  <c:v>38387</c:v>
                </c:pt>
                <c:pt idx="651">
                  <c:v>38388</c:v>
                </c:pt>
                <c:pt idx="652">
                  <c:v>38389</c:v>
                </c:pt>
                <c:pt idx="653">
                  <c:v>38390</c:v>
                </c:pt>
                <c:pt idx="654">
                  <c:v>38391</c:v>
                </c:pt>
                <c:pt idx="655">
                  <c:v>38392</c:v>
                </c:pt>
                <c:pt idx="656">
                  <c:v>38393</c:v>
                </c:pt>
                <c:pt idx="657">
                  <c:v>38394</c:v>
                </c:pt>
                <c:pt idx="658">
                  <c:v>38395</c:v>
                </c:pt>
                <c:pt idx="659">
                  <c:v>38395</c:v>
                </c:pt>
                <c:pt idx="660">
                  <c:v>38396</c:v>
                </c:pt>
                <c:pt idx="661">
                  <c:v>38397</c:v>
                </c:pt>
                <c:pt idx="662">
                  <c:v>38398</c:v>
                </c:pt>
                <c:pt idx="663">
                  <c:v>38399</c:v>
                </c:pt>
                <c:pt idx="664">
                  <c:v>38400</c:v>
                </c:pt>
                <c:pt idx="665">
                  <c:v>38401</c:v>
                </c:pt>
                <c:pt idx="666">
                  <c:v>38402</c:v>
                </c:pt>
                <c:pt idx="667">
                  <c:v>38403</c:v>
                </c:pt>
                <c:pt idx="668">
                  <c:v>38404</c:v>
                </c:pt>
                <c:pt idx="669">
                  <c:v>38405</c:v>
                </c:pt>
                <c:pt idx="670">
                  <c:v>38406</c:v>
                </c:pt>
                <c:pt idx="671">
                  <c:v>38407</c:v>
                </c:pt>
                <c:pt idx="672">
                  <c:v>38408</c:v>
                </c:pt>
                <c:pt idx="673">
                  <c:v>38409</c:v>
                </c:pt>
                <c:pt idx="674">
                  <c:v>38410</c:v>
                </c:pt>
                <c:pt idx="675">
                  <c:v>38411</c:v>
                </c:pt>
                <c:pt idx="676">
                  <c:v>38412</c:v>
                </c:pt>
                <c:pt idx="677">
                  <c:v>38412</c:v>
                </c:pt>
                <c:pt idx="678">
                  <c:v>38413</c:v>
                </c:pt>
                <c:pt idx="679">
                  <c:v>38414</c:v>
                </c:pt>
                <c:pt idx="680">
                  <c:v>38415</c:v>
                </c:pt>
                <c:pt idx="681">
                  <c:v>38416</c:v>
                </c:pt>
                <c:pt idx="682">
                  <c:v>38417</c:v>
                </c:pt>
                <c:pt idx="683">
                  <c:v>38418</c:v>
                </c:pt>
                <c:pt idx="684">
                  <c:v>38419</c:v>
                </c:pt>
                <c:pt idx="685">
                  <c:v>38420</c:v>
                </c:pt>
                <c:pt idx="686">
                  <c:v>38421</c:v>
                </c:pt>
                <c:pt idx="687">
                  <c:v>38422</c:v>
                </c:pt>
                <c:pt idx="688">
                  <c:v>38423</c:v>
                </c:pt>
                <c:pt idx="689">
                  <c:v>38424</c:v>
                </c:pt>
                <c:pt idx="690">
                  <c:v>38425</c:v>
                </c:pt>
                <c:pt idx="691">
                  <c:v>38426</c:v>
                </c:pt>
                <c:pt idx="692">
                  <c:v>38426</c:v>
                </c:pt>
                <c:pt idx="693">
                  <c:v>38427</c:v>
                </c:pt>
                <c:pt idx="694">
                  <c:v>38428</c:v>
                </c:pt>
                <c:pt idx="695">
                  <c:v>38429</c:v>
                </c:pt>
                <c:pt idx="696">
                  <c:v>38430</c:v>
                </c:pt>
                <c:pt idx="697">
                  <c:v>38431</c:v>
                </c:pt>
                <c:pt idx="698">
                  <c:v>38432</c:v>
                </c:pt>
                <c:pt idx="699">
                  <c:v>38433</c:v>
                </c:pt>
                <c:pt idx="700">
                  <c:v>38434</c:v>
                </c:pt>
                <c:pt idx="701">
                  <c:v>38435</c:v>
                </c:pt>
                <c:pt idx="702">
                  <c:v>38436</c:v>
                </c:pt>
                <c:pt idx="703">
                  <c:v>38437</c:v>
                </c:pt>
                <c:pt idx="704">
                  <c:v>38437</c:v>
                </c:pt>
                <c:pt idx="705">
                  <c:v>38438</c:v>
                </c:pt>
                <c:pt idx="706">
                  <c:v>38439</c:v>
                </c:pt>
                <c:pt idx="707">
                  <c:v>38440</c:v>
                </c:pt>
                <c:pt idx="708">
                  <c:v>38441</c:v>
                </c:pt>
                <c:pt idx="709">
                  <c:v>38442</c:v>
                </c:pt>
                <c:pt idx="710">
                  <c:v>38443</c:v>
                </c:pt>
                <c:pt idx="711">
                  <c:v>38444</c:v>
                </c:pt>
                <c:pt idx="712">
                  <c:v>38445</c:v>
                </c:pt>
                <c:pt idx="713">
                  <c:v>38446</c:v>
                </c:pt>
                <c:pt idx="714">
                  <c:v>38447</c:v>
                </c:pt>
                <c:pt idx="715">
                  <c:v>38448</c:v>
                </c:pt>
                <c:pt idx="716">
                  <c:v>38449</c:v>
                </c:pt>
                <c:pt idx="717">
                  <c:v>38450</c:v>
                </c:pt>
                <c:pt idx="718">
                  <c:v>38451</c:v>
                </c:pt>
                <c:pt idx="719">
                  <c:v>38452</c:v>
                </c:pt>
                <c:pt idx="720">
                  <c:v>38453</c:v>
                </c:pt>
                <c:pt idx="721">
                  <c:v>38454</c:v>
                </c:pt>
                <c:pt idx="722">
                  <c:v>38454</c:v>
                </c:pt>
                <c:pt idx="723">
                  <c:v>38455</c:v>
                </c:pt>
                <c:pt idx="724">
                  <c:v>38456</c:v>
                </c:pt>
                <c:pt idx="725">
                  <c:v>38457</c:v>
                </c:pt>
                <c:pt idx="726">
                  <c:v>38458</c:v>
                </c:pt>
                <c:pt idx="727">
                  <c:v>38459</c:v>
                </c:pt>
                <c:pt idx="728">
                  <c:v>38460</c:v>
                </c:pt>
                <c:pt idx="729">
                  <c:v>38461</c:v>
                </c:pt>
                <c:pt idx="730">
                  <c:v>38462</c:v>
                </c:pt>
                <c:pt idx="731">
                  <c:v>38462</c:v>
                </c:pt>
                <c:pt idx="732">
                  <c:v>38463</c:v>
                </c:pt>
                <c:pt idx="733">
                  <c:v>38464</c:v>
                </c:pt>
                <c:pt idx="734">
                  <c:v>38465</c:v>
                </c:pt>
                <c:pt idx="735">
                  <c:v>38466</c:v>
                </c:pt>
                <c:pt idx="736">
                  <c:v>38467</c:v>
                </c:pt>
                <c:pt idx="737">
                  <c:v>38468</c:v>
                </c:pt>
                <c:pt idx="738">
                  <c:v>38469</c:v>
                </c:pt>
                <c:pt idx="739">
                  <c:v>38470</c:v>
                </c:pt>
                <c:pt idx="740">
                  <c:v>38471</c:v>
                </c:pt>
                <c:pt idx="741">
                  <c:v>38471</c:v>
                </c:pt>
                <c:pt idx="742">
                  <c:v>38472</c:v>
                </c:pt>
                <c:pt idx="743">
                  <c:v>38473</c:v>
                </c:pt>
                <c:pt idx="744">
                  <c:v>38474</c:v>
                </c:pt>
                <c:pt idx="745">
                  <c:v>38475</c:v>
                </c:pt>
                <c:pt idx="746">
                  <c:v>38476</c:v>
                </c:pt>
                <c:pt idx="747">
                  <c:v>38477</c:v>
                </c:pt>
                <c:pt idx="748">
                  <c:v>38478</c:v>
                </c:pt>
                <c:pt idx="749">
                  <c:v>38479</c:v>
                </c:pt>
                <c:pt idx="750">
                  <c:v>38480</c:v>
                </c:pt>
                <c:pt idx="751">
                  <c:v>38481</c:v>
                </c:pt>
                <c:pt idx="752">
                  <c:v>38481</c:v>
                </c:pt>
                <c:pt idx="753">
                  <c:v>38482</c:v>
                </c:pt>
                <c:pt idx="754">
                  <c:v>38483</c:v>
                </c:pt>
                <c:pt idx="755">
                  <c:v>38484</c:v>
                </c:pt>
                <c:pt idx="756">
                  <c:v>38485</c:v>
                </c:pt>
                <c:pt idx="757">
                  <c:v>38486</c:v>
                </c:pt>
                <c:pt idx="758">
                  <c:v>38487</c:v>
                </c:pt>
                <c:pt idx="759">
                  <c:v>38488</c:v>
                </c:pt>
                <c:pt idx="760">
                  <c:v>38489</c:v>
                </c:pt>
                <c:pt idx="761">
                  <c:v>38490</c:v>
                </c:pt>
                <c:pt idx="762">
                  <c:v>38491</c:v>
                </c:pt>
                <c:pt idx="763">
                  <c:v>38492</c:v>
                </c:pt>
                <c:pt idx="764">
                  <c:v>38492</c:v>
                </c:pt>
                <c:pt idx="765">
                  <c:v>38493</c:v>
                </c:pt>
                <c:pt idx="766">
                  <c:v>38494</c:v>
                </c:pt>
                <c:pt idx="767">
                  <c:v>38495</c:v>
                </c:pt>
                <c:pt idx="768">
                  <c:v>38496</c:v>
                </c:pt>
                <c:pt idx="769">
                  <c:v>38497</c:v>
                </c:pt>
                <c:pt idx="770">
                  <c:v>38498</c:v>
                </c:pt>
                <c:pt idx="771">
                  <c:v>38499</c:v>
                </c:pt>
                <c:pt idx="772">
                  <c:v>38500</c:v>
                </c:pt>
                <c:pt idx="773">
                  <c:v>38501</c:v>
                </c:pt>
                <c:pt idx="774">
                  <c:v>38502</c:v>
                </c:pt>
                <c:pt idx="775">
                  <c:v>38503</c:v>
                </c:pt>
                <c:pt idx="776">
                  <c:v>38503</c:v>
                </c:pt>
                <c:pt idx="777">
                  <c:v>38504</c:v>
                </c:pt>
                <c:pt idx="778">
                  <c:v>38505</c:v>
                </c:pt>
                <c:pt idx="779">
                  <c:v>38506</c:v>
                </c:pt>
                <c:pt idx="780">
                  <c:v>38507</c:v>
                </c:pt>
                <c:pt idx="781">
                  <c:v>38507</c:v>
                </c:pt>
                <c:pt idx="782">
                  <c:v>38508</c:v>
                </c:pt>
                <c:pt idx="783">
                  <c:v>38509</c:v>
                </c:pt>
                <c:pt idx="784">
                  <c:v>38510</c:v>
                </c:pt>
                <c:pt idx="785">
                  <c:v>38511</c:v>
                </c:pt>
                <c:pt idx="786">
                  <c:v>38512</c:v>
                </c:pt>
                <c:pt idx="787">
                  <c:v>38513</c:v>
                </c:pt>
                <c:pt idx="788">
                  <c:v>38514</c:v>
                </c:pt>
                <c:pt idx="789">
                  <c:v>38515</c:v>
                </c:pt>
                <c:pt idx="790">
                  <c:v>38516</c:v>
                </c:pt>
                <c:pt idx="791">
                  <c:v>38517</c:v>
                </c:pt>
                <c:pt idx="792">
                  <c:v>38517</c:v>
                </c:pt>
                <c:pt idx="793">
                  <c:v>38518</c:v>
                </c:pt>
                <c:pt idx="794">
                  <c:v>38519</c:v>
                </c:pt>
                <c:pt idx="795">
                  <c:v>38520</c:v>
                </c:pt>
                <c:pt idx="796">
                  <c:v>38521</c:v>
                </c:pt>
                <c:pt idx="797">
                  <c:v>38522</c:v>
                </c:pt>
                <c:pt idx="798">
                  <c:v>38523</c:v>
                </c:pt>
                <c:pt idx="799">
                  <c:v>38524</c:v>
                </c:pt>
                <c:pt idx="800">
                  <c:v>38525</c:v>
                </c:pt>
                <c:pt idx="801">
                  <c:v>38526</c:v>
                </c:pt>
                <c:pt idx="802">
                  <c:v>38527</c:v>
                </c:pt>
                <c:pt idx="803">
                  <c:v>38528</c:v>
                </c:pt>
                <c:pt idx="804">
                  <c:v>38529</c:v>
                </c:pt>
                <c:pt idx="805">
                  <c:v>38529</c:v>
                </c:pt>
                <c:pt idx="806">
                  <c:v>38530</c:v>
                </c:pt>
                <c:pt idx="807">
                  <c:v>38531</c:v>
                </c:pt>
                <c:pt idx="808">
                  <c:v>38532</c:v>
                </c:pt>
                <c:pt idx="809">
                  <c:v>38533</c:v>
                </c:pt>
                <c:pt idx="810">
                  <c:v>38534</c:v>
                </c:pt>
                <c:pt idx="811">
                  <c:v>38535</c:v>
                </c:pt>
                <c:pt idx="812">
                  <c:v>38536</c:v>
                </c:pt>
                <c:pt idx="813">
                  <c:v>38537</c:v>
                </c:pt>
                <c:pt idx="814">
                  <c:v>38538</c:v>
                </c:pt>
                <c:pt idx="815">
                  <c:v>38539</c:v>
                </c:pt>
                <c:pt idx="816">
                  <c:v>38540</c:v>
                </c:pt>
                <c:pt idx="817">
                  <c:v>38541</c:v>
                </c:pt>
                <c:pt idx="818">
                  <c:v>38542</c:v>
                </c:pt>
                <c:pt idx="819">
                  <c:v>38543</c:v>
                </c:pt>
                <c:pt idx="820">
                  <c:v>38544</c:v>
                </c:pt>
                <c:pt idx="821">
                  <c:v>38545</c:v>
                </c:pt>
                <c:pt idx="822">
                  <c:v>38546</c:v>
                </c:pt>
                <c:pt idx="823">
                  <c:v>38547</c:v>
                </c:pt>
                <c:pt idx="824">
                  <c:v>38548</c:v>
                </c:pt>
                <c:pt idx="825">
                  <c:v>38548</c:v>
                </c:pt>
                <c:pt idx="826">
                  <c:v>38549</c:v>
                </c:pt>
                <c:pt idx="827">
                  <c:v>38550</c:v>
                </c:pt>
                <c:pt idx="828">
                  <c:v>38551</c:v>
                </c:pt>
                <c:pt idx="829">
                  <c:v>38552</c:v>
                </c:pt>
                <c:pt idx="830">
                  <c:v>38553</c:v>
                </c:pt>
                <c:pt idx="831">
                  <c:v>38554</c:v>
                </c:pt>
                <c:pt idx="832">
                  <c:v>38554</c:v>
                </c:pt>
                <c:pt idx="833">
                  <c:v>38555</c:v>
                </c:pt>
                <c:pt idx="834">
                  <c:v>38556</c:v>
                </c:pt>
                <c:pt idx="835">
                  <c:v>38557</c:v>
                </c:pt>
                <c:pt idx="836">
                  <c:v>38558</c:v>
                </c:pt>
                <c:pt idx="837">
                  <c:v>38559</c:v>
                </c:pt>
                <c:pt idx="838">
                  <c:v>38560</c:v>
                </c:pt>
                <c:pt idx="839">
                  <c:v>38560</c:v>
                </c:pt>
                <c:pt idx="840">
                  <c:v>38561</c:v>
                </c:pt>
                <c:pt idx="841">
                  <c:v>38562</c:v>
                </c:pt>
                <c:pt idx="842">
                  <c:v>38563</c:v>
                </c:pt>
                <c:pt idx="843">
                  <c:v>38564</c:v>
                </c:pt>
                <c:pt idx="844">
                  <c:v>38565</c:v>
                </c:pt>
                <c:pt idx="845">
                  <c:v>38566</c:v>
                </c:pt>
                <c:pt idx="846">
                  <c:v>38567</c:v>
                </c:pt>
                <c:pt idx="847">
                  <c:v>38568</c:v>
                </c:pt>
                <c:pt idx="848">
                  <c:v>38569</c:v>
                </c:pt>
                <c:pt idx="849">
                  <c:v>38570</c:v>
                </c:pt>
                <c:pt idx="850">
                  <c:v>38570</c:v>
                </c:pt>
                <c:pt idx="851">
                  <c:v>38571</c:v>
                </c:pt>
                <c:pt idx="852">
                  <c:v>38572</c:v>
                </c:pt>
                <c:pt idx="853">
                  <c:v>38573</c:v>
                </c:pt>
                <c:pt idx="854">
                  <c:v>38574</c:v>
                </c:pt>
                <c:pt idx="855">
                  <c:v>38575</c:v>
                </c:pt>
                <c:pt idx="856">
                  <c:v>38576</c:v>
                </c:pt>
                <c:pt idx="857">
                  <c:v>38576</c:v>
                </c:pt>
                <c:pt idx="858">
                  <c:v>38577</c:v>
                </c:pt>
                <c:pt idx="859">
                  <c:v>38578</c:v>
                </c:pt>
                <c:pt idx="860">
                  <c:v>38579</c:v>
                </c:pt>
                <c:pt idx="861">
                  <c:v>38580</c:v>
                </c:pt>
                <c:pt idx="862">
                  <c:v>38581</c:v>
                </c:pt>
                <c:pt idx="863">
                  <c:v>38582</c:v>
                </c:pt>
                <c:pt idx="864">
                  <c:v>38583</c:v>
                </c:pt>
                <c:pt idx="865">
                  <c:v>38584</c:v>
                </c:pt>
                <c:pt idx="866">
                  <c:v>38585</c:v>
                </c:pt>
                <c:pt idx="867">
                  <c:v>38585</c:v>
                </c:pt>
                <c:pt idx="868">
                  <c:v>38586</c:v>
                </c:pt>
                <c:pt idx="869">
                  <c:v>38587</c:v>
                </c:pt>
                <c:pt idx="870">
                  <c:v>38588</c:v>
                </c:pt>
                <c:pt idx="871">
                  <c:v>38589</c:v>
                </c:pt>
                <c:pt idx="872">
                  <c:v>38590</c:v>
                </c:pt>
                <c:pt idx="873">
                  <c:v>38591</c:v>
                </c:pt>
                <c:pt idx="874">
                  <c:v>38592</c:v>
                </c:pt>
                <c:pt idx="875">
                  <c:v>38593</c:v>
                </c:pt>
                <c:pt idx="876">
                  <c:v>38594</c:v>
                </c:pt>
                <c:pt idx="877">
                  <c:v>38595</c:v>
                </c:pt>
                <c:pt idx="878">
                  <c:v>38596</c:v>
                </c:pt>
                <c:pt idx="879">
                  <c:v>38597</c:v>
                </c:pt>
                <c:pt idx="880">
                  <c:v>38598</c:v>
                </c:pt>
                <c:pt idx="881">
                  <c:v>38599</c:v>
                </c:pt>
                <c:pt idx="882">
                  <c:v>38599</c:v>
                </c:pt>
                <c:pt idx="883">
                  <c:v>38600</c:v>
                </c:pt>
                <c:pt idx="884">
                  <c:v>38601</c:v>
                </c:pt>
                <c:pt idx="885">
                  <c:v>38602</c:v>
                </c:pt>
                <c:pt idx="886">
                  <c:v>38603</c:v>
                </c:pt>
                <c:pt idx="887">
                  <c:v>38604</c:v>
                </c:pt>
                <c:pt idx="888">
                  <c:v>38605</c:v>
                </c:pt>
                <c:pt idx="889">
                  <c:v>38606</c:v>
                </c:pt>
                <c:pt idx="890">
                  <c:v>38607</c:v>
                </c:pt>
                <c:pt idx="891">
                  <c:v>38608</c:v>
                </c:pt>
                <c:pt idx="892">
                  <c:v>38608</c:v>
                </c:pt>
                <c:pt idx="893">
                  <c:v>38609</c:v>
                </c:pt>
                <c:pt idx="894">
                  <c:v>38610</c:v>
                </c:pt>
                <c:pt idx="895">
                  <c:v>38611</c:v>
                </c:pt>
                <c:pt idx="896">
                  <c:v>38612</c:v>
                </c:pt>
                <c:pt idx="897">
                  <c:v>38613</c:v>
                </c:pt>
                <c:pt idx="898">
                  <c:v>38614</c:v>
                </c:pt>
                <c:pt idx="899">
                  <c:v>38615</c:v>
                </c:pt>
                <c:pt idx="900">
                  <c:v>38616</c:v>
                </c:pt>
                <c:pt idx="901">
                  <c:v>38617</c:v>
                </c:pt>
                <c:pt idx="902">
                  <c:v>38618</c:v>
                </c:pt>
                <c:pt idx="903">
                  <c:v>38619</c:v>
                </c:pt>
                <c:pt idx="904">
                  <c:v>38620</c:v>
                </c:pt>
                <c:pt idx="905">
                  <c:v>38620</c:v>
                </c:pt>
                <c:pt idx="906">
                  <c:v>38621</c:v>
                </c:pt>
                <c:pt idx="907">
                  <c:v>38622</c:v>
                </c:pt>
                <c:pt idx="908">
                  <c:v>38623</c:v>
                </c:pt>
                <c:pt idx="909">
                  <c:v>38624</c:v>
                </c:pt>
                <c:pt idx="910">
                  <c:v>38625</c:v>
                </c:pt>
                <c:pt idx="911">
                  <c:v>38626</c:v>
                </c:pt>
                <c:pt idx="912">
                  <c:v>38627</c:v>
                </c:pt>
                <c:pt idx="913">
                  <c:v>38628</c:v>
                </c:pt>
                <c:pt idx="914">
                  <c:v>38629</c:v>
                </c:pt>
                <c:pt idx="915">
                  <c:v>38630</c:v>
                </c:pt>
                <c:pt idx="916">
                  <c:v>38631</c:v>
                </c:pt>
                <c:pt idx="917">
                  <c:v>38632</c:v>
                </c:pt>
                <c:pt idx="918">
                  <c:v>38633</c:v>
                </c:pt>
                <c:pt idx="919">
                  <c:v>38634</c:v>
                </c:pt>
                <c:pt idx="920">
                  <c:v>38634</c:v>
                </c:pt>
                <c:pt idx="921">
                  <c:v>38635</c:v>
                </c:pt>
                <c:pt idx="922">
                  <c:v>38637</c:v>
                </c:pt>
                <c:pt idx="923">
                  <c:v>38637</c:v>
                </c:pt>
                <c:pt idx="924">
                  <c:v>38638</c:v>
                </c:pt>
                <c:pt idx="925">
                  <c:v>38639</c:v>
                </c:pt>
                <c:pt idx="926">
                  <c:v>38640</c:v>
                </c:pt>
                <c:pt idx="927">
                  <c:v>38641</c:v>
                </c:pt>
                <c:pt idx="928">
                  <c:v>38642</c:v>
                </c:pt>
                <c:pt idx="929">
                  <c:v>38643</c:v>
                </c:pt>
                <c:pt idx="930">
                  <c:v>38644</c:v>
                </c:pt>
                <c:pt idx="931">
                  <c:v>38645</c:v>
                </c:pt>
                <c:pt idx="932">
                  <c:v>38646</c:v>
                </c:pt>
                <c:pt idx="933">
                  <c:v>38647</c:v>
                </c:pt>
                <c:pt idx="934">
                  <c:v>38648</c:v>
                </c:pt>
                <c:pt idx="935">
                  <c:v>38649</c:v>
                </c:pt>
                <c:pt idx="936">
                  <c:v>38650</c:v>
                </c:pt>
                <c:pt idx="937">
                  <c:v>38651</c:v>
                </c:pt>
                <c:pt idx="938">
                  <c:v>38651</c:v>
                </c:pt>
                <c:pt idx="939">
                  <c:v>38652</c:v>
                </c:pt>
                <c:pt idx="940">
                  <c:v>38653</c:v>
                </c:pt>
                <c:pt idx="941">
                  <c:v>38654</c:v>
                </c:pt>
                <c:pt idx="942">
                  <c:v>38655</c:v>
                </c:pt>
                <c:pt idx="943">
                  <c:v>38656</c:v>
                </c:pt>
                <c:pt idx="944">
                  <c:v>38657</c:v>
                </c:pt>
                <c:pt idx="945">
                  <c:v>38658</c:v>
                </c:pt>
                <c:pt idx="946">
                  <c:v>38659</c:v>
                </c:pt>
                <c:pt idx="947">
                  <c:v>38660</c:v>
                </c:pt>
                <c:pt idx="948">
                  <c:v>38661</c:v>
                </c:pt>
                <c:pt idx="949">
                  <c:v>38662</c:v>
                </c:pt>
                <c:pt idx="950">
                  <c:v>38663</c:v>
                </c:pt>
                <c:pt idx="951">
                  <c:v>38664</c:v>
                </c:pt>
                <c:pt idx="952">
                  <c:v>38665</c:v>
                </c:pt>
                <c:pt idx="953">
                  <c:v>38666</c:v>
                </c:pt>
                <c:pt idx="954">
                  <c:v>38667</c:v>
                </c:pt>
                <c:pt idx="955">
                  <c:v>38668</c:v>
                </c:pt>
                <c:pt idx="956">
                  <c:v>38669</c:v>
                </c:pt>
                <c:pt idx="957">
                  <c:v>38670</c:v>
                </c:pt>
                <c:pt idx="958">
                  <c:v>38671</c:v>
                </c:pt>
                <c:pt idx="959">
                  <c:v>38672</c:v>
                </c:pt>
                <c:pt idx="960">
                  <c:v>38672</c:v>
                </c:pt>
                <c:pt idx="961">
                  <c:v>38673</c:v>
                </c:pt>
                <c:pt idx="962">
                  <c:v>38674</c:v>
                </c:pt>
                <c:pt idx="963">
                  <c:v>38675</c:v>
                </c:pt>
                <c:pt idx="964">
                  <c:v>38676</c:v>
                </c:pt>
                <c:pt idx="965">
                  <c:v>38677</c:v>
                </c:pt>
                <c:pt idx="966">
                  <c:v>38678</c:v>
                </c:pt>
                <c:pt idx="967">
                  <c:v>38679</c:v>
                </c:pt>
                <c:pt idx="968">
                  <c:v>38680</c:v>
                </c:pt>
                <c:pt idx="969">
                  <c:v>38681</c:v>
                </c:pt>
                <c:pt idx="970">
                  <c:v>38682</c:v>
                </c:pt>
                <c:pt idx="971">
                  <c:v>38683</c:v>
                </c:pt>
                <c:pt idx="972">
                  <c:v>38684</c:v>
                </c:pt>
                <c:pt idx="973">
                  <c:v>38685</c:v>
                </c:pt>
                <c:pt idx="974">
                  <c:v>38686</c:v>
                </c:pt>
                <c:pt idx="975">
                  <c:v>38687</c:v>
                </c:pt>
                <c:pt idx="976">
                  <c:v>38687</c:v>
                </c:pt>
                <c:pt idx="977">
                  <c:v>38688</c:v>
                </c:pt>
                <c:pt idx="978">
                  <c:v>38689</c:v>
                </c:pt>
                <c:pt idx="979">
                  <c:v>38690</c:v>
                </c:pt>
                <c:pt idx="980">
                  <c:v>38691</c:v>
                </c:pt>
                <c:pt idx="981">
                  <c:v>38692</c:v>
                </c:pt>
                <c:pt idx="982">
                  <c:v>38693</c:v>
                </c:pt>
                <c:pt idx="983">
                  <c:v>38693</c:v>
                </c:pt>
                <c:pt idx="984">
                  <c:v>38694</c:v>
                </c:pt>
                <c:pt idx="985">
                  <c:v>38695</c:v>
                </c:pt>
                <c:pt idx="986">
                  <c:v>38696</c:v>
                </c:pt>
                <c:pt idx="987">
                  <c:v>38697</c:v>
                </c:pt>
                <c:pt idx="988">
                  <c:v>38698</c:v>
                </c:pt>
                <c:pt idx="989">
                  <c:v>38699</c:v>
                </c:pt>
                <c:pt idx="990">
                  <c:v>38700</c:v>
                </c:pt>
                <c:pt idx="991">
                  <c:v>38701</c:v>
                </c:pt>
                <c:pt idx="992">
                  <c:v>38702</c:v>
                </c:pt>
                <c:pt idx="993">
                  <c:v>38703</c:v>
                </c:pt>
                <c:pt idx="994">
                  <c:v>38704</c:v>
                </c:pt>
                <c:pt idx="995">
                  <c:v>38705</c:v>
                </c:pt>
                <c:pt idx="996">
                  <c:v>38705</c:v>
                </c:pt>
                <c:pt idx="997">
                  <c:v>38706</c:v>
                </c:pt>
                <c:pt idx="998">
                  <c:v>38707</c:v>
                </c:pt>
                <c:pt idx="999">
                  <c:v>38708</c:v>
                </c:pt>
              </c:numCache>
            </c:numRef>
          </c:val>
          <c:smooth val="0"/>
          <c:extLst>
            <c:ext xmlns:c16="http://schemas.microsoft.com/office/drawing/2014/chart" uri="{C3380CC4-5D6E-409C-BE32-E72D297353CC}">
              <c16:uniqueId val="{00000002-1AB9-4CEB-B766-C319B780FA6F}"/>
            </c:ext>
          </c:extLst>
        </c:ser>
        <c:ser>
          <c:idx val="3"/>
          <c:order val="3"/>
          <c:tx>
            <c:strRef>
              <c:f>'70'!$F$1</c:f>
              <c:strCache>
                <c:ptCount val="1"/>
                <c:pt idx="0">
                  <c:v>60%</c:v>
                </c:pt>
              </c:strCache>
            </c:strRef>
          </c:tx>
          <c:spPr>
            <a:ln w="28575" cap="rnd">
              <a:solidFill>
                <a:schemeClr val="accent4"/>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F$2:$F$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4</c:v>
                </c:pt>
                <c:pt idx="319">
                  <c:v>36631</c:v>
                </c:pt>
                <c:pt idx="320">
                  <c:v>36760</c:v>
                </c:pt>
                <c:pt idx="321">
                  <c:v>36882</c:v>
                </c:pt>
                <c:pt idx="322">
                  <c:v>36994</c:v>
                </c:pt>
                <c:pt idx="323">
                  <c:v>37098</c:v>
                </c:pt>
                <c:pt idx="324">
                  <c:v>37193</c:v>
                </c:pt>
                <c:pt idx="325">
                  <c:v>37280</c:v>
                </c:pt>
                <c:pt idx="326">
                  <c:v>37360</c:v>
                </c:pt>
                <c:pt idx="327">
                  <c:v>37433</c:v>
                </c:pt>
                <c:pt idx="328">
                  <c:v>37497</c:v>
                </c:pt>
                <c:pt idx="329">
                  <c:v>37554</c:v>
                </c:pt>
                <c:pt idx="330">
                  <c:v>37604</c:v>
                </c:pt>
                <c:pt idx="331">
                  <c:v>37647</c:v>
                </c:pt>
                <c:pt idx="332">
                  <c:v>37687</c:v>
                </c:pt>
                <c:pt idx="333">
                  <c:v>37719</c:v>
                </c:pt>
                <c:pt idx="334">
                  <c:v>37750</c:v>
                </c:pt>
                <c:pt idx="335">
                  <c:v>37776</c:v>
                </c:pt>
                <c:pt idx="336">
                  <c:v>37800</c:v>
                </c:pt>
                <c:pt idx="337">
                  <c:v>37821</c:v>
                </c:pt>
                <c:pt idx="338">
                  <c:v>37839</c:v>
                </c:pt>
                <c:pt idx="339">
                  <c:v>37855</c:v>
                </c:pt>
                <c:pt idx="340">
                  <c:v>37871</c:v>
                </c:pt>
                <c:pt idx="341">
                  <c:v>37884</c:v>
                </c:pt>
                <c:pt idx="342">
                  <c:v>37895</c:v>
                </c:pt>
                <c:pt idx="343">
                  <c:v>37905</c:v>
                </c:pt>
                <c:pt idx="344">
                  <c:v>37915</c:v>
                </c:pt>
                <c:pt idx="345">
                  <c:v>37923</c:v>
                </c:pt>
                <c:pt idx="346">
                  <c:v>37930</c:v>
                </c:pt>
                <c:pt idx="347">
                  <c:v>37936</c:v>
                </c:pt>
                <c:pt idx="348">
                  <c:v>37943</c:v>
                </c:pt>
                <c:pt idx="349">
                  <c:v>37948</c:v>
                </c:pt>
                <c:pt idx="350">
                  <c:v>37953</c:v>
                </c:pt>
                <c:pt idx="351">
                  <c:v>37957</c:v>
                </c:pt>
                <c:pt idx="352">
                  <c:v>37961</c:v>
                </c:pt>
                <c:pt idx="353">
                  <c:v>37964</c:v>
                </c:pt>
                <c:pt idx="354">
                  <c:v>37967</c:v>
                </c:pt>
                <c:pt idx="355">
                  <c:v>37970</c:v>
                </c:pt>
                <c:pt idx="356">
                  <c:v>37972</c:v>
                </c:pt>
                <c:pt idx="357">
                  <c:v>37975</c:v>
                </c:pt>
                <c:pt idx="358">
                  <c:v>37977</c:v>
                </c:pt>
                <c:pt idx="359">
                  <c:v>37979</c:v>
                </c:pt>
                <c:pt idx="360">
                  <c:v>37981</c:v>
                </c:pt>
                <c:pt idx="361">
                  <c:v>37982</c:v>
                </c:pt>
                <c:pt idx="362">
                  <c:v>37984</c:v>
                </c:pt>
                <c:pt idx="363">
                  <c:v>37985</c:v>
                </c:pt>
                <c:pt idx="364">
                  <c:v>37986</c:v>
                </c:pt>
                <c:pt idx="365">
                  <c:v>37988</c:v>
                </c:pt>
                <c:pt idx="366">
                  <c:v>37989</c:v>
                </c:pt>
                <c:pt idx="367">
                  <c:v>37990</c:v>
                </c:pt>
                <c:pt idx="368">
                  <c:v>37991</c:v>
                </c:pt>
                <c:pt idx="369">
                  <c:v>37992</c:v>
                </c:pt>
                <c:pt idx="370">
                  <c:v>37993</c:v>
                </c:pt>
                <c:pt idx="371">
                  <c:v>37994</c:v>
                </c:pt>
                <c:pt idx="372">
                  <c:v>37995</c:v>
                </c:pt>
                <c:pt idx="373">
                  <c:v>37996</c:v>
                </c:pt>
                <c:pt idx="374">
                  <c:v>37996</c:v>
                </c:pt>
                <c:pt idx="375">
                  <c:v>37997</c:v>
                </c:pt>
                <c:pt idx="376">
                  <c:v>37998</c:v>
                </c:pt>
                <c:pt idx="377">
                  <c:v>37999</c:v>
                </c:pt>
                <c:pt idx="378">
                  <c:v>38000</c:v>
                </c:pt>
                <c:pt idx="379">
                  <c:v>38000</c:v>
                </c:pt>
                <c:pt idx="380">
                  <c:v>38001</c:v>
                </c:pt>
                <c:pt idx="381">
                  <c:v>38002</c:v>
                </c:pt>
                <c:pt idx="382">
                  <c:v>38003</c:v>
                </c:pt>
                <c:pt idx="383">
                  <c:v>38003</c:v>
                </c:pt>
                <c:pt idx="384">
                  <c:v>38004</c:v>
                </c:pt>
                <c:pt idx="385">
                  <c:v>38005</c:v>
                </c:pt>
                <c:pt idx="386">
                  <c:v>38005</c:v>
                </c:pt>
                <c:pt idx="387">
                  <c:v>38006</c:v>
                </c:pt>
                <c:pt idx="388">
                  <c:v>38007</c:v>
                </c:pt>
                <c:pt idx="389">
                  <c:v>38008</c:v>
                </c:pt>
                <c:pt idx="390">
                  <c:v>38008</c:v>
                </c:pt>
                <c:pt idx="391">
                  <c:v>38009</c:v>
                </c:pt>
                <c:pt idx="392">
                  <c:v>38010</c:v>
                </c:pt>
                <c:pt idx="393">
                  <c:v>38010</c:v>
                </c:pt>
                <c:pt idx="394">
                  <c:v>38011</c:v>
                </c:pt>
                <c:pt idx="395">
                  <c:v>38011</c:v>
                </c:pt>
                <c:pt idx="396">
                  <c:v>38012</c:v>
                </c:pt>
                <c:pt idx="397">
                  <c:v>38013</c:v>
                </c:pt>
                <c:pt idx="398">
                  <c:v>38014</c:v>
                </c:pt>
                <c:pt idx="399">
                  <c:v>38014</c:v>
                </c:pt>
                <c:pt idx="400">
                  <c:v>38015</c:v>
                </c:pt>
                <c:pt idx="401">
                  <c:v>38016</c:v>
                </c:pt>
                <c:pt idx="402">
                  <c:v>38016</c:v>
                </c:pt>
                <c:pt idx="403">
                  <c:v>38017</c:v>
                </c:pt>
                <c:pt idx="404">
                  <c:v>38018</c:v>
                </c:pt>
                <c:pt idx="405">
                  <c:v>38018</c:v>
                </c:pt>
                <c:pt idx="406">
                  <c:v>38019</c:v>
                </c:pt>
                <c:pt idx="407">
                  <c:v>38020</c:v>
                </c:pt>
                <c:pt idx="408">
                  <c:v>38020</c:v>
                </c:pt>
                <c:pt idx="409">
                  <c:v>38021</c:v>
                </c:pt>
                <c:pt idx="410">
                  <c:v>38021</c:v>
                </c:pt>
                <c:pt idx="411">
                  <c:v>38022</c:v>
                </c:pt>
                <c:pt idx="412">
                  <c:v>38023</c:v>
                </c:pt>
                <c:pt idx="413">
                  <c:v>38024</c:v>
                </c:pt>
                <c:pt idx="414">
                  <c:v>38024</c:v>
                </c:pt>
                <c:pt idx="415">
                  <c:v>38025</c:v>
                </c:pt>
                <c:pt idx="416">
                  <c:v>38025</c:v>
                </c:pt>
                <c:pt idx="417">
                  <c:v>38026</c:v>
                </c:pt>
                <c:pt idx="418">
                  <c:v>38027</c:v>
                </c:pt>
                <c:pt idx="419">
                  <c:v>38027</c:v>
                </c:pt>
                <c:pt idx="420">
                  <c:v>38028</c:v>
                </c:pt>
                <c:pt idx="421">
                  <c:v>38029</c:v>
                </c:pt>
                <c:pt idx="422">
                  <c:v>38029</c:v>
                </c:pt>
                <c:pt idx="423">
                  <c:v>38030</c:v>
                </c:pt>
                <c:pt idx="424">
                  <c:v>38031</c:v>
                </c:pt>
                <c:pt idx="425">
                  <c:v>38031</c:v>
                </c:pt>
                <c:pt idx="426">
                  <c:v>38032</c:v>
                </c:pt>
                <c:pt idx="427">
                  <c:v>38033</c:v>
                </c:pt>
                <c:pt idx="428">
                  <c:v>38034</c:v>
                </c:pt>
                <c:pt idx="429">
                  <c:v>38034</c:v>
                </c:pt>
                <c:pt idx="430">
                  <c:v>38035</c:v>
                </c:pt>
                <c:pt idx="431">
                  <c:v>38036</c:v>
                </c:pt>
                <c:pt idx="432">
                  <c:v>38036</c:v>
                </c:pt>
                <c:pt idx="433">
                  <c:v>38037</c:v>
                </c:pt>
                <c:pt idx="434">
                  <c:v>38038</c:v>
                </c:pt>
                <c:pt idx="435">
                  <c:v>38038</c:v>
                </c:pt>
                <c:pt idx="436">
                  <c:v>38039</c:v>
                </c:pt>
                <c:pt idx="437">
                  <c:v>38040</c:v>
                </c:pt>
                <c:pt idx="438">
                  <c:v>38040</c:v>
                </c:pt>
                <c:pt idx="439">
                  <c:v>38041</c:v>
                </c:pt>
                <c:pt idx="440">
                  <c:v>38042</c:v>
                </c:pt>
                <c:pt idx="441">
                  <c:v>38042</c:v>
                </c:pt>
                <c:pt idx="442">
                  <c:v>38043</c:v>
                </c:pt>
                <c:pt idx="443">
                  <c:v>38044</c:v>
                </c:pt>
                <c:pt idx="444">
                  <c:v>38044</c:v>
                </c:pt>
                <c:pt idx="445">
                  <c:v>38045</c:v>
                </c:pt>
                <c:pt idx="446">
                  <c:v>38046</c:v>
                </c:pt>
                <c:pt idx="447">
                  <c:v>38047</c:v>
                </c:pt>
                <c:pt idx="448">
                  <c:v>38047</c:v>
                </c:pt>
                <c:pt idx="449">
                  <c:v>38048</c:v>
                </c:pt>
                <c:pt idx="450">
                  <c:v>38049</c:v>
                </c:pt>
                <c:pt idx="451">
                  <c:v>38049</c:v>
                </c:pt>
                <c:pt idx="452">
                  <c:v>38050</c:v>
                </c:pt>
                <c:pt idx="453">
                  <c:v>38050</c:v>
                </c:pt>
                <c:pt idx="454">
                  <c:v>38051</c:v>
                </c:pt>
                <c:pt idx="455">
                  <c:v>38052</c:v>
                </c:pt>
                <c:pt idx="456">
                  <c:v>38052</c:v>
                </c:pt>
                <c:pt idx="457">
                  <c:v>38053</c:v>
                </c:pt>
                <c:pt idx="458">
                  <c:v>38054</c:v>
                </c:pt>
                <c:pt idx="459">
                  <c:v>38054</c:v>
                </c:pt>
                <c:pt idx="460">
                  <c:v>38055</c:v>
                </c:pt>
                <c:pt idx="461">
                  <c:v>38056</c:v>
                </c:pt>
                <c:pt idx="462">
                  <c:v>38056</c:v>
                </c:pt>
                <c:pt idx="463">
                  <c:v>38057</c:v>
                </c:pt>
                <c:pt idx="464">
                  <c:v>38058</c:v>
                </c:pt>
                <c:pt idx="465">
                  <c:v>38058</c:v>
                </c:pt>
                <c:pt idx="466">
                  <c:v>38059</c:v>
                </c:pt>
                <c:pt idx="467">
                  <c:v>38059</c:v>
                </c:pt>
                <c:pt idx="468">
                  <c:v>38060</c:v>
                </c:pt>
                <c:pt idx="469">
                  <c:v>38061</c:v>
                </c:pt>
                <c:pt idx="470">
                  <c:v>38061</c:v>
                </c:pt>
                <c:pt idx="471">
                  <c:v>38062</c:v>
                </c:pt>
                <c:pt idx="472">
                  <c:v>38063</c:v>
                </c:pt>
                <c:pt idx="473">
                  <c:v>38063</c:v>
                </c:pt>
                <c:pt idx="474">
                  <c:v>38064</c:v>
                </c:pt>
                <c:pt idx="475">
                  <c:v>38064</c:v>
                </c:pt>
                <c:pt idx="476">
                  <c:v>38065</c:v>
                </c:pt>
                <c:pt idx="477">
                  <c:v>38066</c:v>
                </c:pt>
                <c:pt idx="478">
                  <c:v>38066</c:v>
                </c:pt>
                <c:pt idx="479">
                  <c:v>38067</c:v>
                </c:pt>
                <c:pt idx="480">
                  <c:v>38068</c:v>
                </c:pt>
                <c:pt idx="481">
                  <c:v>38068</c:v>
                </c:pt>
                <c:pt idx="482">
                  <c:v>38069</c:v>
                </c:pt>
                <c:pt idx="483">
                  <c:v>38069</c:v>
                </c:pt>
                <c:pt idx="484">
                  <c:v>38070</c:v>
                </c:pt>
                <c:pt idx="485">
                  <c:v>38071</c:v>
                </c:pt>
                <c:pt idx="486">
                  <c:v>38072</c:v>
                </c:pt>
                <c:pt idx="487">
                  <c:v>38072</c:v>
                </c:pt>
                <c:pt idx="488">
                  <c:v>38073</c:v>
                </c:pt>
                <c:pt idx="489">
                  <c:v>38073</c:v>
                </c:pt>
                <c:pt idx="490">
                  <c:v>38074</c:v>
                </c:pt>
                <c:pt idx="491">
                  <c:v>38075</c:v>
                </c:pt>
                <c:pt idx="492">
                  <c:v>38076</c:v>
                </c:pt>
                <c:pt idx="493">
                  <c:v>38076</c:v>
                </c:pt>
                <c:pt idx="494">
                  <c:v>38077</c:v>
                </c:pt>
                <c:pt idx="495">
                  <c:v>38078</c:v>
                </c:pt>
                <c:pt idx="496">
                  <c:v>38078</c:v>
                </c:pt>
                <c:pt idx="497">
                  <c:v>38079</c:v>
                </c:pt>
                <c:pt idx="498">
                  <c:v>38080</c:v>
                </c:pt>
                <c:pt idx="499">
                  <c:v>38081</c:v>
                </c:pt>
                <c:pt idx="500">
                  <c:v>38081</c:v>
                </c:pt>
                <c:pt idx="501">
                  <c:v>38082</c:v>
                </c:pt>
                <c:pt idx="502">
                  <c:v>38082</c:v>
                </c:pt>
                <c:pt idx="503">
                  <c:v>38083</c:v>
                </c:pt>
                <c:pt idx="504">
                  <c:v>38084</c:v>
                </c:pt>
                <c:pt idx="505">
                  <c:v>38084</c:v>
                </c:pt>
                <c:pt idx="506">
                  <c:v>38085</c:v>
                </c:pt>
                <c:pt idx="507">
                  <c:v>38086</c:v>
                </c:pt>
                <c:pt idx="508">
                  <c:v>38086</c:v>
                </c:pt>
                <c:pt idx="509">
                  <c:v>38087</c:v>
                </c:pt>
                <c:pt idx="510">
                  <c:v>38088</c:v>
                </c:pt>
                <c:pt idx="511">
                  <c:v>38088</c:v>
                </c:pt>
                <c:pt idx="512">
                  <c:v>38089</c:v>
                </c:pt>
                <c:pt idx="513">
                  <c:v>38090</c:v>
                </c:pt>
                <c:pt idx="514">
                  <c:v>38090</c:v>
                </c:pt>
                <c:pt idx="515">
                  <c:v>38091</c:v>
                </c:pt>
                <c:pt idx="516">
                  <c:v>38092</c:v>
                </c:pt>
                <c:pt idx="517">
                  <c:v>38092</c:v>
                </c:pt>
                <c:pt idx="518">
                  <c:v>38093</c:v>
                </c:pt>
                <c:pt idx="519">
                  <c:v>38093</c:v>
                </c:pt>
                <c:pt idx="520">
                  <c:v>38094</c:v>
                </c:pt>
                <c:pt idx="521">
                  <c:v>38095</c:v>
                </c:pt>
                <c:pt idx="522">
                  <c:v>38095</c:v>
                </c:pt>
                <c:pt idx="523">
                  <c:v>38096</c:v>
                </c:pt>
                <c:pt idx="524">
                  <c:v>38097</c:v>
                </c:pt>
                <c:pt idx="525">
                  <c:v>38097</c:v>
                </c:pt>
                <c:pt idx="526">
                  <c:v>38098</c:v>
                </c:pt>
                <c:pt idx="527">
                  <c:v>38099</c:v>
                </c:pt>
                <c:pt idx="528">
                  <c:v>38100</c:v>
                </c:pt>
                <c:pt idx="529">
                  <c:v>38100</c:v>
                </c:pt>
                <c:pt idx="530">
                  <c:v>38101</c:v>
                </c:pt>
                <c:pt idx="531">
                  <c:v>38102</c:v>
                </c:pt>
                <c:pt idx="532">
                  <c:v>38102</c:v>
                </c:pt>
                <c:pt idx="533">
                  <c:v>38103</c:v>
                </c:pt>
                <c:pt idx="534">
                  <c:v>38104</c:v>
                </c:pt>
                <c:pt idx="535">
                  <c:v>38104</c:v>
                </c:pt>
                <c:pt idx="536">
                  <c:v>38105</c:v>
                </c:pt>
                <c:pt idx="537">
                  <c:v>38106</c:v>
                </c:pt>
                <c:pt idx="538">
                  <c:v>38106</c:v>
                </c:pt>
                <c:pt idx="539">
                  <c:v>38107</c:v>
                </c:pt>
                <c:pt idx="540">
                  <c:v>38108</c:v>
                </c:pt>
                <c:pt idx="541">
                  <c:v>38108</c:v>
                </c:pt>
                <c:pt idx="542">
                  <c:v>38109</c:v>
                </c:pt>
                <c:pt idx="543">
                  <c:v>38110</c:v>
                </c:pt>
                <c:pt idx="544">
                  <c:v>38110</c:v>
                </c:pt>
                <c:pt idx="545">
                  <c:v>38111</c:v>
                </c:pt>
                <c:pt idx="546">
                  <c:v>38112</c:v>
                </c:pt>
                <c:pt idx="547">
                  <c:v>38112</c:v>
                </c:pt>
                <c:pt idx="548">
                  <c:v>38113</c:v>
                </c:pt>
                <c:pt idx="549">
                  <c:v>38114</c:v>
                </c:pt>
                <c:pt idx="550">
                  <c:v>38114</c:v>
                </c:pt>
                <c:pt idx="551">
                  <c:v>38115</c:v>
                </c:pt>
                <c:pt idx="552">
                  <c:v>38116</c:v>
                </c:pt>
                <c:pt idx="553">
                  <c:v>38116</c:v>
                </c:pt>
                <c:pt idx="554">
                  <c:v>38117</c:v>
                </c:pt>
                <c:pt idx="555">
                  <c:v>38118</c:v>
                </c:pt>
                <c:pt idx="556">
                  <c:v>38118</c:v>
                </c:pt>
                <c:pt idx="557">
                  <c:v>38119</c:v>
                </c:pt>
                <c:pt idx="558">
                  <c:v>38120</c:v>
                </c:pt>
                <c:pt idx="559">
                  <c:v>38120</c:v>
                </c:pt>
                <c:pt idx="560">
                  <c:v>38121</c:v>
                </c:pt>
                <c:pt idx="561">
                  <c:v>38122</c:v>
                </c:pt>
                <c:pt idx="562">
                  <c:v>38122</c:v>
                </c:pt>
                <c:pt idx="563">
                  <c:v>38123</c:v>
                </c:pt>
                <c:pt idx="564">
                  <c:v>38123</c:v>
                </c:pt>
                <c:pt idx="565">
                  <c:v>38124</c:v>
                </c:pt>
                <c:pt idx="566">
                  <c:v>38125</c:v>
                </c:pt>
                <c:pt idx="567">
                  <c:v>38125</c:v>
                </c:pt>
                <c:pt idx="568">
                  <c:v>38126</c:v>
                </c:pt>
                <c:pt idx="569">
                  <c:v>38127</c:v>
                </c:pt>
                <c:pt idx="570">
                  <c:v>38128</c:v>
                </c:pt>
                <c:pt idx="571">
                  <c:v>38128</c:v>
                </c:pt>
                <c:pt idx="572">
                  <c:v>38129</c:v>
                </c:pt>
                <c:pt idx="573">
                  <c:v>38130</c:v>
                </c:pt>
                <c:pt idx="574">
                  <c:v>38130</c:v>
                </c:pt>
                <c:pt idx="575">
                  <c:v>38131</c:v>
                </c:pt>
                <c:pt idx="576">
                  <c:v>38132</c:v>
                </c:pt>
                <c:pt idx="577">
                  <c:v>38132</c:v>
                </c:pt>
                <c:pt idx="578">
                  <c:v>38133</c:v>
                </c:pt>
                <c:pt idx="579">
                  <c:v>38134</c:v>
                </c:pt>
                <c:pt idx="580">
                  <c:v>38134</c:v>
                </c:pt>
                <c:pt idx="581">
                  <c:v>38135</c:v>
                </c:pt>
                <c:pt idx="582">
                  <c:v>38136</c:v>
                </c:pt>
                <c:pt idx="583">
                  <c:v>38137</c:v>
                </c:pt>
                <c:pt idx="584">
                  <c:v>38137</c:v>
                </c:pt>
                <c:pt idx="585">
                  <c:v>38138</c:v>
                </c:pt>
                <c:pt idx="586">
                  <c:v>38139</c:v>
                </c:pt>
                <c:pt idx="587">
                  <c:v>38139</c:v>
                </c:pt>
                <c:pt idx="588">
                  <c:v>38140</c:v>
                </c:pt>
                <c:pt idx="589">
                  <c:v>38141</c:v>
                </c:pt>
                <c:pt idx="590">
                  <c:v>38141</c:v>
                </c:pt>
                <c:pt idx="591">
                  <c:v>38142</c:v>
                </c:pt>
                <c:pt idx="592">
                  <c:v>38143</c:v>
                </c:pt>
                <c:pt idx="593">
                  <c:v>38143</c:v>
                </c:pt>
                <c:pt idx="594">
                  <c:v>38144</c:v>
                </c:pt>
                <c:pt idx="595">
                  <c:v>38145</c:v>
                </c:pt>
                <c:pt idx="596">
                  <c:v>38145</c:v>
                </c:pt>
                <c:pt idx="597">
                  <c:v>38146</c:v>
                </c:pt>
                <c:pt idx="598">
                  <c:v>38147</c:v>
                </c:pt>
                <c:pt idx="599">
                  <c:v>38147</c:v>
                </c:pt>
                <c:pt idx="600">
                  <c:v>38148</c:v>
                </c:pt>
                <c:pt idx="601">
                  <c:v>38148</c:v>
                </c:pt>
                <c:pt idx="602">
                  <c:v>38149</c:v>
                </c:pt>
                <c:pt idx="603">
                  <c:v>38150</c:v>
                </c:pt>
                <c:pt idx="604">
                  <c:v>38150</c:v>
                </c:pt>
                <c:pt idx="605">
                  <c:v>38151</c:v>
                </c:pt>
                <c:pt idx="606">
                  <c:v>38152</c:v>
                </c:pt>
                <c:pt idx="607">
                  <c:v>38152</c:v>
                </c:pt>
                <c:pt idx="608">
                  <c:v>38153</c:v>
                </c:pt>
                <c:pt idx="609">
                  <c:v>38154</c:v>
                </c:pt>
                <c:pt idx="610">
                  <c:v>38154</c:v>
                </c:pt>
                <c:pt idx="611">
                  <c:v>38155</c:v>
                </c:pt>
                <c:pt idx="612">
                  <c:v>38155</c:v>
                </c:pt>
                <c:pt idx="613">
                  <c:v>38156</c:v>
                </c:pt>
                <c:pt idx="614">
                  <c:v>38157</c:v>
                </c:pt>
                <c:pt idx="615">
                  <c:v>38157</c:v>
                </c:pt>
                <c:pt idx="616">
                  <c:v>38158</c:v>
                </c:pt>
                <c:pt idx="617">
                  <c:v>38159</c:v>
                </c:pt>
                <c:pt idx="618">
                  <c:v>38159</c:v>
                </c:pt>
                <c:pt idx="619">
                  <c:v>38160</c:v>
                </c:pt>
                <c:pt idx="620">
                  <c:v>38161</c:v>
                </c:pt>
                <c:pt idx="621">
                  <c:v>38161</c:v>
                </c:pt>
                <c:pt idx="622">
                  <c:v>38162</c:v>
                </c:pt>
                <c:pt idx="623">
                  <c:v>38163</c:v>
                </c:pt>
                <c:pt idx="624">
                  <c:v>38163</c:v>
                </c:pt>
                <c:pt idx="625">
                  <c:v>38164</c:v>
                </c:pt>
                <c:pt idx="626">
                  <c:v>38164</c:v>
                </c:pt>
                <c:pt idx="627">
                  <c:v>38165</c:v>
                </c:pt>
                <c:pt idx="628">
                  <c:v>38166</c:v>
                </c:pt>
                <c:pt idx="629">
                  <c:v>38166</c:v>
                </c:pt>
                <c:pt idx="630">
                  <c:v>38167</c:v>
                </c:pt>
                <c:pt idx="631">
                  <c:v>38168</c:v>
                </c:pt>
                <c:pt idx="632">
                  <c:v>38168</c:v>
                </c:pt>
                <c:pt idx="633">
                  <c:v>38169</c:v>
                </c:pt>
                <c:pt idx="634">
                  <c:v>38170</c:v>
                </c:pt>
                <c:pt idx="635">
                  <c:v>38170</c:v>
                </c:pt>
                <c:pt idx="636">
                  <c:v>38171</c:v>
                </c:pt>
                <c:pt idx="637">
                  <c:v>38171</c:v>
                </c:pt>
                <c:pt idx="638">
                  <c:v>38172</c:v>
                </c:pt>
                <c:pt idx="639">
                  <c:v>38173</c:v>
                </c:pt>
                <c:pt idx="640">
                  <c:v>38173</c:v>
                </c:pt>
                <c:pt idx="641">
                  <c:v>38174</c:v>
                </c:pt>
                <c:pt idx="642">
                  <c:v>38175</c:v>
                </c:pt>
                <c:pt idx="643">
                  <c:v>38175</c:v>
                </c:pt>
                <c:pt idx="644">
                  <c:v>38176</c:v>
                </c:pt>
                <c:pt idx="645">
                  <c:v>38177</c:v>
                </c:pt>
                <c:pt idx="646">
                  <c:v>38177</c:v>
                </c:pt>
                <c:pt idx="647">
                  <c:v>38178</c:v>
                </c:pt>
                <c:pt idx="648">
                  <c:v>38179</c:v>
                </c:pt>
                <c:pt idx="649">
                  <c:v>38179</c:v>
                </c:pt>
                <c:pt idx="650">
                  <c:v>38180</c:v>
                </c:pt>
                <c:pt idx="651">
                  <c:v>38180</c:v>
                </c:pt>
                <c:pt idx="652">
                  <c:v>38181</c:v>
                </c:pt>
                <c:pt idx="653">
                  <c:v>38182</c:v>
                </c:pt>
                <c:pt idx="654">
                  <c:v>38183</c:v>
                </c:pt>
                <c:pt idx="655">
                  <c:v>38183</c:v>
                </c:pt>
                <c:pt idx="656">
                  <c:v>38184</c:v>
                </c:pt>
                <c:pt idx="657">
                  <c:v>38184</c:v>
                </c:pt>
                <c:pt idx="658">
                  <c:v>38185</c:v>
                </c:pt>
                <c:pt idx="659">
                  <c:v>38186</c:v>
                </c:pt>
                <c:pt idx="660">
                  <c:v>38187</c:v>
                </c:pt>
                <c:pt idx="661">
                  <c:v>38187</c:v>
                </c:pt>
                <c:pt idx="662">
                  <c:v>38188</c:v>
                </c:pt>
                <c:pt idx="663">
                  <c:v>38189</c:v>
                </c:pt>
                <c:pt idx="664">
                  <c:v>38189</c:v>
                </c:pt>
                <c:pt idx="665">
                  <c:v>38190</c:v>
                </c:pt>
                <c:pt idx="666">
                  <c:v>38191</c:v>
                </c:pt>
                <c:pt idx="667">
                  <c:v>38192</c:v>
                </c:pt>
                <c:pt idx="668">
                  <c:v>38192</c:v>
                </c:pt>
                <c:pt idx="669">
                  <c:v>38193</c:v>
                </c:pt>
                <c:pt idx="670">
                  <c:v>38194</c:v>
                </c:pt>
                <c:pt idx="671">
                  <c:v>38194</c:v>
                </c:pt>
                <c:pt idx="672">
                  <c:v>38195</c:v>
                </c:pt>
                <c:pt idx="673">
                  <c:v>38196</c:v>
                </c:pt>
                <c:pt idx="674">
                  <c:v>38196</c:v>
                </c:pt>
                <c:pt idx="675">
                  <c:v>38197</c:v>
                </c:pt>
                <c:pt idx="676">
                  <c:v>38197</c:v>
                </c:pt>
                <c:pt idx="677">
                  <c:v>38198</c:v>
                </c:pt>
                <c:pt idx="678">
                  <c:v>38199</c:v>
                </c:pt>
                <c:pt idx="679">
                  <c:v>38199</c:v>
                </c:pt>
                <c:pt idx="680">
                  <c:v>38200</c:v>
                </c:pt>
                <c:pt idx="681">
                  <c:v>38200</c:v>
                </c:pt>
                <c:pt idx="682">
                  <c:v>38201</c:v>
                </c:pt>
                <c:pt idx="683">
                  <c:v>38202</c:v>
                </c:pt>
                <c:pt idx="684">
                  <c:v>38202</c:v>
                </c:pt>
                <c:pt idx="685">
                  <c:v>38203</c:v>
                </c:pt>
                <c:pt idx="686">
                  <c:v>38204</c:v>
                </c:pt>
                <c:pt idx="687">
                  <c:v>38204</c:v>
                </c:pt>
                <c:pt idx="688">
                  <c:v>38205</c:v>
                </c:pt>
                <c:pt idx="689">
                  <c:v>38205</c:v>
                </c:pt>
                <c:pt idx="690">
                  <c:v>38206</c:v>
                </c:pt>
                <c:pt idx="691">
                  <c:v>38207</c:v>
                </c:pt>
                <c:pt idx="692">
                  <c:v>38207</c:v>
                </c:pt>
                <c:pt idx="693">
                  <c:v>38208</c:v>
                </c:pt>
                <c:pt idx="694">
                  <c:v>38208</c:v>
                </c:pt>
                <c:pt idx="695">
                  <c:v>38209</c:v>
                </c:pt>
                <c:pt idx="696">
                  <c:v>38210</c:v>
                </c:pt>
                <c:pt idx="697">
                  <c:v>38210</c:v>
                </c:pt>
                <c:pt idx="698">
                  <c:v>38211</c:v>
                </c:pt>
                <c:pt idx="699">
                  <c:v>38212</c:v>
                </c:pt>
                <c:pt idx="700">
                  <c:v>38212</c:v>
                </c:pt>
                <c:pt idx="701">
                  <c:v>38213</c:v>
                </c:pt>
                <c:pt idx="702">
                  <c:v>38214</c:v>
                </c:pt>
                <c:pt idx="703">
                  <c:v>38214</c:v>
                </c:pt>
                <c:pt idx="704">
                  <c:v>38215</c:v>
                </c:pt>
                <c:pt idx="705">
                  <c:v>38216</c:v>
                </c:pt>
                <c:pt idx="706">
                  <c:v>38217</c:v>
                </c:pt>
                <c:pt idx="707">
                  <c:v>38217</c:v>
                </c:pt>
                <c:pt idx="708">
                  <c:v>38218</c:v>
                </c:pt>
                <c:pt idx="709">
                  <c:v>38218</c:v>
                </c:pt>
                <c:pt idx="710">
                  <c:v>38219</c:v>
                </c:pt>
                <c:pt idx="711">
                  <c:v>38220</c:v>
                </c:pt>
                <c:pt idx="712">
                  <c:v>38220</c:v>
                </c:pt>
                <c:pt idx="713">
                  <c:v>38221</c:v>
                </c:pt>
                <c:pt idx="714">
                  <c:v>38222</c:v>
                </c:pt>
                <c:pt idx="715">
                  <c:v>38222</c:v>
                </c:pt>
                <c:pt idx="716">
                  <c:v>38223</c:v>
                </c:pt>
                <c:pt idx="717">
                  <c:v>38223</c:v>
                </c:pt>
                <c:pt idx="718">
                  <c:v>38224</c:v>
                </c:pt>
                <c:pt idx="719">
                  <c:v>38225</c:v>
                </c:pt>
                <c:pt idx="720">
                  <c:v>38225</c:v>
                </c:pt>
                <c:pt idx="721">
                  <c:v>38226</c:v>
                </c:pt>
                <c:pt idx="722">
                  <c:v>38227</c:v>
                </c:pt>
                <c:pt idx="723">
                  <c:v>38227</c:v>
                </c:pt>
                <c:pt idx="724">
                  <c:v>38228</c:v>
                </c:pt>
                <c:pt idx="725">
                  <c:v>38229</c:v>
                </c:pt>
                <c:pt idx="726">
                  <c:v>38229</c:v>
                </c:pt>
                <c:pt idx="727">
                  <c:v>38230</c:v>
                </c:pt>
                <c:pt idx="728">
                  <c:v>38231</c:v>
                </c:pt>
                <c:pt idx="729">
                  <c:v>38231</c:v>
                </c:pt>
                <c:pt idx="730">
                  <c:v>38232</c:v>
                </c:pt>
                <c:pt idx="731">
                  <c:v>38233</c:v>
                </c:pt>
                <c:pt idx="732">
                  <c:v>38233</c:v>
                </c:pt>
                <c:pt idx="733">
                  <c:v>38234</c:v>
                </c:pt>
                <c:pt idx="734">
                  <c:v>38234</c:v>
                </c:pt>
                <c:pt idx="735">
                  <c:v>38235</c:v>
                </c:pt>
                <c:pt idx="736">
                  <c:v>38236</c:v>
                </c:pt>
                <c:pt idx="737">
                  <c:v>38236</c:v>
                </c:pt>
                <c:pt idx="738">
                  <c:v>38237</c:v>
                </c:pt>
                <c:pt idx="739">
                  <c:v>38237</c:v>
                </c:pt>
                <c:pt idx="740">
                  <c:v>38238</c:v>
                </c:pt>
                <c:pt idx="741">
                  <c:v>38239</c:v>
                </c:pt>
                <c:pt idx="742">
                  <c:v>38239</c:v>
                </c:pt>
                <c:pt idx="743">
                  <c:v>38240</c:v>
                </c:pt>
                <c:pt idx="744">
                  <c:v>38240</c:v>
                </c:pt>
                <c:pt idx="745">
                  <c:v>38241</c:v>
                </c:pt>
                <c:pt idx="746">
                  <c:v>38242</c:v>
                </c:pt>
                <c:pt idx="747">
                  <c:v>38242</c:v>
                </c:pt>
                <c:pt idx="748">
                  <c:v>38243</c:v>
                </c:pt>
                <c:pt idx="749">
                  <c:v>38244</c:v>
                </c:pt>
                <c:pt idx="750">
                  <c:v>38244</c:v>
                </c:pt>
                <c:pt idx="751">
                  <c:v>38245</c:v>
                </c:pt>
                <c:pt idx="752">
                  <c:v>38246</c:v>
                </c:pt>
                <c:pt idx="753">
                  <c:v>38246</c:v>
                </c:pt>
                <c:pt idx="754">
                  <c:v>38247</c:v>
                </c:pt>
                <c:pt idx="755">
                  <c:v>38247</c:v>
                </c:pt>
                <c:pt idx="756">
                  <c:v>38248</c:v>
                </c:pt>
                <c:pt idx="757">
                  <c:v>38249</c:v>
                </c:pt>
                <c:pt idx="758">
                  <c:v>38249</c:v>
                </c:pt>
                <c:pt idx="759">
                  <c:v>38250</c:v>
                </c:pt>
                <c:pt idx="760">
                  <c:v>38251</c:v>
                </c:pt>
                <c:pt idx="761">
                  <c:v>38251</c:v>
                </c:pt>
                <c:pt idx="762">
                  <c:v>38252</c:v>
                </c:pt>
                <c:pt idx="763">
                  <c:v>38252</c:v>
                </c:pt>
                <c:pt idx="764">
                  <c:v>38253</c:v>
                </c:pt>
                <c:pt idx="765">
                  <c:v>38254</c:v>
                </c:pt>
                <c:pt idx="766">
                  <c:v>38254</c:v>
                </c:pt>
                <c:pt idx="767">
                  <c:v>38255</c:v>
                </c:pt>
                <c:pt idx="768">
                  <c:v>38256</c:v>
                </c:pt>
                <c:pt idx="769">
                  <c:v>38256</c:v>
                </c:pt>
                <c:pt idx="770">
                  <c:v>38257</c:v>
                </c:pt>
                <c:pt idx="771">
                  <c:v>38258</c:v>
                </c:pt>
                <c:pt idx="772">
                  <c:v>38258</c:v>
                </c:pt>
                <c:pt idx="773">
                  <c:v>38259</c:v>
                </c:pt>
                <c:pt idx="774">
                  <c:v>38260</c:v>
                </c:pt>
                <c:pt idx="775">
                  <c:v>38260</c:v>
                </c:pt>
                <c:pt idx="776">
                  <c:v>38261</c:v>
                </c:pt>
                <c:pt idx="777">
                  <c:v>38262</c:v>
                </c:pt>
                <c:pt idx="778">
                  <c:v>38262</c:v>
                </c:pt>
                <c:pt idx="779">
                  <c:v>38263</c:v>
                </c:pt>
                <c:pt idx="780">
                  <c:v>38264</c:v>
                </c:pt>
                <c:pt idx="781">
                  <c:v>38264</c:v>
                </c:pt>
                <c:pt idx="782">
                  <c:v>38265</c:v>
                </c:pt>
                <c:pt idx="783">
                  <c:v>38266</c:v>
                </c:pt>
                <c:pt idx="784">
                  <c:v>38266</c:v>
                </c:pt>
                <c:pt idx="785">
                  <c:v>38267</c:v>
                </c:pt>
                <c:pt idx="786">
                  <c:v>38268</c:v>
                </c:pt>
                <c:pt idx="787">
                  <c:v>38268</c:v>
                </c:pt>
                <c:pt idx="788">
                  <c:v>38269</c:v>
                </c:pt>
                <c:pt idx="789">
                  <c:v>38270</c:v>
                </c:pt>
                <c:pt idx="790">
                  <c:v>38271</c:v>
                </c:pt>
                <c:pt idx="791">
                  <c:v>38271</c:v>
                </c:pt>
                <c:pt idx="792">
                  <c:v>38272</c:v>
                </c:pt>
                <c:pt idx="793">
                  <c:v>38273</c:v>
                </c:pt>
                <c:pt idx="794">
                  <c:v>38273</c:v>
                </c:pt>
                <c:pt idx="795">
                  <c:v>38274</c:v>
                </c:pt>
                <c:pt idx="796">
                  <c:v>38275</c:v>
                </c:pt>
                <c:pt idx="797">
                  <c:v>38275</c:v>
                </c:pt>
                <c:pt idx="798">
                  <c:v>38276</c:v>
                </c:pt>
                <c:pt idx="799">
                  <c:v>38277</c:v>
                </c:pt>
                <c:pt idx="800">
                  <c:v>38277</c:v>
                </c:pt>
                <c:pt idx="801">
                  <c:v>38278</c:v>
                </c:pt>
                <c:pt idx="802">
                  <c:v>38278</c:v>
                </c:pt>
                <c:pt idx="803">
                  <c:v>38279</c:v>
                </c:pt>
                <c:pt idx="804">
                  <c:v>38280</c:v>
                </c:pt>
                <c:pt idx="805">
                  <c:v>38280</c:v>
                </c:pt>
                <c:pt idx="806">
                  <c:v>38281</c:v>
                </c:pt>
                <c:pt idx="807">
                  <c:v>38281</c:v>
                </c:pt>
                <c:pt idx="808">
                  <c:v>38282</c:v>
                </c:pt>
                <c:pt idx="809">
                  <c:v>38283</c:v>
                </c:pt>
                <c:pt idx="810">
                  <c:v>38283</c:v>
                </c:pt>
                <c:pt idx="811">
                  <c:v>38284</c:v>
                </c:pt>
                <c:pt idx="812">
                  <c:v>38284</c:v>
                </c:pt>
                <c:pt idx="813">
                  <c:v>38285</c:v>
                </c:pt>
                <c:pt idx="814">
                  <c:v>38286</c:v>
                </c:pt>
                <c:pt idx="815">
                  <c:v>38286</c:v>
                </c:pt>
                <c:pt idx="816">
                  <c:v>38287</c:v>
                </c:pt>
                <c:pt idx="817">
                  <c:v>38288</c:v>
                </c:pt>
                <c:pt idx="818">
                  <c:v>38288</c:v>
                </c:pt>
                <c:pt idx="819">
                  <c:v>38289</c:v>
                </c:pt>
                <c:pt idx="820">
                  <c:v>38290</c:v>
                </c:pt>
                <c:pt idx="821">
                  <c:v>38290</c:v>
                </c:pt>
                <c:pt idx="822">
                  <c:v>38291</c:v>
                </c:pt>
                <c:pt idx="823">
                  <c:v>38292</c:v>
                </c:pt>
                <c:pt idx="824">
                  <c:v>38292</c:v>
                </c:pt>
                <c:pt idx="825">
                  <c:v>38293</c:v>
                </c:pt>
                <c:pt idx="826">
                  <c:v>38294</c:v>
                </c:pt>
                <c:pt idx="827">
                  <c:v>38294</c:v>
                </c:pt>
                <c:pt idx="828">
                  <c:v>38295</c:v>
                </c:pt>
                <c:pt idx="829">
                  <c:v>38296</c:v>
                </c:pt>
                <c:pt idx="830">
                  <c:v>38296</c:v>
                </c:pt>
                <c:pt idx="831">
                  <c:v>38297</c:v>
                </c:pt>
                <c:pt idx="832">
                  <c:v>38298</c:v>
                </c:pt>
                <c:pt idx="833">
                  <c:v>38298</c:v>
                </c:pt>
                <c:pt idx="834">
                  <c:v>38299</c:v>
                </c:pt>
                <c:pt idx="835">
                  <c:v>38300</c:v>
                </c:pt>
                <c:pt idx="836">
                  <c:v>38300</c:v>
                </c:pt>
                <c:pt idx="837">
                  <c:v>38301</c:v>
                </c:pt>
                <c:pt idx="838">
                  <c:v>38302</c:v>
                </c:pt>
                <c:pt idx="839">
                  <c:v>38302</c:v>
                </c:pt>
                <c:pt idx="840">
                  <c:v>38303</c:v>
                </c:pt>
                <c:pt idx="841">
                  <c:v>38304</c:v>
                </c:pt>
                <c:pt idx="842">
                  <c:v>38304</c:v>
                </c:pt>
                <c:pt idx="843">
                  <c:v>38305</c:v>
                </c:pt>
                <c:pt idx="844">
                  <c:v>38306</c:v>
                </c:pt>
                <c:pt idx="845">
                  <c:v>38306</c:v>
                </c:pt>
                <c:pt idx="846">
                  <c:v>38307</c:v>
                </c:pt>
                <c:pt idx="847">
                  <c:v>38308</c:v>
                </c:pt>
                <c:pt idx="848">
                  <c:v>38308</c:v>
                </c:pt>
                <c:pt idx="849">
                  <c:v>38309</c:v>
                </c:pt>
                <c:pt idx="850">
                  <c:v>38310</c:v>
                </c:pt>
                <c:pt idx="851">
                  <c:v>38310</c:v>
                </c:pt>
                <c:pt idx="852">
                  <c:v>38311</c:v>
                </c:pt>
                <c:pt idx="853">
                  <c:v>38312</c:v>
                </c:pt>
                <c:pt idx="854">
                  <c:v>38312</c:v>
                </c:pt>
                <c:pt idx="855">
                  <c:v>38313</c:v>
                </c:pt>
                <c:pt idx="856">
                  <c:v>38314</c:v>
                </c:pt>
                <c:pt idx="857">
                  <c:v>38315</c:v>
                </c:pt>
                <c:pt idx="858">
                  <c:v>38315</c:v>
                </c:pt>
                <c:pt idx="859">
                  <c:v>38316</c:v>
                </c:pt>
                <c:pt idx="860">
                  <c:v>38317</c:v>
                </c:pt>
                <c:pt idx="861">
                  <c:v>38317</c:v>
                </c:pt>
                <c:pt idx="862">
                  <c:v>38318</c:v>
                </c:pt>
                <c:pt idx="863">
                  <c:v>38319</c:v>
                </c:pt>
                <c:pt idx="864">
                  <c:v>38319</c:v>
                </c:pt>
                <c:pt idx="865">
                  <c:v>38320</c:v>
                </c:pt>
                <c:pt idx="866">
                  <c:v>38320</c:v>
                </c:pt>
                <c:pt idx="867">
                  <c:v>38321</c:v>
                </c:pt>
                <c:pt idx="868">
                  <c:v>38322</c:v>
                </c:pt>
                <c:pt idx="869">
                  <c:v>38323</c:v>
                </c:pt>
                <c:pt idx="870">
                  <c:v>38323</c:v>
                </c:pt>
                <c:pt idx="871">
                  <c:v>38324</c:v>
                </c:pt>
                <c:pt idx="872">
                  <c:v>38325</c:v>
                </c:pt>
                <c:pt idx="873">
                  <c:v>38325</c:v>
                </c:pt>
                <c:pt idx="874">
                  <c:v>38326</c:v>
                </c:pt>
                <c:pt idx="875">
                  <c:v>38327</c:v>
                </c:pt>
                <c:pt idx="876">
                  <c:v>38327</c:v>
                </c:pt>
                <c:pt idx="877">
                  <c:v>38328</c:v>
                </c:pt>
                <c:pt idx="878">
                  <c:v>38329</c:v>
                </c:pt>
                <c:pt idx="879">
                  <c:v>38329</c:v>
                </c:pt>
                <c:pt idx="880">
                  <c:v>38330</c:v>
                </c:pt>
                <c:pt idx="881">
                  <c:v>38331</c:v>
                </c:pt>
                <c:pt idx="882">
                  <c:v>38331</c:v>
                </c:pt>
                <c:pt idx="883">
                  <c:v>38332</c:v>
                </c:pt>
                <c:pt idx="884">
                  <c:v>38333</c:v>
                </c:pt>
                <c:pt idx="885">
                  <c:v>38333</c:v>
                </c:pt>
                <c:pt idx="886">
                  <c:v>38334</c:v>
                </c:pt>
                <c:pt idx="887">
                  <c:v>38335</c:v>
                </c:pt>
                <c:pt idx="888">
                  <c:v>38335</c:v>
                </c:pt>
                <c:pt idx="889">
                  <c:v>38336</c:v>
                </c:pt>
                <c:pt idx="890">
                  <c:v>38336</c:v>
                </c:pt>
                <c:pt idx="891">
                  <c:v>38337</c:v>
                </c:pt>
                <c:pt idx="892">
                  <c:v>38338</c:v>
                </c:pt>
                <c:pt idx="893">
                  <c:v>38339</c:v>
                </c:pt>
                <c:pt idx="894">
                  <c:v>38339</c:v>
                </c:pt>
                <c:pt idx="895">
                  <c:v>38340</c:v>
                </c:pt>
                <c:pt idx="896">
                  <c:v>38341</c:v>
                </c:pt>
                <c:pt idx="897">
                  <c:v>38341</c:v>
                </c:pt>
                <c:pt idx="898">
                  <c:v>38342</c:v>
                </c:pt>
                <c:pt idx="899">
                  <c:v>38342</c:v>
                </c:pt>
                <c:pt idx="900">
                  <c:v>38343</c:v>
                </c:pt>
                <c:pt idx="901">
                  <c:v>38344</c:v>
                </c:pt>
                <c:pt idx="902">
                  <c:v>38344</c:v>
                </c:pt>
                <c:pt idx="903">
                  <c:v>38345</c:v>
                </c:pt>
                <c:pt idx="904">
                  <c:v>38346</c:v>
                </c:pt>
                <c:pt idx="905">
                  <c:v>38346</c:v>
                </c:pt>
                <c:pt idx="906">
                  <c:v>38347</c:v>
                </c:pt>
                <c:pt idx="907">
                  <c:v>38348</c:v>
                </c:pt>
                <c:pt idx="908">
                  <c:v>38348</c:v>
                </c:pt>
                <c:pt idx="909">
                  <c:v>38349</c:v>
                </c:pt>
                <c:pt idx="910">
                  <c:v>38350</c:v>
                </c:pt>
                <c:pt idx="911">
                  <c:v>38351</c:v>
                </c:pt>
                <c:pt idx="912">
                  <c:v>38351</c:v>
                </c:pt>
                <c:pt idx="913">
                  <c:v>38352</c:v>
                </c:pt>
                <c:pt idx="914">
                  <c:v>38353</c:v>
                </c:pt>
                <c:pt idx="915">
                  <c:v>38353</c:v>
                </c:pt>
                <c:pt idx="916">
                  <c:v>38354</c:v>
                </c:pt>
                <c:pt idx="917">
                  <c:v>38355</c:v>
                </c:pt>
                <c:pt idx="918">
                  <c:v>38355</c:v>
                </c:pt>
                <c:pt idx="919">
                  <c:v>38356</c:v>
                </c:pt>
                <c:pt idx="920">
                  <c:v>38357</c:v>
                </c:pt>
                <c:pt idx="921">
                  <c:v>38358</c:v>
                </c:pt>
                <c:pt idx="922">
                  <c:v>38358</c:v>
                </c:pt>
                <c:pt idx="923">
                  <c:v>38359</c:v>
                </c:pt>
                <c:pt idx="924">
                  <c:v>38360</c:v>
                </c:pt>
                <c:pt idx="925">
                  <c:v>38360</c:v>
                </c:pt>
                <c:pt idx="926">
                  <c:v>38361</c:v>
                </c:pt>
                <c:pt idx="927">
                  <c:v>38362</c:v>
                </c:pt>
                <c:pt idx="928">
                  <c:v>38363</c:v>
                </c:pt>
                <c:pt idx="929">
                  <c:v>38363</c:v>
                </c:pt>
                <c:pt idx="930">
                  <c:v>38364</c:v>
                </c:pt>
                <c:pt idx="931">
                  <c:v>38365</c:v>
                </c:pt>
                <c:pt idx="932">
                  <c:v>38365</c:v>
                </c:pt>
                <c:pt idx="933">
                  <c:v>38366</c:v>
                </c:pt>
                <c:pt idx="934">
                  <c:v>38366</c:v>
                </c:pt>
                <c:pt idx="935">
                  <c:v>38367</c:v>
                </c:pt>
                <c:pt idx="936">
                  <c:v>38368</c:v>
                </c:pt>
                <c:pt idx="937">
                  <c:v>38368</c:v>
                </c:pt>
                <c:pt idx="938">
                  <c:v>38369</c:v>
                </c:pt>
                <c:pt idx="939">
                  <c:v>38370</c:v>
                </c:pt>
                <c:pt idx="940">
                  <c:v>38370</c:v>
                </c:pt>
                <c:pt idx="941">
                  <c:v>38371</c:v>
                </c:pt>
                <c:pt idx="942">
                  <c:v>38372</c:v>
                </c:pt>
                <c:pt idx="943">
                  <c:v>38372</c:v>
                </c:pt>
                <c:pt idx="944">
                  <c:v>38373</c:v>
                </c:pt>
                <c:pt idx="945">
                  <c:v>38374</c:v>
                </c:pt>
                <c:pt idx="946">
                  <c:v>38375</c:v>
                </c:pt>
                <c:pt idx="947">
                  <c:v>38375</c:v>
                </c:pt>
                <c:pt idx="948">
                  <c:v>38376</c:v>
                </c:pt>
                <c:pt idx="949">
                  <c:v>38376</c:v>
                </c:pt>
                <c:pt idx="950">
                  <c:v>38377</c:v>
                </c:pt>
                <c:pt idx="951">
                  <c:v>38378</c:v>
                </c:pt>
                <c:pt idx="952">
                  <c:v>38378</c:v>
                </c:pt>
                <c:pt idx="953">
                  <c:v>38379</c:v>
                </c:pt>
                <c:pt idx="954">
                  <c:v>38380</c:v>
                </c:pt>
                <c:pt idx="955">
                  <c:v>38380</c:v>
                </c:pt>
                <c:pt idx="956">
                  <c:v>38381</c:v>
                </c:pt>
                <c:pt idx="957">
                  <c:v>38382</c:v>
                </c:pt>
                <c:pt idx="958">
                  <c:v>38382</c:v>
                </c:pt>
                <c:pt idx="959">
                  <c:v>38383</c:v>
                </c:pt>
                <c:pt idx="960">
                  <c:v>38383</c:v>
                </c:pt>
                <c:pt idx="961">
                  <c:v>38384</c:v>
                </c:pt>
                <c:pt idx="962">
                  <c:v>38385</c:v>
                </c:pt>
                <c:pt idx="963">
                  <c:v>38385</c:v>
                </c:pt>
                <c:pt idx="964">
                  <c:v>38386</c:v>
                </c:pt>
                <c:pt idx="965">
                  <c:v>38387</c:v>
                </c:pt>
                <c:pt idx="966">
                  <c:v>38387</c:v>
                </c:pt>
                <c:pt idx="967">
                  <c:v>38388</c:v>
                </c:pt>
                <c:pt idx="968">
                  <c:v>38389</c:v>
                </c:pt>
                <c:pt idx="969">
                  <c:v>38389</c:v>
                </c:pt>
                <c:pt idx="970">
                  <c:v>38390</c:v>
                </c:pt>
                <c:pt idx="971">
                  <c:v>38391</c:v>
                </c:pt>
                <c:pt idx="972">
                  <c:v>38391</c:v>
                </c:pt>
                <c:pt idx="973">
                  <c:v>38392</c:v>
                </c:pt>
                <c:pt idx="974">
                  <c:v>38393</c:v>
                </c:pt>
                <c:pt idx="975">
                  <c:v>38393</c:v>
                </c:pt>
                <c:pt idx="976">
                  <c:v>38394</c:v>
                </c:pt>
                <c:pt idx="977">
                  <c:v>38394</c:v>
                </c:pt>
                <c:pt idx="978">
                  <c:v>38395</c:v>
                </c:pt>
                <c:pt idx="979">
                  <c:v>38396</c:v>
                </c:pt>
                <c:pt idx="980">
                  <c:v>38396</c:v>
                </c:pt>
                <c:pt idx="981">
                  <c:v>38397</c:v>
                </c:pt>
                <c:pt idx="982">
                  <c:v>38398</c:v>
                </c:pt>
                <c:pt idx="983">
                  <c:v>38398</c:v>
                </c:pt>
                <c:pt idx="984">
                  <c:v>38399</c:v>
                </c:pt>
                <c:pt idx="985">
                  <c:v>38400</c:v>
                </c:pt>
                <c:pt idx="986">
                  <c:v>38400</c:v>
                </c:pt>
                <c:pt idx="987">
                  <c:v>38401</c:v>
                </c:pt>
                <c:pt idx="988">
                  <c:v>38402</c:v>
                </c:pt>
                <c:pt idx="989">
                  <c:v>38403</c:v>
                </c:pt>
                <c:pt idx="990">
                  <c:v>38403</c:v>
                </c:pt>
                <c:pt idx="991">
                  <c:v>38404</c:v>
                </c:pt>
                <c:pt idx="992">
                  <c:v>38405</c:v>
                </c:pt>
                <c:pt idx="993">
                  <c:v>38405</c:v>
                </c:pt>
                <c:pt idx="994">
                  <c:v>38406</c:v>
                </c:pt>
                <c:pt idx="995">
                  <c:v>38407</c:v>
                </c:pt>
                <c:pt idx="996">
                  <c:v>38407</c:v>
                </c:pt>
                <c:pt idx="997">
                  <c:v>38408</c:v>
                </c:pt>
                <c:pt idx="998">
                  <c:v>38409</c:v>
                </c:pt>
                <c:pt idx="999">
                  <c:v>38409</c:v>
                </c:pt>
              </c:numCache>
            </c:numRef>
          </c:val>
          <c:smooth val="0"/>
          <c:extLst>
            <c:ext xmlns:c16="http://schemas.microsoft.com/office/drawing/2014/chart" uri="{C3380CC4-5D6E-409C-BE32-E72D297353CC}">
              <c16:uniqueId val="{00000003-1AB9-4CEB-B766-C319B780FA6F}"/>
            </c:ext>
          </c:extLst>
        </c:ser>
        <c:ser>
          <c:idx val="4"/>
          <c:order val="4"/>
          <c:tx>
            <c:strRef>
              <c:f>'70'!$G$1</c:f>
              <c:strCache>
                <c:ptCount val="1"/>
                <c:pt idx="0">
                  <c:v>75%</c:v>
                </c:pt>
              </c:strCache>
            </c:strRef>
          </c:tx>
          <c:spPr>
            <a:ln w="28575" cap="rnd">
              <a:solidFill>
                <a:schemeClr val="accent5"/>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G$2:$G$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1</c:v>
                </c:pt>
                <c:pt idx="315">
                  <c:v>36030</c:v>
                </c:pt>
                <c:pt idx="316">
                  <c:v>36192</c:v>
                </c:pt>
                <c:pt idx="317">
                  <c:v>36344</c:v>
                </c:pt>
                <c:pt idx="318">
                  <c:v>36493</c:v>
                </c:pt>
                <c:pt idx="319">
                  <c:v>36630</c:v>
                </c:pt>
                <c:pt idx="320">
                  <c:v>36760</c:v>
                </c:pt>
                <c:pt idx="321">
                  <c:v>36882</c:v>
                </c:pt>
                <c:pt idx="322">
                  <c:v>36994</c:v>
                </c:pt>
                <c:pt idx="323">
                  <c:v>37099</c:v>
                </c:pt>
                <c:pt idx="324">
                  <c:v>37195</c:v>
                </c:pt>
                <c:pt idx="325">
                  <c:v>37281</c:v>
                </c:pt>
                <c:pt idx="326">
                  <c:v>37361</c:v>
                </c:pt>
                <c:pt idx="327">
                  <c:v>37434</c:v>
                </c:pt>
                <c:pt idx="328">
                  <c:v>37499</c:v>
                </c:pt>
                <c:pt idx="329">
                  <c:v>37555</c:v>
                </c:pt>
                <c:pt idx="330">
                  <c:v>37605</c:v>
                </c:pt>
                <c:pt idx="331">
                  <c:v>37648</c:v>
                </c:pt>
                <c:pt idx="332">
                  <c:v>37687</c:v>
                </c:pt>
                <c:pt idx="333">
                  <c:v>37720</c:v>
                </c:pt>
                <c:pt idx="334">
                  <c:v>37749</c:v>
                </c:pt>
                <c:pt idx="335">
                  <c:v>37773</c:v>
                </c:pt>
                <c:pt idx="336">
                  <c:v>37794</c:v>
                </c:pt>
                <c:pt idx="337">
                  <c:v>37811</c:v>
                </c:pt>
                <c:pt idx="338">
                  <c:v>37824</c:v>
                </c:pt>
                <c:pt idx="339">
                  <c:v>37836</c:v>
                </c:pt>
                <c:pt idx="340">
                  <c:v>37846</c:v>
                </c:pt>
                <c:pt idx="341">
                  <c:v>37855</c:v>
                </c:pt>
                <c:pt idx="342">
                  <c:v>37863</c:v>
                </c:pt>
                <c:pt idx="343">
                  <c:v>37869</c:v>
                </c:pt>
                <c:pt idx="344">
                  <c:v>37874</c:v>
                </c:pt>
                <c:pt idx="345">
                  <c:v>37879</c:v>
                </c:pt>
                <c:pt idx="346">
                  <c:v>37883</c:v>
                </c:pt>
                <c:pt idx="347">
                  <c:v>37886</c:v>
                </c:pt>
                <c:pt idx="348">
                  <c:v>37889</c:v>
                </c:pt>
                <c:pt idx="349">
                  <c:v>37892</c:v>
                </c:pt>
                <c:pt idx="350">
                  <c:v>37894</c:v>
                </c:pt>
                <c:pt idx="351">
                  <c:v>37896</c:v>
                </c:pt>
                <c:pt idx="352">
                  <c:v>37897</c:v>
                </c:pt>
                <c:pt idx="353">
                  <c:v>37899</c:v>
                </c:pt>
                <c:pt idx="354">
                  <c:v>37900</c:v>
                </c:pt>
                <c:pt idx="355">
                  <c:v>37901</c:v>
                </c:pt>
                <c:pt idx="356">
                  <c:v>37902</c:v>
                </c:pt>
                <c:pt idx="357">
                  <c:v>37903</c:v>
                </c:pt>
                <c:pt idx="358">
                  <c:v>37904</c:v>
                </c:pt>
                <c:pt idx="359">
                  <c:v>37905</c:v>
                </c:pt>
                <c:pt idx="360">
                  <c:v>37906</c:v>
                </c:pt>
                <c:pt idx="361">
                  <c:v>37906</c:v>
                </c:pt>
                <c:pt idx="362">
                  <c:v>37907</c:v>
                </c:pt>
                <c:pt idx="363">
                  <c:v>37907</c:v>
                </c:pt>
                <c:pt idx="364">
                  <c:v>37908</c:v>
                </c:pt>
                <c:pt idx="365">
                  <c:v>37908</c:v>
                </c:pt>
                <c:pt idx="366">
                  <c:v>37909</c:v>
                </c:pt>
                <c:pt idx="367">
                  <c:v>37909</c:v>
                </c:pt>
                <c:pt idx="368">
                  <c:v>37910</c:v>
                </c:pt>
                <c:pt idx="369">
                  <c:v>37910</c:v>
                </c:pt>
                <c:pt idx="370">
                  <c:v>37911</c:v>
                </c:pt>
                <c:pt idx="371">
                  <c:v>37911</c:v>
                </c:pt>
                <c:pt idx="372">
                  <c:v>37912</c:v>
                </c:pt>
                <c:pt idx="373">
                  <c:v>37912</c:v>
                </c:pt>
                <c:pt idx="374">
                  <c:v>37912</c:v>
                </c:pt>
                <c:pt idx="375">
                  <c:v>37913</c:v>
                </c:pt>
                <c:pt idx="376">
                  <c:v>37913</c:v>
                </c:pt>
                <c:pt idx="377">
                  <c:v>37914</c:v>
                </c:pt>
                <c:pt idx="378">
                  <c:v>37914</c:v>
                </c:pt>
                <c:pt idx="379">
                  <c:v>37914</c:v>
                </c:pt>
                <c:pt idx="380">
                  <c:v>37915</c:v>
                </c:pt>
                <c:pt idx="381">
                  <c:v>37915</c:v>
                </c:pt>
                <c:pt idx="382">
                  <c:v>37916</c:v>
                </c:pt>
                <c:pt idx="383">
                  <c:v>37916</c:v>
                </c:pt>
                <c:pt idx="384">
                  <c:v>37917</c:v>
                </c:pt>
                <c:pt idx="385">
                  <c:v>37917</c:v>
                </c:pt>
                <c:pt idx="386">
                  <c:v>37917</c:v>
                </c:pt>
                <c:pt idx="387">
                  <c:v>37918</c:v>
                </c:pt>
                <c:pt idx="388">
                  <c:v>37918</c:v>
                </c:pt>
                <c:pt idx="389">
                  <c:v>37919</c:v>
                </c:pt>
                <c:pt idx="390">
                  <c:v>37919</c:v>
                </c:pt>
                <c:pt idx="391">
                  <c:v>37920</c:v>
                </c:pt>
                <c:pt idx="392">
                  <c:v>37920</c:v>
                </c:pt>
                <c:pt idx="393">
                  <c:v>37920</c:v>
                </c:pt>
                <c:pt idx="394">
                  <c:v>37921</c:v>
                </c:pt>
                <c:pt idx="395">
                  <c:v>37921</c:v>
                </c:pt>
                <c:pt idx="396">
                  <c:v>37922</c:v>
                </c:pt>
                <c:pt idx="397">
                  <c:v>37922</c:v>
                </c:pt>
                <c:pt idx="398">
                  <c:v>37922</c:v>
                </c:pt>
                <c:pt idx="399">
                  <c:v>37923</c:v>
                </c:pt>
                <c:pt idx="400">
                  <c:v>37923</c:v>
                </c:pt>
                <c:pt idx="401">
                  <c:v>37924</c:v>
                </c:pt>
                <c:pt idx="402">
                  <c:v>37924</c:v>
                </c:pt>
                <c:pt idx="403">
                  <c:v>37924</c:v>
                </c:pt>
                <c:pt idx="404">
                  <c:v>37925</c:v>
                </c:pt>
                <c:pt idx="405">
                  <c:v>37925</c:v>
                </c:pt>
                <c:pt idx="406">
                  <c:v>37926</c:v>
                </c:pt>
                <c:pt idx="407">
                  <c:v>37926</c:v>
                </c:pt>
                <c:pt idx="408">
                  <c:v>37926</c:v>
                </c:pt>
                <c:pt idx="409">
                  <c:v>37927</c:v>
                </c:pt>
                <c:pt idx="410">
                  <c:v>37927</c:v>
                </c:pt>
                <c:pt idx="411">
                  <c:v>37927</c:v>
                </c:pt>
                <c:pt idx="412">
                  <c:v>37928</c:v>
                </c:pt>
                <c:pt idx="413">
                  <c:v>37928</c:v>
                </c:pt>
                <c:pt idx="414">
                  <c:v>37929</c:v>
                </c:pt>
                <c:pt idx="415">
                  <c:v>37929</c:v>
                </c:pt>
                <c:pt idx="416">
                  <c:v>37929</c:v>
                </c:pt>
                <c:pt idx="417">
                  <c:v>37930</c:v>
                </c:pt>
                <c:pt idx="418">
                  <c:v>37930</c:v>
                </c:pt>
                <c:pt idx="419">
                  <c:v>37930</c:v>
                </c:pt>
                <c:pt idx="420">
                  <c:v>37931</c:v>
                </c:pt>
                <c:pt idx="421">
                  <c:v>37931</c:v>
                </c:pt>
                <c:pt idx="422">
                  <c:v>37932</c:v>
                </c:pt>
                <c:pt idx="423">
                  <c:v>37932</c:v>
                </c:pt>
                <c:pt idx="424">
                  <c:v>37933</c:v>
                </c:pt>
                <c:pt idx="425">
                  <c:v>37933</c:v>
                </c:pt>
                <c:pt idx="426">
                  <c:v>37933</c:v>
                </c:pt>
                <c:pt idx="427">
                  <c:v>37934</c:v>
                </c:pt>
                <c:pt idx="428">
                  <c:v>37934</c:v>
                </c:pt>
                <c:pt idx="429">
                  <c:v>37934</c:v>
                </c:pt>
                <c:pt idx="430">
                  <c:v>37935</c:v>
                </c:pt>
                <c:pt idx="431">
                  <c:v>37935</c:v>
                </c:pt>
                <c:pt idx="432">
                  <c:v>37936</c:v>
                </c:pt>
                <c:pt idx="433">
                  <c:v>37936</c:v>
                </c:pt>
                <c:pt idx="434">
                  <c:v>37936</c:v>
                </c:pt>
                <c:pt idx="435">
                  <c:v>37937</c:v>
                </c:pt>
                <c:pt idx="436">
                  <c:v>37937</c:v>
                </c:pt>
                <c:pt idx="437">
                  <c:v>37938</c:v>
                </c:pt>
                <c:pt idx="438">
                  <c:v>37938</c:v>
                </c:pt>
                <c:pt idx="439">
                  <c:v>37938</c:v>
                </c:pt>
                <c:pt idx="440">
                  <c:v>37939</c:v>
                </c:pt>
                <c:pt idx="441">
                  <c:v>37939</c:v>
                </c:pt>
                <c:pt idx="442">
                  <c:v>37940</c:v>
                </c:pt>
                <c:pt idx="443">
                  <c:v>37940</c:v>
                </c:pt>
                <c:pt idx="444">
                  <c:v>37940</c:v>
                </c:pt>
                <c:pt idx="445">
                  <c:v>37941</c:v>
                </c:pt>
                <c:pt idx="446">
                  <c:v>37941</c:v>
                </c:pt>
                <c:pt idx="447">
                  <c:v>37941</c:v>
                </c:pt>
                <c:pt idx="448">
                  <c:v>37942</c:v>
                </c:pt>
                <c:pt idx="449">
                  <c:v>37942</c:v>
                </c:pt>
                <c:pt idx="450">
                  <c:v>37943</c:v>
                </c:pt>
                <c:pt idx="451">
                  <c:v>37943</c:v>
                </c:pt>
                <c:pt idx="452">
                  <c:v>37944</c:v>
                </c:pt>
                <c:pt idx="453">
                  <c:v>37944</c:v>
                </c:pt>
                <c:pt idx="454">
                  <c:v>37944</c:v>
                </c:pt>
                <c:pt idx="455">
                  <c:v>37945</c:v>
                </c:pt>
                <c:pt idx="456">
                  <c:v>37945</c:v>
                </c:pt>
                <c:pt idx="457">
                  <c:v>37946</c:v>
                </c:pt>
                <c:pt idx="458">
                  <c:v>37946</c:v>
                </c:pt>
                <c:pt idx="459">
                  <c:v>37947</c:v>
                </c:pt>
                <c:pt idx="460">
                  <c:v>37947</c:v>
                </c:pt>
                <c:pt idx="461">
                  <c:v>37947</c:v>
                </c:pt>
                <c:pt idx="462">
                  <c:v>37948</c:v>
                </c:pt>
                <c:pt idx="463">
                  <c:v>37948</c:v>
                </c:pt>
                <c:pt idx="464">
                  <c:v>37948</c:v>
                </c:pt>
                <c:pt idx="465">
                  <c:v>37949</c:v>
                </c:pt>
                <c:pt idx="466">
                  <c:v>37949</c:v>
                </c:pt>
                <c:pt idx="467">
                  <c:v>37949</c:v>
                </c:pt>
                <c:pt idx="468">
                  <c:v>37950</c:v>
                </c:pt>
                <c:pt idx="469">
                  <c:v>37950</c:v>
                </c:pt>
                <c:pt idx="470">
                  <c:v>37951</c:v>
                </c:pt>
                <c:pt idx="471">
                  <c:v>37951</c:v>
                </c:pt>
                <c:pt idx="472">
                  <c:v>37951</c:v>
                </c:pt>
                <c:pt idx="473">
                  <c:v>37952</c:v>
                </c:pt>
                <c:pt idx="474">
                  <c:v>37952</c:v>
                </c:pt>
                <c:pt idx="475">
                  <c:v>37952</c:v>
                </c:pt>
                <c:pt idx="476">
                  <c:v>37953</c:v>
                </c:pt>
                <c:pt idx="477">
                  <c:v>37953</c:v>
                </c:pt>
                <c:pt idx="478">
                  <c:v>37954</c:v>
                </c:pt>
                <c:pt idx="479">
                  <c:v>37954</c:v>
                </c:pt>
                <c:pt idx="480">
                  <c:v>37954</c:v>
                </c:pt>
                <c:pt idx="481">
                  <c:v>37955</c:v>
                </c:pt>
                <c:pt idx="482">
                  <c:v>37955</c:v>
                </c:pt>
                <c:pt idx="483">
                  <c:v>37956</c:v>
                </c:pt>
                <c:pt idx="484">
                  <c:v>37956</c:v>
                </c:pt>
                <c:pt idx="485">
                  <c:v>37957</c:v>
                </c:pt>
                <c:pt idx="486">
                  <c:v>37957</c:v>
                </c:pt>
                <c:pt idx="487">
                  <c:v>37957</c:v>
                </c:pt>
                <c:pt idx="488">
                  <c:v>37958</c:v>
                </c:pt>
                <c:pt idx="489">
                  <c:v>37958</c:v>
                </c:pt>
                <c:pt idx="490">
                  <c:v>37959</c:v>
                </c:pt>
                <c:pt idx="491">
                  <c:v>37959</c:v>
                </c:pt>
                <c:pt idx="492">
                  <c:v>37959</c:v>
                </c:pt>
                <c:pt idx="493">
                  <c:v>37960</c:v>
                </c:pt>
                <c:pt idx="494">
                  <c:v>37960</c:v>
                </c:pt>
                <c:pt idx="495">
                  <c:v>37961</c:v>
                </c:pt>
                <c:pt idx="496">
                  <c:v>37961</c:v>
                </c:pt>
                <c:pt idx="497">
                  <c:v>37961</c:v>
                </c:pt>
                <c:pt idx="498">
                  <c:v>37962</c:v>
                </c:pt>
                <c:pt idx="499">
                  <c:v>37962</c:v>
                </c:pt>
                <c:pt idx="500">
                  <c:v>37962</c:v>
                </c:pt>
                <c:pt idx="501">
                  <c:v>37963</c:v>
                </c:pt>
                <c:pt idx="502">
                  <c:v>37963</c:v>
                </c:pt>
                <c:pt idx="503">
                  <c:v>37964</c:v>
                </c:pt>
                <c:pt idx="504">
                  <c:v>37964</c:v>
                </c:pt>
                <c:pt idx="505">
                  <c:v>37964</c:v>
                </c:pt>
                <c:pt idx="506">
                  <c:v>37965</c:v>
                </c:pt>
                <c:pt idx="507">
                  <c:v>37965</c:v>
                </c:pt>
                <c:pt idx="508">
                  <c:v>37965</c:v>
                </c:pt>
                <c:pt idx="509">
                  <c:v>37966</c:v>
                </c:pt>
                <c:pt idx="510">
                  <c:v>37966</c:v>
                </c:pt>
                <c:pt idx="511">
                  <c:v>37966</c:v>
                </c:pt>
                <c:pt idx="512">
                  <c:v>37967</c:v>
                </c:pt>
                <c:pt idx="513">
                  <c:v>37967</c:v>
                </c:pt>
                <c:pt idx="514">
                  <c:v>37968</c:v>
                </c:pt>
                <c:pt idx="515">
                  <c:v>37968</c:v>
                </c:pt>
                <c:pt idx="516">
                  <c:v>37968</c:v>
                </c:pt>
                <c:pt idx="517">
                  <c:v>37969</c:v>
                </c:pt>
                <c:pt idx="518">
                  <c:v>37969</c:v>
                </c:pt>
                <c:pt idx="519">
                  <c:v>37970</c:v>
                </c:pt>
                <c:pt idx="520">
                  <c:v>37970</c:v>
                </c:pt>
                <c:pt idx="521">
                  <c:v>37970</c:v>
                </c:pt>
                <c:pt idx="522">
                  <c:v>37971</c:v>
                </c:pt>
                <c:pt idx="523">
                  <c:v>37971</c:v>
                </c:pt>
                <c:pt idx="524">
                  <c:v>37972</c:v>
                </c:pt>
                <c:pt idx="525">
                  <c:v>37972</c:v>
                </c:pt>
                <c:pt idx="526">
                  <c:v>37972</c:v>
                </c:pt>
                <c:pt idx="527">
                  <c:v>37973</c:v>
                </c:pt>
                <c:pt idx="528">
                  <c:v>37973</c:v>
                </c:pt>
                <c:pt idx="529">
                  <c:v>37973</c:v>
                </c:pt>
                <c:pt idx="530">
                  <c:v>37974</c:v>
                </c:pt>
                <c:pt idx="531">
                  <c:v>37974</c:v>
                </c:pt>
                <c:pt idx="532">
                  <c:v>37975</c:v>
                </c:pt>
                <c:pt idx="533">
                  <c:v>37975</c:v>
                </c:pt>
                <c:pt idx="534">
                  <c:v>37975</c:v>
                </c:pt>
                <c:pt idx="535">
                  <c:v>37976</c:v>
                </c:pt>
                <c:pt idx="536">
                  <c:v>37976</c:v>
                </c:pt>
                <c:pt idx="537">
                  <c:v>37976</c:v>
                </c:pt>
                <c:pt idx="538">
                  <c:v>37977</c:v>
                </c:pt>
                <c:pt idx="539">
                  <c:v>37977</c:v>
                </c:pt>
                <c:pt idx="540">
                  <c:v>37978</c:v>
                </c:pt>
                <c:pt idx="541">
                  <c:v>37978</c:v>
                </c:pt>
                <c:pt idx="542">
                  <c:v>37979</c:v>
                </c:pt>
                <c:pt idx="543">
                  <c:v>37979</c:v>
                </c:pt>
                <c:pt idx="544">
                  <c:v>37979</c:v>
                </c:pt>
                <c:pt idx="545">
                  <c:v>37980</c:v>
                </c:pt>
                <c:pt idx="546">
                  <c:v>37980</c:v>
                </c:pt>
                <c:pt idx="547">
                  <c:v>37980</c:v>
                </c:pt>
                <c:pt idx="548">
                  <c:v>37981</c:v>
                </c:pt>
                <c:pt idx="549">
                  <c:v>37981</c:v>
                </c:pt>
                <c:pt idx="550">
                  <c:v>37982</c:v>
                </c:pt>
                <c:pt idx="551">
                  <c:v>37982</c:v>
                </c:pt>
                <c:pt idx="552">
                  <c:v>37982</c:v>
                </c:pt>
                <c:pt idx="553">
                  <c:v>37983</c:v>
                </c:pt>
                <c:pt idx="554">
                  <c:v>37983</c:v>
                </c:pt>
                <c:pt idx="555">
                  <c:v>37984</c:v>
                </c:pt>
                <c:pt idx="556">
                  <c:v>37984</c:v>
                </c:pt>
                <c:pt idx="557">
                  <c:v>37984</c:v>
                </c:pt>
                <c:pt idx="558">
                  <c:v>37985</c:v>
                </c:pt>
                <c:pt idx="559">
                  <c:v>37985</c:v>
                </c:pt>
                <c:pt idx="560">
                  <c:v>37985</c:v>
                </c:pt>
                <c:pt idx="561">
                  <c:v>37986</c:v>
                </c:pt>
                <c:pt idx="562">
                  <c:v>37986</c:v>
                </c:pt>
                <c:pt idx="563">
                  <c:v>37987</c:v>
                </c:pt>
                <c:pt idx="564">
                  <c:v>37987</c:v>
                </c:pt>
                <c:pt idx="565">
                  <c:v>37987</c:v>
                </c:pt>
                <c:pt idx="566">
                  <c:v>37988</c:v>
                </c:pt>
                <c:pt idx="567">
                  <c:v>37988</c:v>
                </c:pt>
                <c:pt idx="568">
                  <c:v>37989</c:v>
                </c:pt>
                <c:pt idx="569">
                  <c:v>37989</c:v>
                </c:pt>
                <c:pt idx="570">
                  <c:v>37989</c:v>
                </c:pt>
                <c:pt idx="571">
                  <c:v>37990</c:v>
                </c:pt>
                <c:pt idx="572">
                  <c:v>37990</c:v>
                </c:pt>
                <c:pt idx="573">
                  <c:v>37991</c:v>
                </c:pt>
                <c:pt idx="574">
                  <c:v>37991</c:v>
                </c:pt>
                <c:pt idx="575">
                  <c:v>37992</c:v>
                </c:pt>
                <c:pt idx="576">
                  <c:v>37992</c:v>
                </c:pt>
                <c:pt idx="577">
                  <c:v>37992</c:v>
                </c:pt>
                <c:pt idx="578">
                  <c:v>37993</c:v>
                </c:pt>
                <c:pt idx="579">
                  <c:v>37993</c:v>
                </c:pt>
                <c:pt idx="580">
                  <c:v>37994</c:v>
                </c:pt>
                <c:pt idx="581">
                  <c:v>37994</c:v>
                </c:pt>
                <c:pt idx="582">
                  <c:v>37994</c:v>
                </c:pt>
                <c:pt idx="583">
                  <c:v>37995</c:v>
                </c:pt>
                <c:pt idx="584">
                  <c:v>37995</c:v>
                </c:pt>
                <c:pt idx="585">
                  <c:v>37995</c:v>
                </c:pt>
                <c:pt idx="586">
                  <c:v>37996</c:v>
                </c:pt>
                <c:pt idx="587">
                  <c:v>37996</c:v>
                </c:pt>
                <c:pt idx="588">
                  <c:v>37996</c:v>
                </c:pt>
                <c:pt idx="589">
                  <c:v>37997</c:v>
                </c:pt>
                <c:pt idx="590">
                  <c:v>37997</c:v>
                </c:pt>
                <c:pt idx="591">
                  <c:v>37998</c:v>
                </c:pt>
                <c:pt idx="592">
                  <c:v>37998</c:v>
                </c:pt>
                <c:pt idx="593">
                  <c:v>37999</c:v>
                </c:pt>
                <c:pt idx="594">
                  <c:v>37999</c:v>
                </c:pt>
                <c:pt idx="595">
                  <c:v>37999</c:v>
                </c:pt>
                <c:pt idx="596">
                  <c:v>38000</c:v>
                </c:pt>
                <c:pt idx="597">
                  <c:v>38000</c:v>
                </c:pt>
                <c:pt idx="598">
                  <c:v>38001</c:v>
                </c:pt>
                <c:pt idx="599">
                  <c:v>38001</c:v>
                </c:pt>
                <c:pt idx="600">
                  <c:v>38001</c:v>
                </c:pt>
                <c:pt idx="601">
                  <c:v>38002</c:v>
                </c:pt>
                <c:pt idx="602">
                  <c:v>38002</c:v>
                </c:pt>
                <c:pt idx="603">
                  <c:v>38003</c:v>
                </c:pt>
                <c:pt idx="604">
                  <c:v>38003</c:v>
                </c:pt>
                <c:pt idx="605">
                  <c:v>38004</c:v>
                </c:pt>
                <c:pt idx="606">
                  <c:v>38004</c:v>
                </c:pt>
                <c:pt idx="607">
                  <c:v>38004</c:v>
                </c:pt>
                <c:pt idx="608">
                  <c:v>38005</c:v>
                </c:pt>
                <c:pt idx="609">
                  <c:v>38005</c:v>
                </c:pt>
                <c:pt idx="610">
                  <c:v>38006</c:v>
                </c:pt>
                <c:pt idx="611">
                  <c:v>38006</c:v>
                </c:pt>
                <c:pt idx="612">
                  <c:v>38006</c:v>
                </c:pt>
                <c:pt idx="613">
                  <c:v>38007</c:v>
                </c:pt>
                <c:pt idx="614">
                  <c:v>38007</c:v>
                </c:pt>
                <c:pt idx="615">
                  <c:v>38007</c:v>
                </c:pt>
                <c:pt idx="616">
                  <c:v>38008</c:v>
                </c:pt>
                <c:pt idx="617">
                  <c:v>38008</c:v>
                </c:pt>
                <c:pt idx="618">
                  <c:v>38009</c:v>
                </c:pt>
                <c:pt idx="619">
                  <c:v>38009</c:v>
                </c:pt>
                <c:pt idx="620">
                  <c:v>38009</c:v>
                </c:pt>
                <c:pt idx="621">
                  <c:v>38010</c:v>
                </c:pt>
                <c:pt idx="622">
                  <c:v>38010</c:v>
                </c:pt>
                <c:pt idx="623">
                  <c:v>38010</c:v>
                </c:pt>
                <c:pt idx="624">
                  <c:v>38011</c:v>
                </c:pt>
                <c:pt idx="625">
                  <c:v>38011</c:v>
                </c:pt>
                <c:pt idx="626">
                  <c:v>38011</c:v>
                </c:pt>
                <c:pt idx="627">
                  <c:v>38012</c:v>
                </c:pt>
                <c:pt idx="628">
                  <c:v>38012</c:v>
                </c:pt>
                <c:pt idx="629">
                  <c:v>38013</c:v>
                </c:pt>
                <c:pt idx="630">
                  <c:v>38013</c:v>
                </c:pt>
                <c:pt idx="631">
                  <c:v>38013</c:v>
                </c:pt>
                <c:pt idx="632">
                  <c:v>38014</c:v>
                </c:pt>
                <c:pt idx="633">
                  <c:v>38014</c:v>
                </c:pt>
                <c:pt idx="634">
                  <c:v>38015</c:v>
                </c:pt>
                <c:pt idx="635">
                  <c:v>38015</c:v>
                </c:pt>
                <c:pt idx="636">
                  <c:v>38015</c:v>
                </c:pt>
                <c:pt idx="637">
                  <c:v>38016</c:v>
                </c:pt>
                <c:pt idx="638">
                  <c:v>38016</c:v>
                </c:pt>
                <c:pt idx="639">
                  <c:v>38016</c:v>
                </c:pt>
                <c:pt idx="640">
                  <c:v>38017</c:v>
                </c:pt>
                <c:pt idx="641">
                  <c:v>38017</c:v>
                </c:pt>
                <c:pt idx="642">
                  <c:v>38017</c:v>
                </c:pt>
                <c:pt idx="643">
                  <c:v>38018</c:v>
                </c:pt>
                <c:pt idx="644">
                  <c:v>38018</c:v>
                </c:pt>
                <c:pt idx="645">
                  <c:v>38018</c:v>
                </c:pt>
                <c:pt idx="646">
                  <c:v>38019</c:v>
                </c:pt>
                <c:pt idx="647">
                  <c:v>38019</c:v>
                </c:pt>
                <c:pt idx="648">
                  <c:v>38020</c:v>
                </c:pt>
                <c:pt idx="649">
                  <c:v>38020</c:v>
                </c:pt>
                <c:pt idx="650">
                  <c:v>38020</c:v>
                </c:pt>
                <c:pt idx="651">
                  <c:v>38021</c:v>
                </c:pt>
                <c:pt idx="652">
                  <c:v>38021</c:v>
                </c:pt>
                <c:pt idx="653">
                  <c:v>38021</c:v>
                </c:pt>
                <c:pt idx="654">
                  <c:v>38022</c:v>
                </c:pt>
                <c:pt idx="655">
                  <c:v>38022</c:v>
                </c:pt>
                <c:pt idx="656">
                  <c:v>38022</c:v>
                </c:pt>
                <c:pt idx="657">
                  <c:v>38023</c:v>
                </c:pt>
                <c:pt idx="658">
                  <c:v>38023</c:v>
                </c:pt>
                <c:pt idx="659">
                  <c:v>38024</c:v>
                </c:pt>
                <c:pt idx="660">
                  <c:v>38024</c:v>
                </c:pt>
                <c:pt idx="661">
                  <c:v>38024</c:v>
                </c:pt>
                <c:pt idx="662">
                  <c:v>38025</c:v>
                </c:pt>
                <c:pt idx="663">
                  <c:v>38025</c:v>
                </c:pt>
                <c:pt idx="664">
                  <c:v>38025</c:v>
                </c:pt>
                <c:pt idx="665">
                  <c:v>38026</c:v>
                </c:pt>
                <c:pt idx="666">
                  <c:v>38026</c:v>
                </c:pt>
                <c:pt idx="667">
                  <c:v>38026</c:v>
                </c:pt>
                <c:pt idx="668">
                  <c:v>38027</c:v>
                </c:pt>
                <c:pt idx="669">
                  <c:v>38027</c:v>
                </c:pt>
                <c:pt idx="670">
                  <c:v>38028</c:v>
                </c:pt>
                <c:pt idx="671">
                  <c:v>38028</c:v>
                </c:pt>
                <c:pt idx="672">
                  <c:v>38029</c:v>
                </c:pt>
                <c:pt idx="673">
                  <c:v>38029</c:v>
                </c:pt>
                <c:pt idx="674">
                  <c:v>38029</c:v>
                </c:pt>
                <c:pt idx="675">
                  <c:v>38030</c:v>
                </c:pt>
                <c:pt idx="676">
                  <c:v>38030</c:v>
                </c:pt>
                <c:pt idx="677">
                  <c:v>38030</c:v>
                </c:pt>
                <c:pt idx="678">
                  <c:v>38031</c:v>
                </c:pt>
                <c:pt idx="679">
                  <c:v>38031</c:v>
                </c:pt>
                <c:pt idx="680">
                  <c:v>38031</c:v>
                </c:pt>
                <c:pt idx="681">
                  <c:v>38032</c:v>
                </c:pt>
                <c:pt idx="682">
                  <c:v>38032</c:v>
                </c:pt>
                <c:pt idx="683">
                  <c:v>38032</c:v>
                </c:pt>
                <c:pt idx="684">
                  <c:v>38033</c:v>
                </c:pt>
                <c:pt idx="685">
                  <c:v>38033</c:v>
                </c:pt>
                <c:pt idx="686">
                  <c:v>38034</c:v>
                </c:pt>
                <c:pt idx="687">
                  <c:v>38034</c:v>
                </c:pt>
                <c:pt idx="688">
                  <c:v>38034</c:v>
                </c:pt>
                <c:pt idx="689">
                  <c:v>38035</c:v>
                </c:pt>
                <c:pt idx="690">
                  <c:v>38035</c:v>
                </c:pt>
                <c:pt idx="691">
                  <c:v>38036</c:v>
                </c:pt>
                <c:pt idx="692">
                  <c:v>38036</c:v>
                </c:pt>
                <c:pt idx="693">
                  <c:v>38037</c:v>
                </c:pt>
                <c:pt idx="694">
                  <c:v>38037</c:v>
                </c:pt>
                <c:pt idx="695">
                  <c:v>38037</c:v>
                </c:pt>
                <c:pt idx="696">
                  <c:v>38038</c:v>
                </c:pt>
                <c:pt idx="697">
                  <c:v>38038</c:v>
                </c:pt>
                <c:pt idx="698">
                  <c:v>38039</c:v>
                </c:pt>
                <c:pt idx="699">
                  <c:v>38039</c:v>
                </c:pt>
                <c:pt idx="700">
                  <c:v>38040</c:v>
                </c:pt>
                <c:pt idx="701">
                  <c:v>38040</c:v>
                </c:pt>
                <c:pt idx="702">
                  <c:v>38040</c:v>
                </c:pt>
                <c:pt idx="703">
                  <c:v>38041</c:v>
                </c:pt>
                <c:pt idx="704">
                  <c:v>38041</c:v>
                </c:pt>
                <c:pt idx="705">
                  <c:v>38042</c:v>
                </c:pt>
                <c:pt idx="706">
                  <c:v>38042</c:v>
                </c:pt>
                <c:pt idx="707">
                  <c:v>38042</c:v>
                </c:pt>
                <c:pt idx="708">
                  <c:v>38043</c:v>
                </c:pt>
                <c:pt idx="709">
                  <c:v>38043</c:v>
                </c:pt>
                <c:pt idx="710">
                  <c:v>38044</c:v>
                </c:pt>
                <c:pt idx="711">
                  <c:v>38044</c:v>
                </c:pt>
                <c:pt idx="712">
                  <c:v>38044</c:v>
                </c:pt>
                <c:pt idx="713">
                  <c:v>38045</c:v>
                </c:pt>
                <c:pt idx="714">
                  <c:v>38045</c:v>
                </c:pt>
                <c:pt idx="715">
                  <c:v>38045</c:v>
                </c:pt>
                <c:pt idx="716">
                  <c:v>38046</c:v>
                </c:pt>
                <c:pt idx="717">
                  <c:v>38046</c:v>
                </c:pt>
                <c:pt idx="718">
                  <c:v>38046</c:v>
                </c:pt>
                <c:pt idx="719">
                  <c:v>38047</c:v>
                </c:pt>
                <c:pt idx="720">
                  <c:v>38047</c:v>
                </c:pt>
                <c:pt idx="721">
                  <c:v>38047</c:v>
                </c:pt>
                <c:pt idx="722">
                  <c:v>38048</c:v>
                </c:pt>
                <c:pt idx="723">
                  <c:v>38048</c:v>
                </c:pt>
                <c:pt idx="724">
                  <c:v>38049</c:v>
                </c:pt>
                <c:pt idx="725">
                  <c:v>38049</c:v>
                </c:pt>
                <c:pt idx="726">
                  <c:v>38050</c:v>
                </c:pt>
                <c:pt idx="727">
                  <c:v>38050</c:v>
                </c:pt>
                <c:pt idx="728">
                  <c:v>38051</c:v>
                </c:pt>
                <c:pt idx="729">
                  <c:v>38051</c:v>
                </c:pt>
                <c:pt idx="730">
                  <c:v>38051</c:v>
                </c:pt>
                <c:pt idx="731">
                  <c:v>38052</c:v>
                </c:pt>
                <c:pt idx="732">
                  <c:v>38052</c:v>
                </c:pt>
                <c:pt idx="733">
                  <c:v>38052</c:v>
                </c:pt>
                <c:pt idx="734">
                  <c:v>38053</c:v>
                </c:pt>
                <c:pt idx="735">
                  <c:v>38053</c:v>
                </c:pt>
                <c:pt idx="736">
                  <c:v>38053</c:v>
                </c:pt>
                <c:pt idx="737">
                  <c:v>38054</c:v>
                </c:pt>
                <c:pt idx="738">
                  <c:v>38054</c:v>
                </c:pt>
                <c:pt idx="739">
                  <c:v>38055</c:v>
                </c:pt>
                <c:pt idx="740">
                  <c:v>38055</c:v>
                </c:pt>
                <c:pt idx="741">
                  <c:v>38056</c:v>
                </c:pt>
                <c:pt idx="742">
                  <c:v>38056</c:v>
                </c:pt>
                <c:pt idx="743">
                  <c:v>38056</c:v>
                </c:pt>
                <c:pt idx="744">
                  <c:v>38057</c:v>
                </c:pt>
                <c:pt idx="745">
                  <c:v>38057</c:v>
                </c:pt>
                <c:pt idx="746">
                  <c:v>38057</c:v>
                </c:pt>
                <c:pt idx="747">
                  <c:v>38058</c:v>
                </c:pt>
                <c:pt idx="748">
                  <c:v>38058</c:v>
                </c:pt>
                <c:pt idx="749">
                  <c:v>38059</c:v>
                </c:pt>
                <c:pt idx="750">
                  <c:v>38059</c:v>
                </c:pt>
                <c:pt idx="751">
                  <c:v>38059</c:v>
                </c:pt>
                <c:pt idx="752">
                  <c:v>38060</c:v>
                </c:pt>
                <c:pt idx="753">
                  <c:v>38060</c:v>
                </c:pt>
                <c:pt idx="754">
                  <c:v>38060</c:v>
                </c:pt>
                <c:pt idx="755">
                  <c:v>38061</c:v>
                </c:pt>
                <c:pt idx="756">
                  <c:v>38061</c:v>
                </c:pt>
                <c:pt idx="757">
                  <c:v>38062</c:v>
                </c:pt>
                <c:pt idx="758">
                  <c:v>38062</c:v>
                </c:pt>
                <c:pt idx="759">
                  <c:v>38062</c:v>
                </c:pt>
                <c:pt idx="760">
                  <c:v>38063</c:v>
                </c:pt>
                <c:pt idx="761">
                  <c:v>38063</c:v>
                </c:pt>
                <c:pt idx="762">
                  <c:v>38064</c:v>
                </c:pt>
                <c:pt idx="763">
                  <c:v>38064</c:v>
                </c:pt>
                <c:pt idx="764">
                  <c:v>38064</c:v>
                </c:pt>
                <c:pt idx="765">
                  <c:v>38065</c:v>
                </c:pt>
                <c:pt idx="766">
                  <c:v>38065</c:v>
                </c:pt>
                <c:pt idx="767">
                  <c:v>38065</c:v>
                </c:pt>
                <c:pt idx="768">
                  <c:v>38066</c:v>
                </c:pt>
                <c:pt idx="769">
                  <c:v>38066</c:v>
                </c:pt>
                <c:pt idx="770">
                  <c:v>38067</c:v>
                </c:pt>
                <c:pt idx="771">
                  <c:v>38067</c:v>
                </c:pt>
                <c:pt idx="772">
                  <c:v>38067</c:v>
                </c:pt>
                <c:pt idx="773">
                  <c:v>38068</c:v>
                </c:pt>
                <c:pt idx="774">
                  <c:v>38068</c:v>
                </c:pt>
                <c:pt idx="775">
                  <c:v>38068</c:v>
                </c:pt>
                <c:pt idx="776">
                  <c:v>38069</c:v>
                </c:pt>
                <c:pt idx="777">
                  <c:v>38069</c:v>
                </c:pt>
                <c:pt idx="778">
                  <c:v>38069</c:v>
                </c:pt>
                <c:pt idx="779">
                  <c:v>38070</c:v>
                </c:pt>
                <c:pt idx="780">
                  <c:v>38070</c:v>
                </c:pt>
                <c:pt idx="781">
                  <c:v>38070</c:v>
                </c:pt>
                <c:pt idx="782">
                  <c:v>38071</c:v>
                </c:pt>
                <c:pt idx="783">
                  <c:v>38071</c:v>
                </c:pt>
                <c:pt idx="784">
                  <c:v>38072</c:v>
                </c:pt>
                <c:pt idx="785">
                  <c:v>38072</c:v>
                </c:pt>
                <c:pt idx="786">
                  <c:v>38072</c:v>
                </c:pt>
                <c:pt idx="787">
                  <c:v>38073</c:v>
                </c:pt>
                <c:pt idx="788">
                  <c:v>38073</c:v>
                </c:pt>
                <c:pt idx="789">
                  <c:v>38073</c:v>
                </c:pt>
                <c:pt idx="790">
                  <c:v>38074</c:v>
                </c:pt>
                <c:pt idx="791">
                  <c:v>38074</c:v>
                </c:pt>
                <c:pt idx="792">
                  <c:v>38075</c:v>
                </c:pt>
                <c:pt idx="793">
                  <c:v>38075</c:v>
                </c:pt>
                <c:pt idx="794">
                  <c:v>38075</c:v>
                </c:pt>
                <c:pt idx="795">
                  <c:v>38076</c:v>
                </c:pt>
                <c:pt idx="796">
                  <c:v>38076</c:v>
                </c:pt>
                <c:pt idx="797">
                  <c:v>38077</c:v>
                </c:pt>
                <c:pt idx="798">
                  <c:v>38077</c:v>
                </c:pt>
                <c:pt idx="799">
                  <c:v>38077</c:v>
                </c:pt>
                <c:pt idx="800">
                  <c:v>38078</c:v>
                </c:pt>
                <c:pt idx="801">
                  <c:v>38078</c:v>
                </c:pt>
                <c:pt idx="802">
                  <c:v>38078</c:v>
                </c:pt>
                <c:pt idx="803">
                  <c:v>38079</c:v>
                </c:pt>
                <c:pt idx="804">
                  <c:v>38079</c:v>
                </c:pt>
                <c:pt idx="805">
                  <c:v>38079</c:v>
                </c:pt>
                <c:pt idx="806">
                  <c:v>38080</c:v>
                </c:pt>
                <c:pt idx="807">
                  <c:v>38080</c:v>
                </c:pt>
                <c:pt idx="808">
                  <c:v>38080</c:v>
                </c:pt>
                <c:pt idx="809">
                  <c:v>38081</c:v>
                </c:pt>
                <c:pt idx="810">
                  <c:v>38081</c:v>
                </c:pt>
                <c:pt idx="811">
                  <c:v>38082</c:v>
                </c:pt>
                <c:pt idx="812">
                  <c:v>38082</c:v>
                </c:pt>
                <c:pt idx="813">
                  <c:v>38082</c:v>
                </c:pt>
                <c:pt idx="814">
                  <c:v>38083</c:v>
                </c:pt>
                <c:pt idx="815">
                  <c:v>38083</c:v>
                </c:pt>
                <c:pt idx="816">
                  <c:v>38083</c:v>
                </c:pt>
                <c:pt idx="817">
                  <c:v>38084</c:v>
                </c:pt>
                <c:pt idx="818">
                  <c:v>38084</c:v>
                </c:pt>
                <c:pt idx="819">
                  <c:v>38085</c:v>
                </c:pt>
                <c:pt idx="820">
                  <c:v>38085</c:v>
                </c:pt>
                <c:pt idx="821">
                  <c:v>38085</c:v>
                </c:pt>
                <c:pt idx="822">
                  <c:v>38086</c:v>
                </c:pt>
                <c:pt idx="823">
                  <c:v>38086</c:v>
                </c:pt>
                <c:pt idx="824">
                  <c:v>38087</c:v>
                </c:pt>
                <c:pt idx="825">
                  <c:v>38087</c:v>
                </c:pt>
                <c:pt idx="826">
                  <c:v>38087</c:v>
                </c:pt>
                <c:pt idx="827">
                  <c:v>38088</c:v>
                </c:pt>
                <c:pt idx="828">
                  <c:v>38088</c:v>
                </c:pt>
                <c:pt idx="829">
                  <c:v>38089</c:v>
                </c:pt>
                <c:pt idx="830">
                  <c:v>38089</c:v>
                </c:pt>
                <c:pt idx="831">
                  <c:v>38089</c:v>
                </c:pt>
                <c:pt idx="832">
                  <c:v>38090</c:v>
                </c:pt>
                <c:pt idx="833">
                  <c:v>38090</c:v>
                </c:pt>
                <c:pt idx="834">
                  <c:v>38091</c:v>
                </c:pt>
                <c:pt idx="835">
                  <c:v>38091</c:v>
                </c:pt>
                <c:pt idx="836">
                  <c:v>38091</c:v>
                </c:pt>
                <c:pt idx="837">
                  <c:v>38092</c:v>
                </c:pt>
                <c:pt idx="838">
                  <c:v>38092</c:v>
                </c:pt>
                <c:pt idx="839">
                  <c:v>38093</c:v>
                </c:pt>
                <c:pt idx="840">
                  <c:v>38093</c:v>
                </c:pt>
                <c:pt idx="841">
                  <c:v>38093</c:v>
                </c:pt>
                <c:pt idx="842">
                  <c:v>38094</c:v>
                </c:pt>
                <c:pt idx="843">
                  <c:v>38094</c:v>
                </c:pt>
                <c:pt idx="844">
                  <c:v>38095</c:v>
                </c:pt>
                <c:pt idx="845">
                  <c:v>38095</c:v>
                </c:pt>
                <c:pt idx="846">
                  <c:v>38096</c:v>
                </c:pt>
                <c:pt idx="847">
                  <c:v>38096</c:v>
                </c:pt>
                <c:pt idx="848">
                  <c:v>38096</c:v>
                </c:pt>
                <c:pt idx="849">
                  <c:v>38097</c:v>
                </c:pt>
                <c:pt idx="850">
                  <c:v>38097</c:v>
                </c:pt>
                <c:pt idx="851">
                  <c:v>38098</c:v>
                </c:pt>
                <c:pt idx="852">
                  <c:v>38098</c:v>
                </c:pt>
                <c:pt idx="853">
                  <c:v>38098</c:v>
                </c:pt>
                <c:pt idx="854">
                  <c:v>38099</c:v>
                </c:pt>
                <c:pt idx="855">
                  <c:v>38099</c:v>
                </c:pt>
                <c:pt idx="856">
                  <c:v>38100</c:v>
                </c:pt>
                <c:pt idx="857">
                  <c:v>38100</c:v>
                </c:pt>
                <c:pt idx="858">
                  <c:v>38101</c:v>
                </c:pt>
                <c:pt idx="859">
                  <c:v>38101</c:v>
                </c:pt>
                <c:pt idx="860">
                  <c:v>38101</c:v>
                </c:pt>
                <c:pt idx="861">
                  <c:v>38102</c:v>
                </c:pt>
                <c:pt idx="862">
                  <c:v>38102</c:v>
                </c:pt>
                <c:pt idx="863">
                  <c:v>38103</c:v>
                </c:pt>
                <c:pt idx="864">
                  <c:v>38103</c:v>
                </c:pt>
                <c:pt idx="865">
                  <c:v>38103</c:v>
                </c:pt>
                <c:pt idx="866">
                  <c:v>38104</c:v>
                </c:pt>
                <c:pt idx="867">
                  <c:v>38104</c:v>
                </c:pt>
                <c:pt idx="868">
                  <c:v>38105</c:v>
                </c:pt>
                <c:pt idx="869">
                  <c:v>38105</c:v>
                </c:pt>
                <c:pt idx="870">
                  <c:v>38105</c:v>
                </c:pt>
                <c:pt idx="871">
                  <c:v>38106</c:v>
                </c:pt>
                <c:pt idx="872">
                  <c:v>38106</c:v>
                </c:pt>
                <c:pt idx="873">
                  <c:v>38106</c:v>
                </c:pt>
                <c:pt idx="874">
                  <c:v>38107</c:v>
                </c:pt>
                <c:pt idx="875">
                  <c:v>38107</c:v>
                </c:pt>
                <c:pt idx="876">
                  <c:v>38108</c:v>
                </c:pt>
                <c:pt idx="877">
                  <c:v>38108</c:v>
                </c:pt>
                <c:pt idx="878">
                  <c:v>38108</c:v>
                </c:pt>
                <c:pt idx="879">
                  <c:v>38109</c:v>
                </c:pt>
                <c:pt idx="880">
                  <c:v>38109</c:v>
                </c:pt>
                <c:pt idx="881">
                  <c:v>38109</c:v>
                </c:pt>
                <c:pt idx="882">
                  <c:v>38110</c:v>
                </c:pt>
                <c:pt idx="883">
                  <c:v>38110</c:v>
                </c:pt>
                <c:pt idx="884">
                  <c:v>38110</c:v>
                </c:pt>
                <c:pt idx="885">
                  <c:v>38111</c:v>
                </c:pt>
                <c:pt idx="886">
                  <c:v>38111</c:v>
                </c:pt>
                <c:pt idx="887">
                  <c:v>38112</c:v>
                </c:pt>
                <c:pt idx="888">
                  <c:v>38112</c:v>
                </c:pt>
                <c:pt idx="889">
                  <c:v>38113</c:v>
                </c:pt>
                <c:pt idx="890">
                  <c:v>38113</c:v>
                </c:pt>
                <c:pt idx="891">
                  <c:v>38113</c:v>
                </c:pt>
                <c:pt idx="892">
                  <c:v>38114</c:v>
                </c:pt>
                <c:pt idx="893">
                  <c:v>38114</c:v>
                </c:pt>
                <c:pt idx="894">
                  <c:v>38114</c:v>
                </c:pt>
                <c:pt idx="895">
                  <c:v>38115</c:v>
                </c:pt>
                <c:pt idx="896">
                  <c:v>38115</c:v>
                </c:pt>
                <c:pt idx="897">
                  <c:v>38115</c:v>
                </c:pt>
                <c:pt idx="898">
                  <c:v>38116</c:v>
                </c:pt>
                <c:pt idx="899">
                  <c:v>38116</c:v>
                </c:pt>
                <c:pt idx="900">
                  <c:v>38117</c:v>
                </c:pt>
                <c:pt idx="901">
                  <c:v>38117</c:v>
                </c:pt>
                <c:pt idx="902">
                  <c:v>38117</c:v>
                </c:pt>
                <c:pt idx="903">
                  <c:v>38118</c:v>
                </c:pt>
                <c:pt idx="904">
                  <c:v>38118</c:v>
                </c:pt>
                <c:pt idx="905">
                  <c:v>38118</c:v>
                </c:pt>
                <c:pt idx="906">
                  <c:v>38119</c:v>
                </c:pt>
                <c:pt idx="907">
                  <c:v>38119</c:v>
                </c:pt>
                <c:pt idx="908">
                  <c:v>38120</c:v>
                </c:pt>
                <c:pt idx="909">
                  <c:v>38120</c:v>
                </c:pt>
                <c:pt idx="910">
                  <c:v>38120</c:v>
                </c:pt>
                <c:pt idx="911">
                  <c:v>38121</c:v>
                </c:pt>
                <c:pt idx="912">
                  <c:v>38121</c:v>
                </c:pt>
                <c:pt idx="913">
                  <c:v>38121</c:v>
                </c:pt>
                <c:pt idx="914">
                  <c:v>38122</c:v>
                </c:pt>
                <c:pt idx="915">
                  <c:v>38122</c:v>
                </c:pt>
                <c:pt idx="916">
                  <c:v>38123</c:v>
                </c:pt>
                <c:pt idx="917">
                  <c:v>38123</c:v>
                </c:pt>
                <c:pt idx="918">
                  <c:v>38123</c:v>
                </c:pt>
                <c:pt idx="919">
                  <c:v>38124</c:v>
                </c:pt>
                <c:pt idx="920">
                  <c:v>38124</c:v>
                </c:pt>
                <c:pt idx="921">
                  <c:v>38124</c:v>
                </c:pt>
                <c:pt idx="922">
                  <c:v>38125</c:v>
                </c:pt>
                <c:pt idx="923">
                  <c:v>38125</c:v>
                </c:pt>
                <c:pt idx="924">
                  <c:v>38125</c:v>
                </c:pt>
                <c:pt idx="925">
                  <c:v>38126</c:v>
                </c:pt>
                <c:pt idx="926">
                  <c:v>38126</c:v>
                </c:pt>
                <c:pt idx="927">
                  <c:v>38127</c:v>
                </c:pt>
                <c:pt idx="928">
                  <c:v>38127</c:v>
                </c:pt>
                <c:pt idx="929">
                  <c:v>38127</c:v>
                </c:pt>
                <c:pt idx="930">
                  <c:v>38128</c:v>
                </c:pt>
                <c:pt idx="931">
                  <c:v>38128</c:v>
                </c:pt>
                <c:pt idx="932">
                  <c:v>38128</c:v>
                </c:pt>
                <c:pt idx="933">
                  <c:v>38129</c:v>
                </c:pt>
                <c:pt idx="934">
                  <c:v>38129</c:v>
                </c:pt>
                <c:pt idx="935">
                  <c:v>38130</c:v>
                </c:pt>
                <c:pt idx="936">
                  <c:v>38130</c:v>
                </c:pt>
                <c:pt idx="937">
                  <c:v>38130</c:v>
                </c:pt>
                <c:pt idx="938">
                  <c:v>38131</c:v>
                </c:pt>
                <c:pt idx="939">
                  <c:v>38131</c:v>
                </c:pt>
                <c:pt idx="940">
                  <c:v>38131</c:v>
                </c:pt>
                <c:pt idx="941">
                  <c:v>38132</c:v>
                </c:pt>
                <c:pt idx="942">
                  <c:v>38132</c:v>
                </c:pt>
                <c:pt idx="943">
                  <c:v>38133</c:v>
                </c:pt>
                <c:pt idx="944">
                  <c:v>38133</c:v>
                </c:pt>
                <c:pt idx="945">
                  <c:v>38133</c:v>
                </c:pt>
                <c:pt idx="946">
                  <c:v>38134</c:v>
                </c:pt>
                <c:pt idx="947">
                  <c:v>38134</c:v>
                </c:pt>
                <c:pt idx="948">
                  <c:v>38135</c:v>
                </c:pt>
                <c:pt idx="949">
                  <c:v>38135</c:v>
                </c:pt>
                <c:pt idx="950">
                  <c:v>38136</c:v>
                </c:pt>
                <c:pt idx="951">
                  <c:v>38136</c:v>
                </c:pt>
                <c:pt idx="952">
                  <c:v>38136</c:v>
                </c:pt>
                <c:pt idx="953">
                  <c:v>38137</c:v>
                </c:pt>
                <c:pt idx="954">
                  <c:v>38137</c:v>
                </c:pt>
                <c:pt idx="955">
                  <c:v>38138</c:v>
                </c:pt>
                <c:pt idx="956">
                  <c:v>38138</c:v>
                </c:pt>
                <c:pt idx="957">
                  <c:v>38139</c:v>
                </c:pt>
                <c:pt idx="958">
                  <c:v>38139</c:v>
                </c:pt>
                <c:pt idx="959">
                  <c:v>38139</c:v>
                </c:pt>
                <c:pt idx="960">
                  <c:v>38140</c:v>
                </c:pt>
                <c:pt idx="961">
                  <c:v>38140</c:v>
                </c:pt>
                <c:pt idx="962">
                  <c:v>38140</c:v>
                </c:pt>
                <c:pt idx="963">
                  <c:v>38141</c:v>
                </c:pt>
                <c:pt idx="964">
                  <c:v>38141</c:v>
                </c:pt>
                <c:pt idx="965">
                  <c:v>38141</c:v>
                </c:pt>
                <c:pt idx="966">
                  <c:v>38142</c:v>
                </c:pt>
                <c:pt idx="967">
                  <c:v>38142</c:v>
                </c:pt>
                <c:pt idx="968">
                  <c:v>38143</c:v>
                </c:pt>
                <c:pt idx="969">
                  <c:v>38143</c:v>
                </c:pt>
                <c:pt idx="970">
                  <c:v>38144</c:v>
                </c:pt>
                <c:pt idx="971">
                  <c:v>38144</c:v>
                </c:pt>
                <c:pt idx="972">
                  <c:v>38144</c:v>
                </c:pt>
                <c:pt idx="973">
                  <c:v>38145</c:v>
                </c:pt>
                <c:pt idx="974">
                  <c:v>38145</c:v>
                </c:pt>
                <c:pt idx="975">
                  <c:v>38146</c:v>
                </c:pt>
                <c:pt idx="976">
                  <c:v>38146</c:v>
                </c:pt>
                <c:pt idx="977">
                  <c:v>38146</c:v>
                </c:pt>
                <c:pt idx="978">
                  <c:v>38147</c:v>
                </c:pt>
                <c:pt idx="979">
                  <c:v>38147</c:v>
                </c:pt>
                <c:pt idx="980">
                  <c:v>38147</c:v>
                </c:pt>
                <c:pt idx="981">
                  <c:v>38148</c:v>
                </c:pt>
                <c:pt idx="982">
                  <c:v>38148</c:v>
                </c:pt>
                <c:pt idx="983">
                  <c:v>38149</c:v>
                </c:pt>
                <c:pt idx="984">
                  <c:v>38149</c:v>
                </c:pt>
                <c:pt idx="985">
                  <c:v>38149</c:v>
                </c:pt>
                <c:pt idx="986">
                  <c:v>38150</c:v>
                </c:pt>
                <c:pt idx="987">
                  <c:v>38150</c:v>
                </c:pt>
                <c:pt idx="988">
                  <c:v>38151</c:v>
                </c:pt>
                <c:pt idx="989">
                  <c:v>38151</c:v>
                </c:pt>
                <c:pt idx="990">
                  <c:v>38151</c:v>
                </c:pt>
                <c:pt idx="991">
                  <c:v>38152</c:v>
                </c:pt>
                <c:pt idx="992">
                  <c:v>38152</c:v>
                </c:pt>
                <c:pt idx="993">
                  <c:v>38152</c:v>
                </c:pt>
                <c:pt idx="994">
                  <c:v>38153</c:v>
                </c:pt>
                <c:pt idx="995">
                  <c:v>38153</c:v>
                </c:pt>
                <c:pt idx="996">
                  <c:v>38153</c:v>
                </c:pt>
                <c:pt idx="997">
                  <c:v>38154</c:v>
                </c:pt>
                <c:pt idx="998">
                  <c:v>38154</c:v>
                </c:pt>
                <c:pt idx="999">
                  <c:v>38154</c:v>
                </c:pt>
              </c:numCache>
            </c:numRef>
          </c:val>
          <c:smooth val="0"/>
          <c:extLst>
            <c:ext xmlns:c16="http://schemas.microsoft.com/office/drawing/2014/chart" uri="{C3380CC4-5D6E-409C-BE32-E72D297353CC}">
              <c16:uniqueId val="{00000004-1AB9-4CEB-B766-C319B780FA6F}"/>
            </c:ext>
          </c:extLst>
        </c:ser>
        <c:ser>
          <c:idx val="5"/>
          <c:order val="5"/>
          <c:tx>
            <c:strRef>
              <c:f>'70'!$H$1</c:f>
              <c:strCache>
                <c:ptCount val="1"/>
                <c:pt idx="0">
                  <c:v>100% Vaccinated</c:v>
                </c:pt>
              </c:strCache>
            </c:strRef>
          </c:tx>
          <c:spPr>
            <a:ln w="28575" cap="rnd">
              <a:solidFill>
                <a:schemeClr val="accent6"/>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H$2:$H$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1</c:v>
                </c:pt>
                <c:pt idx="316">
                  <c:v>36193</c:v>
                </c:pt>
                <c:pt idx="317">
                  <c:v>36345</c:v>
                </c:pt>
                <c:pt idx="318">
                  <c:v>36495</c:v>
                </c:pt>
                <c:pt idx="319">
                  <c:v>36631</c:v>
                </c:pt>
                <c:pt idx="320">
                  <c:v>36761</c:v>
                </c:pt>
                <c:pt idx="321">
                  <c:v>36883</c:v>
                </c:pt>
                <c:pt idx="322">
                  <c:v>36995</c:v>
                </c:pt>
                <c:pt idx="323">
                  <c:v>37100</c:v>
                </c:pt>
                <c:pt idx="324">
                  <c:v>37196</c:v>
                </c:pt>
                <c:pt idx="325">
                  <c:v>37283</c:v>
                </c:pt>
                <c:pt idx="326">
                  <c:v>37363</c:v>
                </c:pt>
                <c:pt idx="327">
                  <c:v>37437</c:v>
                </c:pt>
                <c:pt idx="328">
                  <c:v>37501</c:v>
                </c:pt>
                <c:pt idx="329">
                  <c:v>37558</c:v>
                </c:pt>
                <c:pt idx="330">
                  <c:v>37607</c:v>
                </c:pt>
                <c:pt idx="331">
                  <c:v>37651</c:v>
                </c:pt>
                <c:pt idx="332">
                  <c:v>37690</c:v>
                </c:pt>
                <c:pt idx="333">
                  <c:v>37723</c:v>
                </c:pt>
                <c:pt idx="334">
                  <c:v>37751</c:v>
                </c:pt>
                <c:pt idx="335">
                  <c:v>37776</c:v>
                </c:pt>
                <c:pt idx="336">
                  <c:v>37796</c:v>
                </c:pt>
                <c:pt idx="337">
                  <c:v>37813</c:v>
                </c:pt>
                <c:pt idx="338">
                  <c:v>37827</c:v>
                </c:pt>
                <c:pt idx="339">
                  <c:v>37840</c:v>
                </c:pt>
                <c:pt idx="340">
                  <c:v>37849</c:v>
                </c:pt>
                <c:pt idx="341">
                  <c:v>37856</c:v>
                </c:pt>
                <c:pt idx="342">
                  <c:v>37862</c:v>
                </c:pt>
                <c:pt idx="343">
                  <c:v>37866</c:v>
                </c:pt>
                <c:pt idx="344">
                  <c:v>37870</c:v>
                </c:pt>
                <c:pt idx="345">
                  <c:v>37872</c:v>
                </c:pt>
                <c:pt idx="346">
                  <c:v>37874</c:v>
                </c:pt>
                <c:pt idx="347">
                  <c:v>37875</c:v>
                </c:pt>
                <c:pt idx="348">
                  <c:v>37876</c:v>
                </c:pt>
                <c:pt idx="349">
                  <c:v>37876</c:v>
                </c:pt>
                <c:pt idx="350">
                  <c:v>37877</c:v>
                </c:pt>
                <c:pt idx="351">
                  <c:v>37877</c:v>
                </c:pt>
                <c:pt idx="352">
                  <c:v>37877</c:v>
                </c:pt>
                <c:pt idx="353">
                  <c:v>37878</c:v>
                </c:pt>
                <c:pt idx="354">
                  <c:v>37878</c:v>
                </c:pt>
                <c:pt idx="355">
                  <c:v>37878</c:v>
                </c:pt>
                <c:pt idx="356">
                  <c:v>37878</c:v>
                </c:pt>
                <c:pt idx="357">
                  <c:v>37878</c:v>
                </c:pt>
                <c:pt idx="358">
                  <c:v>37879</c:v>
                </c:pt>
                <c:pt idx="359">
                  <c:v>37879</c:v>
                </c:pt>
                <c:pt idx="360">
                  <c:v>37879</c:v>
                </c:pt>
                <c:pt idx="361">
                  <c:v>37879</c:v>
                </c:pt>
                <c:pt idx="362">
                  <c:v>37879</c:v>
                </c:pt>
                <c:pt idx="363">
                  <c:v>37879</c:v>
                </c:pt>
                <c:pt idx="364">
                  <c:v>37879</c:v>
                </c:pt>
                <c:pt idx="365">
                  <c:v>37879</c:v>
                </c:pt>
                <c:pt idx="366">
                  <c:v>37879</c:v>
                </c:pt>
                <c:pt idx="367">
                  <c:v>37880</c:v>
                </c:pt>
                <c:pt idx="368">
                  <c:v>37880</c:v>
                </c:pt>
                <c:pt idx="369">
                  <c:v>37880</c:v>
                </c:pt>
                <c:pt idx="370">
                  <c:v>37880</c:v>
                </c:pt>
                <c:pt idx="371">
                  <c:v>37880</c:v>
                </c:pt>
                <c:pt idx="372">
                  <c:v>37880</c:v>
                </c:pt>
                <c:pt idx="373">
                  <c:v>37880</c:v>
                </c:pt>
                <c:pt idx="374">
                  <c:v>37880</c:v>
                </c:pt>
                <c:pt idx="375">
                  <c:v>37880</c:v>
                </c:pt>
                <c:pt idx="376">
                  <c:v>37880</c:v>
                </c:pt>
                <c:pt idx="377">
                  <c:v>37880</c:v>
                </c:pt>
                <c:pt idx="378">
                  <c:v>37881</c:v>
                </c:pt>
                <c:pt idx="379">
                  <c:v>37881</c:v>
                </c:pt>
                <c:pt idx="380">
                  <c:v>37881</c:v>
                </c:pt>
                <c:pt idx="381">
                  <c:v>37881</c:v>
                </c:pt>
                <c:pt idx="382">
                  <c:v>37881</c:v>
                </c:pt>
                <c:pt idx="383">
                  <c:v>37881</c:v>
                </c:pt>
                <c:pt idx="384">
                  <c:v>37881</c:v>
                </c:pt>
                <c:pt idx="385">
                  <c:v>37881</c:v>
                </c:pt>
                <c:pt idx="386">
                  <c:v>37881</c:v>
                </c:pt>
                <c:pt idx="387">
                  <c:v>37881</c:v>
                </c:pt>
                <c:pt idx="388">
                  <c:v>37881</c:v>
                </c:pt>
                <c:pt idx="389">
                  <c:v>37881</c:v>
                </c:pt>
                <c:pt idx="390">
                  <c:v>37882</c:v>
                </c:pt>
                <c:pt idx="391">
                  <c:v>37882</c:v>
                </c:pt>
                <c:pt idx="392">
                  <c:v>37882</c:v>
                </c:pt>
                <c:pt idx="393">
                  <c:v>37882</c:v>
                </c:pt>
                <c:pt idx="394">
                  <c:v>37882</c:v>
                </c:pt>
                <c:pt idx="395">
                  <c:v>37882</c:v>
                </c:pt>
                <c:pt idx="396">
                  <c:v>37882</c:v>
                </c:pt>
                <c:pt idx="397">
                  <c:v>37882</c:v>
                </c:pt>
                <c:pt idx="398">
                  <c:v>37882</c:v>
                </c:pt>
                <c:pt idx="399">
                  <c:v>37882</c:v>
                </c:pt>
                <c:pt idx="400">
                  <c:v>37882</c:v>
                </c:pt>
                <c:pt idx="401">
                  <c:v>37882</c:v>
                </c:pt>
                <c:pt idx="402">
                  <c:v>37883</c:v>
                </c:pt>
                <c:pt idx="403">
                  <c:v>37883</c:v>
                </c:pt>
                <c:pt idx="404">
                  <c:v>37883</c:v>
                </c:pt>
                <c:pt idx="405">
                  <c:v>37883</c:v>
                </c:pt>
                <c:pt idx="406">
                  <c:v>37883</c:v>
                </c:pt>
                <c:pt idx="407">
                  <c:v>37883</c:v>
                </c:pt>
                <c:pt idx="408">
                  <c:v>37883</c:v>
                </c:pt>
                <c:pt idx="409">
                  <c:v>37883</c:v>
                </c:pt>
                <c:pt idx="410">
                  <c:v>37883</c:v>
                </c:pt>
                <c:pt idx="411">
                  <c:v>37883</c:v>
                </c:pt>
                <c:pt idx="412">
                  <c:v>37883</c:v>
                </c:pt>
                <c:pt idx="413">
                  <c:v>37883</c:v>
                </c:pt>
                <c:pt idx="414">
                  <c:v>37883</c:v>
                </c:pt>
                <c:pt idx="415">
                  <c:v>37884</c:v>
                </c:pt>
                <c:pt idx="416">
                  <c:v>37884</c:v>
                </c:pt>
                <c:pt idx="417">
                  <c:v>37884</c:v>
                </c:pt>
                <c:pt idx="418">
                  <c:v>37884</c:v>
                </c:pt>
                <c:pt idx="419">
                  <c:v>37884</c:v>
                </c:pt>
                <c:pt idx="420">
                  <c:v>37884</c:v>
                </c:pt>
                <c:pt idx="421">
                  <c:v>37884</c:v>
                </c:pt>
                <c:pt idx="422">
                  <c:v>37884</c:v>
                </c:pt>
                <c:pt idx="423">
                  <c:v>37884</c:v>
                </c:pt>
                <c:pt idx="424">
                  <c:v>37884</c:v>
                </c:pt>
                <c:pt idx="425">
                  <c:v>37884</c:v>
                </c:pt>
                <c:pt idx="426">
                  <c:v>37884</c:v>
                </c:pt>
                <c:pt idx="427">
                  <c:v>37885</c:v>
                </c:pt>
                <c:pt idx="428">
                  <c:v>37885</c:v>
                </c:pt>
                <c:pt idx="429">
                  <c:v>37885</c:v>
                </c:pt>
                <c:pt idx="430">
                  <c:v>37885</c:v>
                </c:pt>
                <c:pt idx="431">
                  <c:v>37885</c:v>
                </c:pt>
                <c:pt idx="432">
                  <c:v>37885</c:v>
                </c:pt>
                <c:pt idx="433">
                  <c:v>37885</c:v>
                </c:pt>
                <c:pt idx="434">
                  <c:v>37885</c:v>
                </c:pt>
                <c:pt idx="435">
                  <c:v>37885</c:v>
                </c:pt>
                <c:pt idx="436">
                  <c:v>37885</c:v>
                </c:pt>
                <c:pt idx="437">
                  <c:v>37885</c:v>
                </c:pt>
                <c:pt idx="438">
                  <c:v>37885</c:v>
                </c:pt>
                <c:pt idx="439">
                  <c:v>37886</c:v>
                </c:pt>
                <c:pt idx="440">
                  <c:v>37886</c:v>
                </c:pt>
                <c:pt idx="441">
                  <c:v>37886</c:v>
                </c:pt>
                <c:pt idx="442">
                  <c:v>37886</c:v>
                </c:pt>
                <c:pt idx="443">
                  <c:v>37886</c:v>
                </c:pt>
                <c:pt idx="444">
                  <c:v>37886</c:v>
                </c:pt>
                <c:pt idx="445">
                  <c:v>37886</c:v>
                </c:pt>
                <c:pt idx="446">
                  <c:v>37886</c:v>
                </c:pt>
                <c:pt idx="447">
                  <c:v>37886</c:v>
                </c:pt>
                <c:pt idx="448">
                  <c:v>37886</c:v>
                </c:pt>
                <c:pt idx="449">
                  <c:v>37886</c:v>
                </c:pt>
                <c:pt idx="450">
                  <c:v>37887</c:v>
                </c:pt>
                <c:pt idx="451">
                  <c:v>37887</c:v>
                </c:pt>
                <c:pt idx="452">
                  <c:v>37887</c:v>
                </c:pt>
                <c:pt idx="453">
                  <c:v>37887</c:v>
                </c:pt>
                <c:pt idx="454">
                  <c:v>37887</c:v>
                </c:pt>
                <c:pt idx="455">
                  <c:v>37887</c:v>
                </c:pt>
                <c:pt idx="456">
                  <c:v>37887</c:v>
                </c:pt>
                <c:pt idx="457">
                  <c:v>37887</c:v>
                </c:pt>
                <c:pt idx="458">
                  <c:v>37887</c:v>
                </c:pt>
                <c:pt idx="459">
                  <c:v>37887</c:v>
                </c:pt>
                <c:pt idx="460">
                  <c:v>37888</c:v>
                </c:pt>
                <c:pt idx="461">
                  <c:v>37888</c:v>
                </c:pt>
                <c:pt idx="462">
                  <c:v>37888</c:v>
                </c:pt>
                <c:pt idx="463">
                  <c:v>37888</c:v>
                </c:pt>
                <c:pt idx="464">
                  <c:v>37888</c:v>
                </c:pt>
                <c:pt idx="465">
                  <c:v>37888</c:v>
                </c:pt>
                <c:pt idx="466">
                  <c:v>37888</c:v>
                </c:pt>
                <c:pt idx="467">
                  <c:v>37888</c:v>
                </c:pt>
                <c:pt idx="468">
                  <c:v>37888</c:v>
                </c:pt>
                <c:pt idx="469">
                  <c:v>37888</c:v>
                </c:pt>
                <c:pt idx="470">
                  <c:v>37888</c:v>
                </c:pt>
                <c:pt idx="471">
                  <c:v>37888</c:v>
                </c:pt>
                <c:pt idx="472">
                  <c:v>37889</c:v>
                </c:pt>
                <c:pt idx="473">
                  <c:v>37889</c:v>
                </c:pt>
                <c:pt idx="474">
                  <c:v>37889</c:v>
                </c:pt>
                <c:pt idx="475">
                  <c:v>37889</c:v>
                </c:pt>
                <c:pt idx="476">
                  <c:v>37889</c:v>
                </c:pt>
                <c:pt idx="477">
                  <c:v>37889</c:v>
                </c:pt>
                <c:pt idx="478">
                  <c:v>37889</c:v>
                </c:pt>
                <c:pt idx="479">
                  <c:v>37889</c:v>
                </c:pt>
                <c:pt idx="480">
                  <c:v>37889</c:v>
                </c:pt>
                <c:pt idx="481">
                  <c:v>37889</c:v>
                </c:pt>
                <c:pt idx="482">
                  <c:v>37889</c:v>
                </c:pt>
                <c:pt idx="483">
                  <c:v>37890</c:v>
                </c:pt>
                <c:pt idx="484">
                  <c:v>37890</c:v>
                </c:pt>
                <c:pt idx="485">
                  <c:v>37890</c:v>
                </c:pt>
                <c:pt idx="486">
                  <c:v>37890</c:v>
                </c:pt>
                <c:pt idx="487">
                  <c:v>37890</c:v>
                </c:pt>
                <c:pt idx="488">
                  <c:v>37890</c:v>
                </c:pt>
                <c:pt idx="489">
                  <c:v>37890</c:v>
                </c:pt>
                <c:pt idx="490">
                  <c:v>37890</c:v>
                </c:pt>
                <c:pt idx="491">
                  <c:v>37890</c:v>
                </c:pt>
                <c:pt idx="492">
                  <c:v>37890</c:v>
                </c:pt>
                <c:pt idx="493">
                  <c:v>37891</c:v>
                </c:pt>
                <c:pt idx="494">
                  <c:v>37891</c:v>
                </c:pt>
                <c:pt idx="495">
                  <c:v>37891</c:v>
                </c:pt>
                <c:pt idx="496">
                  <c:v>37891</c:v>
                </c:pt>
                <c:pt idx="497">
                  <c:v>37891</c:v>
                </c:pt>
                <c:pt idx="498">
                  <c:v>37891</c:v>
                </c:pt>
                <c:pt idx="499">
                  <c:v>37891</c:v>
                </c:pt>
                <c:pt idx="500">
                  <c:v>37891</c:v>
                </c:pt>
                <c:pt idx="501">
                  <c:v>37891</c:v>
                </c:pt>
                <c:pt idx="502">
                  <c:v>37891</c:v>
                </c:pt>
                <c:pt idx="503">
                  <c:v>37891</c:v>
                </c:pt>
                <c:pt idx="504">
                  <c:v>37891</c:v>
                </c:pt>
                <c:pt idx="505">
                  <c:v>37892</c:v>
                </c:pt>
                <c:pt idx="506">
                  <c:v>37892</c:v>
                </c:pt>
                <c:pt idx="507">
                  <c:v>37892</c:v>
                </c:pt>
                <c:pt idx="508">
                  <c:v>37892</c:v>
                </c:pt>
                <c:pt idx="509">
                  <c:v>37892</c:v>
                </c:pt>
                <c:pt idx="510">
                  <c:v>37892</c:v>
                </c:pt>
                <c:pt idx="511">
                  <c:v>37892</c:v>
                </c:pt>
                <c:pt idx="512">
                  <c:v>37892</c:v>
                </c:pt>
                <c:pt idx="513">
                  <c:v>37892</c:v>
                </c:pt>
                <c:pt idx="514">
                  <c:v>37892</c:v>
                </c:pt>
                <c:pt idx="515">
                  <c:v>37892</c:v>
                </c:pt>
                <c:pt idx="516">
                  <c:v>37893</c:v>
                </c:pt>
                <c:pt idx="517">
                  <c:v>37893</c:v>
                </c:pt>
                <c:pt idx="518">
                  <c:v>37893</c:v>
                </c:pt>
                <c:pt idx="519">
                  <c:v>37893</c:v>
                </c:pt>
                <c:pt idx="520">
                  <c:v>37893</c:v>
                </c:pt>
                <c:pt idx="521">
                  <c:v>37893</c:v>
                </c:pt>
                <c:pt idx="522">
                  <c:v>37893</c:v>
                </c:pt>
                <c:pt idx="523">
                  <c:v>37893</c:v>
                </c:pt>
                <c:pt idx="524">
                  <c:v>37893</c:v>
                </c:pt>
                <c:pt idx="525">
                  <c:v>37893</c:v>
                </c:pt>
                <c:pt idx="526">
                  <c:v>37893</c:v>
                </c:pt>
                <c:pt idx="527">
                  <c:v>37894</c:v>
                </c:pt>
                <c:pt idx="528">
                  <c:v>37894</c:v>
                </c:pt>
                <c:pt idx="529">
                  <c:v>37894</c:v>
                </c:pt>
                <c:pt idx="530">
                  <c:v>37894</c:v>
                </c:pt>
                <c:pt idx="531">
                  <c:v>37894</c:v>
                </c:pt>
                <c:pt idx="532">
                  <c:v>37894</c:v>
                </c:pt>
                <c:pt idx="533">
                  <c:v>37894</c:v>
                </c:pt>
                <c:pt idx="534">
                  <c:v>37894</c:v>
                </c:pt>
                <c:pt idx="535">
                  <c:v>37894</c:v>
                </c:pt>
                <c:pt idx="536">
                  <c:v>37894</c:v>
                </c:pt>
                <c:pt idx="537">
                  <c:v>37895</c:v>
                </c:pt>
                <c:pt idx="538">
                  <c:v>37895</c:v>
                </c:pt>
                <c:pt idx="539">
                  <c:v>37895</c:v>
                </c:pt>
                <c:pt idx="540">
                  <c:v>37895</c:v>
                </c:pt>
                <c:pt idx="541">
                  <c:v>37895</c:v>
                </c:pt>
                <c:pt idx="542">
                  <c:v>37895</c:v>
                </c:pt>
                <c:pt idx="543">
                  <c:v>37895</c:v>
                </c:pt>
                <c:pt idx="544">
                  <c:v>37895</c:v>
                </c:pt>
                <c:pt idx="545">
                  <c:v>37895</c:v>
                </c:pt>
                <c:pt idx="546">
                  <c:v>37895</c:v>
                </c:pt>
                <c:pt idx="547">
                  <c:v>37895</c:v>
                </c:pt>
                <c:pt idx="548">
                  <c:v>37896</c:v>
                </c:pt>
                <c:pt idx="549">
                  <c:v>37896</c:v>
                </c:pt>
                <c:pt idx="550">
                  <c:v>37896</c:v>
                </c:pt>
                <c:pt idx="551">
                  <c:v>37896</c:v>
                </c:pt>
                <c:pt idx="552">
                  <c:v>37896</c:v>
                </c:pt>
                <c:pt idx="553">
                  <c:v>37896</c:v>
                </c:pt>
                <c:pt idx="554">
                  <c:v>37896</c:v>
                </c:pt>
                <c:pt idx="555">
                  <c:v>37896</c:v>
                </c:pt>
                <c:pt idx="556">
                  <c:v>37896</c:v>
                </c:pt>
                <c:pt idx="557">
                  <c:v>37896</c:v>
                </c:pt>
                <c:pt idx="558">
                  <c:v>37897</c:v>
                </c:pt>
                <c:pt idx="559">
                  <c:v>37897</c:v>
                </c:pt>
                <c:pt idx="560">
                  <c:v>37897</c:v>
                </c:pt>
                <c:pt idx="561">
                  <c:v>37897</c:v>
                </c:pt>
                <c:pt idx="562">
                  <c:v>37897</c:v>
                </c:pt>
                <c:pt idx="563">
                  <c:v>37897</c:v>
                </c:pt>
                <c:pt idx="564">
                  <c:v>37897</c:v>
                </c:pt>
                <c:pt idx="565">
                  <c:v>37897</c:v>
                </c:pt>
                <c:pt idx="566">
                  <c:v>37897</c:v>
                </c:pt>
                <c:pt idx="567">
                  <c:v>37897</c:v>
                </c:pt>
                <c:pt idx="568">
                  <c:v>37897</c:v>
                </c:pt>
                <c:pt idx="569">
                  <c:v>37897</c:v>
                </c:pt>
                <c:pt idx="570">
                  <c:v>37897</c:v>
                </c:pt>
                <c:pt idx="571">
                  <c:v>37898</c:v>
                </c:pt>
                <c:pt idx="572">
                  <c:v>37898</c:v>
                </c:pt>
                <c:pt idx="573">
                  <c:v>37898</c:v>
                </c:pt>
                <c:pt idx="574">
                  <c:v>37898</c:v>
                </c:pt>
                <c:pt idx="575">
                  <c:v>37898</c:v>
                </c:pt>
                <c:pt idx="576">
                  <c:v>37898</c:v>
                </c:pt>
                <c:pt idx="577">
                  <c:v>37898</c:v>
                </c:pt>
                <c:pt idx="578">
                  <c:v>37898</c:v>
                </c:pt>
                <c:pt idx="579">
                  <c:v>37898</c:v>
                </c:pt>
                <c:pt idx="580">
                  <c:v>37898</c:v>
                </c:pt>
                <c:pt idx="581">
                  <c:v>37898</c:v>
                </c:pt>
                <c:pt idx="582">
                  <c:v>37899</c:v>
                </c:pt>
                <c:pt idx="583">
                  <c:v>37899</c:v>
                </c:pt>
                <c:pt idx="584">
                  <c:v>37899</c:v>
                </c:pt>
                <c:pt idx="585">
                  <c:v>37899</c:v>
                </c:pt>
                <c:pt idx="586">
                  <c:v>37899</c:v>
                </c:pt>
                <c:pt idx="587">
                  <c:v>37899</c:v>
                </c:pt>
                <c:pt idx="588">
                  <c:v>37899</c:v>
                </c:pt>
                <c:pt idx="589">
                  <c:v>37899</c:v>
                </c:pt>
                <c:pt idx="590">
                  <c:v>37899</c:v>
                </c:pt>
                <c:pt idx="591">
                  <c:v>37899</c:v>
                </c:pt>
                <c:pt idx="592">
                  <c:v>37900</c:v>
                </c:pt>
                <c:pt idx="593">
                  <c:v>37900</c:v>
                </c:pt>
                <c:pt idx="594">
                  <c:v>37900</c:v>
                </c:pt>
                <c:pt idx="595">
                  <c:v>37900</c:v>
                </c:pt>
                <c:pt idx="596">
                  <c:v>37900</c:v>
                </c:pt>
                <c:pt idx="597">
                  <c:v>37900</c:v>
                </c:pt>
                <c:pt idx="598">
                  <c:v>37900</c:v>
                </c:pt>
                <c:pt idx="599">
                  <c:v>37900</c:v>
                </c:pt>
                <c:pt idx="600">
                  <c:v>37900</c:v>
                </c:pt>
                <c:pt idx="601">
                  <c:v>37900</c:v>
                </c:pt>
                <c:pt idx="602">
                  <c:v>37900</c:v>
                </c:pt>
                <c:pt idx="603">
                  <c:v>37901</c:v>
                </c:pt>
                <c:pt idx="604">
                  <c:v>37901</c:v>
                </c:pt>
                <c:pt idx="605">
                  <c:v>37901</c:v>
                </c:pt>
                <c:pt idx="606">
                  <c:v>37901</c:v>
                </c:pt>
                <c:pt idx="607">
                  <c:v>37901</c:v>
                </c:pt>
                <c:pt idx="608">
                  <c:v>37901</c:v>
                </c:pt>
                <c:pt idx="609">
                  <c:v>37901</c:v>
                </c:pt>
                <c:pt idx="610">
                  <c:v>37901</c:v>
                </c:pt>
                <c:pt idx="611">
                  <c:v>37901</c:v>
                </c:pt>
                <c:pt idx="612">
                  <c:v>37901</c:v>
                </c:pt>
                <c:pt idx="613">
                  <c:v>37901</c:v>
                </c:pt>
                <c:pt idx="614">
                  <c:v>37901</c:v>
                </c:pt>
                <c:pt idx="615">
                  <c:v>37902</c:v>
                </c:pt>
                <c:pt idx="616">
                  <c:v>37902</c:v>
                </c:pt>
                <c:pt idx="617">
                  <c:v>37902</c:v>
                </c:pt>
                <c:pt idx="618">
                  <c:v>37902</c:v>
                </c:pt>
                <c:pt idx="619">
                  <c:v>37902</c:v>
                </c:pt>
                <c:pt idx="620">
                  <c:v>37902</c:v>
                </c:pt>
                <c:pt idx="621">
                  <c:v>37902</c:v>
                </c:pt>
                <c:pt idx="622">
                  <c:v>37902</c:v>
                </c:pt>
                <c:pt idx="623">
                  <c:v>37902</c:v>
                </c:pt>
                <c:pt idx="624">
                  <c:v>37903</c:v>
                </c:pt>
                <c:pt idx="625">
                  <c:v>37903</c:v>
                </c:pt>
                <c:pt idx="626">
                  <c:v>37903</c:v>
                </c:pt>
                <c:pt idx="627">
                  <c:v>37903</c:v>
                </c:pt>
                <c:pt idx="628">
                  <c:v>37903</c:v>
                </c:pt>
                <c:pt idx="629">
                  <c:v>37903</c:v>
                </c:pt>
                <c:pt idx="630">
                  <c:v>37903</c:v>
                </c:pt>
                <c:pt idx="631">
                  <c:v>37903</c:v>
                </c:pt>
                <c:pt idx="632">
                  <c:v>37903</c:v>
                </c:pt>
                <c:pt idx="633">
                  <c:v>37903</c:v>
                </c:pt>
                <c:pt idx="634">
                  <c:v>37903</c:v>
                </c:pt>
                <c:pt idx="635">
                  <c:v>37903</c:v>
                </c:pt>
                <c:pt idx="636">
                  <c:v>37904</c:v>
                </c:pt>
                <c:pt idx="637">
                  <c:v>37904</c:v>
                </c:pt>
                <c:pt idx="638">
                  <c:v>37904</c:v>
                </c:pt>
                <c:pt idx="639">
                  <c:v>37904</c:v>
                </c:pt>
                <c:pt idx="640">
                  <c:v>37904</c:v>
                </c:pt>
                <c:pt idx="641">
                  <c:v>37904</c:v>
                </c:pt>
                <c:pt idx="642">
                  <c:v>37904</c:v>
                </c:pt>
                <c:pt idx="643">
                  <c:v>37904</c:v>
                </c:pt>
                <c:pt idx="644">
                  <c:v>37904</c:v>
                </c:pt>
                <c:pt idx="645">
                  <c:v>37904</c:v>
                </c:pt>
                <c:pt idx="646">
                  <c:v>37904</c:v>
                </c:pt>
                <c:pt idx="647">
                  <c:v>37905</c:v>
                </c:pt>
                <c:pt idx="648">
                  <c:v>37905</c:v>
                </c:pt>
                <c:pt idx="649">
                  <c:v>37905</c:v>
                </c:pt>
                <c:pt idx="650">
                  <c:v>37905</c:v>
                </c:pt>
                <c:pt idx="651">
                  <c:v>37905</c:v>
                </c:pt>
                <c:pt idx="652">
                  <c:v>37905</c:v>
                </c:pt>
                <c:pt idx="653">
                  <c:v>37905</c:v>
                </c:pt>
                <c:pt idx="654">
                  <c:v>37905</c:v>
                </c:pt>
                <c:pt idx="655">
                  <c:v>37905</c:v>
                </c:pt>
                <c:pt idx="656">
                  <c:v>37905</c:v>
                </c:pt>
                <c:pt idx="657">
                  <c:v>37905</c:v>
                </c:pt>
                <c:pt idx="658">
                  <c:v>37905</c:v>
                </c:pt>
                <c:pt idx="659">
                  <c:v>37906</c:v>
                </c:pt>
                <c:pt idx="660">
                  <c:v>37906</c:v>
                </c:pt>
                <c:pt idx="661">
                  <c:v>37906</c:v>
                </c:pt>
                <c:pt idx="662">
                  <c:v>37906</c:v>
                </c:pt>
                <c:pt idx="663">
                  <c:v>37906</c:v>
                </c:pt>
                <c:pt idx="664">
                  <c:v>37906</c:v>
                </c:pt>
                <c:pt idx="665">
                  <c:v>37906</c:v>
                </c:pt>
                <c:pt idx="666">
                  <c:v>37906</c:v>
                </c:pt>
                <c:pt idx="667">
                  <c:v>37906</c:v>
                </c:pt>
                <c:pt idx="668">
                  <c:v>37906</c:v>
                </c:pt>
                <c:pt idx="669">
                  <c:v>37906</c:v>
                </c:pt>
                <c:pt idx="670">
                  <c:v>37907</c:v>
                </c:pt>
                <c:pt idx="671">
                  <c:v>37907</c:v>
                </c:pt>
                <c:pt idx="672">
                  <c:v>37907</c:v>
                </c:pt>
                <c:pt idx="673">
                  <c:v>37907</c:v>
                </c:pt>
                <c:pt idx="674">
                  <c:v>37907</c:v>
                </c:pt>
                <c:pt idx="675">
                  <c:v>37907</c:v>
                </c:pt>
                <c:pt idx="676">
                  <c:v>37907</c:v>
                </c:pt>
                <c:pt idx="677">
                  <c:v>37907</c:v>
                </c:pt>
                <c:pt idx="678">
                  <c:v>37907</c:v>
                </c:pt>
                <c:pt idx="679">
                  <c:v>37907</c:v>
                </c:pt>
                <c:pt idx="680">
                  <c:v>37907</c:v>
                </c:pt>
                <c:pt idx="681">
                  <c:v>37908</c:v>
                </c:pt>
                <c:pt idx="682">
                  <c:v>37908</c:v>
                </c:pt>
                <c:pt idx="683">
                  <c:v>37908</c:v>
                </c:pt>
                <c:pt idx="684">
                  <c:v>37908</c:v>
                </c:pt>
                <c:pt idx="685">
                  <c:v>37908</c:v>
                </c:pt>
                <c:pt idx="686">
                  <c:v>37908</c:v>
                </c:pt>
                <c:pt idx="687">
                  <c:v>37908</c:v>
                </c:pt>
                <c:pt idx="688">
                  <c:v>37908</c:v>
                </c:pt>
                <c:pt idx="689">
                  <c:v>37908</c:v>
                </c:pt>
                <c:pt idx="690">
                  <c:v>37908</c:v>
                </c:pt>
                <c:pt idx="691">
                  <c:v>37908</c:v>
                </c:pt>
                <c:pt idx="692">
                  <c:v>37909</c:v>
                </c:pt>
                <c:pt idx="693">
                  <c:v>37909</c:v>
                </c:pt>
                <c:pt idx="694">
                  <c:v>37909</c:v>
                </c:pt>
                <c:pt idx="695">
                  <c:v>37909</c:v>
                </c:pt>
                <c:pt idx="696">
                  <c:v>37909</c:v>
                </c:pt>
                <c:pt idx="697">
                  <c:v>37909</c:v>
                </c:pt>
                <c:pt idx="698">
                  <c:v>37909</c:v>
                </c:pt>
                <c:pt idx="699">
                  <c:v>37909</c:v>
                </c:pt>
                <c:pt idx="700">
                  <c:v>37909</c:v>
                </c:pt>
                <c:pt idx="701">
                  <c:v>37909</c:v>
                </c:pt>
                <c:pt idx="702">
                  <c:v>37909</c:v>
                </c:pt>
                <c:pt idx="703">
                  <c:v>37909</c:v>
                </c:pt>
                <c:pt idx="704">
                  <c:v>37910</c:v>
                </c:pt>
                <c:pt idx="705">
                  <c:v>37910</c:v>
                </c:pt>
                <c:pt idx="706">
                  <c:v>37910</c:v>
                </c:pt>
                <c:pt idx="707">
                  <c:v>37910</c:v>
                </c:pt>
                <c:pt idx="708">
                  <c:v>37910</c:v>
                </c:pt>
                <c:pt idx="709">
                  <c:v>37910</c:v>
                </c:pt>
                <c:pt idx="710">
                  <c:v>37910</c:v>
                </c:pt>
                <c:pt idx="711">
                  <c:v>37910</c:v>
                </c:pt>
                <c:pt idx="712">
                  <c:v>37910</c:v>
                </c:pt>
                <c:pt idx="713">
                  <c:v>37910</c:v>
                </c:pt>
                <c:pt idx="714">
                  <c:v>37910</c:v>
                </c:pt>
                <c:pt idx="715">
                  <c:v>37911</c:v>
                </c:pt>
                <c:pt idx="716">
                  <c:v>37911</c:v>
                </c:pt>
                <c:pt idx="717">
                  <c:v>37911</c:v>
                </c:pt>
                <c:pt idx="718">
                  <c:v>37911</c:v>
                </c:pt>
                <c:pt idx="719">
                  <c:v>37911</c:v>
                </c:pt>
                <c:pt idx="720">
                  <c:v>37911</c:v>
                </c:pt>
                <c:pt idx="721">
                  <c:v>37911</c:v>
                </c:pt>
                <c:pt idx="722">
                  <c:v>37911</c:v>
                </c:pt>
                <c:pt idx="723">
                  <c:v>37911</c:v>
                </c:pt>
                <c:pt idx="724">
                  <c:v>37911</c:v>
                </c:pt>
                <c:pt idx="725">
                  <c:v>37911</c:v>
                </c:pt>
                <c:pt idx="726">
                  <c:v>37911</c:v>
                </c:pt>
                <c:pt idx="727">
                  <c:v>37911</c:v>
                </c:pt>
                <c:pt idx="728">
                  <c:v>37912</c:v>
                </c:pt>
                <c:pt idx="729">
                  <c:v>37912</c:v>
                </c:pt>
                <c:pt idx="730">
                  <c:v>37912</c:v>
                </c:pt>
                <c:pt idx="731">
                  <c:v>37912</c:v>
                </c:pt>
                <c:pt idx="732">
                  <c:v>37912</c:v>
                </c:pt>
                <c:pt idx="733">
                  <c:v>37912</c:v>
                </c:pt>
                <c:pt idx="734">
                  <c:v>37912</c:v>
                </c:pt>
                <c:pt idx="735">
                  <c:v>37912</c:v>
                </c:pt>
                <c:pt idx="736">
                  <c:v>37912</c:v>
                </c:pt>
                <c:pt idx="737">
                  <c:v>37912</c:v>
                </c:pt>
                <c:pt idx="738">
                  <c:v>37912</c:v>
                </c:pt>
                <c:pt idx="739">
                  <c:v>37912</c:v>
                </c:pt>
                <c:pt idx="740">
                  <c:v>37913</c:v>
                </c:pt>
                <c:pt idx="741">
                  <c:v>37913</c:v>
                </c:pt>
                <c:pt idx="742">
                  <c:v>37913</c:v>
                </c:pt>
                <c:pt idx="743">
                  <c:v>37913</c:v>
                </c:pt>
                <c:pt idx="744">
                  <c:v>37913</c:v>
                </c:pt>
                <c:pt idx="745">
                  <c:v>37913</c:v>
                </c:pt>
                <c:pt idx="746">
                  <c:v>37913</c:v>
                </c:pt>
                <c:pt idx="747">
                  <c:v>37913</c:v>
                </c:pt>
                <c:pt idx="748">
                  <c:v>37913</c:v>
                </c:pt>
                <c:pt idx="749">
                  <c:v>37913</c:v>
                </c:pt>
                <c:pt idx="750">
                  <c:v>37913</c:v>
                </c:pt>
                <c:pt idx="751">
                  <c:v>37914</c:v>
                </c:pt>
                <c:pt idx="752">
                  <c:v>37914</c:v>
                </c:pt>
                <c:pt idx="753">
                  <c:v>37914</c:v>
                </c:pt>
                <c:pt idx="754">
                  <c:v>37914</c:v>
                </c:pt>
                <c:pt idx="755">
                  <c:v>37914</c:v>
                </c:pt>
                <c:pt idx="756">
                  <c:v>37914</c:v>
                </c:pt>
                <c:pt idx="757">
                  <c:v>37914</c:v>
                </c:pt>
                <c:pt idx="758">
                  <c:v>37914</c:v>
                </c:pt>
                <c:pt idx="759">
                  <c:v>37914</c:v>
                </c:pt>
                <c:pt idx="760">
                  <c:v>37914</c:v>
                </c:pt>
                <c:pt idx="761">
                  <c:v>37915</c:v>
                </c:pt>
                <c:pt idx="762">
                  <c:v>37915</c:v>
                </c:pt>
                <c:pt idx="763">
                  <c:v>37915</c:v>
                </c:pt>
                <c:pt idx="764">
                  <c:v>37915</c:v>
                </c:pt>
                <c:pt idx="765">
                  <c:v>37915</c:v>
                </c:pt>
                <c:pt idx="766">
                  <c:v>37915</c:v>
                </c:pt>
                <c:pt idx="767">
                  <c:v>37915</c:v>
                </c:pt>
                <c:pt idx="768">
                  <c:v>37915</c:v>
                </c:pt>
                <c:pt idx="769">
                  <c:v>37915</c:v>
                </c:pt>
                <c:pt idx="770">
                  <c:v>37915</c:v>
                </c:pt>
                <c:pt idx="771">
                  <c:v>37915</c:v>
                </c:pt>
                <c:pt idx="772">
                  <c:v>37916</c:v>
                </c:pt>
                <c:pt idx="773">
                  <c:v>37916</c:v>
                </c:pt>
                <c:pt idx="774">
                  <c:v>37916</c:v>
                </c:pt>
                <c:pt idx="775">
                  <c:v>37916</c:v>
                </c:pt>
                <c:pt idx="776">
                  <c:v>37916</c:v>
                </c:pt>
                <c:pt idx="777">
                  <c:v>37916</c:v>
                </c:pt>
                <c:pt idx="778">
                  <c:v>37916</c:v>
                </c:pt>
                <c:pt idx="779">
                  <c:v>37916</c:v>
                </c:pt>
                <c:pt idx="780">
                  <c:v>37916</c:v>
                </c:pt>
                <c:pt idx="781">
                  <c:v>37917</c:v>
                </c:pt>
                <c:pt idx="782">
                  <c:v>37917</c:v>
                </c:pt>
                <c:pt idx="783">
                  <c:v>37917</c:v>
                </c:pt>
                <c:pt idx="784">
                  <c:v>37917</c:v>
                </c:pt>
                <c:pt idx="785">
                  <c:v>37917</c:v>
                </c:pt>
                <c:pt idx="786">
                  <c:v>37917</c:v>
                </c:pt>
                <c:pt idx="787">
                  <c:v>37917</c:v>
                </c:pt>
                <c:pt idx="788">
                  <c:v>37917</c:v>
                </c:pt>
                <c:pt idx="789">
                  <c:v>37917</c:v>
                </c:pt>
                <c:pt idx="790">
                  <c:v>37917</c:v>
                </c:pt>
                <c:pt idx="791">
                  <c:v>37917</c:v>
                </c:pt>
                <c:pt idx="792">
                  <c:v>37917</c:v>
                </c:pt>
                <c:pt idx="793">
                  <c:v>37918</c:v>
                </c:pt>
                <c:pt idx="794">
                  <c:v>37918</c:v>
                </c:pt>
                <c:pt idx="795">
                  <c:v>37918</c:v>
                </c:pt>
                <c:pt idx="796">
                  <c:v>37918</c:v>
                </c:pt>
                <c:pt idx="797">
                  <c:v>37918</c:v>
                </c:pt>
                <c:pt idx="798">
                  <c:v>37918</c:v>
                </c:pt>
                <c:pt idx="799">
                  <c:v>37918</c:v>
                </c:pt>
                <c:pt idx="800">
                  <c:v>37918</c:v>
                </c:pt>
                <c:pt idx="801">
                  <c:v>37918</c:v>
                </c:pt>
                <c:pt idx="802">
                  <c:v>37918</c:v>
                </c:pt>
                <c:pt idx="803">
                  <c:v>37919</c:v>
                </c:pt>
                <c:pt idx="804">
                  <c:v>37919</c:v>
                </c:pt>
                <c:pt idx="805">
                  <c:v>37919</c:v>
                </c:pt>
                <c:pt idx="806">
                  <c:v>37919</c:v>
                </c:pt>
                <c:pt idx="807">
                  <c:v>37919</c:v>
                </c:pt>
                <c:pt idx="808">
                  <c:v>37919</c:v>
                </c:pt>
                <c:pt idx="809">
                  <c:v>37919</c:v>
                </c:pt>
                <c:pt idx="810">
                  <c:v>37919</c:v>
                </c:pt>
                <c:pt idx="811">
                  <c:v>37919</c:v>
                </c:pt>
                <c:pt idx="812">
                  <c:v>37919</c:v>
                </c:pt>
                <c:pt idx="813">
                  <c:v>37919</c:v>
                </c:pt>
                <c:pt idx="814">
                  <c:v>37920</c:v>
                </c:pt>
                <c:pt idx="815">
                  <c:v>37920</c:v>
                </c:pt>
                <c:pt idx="816">
                  <c:v>37920</c:v>
                </c:pt>
                <c:pt idx="817">
                  <c:v>37920</c:v>
                </c:pt>
                <c:pt idx="818">
                  <c:v>37920</c:v>
                </c:pt>
                <c:pt idx="819">
                  <c:v>37920</c:v>
                </c:pt>
                <c:pt idx="820">
                  <c:v>37920</c:v>
                </c:pt>
                <c:pt idx="821">
                  <c:v>37920</c:v>
                </c:pt>
                <c:pt idx="822">
                  <c:v>37920</c:v>
                </c:pt>
                <c:pt idx="823">
                  <c:v>37920</c:v>
                </c:pt>
                <c:pt idx="824">
                  <c:v>37921</c:v>
                </c:pt>
                <c:pt idx="825">
                  <c:v>37921</c:v>
                </c:pt>
                <c:pt idx="826">
                  <c:v>37921</c:v>
                </c:pt>
                <c:pt idx="827">
                  <c:v>37921</c:v>
                </c:pt>
                <c:pt idx="828">
                  <c:v>37921</c:v>
                </c:pt>
                <c:pt idx="829">
                  <c:v>37921</c:v>
                </c:pt>
                <c:pt idx="830">
                  <c:v>37921</c:v>
                </c:pt>
                <c:pt idx="831">
                  <c:v>37921</c:v>
                </c:pt>
                <c:pt idx="832">
                  <c:v>37921</c:v>
                </c:pt>
                <c:pt idx="833">
                  <c:v>37921</c:v>
                </c:pt>
                <c:pt idx="834">
                  <c:v>37921</c:v>
                </c:pt>
                <c:pt idx="835">
                  <c:v>37921</c:v>
                </c:pt>
                <c:pt idx="836">
                  <c:v>37921</c:v>
                </c:pt>
                <c:pt idx="837">
                  <c:v>37922</c:v>
                </c:pt>
                <c:pt idx="838">
                  <c:v>37922</c:v>
                </c:pt>
                <c:pt idx="839">
                  <c:v>37922</c:v>
                </c:pt>
                <c:pt idx="840">
                  <c:v>37922</c:v>
                </c:pt>
                <c:pt idx="841">
                  <c:v>37922</c:v>
                </c:pt>
                <c:pt idx="842">
                  <c:v>37922</c:v>
                </c:pt>
                <c:pt idx="843">
                  <c:v>37922</c:v>
                </c:pt>
                <c:pt idx="844">
                  <c:v>37922</c:v>
                </c:pt>
                <c:pt idx="845">
                  <c:v>37922</c:v>
                </c:pt>
                <c:pt idx="846">
                  <c:v>37922</c:v>
                </c:pt>
                <c:pt idx="847">
                  <c:v>37923</c:v>
                </c:pt>
                <c:pt idx="848">
                  <c:v>37923</c:v>
                </c:pt>
                <c:pt idx="849">
                  <c:v>37923</c:v>
                </c:pt>
                <c:pt idx="850">
                  <c:v>37923</c:v>
                </c:pt>
                <c:pt idx="851">
                  <c:v>37923</c:v>
                </c:pt>
                <c:pt idx="852">
                  <c:v>37923</c:v>
                </c:pt>
                <c:pt idx="853">
                  <c:v>37923</c:v>
                </c:pt>
                <c:pt idx="854">
                  <c:v>37923</c:v>
                </c:pt>
                <c:pt idx="855">
                  <c:v>37923</c:v>
                </c:pt>
                <c:pt idx="856">
                  <c:v>37923</c:v>
                </c:pt>
                <c:pt idx="857">
                  <c:v>37923</c:v>
                </c:pt>
                <c:pt idx="858">
                  <c:v>37923</c:v>
                </c:pt>
                <c:pt idx="859">
                  <c:v>37923</c:v>
                </c:pt>
                <c:pt idx="860">
                  <c:v>37924</c:v>
                </c:pt>
                <c:pt idx="861">
                  <c:v>37924</c:v>
                </c:pt>
                <c:pt idx="862">
                  <c:v>37924</c:v>
                </c:pt>
                <c:pt idx="863">
                  <c:v>37924</c:v>
                </c:pt>
                <c:pt idx="864">
                  <c:v>37924</c:v>
                </c:pt>
                <c:pt idx="865">
                  <c:v>37924</c:v>
                </c:pt>
                <c:pt idx="866">
                  <c:v>37924</c:v>
                </c:pt>
                <c:pt idx="867">
                  <c:v>37924</c:v>
                </c:pt>
                <c:pt idx="868">
                  <c:v>37924</c:v>
                </c:pt>
                <c:pt idx="869">
                  <c:v>37924</c:v>
                </c:pt>
                <c:pt idx="870">
                  <c:v>37924</c:v>
                </c:pt>
                <c:pt idx="871">
                  <c:v>37924</c:v>
                </c:pt>
                <c:pt idx="872">
                  <c:v>37924</c:v>
                </c:pt>
                <c:pt idx="873">
                  <c:v>37925</c:v>
                </c:pt>
                <c:pt idx="874">
                  <c:v>37925</c:v>
                </c:pt>
                <c:pt idx="875">
                  <c:v>37925</c:v>
                </c:pt>
                <c:pt idx="876">
                  <c:v>37925</c:v>
                </c:pt>
                <c:pt idx="877">
                  <c:v>37925</c:v>
                </c:pt>
                <c:pt idx="878">
                  <c:v>37925</c:v>
                </c:pt>
                <c:pt idx="879">
                  <c:v>37925</c:v>
                </c:pt>
                <c:pt idx="880">
                  <c:v>37925</c:v>
                </c:pt>
                <c:pt idx="881">
                  <c:v>37925</c:v>
                </c:pt>
                <c:pt idx="882">
                  <c:v>37925</c:v>
                </c:pt>
                <c:pt idx="883">
                  <c:v>37926</c:v>
                </c:pt>
                <c:pt idx="884">
                  <c:v>37926</c:v>
                </c:pt>
                <c:pt idx="885">
                  <c:v>37926</c:v>
                </c:pt>
                <c:pt idx="886">
                  <c:v>37926</c:v>
                </c:pt>
                <c:pt idx="887">
                  <c:v>37926</c:v>
                </c:pt>
                <c:pt idx="888">
                  <c:v>37926</c:v>
                </c:pt>
                <c:pt idx="889">
                  <c:v>37926</c:v>
                </c:pt>
                <c:pt idx="890">
                  <c:v>37926</c:v>
                </c:pt>
                <c:pt idx="891">
                  <c:v>37926</c:v>
                </c:pt>
                <c:pt idx="892">
                  <c:v>37926</c:v>
                </c:pt>
                <c:pt idx="893">
                  <c:v>37926</c:v>
                </c:pt>
                <c:pt idx="894">
                  <c:v>37926</c:v>
                </c:pt>
                <c:pt idx="895">
                  <c:v>37927</c:v>
                </c:pt>
                <c:pt idx="896">
                  <c:v>37927</c:v>
                </c:pt>
                <c:pt idx="897">
                  <c:v>37927</c:v>
                </c:pt>
                <c:pt idx="898">
                  <c:v>37927</c:v>
                </c:pt>
                <c:pt idx="899">
                  <c:v>37927</c:v>
                </c:pt>
                <c:pt idx="900">
                  <c:v>37927</c:v>
                </c:pt>
                <c:pt idx="901">
                  <c:v>37927</c:v>
                </c:pt>
                <c:pt idx="902">
                  <c:v>37927</c:v>
                </c:pt>
                <c:pt idx="903">
                  <c:v>37927</c:v>
                </c:pt>
                <c:pt idx="904">
                  <c:v>37927</c:v>
                </c:pt>
                <c:pt idx="905">
                  <c:v>37927</c:v>
                </c:pt>
                <c:pt idx="906">
                  <c:v>37927</c:v>
                </c:pt>
                <c:pt idx="907">
                  <c:v>37927</c:v>
                </c:pt>
                <c:pt idx="908">
                  <c:v>37927</c:v>
                </c:pt>
                <c:pt idx="909">
                  <c:v>37927</c:v>
                </c:pt>
                <c:pt idx="910">
                  <c:v>37928</c:v>
                </c:pt>
                <c:pt idx="911">
                  <c:v>37928</c:v>
                </c:pt>
                <c:pt idx="912">
                  <c:v>37928</c:v>
                </c:pt>
                <c:pt idx="913">
                  <c:v>37928</c:v>
                </c:pt>
                <c:pt idx="914">
                  <c:v>37928</c:v>
                </c:pt>
                <c:pt idx="915">
                  <c:v>37928</c:v>
                </c:pt>
                <c:pt idx="916">
                  <c:v>37928</c:v>
                </c:pt>
                <c:pt idx="917">
                  <c:v>37928</c:v>
                </c:pt>
                <c:pt idx="918">
                  <c:v>37928</c:v>
                </c:pt>
                <c:pt idx="919">
                  <c:v>37928</c:v>
                </c:pt>
                <c:pt idx="920">
                  <c:v>37928</c:v>
                </c:pt>
                <c:pt idx="921">
                  <c:v>37928</c:v>
                </c:pt>
                <c:pt idx="922">
                  <c:v>37929</c:v>
                </c:pt>
                <c:pt idx="923">
                  <c:v>37929</c:v>
                </c:pt>
                <c:pt idx="924">
                  <c:v>37929</c:v>
                </c:pt>
                <c:pt idx="925">
                  <c:v>37929</c:v>
                </c:pt>
                <c:pt idx="926">
                  <c:v>37929</c:v>
                </c:pt>
                <c:pt idx="927">
                  <c:v>37929</c:v>
                </c:pt>
                <c:pt idx="928">
                  <c:v>37929</c:v>
                </c:pt>
                <c:pt idx="929">
                  <c:v>37929</c:v>
                </c:pt>
                <c:pt idx="930">
                  <c:v>37929</c:v>
                </c:pt>
                <c:pt idx="931">
                  <c:v>37929</c:v>
                </c:pt>
                <c:pt idx="932">
                  <c:v>37929</c:v>
                </c:pt>
                <c:pt idx="933">
                  <c:v>37929</c:v>
                </c:pt>
                <c:pt idx="934">
                  <c:v>37930</c:v>
                </c:pt>
                <c:pt idx="935">
                  <c:v>37930</c:v>
                </c:pt>
                <c:pt idx="936">
                  <c:v>37930</c:v>
                </c:pt>
                <c:pt idx="937">
                  <c:v>37930</c:v>
                </c:pt>
                <c:pt idx="938">
                  <c:v>37930</c:v>
                </c:pt>
                <c:pt idx="939">
                  <c:v>37930</c:v>
                </c:pt>
                <c:pt idx="940">
                  <c:v>37930</c:v>
                </c:pt>
                <c:pt idx="941">
                  <c:v>37930</c:v>
                </c:pt>
                <c:pt idx="942">
                  <c:v>37930</c:v>
                </c:pt>
                <c:pt idx="943">
                  <c:v>37930</c:v>
                </c:pt>
                <c:pt idx="944">
                  <c:v>37930</c:v>
                </c:pt>
                <c:pt idx="945">
                  <c:v>37931</c:v>
                </c:pt>
                <c:pt idx="946">
                  <c:v>37931</c:v>
                </c:pt>
                <c:pt idx="947">
                  <c:v>37931</c:v>
                </c:pt>
                <c:pt idx="948">
                  <c:v>37931</c:v>
                </c:pt>
                <c:pt idx="949">
                  <c:v>37931</c:v>
                </c:pt>
                <c:pt idx="950">
                  <c:v>37931</c:v>
                </c:pt>
                <c:pt idx="951">
                  <c:v>37931</c:v>
                </c:pt>
                <c:pt idx="952">
                  <c:v>37931</c:v>
                </c:pt>
                <c:pt idx="953">
                  <c:v>37931</c:v>
                </c:pt>
                <c:pt idx="954">
                  <c:v>37931</c:v>
                </c:pt>
                <c:pt idx="955">
                  <c:v>37932</c:v>
                </c:pt>
                <c:pt idx="956">
                  <c:v>37932</c:v>
                </c:pt>
                <c:pt idx="957">
                  <c:v>37932</c:v>
                </c:pt>
                <c:pt idx="958">
                  <c:v>37932</c:v>
                </c:pt>
                <c:pt idx="959">
                  <c:v>37932</c:v>
                </c:pt>
                <c:pt idx="960">
                  <c:v>37932</c:v>
                </c:pt>
                <c:pt idx="961">
                  <c:v>37932</c:v>
                </c:pt>
                <c:pt idx="962">
                  <c:v>37932</c:v>
                </c:pt>
                <c:pt idx="963">
                  <c:v>37932</c:v>
                </c:pt>
                <c:pt idx="964">
                  <c:v>37932</c:v>
                </c:pt>
                <c:pt idx="965">
                  <c:v>37932</c:v>
                </c:pt>
                <c:pt idx="966">
                  <c:v>37933</c:v>
                </c:pt>
                <c:pt idx="967">
                  <c:v>37933</c:v>
                </c:pt>
                <c:pt idx="968">
                  <c:v>37933</c:v>
                </c:pt>
                <c:pt idx="969">
                  <c:v>37933</c:v>
                </c:pt>
                <c:pt idx="970">
                  <c:v>37933</c:v>
                </c:pt>
                <c:pt idx="971">
                  <c:v>37933</c:v>
                </c:pt>
                <c:pt idx="972">
                  <c:v>37933</c:v>
                </c:pt>
                <c:pt idx="973">
                  <c:v>37933</c:v>
                </c:pt>
                <c:pt idx="974">
                  <c:v>37933</c:v>
                </c:pt>
                <c:pt idx="975">
                  <c:v>37933</c:v>
                </c:pt>
                <c:pt idx="976">
                  <c:v>37934</c:v>
                </c:pt>
                <c:pt idx="977">
                  <c:v>37934</c:v>
                </c:pt>
                <c:pt idx="978">
                  <c:v>37934</c:v>
                </c:pt>
                <c:pt idx="979">
                  <c:v>37934</c:v>
                </c:pt>
                <c:pt idx="980">
                  <c:v>37934</c:v>
                </c:pt>
                <c:pt idx="981">
                  <c:v>37934</c:v>
                </c:pt>
                <c:pt idx="982">
                  <c:v>37934</c:v>
                </c:pt>
                <c:pt idx="983">
                  <c:v>37934</c:v>
                </c:pt>
                <c:pt idx="984">
                  <c:v>37934</c:v>
                </c:pt>
                <c:pt idx="985">
                  <c:v>37935</c:v>
                </c:pt>
                <c:pt idx="986">
                  <c:v>37935</c:v>
                </c:pt>
                <c:pt idx="987">
                  <c:v>37935</c:v>
                </c:pt>
                <c:pt idx="988">
                  <c:v>37935</c:v>
                </c:pt>
                <c:pt idx="989">
                  <c:v>37935</c:v>
                </c:pt>
                <c:pt idx="990">
                  <c:v>37935</c:v>
                </c:pt>
                <c:pt idx="991">
                  <c:v>37935</c:v>
                </c:pt>
                <c:pt idx="992">
                  <c:v>37935</c:v>
                </c:pt>
                <c:pt idx="993">
                  <c:v>37935</c:v>
                </c:pt>
                <c:pt idx="994">
                  <c:v>37935</c:v>
                </c:pt>
                <c:pt idx="995">
                  <c:v>37935</c:v>
                </c:pt>
                <c:pt idx="996">
                  <c:v>37936</c:v>
                </c:pt>
                <c:pt idx="997">
                  <c:v>37936</c:v>
                </c:pt>
                <c:pt idx="998">
                  <c:v>37936</c:v>
                </c:pt>
                <c:pt idx="999">
                  <c:v>37936</c:v>
                </c:pt>
              </c:numCache>
            </c:numRef>
          </c:val>
          <c:smooth val="0"/>
          <c:extLst>
            <c:ext xmlns:c16="http://schemas.microsoft.com/office/drawing/2014/chart" uri="{C3380CC4-5D6E-409C-BE32-E72D297353CC}">
              <c16:uniqueId val="{00000005-1AB9-4CEB-B766-C319B780FA6F}"/>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0'!$C$1</c:f>
              <c:strCache>
                <c:ptCount val="1"/>
                <c:pt idx="0">
                  <c:v>No Vaccine</c:v>
                </c:pt>
              </c:strCache>
            </c:strRef>
          </c:tx>
          <c:spPr>
            <a:ln w="28575" cap="rnd">
              <a:solidFill>
                <a:schemeClr val="tx1"/>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C$2:$C$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13</c:v>
                </c:pt>
                <c:pt idx="313">
                  <c:v>35703</c:v>
                </c:pt>
                <c:pt idx="314">
                  <c:v>35888</c:v>
                </c:pt>
                <c:pt idx="315">
                  <c:v>36075</c:v>
                </c:pt>
                <c:pt idx="316">
                  <c:v>36261</c:v>
                </c:pt>
                <c:pt idx="317">
                  <c:v>36442</c:v>
                </c:pt>
                <c:pt idx="318">
                  <c:v>36625</c:v>
                </c:pt>
                <c:pt idx="319">
                  <c:v>36803</c:v>
                </c:pt>
                <c:pt idx="320">
                  <c:v>36978</c:v>
                </c:pt>
                <c:pt idx="321">
                  <c:v>37153</c:v>
                </c:pt>
                <c:pt idx="322">
                  <c:v>37324</c:v>
                </c:pt>
                <c:pt idx="323">
                  <c:v>37496</c:v>
                </c:pt>
                <c:pt idx="324">
                  <c:v>37667</c:v>
                </c:pt>
                <c:pt idx="325">
                  <c:v>37835</c:v>
                </c:pt>
                <c:pt idx="326">
                  <c:v>38001</c:v>
                </c:pt>
                <c:pt idx="327">
                  <c:v>38163</c:v>
                </c:pt>
                <c:pt idx="328">
                  <c:v>38322</c:v>
                </c:pt>
                <c:pt idx="329">
                  <c:v>38481</c:v>
                </c:pt>
                <c:pt idx="330">
                  <c:v>38639</c:v>
                </c:pt>
                <c:pt idx="331">
                  <c:v>38796</c:v>
                </c:pt>
                <c:pt idx="332">
                  <c:v>38950</c:v>
                </c:pt>
                <c:pt idx="333">
                  <c:v>39103</c:v>
                </c:pt>
                <c:pt idx="334">
                  <c:v>39253</c:v>
                </c:pt>
                <c:pt idx="335">
                  <c:v>39404</c:v>
                </c:pt>
                <c:pt idx="336">
                  <c:v>39551</c:v>
                </c:pt>
                <c:pt idx="337">
                  <c:v>39695</c:v>
                </c:pt>
                <c:pt idx="338">
                  <c:v>39839</c:v>
                </c:pt>
                <c:pt idx="339">
                  <c:v>39982</c:v>
                </c:pt>
                <c:pt idx="340">
                  <c:v>40122</c:v>
                </c:pt>
                <c:pt idx="341">
                  <c:v>40261</c:v>
                </c:pt>
                <c:pt idx="342">
                  <c:v>40395</c:v>
                </c:pt>
                <c:pt idx="343">
                  <c:v>40529</c:v>
                </c:pt>
                <c:pt idx="344">
                  <c:v>40663</c:v>
                </c:pt>
                <c:pt idx="345">
                  <c:v>40795</c:v>
                </c:pt>
                <c:pt idx="346">
                  <c:v>40922</c:v>
                </c:pt>
                <c:pt idx="347">
                  <c:v>41050</c:v>
                </c:pt>
                <c:pt idx="348">
                  <c:v>41178</c:v>
                </c:pt>
                <c:pt idx="349">
                  <c:v>41302</c:v>
                </c:pt>
                <c:pt idx="350">
                  <c:v>41427</c:v>
                </c:pt>
                <c:pt idx="351">
                  <c:v>41547</c:v>
                </c:pt>
                <c:pt idx="352">
                  <c:v>41666</c:v>
                </c:pt>
                <c:pt idx="353">
                  <c:v>41785</c:v>
                </c:pt>
                <c:pt idx="354">
                  <c:v>41901</c:v>
                </c:pt>
                <c:pt idx="355">
                  <c:v>42017</c:v>
                </c:pt>
                <c:pt idx="356">
                  <c:v>42131</c:v>
                </c:pt>
                <c:pt idx="357">
                  <c:v>42245</c:v>
                </c:pt>
                <c:pt idx="358">
                  <c:v>42356</c:v>
                </c:pt>
                <c:pt idx="359">
                  <c:v>42465</c:v>
                </c:pt>
                <c:pt idx="360">
                  <c:v>42573</c:v>
                </c:pt>
                <c:pt idx="361">
                  <c:v>42680</c:v>
                </c:pt>
                <c:pt idx="362">
                  <c:v>42788</c:v>
                </c:pt>
                <c:pt idx="363">
                  <c:v>42892</c:v>
                </c:pt>
                <c:pt idx="364">
                  <c:v>42995</c:v>
                </c:pt>
                <c:pt idx="365">
                  <c:v>43098</c:v>
                </c:pt>
                <c:pt idx="366">
                  <c:v>43199</c:v>
                </c:pt>
                <c:pt idx="367">
                  <c:v>43299</c:v>
                </c:pt>
                <c:pt idx="368">
                  <c:v>43398</c:v>
                </c:pt>
                <c:pt idx="369">
                  <c:v>43495</c:v>
                </c:pt>
                <c:pt idx="370">
                  <c:v>43592</c:v>
                </c:pt>
                <c:pt idx="371">
                  <c:v>43687</c:v>
                </c:pt>
                <c:pt idx="372">
                  <c:v>43781</c:v>
                </c:pt>
                <c:pt idx="373">
                  <c:v>43873</c:v>
                </c:pt>
                <c:pt idx="374">
                  <c:v>43966</c:v>
                </c:pt>
                <c:pt idx="375">
                  <c:v>44056</c:v>
                </c:pt>
                <c:pt idx="376">
                  <c:v>44145</c:v>
                </c:pt>
                <c:pt idx="377">
                  <c:v>44234</c:v>
                </c:pt>
                <c:pt idx="378">
                  <c:v>44320</c:v>
                </c:pt>
                <c:pt idx="379">
                  <c:v>44404</c:v>
                </c:pt>
                <c:pt idx="380">
                  <c:v>44489</c:v>
                </c:pt>
                <c:pt idx="381">
                  <c:v>44573</c:v>
                </c:pt>
                <c:pt idx="382">
                  <c:v>44654</c:v>
                </c:pt>
                <c:pt idx="383">
                  <c:v>44735</c:v>
                </c:pt>
                <c:pt idx="384">
                  <c:v>44816</c:v>
                </c:pt>
                <c:pt idx="385">
                  <c:v>44896</c:v>
                </c:pt>
                <c:pt idx="386">
                  <c:v>44974</c:v>
                </c:pt>
                <c:pt idx="387">
                  <c:v>45051</c:v>
                </c:pt>
                <c:pt idx="388">
                  <c:v>45126</c:v>
                </c:pt>
                <c:pt idx="389">
                  <c:v>45202</c:v>
                </c:pt>
                <c:pt idx="390">
                  <c:v>45276</c:v>
                </c:pt>
                <c:pt idx="391">
                  <c:v>45351</c:v>
                </c:pt>
                <c:pt idx="392">
                  <c:v>45423</c:v>
                </c:pt>
                <c:pt idx="393">
                  <c:v>45496</c:v>
                </c:pt>
                <c:pt idx="394">
                  <c:v>45569</c:v>
                </c:pt>
                <c:pt idx="395">
                  <c:v>45640</c:v>
                </c:pt>
                <c:pt idx="396">
                  <c:v>45712</c:v>
                </c:pt>
                <c:pt idx="397">
                  <c:v>45784</c:v>
                </c:pt>
                <c:pt idx="398">
                  <c:v>45855</c:v>
                </c:pt>
                <c:pt idx="399">
                  <c:v>45928</c:v>
                </c:pt>
                <c:pt idx="400">
                  <c:v>46000</c:v>
                </c:pt>
                <c:pt idx="401">
                  <c:v>46072</c:v>
                </c:pt>
                <c:pt idx="402">
                  <c:v>46144</c:v>
                </c:pt>
                <c:pt idx="403">
                  <c:v>46220</c:v>
                </c:pt>
                <c:pt idx="404">
                  <c:v>46293</c:v>
                </c:pt>
                <c:pt idx="405">
                  <c:v>46366</c:v>
                </c:pt>
                <c:pt idx="406">
                  <c:v>46440</c:v>
                </c:pt>
                <c:pt idx="407">
                  <c:v>46515</c:v>
                </c:pt>
                <c:pt idx="408">
                  <c:v>46592</c:v>
                </c:pt>
                <c:pt idx="409">
                  <c:v>46668</c:v>
                </c:pt>
                <c:pt idx="410">
                  <c:v>46745</c:v>
                </c:pt>
                <c:pt idx="411">
                  <c:v>46823</c:v>
                </c:pt>
                <c:pt idx="412">
                  <c:v>46903</c:v>
                </c:pt>
                <c:pt idx="413">
                  <c:v>46983</c:v>
                </c:pt>
                <c:pt idx="414">
                  <c:v>47064</c:v>
                </c:pt>
                <c:pt idx="415">
                  <c:v>47149</c:v>
                </c:pt>
                <c:pt idx="416">
                  <c:v>47232</c:v>
                </c:pt>
                <c:pt idx="417">
                  <c:v>47317</c:v>
                </c:pt>
                <c:pt idx="418">
                  <c:v>47407</c:v>
                </c:pt>
                <c:pt idx="419">
                  <c:v>47496</c:v>
                </c:pt>
                <c:pt idx="420">
                  <c:v>47588</c:v>
                </c:pt>
                <c:pt idx="421">
                  <c:v>47681</c:v>
                </c:pt>
                <c:pt idx="422">
                  <c:v>47777</c:v>
                </c:pt>
                <c:pt idx="423">
                  <c:v>47874</c:v>
                </c:pt>
                <c:pt idx="424">
                  <c:v>47974</c:v>
                </c:pt>
                <c:pt idx="425">
                  <c:v>48079</c:v>
                </c:pt>
                <c:pt idx="426">
                  <c:v>48183</c:v>
                </c:pt>
                <c:pt idx="427">
                  <c:v>48290</c:v>
                </c:pt>
                <c:pt idx="428">
                  <c:v>48401</c:v>
                </c:pt>
                <c:pt idx="429">
                  <c:v>48516</c:v>
                </c:pt>
                <c:pt idx="430">
                  <c:v>48631</c:v>
                </c:pt>
                <c:pt idx="431">
                  <c:v>48747</c:v>
                </c:pt>
                <c:pt idx="432">
                  <c:v>48869</c:v>
                </c:pt>
                <c:pt idx="433">
                  <c:v>48991</c:v>
                </c:pt>
                <c:pt idx="434">
                  <c:v>49116</c:v>
                </c:pt>
                <c:pt idx="435">
                  <c:v>49245</c:v>
                </c:pt>
                <c:pt idx="436">
                  <c:v>49378</c:v>
                </c:pt>
                <c:pt idx="437">
                  <c:v>49512</c:v>
                </c:pt>
                <c:pt idx="438">
                  <c:v>49648</c:v>
                </c:pt>
                <c:pt idx="439">
                  <c:v>49788</c:v>
                </c:pt>
                <c:pt idx="440">
                  <c:v>49931</c:v>
                </c:pt>
                <c:pt idx="441">
                  <c:v>50076</c:v>
                </c:pt>
                <c:pt idx="442">
                  <c:v>50224</c:v>
                </c:pt>
                <c:pt idx="443">
                  <c:v>50375</c:v>
                </c:pt>
                <c:pt idx="444">
                  <c:v>50528</c:v>
                </c:pt>
                <c:pt idx="445">
                  <c:v>50687</c:v>
                </c:pt>
                <c:pt idx="446">
                  <c:v>50848</c:v>
                </c:pt>
                <c:pt idx="447">
                  <c:v>51010</c:v>
                </c:pt>
                <c:pt idx="448">
                  <c:v>51174</c:v>
                </c:pt>
                <c:pt idx="449">
                  <c:v>51339</c:v>
                </c:pt>
                <c:pt idx="450">
                  <c:v>51505</c:v>
                </c:pt>
                <c:pt idx="451">
                  <c:v>51670</c:v>
                </c:pt>
                <c:pt idx="452">
                  <c:v>51837</c:v>
                </c:pt>
                <c:pt idx="453">
                  <c:v>52007</c:v>
                </c:pt>
                <c:pt idx="454">
                  <c:v>52176</c:v>
                </c:pt>
                <c:pt idx="455">
                  <c:v>52346</c:v>
                </c:pt>
                <c:pt idx="456">
                  <c:v>52513</c:v>
                </c:pt>
                <c:pt idx="457">
                  <c:v>52682</c:v>
                </c:pt>
                <c:pt idx="458">
                  <c:v>52847</c:v>
                </c:pt>
                <c:pt idx="459">
                  <c:v>53009</c:v>
                </c:pt>
                <c:pt idx="460">
                  <c:v>53172</c:v>
                </c:pt>
                <c:pt idx="461">
                  <c:v>53335</c:v>
                </c:pt>
                <c:pt idx="462">
                  <c:v>53498</c:v>
                </c:pt>
                <c:pt idx="463">
                  <c:v>53659</c:v>
                </c:pt>
                <c:pt idx="464">
                  <c:v>53818</c:v>
                </c:pt>
                <c:pt idx="465">
                  <c:v>53977</c:v>
                </c:pt>
                <c:pt idx="466">
                  <c:v>54132</c:v>
                </c:pt>
                <c:pt idx="467">
                  <c:v>54287</c:v>
                </c:pt>
                <c:pt idx="468">
                  <c:v>54444</c:v>
                </c:pt>
                <c:pt idx="469">
                  <c:v>54598</c:v>
                </c:pt>
                <c:pt idx="470">
                  <c:v>54748</c:v>
                </c:pt>
                <c:pt idx="471">
                  <c:v>54900</c:v>
                </c:pt>
                <c:pt idx="472">
                  <c:v>55049</c:v>
                </c:pt>
                <c:pt idx="473">
                  <c:v>55191</c:v>
                </c:pt>
                <c:pt idx="474">
                  <c:v>55330</c:v>
                </c:pt>
                <c:pt idx="475">
                  <c:v>55467</c:v>
                </c:pt>
                <c:pt idx="476">
                  <c:v>55602</c:v>
                </c:pt>
                <c:pt idx="477">
                  <c:v>55733</c:v>
                </c:pt>
                <c:pt idx="478">
                  <c:v>55862</c:v>
                </c:pt>
                <c:pt idx="479">
                  <c:v>55988</c:v>
                </c:pt>
                <c:pt idx="480">
                  <c:v>56114</c:v>
                </c:pt>
                <c:pt idx="481">
                  <c:v>56236</c:v>
                </c:pt>
                <c:pt idx="482">
                  <c:v>56356</c:v>
                </c:pt>
                <c:pt idx="483">
                  <c:v>56472</c:v>
                </c:pt>
                <c:pt idx="484">
                  <c:v>56586</c:v>
                </c:pt>
                <c:pt idx="485">
                  <c:v>56697</c:v>
                </c:pt>
                <c:pt idx="486">
                  <c:v>56805</c:v>
                </c:pt>
                <c:pt idx="487">
                  <c:v>56913</c:v>
                </c:pt>
                <c:pt idx="488">
                  <c:v>57018</c:v>
                </c:pt>
                <c:pt idx="489">
                  <c:v>57122</c:v>
                </c:pt>
                <c:pt idx="490">
                  <c:v>57221</c:v>
                </c:pt>
                <c:pt idx="491">
                  <c:v>57319</c:v>
                </c:pt>
                <c:pt idx="492">
                  <c:v>57418</c:v>
                </c:pt>
                <c:pt idx="493">
                  <c:v>57510</c:v>
                </c:pt>
                <c:pt idx="494">
                  <c:v>57604</c:v>
                </c:pt>
                <c:pt idx="495">
                  <c:v>57696</c:v>
                </c:pt>
                <c:pt idx="496">
                  <c:v>57787</c:v>
                </c:pt>
                <c:pt idx="497">
                  <c:v>57875</c:v>
                </c:pt>
                <c:pt idx="498">
                  <c:v>57965</c:v>
                </c:pt>
                <c:pt idx="499">
                  <c:v>58052</c:v>
                </c:pt>
                <c:pt idx="500">
                  <c:v>58140</c:v>
                </c:pt>
                <c:pt idx="501">
                  <c:v>58227</c:v>
                </c:pt>
                <c:pt idx="502">
                  <c:v>58312</c:v>
                </c:pt>
                <c:pt idx="503">
                  <c:v>58399</c:v>
                </c:pt>
                <c:pt idx="504">
                  <c:v>58485</c:v>
                </c:pt>
                <c:pt idx="505">
                  <c:v>58572</c:v>
                </c:pt>
                <c:pt idx="506">
                  <c:v>58660</c:v>
                </c:pt>
                <c:pt idx="507">
                  <c:v>58746</c:v>
                </c:pt>
                <c:pt idx="508">
                  <c:v>58834</c:v>
                </c:pt>
                <c:pt idx="509">
                  <c:v>58922</c:v>
                </c:pt>
                <c:pt idx="510">
                  <c:v>59011</c:v>
                </c:pt>
                <c:pt idx="511">
                  <c:v>59103</c:v>
                </c:pt>
                <c:pt idx="512">
                  <c:v>59194</c:v>
                </c:pt>
                <c:pt idx="513">
                  <c:v>59287</c:v>
                </c:pt>
                <c:pt idx="514">
                  <c:v>59382</c:v>
                </c:pt>
                <c:pt idx="515">
                  <c:v>59479</c:v>
                </c:pt>
                <c:pt idx="516">
                  <c:v>59577</c:v>
                </c:pt>
                <c:pt idx="517">
                  <c:v>59677</c:v>
                </c:pt>
                <c:pt idx="518">
                  <c:v>59780</c:v>
                </c:pt>
                <c:pt idx="519">
                  <c:v>59886</c:v>
                </c:pt>
                <c:pt idx="520">
                  <c:v>59994</c:v>
                </c:pt>
                <c:pt idx="521">
                  <c:v>60105</c:v>
                </c:pt>
                <c:pt idx="522">
                  <c:v>60217</c:v>
                </c:pt>
                <c:pt idx="523">
                  <c:v>60333</c:v>
                </c:pt>
                <c:pt idx="524">
                  <c:v>60450</c:v>
                </c:pt>
                <c:pt idx="525">
                  <c:v>60570</c:v>
                </c:pt>
                <c:pt idx="526">
                  <c:v>60691</c:v>
                </c:pt>
                <c:pt idx="527">
                  <c:v>60816</c:v>
                </c:pt>
                <c:pt idx="528">
                  <c:v>60945</c:v>
                </c:pt>
                <c:pt idx="529">
                  <c:v>61075</c:v>
                </c:pt>
                <c:pt idx="530">
                  <c:v>61206</c:v>
                </c:pt>
                <c:pt idx="531">
                  <c:v>61342</c:v>
                </c:pt>
                <c:pt idx="532">
                  <c:v>61475</c:v>
                </c:pt>
                <c:pt idx="533">
                  <c:v>61613</c:v>
                </c:pt>
                <c:pt idx="534">
                  <c:v>61753</c:v>
                </c:pt>
                <c:pt idx="535">
                  <c:v>61898</c:v>
                </c:pt>
                <c:pt idx="536">
                  <c:v>62045</c:v>
                </c:pt>
                <c:pt idx="537">
                  <c:v>62193</c:v>
                </c:pt>
                <c:pt idx="538">
                  <c:v>62347</c:v>
                </c:pt>
                <c:pt idx="539">
                  <c:v>62504</c:v>
                </c:pt>
                <c:pt idx="540">
                  <c:v>62662</c:v>
                </c:pt>
                <c:pt idx="541">
                  <c:v>62821</c:v>
                </c:pt>
                <c:pt idx="542">
                  <c:v>62983</c:v>
                </c:pt>
                <c:pt idx="543">
                  <c:v>63145</c:v>
                </c:pt>
                <c:pt idx="544">
                  <c:v>63307</c:v>
                </c:pt>
                <c:pt idx="545">
                  <c:v>63472</c:v>
                </c:pt>
                <c:pt idx="546">
                  <c:v>63636</c:v>
                </c:pt>
                <c:pt idx="547">
                  <c:v>63803</c:v>
                </c:pt>
                <c:pt idx="548">
                  <c:v>63970</c:v>
                </c:pt>
                <c:pt idx="549">
                  <c:v>64139</c:v>
                </c:pt>
                <c:pt idx="550">
                  <c:v>64304</c:v>
                </c:pt>
                <c:pt idx="551">
                  <c:v>64472</c:v>
                </c:pt>
                <c:pt idx="552">
                  <c:v>64637</c:v>
                </c:pt>
                <c:pt idx="553">
                  <c:v>64803</c:v>
                </c:pt>
                <c:pt idx="554">
                  <c:v>64969</c:v>
                </c:pt>
                <c:pt idx="555">
                  <c:v>65135</c:v>
                </c:pt>
                <c:pt idx="556">
                  <c:v>65300</c:v>
                </c:pt>
                <c:pt idx="557">
                  <c:v>65465</c:v>
                </c:pt>
                <c:pt idx="558">
                  <c:v>65630</c:v>
                </c:pt>
                <c:pt idx="559">
                  <c:v>65794</c:v>
                </c:pt>
                <c:pt idx="560">
                  <c:v>65956</c:v>
                </c:pt>
                <c:pt idx="561">
                  <c:v>66115</c:v>
                </c:pt>
                <c:pt idx="562">
                  <c:v>66277</c:v>
                </c:pt>
                <c:pt idx="563">
                  <c:v>66436</c:v>
                </c:pt>
                <c:pt idx="564">
                  <c:v>66594</c:v>
                </c:pt>
                <c:pt idx="565">
                  <c:v>66745</c:v>
                </c:pt>
                <c:pt idx="566">
                  <c:v>66897</c:v>
                </c:pt>
                <c:pt idx="567">
                  <c:v>67047</c:v>
                </c:pt>
                <c:pt idx="568">
                  <c:v>67195</c:v>
                </c:pt>
                <c:pt idx="569">
                  <c:v>67338</c:v>
                </c:pt>
                <c:pt idx="570">
                  <c:v>67476</c:v>
                </c:pt>
                <c:pt idx="571">
                  <c:v>67613</c:v>
                </c:pt>
                <c:pt idx="572">
                  <c:v>67746</c:v>
                </c:pt>
                <c:pt idx="573">
                  <c:v>67875</c:v>
                </c:pt>
                <c:pt idx="574">
                  <c:v>68006</c:v>
                </c:pt>
                <c:pt idx="575">
                  <c:v>68133</c:v>
                </c:pt>
                <c:pt idx="576">
                  <c:v>68255</c:v>
                </c:pt>
                <c:pt idx="577">
                  <c:v>68376</c:v>
                </c:pt>
                <c:pt idx="578">
                  <c:v>68494</c:v>
                </c:pt>
                <c:pt idx="579">
                  <c:v>68606</c:v>
                </c:pt>
                <c:pt idx="580">
                  <c:v>68718</c:v>
                </c:pt>
                <c:pt idx="581">
                  <c:v>68827</c:v>
                </c:pt>
                <c:pt idx="582">
                  <c:v>68934</c:v>
                </c:pt>
                <c:pt idx="583">
                  <c:v>69038</c:v>
                </c:pt>
                <c:pt idx="584">
                  <c:v>69142</c:v>
                </c:pt>
                <c:pt idx="585">
                  <c:v>69244</c:v>
                </c:pt>
                <c:pt idx="586">
                  <c:v>69346</c:v>
                </c:pt>
                <c:pt idx="587">
                  <c:v>69442</c:v>
                </c:pt>
                <c:pt idx="588">
                  <c:v>69537</c:v>
                </c:pt>
                <c:pt idx="589">
                  <c:v>69628</c:v>
                </c:pt>
                <c:pt idx="590">
                  <c:v>69720</c:v>
                </c:pt>
                <c:pt idx="591">
                  <c:v>69813</c:v>
                </c:pt>
                <c:pt idx="592">
                  <c:v>69905</c:v>
                </c:pt>
                <c:pt idx="593">
                  <c:v>69994</c:v>
                </c:pt>
                <c:pt idx="594">
                  <c:v>70084</c:v>
                </c:pt>
                <c:pt idx="595">
                  <c:v>70173</c:v>
                </c:pt>
                <c:pt idx="596">
                  <c:v>70260</c:v>
                </c:pt>
                <c:pt idx="597">
                  <c:v>70346</c:v>
                </c:pt>
                <c:pt idx="598">
                  <c:v>70434</c:v>
                </c:pt>
                <c:pt idx="599">
                  <c:v>70519</c:v>
                </c:pt>
                <c:pt idx="600">
                  <c:v>70606</c:v>
                </c:pt>
                <c:pt idx="601">
                  <c:v>70696</c:v>
                </c:pt>
                <c:pt idx="602">
                  <c:v>70785</c:v>
                </c:pt>
                <c:pt idx="603">
                  <c:v>70872</c:v>
                </c:pt>
                <c:pt idx="604">
                  <c:v>70959</c:v>
                </c:pt>
                <c:pt idx="605">
                  <c:v>71048</c:v>
                </c:pt>
                <c:pt idx="606">
                  <c:v>71138</c:v>
                </c:pt>
                <c:pt idx="607">
                  <c:v>71228</c:v>
                </c:pt>
                <c:pt idx="608">
                  <c:v>71317</c:v>
                </c:pt>
                <c:pt idx="609">
                  <c:v>71409</c:v>
                </c:pt>
                <c:pt idx="610">
                  <c:v>71503</c:v>
                </c:pt>
                <c:pt idx="611">
                  <c:v>71599</c:v>
                </c:pt>
                <c:pt idx="612">
                  <c:v>71693</c:v>
                </c:pt>
                <c:pt idx="613">
                  <c:v>71791</c:v>
                </c:pt>
                <c:pt idx="614">
                  <c:v>71889</c:v>
                </c:pt>
                <c:pt idx="615">
                  <c:v>71989</c:v>
                </c:pt>
                <c:pt idx="616">
                  <c:v>72092</c:v>
                </c:pt>
                <c:pt idx="617">
                  <c:v>72196</c:v>
                </c:pt>
                <c:pt idx="618">
                  <c:v>72300</c:v>
                </c:pt>
                <c:pt idx="619">
                  <c:v>72407</c:v>
                </c:pt>
                <c:pt idx="620">
                  <c:v>72516</c:v>
                </c:pt>
                <c:pt idx="621">
                  <c:v>72627</c:v>
                </c:pt>
                <c:pt idx="622">
                  <c:v>72738</c:v>
                </c:pt>
                <c:pt idx="623">
                  <c:v>72852</c:v>
                </c:pt>
                <c:pt idx="624">
                  <c:v>72968</c:v>
                </c:pt>
                <c:pt idx="625">
                  <c:v>73086</c:v>
                </c:pt>
                <c:pt idx="626">
                  <c:v>73205</c:v>
                </c:pt>
                <c:pt idx="627">
                  <c:v>73324</c:v>
                </c:pt>
                <c:pt idx="628">
                  <c:v>73446</c:v>
                </c:pt>
                <c:pt idx="629">
                  <c:v>73571</c:v>
                </c:pt>
                <c:pt idx="630">
                  <c:v>73695</c:v>
                </c:pt>
                <c:pt idx="631">
                  <c:v>73824</c:v>
                </c:pt>
                <c:pt idx="632">
                  <c:v>73951</c:v>
                </c:pt>
                <c:pt idx="633">
                  <c:v>74084</c:v>
                </c:pt>
                <c:pt idx="634">
                  <c:v>74216</c:v>
                </c:pt>
                <c:pt idx="635">
                  <c:v>74351</c:v>
                </c:pt>
                <c:pt idx="636">
                  <c:v>74487</c:v>
                </c:pt>
                <c:pt idx="637">
                  <c:v>74625</c:v>
                </c:pt>
                <c:pt idx="638">
                  <c:v>74765</c:v>
                </c:pt>
                <c:pt idx="639">
                  <c:v>74907</c:v>
                </c:pt>
                <c:pt idx="640">
                  <c:v>75048</c:v>
                </c:pt>
                <c:pt idx="641">
                  <c:v>75193</c:v>
                </c:pt>
                <c:pt idx="642">
                  <c:v>75337</c:v>
                </c:pt>
                <c:pt idx="643">
                  <c:v>75482</c:v>
                </c:pt>
                <c:pt idx="644">
                  <c:v>75631</c:v>
                </c:pt>
                <c:pt idx="645">
                  <c:v>75781</c:v>
                </c:pt>
                <c:pt idx="646">
                  <c:v>75929</c:v>
                </c:pt>
                <c:pt idx="647">
                  <c:v>76084</c:v>
                </c:pt>
                <c:pt idx="648">
                  <c:v>76241</c:v>
                </c:pt>
                <c:pt idx="649">
                  <c:v>76396</c:v>
                </c:pt>
                <c:pt idx="650">
                  <c:v>76549</c:v>
                </c:pt>
                <c:pt idx="651">
                  <c:v>76707</c:v>
                </c:pt>
                <c:pt idx="652">
                  <c:v>76866</c:v>
                </c:pt>
                <c:pt idx="653">
                  <c:v>77026</c:v>
                </c:pt>
                <c:pt idx="654">
                  <c:v>77186</c:v>
                </c:pt>
                <c:pt idx="655">
                  <c:v>77350</c:v>
                </c:pt>
                <c:pt idx="656">
                  <c:v>77517</c:v>
                </c:pt>
                <c:pt idx="657">
                  <c:v>77683</c:v>
                </c:pt>
                <c:pt idx="658">
                  <c:v>77847</c:v>
                </c:pt>
                <c:pt idx="659">
                  <c:v>78012</c:v>
                </c:pt>
                <c:pt idx="660">
                  <c:v>78178</c:v>
                </c:pt>
                <c:pt idx="661">
                  <c:v>78342</c:v>
                </c:pt>
                <c:pt idx="662">
                  <c:v>78503</c:v>
                </c:pt>
                <c:pt idx="663">
                  <c:v>78662</c:v>
                </c:pt>
                <c:pt idx="664">
                  <c:v>78821</c:v>
                </c:pt>
                <c:pt idx="665">
                  <c:v>78977</c:v>
                </c:pt>
                <c:pt idx="666">
                  <c:v>79131</c:v>
                </c:pt>
                <c:pt idx="667">
                  <c:v>79286</c:v>
                </c:pt>
                <c:pt idx="668">
                  <c:v>79443</c:v>
                </c:pt>
                <c:pt idx="669">
                  <c:v>79593</c:v>
                </c:pt>
                <c:pt idx="670">
                  <c:v>79740</c:v>
                </c:pt>
                <c:pt idx="671">
                  <c:v>79891</c:v>
                </c:pt>
                <c:pt idx="672">
                  <c:v>80039</c:v>
                </c:pt>
                <c:pt idx="673">
                  <c:v>80187</c:v>
                </c:pt>
                <c:pt idx="674">
                  <c:v>80332</c:v>
                </c:pt>
                <c:pt idx="675">
                  <c:v>80476</c:v>
                </c:pt>
                <c:pt idx="676">
                  <c:v>80617</c:v>
                </c:pt>
                <c:pt idx="677">
                  <c:v>80755</c:v>
                </c:pt>
                <c:pt idx="678">
                  <c:v>80895</c:v>
                </c:pt>
                <c:pt idx="679">
                  <c:v>81034</c:v>
                </c:pt>
                <c:pt idx="680">
                  <c:v>81169</c:v>
                </c:pt>
                <c:pt idx="681">
                  <c:v>81302</c:v>
                </c:pt>
                <c:pt idx="682">
                  <c:v>81432</c:v>
                </c:pt>
                <c:pt idx="683">
                  <c:v>81558</c:v>
                </c:pt>
                <c:pt idx="684">
                  <c:v>81684</c:v>
                </c:pt>
                <c:pt idx="685">
                  <c:v>81806</c:v>
                </c:pt>
                <c:pt idx="686">
                  <c:v>81927</c:v>
                </c:pt>
                <c:pt idx="687">
                  <c:v>82045</c:v>
                </c:pt>
                <c:pt idx="688">
                  <c:v>82163</c:v>
                </c:pt>
                <c:pt idx="689">
                  <c:v>82279</c:v>
                </c:pt>
                <c:pt idx="690">
                  <c:v>82390</c:v>
                </c:pt>
                <c:pt idx="691">
                  <c:v>82499</c:v>
                </c:pt>
                <c:pt idx="692">
                  <c:v>82606</c:v>
                </c:pt>
                <c:pt idx="693">
                  <c:v>82711</c:v>
                </c:pt>
                <c:pt idx="694">
                  <c:v>82815</c:v>
                </c:pt>
                <c:pt idx="695">
                  <c:v>82920</c:v>
                </c:pt>
                <c:pt idx="696">
                  <c:v>83022</c:v>
                </c:pt>
                <c:pt idx="697">
                  <c:v>83123</c:v>
                </c:pt>
                <c:pt idx="698">
                  <c:v>83220</c:v>
                </c:pt>
                <c:pt idx="699">
                  <c:v>83314</c:v>
                </c:pt>
                <c:pt idx="700">
                  <c:v>83410</c:v>
                </c:pt>
                <c:pt idx="701">
                  <c:v>83505</c:v>
                </c:pt>
                <c:pt idx="702">
                  <c:v>83599</c:v>
                </c:pt>
                <c:pt idx="703">
                  <c:v>83689</c:v>
                </c:pt>
                <c:pt idx="704">
                  <c:v>83783</c:v>
                </c:pt>
                <c:pt idx="705">
                  <c:v>83875</c:v>
                </c:pt>
                <c:pt idx="706">
                  <c:v>83967</c:v>
                </c:pt>
                <c:pt idx="707">
                  <c:v>84062</c:v>
                </c:pt>
                <c:pt idx="708">
                  <c:v>84154</c:v>
                </c:pt>
                <c:pt idx="709">
                  <c:v>84243</c:v>
                </c:pt>
                <c:pt idx="710">
                  <c:v>84335</c:v>
                </c:pt>
                <c:pt idx="711">
                  <c:v>84426</c:v>
                </c:pt>
                <c:pt idx="712">
                  <c:v>84520</c:v>
                </c:pt>
                <c:pt idx="713">
                  <c:v>84614</c:v>
                </c:pt>
                <c:pt idx="714">
                  <c:v>84710</c:v>
                </c:pt>
                <c:pt idx="715">
                  <c:v>84804</c:v>
                </c:pt>
                <c:pt idx="716">
                  <c:v>84900</c:v>
                </c:pt>
                <c:pt idx="717">
                  <c:v>84997</c:v>
                </c:pt>
                <c:pt idx="718">
                  <c:v>85093</c:v>
                </c:pt>
                <c:pt idx="719">
                  <c:v>85192</c:v>
                </c:pt>
                <c:pt idx="720">
                  <c:v>85291</c:v>
                </c:pt>
                <c:pt idx="721">
                  <c:v>85388</c:v>
                </c:pt>
                <c:pt idx="722">
                  <c:v>85486</c:v>
                </c:pt>
                <c:pt idx="723">
                  <c:v>85588</c:v>
                </c:pt>
                <c:pt idx="724">
                  <c:v>85689</c:v>
                </c:pt>
                <c:pt idx="725">
                  <c:v>85792</c:v>
                </c:pt>
                <c:pt idx="726">
                  <c:v>85895</c:v>
                </c:pt>
                <c:pt idx="727">
                  <c:v>86001</c:v>
                </c:pt>
                <c:pt idx="728">
                  <c:v>86105</c:v>
                </c:pt>
                <c:pt idx="729">
                  <c:v>86208</c:v>
                </c:pt>
                <c:pt idx="730">
                  <c:v>86313</c:v>
                </c:pt>
                <c:pt idx="731">
                  <c:v>86418</c:v>
                </c:pt>
                <c:pt idx="732">
                  <c:v>86525</c:v>
                </c:pt>
                <c:pt idx="733">
                  <c:v>86635</c:v>
                </c:pt>
                <c:pt idx="734">
                  <c:v>86744</c:v>
                </c:pt>
                <c:pt idx="735">
                  <c:v>86855</c:v>
                </c:pt>
                <c:pt idx="736">
                  <c:v>86967</c:v>
                </c:pt>
                <c:pt idx="737">
                  <c:v>87081</c:v>
                </c:pt>
                <c:pt idx="738">
                  <c:v>87193</c:v>
                </c:pt>
                <c:pt idx="739">
                  <c:v>87307</c:v>
                </c:pt>
                <c:pt idx="740">
                  <c:v>87423</c:v>
                </c:pt>
                <c:pt idx="741">
                  <c:v>87538</c:v>
                </c:pt>
                <c:pt idx="742">
                  <c:v>87656</c:v>
                </c:pt>
                <c:pt idx="743">
                  <c:v>87775</c:v>
                </c:pt>
                <c:pt idx="744">
                  <c:v>87893</c:v>
                </c:pt>
                <c:pt idx="745">
                  <c:v>88011</c:v>
                </c:pt>
                <c:pt idx="746">
                  <c:v>88131</c:v>
                </c:pt>
                <c:pt idx="747">
                  <c:v>88250</c:v>
                </c:pt>
                <c:pt idx="748">
                  <c:v>88372</c:v>
                </c:pt>
                <c:pt idx="749">
                  <c:v>88495</c:v>
                </c:pt>
                <c:pt idx="750">
                  <c:v>88621</c:v>
                </c:pt>
                <c:pt idx="751">
                  <c:v>88747</c:v>
                </c:pt>
                <c:pt idx="752">
                  <c:v>88874</c:v>
                </c:pt>
                <c:pt idx="753">
                  <c:v>89000</c:v>
                </c:pt>
                <c:pt idx="754">
                  <c:v>89130</c:v>
                </c:pt>
                <c:pt idx="755">
                  <c:v>89260</c:v>
                </c:pt>
                <c:pt idx="756">
                  <c:v>89392</c:v>
                </c:pt>
                <c:pt idx="757">
                  <c:v>89524</c:v>
                </c:pt>
                <c:pt idx="758">
                  <c:v>89656</c:v>
                </c:pt>
                <c:pt idx="759">
                  <c:v>89790</c:v>
                </c:pt>
                <c:pt idx="760">
                  <c:v>89923</c:v>
                </c:pt>
                <c:pt idx="761">
                  <c:v>90056</c:v>
                </c:pt>
                <c:pt idx="762">
                  <c:v>90194</c:v>
                </c:pt>
                <c:pt idx="763">
                  <c:v>90332</c:v>
                </c:pt>
                <c:pt idx="764">
                  <c:v>90471</c:v>
                </c:pt>
                <c:pt idx="765">
                  <c:v>90609</c:v>
                </c:pt>
                <c:pt idx="766">
                  <c:v>90751</c:v>
                </c:pt>
                <c:pt idx="767">
                  <c:v>90893</c:v>
                </c:pt>
                <c:pt idx="768">
                  <c:v>91032</c:v>
                </c:pt>
                <c:pt idx="769">
                  <c:v>91172</c:v>
                </c:pt>
                <c:pt idx="770">
                  <c:v>91311</c:v>
                </c:pt>
                <c:pt idx="771">
                  <c:v>91452</c:v>
                </c:pt>
                <c:pt idx="772">
                  <c:v>91594</c:v>
                </c:pt>
                <c:pt idx="773">
                  <c:v>91733</c:v>
                </c:pt>
                <c:pt idx="774">
                  <c:v>91876</c:v>
                </c:pt>
                <c:pt idx="775">
                  <c:v>92019</c:v>
                </c:pt>
                <c:pt idx="776">
                  <c:v>92163</c:v>
                </c:pt>
                <c:pt idx="777">
                  <c:v>92306</c:v>
                </c:pt>
                <c:pt idx="778">
                  <c:v>92451</c:v>
                </c:pt>
                <c:pt idx="779">
                  <c:v>92596</c:v>
                </c:pt>
                <c:pt idx="780">
                  <c:v>92738</c:v>
                </c:pt>
                <c:pt idx="781">
                  <c:v>92880</c:v>
                </c:pt>
                <c:pt idx="782">
                  <c:v>93021</c:v>
                </c:pt>
                <c:pt idx="783">
                  <c:v>93163</c:v>
                </c:pt>
                <c:pt idx="784">
                  <c:v>93305</c:v>
                </c:pt>
                <c:pt idx="785">
                  <c:v>93447</c:v>
                </c:pt>
                <c:pt idx="786">
                  <c:v>93590</c:v>
                </c:pt>
                <c:pt idx="787">
                  <c:v>93734</c:v>
                </c:pt>
                <c:pt idx="788">
                  <c:v>93877</c:v>
                </c:pt>
                <c:pt idx="789">
                  <c:v>94023</c:v>
                </c:pt>
                <c:pt idx="790">
                  <c:v>94168</c:v>
                </c:pt>
                <c:pt idx="791">
                  <c:v>94312</c:v>
                </c:pt>
                <c:pt idx="792">
                  <c:v>94456</c:v>
                </c:pt>
                <c:pt idx="793">
                  <c:v>94601</c:v>
                </c:pt>
                <c:pt idx="794">
                  <c:v>94741</c:v>
                </c:pt>
                <c:pt idx="795">
                  <c:v>94881</c:v>
                </c:pt>
                <c:pt idx="796">
                  <c:v>95024</c:v>
                </c:pt>
                <c:pt idx="797">
                  <c:v>95167</c:v>
                </c:pt>
                <c:pt idx="798">
                  <c:v>95307</c:v>
                </c:pt>
                <c:pt idx="799">
                  <c:v>95448</c:v>
                </c:pt>
                <c:pt idx="800">
                  <c:v>95586</c:v>
                </c:pt>
                <c:pt idx="801">
                  <c:v>95724</c:v>
                </c:pt>
                <c:pt idx="802">
                  <c:v>95861</c:v>
                </c:pt>
                <c:pt idx="803">
                  <c:v>95999</c:v>
                </c:pt>
                <c:pt idx="804">
                  <c:v>96136</c:v>
                </c:pt>
                <c:pt idx="805">
                  <c:v>96270</c:v>
                </c:pt>
                <c:pt idx="806">
                  <c:v>96403</c:v>
                </c:pt>
                <c:pt idx="807">
                  <c:v>96537</c:v>
                </c:pt>
                <c:pt idx="808">
                  <c:v>96667</c:v>
                </c:pt>
                <c:pt idx="809">
                  <c:v>96798</c:v>
                </c:pt>
                <c:pt idx="810">
                  <c:v>96928</c:v>
                </c:pt>
                <c:pt idx="811">
                  <c:v>97056</c:v>
                </c:pt>
                <c:pt idx="812">
                  <c:v>97186</c:v>
                </c:pt>
                <c:pt idx="813">
                  <c:v>97317</c:v>
                </c:pt>
                <c:pt idx="814">
                  <c:v>97444</c:v>
                </c:pt>
                <c:pt idx="815">
                  <c:v>97574</c:v>
                </c:pt>
                <c:pt idx="816">
                  <c:v>97699</c:v>
                </c:pt>
                <c:pt idx="817">
                  <c:v>97826</c:v>
                </c:pt>
                <c:pt idx="818">
                  <c:v>97951</c:v>
                </c:pt>
                <c:pt idx="819">
                  <c:v>98074</c:v>
                </c:pt>
                <c:pt idx="820">
                  <c:v>98199</c:v>
                </c:pt>
                <c:pt idx="821">
                  <c:v>98322</c:v>
                </c:pt>
                <c:pt idx="822">
                  <c:v>98444</c:v>
                </c:pt>
                <c:pt idx="823">
                  <c:v>98568</c:v>
                </c:pt>
                <c:pt idx="824">
                  <c:v>98694</c:v>
                </c:pt>
                <c:pt idx="825">
                  <c:v>98817</c:v>
                </c:pt>
                <c:pt idx="826">
                  <c:v>98938</c:v>
                </c:pt>
                <c:pt idx="827">
                  <c:v>99064</c:v>
                </c:pt>
                <c:pt idx="828">
                  <c:v>99187</c:v>
                </c:pt>
                <c:pt idx="829">
                  <c:v>99309</c:v>
                </c:pt>
                <c:pt idx="830">
                  <c:v>99433</c:v>
                </c:pt>
                <c:pt idx="831">
                  <c:v>99555</c:v>
                </c:pt>
                <c:pt idx="832">
                  <c:v>99675</c:v>
                </c:pt>
                <c:pt idx="833">
                  <c:v>99796</c:v>
                </c:pt>
                <c:pt idx="834">
                  <c:v>99914</c:v>
                </c:pt>
                <c:pt idx="835">
                  <c:v>100033</c:v>
                </c:pt>
                <c:pt idx="836">
                  <c:v>100150</c:v>
                </c:pt>
                <c:pt idx="837">
                  <c:v>100265</c:v>
                </c:pt>
                <c:pt idx="838">
                  <c:v>100379</c:v>
                </c:pt>
                <c:pt idx="839">
                  <c:v>100493</c:v>
                </c:pt>
                <c:pt idx="840">
                  <c:v>100608</c:v>
                </c:pt>
                <c:pt idx="841">
                  <c:v>100721</c:v>
                </c:pt>
                <c:pt idx="842">
                  <c:v>100835</c:v>
                </c:pt>
                <c:pt idx="843">
                  <c:v>100951</c:v>
                </c:pt>
                <c:pt idx="844">
                  <c:v>101063</c:v>
                </c:pt>
                <c:pt idx="845">
                  <c:v>101172</c:v>
                </c:pt>
                <c:pt idx="846">
                  <c:v>101283</c:v>
                </c:pt>
                <c:pt idx="847">
                  <c:v>101393</c:v>
                </c:pt>
                <c:pt idx="848">
                  <c:v>101503</c:v>
                </c:pt>
                <c:pt idx="849">
                  <c:v>101614</c:v>
                </c:pt>
                <c:pt idx="850">
                  <c:v>101722</c:v>
                </c:pt>
                <c:pt idx="851">
                  <c:v>101830</c:v>
                </c:pt>
                <c:pt idx="852">
                  <c:v>101936</c:v>
                </c:pt>
                <c:pt idx="853">
                  <c:v>102044</c:v>
                </c:pt>
                <c:pt idx="854">
                  <c:v>102152</c:v>
                </c:pt>
                <c:pt idx="855">
                  <c:v>102258</c:v>
                </c:pt>
                <c:pt idx="856">
                  <c:v>102364</c:v>
                </c:pt>
                <c:pt idx="857">
                  <c:v>102471</c:v>
                </c:pt>
                <c:pt idx="858">
                  <c:v>102578</c:v>
                </c:pt>
                <c:pt idx="859">
                  <c:v>102685</c:v>
                </c:pt>
                <c:pt idx="860">
                  <c:v>102792</c:v>
                </c:pt>
                <c:pt idx="861">
                  <c:v>102900</c:v>
                </c:pt>
                <c:pt idx="862">
                  <c:v>103010</c:v>
                </c:pt>
                <c:pt idx="863">
                  <c:v>103119</c:v>
                </c:pt>
                <c:pt idx="864">
                  <c:v>103227</c:v>
                </c:pt>
                <c:pt idx="865">
                  <c:v>103336</c:v>
                </c:pt>
                <c:pt idx="866">
                  <c:v>103446</c:v>
                </c:pt>
                <c:pt idx="867">
                  <c:v>103555</c:v>
                </c:pt>
                <c:pt idx="868">
                  <c:v>103665</c:v>
                </c:pt>
                <c:pt idx="869">
                  <c:v>103775</c:v>
                </c:pt>
                <c:pt idx="870">
                  <c:v>103886</c:v>
                </c:pt>
                <c:pt idx="871">
                  <c:v>103997</c:v>
                </c:pt>
                <c:pt idx="872">
                  <c:v>104110</c:v>
                </c:pt>
                <c:pt idx="873">
                  <c:v>104220</c:v>
                </c:pt>
                <c:pt idx="874">
                  <c:v>104330</c:v>
                </c:pt>
                <c:pt idx="875">
                  <c:v>104441</c:v>
                </c:pt>
                <c:pt idx="876">
                  <c:v>104552</c:v>
                </c:pt>
                <c:pt idx="877">
                  <c:v>104665</c:v>
                </c:pt>
                <c:pt idx="878">
                  <c:v>104779</c:v>
                </c:pt>
                <c:pt idx="879">
                  <c:v>104891</c:v>
                </c:pt>
                <c:pt idx="880">
                  <c:v>105003</c:v>
                </c:pt>
                <c:pt idx="881">
                  <c:v>105116</c:v>
                </c:pt>
                <c:pt idx="882">
                  <c:v>105228</c:v>
                </c:pt>
                <c:pt idx="883">
                  <c:v>105340</c:v>
                </c:pt>
                <c:pt idx="884">
                  <c:v>105454</c:v>
                </c:pt>
                <c:pt idx="885">
                  <c:v>105569</c:v>
                </c:pt>
                <c:pt idx="886">
                  <c:v>105684</c:v>
                </c:pt>
                <c:pt idx="887">
                  <c:v>105797</c:v>
                </c:pt>
                <c:pt idx="888">
                  <c:v>105913</c:v>
                </c:pt>
                <c:pt idx="889">
                  <c:v>106027</c:v>
                </c:pt>
                <c:pt idx="890">
                  <c:v>106140</c:v>
                </c:pt>
                <c:pt idx="891">
                  <c:v>106252</c:v>
                </c:pt>
                <c:pt idx="892">
                  <c:v>106365</c:v>
                </c:pt>
                <c:pt idx="893">
                  <c:v>106478</c:v>
                </c:pt>
                <c:pt idx="894">
                  <c:v>106594</c:v>
                </c:pt>
                <c:pt idx="895">
                  <c:v>106706</c:v>
                </c:pt>
                <c:pt idx="896">
                  <c:v>106817</c:v>
                </c:pt>
                <c:pt idx="897">
                  <c:v>106929</c:v>
                </c:pt>
                <c:pt idx="898">
                  <c:v>107043</c:v>
                </c:pt>
                <c:pt idx="899">
                  <c:v>107156</c:v>
                </c:pt>
                <c:pt idx="900">
                  <c:v>107269</c:v>
                </c:pt>
                <c:pt idx="901">
                  <c:v>107385</c:v>
                </c:pt>
                <c:pt idx="902">
                  <c:v>107497</c:v>
                </c:pt>
                <c:pt idx="903">
                  <c:v>107609</c:v>
                </c:pt>
                <c:pt idx="904">
                  <c:v>107724</c:v>
                </c:pt>
                <c:pt idx="905">
                  <c:v>107839</c:v>
                </c:pt>
                <c:pt idx="906">
                  <c:v>107954</c:v>
                </c:pt>
                <c:pt idx="907">
                  <c:v>108070</c:v>
                </c:pt>
                <c:pt idx="908">
                  <c:v>108187</c:v>
                </c:pt>
                <c:pt idx="909">
                  <c:v>108304</c:v>
                </c:pt>
                <c:pt idx="910">
                  <c:v>108422</c:v>
                </c:pt>
                <c:pt idx="911">
                  <c:v>108539</c:v>
                </c:pt>
                <c:pt idx="912">
                  <c:v>108657</c:v>
                </c:pt>
                <c:pt idx="913">
                  <c:v>108774</c:v>
                </c:pt>
                <c:pt idx="914">
                  <c:v>108892</c:v>
                </c:pt>
                <c:pt idx="915">
                  <c:v>109012</c:v>
                </c:pt>
                <c:pt idx="916">
                  <c:v>109130</c:v>
                </c:pt>
                <c:pt idx="917">
                  <c:v>109251</c:v>
                </c:pt>
                <c:pt idx="918">
                  <c:v>109370</c:v>
                </c:pt>
                <c:pt idx="919">
                  <c:v>109493</c:v>
                </c:pt>
                <c:pt idx="920">
                  <c:v>109616</c:v>
                </c:pt>
                <c:pt idx="921">
                  <c:v>109738</c:v>
                </c:pt>
                <c:pt idx="922">
                  <c:v>109862</c:v>
                </c:pt>
                <c:pt idx="923">
                  <c:v>109985</c:v>
                </c:pt>
                <c:pt idx="924">
                  <c:v>110108</c:v>
                </c:pt>
                <c:pt idx="925">
                  <c:v>110230</c:v>
                </c:pt>
                <c:pt idx="926">
                  <c:v>110352</c:v>
                </c:pt>
                <c:pt idx="927">
                  <c:v>110475</c:v>
                </c:pt>
                <c:pt idx="928">
                  <c:v>110598</c:v>
                </c:pt>
                <c:pt idx="929">
                  <c:v>110721</c:v>
                </c:pt>
                <c:pt idx="930">
                  <c:v>110844</c:v>
                </c:pt>
                <c:pt idx="931">
                  <c:v>110968</c:v>
                </c:pt>
                <c:pt idx="932">
                  <c:v>111089</c:v>
                </c:pt>
                <c:pt idx="933">
                  <c:v>111211</c:v>
                </c:pt>
                <c:pt idx="934">
                  <c:v>111334</c:v>
                </c:pt>
                <c:pt idx="935">
                  <c:v>111456</c:v>
                </c:pt>
                <c:pt idx="936">
                  <c:v>111578</c:v>
                </c:pt>
                <c:pt idx="937">
                  <c:v>111698</c:v>
                </c:pt>
                <c:pt idx="938">
                  <c:v>111818</c:v>
                </c:pt>
                <c:pt idx="939">
                  <c:v>111941</c:v>
                </c:pt>
                <c:pt idx="940">
                  <c:v>112065</c:v>
                </c:pt>
                <c:pt idx="941">
                  <c:v>112185</c:v>
                </c:pt>
                <c:pt idx="942">
                  <c:v>112307</c:v>
                </c:pt>
                <c:pt idx="943">
                  <c:v>112429</c:v>
                </c:pt>
                <c:pt idx="944">
                  <c:v>112551</c:v>
                </c:pt>
                <c:pt idx="945">
                  <c:v>112671</c:v>
                </c:pt>
                <c:pt idx="946">
                  <c:v>112791</c:v>
                </c:pt>
                <c:pt idx="947">
                  <c:v>112913</c:v>
                </c:pt>
                <c:pt idx="948">
                  <c:v>113034</c:v>
                </c:pt>
                <c:pt idx="949">
                  <c:v>113155</c:v>
                </c:pt>
                <c:pt idx="950">
                  <c:v>113274</c:v>
                </c:pt>
                <c:pt idx="951">
                  <c:v>113395</c:v>
                </c:pt>
                <c:pt idx="952">
                  <c:v>113515</c:v>
                </c:pt>
                <c:pt idx="953">
                  <c:v>113636</c:v>
                </c:pt>
                <c:pt idx="954">
                  <c:v>113759</c:v>
                </c:pt>
                <c:pt idx="955">
                  <c:v>113880</c:v>
                </c:pt>
                <c:pt idx="956">
                  <c:v>114003</c:v>
                </c:pt>
                <c:pt idx="957">
                  <c:v>114123</c:v>
                </c:pt>
                <c:pt idx="958">
                  <c:v>114243</c:v>
                </c:pt>
                <c:pt idx="959">
                  <c:v>114364</c:v>
                </c:pt>
                <c:pt idx="960">
                  <c:v>114486</c:v>
                </c:pt>
                <c:pt idx="961">
                  <c:v>114609</c:v>
                </c:pt>
                <c:pt idx="962">
                  <c:v>114730</c:v>
                </c:pt>
                <c:pt idx="963">
                  <c:v>114853</c:v>
                </c:pt>
                <c:pt idx="964">
                  <c:v>114976</c:v>
                </c:pt>
                <c:pt idx="965">
                  <c:v>115101</c:v>
                </c:pt>
                <c:pt idx="966">
                  <c:v>115225</c:v>
                </c:pt>
                <c:pt idx="967">
                  <c:v>115346</c:v>
                </c:pt>
                <c:pt idx="968">
                  <c:v>115469</c:v>
                </c:pt>
                <c:pt idx="969">
                  <c:v>115592</c:v>
                </c:pt>
                <c:pt idx="970">
                  <c:v>115714</c:v>
                </c:pt>
                <c:pt idx="971">
                  <c:v>115836</c:v>
                </c:pt>
                <c:pt idx="972">
                  <c:v>115960</c:v>
                </c:pt>
                <c:pt idx="973">
                  <c:v>116083</c:v>
                </c:pt>
                <c:pt idx="974">
                  <c:v>116204</c:v>
                </c:pt>
                <c:pt idx="975">
                  <c:v>116327</c:v>
                </c:pt>
                <c:pt idx="976">
                  <c:v>116448</c:v>
                </c:pt>
                <c:pt idx="977">
                  <c:v>116571</c:v>
                </c:pt>
                <c:pt idx="978">
                  <c:v>116693</c:v>
                </c:pt>
                <c:pt idx="979">
                  <c:v>116817</c:v>
                </c:pt>
                <c:pt idx="980">
                  <c:v>116939</c:v>
                </c:pt>
                <c:pt idx="981">
                  <c:v>117061</c:v>
                </c:pt>
                <c:pt idx="982">
                  <c:v>117183</c:v>
                </c:pt>
                <c:pt idx="983">
                  <c:v>117303</c:v>
                </c:pt>
                <c:pt idx="984">
                  <c:v>117422</c:v>
                </c:pt>
                <c:pt idx="985">
                  <c:v>117541</c:v>
                </c:pt>
                <c:pt idx="986">
                  <c:v>117663</c:v>
                </c:pt>
                <c:pt idx="987">
                  <c:v>117783</c:v>
                </c:pt>
                <c:pt idx="988">
                  <c:v>117902</c:v>
                </c:pt>
                <c:pt idx="989">
                  <c:v>118022</c:v>
                </c:pt>
                <c:pt idx="990">
                  <c:v>118141</c:v>
                </c:pt>
                <c:pt idx="991">
                  <c:v>118261</c:v>
                </c:pt>
                <c:pt idx="992">
                  <c:v>118381</c:v>
                </c:pt>
                <c:pt idx="993">
                  <c:v>118500</c:v>
                </c:pt>
                <c:pt idx="994">
                  <c:v>118619</c:v>
                </c:pt>
                <c:pt idx="995">
                  <c:v>118737</c:v>
                </c:pt>
                <c:pt idx="996">
                  <c:v>118858</c:v>
                </c:pt>
                <c:pt idx="997">
                  <c:v>118975</c:v>
                </c:pt>
                <c:pt idx="998">
                  <c:v>119094</c:v>
                </c:pt>
                <c:pt idx="999">
                  <c:v>119213</c:v>
                </c:pt>
              </c:numCache>
            </c:numRef>
          </c:val>
          <c:smooth val="0"/>
          <c:extLst>
            <c:ext xmlns:c16="http://schemas.microsoft.com/office/drawing/2014/chart" uri="{C3380CC4-5D6E-409C-BE32-E72D297353CC}">
              <c16:uniqueId val="{00000000-9557-4498-AA8C-EB0C25924276}"/>
            </c:ext>
          </c:extLst>
        </c:ser>
        <c:ser>
          <c:idx val="1"/>
          <c:order val="1"/>
          <c:tx>
            <c:strRef>
              <c:f>'50'!$D$1</c:f>
              <c:strCache>
                <c:ptCount val="1"/>
                <c:pt idx="0">
                  <c:v>25%</c:v>
                </c:pt>
              </c:strCache>
            </c:strRef>
          </c:tx>
          <c:spPr>
            <a:ln w="28575" cap="rnd">
              <a:solidFill>
                <a:schemeClr val="accent2"/>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D$2:$D$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1</c:v>
                </c:pt>
                <c:pt idx="315">
                  <c:v>36030</c:v>
                </c:pt>
                <c:pt idx="316">
                  <c:v>36192</c:v>
                </c:pt>
                <c:pt idx="317">
                  <c:v>36344</c:v>
                </c:pt>
                <c:pt idx="318">
                  <c:v>36491</c:v>
                </c:pt>
                <c:pt idx="319">
                  <c:v>36629</c:v>
                </c:pt>
                <c:pt idx="320">
                  <c:v>36757</c:v>
                </c:pt>
                <c:pt idx="321">
                  <c:v>36880</c:v>
                </c:pt>
                <c:pt idx="322">
                  <c:v>36999</c:v>
                </c:pt>
                <c:pt idx="323">
                  <c:v>37112</c:v>
                </c:pt>
                <c:pt idx="324">
                  <c:v>37220</c:v>
                </c:pt>
                <c:pt idx="325">
                  <c:v>37323</c:v>
                </c:pt>
                <c:pt idx="326">
                  <c:v>37423</c:v>
                </c:pt>
                <c:pt idx="327">
                  <c:v>37516</c:v>
                </c:pt>
                <c:pt idx="328">
                  <c:v>37605</c:v>
                </c:pt>
                <c:pt idx="329">
                  <c:v>37689</c:v>
                </c:pt>
                <c:pt idx="330">
                  <c:v>37768</c:v>
                </c:pt>
                <c:pt idx="331">
                  <c:v>37843</c:v>
                </c:pt>
                <c:pt idx="332">
                  <c:v>37916</c:v>
                </c:pt>
                <c:pt idx="333">
                  <c:v>37984</c:v>
                </c:pt>
                <c:pt idx="334">
                  <c:v>38051</c:v>
                </c:pt>
                <c:pt idx="335">
                  <c:v>38114</c:v>
                </c:pt>
                <c:pt idx="336">
                  <c:v>38173</c:v>
                </c:pt>
                <c:pt idx="337">
                  <c:v>38231</c:v>
                </c:pt>
                <c:pt idx="338">
                  <c:v>38284</c:v>
                </c:pt>
                <c:pt idx="339">
                  <c:v>38337</c:v>
                </c:pt>
                <c:pt idx="340">
                  <c:v>38390</c:v>
                </c:pt>
                <c:pt idx="341">
                  <c:v>38441</c:v>
                </c:pt>
                <c:pt idx="342">
                  <c:v>38489</c:v>
                </c:pt>
                <c:pt idx="343">
                  <c:v>38539</c:v>
                </c:pt>
                <c:pt idx="344">
                  <c:v>38590</c:v>
                </c:pt>
                <c:pt idx="345">
                  <c:v>38640</c:v>
                </c:pt>
                <c:pt idx="346">
                  <c:v>38690</c:v>
                </c:pt>
                <c:pt idx="347">
                  <c:v>38739</c:v>
                </c:pt>
                <c:pt idx="348">
                  <c:v>38789</c:v>
                </c:pt>
                <c:pt idx="349">
                  <c:v>38836</c:v>
                </c:pt>
                <c:pt idx="350">
                  <c:v>38884</c:v>
                </c:pt>
                <c:pt idx="351">
                  <c:v>38932</c:v>
                </c:pt>
                <c:pt idx="352">
                  <c:v>38978</c:v>
                </c:pt>
                <c:pt idx="353">
                  <c:v>39025</c:v>
                </c:pt>
                <c:pt idx="354">
                  <c:v>39072</c:v>
                </c:pt>
                <c:pt idx="355">
                  <c:v>39119</c:v>
                </c:pt>
                <c:pt idx="356">
                  <c:v>39165</c:v>
                </c:pt>
                <c:pt idx="357">
                  <c:v>39211</c:v>
                </c:pt>
                <c:pt idx="358">
                  <c:v>39256</c:v>
                </c:pt>
                <c:pt idx="359">
                  <c:v>39302</c:v>
                </c:pt>
                <c:pt idx="360">
                  <c:v>39347</c:v>
                </c:pt>
                <c:pt idx="361">
                  <c:v>39392</c:v>
                </c:pt>
                <c:pt idx="362">
                  <c:v>39436</c:v>
                </c:pt>
                <c:pt idx="363">
                  <c:v>39480</c:v>
                </c:pt>
                <c:pt idx="364">
                  <c:v>39524</c:v>
                </c:pt>
                <c:pt idx="365">
                  <c:v>39569</c:v>
                </c:pt>
                <c:pt idx="366">
                  <c:v>39611</c:v>
                </c:pt>
                <c:pt idx="367">
                  <c:v>39654</c:v>
                </c:pt>
                <c:pt idx="368">
                  <c:v>39697</c:v>
                </c:pt>
                <c:pt idx="369">
                  <c:v>39739</c:v>
                </c:pt>
                <c:pt idx="370">
                  <c:v>39782</c:v>
                </c:pt>
                <c:pt idx="371">
                  <c:v>39824</c:v>
                </c:pt>
                <c:pt idx="372">
                  <c:v>39866</c:v>
                </c:pt>
                <c:pt idx="373">
                  <c:v>39908</c:v>
                </c:pt>
                <c:pt idx="374">
                  <c:v>39950</c:v>
                </c:pt>
                <c:pt idx="375">
                  <c:v>39992</c:v>
                </c:pt>
                <c:pt idx="376">
                  <c:v>40032</c:v>
                </c:pt>
                <c:pt idx="377">
                  <c:v>40074</c:v>
                </c:pt>
                <c:pt idx="378">
                  <c:v>40114</c:v>
                </c:pt>
                <c:pt idx="379">
                  <c:v>40153</c:v>
                </c:pt>
                <c:pt idx="380">
                  <c:v>40193</c:v>
                </c:pt>
                <c:pt idx="381">
                  <c:v>40234</c:v>
                </c:pt>
                <c:pt idx="382">
                  <c:v>40273</c:v>
                </c:pt>
                <c:pt idx="383">
                  <c:v>40311</c:v>
                </c:pt>
                <c:pt idx="384">
                  <c:v>40351</c:v>
                </c:pt>
                <c:pt idx="385">
                  <c:v>40389</c:v>
                </c:pt>
                <c:pt idx="386">
                  <c:v>40427</c:v>
                </c:pt>
                <c:pt idx="387">
                  <c:v>40466</c:v>
                </c:pt>
                <c:pt idx="388">
                  <c:v>40506</c:v>
                </c:pt>
                <c:pt idx="389">
                  <c:v>40543</c:v>
                </c:pt>
                <c:pt idx="390">
                  <c:v>40581</c:v>
                </c:pt>
                <c:pt idx="391">
                  <c:v>40619</c:v>
                </c:pt>
                <c:pt idx="392">
                  <c:v>40656</c:v>
                </c:pt>
                <c:pt idx="393">
                  <c:v>40693</c:v>
                </c:pt>
                <c:pt idx="394">
                  <c:v>40730</c:v>
                </c:pt>
                <c:pt idx="395">
                  <c:v>40766</c:v>
                </c:pt>
                <c:pt idx="396">
                  <c:v>40805</c:v>
                </c:pt>
                <c:pt idx="397">
                  <c:v>40841</c:v>
                </c:pt>
                <c:pt idx="398">
                  <c:v>40876</c:v>
                </c:pt>
                <c:pt idx="399">
                  <c:v>40912</c:v>
                </c:pt>
                <c:pt idx="400">
                  <c:v>40947</c:v>
                </c:pt>
                <c:pt idx="401">
                  <c:v>40983</c:v>
                </c:pt>
                <c:pt idx="402">
                  <c:v>41018</c:v>
                </c:pt>
                <c:pt idx="403">
                  <c:v>41052</c:v>
                </c:pt>
                <c:pt idx="404">
                  <c:v>41087</c:v>
                </c:pt>
                <c:pt idx="405">
                  <c:v>41122</c:v>
                </c:pt>
                <c:pt idx="406">
                  <c:v>41157</c:v>
                </c:pt>
                <c:pt idx="407">
                  <c:v>41191</c:v>
                </c:pt>
                <c:pt idx="408">
                  <c:v>41226</c:v>
                </c:pt>
                <c:pt idx="409">
                  <c:v>41259</c:v>
                </c:pt>
                <c:pt idx="410">
                  <c:v>41293</c:v>
                </c:pt>
                <c:pt idx="411">
                  <c:v>41327</c:v>
                </c:pt>
                <c:pt idx="412">
                  <c:v>41360</c:v>
                </c:pt>
                <c:pt idx="413">
                  <c:v>41392</c:v>
                </c:pt>
                <c:pt idx="414">
                  <c:v>41425</c:v>
                </c:pt>
                <c:pt idx="415">
                  <c:v>41458</c:v>
                </c:pt>
                <c:pt idx="416">
                  <c:v>41490</c:v>
                </c:pt>
                <c:pt idx="417">
                  <c:v>41522</c:v>
                </c:pt>
                <c:pt idx="418">
                  <c:v>41554</c:v>
                </c:pt>
                <c:pt idx="419">
                  <c:v>41586</c:v>
                </c:pt>
                <c:pt idx="420">
                  <c:v>41617</c:v>
                </c:pt>
                <c:pt idx="421">
                  <c:v>41648</c:v>
                </c:pt>
                <c:pt idx="422">
                  <c:v>41679</c:v>
                </c:pt>
                <c:pt idx="423">
                  <c:v>41709</c:v>
                </c:pt>
                <c:pt idx="424">
                  <c:v>41739</c:v>
                </c:pt>
                <c:pt idx="425">
                  <c:v>41770</c:v>
                </c:pt>
                <c:pt idx="426">
                  <c:v>41800</c:v>
                </c:pt>
                <c:pt idx="427">
                  <c:v>41829</c:v>
                </c:pt>
                <c:pt idx="428">
                  <c:v>41859</c:v>
                </c:pt>
                <c:pt idx="429">
                  <c:v>41888</c:v>
                </c:pt>
                <c:pt idx="430">
                  <c:v>41917</c:v>
                </c:pt>
                <c:pt idx="431">
                  <c:v>41946</c:v>
                </c:pt>
                <c:pt idx="432">
                  <c:v>41975</c:v>
                </c:pt>
                <c:pt idx="433">
                  <c:v>42004</c:v>
                </c:pt>
                <c:pt idx="434">
                  <c:v>42032</c:v>
                </c:pt>
                <c:pt idx="435">
                  <c:v>42061</c:v>
                </c:pt>
                <c:pt idx="436">
                  <c:v>42089</c:v>
                </c:pt>
                <c:pt idx="437">
                  <c:v>42117</c:v>
                </c:pt>
                <c:pt idx="438">
                  <c:v>42145</c:v>
                </c:pt>
                <c:pt idx="439">
                  <c:v>42173</c:v>
                </c:pt>
                <c:pt idx="440">
                  <c:v>42201</c:v>
                </c:pt>
                <c:pt idx="441">
                  <c:v>42229</c:v>
                </c:pt>
                <c:pt idx="442">
                  <c:v>42257</c:v>
                </c:pt>
                <c:pt idx="443">
                  <c:v>42285</c:v>
                </c:pt>
                <c:pt idx="444">
                  <c:v>42312</c:v>
                </c:pt>
                <c:pt idx="445">
                  <c:v>42340</c:v>
                </c:pt>
                <c:pt idx="446">
                  <c:v>42368</c:v>
                </c:pt>
                <c:pt idx="447">
                  <c:v>42394</c:v>
                </c:pt>
                <c:pt idx="448">
                  <c:v>42420</c:v>
                </c:pt>
                <c:pt idx="449">
                  <c:v>42446</c:v>
                </c:pt>
                <c:pt idx="450">
                  <c:v>42473</c:v>
                </c:pt>
                <c:pt idx="451">
                  <c:v>42499</c:v>
                </c:pt>
                <c:pt idx="452">
                  <c:v>42525</c:v>
                </c:pt>
                <c:pt idx="453">
                  <c:v>42551</c:v>
                </c:pt>
                <c:pt idx="454">
                  <c:v>42578</c:v>
                </c:pt>
                <c:pt idx="455">
                  <c:v>42604</c:v>
                </c:pt>
                <c:pt idx="456">
                  <c:v>42628</c:v>
                </c:pt>
                <c:pt idx="457">
                  <c:v>42654</c:v>
                </c:pt>
                <c:pt idx="458">
                  <c:v>42679</c:v>
                </c:pt>
                <c:pt idx="459">
                  <c:v>42704</c:v>
                </c:pt>
                <c:pt idx="460">
                  <c:v>42731</c:v>
                </c:pt>
                <c:pt idx="461">
                  <c:v>42754</c:v>
                </c:pt>
                <c:pt idx="462">
                  <c:v>42781</c:v>
                </c:pt>
                <c:pt idx="463">
                  <c:v>42805</c:v>
                </c:pt>
                <c:pt idx="464">
                  <c:v>42829</c:v>
                </c:pt>
                <c:pt idx="465">
                  <c:v>42854</c:v>
                </c:pt>
                <c:pt idx="466">
                  <c:v>42879</c:v>
                </c:pt>
                <c:pt idx="467">
                  <c:v>42904</c:v>
                </c:pt>
                <c:pt idx="468">
                  <c:v>42928</c:v>
                </c:pt>
                <c:pt idx="469">
                  <c:v>42952</c:v>
                </c:pt>
                <c:pt idx="470">
                  <c:v>42976</c:v>
                </c:pt>
                <c:pt idx="471">
                  <c:v>43001</c:v>
                </c:pt>
                <c:pt idx="472">
                  <c:v>43025</c:v>
                </c:pt>
                <c:pt idx="473">
                  <c:v>43048</c:v>
                </c:pt>
                <c:pt idx="474">
                  <c:v>43073</c:v>
                </c:pt>
                <c:pt idx="475">
                  <c:v>43097</c:v>
                </c:pt>
                <c:pt idx="476">
                  <c:v>43121</c:v>
                </c:pt>
                <c:pt idx="477">
                  <c:v>43144</c:v>
                </c:pt>
                <c:pt idx="478">
                  <c:v>43167</c:v>
                </c:pt>
                <c:pt idx="479">
                  <c:v>43190</c:v>
                </c:pt>
                <c:pt idx="480">
                  <c:v>43213</c:v>
                </c:pt>
                <c:pt idx="481">
                  <c:v>43237</c:v>
                </c:pt>
                <c:pt idx="482">
                  <c:v>43260</c:v>
                </c:pt>
                <c:pt idx="483">
                  <c:v>43282</c:v>
                </c:pt>
                <c:pt idx="484">
                  <c:v>43305</c:v>
                </c:pt>
                <c:pt idx="485">
                  <c:v>43327</c:v>
                </c:pt>
                <c:pt idx="486">
                  <c:v>43349</c:v>
                </c:pt>
                <c:pt idx="487">
                  <c:v>43371</c:v>
                </c:pt>
                <c:pt idx="488">
                  <c:v>43394</c:v>
                </c:pt>
                <c:pt idx="489">
                  <c:v>43415</c:v>
                </c:pt>
                <c:pt idx="490">
                  <c:v>43437</c:v>
                </c:pt>
                <c:pt idx="491">
                  <c:v>43459</c:v>
                </c:pt>
                <c:pt idx="492">
                  <c:v>43481</c:v>
                </c:pt>
                <c:pt idx="493">
                  <c:v>43503</c:v>
                </c:pt>
                <c:pt idx="494">
                  <c:v>43524</c:v>
                </c:pt>
                <c:pt idx="495">
                  <c:v>43545</c:v>
                </c:pt>
                <c:pt idx="496">
                  <c:v>43567</c:v>
                </c:pt>
                <c:pt idx="497">
                  <c:v>43588</c:v>
                </c:pt>
                <c:pt idx="498">
                  <c:v>43608</c:v>
                </c:pt>
                <c:pt idx="499">
                  <c:v>43630</c:v>
                </c:pt>
                <c:pt idx="500">
                  <c:v>43650</c:v>
                </c:pt>
                <c:pt idx="501">
                  <c:v>43671</c:v>
                </c:pt>
                <c:pt idx="502">
                  <c:v>43691</c:v>
                </c:pt>
                <c:pt idx="503">
                  <c:v>43712</c:v>
                </c:pt>
                <c:pt idx="504">
                  <c:v>43731</c:v>
                </c:pt>
                <c:pt idx="505">
                  <c:v>43751</c:v>
                </c:pt>
                <c:pt idx="506">
                  <c:v>43771</c:v>
                </c:pt>
                <c:pt idx="507">
                  <c:v>43791</c:v>
                </c:pt>
                <c:pt idx="508">
                  <c:v>43810</c:v>
                </c:pt>
                <c:pt idx="509">
                  <c:v>43830</c:v>
                </c:pt>
                <c:pt idx="510">
                  <c:v>43850</c:v>
                </c:pt>
                <c:pt idx="511">
                  <c:v>43869</c:v>
                </c:pt>
                <c:pt idx="512">
                  <c:v>43887</c:v>
                </c:pt>
                <c:pt idx="513">
                  <c:v>43907</c:v>
                </c:pt>
                <c:pt idx="514">
                  <c:v>43925</c:v>
                </c:pt>
                <c:pt idx="515">
                  <c:v>43944</c:v>
                </c:pt>
                <c:pt idx="516">
                  <c:v>43962</c:v>
                </c:pt>
                <c:pt idx="517">
                  <c:v>43981</c:v>
                </c:pt>
                <c:pt idx="518">
                  <c:v>43999</c:v>
                </c:pt>
                <c:pt idx="519">
                  <c:v>44018</c:v>
                </c:pt>
                <c:pt idx="520">
                  <c:v>44036</c:v>
                </c:pt>
                <c:pt idx="521">
                  <c:v>44054</c:v>
                </c:pt>
                <c:pt idx="522">
                  <c:v>44072</c:v>
                </c:pt>
                <c:pt idx="523">
                  <c:v>44089</c:v>
                </c:pt>
                <c:pt idx="524">
                  <c:v>44107</c:v>
                </c:pt>
                <c:pt idx="525">
                  <c:v>44125</c:v>
                </c:pt>
                <c:pt idx="526">
                  <c:v>44142</c:v>
                </c:pt>
                <c:pt idx="527">
                  <c:v>44160</c:v>
                </c:pt>
                <c:pt idx="528">
                  <c:v>44178</c:v>
                </c:pt>
                <c:pt idx="529">
                  <c:v>44195</c:v>
                </c:pt>
                <c:pt idx="530">
                  <c:v>44212</c:v>
                </c:pt>
                <c:pt idx="531">
                  <c:v>44230</c:v>
                </c:pt>
                <c:pt idx="532">
                  <c:v>44248</c:v>
                </c:pt>
                <c:pt idx="533">
                  <c:v>44265</c:v>
                </c:pt>
                <c:pt idx="534">
                  <c:v>44282</c:v>
                </c:pt>
                <c:pt idx="535">
                  <c:v>44299</c:v>
                </c:pt>
                <c:pt idx="536">
                  <c:v>44317</c:v>
                </c:pt>
                <c:pt idx="537">
                  <c:v>44333</c:v>
                </c:pt>
                <c:pt idx="538">
                  <c:v>44350</c:v>
                </c:pt>
                <c:pt idx="539">
                  <c:v>44367</c:v>
                </c:pt>
                <c:pt idx="540">
                  <c:v>44383</c:v>
                </c:pt>
                <c:pt idx="541">
                  <c:v>44401</c:v>
                </c:pt>
                <c:pt idx="542">
                  <c:v>44418</c:v>
                </c:pt>
                <c:pt idx="543">
                  <c:v>44435</c:v>
                </c:pt>
                <c:pt idx="544">
                  <c:v>44452</c:v>
                </c:pt>
                <c:pt idx="545">
                  <c:v>44468</c:v>
                </c:pt>
                <c:pt idx="546">
                  <c:v>44485</c:v>
                </c:pt>
                <c:pt idx="547">
                  <c:v>44501</c:v>
                </c:pt>
                <c:pt idx="548">
                  <c:v>44517</c:v>
                </c:pt>
                <c:pt idx="549">
                  <c:v>44534</c:v>
                </c:pt>
                <c:pt idx="550">
                  <c:v>44550</c:v>
                </c:pt>
                <c:pt idx="551">
                  <c:v>44566</c:v>
                </c:pt>
                <c:pt idx="552">
                  <c:v>44582</c:v>
                </c:pt>
                <c:pt idx="553">
                  <c:v>44597</c:v>
                </c:pt>
                <c:pt idx="554">
                  <c:v>44613</c:v>
                </c:pt>
                <c:pt idx="555">
                  <c:v>44628</c:v>
                </c:pt>
                <c:pt idx="556">
                  <c:v>44644</c:v>
                </c:pt>
                <c:pt idx="557">
                  <c:v>44660</c:v>
                </c:pt>
                <c:pt idx="558">
                  <c:v>44675</c:v>
                </c:pt>
                <c:pt idx="559">
                  <c:v>44691</c:v>
                </c:pt>
                <c:pt idx="560">
                  <c:v>44706</c:v>
                </c:pt>
                <c:pt idx="561">
                  <c:v>44722</c:v>
                </c:pt>
                <c:pt idx="562">
                  <c:v>44738</c:v>
                </c:pt>
                <c:pt idx="563">
                  <c:v>44753</c:v>
                </c:pt>
                <c:pt idx="564">
                  <c:v>44768</c:v>
                </c:pt>
                <c:pt idx="565">
                  <c:v>44784</c:v>
                </c:pt>
                <c:pt idx="566">
                  <c:v>44799</c:v>
                </c:pt>
                <c:pt idx="567">
                  <c:v>44814</c:v>
                </c:pt>
                <c:pt idx="568">
                  <c:v>44830</c:v>
                </c:pt>
                <c:pt idx="569">
                  <c:v>44845</c:v>
                </c:pt>
                <c:pt idx="570">
                  <c:v>44860</c:v>
                </c:pt>
                <c:pt idx="571">
                  <c:v>44876</c:v>
                </c:pt>
                <c:pt idx="572">
                  <c:v>44891</c:v>
                </c:pt>
                <c:pt idx="573">
                  <c:v>44907</c:v>
                </c:pt>
                <c:pt idx="574">
                  <c:v>44922</c:v>
                </c:pt>
                <c:pt idx="575">
                  <c:v>44936</c:v>
                </c:pt>
                <c:pt idx="576">
                  <c:v>44951</c:v>
                </c:pt>
                <c:pt idx="577">
                  <c:v>44967</c:v>
                </c:pt>
                <c:pt idx="578">
                  <c:v>44981</c:v>
                </c:pt>
                <c:pt idx="579">
                  <c:v>44996</c:v>
                </c:pt>
                <c:pt idx="580">
                  <c:v>45011</c:v>
                </c:pt>
                <c:pt idx="581">
                  <c:v>45026</c:v>
                </c:pt>
                <c:pt idx="582">
                  <c:v>45041</c:v>
                </c:pt>
                <c:pt idx="583">
                  <c:v>45056</c:v>
                </c:pt>
                <c:pt idx="584">
                  <c:v>45070</c:v>
                </c:pt>
                <c:pt idx="585">
                  <c:v>45085</c:v>
                </c:pt>
                <c:pt idx="586">
                  <c:v>45101</c:v>
                </c:pt>
                <c:pt idx="587">
                  <c:v>45116</c:v>
                </c:pt>
                <c:pt idx="588">
                  <c:v>45130</c:v>
                </c:pt>
                <c:pt idx="589">
                  <c:v>45145</c:v>
                </c:pt>
                <c:pt idx="590">
                  <c:v>45160</c:v>
                </c:pt>
                <c:pt idx="591">
                  <c:v>45174</c:v>
                </c:pt>
                <c:pt idx="592">
                  <c:v>45188</c:v>
                </c:pt>
                <c:pt idx="593">
                  <c:v>45203</c:v>
                </c:pt>
                <c:pt idx="594">
                  <c:v>45217</c:v>
                </c:pt>
                <c:pt idx="595">
                  <c:v>45231</c:v>
                </c:pt>
                <c:pt idx="596">
                  <c:v>45246</c:v>
                </c:pt>
                <c:pt idx="597">
                  <c:v>45260</c:v>
                </c:pt>
                <c:pt idx="598">
                  <c:v>45274</c:v>
                </c:pt>
                <c:pt idx="599">
                  <c:v>45289</c:v>
                </c:pt>
                <c:pt idx="600">
                  <c:v>45304</c:v>
                </c:pt>
                <c:pt idx="601">
                  <c:v>45318</c:v>
                </c:pt>
                <c:pt idx="602">
                  <c:v>45332</c:v>
                </c:pt>
                <c:pt idx="603">
                  <c:v>45346</c:v>
                </c:pt>
                <c:pt idx="604">
                  <c:v>45361</c:v>
                </c:pt>
                <c:pt idx="605">
                  <c:v>45375</c:v>
                </c:pt>
                <c:pt idx="606">
                  <c:v>45389</c:v>
                </c:pt>
                <c:pt idx="607">
                  <c:v>45403</c:v>
                </c:pt>
                <c:pt idx="608">
                  <c:v>45417</c:v>
                </c:pt>
                <c:pt idx="609">
                  <c:v>45431</c:v>
                </c:pt>
                <c:pt idx="610">
                  <c:v>45445</c:v>
                </c:pt>
                <c:pt idx="611">
                  <c:v>45459</c:v>
                </c:pt>
                <c:pt idx="612">
                  <c:v>45472</c:v>
                </c:pt>
                <c:pt idx="613">
                  <c:v>45487</c:v>
                </c:pt>
                <c:pt idx="614">
                  <c:v>45501</c:v>
                </c:pt>
                <c:pt idx="615">
                  <c:v>45514</c:v>
                </c:pt>
                <c:pt idx="616">
                  <c:v>45528</c:v>
                </c:pt>
                <c:pt idx="617">
                  <c:v>45541</c:v>
                </c:pt>
                <c:pt idx="618">
                  <c:v>45555</c:v>
                </c:pt>
                <c:pt idx="619">
                  <c:v>45569</c:v>
                </c:pt>
                <c:pt idx="620">
                  <c:v>45582</c:v>
                </c:pt>
                <c:pt idx="621">
                  <c:v>45596</c:v>
                </c:pt>
                <c:pt idx="622">
                  <c:v>45609</c:v>
                </c:pt>
                <c:pt idx="623">
                  <c:v>45623</c:v>
                </c:pt>
                <c:pt idx="624">
                  <c:v>45637</c:v>
                </c:pt>
                <c:pt idx="625">
                  <c:v>45651</c:v>
                </c:pt>
                <c:pt idx="626">
                  <c:v>45664</c:v>
                </c:pt>
                <c:pt idx="627">
                  <c:v>45678</c:v>
                </c:pt>
                <c:pt idx="628">
                  <c:v>45691</c:v>
                </c:pt>
                <c:pt idx="629">
                  <c:v>45704</c:v>
                </c:pt>
                <c:pt idx="630">
                  <c:v>45717</c:v>
                </c:pt>
                <c:pt idx="631">
                  <c:v>45731</c:v>
                </c:pt>
                <c:pt idx="632">
                  <c:v>45744</c:v>
                </c:pt>
                <c:pt idx="633">
                  <c:v>45757</c:v>
                </c:pt>
                <c:pt idx="634">
                  <c:v>45770</c:v>
                </c:pt>
                <c:pt idx="635">
                  <c:v>45783</c:v>
                </c:pt>
                <c:pt idx="636">
                  <c:v>45796</c:v>
                </c:pt>
                <c:pt idx="637">
                  <c:v>45809</c:v>
                </c:pt>
                <c:pt idx="638">
                  <c:v>45822</c:v>
                </c:pt>
                <c:pt idx="639">
                  <c:v>45835</c:v>
                </c:pt>
                <c:pt idx="640">
                  <c:v>45849</c:v>
                </c:pt>
                <c:pt idx="641">
                  <c:v>45862</c:v>
                </c:pt>
                <c:pt idx="642">
                  <c:v>45875</c:v>
                </c:pt>
                <c:pt idx="643">
                  <c:v>45887</c:v>
                </c:pt>
                <c:pt idx="644">
                  <c:v>45900</c:v>
                </c:pt>
                <c:pt idx="645">
                  <c:v>45912</c:v>
                </c:pt>
                <c:pt idx="646">
                  <c:v>45925</c:v>
                </c:pt>
                <c:pt idx="647">
                  <c:v>45938</c:v>
                </c:pt>
                <c:pt idx="648">
                  <c:v>45951</c:v>
                </c:pt>
                <c:pt idx="649">
                  <c:v>45963</c:v>
                </c:pt>
                <c:pt idx="650">
                  <c:v>45976</c:v>
                </c:pt>
                <c:pt idx="651">
                  <c:v>45988</c:v>
                </c:pt>
                <c:pt idx="652">
                  <c:v>46000</c:v>
                </c:pt>
                <c:pt idx="653">
                  <c:v>46012</c:v>
                </c:pt>
                <c:pt idx="654">
                  <c:v>46025</c:v>
                </c:pt>
                <c:pt idx="655">
                  <c:v>46038</c:v>
                </c:pt>
                <c:pt idx="656">
                  <c:v>46050</c:v>
                </c:pt>
                <c:pt idx="657">
                  <c:v>46062</c:v>
                </c:pt>
                <c:pt idx="658">
                  <c:v>46075</c:v>
                </c:pt>
                <c:pt idx="659">
                  <c:v>46087</c:v>
                </c:pt>
                <c:pt idx="660">
                  <c:v>46100</c:v>
                </c:pt>
                <c:pt idx="661">
                  <c:v>46112</c:v>
                </c:pt>
                <c:pt idx="662">
                  <c:v>46125</c:v>
                </c:pt>
                <c:pt idx="663">
                  <c:v>46137</c:v>
                </c:pt>
                <c:pt idx="664">
                  <c:v>46149</c:v>
                </c:pt>
                <c:pt idx="665">
                  <c:v>46161</c:v>
                </c:pt>
                <c:pt idx="666">
                  <c:v>46173</c:v>
                </c:pt>
                <c:pt idx="667">
                  <c:v>46185</c:v>
                </c:pt>
                <c:pt idx="668">
                  <c:v>46198</c:v>
                </c:pt>
                <c:pt idx="669">
                  <c:v>46210</c:v>
                </c:pt>
                <c:pt idx="670">
                  <c:v>46222</c:v>
                </c:pt>
                <c:pt idx="671">
                  <c:v>46234</c:v>
                </c:pt>
                <c:pt idx="672">
                  <c:v>46247</c:v>
                </c:pt>
                <c:pt idx="673">
                  <c:v>46259</c:v>
                </c:pt>
                <c:pt idx="674">
                  <c:v>46271</c:v>
                </c:pt>
                <c:pt idx="675">
                  <c:v>46282</c:v>
                </c:pt>
                <c:pt idx="676">
                  <c:v>46294</c:v>
                </c:pt>
                <c:pt idx="677">
                  <c:v>46306</c:v>
                </c:pt>
                <c:pt idx="678">
                  <c:v>46319</c:v>
                </c:pt>
                <c:pt idx="679">
                  <c:v>46331</c:v>
                </c:pt>
                <c:pt idx="680">
                  <c:v>46343</c:v>
                </c:pt>
                <c:pt idx="681">
                  <c:v>46354</c:v>
                </c:pt>
                <c:pt idx="682">
                  <c:v>46366</c:v>
                </c:pt>
                <c:pt idx="683">
                  <c:v>46377</c:v>
                </c:pt>
                <c:pt idx="684">
                  <c:v>46389</c:v>
                </c:pt>
                <c:pt idx="685">
                  <c:v>46401</c:v>
                </c:pt>
                <c:pt idx="686">
                  <c:v>46412</c:v>
                </c:pt>
                <c:pt idx="687">
                  <c:v>46424</c:v>
                </c:pt>
                <c:pt idx="688">
                  <c:v>46436</c:v>
                </c:pt>
                <c:pt idx="689">
                  <c:v>46448</c:v>
                </c:pt>
                <c:pt idx="690">
                  <c:v>46460</c:v>
                </c:pt>
                <c:pt idx="691">
                  <c:v>46472</c:v>
                </c:pt>
                <c:pt idx="692">
                  <c:v>46483</c:v>
                </c:pt>
                <c:pt idx="693">
                  <c:v>46495</c:v>
                </c:pt>
                <c:pt idx="694">
                  <c:v>46507</c:v>
                </c:pt>
                <c:pt idx="695">
                  <c:v>46519</c:v>
                </c:pt>
                <c:pt idx="696">
                  <c:v>46530</c:v>
                </c:pt>
                <c:pt idx="697">
                  <c:v>46542</c:v>
                </c:pt>
                <c:pt idx="698">
                  <c:v>46554</c:v>
                </c:pt>
                <c:pt idx="699">
                  <c:v>46566</c:v>
                </c:pt>
                <c:pt idx="700">
                  <c:v>46578</c:v>
                </c:pt>
                <c:pt idx="701">
                  <c:v>46590</c:v>
                </c:pt>
                <c:pt idx="702">
                  <c:v>46601</c:v>
                </c:pt>
                <c:pt idx="703">
                  <c:v>46613</c:v>
                </c:pt>
                <c:pt idx="704">
                  <c:v>46624</c:v>
                </c:pt>
                <c:pt idx="705">
                  <c:v>46636</c:v>
                </c:pt>
                <c:pt idx="706">
                  <c:v>46647</c:v>
                </c:pt>
                <c:pt idx="707">
                  <c:v>46659</c:v>
                </c:pt>
                <c:pt idx="708">
                  <c:v>46670</c:v>
                </c:pt>
                <c:pt idx="709">
                  <c:v>46681</c:v>
                </c:pt>
                <c:pt idx="710">
                  <c:v>46692</c:v>
                </c:pt>
                <c:pt idx="711">
                  <c:v>46703</c:v>
                </c:pt>
                <c:pt idx="712">
                  <c:v>46714</c:v>
                </c:pt>
                <c:pt idx="713">
                  <c:v>46725</c:v>
                </c:pt>
                <c:pt idx="714">
                  <c:v>46737</c:v>
                </c:pt>
                <c:pt idx="715">
                  <c:v>46747</c:v>
                </c:pt>
                <c:pt idx="716">
                  <c:v>46758</c:v>
                </c:pt>
                <c:pt idx="717">
                  <c:v>46769</c:v>
                </c:pt>
                <c:pt idx="718">
                  <c:v>46781</c:v>
                </c:pt>
                <c:pt idx="719">
                  <c:v>46792</c:v>
                </c:pt>
                <c:pt idx="720">
                  <c:v>46803</c:v>
                </c:pt>
                <c:pt idx="721">
                  <c:v>46813</c:v>
                </c:pt>
                <c:pt idx="722">
                  <c:v>46824</c:v>
                </c:pt>
                <c:pt idx="723">
                  <c:v>46835</c:v>
                </c:pt>
                <c:pt idx="724">
                  <c:v>46845</c:v>
                </c:pt>
                <c:pt idx="725">
                  <c:v>46856</c:v>
                </c:pt>
                <c:pt idx="726">
                  <c:v>46866</c:v>
                </c:pt>
                <c:pt idx="727">
                  <c:v>46877</c:v>
                </c:pt>
                <c:pt idx="728">
                  <c:v>46888</c:v>
                </c:pt>
                <c:pt idx="729">
                  <c:v>46899</c:v>
                </c:pt>
                <c:pt idx="730">
                  <c:v>46909</c:v>
                </c:pt>
                <c:pt idx="731">
                  <c:v>46920</c:v>
                </c:pt>
                <c:pt idx="732">
                  <c:v>46930</c:v>
                </c:pt>
                <c:pt idx="733">
                  <c:v>46941</c:v>
                </c:pt>
                <c:pt idx="734">
                  <c:v>46950</c:v>
                </c:pt>
                <c:pt idx="735">
                  <c:v>46961</c:v>
                </c:pt>
                <c:pt idx="736">
                  <c:v>46972</c:v>
                </c:pt>
                <c:pt idx="737">
                  <c:v>46981</c:v>
                </c:pt>
                <c:pt idx="738">
                  <c:v>46991</c:v>
                </c:pt>
                <c:pt idx="739">
                  <c:v>47001</c:v>
                </c:pt>
                <c:pt idx="740">
                  <c:v>47012</c:v>
                </c:pt>
                <c:pt idx="741">
                  <c:v>47022</c:v>
                </c:pt>
                <c:pt idx="742">
                  <c:v>47033</c:v>
                </c:pt>
                <c:pt idx="743">
                  <c:v>47043</c:v>
                </c:pt>
                <c:pt idx="744">
                  <c:v>47053</c:v>
                </c:pt>
                <c:pt idx="745">
                  <c:v>47063</c:v>
                </c:pt>
                <c:pt idx="746">
                  <c:v>47074</c:v>
                </c:pt>
                <c:pt idx="747">
                  <c:v>47084</c:v>
                </c:pt>
                <c:pt idx="748">
                  <c:v>47094</c:v>
                </c:pt>
                <c:pt idx="749">
                  <c:v>47105</c:v>
                </c:pt>
                <c:pt idx="750">
                  <c:v>47116</c:v>
                </c:pt>
                <c:pt idx="751">
                  <c:v>47126</c:v>
                </c:pt>
                <c:pt idx="752">
                  <c:v>47137</c:v>
                </c:pt>
                <c:pt idx="753">
                  <c:v>47147</c:v>
                </c:pt>
                <c:pt idx="754">
                  <c:v>47157</c:v>
                </c:pt>
                <c:pt idx="755">
                  <c:v>47168</c:v>
                </c:pt>
                <c:pt idx="756">
                  <c:v>47178</c:v>
                </c:pt>
                <c:pt idx="757">
                  <c:v>47189</c:v>
                </c:pt>
                <c:pt idx="758">
                  <c:v>47199</c:v>
                </c:pt>
                <c:pt idx="759">
                  <c:v>47210</c:v>
                </c:pt>
                <c:pt idx="760">
                  <c:v>47220</c:v>
                </c:pt>
                <c:pt idx="761">
                  <c:v>47230</c:v>
                </c:pt>
                <c:pt idx="762">
                  <c:v>47241</c:v>
                </c:pt>
                <c:pt idx="763">
                  <c:v>47251</c:v>
                </c:pt>
                <c:pt idx="764">
                  <c:v>47261</c:v>
                </c:pt>
                <c:pt idx="765">
                  <c:v>47272</c:v>
                </c:pt>
                <c:pt idx="766">
                  <c:v>47282</c:v>
                </c:pt>
                <c:pt idx="767">
                  <c:v>47292</c:v>
                </c:pt>
                <c:pt idx="768">
                  <c:v>47302</c:v>
                </c:pt>
                <c:pt idx="769">
                  <c:v>47312</c:v>
                </c:pt>
                <c:pt idx="770">
                  <c:v>47321</c:v>
                </c:pt>
                <c:pt idx="771">
                  <c:v>47332</c:v>
                </c:pt>
                <c:pt idx="772">
                  <c:v>47342</c:v>
                </c:pt>
                <c:pt idx="773">
                  <c:v>47352</c:v>
                </c:pt>
                <c:pt idx="774">
                  <c:v>47362</c:v>
                </c:pt>
                <c:pt idx="775">
                  <c:v>47371</c:v>
                </c:pt>
                <c:pt idx="776">
                  <c:v>47381</c:v>
                </c:pt>
                <c:pt idx="777">
                  <c:v>47391</c:v>
                </c:pt>
                <c:pt idx="778">
                  <c:v>47402</c:v>
                </c:pt>
                <c:pt idx="779">
                  <c:v>47412</c:v>
                </c:pt>
                <c:pt idx="780">
                  <c:v>47421</c:v>
                </c:pt>
                <c:pt idx="781">
                  <c:v>47431</c:v>
                </c:pt>
                <c:pt idx="782">
                  <c:v>47441</c:v>
                </c:pt>
                <c:pt idx="783">
                  <c:v>47451</c:v>
                </c:pt>
                <c:pt idx="784">
                  <c:v>47462</c:v>
                </c:pt>
                <c:pt idx="785">
                  <c:v>47471</c:v>
                </c:pt>
                <c:pt idx="786">
                  <c:v>47481</c:v>
                </c:pt>
                <c:pt idx="787">
                  <c:v>47491</c:v>
                </c:pt>
                <c:pt idx="788">
                  <c:v>47501</c:v>
                </c:pt>
                <c:pt idx="789">
                  <c:v>47510</c:v>
                </c:pt>
                <c:pt idx="790">
                  <c:v>47520</c:v>
                </c:pt>
                <c:pt idx="791">
                  <c:v>47530</c:v>
                </c:pt>
                <c:pt idx="792">
                  <c:v>47540</c:v>
                </c:pt>
                <c:pt idx="793">
                  <c:v>47550</c:v>
                </c:pt>
                <c:pt idx="794">
                  <c:v>47559</c:v>
                </c:pt>
                <c:pt idx="795">
                  <c:v>47569</c:v>
                </c:pt>
                <c:pt idx="796">
                  <c:v>47578</c:v>
                </c:pt>
                <c:pt idx="797">
                  <c:v>47588</c:v>
                </c:pt>
                <c:pt idx="798">
                  <c:v>47597</c:v>
                </c:pt>
                <c:pt idx="799">
                  <c:v>47607</c:v>
                </c:pt>
                <c:pt idx="800">
                  <c:v>47617</c:v>
                </c:pt>
                <c:pt idx="801">
                  <c:v>47627</c:v>
                </c:pt>
                <c:pt idx="802">
                  <c:v>47637</c:v>
                </c:pt>
                <c:pt idx="803">
                  <c:v>47646</c:v>
                </c:pt>
                <c:pt idx="804">
                  <c:v>47656</c:v>
                </c:pt>
                <c:pt idx="805">
                  <c:v>47665</c:v>
                </c:pt>
                <c:pt idx="806">
                  <c:v>47675</c:v>
                </c:pt>
                <c:pt idx="807">
                  <c:v>47684</c:v>
                </c:pt>
                <c:pt idx="808">
                  <c:v>47694</c:v>
                </c:pt>
                <c:pt idx="809">
                  <c:v>47703</c:v>
                </c:pt>
                <c:pt idx="810">
                  <c:v>47712</c:v>
                </c:pt>
                <c:pt idx="811">
                  <c:v>47722</c:v>
                </c:pt>
                <c:pt idx="812">
                  <c:v>47731</c:v>
                </c:pt>
                <c:pt idx="813">
                  <c:v>47741</c:v>
                </c:pt>
                <c:pt idx="814">
                  <c:v>47750</c:v>
                </c:pt>
                <c:pt idx="815">
                  <c:v>47760</c:v>
                </c:pt>
                <c:pt idx="816">
                  <c:v>47770</c:v>
                </c:pt>
                <c:pt idx="817">
                  <c:v>47779</c:v>
                </c:pt>
                <c:pt idx="818">
                  <c:v>47788</c:v>
                </c:pt>
                <c:pt idx="819">
                  <c:v>47798</c:v>
                </c:pt>
                <c:pt idx="820">
                  <c:v>47807</c:v>
                </c:pt>
                <c:pt idx="821">
                  <c:v>47816</c:v>
                </c:pt>
                <c:pt idx="822">
                  <c:v>47826</c:v>
                </c:pt>
                <c:pt idx="823">
                  <c:v>47834</c:v>
                </c:pt>
                <c:pt idx="824">
                  <c:v>47844</c:v>
                </c:pt>
                <c:pt idx="825">
                  <c:v>47853</c:v>
                </c:pt>
                <c:pt idx="826">
                  <c:v>47863</c:v>
                </c:pt>
                <c:pt idx="827">
                  <c:v>47871</c:v>
                </c:pt>
                <c:pt idx="828">
                  <c:v>47881</c:v>
                </c:pt>
                <c:pt idx="829">
                  <c:v>47890</c:v>
                </c:pt>
                <c:pt idx="830">
                  <c:v>47899</c:v>
                </c:pt>
                <c:pt idx="831">
                  <c:v>47908</c:v>
                </c:pt>
                <c:pt idx="832">
                  <c:v>47917</c:v>
                </c:pt>
                <c:pt idx="833">
                  <c:v>47927</c:v>
                </c:pt>
                <c:pt idx="834">
                  <c:v>47937</c:v>
                </c:pt>
                <c:pt idx="835">
                  <c:v>47946</c:v>
                </c:pt>
                <c:pt idx="836">
                  <c:v>47956</c:v>
                </c:pt>
                <c:pt idx="837">
                  <c:v>47965</c:v>
                </c:pt>
                <c:pt idx="838">
                  <c:v>47974</c:v>
                </c:pt>
                <c:pt idx="839">
                  <c:v>47983</c:v>
                </c:pt>
                <c:pt idx="840">
                  <c:v>47992</c:v>
                </c:pt>
                <c:pt idx="841">
                  <c:v>48002</c:v>
                </c:pt>
                <c:pt idx="842">
                  <c:v>48011</c:v>
                </c:pt>
                <c:pt idx="843">
                  <c:v>48020</c:v>
                </c:pt>
                <c:pt idx="844">
                  <c:v>48029</c:v>
                </c:pt>
                <c:pt idx="845">
                  <c:v>48039</c:v>
                </c:pt>
                <c:pt idx="846">
                  <c:v>48048</c:v>
                </c:pt>
                <c:pt idx="847">
                  <c:v>48057</c:v>
                </c:pt>
                <c:pt idx="848">
                  <c:v>48067</c:v>
                </c:pt>
                <c:pt idx="849">
                  <c:v>48077</c:v>
                </c:pt>
                <c:pt idx="850">
                  <c:v>48086</c:v>
                </c:pt>
                <c:pt idx="851">
                  <c:v>48095</c:v>
                </c:pt>
                <c:pt idx="852">
                  <c:v>48104</c:v>
                </c:pt>
                <c:pt idx="853">
                  <c:v>48113</c:v>
                </c:pt>
                <c:pt idx="854">
                  <c:v>48123</c:v>
                </c:pt>
                <c:pt idx="855">
                  <c:v>48132</c:v>
                </c:pt>
                <c:pt idx="856">
                  <c:v>48141</c:v>
                </c:pt>
                <c:pt idx="857">
                  <c:v>48151</c:v>
                </c:pt>
                <c:pt idx="858">
                  <c:v>48160</c:v>
                </c:pt>
                <c:pt idx="859">
                  <c:v>48169</c:v>
                </c:pt>
                <c:pt idx="860">
                  <c:v>48179</c:v>
                </c:pt>
                <c:pt idx="861">
                  <c:v>48188</c:v>
                </c:pt>
                <c:pt idx="862">
                  <c:v>48197</c:v>
                </c:pt>
                <c:pt idx="863">
                  <c:v>48207</c:v>
                </c:pt>
                <c:pt idx="864">
                  <c:v>48216</c:v>
                </c:pt>
                <c:pt idx="865">
                  <c:v>48225</c:v>
                </c:pt>
                <c:pt idx="866">
                  <c:v>48235</c:v>
                </c:pt>
                <c:pt idx="867">
                  <c:v>48244</c:v>
                </c:pt>
                <c:pt idx="868">
                  <c:v>48253</c:v>
                </c:pt>
                <c:pt idx="869">
                  <c:v>48263</c:v>
                </c:pt>
                <c:pt idx="870">
                  <c:v>48272</c:v>
                </c:pt>
                <c:pt idx="871">
                  <c:v>48282</c:v>
                </c:pt>
                <c:pt idx="872">
                  <c:v>48291</c:v>
                </c:pt>
                <c:pt idx="873">
                  <c:v>48301</c:v>
                </c:pt>
                <c:pt idx="874">
                  <c:v>48310</c:v>
                </c:pt>
                <c:pt idx="875">
                  <c:v>48320</c:v>
                </c:pt>
                <c:pt idx="876">
                  <c:v>48329</c:v>
                </c:pt>
                <c:pt idx="877">
                  <c:v>48338</c:v>
                </c:pt>
                <c:pt idx="878">
                  <c:v>48348</c:v>
                </c:pt>
                <c:pt idx="879">
                  <c:v>48358</c:v>
                </c:pt>
                <c:pt idx="880">
                  <c:v>48368</c:v>
                </c:pt>
                <c:pt idx="881">
                  <c:v>48377</c:v>
                </c:pt>
                <c:pt idx="882">
                  <c:v>48386</c:v>
                </c:pt>
                <c:pt idx="883">
                  <c:v>48395</c:v>
                </c:pt>
                <c:pt idx="884">
                  <c:v>48405</c:v>
                </c:pt>
                <c:pt idx="885">
                  <c:v>48414</c:v>
                </c:pt>
                <c:pt idx="886">
                  <c:v>48424</c:v>
                </c:pt>
                <c:pt idx="887">
                  <c:v>48433</c:v>
                </c:pt>
                <c:pt idx="888">
                  <c:v>48442</c:v>
                </c:pt>
                <c:pt idx="889">
                  <c:v>48452</c:v>
                </c:pt>
                <c:pt idx="890">
                  <c:v>48461</c:v>
                </c:pt>
                <c:pt idx="891">
                  <c:v>48471</c:v>
                </c:pt>
                <c:pt idx="892">
                  <c:v>48480</c:v>
                </c:pt>
                <c:pt idx="893">
                  <c:v>48489</c:v>
                </c:pt>
                <c:pt idx="894">
                  <c:v>48498</c:v>
                </c:pt>
                <c:pt idx="895">
                  <c:v>48508</c:v>
                </c:pt>
                <c:pt idx="896">
                  <c:v>48517</c:v>
                </c:pt>
                <c:pt idx="897">
                  <c:v>48527</c:v>
                </c:pt>
                <c:pt idx="898">
                  <c:v>48537</c:v>
                </c:pt>
                <c:pt idx="899">
                  <c:v>48546</c:v>
                </c:pt>
                <c:pt idx="900">
                  <c:v>48555</c:v>
                </c:pt>
                <c:pt idx="901">
                  <c:v>48565</c:v>
                </c:pt>
                <c:pt idx="902">
                  <c:v>48574</c:v>
                </c:pt>
                <c:pt idx="903">
                  <c:v>48583</c:v>
                </c:pt>
                <c:pt idx="904">
                  <c:v>48592</c:v>
                </c:pt>
                <c:pt idx="905">
                  <c:v>48601</c:v>
                </c:pt>
                <c:pt idx="906">
                  <c:v>48611</c:v>
                </c:pt>
                <c:pt idx="907">
                  <c:v>48620</c:v>
                </c:pt>
                <c:pt idx="908">
                  <c:v>48629</c:v>
                </c:pt>
                <c:pt idx="909">
                  <c:v>48638</c:v>
                </c:pt>
                <c:pt idx="910">
                  <c:v>48647</c:v>
                </c:pt>
                <c:pt idx="911">
                  <c:v>48656</c:v>
                </c:pt>
                <c:pt idx="912">
                  <c:v>48665</c:v>
                </c:pt>
                <c:pt idx="913">
                  <c:v>48674</c:v>
                </c:pt>
                <c:pt idx="914">
                  <c:v>48683</c:v>
                </c:pt>
                <c:pt idx="915">
                  <c:v>48692</c:v>
                </c:pt>
                <c:pt idx="916">
                  <c:v>48701</c:v>
                </c:pt>
                <c:pt idx="917">
                  <c:v>48710</c:v>
                </c:pt>
                <c:pt idx="918">
                  <c:v>48719</c:v>
                </c:pt>
                <c:pt idx="919">
                  <c:v>48728</c:v>
                </c:pt>
                <c:pt idx="920">
                  <c:v>48737</c:v>
                </c:pt>
                <c:pt idx="921">
                  <c:v>48746</c:v>
                </c:pt>
                <c:pt idx="922">
                  <c:v>48755</c:v>
                </c:pt>
                <c:pt idx="923">
                  <c:v>48764</c:v>
                </c:pt>
                <c:pt idx="924">
                  <c:v>48774</c:v>
                </c:pt>
                <c:pt idx="925">
                  <c:v>48783</c:v>
                </c:pt>
                <c:pt idx="926">
                  <c:v>48792</c:v>
                </c:pt>
                <c:pt idx="927">
                  <c:v>48801</c:v>
                </c:pt>
                <c:pt idx="928">
                  <c:v>48810</c:v>
                </c:pt>
                <c:pt idx="929">
                  <c:v>48819</c:v>
                </c:pt>
                <c:pt idx="930">
                  <c:v>48829</c:v>
                </c:pt>
                <c:pt idx="931">
                  <c:v>48838</c:v>
                </c:pt>
                <c:pt idx="932">
                  <c:v>48847</c:v>
                </c:pt>
                <c:pt idx="933">
                  <c:v>48857</c:v>
                </c:pt>
                <c:pt idx="934">
                  <c:v>48866</c:v>
                </c:pt>
                <c:pt idx="935">
                  <c:v>48875</c:v>
                </c:pt>
                <c:pt idx="936">
                  <c:v>48885</c:v>
                </c:pt>
                <c:pt idx="937">
                  <c:v>48894</c:v>
                </c:pt>
                <c:pt idx="938">
                  <c:v>48903</c:v>
                </c:pt>
                <c:pt idx="939">
                  <c:v>48913</c:v>
                </c:pt>
                <c:pt idx="940">
                  <c:v>48922</c:v>
                </c:pt>
                <c:pt idx="941">
                  <c:v>48931</c:v>
                </c:pt>
                <c:pt idx="942">
                  <c:v>48940</c:v>
                </c:pt>
                <c:pt idx="943">
                  <c:v>48950</c:v>
                </c:pt>
                <c:pt idx="944">
                  <c:v>48959</c:v>
                </c:pt>
                <c:pt idx="945">
                  <c:v>48969</c:v>
                </c:pt>
                <c:pt idx="946">
                  <c:v>48977</c:v>
                </c:pt>
                <c:pt idx="947">
                  <c:v>48987</c:v>
                </c:pt>
                <c:pt idx="948">
                  <c:v>48996</c:v>
                </c:pt>
                <c:pt idx="949">
                  <c:v>49005</c:v>
                </c:pt>
                <c:pt idx="950">
                  <c:v>49014</c:v>
                </c:pt>
                <c:pt idx="951">
                  <c:v>49024</c:v>
                </c:pt>
                <c:pt idx="952">
                  <c:v>49033</c:v>
                </c:pt>
                <c:pt idx="953">
                  <c:v>49042</c:v>
                </c:pt>
                <c:pt idx="954">
                  <c:v>49051</c:v>
                </c:pt>
                <c:pt idx="955">
                  <c:v>49060</c:v>
                </c:pt>
                <c:pt idx="956">
                  <c:v>49069</c:v>
                </c:pt>
                <c:pt idx="957">
                  <c:v>49078</c:v>
                </c:pt>
                <c:pt idx="958">
                  <c:v>49087</c:v>
                </c:pt>
                <c:pt idx="959">
                  <c:v>49097</c:v>
                </c:pt>
                <c:pt idx="960">
                  <c:v>49105</c:v>
                </c:pt>
                <c:pt idx="961">
                  <c:v>49115</c:v>
                </c:pt>
                <c:pt idx="962">
                  <c:v>49123</c:v>
                </c:pt>
                <c:pt idx="963">
                  <c:v>49133</c:v>
                </c:pt>
                <c:pt idx="964">
                  <c:v>49142</c:v>
                </c:pt>
                <c:pt idx="965">
                  <c:v>49150</c:v>
                </c:pt>
                <c:pt idx="966">
                  <c:v>49160</c:v>
                </c:pt>
                <c:pt idx="967">
                  <c:v>49169</c:v>
                </c:pt>
                <c:pt idx="968">
                  <c:v>49178</c:v>
                </c:pt>
                <c:pt idx="969">
                  <c:v>49187</c:v>
                </c:pt>
                <c:pt idx="970">
                  <c:v>49195</c:v>
                </c:pt>
                <c:pt idx="971">
                  <c:v>49204</c:v>
                </c:pt>
                <c:pt idx="972">
                  <c:v>49213</c:v>
                </c:pt>
                <c:pt idx="973">
                  <c:v>49222</c:v>
                </c:pt>
                <c:pt idx="974">
                  <c:v>49231</c:v>
                </c:pt>
                <c:pt idx="975">
                  <c:v>49240</c:v>
                </c:pt>
                <c:pt idx="976">
                  <c:v>49248</c:v>
                </c:pt>
                <c:pt idx="977">
                  <c:v>49257</c:v>
                </c:pt>
                <c:pt idx="978">
                  <c:v>49266</c:v>
                </c:pt>
                <c:pt idx="979">
                  <c:v>49275</c:v>
                </c:pt>
                <c:pt idx="980">
                  <c:v>49284</c:v>
                </c:pt>
                <c:pt idx="981">
                  <c:v>49293</c:v>
                </c:pt>
                <c:pt idx="982">
                  <c:v>49302</c:v>
                </c:pt>
                <c:pt idx="983">
                  <c:v>49311</c:v>
                </c:pt>
                <c:pt idx="984">
                  <c:v>49319</c:v>
                </c:pt>
                <c:pt idx="985">
                  <c:v>49328</c:v>
                </c:pt>
                <c:pt idx="986">
                  <c:v>49337</c:v>
                </c:pt>
                <c:pt idx="987">
                  <c:v>49346</c:v>
                </c:pt>
                <c:pt idx="988">
                  <c:v>49355</c:v>
                </c:pt>
                <c:pt idx="989">
                  <c:v>49364</c:v>
                </c:pt>
                <c:pt idx="990">
                  <c:v>49373</c:v>
                </c:pt>
                <c:pt idx="991">
                  <c:v>49382</c:v>
                </c:pt>
                <c:pt idx="992">
                  <c:v>49391</c:v>
                </c:pt>
                <c:pt idx="993">
                  <c:v>49400</c:v>
                </c:pt>
                <c:pt idx="994">
                  <c:v>49409</c:v>
                </c:pt>
                <c:pt idx="995">
                  <c:v>49418</c:v>
                </c:pt>
                <c:pt idx="996">
                  <c:v>49427</c:v>
                </c:pt>
                <c:pt idx="997">
                  <c:v>49435</c:v>
                </c:pt>
                <c:pt idx="998">
                  <c:v>49445</c:v>
                </c:pt>
                <c:pt idx="999">
                  <c:v>49453</c:v>
                </c:pt>
              </c:numCache>
            </c:numRef>
          </c:val>
          <c:smooth val="0"/>
          <c:extLst>
            <c:ext xmlns:c16="http://schemas.microsoft.com/office/drawing/2014/chart" uri="{C3380CC4-5D6E-409C-BE32-E72D297353CC}">
              <c16:uniqueId val="{00000001-9557-4498-AA8C-EB0C25924276}"/>
            </c:ext>
          </c:extLst>
        </c:ser>
        <c:ser>
          <c:idx val="2"/>
          <c:order val="2"/>
          <c:tx>
            <c:strRef>
              <c:f>'50'!$E$1</c:f>
              <c:strCache>
                <c:ptCount val="1"/>
                <c:pt idx="0">
                  <c:v>50%</c:v>
                </c:pt>
              </c:strCache>
            </c:strRef>
          </c:tx>
          <c:spPr>
            <a:ln w="28575" cap="rnd">
              <a:solidFill>
                <a:schemeClr val="accent3"/>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E$2:$E$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3</c:v>
                </c:pt>
                <c:pt idx="319">
                  <c:v>36630</c:v>
                </c:pt>
                <c:pt idx="320">
                  <c:v>36759</c:v>
                </c:pt>
                <c:pt idx="321">
                  <c:v>36879</c:v>
                </c:pt>
                <c:pt idx="322">
                  <c:v>36991</c:v>
                </c:pt>
                <c:pt idx="323">
                  <c:v>37096</c:v>
                </c:pt>
                <c:pt idx="324">
                  <c:v>37191</c:v>
                </c:pt>
                <c:pt idx="325">
                  <c:v>37279</c:v>
                </c:pt>
                <c:pt idx="326">
                  <c:v>37359</c:v>
                </c:pt>
                <c:pt idx="327">
                  <c:v>37431</c:v>
                </c:pt>
                <c:pt idx="328">
                  <c:v>37496</c:v>
                </c:pt>
                <c:pt idx="329">
                  <c:v>37552</c:v>
                </c:pt>
                <c:pt idx="330">
                  <c:v>37603</c:v>
                </c:pt>
                <c:pt idx="331">
                  <c:v>37649</c:v>
                </c:pt>
                <c:pt idx="332">
                  <c:v>37693</c:v>
                </c:pt>
                <c:pt idx="333">
                  <c:v>37732</c:v>
                </c:pt>
                <c:pt idx="334">
                  <c:v>37767</c:v>
                </c:pt>
                <c:pt idx="335">
                  <c:v>37800</c:v>
                </c:pt>
                <c:pt idx="336">
                  <c:v>37829</c:v>
                </c:pt>
                <c:pt idx="337">
                  <c:v>37856</c:v>
                </c:pt>
                <c:pt idx="338">
                  <c:v>37879</c:v>
                </c:pt>
                <c:pt idx="339">
                  <c:v>37908</c:v>
                </c:pt>
                <c:pt idx="340">
                  <c:v>37934</c:v>
                </c:pt>
                <c:pt idx="341">
                  <c:v>37958</c:v>
                </c:pt>
                <c:pt idx="342">
                  <c:v>37980</c:v>
                </c:pt>
                <c:pt idx="343">
                  <c:v>38001</c:v>
                </c:pt>
                <c:pt idx="344">
                  <c:v>38020</c:v>
                </c:pt>
                <c:pt idx="345">
                  <c:v>38039</c:v>
                </c:pt>
                <c:pt idx="346">
                  <c:v>38057</c:v>
                </c:pt>
                <c:pt idx="347">
                  <c:v>38073</c:v>
                </c:pt>
                <c:pt idx="348">
                  <c:v>38089</c:v>
                </c:pt>
                <c:pt idx="349">
                  <c:v>38105</c:v>
                </c:pt>
                <c:pt idx="350">
                  <c:v>38119</c:v>
                </c:pt>
                <c:pt idx="351">
                  <c:v>38132</c:v>
                </c:pt>
                <c:pt idx="352">
                  <c:v>38145</c:v>
                </c:pt>
                <c:pt idx="353">
                  <c:v>38158</c:v>
                </c:pt>
                <c:pt idx="354">
                  <c:v>38168</c:v>
                </c:pt>
                <c:pt idx="355">
                  <c:v>38179</c:v>
                </c:pt>
                <c:pt idx="356">
                  <c:v>38190</c:v>
                </c:pt>
                <c:pt idx="357">
                  <c:v>38200</c:v>
                </c:pt>
                <c:pt idx="358">
                  <c:v>38210</c:v>
                </c:pt>
                <c:pt idx="359">
                  <c:v>38219</c:v>
                </c:pt>
                <c:pt idx="360">
                  <c:v>38228</c:v>
                </c:pt>
                <c:pt idx="361">
                  <c:v>38235</c:v>
                </c:pt>
                <c:pt idx="362">
                  <c:v>38243</c:v>
                </c:pt>
                <c:pt idx="363">
                  <c:v>38250</c:v>
                </c:pt>
                <c:pt idx="364">
                  <c:v>38257</c:v>
                </c:pt>
                <c:pt idx="365">
                  <c:v>38264</c:v>
                </c:pt>
                <c:pt idx="366">
                  <c:v>38270</c:v>
                </c:pt>
                <c:pt idx="367">
                  <c:v>38276</c:v>
                </c:pt>
                <c:pt idx="368">
                  <c:v>38282</c:v>
                </c:pt>
                <c:pt idx="369">
                  <c:v>38288</c:v>
                </c:pt>
                <c:pt idx="370">
                  <c:v>38293</c:v>
                </c:pt>
                <c:pt idx="371">
                  <c:v>38298</c:v>
                </c:pt>
                <c:pt idx="372">
                  <c:v>38303</c:v>
                </c:pt>
                <c:pt idx="373">
                  <c:v>38307</c:v>
                </c:pt>
                <c:pt idx="374">
                  <c:v>38312</c:v>
                </c:pt>
                <c:pt idx="375">
                  <c:v>38317</c:v>
                </c:pt>
                <c:pt idx="376">
                  <c:v>38321</c:v>
                </c:pt>
                <c:pt idx="377">
                  <c:v>38325</c:v>
                </c:pt>
                <c:pt idx="378">
                  <c:v>38329</c:v>
                </c:pt>
                <c:pt idx="379">
                  <c:v>38332</c:v>
                </c:pt>
                <c:pt idx="380">
                  <c:v>38336</c:v>
                </c:pt>
                <c:pt idx="381">
                  <c:v>38340</c:v>
                </c:pt>
                <c:pt idx="382">
                  <c:v>38343</c:v>
                </c:pt>
                <c:pt idx="383">
                  <c:v>38346</c:v>
                </c:pt>
                <c:pt idx="384">
                  <c:v>38349</c:v>
                </c:pt>
                <c:pt idx="385">
                  <c:v>38352</c:v>
                </c:pt>
                <c:pt idx="386">
                  <c:v>38355</c:v>
                </c:pt>
                <c:pt idx="387">
                  <c:v>38358</c:v>
                </c:pt>
                <c:pt idx="388">
                  <c:v>38361</c:v>
                </c:pt>
                <c:pt idx="389">
                  <c:v>38363</c:v>
                </c:pt>
                <c:pt idx="390">
                  <c:v>38366</c:v>
                </c:pt>
                <c:pt idx="391">
                  <c:v>38368</c:v>
                </c:pt>
                <c:pt idx="392">
                  <c:v>38371</c:v>
                </c:pt>
                <c:pt idx="393">
                  <c:v>38373</c:v>
                </c:pt>
                <c:pt idx="394">
                  <c:v>38375</c:v>
                </c:pt>
                <c:pt idx="395">
                  <c:v>38378</c:v>
                </c:pt>
                <c:pt idx="396">
                  <c:v>38380</c:v>
                </c:pt>
                <c:pt idx="397">
                  <c:v>38382</c:v>
                </c:pt>
                <c:pt idx="398">
                  <c:v>38384</c:v>
                </c:pt>
                <c:pt idx="399">
                  <c:v>38386</c:v>
                </c:pt>
                <c:pt idx="400">
                  <c:v>38388</c:v>
                </c:pt>
                <c:pt idx="401">
                  <c:v>38390</c:v>
                </c:pt>
                <c:pt idx="402">
                  <c:v>38392</c:v>
                </c:pt>
                <c:pt idx="403">
                  <c:v>38394</c:v>
                </c:pt>
                <c:pt idx="404">
                  <c:v>38396</c:v>
                </c:pt>
                <c:pt idx="405">
                  <c:v>38397</c:v>
                </c:pt>
                <c:pt idx="406">
                  <c:v>38399</c:v>
                </c:pt>
                <c:pt idx="407">
                  <c:v>38401</c:v>
                </c:pt>
                <c:pt idx="408">
                  <c:v>38403</c:v>
                </c:pt>
                <c:pt idx="409">
                  <c:v>38404</c:v>
                </c:pt>
                <c:pt idx="410">
                  <c:v>38406</c:v>
                </c:pt>
                <c:pt idx="411">
                  <c:v>38408</c:v>
                </c:pt>
                <c:pt idx="412">
                  <c:v>38409</c:v>
                </c:pt>
                <c:pt idx="413">
                  <c:v>38411</c:v>
                </c:pt>
                <c:pt idx="414">
                  <c:v>38413</c:v>
                </c:pt>
                <c:pt idx="415">
                  <c:v>38414</c:v>
                </c:pt>
                <c:pt idx="416">
                  <c:v>38416</c:v>
                </c:pt>
                <c:pt idx="417">
                  <c:v>38418</c:v>
                </c:pt>
                <c:pt idx="418">
                  <c:v>38420</c:v>
                </c:pt>
                <c:pt idx="419">
                  <c:v>38421</c:v>
                </c:pt>
                <c:pt idx="420">
                  <c:v>38423</c:v>
                </c:pt>
                <c:pt idx="421">
                  <c:v>38425</c:v>
                </c:pt>
                <c:pt idx="422">
                  <c:v>38426</c:v>
                </c:pt>
                <c:pt idx="423">
                  <c:v>38428</c:v>
                </c:pt>
                <c:pt idx="424">
                  <c:v>38430</c:v>
                </c:pt>
                <c:pt idx="425">
                  <c:v>38431</c:v>
                </c:pt>
                <c:pt idx="426">
                  <c:v>38433</c:v>
                </c:pt>
                <c:pt idx="427">
                  <c:v>38434</c:v>
                </c:pt>
                <c:pt idx="428">
                  <c:v>38436</c:v>
                </c:pt>
                <c:pt idx="429">
                  <c:v>38437</c:v>
                </c:pt>
                <c:pt idx="430">
                  <c:v>38439</c:v>
                </c:pt>
                <c:pt idx="431">
                  <c:v>38440</c:v>
                </c:pt>
                <c:pt idx="432">
                  <c:v>38442</c:v>
                </c:pt>
                <c:pt idx="433">
                  <c:v>38443</c:v>
                </c:pt>
                <c:pt idx="434">
                  <c:v>38444</c:v>
                </c:pt>
                <c:pt idx="435">
                  <c:v>38446</c:v>
                </c:pt>
                <c:pt idx="436">
                  <c:v>38447</c:v>
                </c:pt>
                <c:pt idx="437">
                  <c:v>38449</c:v>
                </c:pt>
                <c:pt idx="438">
                  <c:v>38450</c:v>
                </c:pt>
                <c:pt idx="439">
                  <c:v>38451</c:v>
                </c:pt>
                <c:pt idx="440">
                  <c:v>38453</c:v>
                </c:pt>
                <c:pt idx="441">
                  <c:v>38454</c:v>
                </c:pt>
                <c:pt idx="442">
                  <c:v>38456</c:v>
                </c:pt>
                <c:pt idx="443">
                  <c:v>38457</c:v>
                </c:pt>
                <c:pt idx="444">
                  <c:v>38459</c:v>
                </c:pt>
                <c:pt idx="445">
                  <c:v>38460</c:v>
                </c:pt>
                <c:pt idx="446">
                  <c:v>38462</c:v>
                </c:pt>
                <c:pt idx="447">
                  <c:v>38463</c:v>
                </c:pt>
                <c:pt idx="448">
                  <c:v>38465</c:v>
                </c:pt>
                <c:pt idx="449">
                  <c:v>38466</c:v>
                </c:pt>
                <c:pt idx="450">
                  <c:v>38467</c:v>
                </c:pt>
                <c:pt idx="451">
                  <c:v>38469</c:v>
                </c:pt>
                <c:pt idx="452">
                  <c:v>38470</c:v>
                </c:pt>
                <c:pt idx="453">
                  <c:v>38472</c:v>
                </c:pt>
                <c:pt idx="454">
                  <c:v>38473</c:v>
                </c:pt>
                <c:pt idx="455">
                  <c:v>38475</c:v>
                </c:pt>
                <c:pt idx="456">
                  <c:v>38476</c:v>
                </c:pt>
                <c:pt idx="457">
                  <c:v>38478</c:v>
                </c:pt>
                <c:pt idx="458">
                  <c:v>38479</c:v>
                </c:pt>
                <c:pt idx="459">
                  <c:v>38480</c:v>
                </c:pt>
                <c:pt idx="460">
                  <c:v>38482</c:v>
                </c:pt>
                <c:pt idx="461">
                  <c:v>38483</c:v>
                </c:pt>
                <c:pt idx="462">
                  <c:v>38485</c:v>
                </c:pt>
                <c:pt idx="463">
                  <c:v>38486</c:v>
                </c:pt>
                <c:pt idx="464">
                  <c:v>38487</c:v>
                </c:pt>
                <c:pt idx="465">
                  <c:v>38489</c:v>
                </c:pt>
                <c:pt idx="466">
                  <c:v>38490</c:v>
                </c:pt>
                <c:pt idx="467">
                  <c:v>38492</c:v>
                </c:pt>
                <c:pt idx="468">
                  <c:v>38493</c:v>
                </c:pt>
                <c:pt idx="469">
                  <c:v>38494</c:v>
                </c:pt>
                <c:pt idx="470">
                  <c:v>38496</c:v>
                </c:pt>
                <c:pt idx="471">
                  <c:v>38497</c:v>
                </c:pt>
                <c:pt idx="472">
                  <c:v>38499</c:v>
                </c:pt>
                <c:pt idx="473">
                  <c:v>38500</c:v>
                </c:pt>
                <c:pt idx="474">
                  <c:v>38501</c:v>
                </c:pt>
                <c:pt idx="475">
                  <c:v>38503</c:v>
                </c:pt>
                <c:pt idx="476">
                  <c:v>38504</c:v>
                </c:pt>
                <c:pt idx="477">
                  <c:v>38506</c:v>
                </c:pt>
                <c:pt idx="478">
                  <c:v>38507</c:v>
                </c:pt>
                <c:pt idx="479">
                  <c:v>38509</c:v>
                </c:pt>
                <c:pt idx="480">
                  <c:v>38510</c:v>
                </c:pt>
                <c:pt idx="481">
                  <c:v>38511</c:v>
                </c:pt>
                <c:pt idx="482">
                  <c:v>38513</c:v>
                </c:pt>
                <c:pt idx="483">
                  <c:v>38514</c:v>
                </c:pt>
                <c:pt idx="484">
                  <c:v>38516</c:v>
                </c:pt>
                <c:pt idx="485">
                  <c:v>38517</c:v>
                </c:pt>
                <c:pt idx="486">
                  <c:v>38518</c:v>
                </c:pt>
                <c:pt idx="487">
                  <c:v>38520</c:v>
                </c:pt>
                <c:pt idx="488">
                  <c:v>38521</c:v>
                </c:pt>
                <c:pt idx="489">
                  <c:v>38523</c:v>
                </c:pt>
                <c:pt idx="490">
                  <c:v>38524</c:v>
                </c:pt>
                <c:pt idx="491">
                  <c:v>38525</c:v>
                </c:pt>
                <c:pt idx="492">
                  <c:v>38527</c:v>
                </c:pt>
                <c:pt idx="493">
                  <c:v>38528</c:v>
                </c:pt>
                <c:pt idx="494">
                  <c:v>38530</c:v>
                </c:pt>
                <c:pt idx="495">
                  <c:v>38531</c:v>
                </c:pt>
                <c:pt idx="496">
                  <c:v>38532</c:v>
                </c:pt>
                <c:pt idx="497">
                  <c:v>38534</c:v>
                </c:pt>
                <c:pt idx="498">
                  <c:v>38535</c:v>
                </c:pt>
                <c:pt idx="499">
                  <c:v>38536</c:v>
                </c:pt>
                <c:pt idx="500">
                  <c:v>38538</c:v>
                </c:pt>
                <c:pt idx="501">
                  <c:v>38539</c:v>
                </c:pt>
                <c:pt idx="502">
                  <c:v>38540</c:v>
                </c:pt>
                <c:pt idx="503">
                  <c:v>38542</c:v>
                </c:pt>
                <c:pt idx="504">
                  <c:v>38543</c:v>
                </c:pt>
                <c:pt idx="505">
                  <c:v>38544</c:v>
                </c:pt>
                <c:pt idx="506">
                  <c:v>38545</c:v>
                </c:pt>
                <c:pt idx="507">
                  <c:v>38547</c:v>
                </c:pt>
                <c:pt idx="508">
                  <c:v>38548</c:v>
                </c:pt>
                <c:pt idx="509">
                  <c:v>38550</c:v>
                </c:pt>
                <c:pt idx="510">
                  <c:v>38551</c:v>
                </c:pt>
                <c:pt idx="511">
                  <c:v>38552</c:v>
                </c:pt>
                <c:pt idx="512">
                  <c:v>38554</c:v>
                </c:pt>
                <c:pt idx="513">
                  <c:v>38555</c:v>
                </c:pt>
                <c:pt idx="514">
                  <c:v>38556</c:v>
                </c:pt>
                <c:pt idx="515">
                  <c:v>38558</c:v>
                </c:pt>
                <c:pt idx="516">
                  <c:v>38559</c:v>
                </c:pt>
                <c:pt idx="517">
                  <c:v>38560</c:v>
                </c:pt>
                <c:pt idx="518">
                  <c:v>38562</c:v>
                </c:pt>
                <c:pt idx="519">
                  <c:v>38563</c:v>
                </c:pt>
                <c:pt idx="520">
                  <c:v>38565</c:v>
                </c:pt>
                <c:pt idx="521">
                  <c:v>38566</c:v>
                </c:pt>
                <c:pt idx="522">
                  <c:v>38567</c:v>
                </c:pt>
                <c:pt idx="523">
                  <c:v>38569</c:v>
                </c:pt>
                <c:pt idx="524">
                  <c:v>38570</c:v>
                </c:pt>
                <c:pt idx="525">
                  <c:v>38572</c:v>
                </c:pt>
                <c:pt idx="526">
                  <c:v>38573</c:v>
                </c:pt>
                <c:pt idx="527">
                  <c:v>38575</c:v>
                </c:pt>
                <c:pt idx="528">
                  <c:v>38577</c:v>
                </c:pt>
                <c:pt idx="529">
                  <c:v>38578</c:v>
                </c:pt>
                <c:pt idx="530">
                  <c:v>38579</c:v>
                </c:pt>
                <c:pt idx="531">
                  <c:v>38581</c:v>
                </c:pt>
                <c:pt idx="532">
                  <c:v>38582</c:v>
                </c:pt>
                <c:pt idx="533">
                  <c:v>38584</c:v>
                </c:pt>
                <c:pt idx="534">
                  <c:v>38585</c:v>
                </c:pt>
                <c:pt idx="535">
                  <c:v>38586</c:v>
                </c:pt>
                <c:pt idx="536">
                  <c:v>38588</c:v>
                </c:pt>
                <c:pt idx="537">
                  <c:v>38589</c:v>
                </c:pt>
                <c:pt idx="538">
                  <c:v>38590</c:v>
                </c:pt>
                <c:pt idx="539">
                  <c:v>38591</c:v>
                </c:pt>
                <c:pt idx="540">
                  <c:v>38593</c:v>
                </c:pt>
                <c:pt idx="541">
                  <c:v>38594</c:v>
                </c:pt>
                <c:pt idx="542">
                  <c:v>38596</c:v>
                </c:pt>
                <c:pt idx="543">
                  <c:v>38597</c:v>
                </c:pt>
                <c:pt idx="544">
                  <c:v>38599</c:v>
                </c:pt>
                <c:pt idx="545">
                  <c:v>38600</c:v>
                </c:pt>
                <c:pt idx="546">
                  <c:v>38601</c:v>
                </c:pt>
                <c:pt idx="547">
                  <c:v>38602</c:v>
                </c:pt>
                <c:pt idx="548">
                  <c:v>38604</c:v>
                </c:pt>
                <c:pt idx="549">
                  <c:v>38605</c:v>
                </c:pt>
                <c:pt idx="550">
                  <c:v>38607</c:v>
                </c:pt>
                <c:pt idx="551">
                  <c:v>38608</c:v>
                </c:pt>
                <c:pt idx="552">
                  <c:v>38609</c:v>
                </c:pt>
                <c:pt idx="553">
                  <c:v>38611</c:v>
                </c:pt>
                <c:pt idx="554">
                  <c:v>38612</c:v>
                </c:pt>
                <c:pt idx="555">
                  <c:v>38613</c:v>
                </c:pt>
                <c:pt idx="556">
                  <c:v>38615</c:v>
                </c:pt>
                <c:pt idx="557">
                  <c:v>38616</c:v>
                </c:pt>
                <c:pt idx="558">
                  <c:v>38618</c:v>
                </c:pt>
                <c:pt idx="559">
                  <c:v>38619</c:v>
                </c:pt>
                <c:pt idx="560">
                  <c:v>38620</c:v>
                </c:pt>
                <c:pt idx="561">
                  <c:v>38621</c:v>
                </c:pt>
                <c:pt idx="562">
                  <c:v>38623</c:v>
                </c:pt>
                <c:pt idx="563">
                  <c:v>38624</c:v>
                </c:pt>
                <c:pt idx="564">
                  <c:v>38626</c:v>
                </c:pt>
                <c:pt idx="565">
                  <c:v>38627</c:v>
                </c:pt>
                <c:pt idx="566">
                  <c:v>38628</c:v>
                </c:pt>
                <c:pt idx="567">
                  <c:v>38630</c:v>
                </c:pt>
                <c:pt idx="568">
                  <c:v>38631</c:v>
                </c:pt>
                <c:pt idx="569">
                  <c:v>38633</c:v>
                </c:pt>
                <c:pt idx="570">
                  <c:v>38634</c:v>
                </c:pt>
                <c:pt idx="571">
                  <c:v>38635</c:v>
                </c:pt>
                <c:pt idx="572">
                  <c:v>38637</c:v>
                </c:pt>
                <c:pt idx="573">
                  <c:v>38638</c:v>
                </c:pt>
                <c:pt idx="574">
                  <c:v>38640</c:v>
                </c:pt>
                <c:pt idx="575">
                  <c:v>38641</c:v>
                </c:pt>
                <c:pt idx="576">
                  <c:v>38643</c:v>
                </c:pt>
                <c:pt idx="577">
                  <c:v>38644</c:v>
                </c:pt>
                <c:pt idx="578">
                  <c:v>38646</c:v>
                </c:pt>
                <c:pt idx="579">
                  <c:v>38647</c:v>
                </c:pt>
                <c:pt idx="580">
                  <c:v>38648</c:v>
                </c:pt>
                <c:pt idx="581">
                  <c:v>38650</c:v>
                </c:pt>
                <c:pt idx="582">
                  <c:v>38651</c:v>
                </c:pt>
                <c:pt idx="583">
                  <c:v>38653</c:v>
                </c:pt>
                <c:pt idx="584">
                  <c:v>38654</c:v>
                </c:pt>
                <c:pt idx="585">
                  <c:v>38656</c:v>
                </c:pt>
                <c:pt idx="586">
                  <c:v>38657</c:v>
                </c:pt>
                <c:pt idx="587">
                  <c:v>38659</c:v>
                </c:pt>
                <c:pt idx="588">
                  <c:v>38660</c:v>
                </c:pt>
                <c:pt idx="589">
                  <c:v>38662</c:v>
                </c:pt>
                <c:pt idx="590">
                  <c:v>38663</c:v>
                </c:pt>
                <c:pt idx="591">
                  <c:v>38664</c:v>
                </c:pt>
                <c:pt idx="592">
                  <c:v>38666</c:v>
                </c:pt>
                <c:pt idx="593">
                  <c:v>38667</c:v>
                </c:pt>
                <c:pt idx="594">
                  <c:v>38669</c:v>
                </c:pt>
                <c:pt idx="595">
                  <c:v>38670</c:v>
                </c:pt>
                <c:pt idx="596">
                  <c:v>38672</c:v>
                </c:pt>
                <c:pt idx="597">
                  <c:v>38673</c:v>
                </c:pt>
                <c:pt idx="598">
                  <c:v>38675</c:v>
                </c:pt>
                <c:pt idx="599">
                  <c:v>38676</c:v>
                </c:pt>
                <c:pt idx="600">
                  <c:v>38678</c:v>
                </c:pt>
                <c:pt idx="601">
                  <c:v>38679</c:v>
                </c:pt>
                <c:pt idx="602">
                  <c:v>38680</c:v>
                </c:pt>
                <c:pt idx="603">
                  <c:v>38682</c:v>
                </c:pt>
                <c:pt idx="604">
                  <c:v>38683</c:v>
                </c:pt>
                <c:pt idx="605">
                  <c:v>38684</c:v>
                </c:pt>
                <c:pt idx="606">
                  <c:v>38686</c:v>
                </c:pt>
                <c:pt idx="607">
                  <c:v>38688</c:v>
                </c:pt>
                <c:pt idx="608">
                  <c:v>38689</c:v>
                </c:pt>
                <c:pt idx="609">
                  <c:v>38691</c:v>
                </c:pt>
                <c:pt idx="610">
                  <c:v>38692</c:v>
                </c:pt>
                <c:pt idx="611">
                  <c:v>38694</c:v>
                </c:pt>
                <c:pt idx="612">
                  <c:v>38695</c:v>
                </c:pt>
                <c:pt idx="613">
                  <c:v>38697</c:v>
                </c:pt>
                <c:pt idx="614">
                  <c:v>38699</c:v>
                </c:pt>
                <c:pt idx="615">
                  <c:v>38700</c:v>
                </c:pt>
                <c:pt idx="616">
                  <c:v>38701</c:v>
                </c:pt>
                <c:pt idx="617">
                  <c:v>38703</c:v>
                </c:pt>
                <c:pt idx="618">
                  <c:v>38704</c:v>
                </c:pt>
                <c:pt idx="619">
                  <c:v>38706</c:v>
                </c:pt>
                <c:pt idx="620">
                  <c:v>38707</c:v>
                </c:pt>
                <c:pt idx="621">
                  <c:v>38709</c:v>
                </c:pt>
                <c:pt idx="622">
                  <c:v>38710</c:v>
                </c:pt>
                <c:pt idx="623">
                  <c:v>38711</c:v>
                </c:pt>
                <c:pt idx="624">
                  <c:v>38713</c:v>
                </c:pt>
                <c:pt idx="625">
                  <c:v>38714</c:v>
                </c:pt>
                <c:pt idx="626">
                  <c:v>38716</c:v>
                </c:pt>
                <c:pt idx="627">
                  <c:v>38717</c:v>
                </c:pt>
                <c:pt idx="628">
                  <c:v>38719</c:v>
                </c:pt>
                <c:pt idx="629">
                  <c:v>38720</c:v>
                </c:pt>
                <c:pt idx="630">
                  <c:v>38722</c:v>
                </c:pt>
                <c:pt idx="631">
                  <c:v>38723</c:v>
                </c:pt>
                <c:pt idx="632">
                  <c:v>38724</c:v>
                </c:pt>
                <c:pt idx="633">
                  <c:v>38726</c:v>
                </c:pt>
                <c:pt idx="634">
                  <c:v>38727</c:v>
                </c:pt>
                <c:pt idx="635">
                  <c:v>38729</c:v>
                </c:pt>
                <c:pt idx="636">
                  <c:v>38730</c:v>
                </c:pt>
                <c:pt idx="637">
                  <c:v>38732</c:v>
                </c:pt>
                <c:pt idx="638">
                  <c:v>38733</c:v>
                </c:pt>
                <c:pt idx="639">
                  <c:v>38735</c:v>
                </c:pt>
                <c:pt idx="640">
                  <c:v>38736</c:v>
                </c:pt>
                <c:pt idx="641">
                  <c:v>38737</c:v>
                </c:pt>
                <c:pt idx="642">
                  <c:v>38739</c:v>
                </c:pt>
                <c:pt idx="643">
                  <c:v>38740</c:v>
                </c:pt>
                <c:pt idx="644">
                  <c:v>38742</c:v>
                </c:pt>
                <c:pt idx="645">
                  <c:v>38743</c:v>
                </c:pt>
                <c:pt idx="646">
                  <c:v>38745</c:v>
                </c:pt>
                <c:pt idx="647">
                  <c:v>38746</c:v>
                </c:pt>
                <c:pt idx="648">
                  <c:v>38748</c:v>
                </c:pt>
                <c:pt idx="649">
                  <c:v>38749</c:v>
                </c:pt>
                <c:pt idx="650">
                  <c:v>38751</c:v>
                </c:pt>
                <c:pt idx="651">
                  <c:v>38752</c:v>
                </c:pt>
                <c:pt idx="652">
                  <c:v>38753</c:v>
                </c:pt>
                <c:pt idx="653">
                  <c:v>38755</c:v>
                </c:pt>
                <c:pt idx="654">
                  <c:v>38756</c:v>
                </c:pt>
                <c:pt idx="655">
                  <c:v>38758</c:v>
                </c:pt>
                <c:pt idx="656">
                  <c:v>38759</c:v>
                </c:pt>
                <c:pt idx="657">
                  <c:v>38761</c:v>
                </c:pt>
                <c:pt idx="658">
                  <c:v>38762</c:v>
                </c:pt>
                <c:pt idx="659">
                  <c:v>38763</c:v>
                </c:pt>
                <c:pt idx="660">
                  <c:v>38765</c:v>
                </c:pt>
                <c:pt idx="661">
                  <c:v>38766</c:v>
                </c:pt>
                <c:pt idx="662">
                  <c:v>38768</c:v>
                </c:pt>
                <c:pt idx="663">
                  <c:v>38769</c:v>
                </c:pt>
                <c:pt idx="664">
                  <c:v>38770</c:v>
                </c:pt>
                <c:pt idx="665">
                  <c:v>38772</c:v>
                </c:pt>
                <c:pt idx="666">
                  <c:v>38773</c:v>
                </c:pt>
                <c:pt idx="667">
                  <c:v>38775</c:v>
                </c:pt>
                <c:pt idx="668">
                  <c:v>38776</c:v>
                </c:pt>
                <c:pt idx="669">
                  <c:v>38778</c:v>
                </c:pt>
                <c:pt idx="670">
                  <c:v>38779</c:v>
                </c:pt>
                <c:pt idx="671">
                  <c:v>38780</c:v>
                </c:pt>
                <c:pt idx="672">
                  <c:v>38782</c:v>
                </c:pt>
                <c:pt idx="673">
                  <c:v>38783</c:v>
                </c:pt>
                <c:pt idx="674">
                  <c:v>38785</c:v>
                </c:pt>
                <c:pt idx="675">
                  <c:v>38786</c:v>
                </c:pt>
                <c:pt idx="676">
                  <c:v>38787</c:v>
                </c:pt>
                <c:pt idx="677">
                  <c:v>38789</c:v>
                </c:pt>
                <c:pt idx="678">
                  <c:v>38790</c:v>
                </c:pt>
                <c:pt idx="679">
                  <c:v>38792</c:v>
                </c:pt>
                <c:pt idx="680">
                  <c:v>38793</c:v>
                </c:pt>
                <c:pt idx="681">
                  <c:v>38795</c:v>
                </c:pt>
                <c:pt idx="682">
                  <c:v>38796</c:v>
                </c:pt>
                <c:pt idx="683">
                  <c:v>38798</c:v>
                </c:pt>
                <c:pt idx="684">
                  <c:v>38799</c:v>
                </c:pt>
                <c:pt idx="685">
                  <c:v>38800</c:v>
                </c:pt>
                <c:pt idx="686">
                  <c:v>38801</c:v>
                </c:pt>
                <c:pt idx="687">
                  <c:v>38803</c:v>
                </c:pt>
                <c:pt idx="688">
                  <c:v>38804</c:v>
                </c:pt>
                <c:pt idx="689">
                  <c:v>38806</c:v>
                </c:pt>
                <c:pt idx="690">
                  <c:v>38807</c:v>
                </c:pt>
                <c:pt idx="691">
                  <c:v>38808</c:v>
                </c:pt>
                <c:pt idx="692">
                  <c:v>38810</c:v>
                </c:pt>
                <c:pt idx="693">
                  <c:v>38811</c:v>
                </c:pt>
                <c:pt idx="694">
                  <c:v>38812</c:v>
                </c:pt>
                <c:pt idx="695">
                  <c:v>38814</c:v>
                </c:pt>
                <c:pt idx="696">
                  <c:v>38815</c:v>
                </c:pt>
                <c:pt idx="697">
                  <c:v>38816</c:v>
                </c:pt>
                <c:pt idx="698">
                  <c:v>38818</c:v>
                </c:pt>
                <c:pt idx="699">
                  <c:v>38819</c:v>
                </c:pt>
                <c:pt idx="700">
                  <c:v>38820</c:v>
                </c:pt>
                <c:pt idx="701">
                  <c:v>38822</c:v>
                </c:pt>
                <c:pt idx="702">
                  <c:v>38823</c:v>
                </c:pt>
                <c:pt idx="703">
                  <c:v>38825</c:v>
                </c:pt>
                <c:pt idx="704">
                  <c:v>38826</c:v>
                </c:pt>
                <c:pt idx="705">
                  <c:v>38827</c:v>
                </c:pt>
                <c:pt idx="706">
                  <c:v>38828</c:v>
                </c:pt>
                <c:pt idx="707">
                  <c:v>38830</c:v>
                </c:pt>
                <c:pt idx="708">
                  <c:v>38831</c:v>
                </c:pt>
                <c:pt idx="709">
                  <c:v>38832</c:v>
                </c:pt>
                <c:pt idx="710">
                  <c:v>38834</c:v>
                </c:pt>
                <c:pt idx="711">
                  <c:v>38835</c:v>
                </c:pt>
                <c:pt idx="712">
                  <c:v>38836</c:v>
                </c:pt>
                <c:pt idx="713">
                  <c:v>38838</c:v>
                </c:pt>
                <c:pt idx="714">
                  <c:v>38839</c:v>
                </c:pt>
                <c:pt idx="715">
                  <c:v>38840</c:v>
                </c:pt>
                <c:pt idx="716">
                  <c:v>38842</c:v>
                </c:pt>
                <c:pt idx="717">
                  <c:v>38843</c:v>
                </c:pt>
                <c:pt idx="718">
                  <c:v>38844</c:v>
                </c:pt>
                <c:pt idx="719">
                  <c:v>38846</c:v>
                </c:pt>
                <c:pt idx="720">
                  <c:v>38847</c:v>
                </c:pt>
                <c:pt idx="721">
                  <c:v>38848</c:v>
                </c:pt>
                <c:pt idx="722">
                  <c:v>38850</c:v>
                </c:pt>
                <c:pt idx="723">
                  <c:v>38851</c:v>
                </c:pt>
                <c:pt idx="724">
                  <c:v>38852</c:v>
                </c:pt>
                <c:pt idx="725">
                  <c:v>38853</c:v>
                </c:pt>
                <c:pt idx="726">
                  <c:v>38855</c:v>
                </c:pt>
                <c:pt idx="727">
                  <c:v>38856</c:v>
                </c:pt>
                <c:pt idx="728">
                  <c:v>38857</c:v>
                </c:pt>
                <c:pt idx="729">
                  <c:v>38859</c:v>
                </c:pt>
                <c:pt idx="730">
                  <c:v>38860</c:v>
                </c:pt>
                <c:pt idx="731">
                  <c:v>38861</c:v>
                </c:pt>
                <c:pt idx="732">
                  <c:v>38863</c:v>
                </c:pt>
                <c:pt idx="733">
                  <c:v>38864</c:v>
                </c:pt>
                <c:pt idx="734">
                  <c:v>38865</c:v>
                </c:pt>
                <c:pt idx="735">
                  <c:v>38867</c:v>
                </c:pt>
                <c:pt idx="736">
                  <c:v>38868</c:v>
                </c:pt>
                <c:pt idx="737">
                  <c:v>38870</c:v>
                </c:pt>
                <c:pt idx="738">
                  <c:v>38871</c:v>
                </c:pt>
                <c:pt idx="739">
                  <c:v>38873</c:v>
                </c:pt>
                <c:pt idx="740">
                  <c:v>38874</c:v>
                </c:pt>
                <c:pt idx="741">
                  <c:v>38875</c:v>
                </c:pt>
                <c:pt idx="742">
                  <c:v>38877</c:v>
                </c:pt>
                <c:pt idx="743">
                  <c:v>38878</c:v>
                </c:pt>
                <c:pt idx="744">
                  <c:v>38879</c:v>
                </c:pt>
                <c:pt idx="745">
                  <c:v>38881</c:v>
                </c:pt>
                <c:pt idx="746">
                  <c:v>38882</c:v>
                </c:pt>
                <c:pt idx="747">
                  <c:v>38884</c:v>
                </c:pt>
                <c:pt idx="748">
                  <c:v>38885</c:v>
                </c:pt>
                <c:pt idx="749">
                  <c:v>38886</c:v>
                </c:pt>
                <c:pt idx="750">
                  <c:v>38888</c:v>
                </c:pt>
                <c:pt idx="751">
                  <c:v>38889</c:v>
                </c:pt>
                <c:pt idx="752">
                  <c:v>38891</c:v>
                </c:pt>
                <c:pt idx="753">
                  <c:v>38892</c:v>
                </c:pt>
                <c:pt idx="754">
                  <c:v>38893</c:v>
                </c:pt>
                <c:pt idx="755">
                  <c:v>38895</c:v>
                </c:pt>
                <c:pt idx="756">
                  <c:v>38896</c:v>
                </c:pt>
                <c:pt idx="757">
                  <c:v>38898</c:v>
                </c:pt>
                <c:pt idx="758">
                  <c:v>38899</c:v>
                </c:pt>
                <c:pt idx="759">
                  <c:v>38900</c:v>
                </c:pt>
                <c:pt idx="760">
                  <c:v>38902</c:v>
                </c:pt>
                <c:pt idx="761">
                  <c:v>38903</c:v>
                </c:pt>
                <c:pt idx="762">
                  <c:v>38904</c:v>
                </c:pt>
                <c:pt idx="763">
                  <c:v>38906</c:v>
                </c:pt>
                <c:pt idx="764">
                  <c:v>38907</c:v>
                </c:pt>
                <c:pt idx="765">
                  <c:v>38909</c:v>
                </c:pt>
                <c:pt idx="766">
                  <c:v>38910</c:v>
                </c:pt>
                <c:pt idx="767">
                  <c:v>38912</c:v>
                </c:pt>
                <c:pt idx="768">
                  <c:v>38913</c:v>
                </c:pt>
                <c:pt idx="769">
                  <c:v>38914</c:v>
                </c:pt>
                <c:pt idx="770">
                  <c:v>38916</c:v>
                </c:pt>
                <c:pt idx="771">
                  <c:v>38917</c:v>
                </c:pt>
                <c:pt idx="772">
                  <c:v>38918</c:v>
                </c:pt>
                <c:pt idx="773">
                  <c:v>38920</c:v>
                </c:pt>
                <c:pt idx="774">
                  <c:v>38921</c:v>
                </c:pt>
                <c:pt idx="775">
                  <c:v>38923</c:v>
                </c:pt>
                <c:pt idx="776">
                  <c:v>38924</c:v>
                </c:pt>
                <c:pt idx="777">
                  <c:v>38925</c:v>
                </c:pt>
                <c:pt idx="778">
                  <c:v>38927</c:v>
                </c:pt>
                <c:pt idx="779">
                  <c:v>38928</c:v>
                </c:pt>
                <c:pt idx="780">
                  <c:v>38929</c:v>
                </c:pt>
                <c:pt idx="781">
                  <c:v>38931</c:v>
                </c:pt>
                <c:pt idx="782">
                  <c:v>38932</c:v>
                </c:pt>
                <c:pt idx="783">
                  <c:v>38933</c:v>
                </c:pt>
                <c:pt idx="784">
                  <c:v>38935</c:v>
                </c:pt>
                <c:pt idx="785">
                  <c:v>38936</c:v>
                </c:pt>
                <c:pt idx="786">
                  <c:v>38937</c:v>
                </c:pt>
                <c:pt idx="787">
                  <c:v>38939</c:v>
                </c:pt>
                <c:pt idx="788">
                  <c:v>38940</c:v>
                </c:pt>
                <c:pt idx="789">
                  <c:v>38941</c:v>
                </c:pt>
                <c:pt idx="790">
                  <c:v>38943</c:v>
                </c:pt>
                <c:pt idx="791">
                  <c:v>38944</c:v>
                </c:pt>
                <c:pt idx="792">
                  <c:v>38946</c:v>
                </c:pt>
                <c:pt idx="793">
                  <c:v>38947</c:v>
                </c:pt>
                <c:pt idx="794">
                  <c:v>38948</c:v>
                </c:pt>
                <c:pt idx="795">
                  <c:v>38950</c:v>
                </c:pt>
                <c:pt idx="796">
                  <c:v>38951</c:v>
                </c:pt>
                <c:pt idx="797">
                  <c:v>38952</c:v>
                </c:pt>
                <c:pt idx="798">
                  <c:v>38954</c:v>
                </c:pt>
                <c:pt idx="799">
                  <c:v>38955</c:v>
                </c:pt>
                <c:pt idx="800">
                  <c:v>38956</c:v>
                </c:pt>
                <c:pt idx="801">
                  <c:v>38958</c:v>
                </c:pt>
                <c:pt idx="802">
                  <c:v>38959</c:v>
                </c:pt>
                <c:pt idx="803">
                  <c:v>38960</c:v>
                </c:pt>
                <c:pt idx="804">
                  <c:v>38962</c:v>
                </c:pt>
                <c:pt idx="805">
                  <c:v>38963</c:v>
                </c:pt>
                <c:pt idx="806">
                  <c:v>38965</c:v>
                </c:pt>
                <c:pt idx="807">
                  <c:v>38966</c:v>
                </c:pt>
                <c:pt idx="808">
                  <c:v>38967</c:v>
                </c:pt>
                <c:pt idx="809">
                  <c:v>38969</c:v>
                </c:pt>
                <c:pt idx="810">
                  <c:v>38970</c:v>
                </c:pt>
                <c:pt idx="811">
                  <c:v>38971</c:v>
                </c:pt>
                <c:pt idx="812">
                  <c:v>38973</c:v>
                </c:pt>
                <c:pt idx="813">
                  <c:v>38974</c:v>
                </c:pt>
                <c:pt idx="814">
                  <c:v>38976</c:v>
                </c:pt>
                <c:pt idx="815">
                  <c:v>38977</c:v>
                </c:pt>
                <c:pt idx="816">
                  <c:v>38978</c:v>
                </c:pt>
                <c:pt idx="817">
                  <c:v>38980</c:v>
                </c:pt>
                <c:pt idx="818">
                  <c:v>38981</c:v>
                </c:pt>
                <c:pt idx="819">
                  <c:v>38983</c:v>
                </c:pt>
                <c:pt idx="820">
                  <c:v>38984</c:v>
                </c:pt>
                <c:pt idx="821">
                  <c:v>38985</c:v>
                </c:pt>
                <c:pt idx="822">
                  <c:v>38987</c:v>
                </c:pt>
                <c:pt idx="823">
                  <c:v>38988</c:v>
                </c:pt>
                <c:pt idx="824">
                  <c:v>38990</c:v>
                </c:pt>
                <c:pt idx="825">
                  <c:v>38991</c:v>
                </c:pt>
                <c:pt idx="826">
                  <c:v>38992</c:v>
                </c:pt>
                <c:pt idx="827">
                  <c:v>38994</c:v>
                </c:pt>
                <c:pt idx="828">
                  <c:v>38995</c:v>
                </c:pt>
                <c:pt idx="829">
                  <c:v>38996</c:v>
                </c:pt>
                <c:pt idx="830">
                  <c:v>38998</c:v>
                </c:pt>
                <c:pt idx="831">
                  <c:v>38999</c:v>
                </c:pt>
                <c:pt idx="832">
                  <c:v>39000</c:v>
                </c:pt>
                <c:pt idx="833">
                  <c:v>39002</c:v>
                </c:pt>
                <c:pt idx="834">
                  <c:v>39003</c:v>
                </c:pt>
                <c:pt idx="835">
                  <c:v>39004</c:v>
                </c:pt>
                <c:pt idx="836">
                  <c:v>39006</c:v>
                </c:pt>
                <c:pt idx="837">
                  <c:v>39007</c:v>
                </c:pt>
                <c:pt idx="838">
                  <c:v>39008</c:v>
                </c:pt>
                <c:pt idx="839">
                  <c:v>39009</c:v>
                </c:pt>
                <c:pt idx="840">
                  <c:v>39011</c:v>
                </c:pt>
                <c:pt idx="841">
                  <c:v>39012</c:v>
                </c:pt>
                <c:pt idx="842">
                  <c:v>39013</c:v>
                </c:pt>
                <c:pt idx="843">
                  <c:v>39015</c:v>
                </c:pt>
                <c:pt idx="844">
                  <c:v>39016</c:v>
                </c:pt>
                <c:pt idx="845">
                  <c:v>39017</c:v>
                </c:pt>
                <c:pt idx="846">
                  <c:v>39019</c:v>
                </c:pt>
                <c:pt idx="847">
                  <c:v>39020</c:v>
                </c:pt>
                <c:pt idx="848">
                  <c:v>39021</c:v>
                </c:pt>
                <c:pt idx="849">
                  <c:v>39023</c:v>
                </c:pt>
                <c:pt idx="850">
                  <c:v>39024</c:v>
                </c:pt>
                <c:pt idx="851">
                  <c:v>39026</c:v>
                </c:pt>
                <c:pt idx="852">
                  <c:v>39027</c:v>
                </c:pt>
                <c:pt idx="853">
                  <c:v>39028</c:v>
                </c:pt>
                <c:pt idx="854">
                  <c:v>39029</c:v>
                </c:pt>
                <c:pt idx="855">
                  <c:v>39031</c:v>
                </c:pt>
                <c:pt idx="856">
                  <c:v>39032</c:v>
                </c:pt>
                <c:pt idx="857">
                  <c:v>39033</c:v>
                </c:pt>
                <c:pt idx="858">
                  <c:v>39034</c:v>
                </c:pt>
                <c:pt idx="859">
                  <c:v>39036</c:v>
                </c:pt>
                <c:pt idx="860">
                  <c:v>39037</c:v>
                </c:pt>
                <c:pt idx="861">
                  <c:v>39039</c:v>
                </c:pt>
                <c:pt idx="862">
                  <c:v>39040</c:v>
                </c:pt>
                <c:pt idx="863">
                  <c:v>39041</c:v>
                </c:pt>
                <c:pt idx="864">
                  <c:v>39043</c:v>
                </c:pt>
                <c:pt idx="865">
                  <c:v>39044</c:v>
                </c:pt>
                <c:pt idx="866">
                  <c:v>39046</c:v>
                </c:pt>
                <c:pt idx="867">
                  <c:v>39047</c:v>
                </c:pt>
                <c:pt idx="868">
                  <c:v>39048</c:v>
                </c:pt>
                <c:pt idx="869">
                  <c:v>39050</c:v>
                </c:pt>
                <c:pt idx="870">
                  <c:v>39051</c:v>
                </c:pt>
                <c:pt idx="871">
                  <c:v>39053</c:v>
                </c:pt>
                <c:pt idx="872">
                  <c:v>39054</c:v>
                </c:pt>
                <c:pt idx="873">
                  <c:v>39056</c:v>
                </c:pt>
                <c:pt idx="874">
                  <c:v>39057</c:v>
                </c:pt>
                <c:pt idx="875">
                  <c:v>39058</c:v>
                </c:pt>
                <c:pt idx="876">
                  <c:v>39060</c:v>
                </c:pt>
                <c:pt idx="877">
                  <c:v>39061</c:v>
                </c:pt>
                <c:pt idx="878">
                  <c:v>39062</c:v>
                </c:pt>
                <c:pt idx="879">
                  <c:v>39064</c:v>
                </c:pt>
                <c:pt idx="880">
                  <c:v>39065</c:v>
                </c:pt>
                <c:pt idx="881">
                  <c:v>39067</c:v>
                </c:pt>
                <c:pt idx="882">
                  <c:v>39068</c:v>
                </c:pt>
                <c:pt idx="883">
                  <c:v>39070</c:v>
                </c:pt>
                <c:pt idx="884">
                  <c:v>39071</c:v>
                </c:pt>
                <c:pt idx="885">
                  <c:v>39073</c:v>
                </c:pt>
                <c:pt idx="886">
                  <c:v>39074</c:v>
                </c:pt>
                <c:pt idx="887">
                  <c:v>39076</c:v>
                </c:pt>
                <c:pt idx="888">
                  <c:v>39077</c:v>
                </c:pt>
                <c:pt idx="889">
                  <c:v>39078</c:v>
                </c:pt>
                <c:pt idx="890">
                  <c:v>39080</c:v>
                </c:pt>
                <c:pt idx="891">
                  <c:v>39081</c:v>
                </c:pt>
                <c:pt idx="892">
                  <c:v>39083</c:v>
                </c:pt>
                <c:pt idx="893">
                  <c:v>39084</c:v>
                </c:pt>
                <c:pt idx="894">
                  <c:v>39085</c:v>
                </c:pt>
                <c:pt idx="895">
                  <c:v>39087</c:v>
                </c:pt>
                <c:pt idx="896">
                  <c:v>39088</c:v>
                </c:pt>
                <c:pt idx="897">
                  <c:v>39090</c:v>
                </c:pt>
                <c:pt idx="898">
                  <c:v>39091</c:v>
                </c:pt>
                <c:pt idx="899">
                  <c:v>39093</c:v>
                </c:pt>
                <c:pt idx="900">
                  <c:v>39094</c:v>
                </c:pt>
                <c:pt idx="901">
                  <c:v>39096</c:v>
                </c:pt>
                <c:pt idx="902">
                  <c:v>39097</c:v>
                </c:pt>
                <c:pt idx="903">
                  <c:v>39098</c:v>
                </c:pt>
                <c:pt idx="904">
                  <c:v>39100</c:v>
                </c:pt>
                <c:pt idx="905">
                  <c:v>39101</c:v>
                </c:pt>
                <c:pt idx="906">
                  <c:v>39103</c:v>
                </c:pt>
                <c:pt idx="907">
                  <c:v>39104</c:v>
                </c:pt>
                <c:pt idx="908">
                  <c:v>39106</c:v>
                </c:pt>
                <c:pt idx="909">
                  <c:v>39107</c:v>
                </c:pt>
                <c:pt idx="910">
                  <c:v>39109</c:v>
                </c:pt>
                <c:pt idx="911">
                  <c:v>39110</c:v>
                </c:pt>
                <c:pt idx="912">
                  <c:v>39112</c:v>
                </c:pt>
                <c:pt idx="913">
                  <c:v>39113</c:v>
                </c:pt>
                <c:pt idx="914">
                  <c:v>39115</c:v>
                </c:pt>
                <c:pt idx="915">
                  <c:v>39116</c:v>
                </c:pt>
                <c:pt idx="916">
                  <c:v>39117</c:v>
                </c:pt>
                <c:pt idx="917">
                  <c:v>39118</c:v>
                </c:pt>
                <c:pt idx="918">
                  <c:v>39120</c:v>
                </c:pt>
                <c:pt idx="919">
                  <c:v>39121</c:v>
                </c:pt>
                <c:pt idx="920">
                  <c:v>39123</c:v>
                </c:pt>
                <c:pt idx="921">
                  <c:v>39124</c:v>
                </c:pt>
                <c:pt idx="922">
                  <c:v>39125</c:v>
                </c:pt>
                <c:pt idx="923">
                  <c:v>39127</c:v>
                </c:pt>
                <c:pt idx="924">
                  <c:v>39128</c:v>
                </c:pt>
                <c:pt idx="925">
                  <c:v>39130</c:v>
                </c:pt>
                <c:pt idx="926">
                  <c:v>39131</c:v>
                </c:pt>
                <c:pt idx="927">
                  <c:v>39132</c:v>
                </c:pt>
                <c:pt idx="928">
                  <c:v>39134</c:v>
                </c:pt>
                <c:pt idx="929">
                  <c:v>39135</c:v>
                </c:pt>
                <c:pt idx="930">
                  <c:v>39136</c:v>
                </c:pt>
                <c:pt idx="931">
                  <c:v>39138</c:v>
                </c:pt>
                <c:pt idx="932">
                  <c:v>39139</c:v>
                </c:pt>
                <c:pt idx="933">
                  <c:v>39141</c:v>
                </c:pt>
                <c:pt idx="934">
                  <c:v>39142</c:v>
                </c:pt>
                <c:pt idx="935">
                  <c:v>39143</c:v>
                </c:pt>
                <c:pt idx="936">
                  <c:v>39144</c:v>
                </c:pt>
                <c:pt idx="937">
                  <c:v>39146</c:v>
                </c:pt>
                <c:pt idx="938">
                  <c:v>39147</c:v>
                </c:pt>
                <c:pt idx="939">
                  <c:v>39149</c:v>
                </c:pt>
                <c:pt idx="940">
                  <c:v>39150</c:v>
                </c:pt>
                <c:pt idx="941">
                  <c:v>39151</c:v>
                </c:pt>
                <c:pt idx="942">
                  <c:v>39153</c:v>
                </c:pt>
                <c:pt idx="943">
                  <c:v>39154</c:v>
                </c:pt>
                <c:pt idx="944">
                  <c:v>39155</c:v>
                </c:pt>
                <c:pt idx="945">
                  <c:v>39156</c:v>
                </c:pt>
                <c:pt idx="946">
                  <c:v>39158</c:v>
                </c:pt>
                <c:pt idx="947">
                  <c:v>39159</c:v>
                </c:pt>
                <c:pt idx="948">
                  <c:v>39161</c:v>
                </c:pt>
                <c:pt idx="949">
                  <c:v>39162</c:v>
                </c:pt>
                <c:pt idx="950">
                  <c:v>39163</c:v>
                </c:pt>
                <c:pt idx="951">
                  <c:v>39165</c:v>
                </c:pt>
                <c:pt idx="952">
                  <c:v>39166</c:v>
                </c:pt>
                <c:pt idx="953">
                  <c:v>39167</c:v>
                </c:pt>
                <c:pt idx="954">
                  <c:v>39169</c:v>
                </c:pt>
                <c:pt idx="955">
                  <c:v>39170</c:v>
                </c:pt>
                <c:pt idx="956">
                  <c:v>39172</c:v>
                </c:pt>
                <c:pt idx="957">
                  <c:v>39173</c:v>
                </c:pt>
                <c:pt idx="958">
                  <c:v>39175</c:v>
                </c:pt>
                <c:pt idx="959">
                  <c:v>39176</c:v>
                </c:pt>
                <c:pt idx="960">
                  <c:v>39177</c:v>
                </c:pt>
                <c:pt idx="961">
                  <c:v>39179</c:v>
                </c:pt>
                <c:pt idx="962">
                  <c:v>39180</c:v>
                </c:pt>
                <c:pt idx="963">
                  <c:v>39181</c:v>
                </c:pt>
                <c:pt idx="964">
                  <c:v>39183</c:v>
                </c:pt>
                <c:pt idx="965">
                  <c:v>39184</c:v>
                </c:pt>
                <c:pt idx="966">
                  <c:v>39185</c:v>
                </c:pt>
                <c:pt idx="967">
                  <c:v>39187</c:v>
                </c:pt>
                <c:pt idx="968">
                  <c:v>39188</c:v>
                </c:pt>
                <c:pt idx="969">
                  <c:v>39190</c:v>
                </c:pt>
                <c:pt idx="970">
                  <c:v>39191</c:v>
                </c:pt>
                <c:pt idx="971">
                  <c:v>39193</c:v>
                </c:pt>
                <c:pt idx="972">
                  <c:v>39194</c:v>
                </c:pt>
                <c:pt idx="973">
                  <c:v>39195</c:v>
                </c:pt>
                <c:pt idx="974">
                  <c:v>39197</c:v>
                </c:pt>
                <c:pt idx="975">
                  <c:v>39198</c:v>
                </c:pt>
                <c:pt idx="976">
                  <c:v>39199</c:v>
                </c:pt>
                <c:pt idx="977">
                  <c:v>39201</c:v>
                </c:pt>
                <c:pt idx="978">
                  <c:v>39202</c:v>
                </c:pt>
                <c:pt idx="979">
                  <c:v>39203</c:v>
                </c:pt>
                <c:pt idx="980">
                  <c:v>39205</c:v>
                </c:pt>
                <c:pt idx="981">
                  <c:v>39206</c:v>
                </c:pt>
                <c:pt idx="982">
                  <c:v>39207</c:v>
                </c:pt>
                <c:pt idx="983">
                  <c:v>39208</c:v>
                </c:pt>
                <c:pt idx="984">
                  <c:v>39210</c:v>
                </c:pt>
                <c:pt idx="985">
                  <c:v>39211</c:v>
                </c:pt>
                <c:pt idx="986">
                  <c:v>39212</c:v>
                </c:pt>
                <c:pt idx="987">
                  <c:v>39213</c:v>
                </c:pt>
                <c:pt idx="988">
                  <c:v>39215</c:v>
                </c:pt>
                <c:pt idx="989">
                  <c:v>39216</c:v>
                </c:pt>
                <c:pt idx="990">
                  <c:v>39217</c:v>
                </c:pt>
                <c:pt idx="991">
                  <c:v>39219</c:v>
                </c:pt>
                <c:pt idx="992">
                  <c:v>39220</c:v>
                </c:pt>
                <c:pt idx="993">
                  <c:v>39221</c:v>
                </c:pt>
                <c:pt idx="994">
                  <c:v>39223</c:v>
                </c:pt>
                <c:pt idx="995">
                  <c:v>39224</c:v>
                </c:pt>
                <c:pt idx="996">
                  <c:v>39226</c:v>
                </c:pt>
                <c:pt idx="997">
                  <c:v>39227</c:v>
                </c:pt>
                <c:pt idx="998">
                  <c:v>39228</c:v>
                </c:pt>
                <c:pt idx="999">
                  <c:v>39230</c:v>
                </c:pt>
              </c:numCache>
            </c:numRef>
          </c:val>
          <c:smooth val="0"/>
          <c:extLst>
            <c:ext xmlns:c16="http://schemas.microsoft.com/office/drawing/2014/chart" uri="{C3380CC4-5D6E-409C-BE32-E72D297353CC}">
              <c16:uniqueId val="{00000002-9557-4498-AA8C-EB0C25924276}"/>
            </c:ext>
          </c:extLst>
        </c:ser>
        <c:ser>
          <c:idx val="3"/>
          <c:order val="3"/>
          <c:tx>
            <c:strRef>
              <c:f>'50'!$F$1</c:f>
              <c:strCache>
                <c:ptCount val="1"/>
                <c:pt idx="0">
                  <c:v>60%</c:v>
                </c:pt>
              </c:strCache>
            </c:strRef>
          </c:tx>
          <c:spPr>
            <a:ln w="28575" cap="rnd">
              <a:solidFill>
                <a:schemeClr val="accent4"/>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F$2:$F$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0</c:v>
                </c:pt>
                <c:pt idx="316">
                  <c:v>36192</c:v>
                </c:pt>
                <c:pt idx="317">
                  <c:v>36344</c:v>
                </c:pt>
                <c:pt idx="318">
                  <c:v>36494</c:v>
                </c:pt>
                <c:pt idx="319">
                  <c:v>36631</c:v>
                </c:pt>
                <c:pt idx="320">
                  <c:v>36760</c:v>
                </c:pt>
                <c:pt idx="321">
                  <c:v>36882</c:v>
                </c:pt>
                <c:pt idx="322">
                  <c:v>36994</c:v>
                </c:pt>
                <c:pt idx="323">
                  <c:v>37098</c:v>
                </c:pt>
                <c:pt idx="324">
                  <c:v>37193</c:v>
                </c:pt>
                <c:pt idx="325">
                  <c:v>37280</c:v>
                </c:pt>
                <c:pt idx="326">
                  <c:v>37360</c:v>
                </c:pt>
                <c:pt idx="327">
                  <c:v>37433</c:v>
                </c:pt>
                <c:pt idx="328">
                  <c:v>37497</c:v>
                </c:pt>
                <c:pt idx="329">
                  <c:v>37554</c:v>
                </c:pt>
                <c:pt idx="330">
                  <c:v>37604</c:v>
                </c:pt>
                <c:pt idx="331">
                  <c:v>37647</c:v>
                </c:pt>
                <c:pt idx="332">
                  <c:v>37687</c:v>
                </c:pt>
                <c:pt idx="333">
                  <c:v>37719</c:v>
                </c:pt>
                <c:pt idx="334">
                  <c:v>37750</c:v>
                </c:pt>
                <c:pt idx="335">
                  <c:v>37776</c:v>
                </c:pt>
                <c:pt idx="336">
                  <c:v>37800</c:v>
                </c:pt>
                <c:pt idx="337">
                  <c:v>37821</c:v>
                </c:pt>
                <c:pt idx="338">
                  <c:v>37839</c:v>
                </c:pt>
                <c:pt idx="339">
                  <c:v>37861</c:v>
                </c:pt>
                <c:pt idx="340">
                  <c:v>37881</c:v>
                </c:pt>
                <c:pt idx="341">
                  <c:v>37898</c:v>
                </c:pt>
                <c:pt idx="342">
                  <c:v>37913</c:v>
                </c:pt>
                <c:pt idx="343">
                  <c:v>37928</c:v>
                </c:pt>
                <c:pt idx="344">
                  <c:v>37941</c:v>
                </c:pt>
                <c:pt idx="345">
                  <c:v>37953</c:v>
                </c:pt>
                <c:pt idx="346">
                  <c:v>37964</c:v>
                </c:pt>
                <c:pt idx="347">
                  <c:v>37974</c:v>
                </c:pt>
                <c:pt idx="348">
                  <c:v>37983</c:v>
                </c:pt>
                <c:pt idx="349">
                  <c:v>37993</c:v>
                </c:pt>
                <c:pt idx="350">
                  <c:v>38001</c:v>
                </c:pt>
                <c:pt idx="351">
                  <c:v>38009</c:v>
                </c:pt>
                <c:pt idx="352">
                  <c:v>38016</c:v>
                </c:pt>
                <c:pt idx="353">
                  <c:v>38022</c:v>
                </c:pt>
                <c:pt idx="354">
                  <c:v>38028</c:v>
                </c:pt>
                <c:pt idx="355">
                  <c:v>38034</c:v>
                </c:pt>
                <c:pt idx="356">
                  <c:v>38039</c:v>
                </c:pt>
                <c:pt idx="357">
                  <c:v>38045</c:v>
                </c:pt>
                <c:pt idx="358">
                  <c:v>38049</c:v>
                </c:pt>
                <c:pt idx="359">
                  <c:v>38053</c:v>
                </c:pt>
                <c:pt idx="360">
                  <c:v>38057</c:v>
                </c:pt>
                <c:pt idx="361">
                  <c:v>38060</c:v>
                </c:pt>
                <c:pt idx="362">
                  <c:v>38064</c:v>
                </c:pt>
                <c:pt idx="363">
                  <c:v>38067</c:v>
                </c:pt>
                <c:pt idx="364">
                  <c:v>38071</c:v>
                </c:pt>
                <c:pt idx="365">
                  <c:v>38074</c:v>
                </c:pt>
                <c:pt idx="366">
                  <c:v>38077</c:v>
                </c:pt>
                <c:pt idx="367">
                  <c:v>38079</c:v>
                </c:pt>
                <c:pt idx="368">
                  <c:v>38082</c:v>
                </c:pt>
                <c:pt idx="369">
                  <c:v>38084</c:v>
                </c:pt>
                <c:pt idx="370">
                  <c:v>38086</c:v>
                </c:pt>
                <c:pt idx="371">
                  <c:v>38088</c:v>
                </c:pt>
                <c:pt idx="372">
                  <c:v>38090</c:v>
                </c:pt>
                <c:pt idx="373">
                  <c:v>38092</c:v>
                </c:pt>
                <c:pt idx="374">
                  <c:v>38094</c:v>
                </c:pt>
                <c:pt idx="375">
                  <c:v>38095</c:v>
                </c:pt>
                <c:pt idx="376">
                  <c:v>38097</c:v>
                </c:pt>
                <c:pt idx="377">
                  <c:v>38098</c:v>
                </c:pt>
                <c:pt idx="378">
                  <c:v>38100</c:v>
                </c:pt>
                <c:pt idx="379">
                  <c:v>38101</c:v>
                </c:pt>
                <c:pt idx="380">
                  <c:v>38103</c:v>
                </c:pt>
                <c:pt idx="381">
                  <c:v>38104</c:v>
                </c:pt>
                <c:pt idx="382">
                  <c:v>38106</c:v>
                </c:pt>
                <c:pt idx="383">
                  <c:v>38107</c:v>
                </c:pt>
                <c:pt idx="384">
                  <c:v>38108</c:v>
                </c:pt>
                <c:pt idx="385">
                  <c:v>38110</c:v>
                </c:pt>
                <c:pt idx="386">
                  <c:v>38111</c:v>
                </c:pt>
                <c:pt idx="387">
                  <c:v>38112</c:v>
                </c:pt>
                <c:pt idx="388">
                  <c:v>38113</c:v>
                </c:pt>
                <c:pt idx="389">
                  <c:v>38114</c:v>
                </c:pt>
                <c:pt idx="390">
                  <c:v>38115</c:v>
                </c:pt>
                <c:pt idx="391">
                  <c:v>38116</c:v>
                </c:pt>
                <c:pt idx="392">
                  <c:v>38118</c:v>
                </c:pt>
                <c:pt idx="393">
                  <c:v>38119</c:v>
                </c:pt>
                <c:pt idx="394">
                  <c:v>38120</c:v>
                </c:pt>
                <c:pt idx="395">
                  <c:v>38121</c:v>
                </c:pt>
                <c:pt idx="396">
                  <c:v>38122</c:v>
                </c:pt>
                <c:pt idx="397">
                  <c:v>38123</c:v>
                </c:pt>
                <c:pt idx="398">
                  <c:v>38124</c:v>
                </c:pt>
                <c:pt idx="399">
                  <c:v>38125</c:v>
                </c:pt>
                <c:pt idx="400">
                  <c:v>38126</c:v>
                </c:pt>
                <c:pt idx="401">
                  <c:v>38127</c:v>
                </c:pt>
                <c:pt idx="402">
                  <c:v>38128</c:v>
                </c:pt>
                <c:pt idx="403">
                  <c:v>38129</c:v>
                </c:pt>
                <c:pt idx="404">
                  <c:v>38129</c:v>
                </c:pt>
                <c:pt idx="405">
                  <c:v>38130</c:v>
                </c:pt>
                <c:pt idx="406">
                  <c:v>38131</c:v>
                </c:pt>
                <c:pt idx="407">
                  <c:v>38132</c:v>
                </c:pt>
                <c:pt idx="408">
                  <c:v>38133</c:v>
                </c:pt>
                <c:pt idx="409">
                  <c:v>38134</c:v>
                </c:pt>
                <c:pt idx="410">
                  <c:v>38135</c:v>
                </c:pt>
                <c:pt idx="411">
                  <c:v>38135</c:v>
                </c:pt>
                <c:pt idx="412">
                  <c:v>38136</c:v>
                </c:pt>
                <c:pt idx="413">
                  <c:v>38137</c:v>
                </c:pt>
                <c:pt idx="414">
                  <c:v>38138</c:v>
                </c:pt>
                <c:pt idx="415">
                  <c:v>38139</c:v>
                </c:pt>
                <c:pt idx="416">
                  <c:v>38140</c:v>
                </c:pt>
                <c:pt idx="417">
                  <c:v>38141</c:v>
                </c:pt>
                <c:pt idx="418">
                  <c:v>38142</c:v>
                </c:pt>
                <c:pt idx="419">
                  <c:v>38142</c:v>
                </c:pt>
                <c:pt idx="420">
                  <c:v>38143</c:v>
                </c:pt>
                <c:pt idx="421">
                  <c:v>38144</c:v>
                </c:pt>
                <c:pt idx="422">
                  <c:v>38145</c:v>
                </c:pt>
                <c:pt idx="423">
                  <c:v>38146</c:v>
                </c:pt>
                <c:pt idx="424">
                  <c:v>38147</c:v>
                </c:pt>
                <c:pt idx="425">
                  <c:v>38147</c:v>
                </c:pt>
                <c:pt idx="426">
                  <c:v>38148</c:v>
                </c:pt>
                <c:pt idx="427">
                  <c:v>38149</c:v>
                </c:pt>
                <c:pt idx="428">
                  <c:v>38150</c:v>
                </c:pt>
                <c:pt idx="429">
                  <c:v>38151</c:v>
                </c:pt>
                <c:pt idx="430">
                  <c:v>38152</c:v>
                </c:pt>
                <c:pt idx="431">
                  <c:v>38152</c:v>
                </c:pt>
                <c:pt idx="432">
                  <c:v>38153</c:v>
                </c:pt>
                <c:pt idx="433">
                  <c:v>38154</c:v>
                </c:pt>
                <c:pt idx="434">
                  <c:v>38155</c:v>
                </c:pt>
                <c:pt idx="435">
                  <c:v>38156</c:v>
                </c:pt>
                <c:pt idx="436">
                  <c:v>38157</c:v>
                </c:pt>
                <c:pt idx="437">
                  <c:v>38158</c:v>
                </c:pt>
                <c:pt idx="438">
                  <c:v>38158</c:v>
                </c:pt>
                <c:pt idx="439">
                  <c:v>38159</c:v>
                </c:pt>
                <c:pt idx="440">
                  <c:v>38160</c:v>
                </c:pt>
                <c:pt idx="441">
                  <c:v>38161</c:v>
                </c:pt>
                <c:pt idx="442">
                  <c:v>38162</c:v>
                </c:pt>
                <c:pt idx="443">
                  <c:v>38163</c:v>
                </c:pt>
                <c:pt idx="444">
                  <c:v>38164</c:v>
                </c:pt>
                <c:pt idx="445">
                  <c:v>38165</c:v>
                </c:pt>
                <c:pt idx="446">
                  <c:v>38166</c:v>
                </c:pt>
                <c:pt idx="447">
                  <c:v>38167</c:v>
                </c:pt>
                <c:pt idx="448">
                  <c:v>38168</c:v>
                </c:pt>
                <c:pt idx="449">
                  <c:v>38168</c:v>
                </c:pt>
                <c:pt idx="450">
                  <c:v>38169</c:v>
                </c:pt>
                <c:pt idx="451">
                  <c:v>38170</c:v>
                </c:pt>
                <c:pt idx="452">
                  <c:v>38171</c:v>
                </c:pt>
                <c:pt idx="453">
                  <c:v>38172</c:v>
                </c:pt>
                <c:pt idx="454">
                  <c:v>38173</c:v>
                </c:pt>
                <c:pt idx="455">
                  <c:v>38174</c:v>
                </c:pt>
                <c:pt idx="456">
                  <c:v>38175</c:v>
                </c:pt>
                <c:pt idx="457">
                  <c:v>38175</c:v>
                </c:pt>
                <c:pt idx="458">
                  <c:v>38176</c:v>
                </c:pt>
                <c:pt idx="459">
                  <c:v>38177</c:v>
                </c:pt>
                <c:pt idx="460">
                  <c:v>38178</c:v>
                </c:pt>
                <c:pt idx="461">
                  <c:v>38179</c:v>
                </c:pt>
                <c:pt idx="462">
                  <c:v>38180</c:v>
                </c:pt>
                <c:pt idx="463">
                  <c:v>38181</c:v>
                </c:pt>
                <c:pt idx="464">
                  <c:v>38182</c:v>
                </c:pt>
                <c:pt idx="465">
                  <c:v>38183</c:v>
                </c:pt>
                <c:pt idx="466">
                  <c:v>38184</c:v>
                </c:pt>
                <c:pt idx="467">
                  <c:v>38184</c:v>
                </c:pt>
                <c:pt idx="468">
                  <c:v>38186</c:v>
                </c:pt>
                <c:pt idx="469">
                  <c:v>38187</c:v>
                </c:pt>
                <c:pt idx="470">
                  <c:v>38188</c:v>
                </c:pt>
                <c:pt idx="471">
                  <c:v>38189</c:v>
                </c:pt>
                <c:pt idx="472">
                  <c:v>38190</c:v>
                </c:pt>
                <c:pt idx="473">
                  <c:v>38190</c:v>
                </c:pt>
                <c:pt idx="474">
                  <c:v>38191</c:v>
                </c:pt>
                <c:pt idx="475">
                  <c:v>38192</c:v>
                </c:pt>
                <c:pt idx="476">
                  <c:v>38193</c:v>
                </c:pt>
                <c:pt idx="477">
                  <c:v>38194</c:v>
                </c:pt>
                <c:pt idx="478">
                  <c:v>38195</c:v>
                </c:pt>
                <c:pt idx="479">
                  <c:v>38196</c:v>
                </c:pt>
                <c:pt idx="480">
                  <c:v>38197</c:v>
                </c:pt>
                <c:pt idx="481">
                  <c:v>38198</c:v>
                </c:pt>
                <c:pt idx="482">
                  <c:v>38199</c:v>
                </c:pt>
                <c:pt idx="483">
                  <c:v>38200</c:v>
                </c:pt>
                <c:pt idx="484">
                  <c:v>38201</c:v>
                </c:pt>
                <c:pt idx="485">
                  <c:v>38202</c:v>
                </c:pt>
                <c:pt idx="486">
                  <c:v>38203</c:v>
                </c:pt>
                <c:pt idx="487">
                  <c:v>38204</c:v>
                </c:pt>
                <c:pt idx="488">
                  <c:v>38205</c:v>
                </c:pt>
                <c:pt idx="489">
                  <c:v>38205</c:v>
                </c:pt>
                <c:pt idx="490">
                  <c:v>38206</c:v>
                </c:pt>
                <c:pt idx="491">
                  <c:v>38207</c:v>
                </c:pt>
                <c:pt idx="492">
                  <c:v>38208</c:v>
                </c:pt>
                <c:pt idx="493">
                  <c:v>38209</c:v>
                </c:pt>
                <c:pt idx="494">
                  <c:v>38210</c:v>
                </c:pt>
                <c:pt idx="495">
                  <c:v>38211</c:v>
                </c:pt>
                <c:pt idx="496">
                  <c:v>38212</c:v>
                </c:pt>
                <c:pt idx="497">
                  <c:v>38213</c:v>
                </c:pt>
                <c:pt idx="498">
                  <c:v>38213</c:v>
                </c:pt>
                <c:pt idx="499">
                  <c:v>38214</c:v>
                </c:pt>
                <c:pt idx="500">
                  <c:v>38215</c:v>
                </c:pt>
                <c:pt idx="501">
                  <c:v>38216</c:v>
                </c:pt>
                <c:pt idx="502">
                  <c:v>38217</c:v>
                </c:pt>
                <c:pt idx="503">
                  <c:v>38217</c:v>
                </c:pt>
                <c:pt idx="504">
                  <c:v>38218</c:v>
                </c:pt>
                <c:pt idx="505">
                  <c:v>38219</c:v>
                </c:pt>
                <c:pt idx="506">
                  <c:v>38220</c:v>
                </c:pt>
                <c:pt idx="507">
                  <c:v>38221</c:v>
                </c:pt>
                <c:pt idx="508">
                  <c:v>38222</c:v>
                </c:pt>
                <c:pt idx="509">
                  <c:v>38223</c:v>
                </c:pt>
                <c:pt idx="510">
                  <c:v>38224</c:v>
                </c:pt>
                <c:pt idx="511">
                  <c:v>38225</c:v>
                </c:pt>
                <c:pt idx="512">
                  <c:v>38226</c:v>
                </c:pt>
                <c:pt idx="513">
                  <c:v>38226</c:v>
                </c:pt>
                <c:pt idx="514">
                  <c:v>38227</c:v>
                </c:pt>
                <c:pt idx="515">
                  <c:v>38228</c:v>
                </c:pt>
                <c:pt idx="516">
                  <c:v>38229</c:v>
                </c:pt>
                <c:pt idx="517">
                  <c:v>38230</c:v>
                </c:pt>
                <c:pt idx="518">
                  <c:v>38231</c:v>
                </c:pt>
                <c:pt idx="519">
                  <c:v>38232</c:v>
                </c:pt>
                <c:pt idx="520">
                  <c:v>38233</c:v>
                </c:pt>
                <c:pt idx="521">
                  <c:v>38233</c:v>
                </c:pt>
                <c:pt idx="522">
                  <c:v>38234</c:v>
                </c:pt>
                <c:pt idx="523">
                  <c:v>38235</c:v>
                </c:pt>
                <c:pt idx="524">
                  <c:v>38236</c:v>
                </c:pt>
                <c:pt idx="525">
                  <c:v>38237</c:v>
                </c:pt>
                <c:pt idx="526">
                  <c:v>38238</c:v>
                </c:pt>
                <c:pt idx="527">
                  <c:v>38239</c:v>
                </c:pt>
                <c:pt idx="528">
                  <c:v>38240</c:v>
                </c:pt>
                <c:pt idx="529">
                  <c:v>38241</c:v>
                </c:pt>
                <c:pt idx="530">
                  <c:v>38241</c:v>
                </c:pt>
                <c:pt idx="531">
                  <c:v>38242</c:v>
                </c:pt>
                <c:pt idx="532">
                  <c:v>38243</c:v>
                </c:pt>
                <c:pt idx="533">
                  <c:v>38244</c:v>
                </c:pt>
                <c:pt idx="534">
                  <c:v>38245</c:v>
                </c:pt>
                <c:pt idx="535">
                  <c:v>38246</c:v>
                </c:pt>
                <c:pt idx="536">
                  <c:v>38246</c:v>
                </c:pt>
                <c:pt idx="537">
                  <c:v>38247</c:v>
                </c:pt>
                <c:pt idx="538">
                  <c:v>38248</c:v>
                </c:pt>
                <c:pt idx="539">
                  <c:v>38249</c:v>
                </c:pt>
                <c:pt idx="540">
                  <c:v>38250</c:v>
                </c:pt>
                <c:pt idx="541">
                  <c:v>38251</c:v>
                </c:pt>
                <c:pt idx="542">
                  <c:v>38251</c:v>
                </c:pt>
                <c:pt idx="543">
                  <c:v>38252</c:v>
                </c:pt>
                <c:pt idx="544">
                  <c:v>38253</c:v>
                </c:pt>
                <c:pt idx="545">
                  <c:v>38254</c:v>
                </c:pt>
                <c:pt idx="546">
                  <c:v>38255</c:v>
                </c:pt>
                <c:pt idx="547">
                  <c:v>38256</c:v>
                </c:pt>
                <c:pt idx="548">
                  <c:v>38257</c:v>
                </c:pt>
                <c:pt idx="549">
                  <c:v>38257</c:v>
                </c:pt>
                <c:pt idx="550">
                  <c:v>38258</c:v>
                </c:pt>
                <c:pt idx="551">
                  <c:v>38259</c:v>
                </c:pt>
                <c:pt idx="552">
                  <c:v>38260</c:v>
                </c:pt>
                <c:pt idx="553">
                  <c:v>38261</c:v>
                </c:pt>
                <c:pt idx="554">
                  <c:v>38262</c:v>
                </c:pt>
                <c:pt idx="555">
                  <c:v>38263</c:v>
                </c:pt>
                <c:pt idx="556">
                  <c:v>38264</c:v>
                </c:pt>
                <c:pt idx="557">
                  <c:v>38264</c:v>
                </c:pt>
                <c:pt idx="558">
                  <c:v>38265</c:v>
                </c:pt>
                <c:pt idx="559">
                  <c:v>38266</c:v>
                </c:pt>
                <c:pt idx="560">
                  <c:v>38267</c:v>
                </c:pt>
                <c:pt idx="561">
                  <c:v>38268</c:v>
                </c:pt>
                <c:pt idx="562">
                  <c:v>38269</c:v>
                </c:pt>
                <c:pt idx="563">
                  <c:v>38270</c:v>
                </c:pt>
                <c:pt idx="564">
                  <c:v>38271</c:v>
                </c:pt>
                <c:pt idx="565">
                  <c:v>38272</c:v>
                </c:pt>
                <c:pt idx="566">
                  <c:v>38273</c:v>
                </c:pt>
                <c:pt idx="567">
                  <c:v>38274</c:v>
                </c:pt>
                <c:pt idx="568">
                  <c:v>38275</c:v>
                </c:pt>
                <c:pt idx="569">
                  <c:v>38276</c:v>
                </c:pt>
                <c:pt idx="570">
                  <c:v>38276</c:v>
                </c:pt>
                <c:pt idx="571">
                  <c:v>38277</c:v>
                </c:pt>
                <c:pt idx="572">
                  <c:v>38278</c:v>
                </c:pt>
                <c:pt idx="573">
                  <c:v>38279</c:v>
                </c:pt>
                <c:pt idx="574">
                  <c:v>38280</c:v>
                </c:pt>
                <c:pt idx="575">
                  <c:v>38281</c:v>
                </c:pt>
                <c:pt idx="576">
                  <c:v>38282</c:v>
                </c:pt>
                <c:pt idx="577">
                  <c:v>38283</c:v>
                </c:pt>
                <c:pt idx="578">
                  <c:v>38284</c:v>
                </c:pt>
                <c:pt idx="579">
                  <c:v>38285</c:v>
                </c:pt>
                <c:pt idx="580">
                  <c:v>38286</c:v>
                </c:pt>
                <c:pt idx="581">
                  <c:v>38287</c:v>
                </c:pt>
                <c:pt idx="582">
                  <c:v>38288</c:v>
                </c:pt>
                <c:pt idx="583">
                  <c:v>38289</c:v>
                </c:pt>
                <c:pt idx="584">
                  <c:v>38289</c:v>
                </c:pt>
                <c:pt idx="585">
                  <c:v>38290</c:v>
                </c:pt>
                <c:pt idx="586">
                  <c:v>38291</c:v>
                </c:pt>
                <c:pt idx="587">
                  <c:v>38292</c:v>
                </c:pt>
                <c:pt idx="588">
                  <c:v>38293</c:v>
                </c:pt>
                <c:pt idx="589">
                  <c:v>38294</c:v>
                </c:pt>
                <c:pt idx="590">
                  <c:v>38294</c:v>
                </c:pt>
                <c:pt idx="591">
                  <c:v>38295</c:v>
                </c:pt>
                <c:pt idx="592">
                  <c:v>38296</c:v>
                </c:pt>
                <c:pt idx="593">
                  <c:v>38297</c:v>
                </c:pt>
                <c:pt idx="594">
                  <c:v>38298</c:v>
                </c:pt>
                <c:pt idx="595">
                  <c:v>38299</c:v>
                </c:pt>
                <c:pt idx="596">
                  <c:v>38300</c:v>
                </c:pt>
                <c:pt idx="597">
                  <c:v>38300</c:v>
                </c:pt>
                <c:pt idx="598">
                  <c:v>38301</c:v>
                </c:pt>
                <c:pt idx="599">
                  <c:v>38302</c:v>
                </c:pt>
                <c:pt idx="600">
                  <c:v>38303</c:v>
                </c:pt>
                <c:pt idx="601">
                  <c:v>38304</c:v>
                </c:pt>
                <c:pt idx="602">
                  <c:v>38305</c:v>
                </c:pt>
                <c:pt idx="603">
                  <c:v>38306</c:v>
                </c:pt>
                <c:pt idx="604">
                  <c:v>38306</c:v>
                </c:pt>
                <c:pt idx="605">
                  <c:v>38307</c:v>
                </c:pt>
                <c:pt idx="606">
                  <c:v>38308</c:v>
                </c:pt>
                <c:pt idx="607">
                  <c:v>38309</c:v>
                </c:pt>
                <c:pt idx="608">
                  <c:v>38310</c:v>
                </c:pt>
                <c:pt idx="609">
                  <c:v>38310</c:v>
                </c:pt>
                <c:pt idx="610">
                  <c:v>38311</c:v>
                </c:pt>
                <c:pt idx="611">
                  <c:v>38312</c:v>
                </c:pt>
                <c:pt idx="612">
                  <c:v>38313</c:v>
                </c:pt>
                <c:pt idx="613">
                  <c:v>38313</c:v>
                </c:pt>
                <c:pt idx="614">
                  <c:v>38314</c:v>
                </c:pt>
                <c:pt idx="615">
                  <c:v>38315</c:v>
                </c:pt>
                <c:pt idx="616">
                  <c:v>38316</c:v>
                </c:pt>
                <c:pt idx="617">
                  <c:v>38317</c:v>
                </c:pt>
                <c:pt idx="618">
                  <c:v>38317</c:v>
                </c:pt>
                <c:pt idx="619">
                  <c:v>38318</c:v>
                </c:pt>
                <c:pt idx="620">
                  <c:v>38319</c:v>
                </c:pt>
                <c:pt idx="621">
                  <c:v>38320</c:v>
                </c:pt>
                <c:pt idx="622">
                  <c:v>38321</c:v>
                </c:pt>
                <c:pt idx="623">
                  <c:v>38322</c:v>
                </c:pt>
                <c:pt idx="624">
                  <c:v>38323</c:v>
                </c:pt>
                <c:pt idx="625">
                  <c:v>38324</c:v>
                </c:pt>
                <c:pt idx="626">
                  <c:v>38324</c:v>
                </c:pt>
                <c:pt idx="627">
                  <c:v>38325</c:v>
                </c:pt>
                <c:pt idx="628">
                  <c:v>38326</c:v>
                </c:pt>
                <c:pt idx="629">
                  <c:v>38327</c:v>
                </c:pt>
                <c:pt idx="630">
                  <c:v>38328</c:v>
                </c:pt>
                <c:pt idx="631">
                  <c:v>38329</c:v>
                </c:pt>
                <c:pt idx="632">
                  <c:v>38330</c:v>
                </c:pt>
                <c:pt idx="633">
                  <c:v>38330</c:v>
                </c:pt>
                <c:pt idx="634">
                  <c:v>38331</c:v>
                </c:pt>
                <c:pt idx="635">
                  <c:v>38332</c:v>
                </c:pt>
                <c:pt idx="636">
                  <c:v>38333</c:v>
                </c:pt>
                <c:pt idx="637">
                  <c:v>38334</c:v>
                </c:pt>
                <c:pt idx="638">
                  <c:v>38335</c:v>
                </c:pt>
                <c:pt idx="639">
                  <c:v>38336</c:v>
                </c:pt>
                <c:pt idx="640">
                  <c:v>38336</c:v>
                </c:pt>
                <c:pt idx="641">
                  <c:v>38337</c:v>
                </c:pt>
                <c:pt idx="642">
                  <c:v>38338</c:v>
                </c:pt>
                <c:pt idx="643">
                  <c:v>38339</c:v>
                </c:pt>
                <c:pt idx="644">
                  <c:v>38340</c:v>
                </c:pt>
                <c:pt idx="645">
                  <c:v>38341</c:v>
                </c:pt>
                <c:pt idx="646">
                  <c:v>38342</c:v>
                </c:pt>
                <c:pt idx="647">
                  <c:v>38342</c:v>
                </c:pt>
                <c:pt idx="648">
                  <c:v>38343</c:v>
                </c:pt>
                <c:pt idx="649">
                  <c:v>38344</c:v>
                </c:pt>
                <c:pt idx="650">
                  <c:v>38345</c:v>
                </c:pt>
                <c:pt idx="651">
                  <c:v>38346</c:v>
                </c:pt>
                <c:pt idx="652">
                  <c:v>38346</c:v>
                </c:pt>
                <c:pt idx="653">
                  <c:v>38347</c:v>
                </c:pt>
                <c:pt idx="654">
                  <c:v>38348</c:v>
                </c:pt>
                <c:pt idx="655">
                  <c:v>38349</c:v>
                </c:pt>
                <c:pt idx="656">
                  <c:v>38350</c:v>
                </c:pt>
                <c:pt idx="657">
                  <c:v>38351</c:v>
                </c:pt>
                <c:pt idx="658">
                  <c:v>38351</c:v>
                </c:pt>
                <c:pt idx="659">
                  <c:v>38352</c:v>
                </c:pt>
                <c:pt idx="660">
                  <c:v>38353</c:v>
                </c:pt>
                <c:pt idx="661">
                  <c:v>38354</c:v>
                </c:pt>
                <c:pt idx="662">
                  <c:v>38355</c:v>
                </c:pt>
                <c:pt idx="663">
                  <c:v>38356</c:v>
                </c:pt>
                <c:pt idx="664">
                  <c:v>38357</c:v>
                </c:pt>
                <c:pt idx="665">
                  <c:v>38358</c:v>
                </c:pt>
                <c:pt idx="666">
                  <c:v>38358</c:v>
                </c:pt>
                <c:pt idx="667">
                  <c:v>38359</c:v>
                </c:pt>
                <c:pt idx="668">
                  <c:v>38360</c:v>
                </c:pt>
                <c:pt idx="669">
                  <c:v>38361</c:v>
                </c:pt>
                <c:pt idx="670">
                  <c:v>38362</c:v>
                </c:pt>
                <c:pt idx="671">
                  <c:v>38363</c:v>
                </c:pt>
                <c:pt idx="672">
                  <c:v>38364</c:v>
                </c:pt>
                <c:pt idx="673">
                  <c:v>38365</c:v>
                </c:pt>
                <c:pt idx="674">
                  <c:v>38365</c:v>
                </c:pt>
                <c:pt idx="675">
                  <c:v>38366</c:v>
                </c:pt>
                <c:pt idx="676">
                  <c:v>38367</c:v>
                </c:pt>
                <c:pt idx="677">
                  <c:v>38368</c:v>
                </c:pt>
                <c:pt idx="678">
                  <c:v>38369</c:v>
                </c:pt>
                <c:pt idx="679">
                  <c:v>38369</c:v>
                </c:pt>
                <c:pt idx="680">
                  <c:v>38370</c:v>
                </c:pt>
                <c:pt idx="681">
                  <c:v>38371</c:v>
                </c:pt>
                <c:pt idx="682">
                  <c:v>38372</c:v>
                </c:pt>
                <c:pt idx="683">
                  <c:v>38373</c:v>
                </c:pt>
                <c:pt idx="684">
                  <c:v>38374</c:v>
                </c:pt>
                <c:pt idx="685">
                  <c:v>38374</c:v>
                </c:pt>
                <c:pt idx="686">
                  <c:v>38375</c:v>
                </c:pt>
                <c:pt idx="687">
                  <c:v>38376</c:v>
                </c:pt>
                <c:pt idx="688">
                  <c:v>38377</c:v>
                </c:pt>
                <c:pt idx="689">
                  <c:v>38378</c:v>
                </c:pt>
                <c:pt idx="690">
                  <c:v>38378</c:v>
                </c:pt>
                <c:pt idx="691">
                  <c:v>38379</c:v>
                </c:pt>
                <c:pt idx="692">
                  <c:v>38380</c:v>
                </c:pt>
                <c:pt idx="693">
                  <c:v>38381</c:v>
                </c:pt>
                <c:pt idx="694">
                  <c:v>38382</c:v>
                </c:pt>
                <c:pt idx="695">
                  <c:v>38383</c:v>
                </c:pt>
                <c:pt idx="696">
                  <c:v>38383</c:v>
                </c:pt>
                <c:pt idx="697">
                  <c:v>38384</c:v>
                </c:pt>
                <c:pt idx="698">
                  <c:v>38385</c:v>
                </c:pt>
                <c:pt idx="699">
                  <c:v>38386</c:v>
                </c:pt>
                <c:pt idx="700">
                  <c:v>38387</c:v>
                </c:pt>
                <c:pt idx="701">
                  <c:v>38387</c:v>
                </c:pt>
                <c:pt idx="702">
                  <c:v>38388</c:v>
                </c:pt>
                <c:pt idx="703">
                  <c:v>38389</c:v>
                </c:pt>
                <c:pt idx="704">
                  <c:v>38390</c:v>
                </c:pt>
                <c:pt idx="705">
                  <c:v>38391</c:v>
                </c:pt>
                <c:pt idx="706">
                  <c:v>38392</c:v>
                </c:pt>
                <c:pt idx="707">
                  <c:v>38392</c:v>
                </c:pt>
                <c:pt idx="708">
                  <c:v>38393</c:v>
                </c:pt>
                <c:pt idx="709">
                  <c:v>38394</c:v>
                </c:pt>
                <c:pt idx="710">
                  <c:v>38395</c:v>
                </c:pt>
                <c:pt idx="711">
                  <c:v>38395</c:v>
                </c:pt>
                <c:pt idx="712">
                  <c:v>38396</c:v>
                </c:pt>
                <c:pt idx="713">
                  <c:v>38397</c:v>
                </c:pt>
                <c:pt idx="714">
                  <c:v>38398</c:v>
                </c:pt>
                <c:pt idx="715">
                  <c:v>38399</c:v>
                </c:pt>
                <c:pt idx="716">
                  <c:v>38400</c:v>
                </c:pt>
                <c:pt idx="717">
                  <c:v>38400</c:v>
                </c:pt>
                <c:pt idx="718">
                  <c:v>38401</c:v>
                </c:pt>
                <c:pt idx="719">
                  <c:v>38402</c:v>
                </c:pt>
                <c:pt idx="720">
                  <c:v>38403</c:v>
                </c:pt>
                <c:pt idx="721">
                  <c:v>38404</c:v>
                </c:pt>
                <c:pt idx="722">
                  <c:v>38405</c:v>
                </c:pt>
                <c:pt idx="723">
                  <c:v>38405</c:v>
                </c:pt>
                <c:pt idx="724">
                  <c:v>38406</c:v>
                </c:pt>
                <c:pt idx="725">
                  <c:v>38407</c:v>
                </c:pt>
                <c:pt idx="726">
                  <c:v>38408</c:v>
                </c:pt>
                <c:pt idx="727">
                  <c:v>38409</c:v>
                </c:pt>
                <c:pt idx="728">
                  <c:v>38410</c:v>
                </c:pt>
                <c:pt idx="729">
                  <c:v>38410</c:v>
                </c:pt>
                <c:pt idx="730">
                  <c:v>38411</c:v>
                </c:pt>
                <c:pt idx="731">
                  <c:v>38412</c:v>
                </c:pt>
                <c:pt idx="732">
                  <c:v>38413</c:v>
                </c:pt>
                <c:pt idx="733">
                  <c:v>38414</c:v>
                </c:pt>
                <c:pt idx="734">
                  <c:v>38415</c:v>
                </c:pt>
                <c:pt idx="735">
                  <c:v>38416</c:v>
                </c:pt>
                <c:pt idx="736">
                  <c:v>38417</c:v>
                </c:pt>
                <c:pt idx="737">
                  <c:v>38417</c:v>
                </c:pt>
                <c:pt idx="738">
                  <c:v>38418</c:v>
                </c:pt>
                <c:pt idx="739">
                  <c:v>38419</c:v>
                </c:pt>
                <c:pt idx="740">
                  <c:v>38420</c:v>
                </c:pt>
                <c:pt idx="741">
                  <c:v>38421</c:v>
                </c:pt>
                <c:pt idx="742">
                  <c:v>38421</c:v>
                </c:pt>
                <c:pt idx="743">
                  <c:v>38422</c:v>
                </c:pt>
                <c:pt idx="744">
                  <c:v>38423</c:v>
                </c:pt>
                <c:pt idx="745">
                  <c:v>38424</c:v>
                </c:pt>
                <c:pt idx="746">
                  <c:v>38425</c:v>
                </c:pt>
                <c:pt idx="747">
                  <c:v>38426</c:v>
                </c:pt>
                <c:pt idx="748">
                  <c:v>38426</c:v>
                </c:pt>
                <c:pt idx="749">
                  <c:v>38427</c:v>
                </c:pt>
                <c:pt idx="750">
                  <c:v>38428</c:v>
                </c:pt>
                <c:pt idx="751">
                  <c:v>38429</c:v>
                </c:pt>
                <c:pt idx="752">
                  <c:v>38430</c:v>
                </c:pt>
                <c:pt idx="753">
                  <c:v>38431</c:v>
                </c:pt>
                <c:pt idx="754">
                  <c:v>38432</c:v>
                </c:pt>
                <c:pt idx="755">
                  <c:v>38433</c:v>
                </c:pt>
                <c:pt idx="756">
                  <c:v>38434</c:v>
                </c:pt>
                <c:pt idx="757">
                  <c:v>38435</c:v>
                </c:pt>
                <c:pt idx="758">
                  <c:v>38435</c:v>
                </c:pt>
                <c:pt idx="759">
                  <c:v>38436</c:v>
                </c:pt>
                <c:pt idx="760">
                  <c:v>38437</c:v>
                </c:pt>
                <c:pt idx="761">
                  <c:v>38438</c:v>
                </c:pt>
                <c:pt idx="762">
                  <c:v>38439</c:v>
                </c:pt>
                <c:pt idx="763">
                  <c:v>38440</c:v>
                </c:pt>
                <c:pt idx="764">
                  <c:v>38441</c:v>
                </c:pt>
                <c:pt idx="765">
                  <c:v>38442</c:v>
                </c:pt>
                <c:pt idx="766">
                  <c:v>38442</c:v>
                </c:pt>
                <c:pt idx="767">
                  <c:v>38443</c:v>
                </c:pt>
                <c:pt idx="768">
                  <c:v>38444</c:v>
                </c:pt>
                <c:pt idx="769">
                  <c:v>38445</c:v>
                </c:pt>
                <c:pt idx="770">
                  <c:v>38446</c:v>
                </c:pt>
                <c:pt idx="771">
                  <c:v>38447</c:v>
                </c:pt>
                <c:pt idx="772">
                  <c:v>38448</c:v>
                </c:pt>
                <c:pt idx="773">
                  <c:v>38449</c:v>
                </c:pt>
                <c:pt idx="774">
                  <c:v>38450</c:v>
                </c:pt>
                <c:pt idx="775">
                  <c:v>38451</c:v>
                </c:pt>
                <c:pt idx="776">
                  <c:v>38452</c:v>
                </c:pt>
                <c:pt idx="777">
                  <c:v>38453</c:v>
                </c:pt>
                <c:pt idx="778">
                  <c:v>38454</c:v>
                </c:pt>
                <c:pt idx="779">
                  <c:v>38455</c:v>
                </c:pt>
                <c:pt idx="780">
                  <c:v>38456</c:v>
                </c:pt>
                <c:pt idx="781">
                  <c:v>38457</c:v>
                </c:pt>
                <c:pt idx="782">
                  <c:v>38457</c:v>
                </c:pt>
                <c:pt idx="783">
                  <c:v>38458</c:v>
                </c:pt>
                <c:pt idx="784">
                  <c:v>38459</c:v>
                </c:pt>
                <c:pt idx="785">
                  <c:v>38460</c:v>
                </c:pt>
                <c:pt idx="786">
                  <c:v>38461</c:v>
                </c:pt>
                <c:pt idx="787">
                  <c:v>38462</c:v>
                </c:pt>
                <c:pt idx="788">
                  <c:v>38463</c:v>
                </c:pt>
                <c:pt idx="789">
                  <c:v>38464</c:v>
                </c:pt>
                <c:pt idx="790">
                  <c:v>38465</c:v>
                </c:pt>
                <c:pt idx="791">
                  <c:v>38466</c:v>
                </c:pt>
                <c:pt idx="792">
                  <c:v>38467</c:v>
                </c:pt>
                <c:pt idx="793">
                  <c:v>38468</c:v>
                </c:pt>
                <c:pt idx="794">
                  <c:v>38469</c:v>
                </c:pt>
                <c:pt idx="795">
                  <c:v>38470</c:v>
                </c:pt>
                <c:pt idx="796">
                  <c:v>38470</c:v>
                </c:pt>
                <c:pt idx="797">
                  <c:v>38471</c:v>
                </c:pt>
                <c:pt idx="798">
                  <c:v>38472</c:v>
                </c:pt>
                <c:pt idx="799">
                  <c:v>38473</c:v>
                </c:pt>
                <c:pt idx="800">
                  <c:v>38474</c:v>
                </c:pt>
                <c:pt idx="801">
                  <c:v>38475</c:v>
                </c:pt>
                <c:pt idx="802">
                  <c:v>38476</c:v>
                </c:pt>
                <c:pt idx="803">
                  <c:v>38477</c:v>
                </c:pt>
                <c:pt idx="804">
                  <c:v>38478</c:v>
                </c:pt>
                <c:pt idx="805">
                  <c:v>38478</c:v>
                </c:pt>
                <c:pt idx="806">
                  <c:v>38479</c:v>
                </c:pt>
                <c:pt idx="807">
                  <c:v>38480</c:v>
                </c:pt>
                <c:pt idx="808">
                  <c:v>38481</c:v>
                </c:pt>
                <c:pt idx="809">
                  <c:v>38482</c:v>
                </c:pt>
                <c:pt idx="810">
                  <c:v>38483</c:v>
                </c:pt>
                <c:pt idx="811">
                  <c:v>38483</c:v>
                </c:pt>
                <c:pt idx="812">
                  <c:v>38484</c:v>
                </c:pt>
                <c:pt idx="813">
                  <c:v>38485</c:v>
                </c:pt>
                <c:pt idx="814">
                  <c:v>38486</c:v>
                </c:pt>
                <c:pt idx="815">
                  <c:v>38487</c:v>
                </c:pt>
                <c:pt idx="816">
                  <c:v>38488</c:v>
                </c:pt>
                <c:pt idx="817">
                  <c:v>38489</c:v>
                </c:pt>
                <c:pt idx="818">
                  <c:v>38490</c:v>
                </c:pt>
                <c:pt idx="819">
                  <c:v>38491</c:v>
                </c:pt>
                <c:pt idx="820">
                  <c:v>38491</c:v>
                </c:pt>
                <c:pt idx="821">
                  <c:v>38492</c:v>
                </c:pt>
                <c:pt idx="822">
                  <c:v>38493</c:v>
                </c:pt>
                <c:pt idx="823">
                  <c:v>38494</c:v>
                </c:pt>
                <c:pt idx="824">
                  <c:v>38495</c:v>
                </c:pt>
                <c:pt idx="825">
                  <c:v>38496</c:v>
                </c:pt>
                <c:pt idx="826">
                  <c:v>38497</c:v>
                </c:pt>
                <c:pt idx="827">
                  <c:v>38497</c:v>
                </c:pt>
                <c:pt idx="828">
                  <c:v>38498</c:v>
                </c:pt>
                <c:pt idx="829">
                  <c:v>38499</c:v>
                </c:pt>
                <c:pt idx="830">
                  <c:v>38500</c:v>
                </c:pt>
                <c:pt idx="831">
                  <c:v>38501</c:v>
                </c:pt>
                <c:pt idx="832">
                  <c:v>38502</c:v>
                </c:pt>
                <c:pt idx="833">
                  <c:v>38503</c:v>
                </c:pt>
                <c:pt idx="834">
                  <c:v>38504</c:v>
                </c:pt>
                <c:pt idx="835">
                  <c:v>38505</c:v>
                </c:pt>
                <c:pt idx="836">
                  <c:v>38505</c:v>
                </c:pt>
                <c:pt idx="837">
                  <c:v>38506</c:v>
                </c:pt>
                <c:pt idx="838">
                  <c:v>38507</c:v>
                </c:pt>
                <c:pt idx="839">
                  <c:v>38508</c:v>
                </c:pt>
                <c:pt idx="840">
                  <c:v>38509</c:v>
                </c:pt>
                <c:pt idx="841">
                  <c:v>38510</c:v>
                </c:pt>
                <c:pt idx="842">
                  <c:v>38510</c:v>
                </c:pt>
                <c:pt idx="843">
                  <c:v>38511</c:v>
                </c:pt>
                <c:pt idx="844">
                  <c:v>38512</c:v>
                </c:pt>
                <c:pt idx="845">
                  <c:v>38513</c:v>
                </c:pt>
                <c:pt idx="846">
                  <c:v>38514</c:v>
                </c:pt>
                <c:pt idx="847">
                  <c:v>38515</c:v>
                </c:pt>
                <c:pt idx="848">
                  <c:v>38516</c:v>
                </c:pt>
                <c:pt idx="849">
                  <c:v>38517</c:v>
                </c:pt>
                <c:pt idx="850">
                  <c:v>38518</c:v>
                </c:pt>
                <c:pt idx="851">
                  <c:v>38519</c:v>
                </c:pt>
                <c:pt idx="852">
                  <c:v>38520</c:v>
                </c:pt>
                <c:pt idx="853">
                  <c:v>38521</c:v>
                </c:pt>
                <c:pt idx="854">
                  <c:v>38522</c:v>
                </c:pt>
                <c:pt idx="855">
                  <c:v>38523</c:v>
                </c:pt>
                <c:pt idx="856">
                  <c:v>38524</c:v>
                </c:pt>
                <c:pt idx="857">
                  <c:v>38525</c:v>
                </c:pt>
                <c:pt idx="858">
                  <c:v>38526</c:v>
                </c:pt>
                <c:pt idx="859">
                  <c:v>38527</c:v>
                </c:pt>
                <c:pt idx="860">
                  <c:v>38528</c:v>
                </c:pt>
                <c:pt idx="861">
                  <c:v>38528</c:v>
                </c:pt>
                <c:pt idx="862">
                  <c:v>38529</c:v>
                </c:pt>
                <c:pt idx="863">
                  <c:v>38530</c:v>
                </c:pt>
                <c:pt idx="864">
                  <c:v>38531</c:v>
                </c:pt>
                <c:pt idx="865">
                  <c:v>38532</c:v>
                </c:pt>
                <c:pt idx="866">
                  <c:v>38533</c:v>
                </c:pt>
                <c:pt idx="867">
                  <c:v>38534</c:v>
                </c:pt>
                <c:pt idx="868">
                  <c:v>38535</c:v>
                </c:pt>
                <c:pt idx="869">
                  <c:v>38536</c:v>
                </c:pt>
                <c:pt idx="870">
                  <c:v>38537</c:v>
                </c:pt>
                <c:pt idx="871">
                  <c:v>38538</c:v>
                </c:pt>
                <c:pt idx="872">
                  <c:v>38539</c:v>
                </c:pt>
                <c:pt idx="873">
                  <c:v>38540</c:v>
                </c:pt>
                <c:pt idx="874">
                  <c:v>38541</c:v>
                </c:pt>
                <c:pt idx="875">
                  <c:v>38542</c:v>
                </c:pt>
                <c:pt idx="876">
                  <c:v>38543</c:v>
                </c:pt>
                <c:pt idx="877">
                  <c:v>38544</c:v>
                </c:pt>
                <c:pt idx="878">
                  <c:v>38544</c:v>
                </c:pt>
                <c:pt idx="879">
                  <c:v>38545</c:v>
                </c:pt>
                <c:pt idx="880">
                  <c:v>38546</c:v>
                </c:pt>
                <c:pt idx="881">
                  <c:v>38547</c:v>
                </c:pt>
                <c:pt idx="882">
                  <c:v>38548</c:v>
                </c:pt>
                <c:pt idx="883">
                  <c:v>38549</c:v>
                </c:pt>
                <c:pt idx="884">
                  <c:v>38550</c:v>
                </c:pt>
                <c:pt idx="885">
                  <c:v>38551</c:v>
                </c:pt>
                <c:pt idx="886">
                  <c:v>38552</c:v>
                </c:pt>
                <c:pt idx="887">
                  <c:v>38553</c:v>
                </c:pt>
                <c:pt idx="888">
                  <c:v>38553</c:v>
                </c:pt>
                <c:pt idx="889">
                  <c:v>38554</c:v>
                </c:pt>
                <c:pt idx="890">
                  <c:v>38555</c:v>
                </c:pt>
                <c:pt idx="891">
                  <c:v>38556</c:v>
                </c:pt>
                <c:pt idx="892">
                  <c:v>38557</c:v>
                </c:pt>
                <c:pt idx="893">
                  <c:v>38558</c:v>
                </c:pt>
                <c:pt idx="894">
                  <c:v>38559</c:v>
                </c:pt>
                <c:pt idx="895">
                  <c:v>38560</c:v>
                </c:pt>
                <c:pt idx="896">
                  <c:v>38561</c:v>
                </c:pt>
                <c:pt idx="897">
                  <c:v>38562</c:v>
                </c:pt>
                <c:pt idx="898">
                  <c:v>38562</c:v>
                </c:pt>
                <c:pt idx="899">
                  <c:v>38563</c:v>
                </c:pt>
                <c:pt idx="900">
                  <c:v>38564</c:v>
                </c:pt>
                <c:pt idx="901">
                  <c:v>38565</c:v>
                </c:pt>
                <c:pt idx="902">
                  <c:v>38566</c:v>
                </c:pt>
                <c:pt idx="903">
                  <c:v>38566</c:v>
                </c:pt>
                <c:pt idx="904">
                  <c:v>38567</c:v>
                </c:pt>
                <c:pt idx="905">
                  <c:v>38568</c:v>
                </c:pt>
                <c:pt idx="906">
                  <c:v>38569</c:v>
                </c:pt>
                <c:pt idx="907">
                  <c:v>38570</c:v>
                </c:pt>
                <c:pt idx="908">
                  <c:v>38571</c:v>
                </c:pt>
                <c:pt idx="909">
                  <c:v>38572</c:v>
                </c:pt>
                <c:pt idx="910">
                  <c:v>38572</c:v>
                </c:pt>
                <c:pt idx="911">
                  <c:v>38573</c:v>
                </c:pt>
                <c:pt idx="912">
                  <c:v>38574</c:v>
                </c:pt>
                <c:pt idx="913">
                  <c:v>38575</c:v>
                </c:pt>
                <c:pt idx="914">
                  <c:v>38576</c:v>
                </c:pt>
                <c:pt idx="915">
                  <c:v>38577</c:v>
                </c:pt>
                <c:pt idx="916">
                  <c:v>38578</c:v>
                </c:pt>
                <c:pt idx="917">
                  <c:v>38579</c:v>
                </c:pt>
                <c:pt idx="918">
                  <c:v>38580</c:v>
                </c:pt>
                <c:pt idx="919">
                  <c:v>38580</c:v>
                </c:pt>
                <c:pt idx="920">
                  <c:v>38581</c:v>
                </c:pt>
                <c:pt idx="921">
                  <c:v>38582</c:v>
                </c:pt>
                <c:pt idx="922">
                  <c:v>38583</c:v>
                </c:pt>
                <c:pt idx="923">
                  <c:v>38584</c:v>
                </c:pt>
                <c:pt idx="924">
                  <c:v>38585</c:v>
                </c:pt>
                <c:pt idx="925">
                  <c:v>38586</c:v>
                </c:pt>
                <c:pt idx="926">
                  <c:v>38587</c:v>
                </c:pt>
                <c:pt idx="927">
                  <c:v>38588</c:v>
                </c:pt>
                <c:pt idx="928">
                  <c:v>38589</c:v>
                </c:pt>
                <c:pt idx="929">
                  <c:v>38590</c:v>
                </c:pt>
                <c:pt idx="930">
                  <c:v>38590</c:v>
                </c:pt>
                <c:pt idx="931">
                  <c:v>38591</c:v>
                </c:pt>
                <c:pt idx="932">
                  <c:v>38592</c:v>
                </c:pt>
                <c:pt idx="933">
                  <c:v>38593</c:v>
                </c:pt>
                <c:pt idx="934">
                  <c:v>38594</c:v>
                </c:pt>
                <c:pt idx="935">
                  <c:v>38594</c:v>
                </c:pt>
                <c:pt idx="936">
                  <c:v>38595</c:v>
                </c:pt>
                <c:pt idx="937">
                  <c:v>38596</c:v>
                </c:pt>
                <c:pt idx="938">
                  <c:v>38597</c:v>
                </c:pt>
                <c:pt idx="939">
                  <c:v>38598</c:v>
                </c:pt>
                <c:pt idx="940">
                  <c:v>38599</c:v>
                </c:pt>
                <c:pt idx="941">
                  <c:v>38599</c:v>
                </c:pt>
                <c:pt idx="942">
                  <c:v>38600</c:v>
                </c:pt>
                <c:pt idx="943">
                  <c:v>38601</c:v>
                </c:pt>
                <c:pt idx="944">
                  <c:v>38602</c:v>
                </c:pt>
                <c:pt idx="945">
                  <c:v>38603</c:v>
                </c:pt>
                <c:pt idx="946">
                  <c:v>38603</c:v>
                </c:pt>
                <c:pt idx="947">
                  <c:v>38604</c:v>
                </c:pt>
                <c:pt idx="948">
                  <c:v>38605</c:v>
                </c:pt>
                <c:pt idx="949">
                  <c:v>38606</c:v>
                </c:pt>
                <c:pt idx="950">
                  <c:v>38607</c:v>
                </c:pt>
                <c:pt idx="951">
                  <c:v>38608</c:v>
                </c:pt>
                <c:pt idx="952">
                  <c:v>38609</c:v>
                </c:pt>
                <c:pt idx="953">
                  <c:v>38609</c:v>
                </c:pt>
                <c:pt idx="954">
                  <c:v>38610</c:v>
                </c:pt>
                <c:pt idx="955">
                  <c:v>38611</c:v>
                </c:pt>
                <c:pt idx="956">
                  <c:v>38612</c:v>
                </c:pt>
                <c:pt idx="957">
                  <c:v>38613</c:v>
                </c:pt>
                <c:pt idx="958">
                  <c:v>38614</c:v>
                </c:pt>
                <c:pt idx="959">
                  <c:v>38614</c:v>
                </c:pt>
                <c:pt idx="960">
                  <c:v>38615</c:v>
                </c:pt>
                <c:pt idx="961">
                  <c:v>38616</c:v>
                </c:pt>
                <c:pt idx="962">
                  <c:v>38617</c:v>
                </c:pt>
                <c:pt idx="963">
                  <c:v>38618</c:v>
                </c:pt>
                <c:pt idx="964">
                  <c:v>38619</c:v>
                </c:pt>
                <c:pt idx="965">
                  <c:v>38620</c:v>
                </c:pt>
                <c:pt idx="966">
                  <c:v>38621</c:v>
                </c:pt>
                <c:pt idx="967">
                  <c:v>38622</c:v>
                </c:pt>
                <c:pt idx="968">
                  <c:v>38623</c:v>
                </c:pt>
                <c:pt idx="969">
                  <c:v>38624</c:v>
                </c:pt>
                <c:pt idx="970">
                  <c:v>38625</c:v>
                </c:pt>
                <c:pt idx="971">
                  <c:v>38625</c:v>
                </c:pt>
                <c:pt idx="972">
                  <c:v>38627</c:v>
                </c:pt>
                <c:pt idx="973">
                  <c:v>38627</c:v>
                </c:pt>
                <c:pt idx="974">
                  <c:v>38628</c:v>
                </c:pt>
                <c:pt idx="975">
                  <c:v>38629</c:v>
                </c:pt>
                <c:pt idx="976">
                  <c:v>38630</c:v>
                </c:pt>
                <c:pt idx="977">
                  <c:v>38631</c:v>
                </c:pt>
                <c:pt idx="978">
                  <c:v>38631</c:v>
                </c:pt>
                <c:pt idx="979">
                  <c:v>38632</c:v>
                </c:pt>
                <c:pt idx="980">
                  <c:v>38633</c:v>
                </c:pt>
                <c:pt idx="981">
                  <c:v>38634</c:v>
                </c:pt>
                <c:pt idx="982">
                  <c:v>38635</c:v>
                </c:pt>
                <c:pt idx="983">
                  <c:v>38636</c:v>
                </c:pt>
                <c:pt idx="984">
                  <c:v>38637</c:v>
                </c:pt>
                <c:pt idx="985">
                  <c:v>38637</c:v>
                </c:pt>
                <c:pt idx="986">
                  <c:v>38638</c:v>
                </c:pt>
                <c:pt idx="987">
                  <c:v>38639</c:v>
                </c:pt>
                <c:pt idx="988">
                  <c:v>38640</c:v>
                </c:pt>
                <c:pt idx="989">
                  <c:v>38641</c:v>
                </c:pt>
                <c:pt idx="990">
                  <c:v>38642</c:v>
                </c:pt>
                <c:pt idx="991">
                  <c:v>38643</c:v>
                </c:pt>
                <c:pt idx="992">
                  <c:v>38644</c:v>
                </c:pt>
                <c:pt idx="993">
                  <c:v>38645</c:v>
                </c:pt>
                <c:pt idx="994">
                  <c:v>38645</c:v>
                </c:pt>
                <c:pt idx="995">
                  <c:v>38646</c:v>
                </c:pt>
                <c:pt idx="996">
                  <c:v>38647</c:v>
                </c:pt>
                <c:pt idx="997">
                  <c:v>38648</c:v>
                </c:pt>
                <c:pt idx="998">
                  <c:v>38649</c:v>
                </c:pt>
                <c:pt idx="999">
                  <c:v>38650</c:v>
                </c:pt>
              </c:numCache>
            </c:numRef>
          </c:val>
          <c:smooth val="0"/>
          <c:extLst>
            <c:ext xmlns:c16="http://schemas.microsoft.com/office/drawing/2014/chart" uri="{C3380CC4-5D6E-409C-BE32-E72D297353CC}">
              <c16:uniqueId val="{00000003-9557-4498-AA8C-EB0C25924276}"/>
            </c:ext>
          </c:extLst>
        </c:ser>
        <c:ser>
          <c:idx val="4"/>
          <c:order val="4"/>
          <c:tx>
            <c:strRef>
              <c:f>'50'!$G$1</c:f>
              <c:strCache>
                <c:ptCount val="1"/>
                <c:pt idx="0">
                  <c:v>75%</c:v>
                </c:pt>
              </c:strCache>
            </c:strRef>
          </c:tx>
          <c:spPr>
            <a:ln w="28575" cap="rnd">
              <a:solidFill>
                <a:schemeClr val="accent5"/>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G$2:$G$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1</c:v>
                </c:pt>
                <c:pt idx="315">
                  <c:v>36030</c:v>
                </c:pt>
                <c:pt idx="316">
                  <c:v>36192</c:v>
                </c:pt>
                <c:pt idx="317">
                  <c:v>36344</c:v>
                </c:pt>
                <c:pt idx="318">
                  <c:v>36493</c:v>
                </c:pt>
                <c:pt idx="319">
                  <c:v>36630</c:v>
                </c:pt>
                <c:pt idx="320">
                  <c:v>36760</c:v>
                </c:pt>
                <c:pt idx="321">
                  <c:v>36882</c:v>
                </c:pt>
                <c:pt idx="322">
                  <c:v>36994</c:v>
                </c:pt>
                <c:pt idx="323">
                  <c:v>37099</c:v>
                </c:pt>
                <c:pt idx="324">
                  <c:v>37195</c:v>
                </c:pt>
                <c:pt idx="325">
                  <c:v>37281</c:v>
                </c:pt>
                <c:pt idx="326">
                  <c:v>37361</c:v>
                </c:pt>
                <c:pt idx="327">
                  <c:v>37434</c:v>
                </c:pt>
                <c:pt idx="328">
                  <c:v>37499</c:v>
                </c:pt>
                <c:pt idx="329">
                  <c:v>37555</c:v>
                </c:pt>
                <c:pt idx="330">
                  <c:v>37605</c:v>
                </c:pt>
                <c:pt idx="331">
                  <c:v>37648</c:v>
                </c:pt>
                <c:pt idx="332">
                  <c:v>37687</c:v>
                </c:pt>
                <c:pt idx="333">
                  <c:v>37720</c:v>
                </c:pt>
                <c:pt idx="334">
                  <c:v>37749</c:v>
                </c:pt>
                <c:pt idx="335">
                  <c:v>37773</c:v>
                </c:pt>
                <c:pt idx="336">
                  <c:v>37794</c:v>
                </c:pt>
                <c:pt idx="337">
                  <c:v>37811</c:v>
                </c:pt>
                <c:pt idx="338">
                  <c:v>37824</c:v>
                </c:pt>
                <c:pt idx="339">
                  <c:v>37840</c:v>
                </c:pt>
                <c:pt idx="340">
                  <c:v>37853</c:v>
                </c:pt>
                <c:pt idx="341">
                  <c:v>37865</c:v>
                </c:pt>
                <c:pt idx="342">
                  <c:v>37875</c:v>
                </c:pt>
                <c:pt idx="343">
                  <c:v>37884</c:v>
                </c:pt>
                <c:pt idx="344">
                  <c:v>37891</c:v>
                </c:pt>
                <c:pt idx="345">
                  <c:v>37898</c:v>
                </c:pt>
                <c:pt idx="346">
                  <c:v>37904</c:v>
                </c:pt>
                <c:pt idx="347">
                  <c:v>37909</c:v>
                </c:pt>
                <c:pt idx="348">
                  <c:v>37914</c:v>
                </c:pt>
                <c:pt idx="349">
                  <c:v>37918</c:v>
                </c:pt>
                <c:pt idx="350">
                  <c:v>37922</c:v>
                </c:pt>
                <c:pt idx="351">
                  <c:v>37925</c:v>
                </c:pt>
                <c:pt idx="352">
                  <c:v>37928</c:v>
                </c:pt>
                <c:pt idx="353">
                  <c:v>37931</c:v>
                </c:pt>
                <c:pt idx="354">
                  <c:v>37933</c:v>
                </c:pt>
                <c:pt idx="355">
                  <c:v>37935</c:v>
                </c:pt>
                <c:pt idx="356">
                  <c:v>37937</c:v>
                </c:pt>
                <c:pt idx="357">
                  <c:v>37939</c:v>
                </c:pt>
                <c:pt idx="358">
                  <c:v>37940</c:v>
                </c:pt>
                <c:pt idx="359">
                  <c:v>37942</c:v>
                </c:pt>
                <c:pt idx="360">
                  <c:v>37943</c:v>
                </c:pt>
                <c:pt idx="361">
                  <c:v>37944</c:v>
                </c:pt>
                <c:pt idx="362">
                  <c:v>37945</c:v>
                </c:pt>
                <c:pt idx="363">
                  <c:v>37946</c:v>
                </c:pt>
                <c:pt idx="364">
                  <c:v>37947</c:v>
                </c:pt>
                <c:pt idx="365">
                  <c:v>37948</c:v>
                </c:pt>
                <c:pt idx="366">
                  <c:v>37949</c:v>
                </c:pt>
                <c:pt idx="367">
                  <c:v>37950</c:v>
                </c:pt>
                <c:pt idx="368">
                  <c:v>37950</c:v>
                </c:pt>
                <c:pt idx="369">
                  <c:v>37951</c:v>
                </c:pt>
                <c:pt idx="370">
                  <c:v>37952</c:v>
                </c:pt>
                <c:pt idx="371">
                  <c:v>37952</c:v>
                </c:pt>
                <c:pt idx="372">
                  <c:v>37953</c:v>
                </c:pt>
                <c:pt idx="373">
                  <c:v>37953</c:v>
                </c:pt>
                <c:pt idx="374">
                  <c:v>37954</c:v>
                </c:pt>
                <c:pt idx="375">
                  <c:v>37954</c:v>
                </c:pt>
                <c:pt idx="376">
                  <c:v>37955</c:v>
                </c:pt>
                <c:pt idx="377">
                  <c:v>37955</c:v>
                </c:pt>
                <c:pt idx="378">
                  <c:v>37956</c:v>
                </c:pt>
                <c:pt idx="379">
                  <c:v>37956</c:v>
                </c:pt>
                <c:pt idx="380">
                  <c:v>37957</c:v>
                </c:pt>
                <c:pt idx="381">
                  <c:v>37957</c:v>
                </c:pt>
                <c:pt idx="382">
                  <c:v>37958</c:v>
                </c:pt>
                <c:pt idx="383">
                  <c:v>37958</c:v>
                </c:pt>
                <c:pt idx="384">
                  <c:v>37959</c:v>
                </c:pt>
                <c:pt idx="385">
                  <c:v>37959</c:v>
                </c:pt>
                <c:pt idx="386">
                  <c:v>37960</c:v>
                </c:pt>
                <c:pt idx="387">
                  <c:v>37960</c:v>
                </c:pt>
                <c:pt idx="388">
                  <c:v>37961</c:v>
                </c:pt>
                <c:pt idx="389">
                  <c:v>37961</c:v>
                </c:pt>
                <c:pt idx="390">
                  <c:v>37962</c:v>
                </c:pt>
                <c:pt idx="391">
                  <c:v>37962</c:v>
                </c:pt>
                <c:pt idx="392">
                  <c:v>37963</c:v>
                </c:pt>
                <c:pt idx="393">
                  <c:v>37963</c:v>
                </c:pt>
                <c:pt idx="394">
                  <c:v>37964</c:v>
                </c:pt>
                <c:pt idx="395">
                  <c:v>37964</c:v>
                </c:pt>
                <c:pt idx="396">
                  <c:v>37965</c:v>
                </c:pt>
                <c:pt idx="397">
                  <c:v>37965</c:v>
                </c:pt>
                <c:pt idx="398">
                  <c:v>37965</c:v>
                </c:pt>
                <c:pt idx="399">
                  <c:v>37966</c:v>
                </c:pt>
                <c:pt idx="400">
                  <c:v>37966</c:v>
                </c:pt>
                <c:pt idx="401">
                  <c:v>37967</c:v>
                </c:pt>
                <c:pt idx="402">
                  <c:v>37967</c:v>
                </c:pt>
                <c:pt idx="403">
                  <c:v>37968</c:v>
                </c:pt>
                <c:pt idx="404">
                  <c:v>37968</c:v>
                </c:pt>
                <c:pt idx="405">
                  <c:v>37969</c:v>
                </c:pt>
                <c:pt idx="406">
                  <c:v>37969</c:v>
                </c:pt>
                <c:pt idx="407">
                  <c:v>37970</c:v>
                </c:pt>
                <c:pt idx="408">
                  <c:v>37970</c:v>
                </c:pt>
                <c:pt idx="409">
                  <c:v>37970</c:v>
                </c:pt>
                <c:pt idx="410">
                  <c:v>37971</c:v>
                </c:pt>
                <c:pt idx="411">
                  <c:v>37971</c:v>
                </c:pt>
                <c:pt idx="412">
                  <c:v>37972</c:v>
                </c:pt>
                <c:pt idx="413">
                  <c:v>37972</c:v>
                </c:pt>
                <c:pt idx="414">
                  <c:v>37973</c:v>
                </c:pt>
                <c:pt idx="415">
                  <c:v>37973</c:v>
                </c:pt>
                <c:pt idx="416">
                  <c:v>37974</c:v>
                </c:pt>
                <c:pt idx="417">
                  <c:v>37974</c:v>
                </c:pt>
                <c:pt idx="418">
                  <c:v>37975</c:v>
                </c:pt>
                <c:pt idx="419">
                  <c:v>37975</c:v>
                </c:pt>
                <c:pt idx="420">
                  <c:v>37975</c:v>
                </c:pt>
                <c:pt idx="421">
                  <c:v>37976</c:v>
                </c:pt>
                <c:pt idx="422">
                  <c:v>37976</c:v>
                </c:pt>
                <c:pt idx="423">
                  <c:v>37977</c:v>
                </c:pt>
                <c:pt idx="424">
                  <c:v>37977</c:v>
                </c:pt>
                <c:pt idx="425">
                  <c:v>37978</c:v>
                </c:pt>
                <c:pt idx="426">
                  <c:v>37978</c:v>
                </c:pt>
                <c:pt idx="427">
                  <c:v>37979</c:v>
                </c:pt>
                <c:pt idx="428">
                  <c:v>37979</c:v>
                </c:pt>
                <c:pt idx="429">
                  <c:v>37980</c:v>
                </c:pt>
                <c:pt idx="430">
                  <c:v>37980</c:v>
                </c:pt>
                <c:pt idx="431">
                  <c:v>37981</c:v>
                </c:pt>
                <c:pt idx="432">
                  <c:v>37981</c:v>
                </c:pt>
                <c:pt idx="433">
                  <c:v>37981</c:v>
                </c:pt>
                <c:pt idx="434">
                  <c:v>37982</c:v>
                </c:pt>
                <c:pt idx="435">
                  <c:v>37982</c:v>
                </c:pt>
                <c:pt idx="436">
                  <c:v>37983</c:v>
                </c:pt>
                <c:pt idx="437">
                  <c:v>37983</c:v>
                </c:pt>
                <c:pt idx="438">
                  <c:v>37984</c:v>
                </c:pt>
                <c:pt idx="439">
                  <c:v>37984</c:v>
                </c:pt>
                <c:pt idx="440">
                  <c:v>37985</c:v>
                </c:pt>
                <c:pt idx="441">
                  <c:v>37985</c:v>
                </c:pt>
                <c:pt idx="442">
                  <c:v>37985</c:v>
                </c:pt>
                <c:pt idx="443">
                  <c:v>37986</c:v>
                </c:pt>
                <c:pt idx="444">
                  <c:v>37986</c:v>
                </c:pt>
                <c:pt idx="445">
                  <c:v>37987</c:v>
                </c:pt>
                <c:pt idx="446">
                  <c:v>37987</c:v>
                </c:pt>
                <c:pt idx="447">
                  <c:v>37988</c:v>
                </c:pt>
                <c:pt idx="448">
                  <c:v>37988</c:v>
                </c:pt>
                <c:pt idx="449">
                  <c:v>37989</c:v>
                </c:pt>
                <c:pt idx="450">
                  <c:v>37989</c:v>
                </c:pt>
                <c:pt idx="451">
                  <c:v>37990</c:v>
                </c:pt>
                <c:pt idx="452">
                  <c:v>37990</c:v>
                </c:pt>
                <c:pt idx="453">
                  <c:v>37991</c:v>
                </c:pt>
                <c:pt idx="454">
                  <c:v>37991</c:v>
                </c:pt>
                <c:pt idx="455">
                  <c:v>37992</c:v>
                </c:pt>
                <c:pt idx="456">
                  <c:v>37992</c:v>
                </c:pt>
                <c:pt idx="457">
                  <c:v>37992</c:v>
                </c:pt>
                <c:pt idx="458">
                  <c:v>37993</c:v>
                </c:pt>
                <c:pt idx="459">
                  <c:v>37993</c:v>
                </c:pt>
                <c:pt idx="460">
                  <c:v>37994</c:v>
                </c:pt>
                <c:pt idx="461">
                  <c:v>37994</c:v>
                </c:pt>
                <c:pt idx="462">
                  <c:v>37995</c:v>
                </c:pt>
                <c:pt idx="463">
                  <c:v>37995</c:v>
                </c:pt>
                <c:pt idx="464">
                  <c:v>37996</c:v>
                </c:pt>
                <c:pt idx="465">
                  <c:v>37996</c:v>
                </c:pt>
                <c:pt idx="466">
                  <c:v>37997</c:v>
                </c:pt>
                <c:pt idx="467">
                  <c:v>37997</c:v>
                </c:pt>
                <c:pt idx="468">
                  <c:v>37997</c:v>
                </c:pt>
                <c:pt idx="469">
                  <c:v>37998</c:v>
                </c:pt>
                <c:pt idx="470">
                  <c:v>37998</c:v>
                </c:pt>
                <c:pt idx="471">
                  <c:v>37999</c:v>
                </c:pt>
                <c:pt idx="472">
                  <c:v>37999</c:v>
                </c:pt>
                <c:pt idx="473">
                  <c:v>38000</c:v>
                </c:pt>
                <c:pt idx="474">
                  <c:v>38000</c:v>
                </c:pt>
                <c:pt idx="475">
                  <c:v>38001</c:v>
                </c:pt>
                <c:pt idx="476">
                  <c:v>38001</c:v>
                </c:pt>
                <c:pt idx="477">
                  <c:v>38002</c:v>
                </c:pt>
                <c:pt idx="478">
                  <c:v>38002</c:v>
                </c:pt>
                <c:pt idx="479">
                  <c:v>38002</c:v>
                </c:pt>
                <c:pt idx="480">
                  <c:v>38003</c:v>
                </c:pt>
                <c:pt idx="481">
                  <c:v>38003</c:v>
                </c:pt>
                <c:pt idx="482">
                  <c:v>38004</c:v>
                </c:pt>
                <c:pt idx="483">
                  <c:v>38004</c:v>
                </c:pt>
                <c:pt idx="484">
                  <c:v>38005</c:v>
                </c:pt>
                <c:pt idx="485">
                  <c:v>38005</c:v>
                </c:pt>
                <c:pt idx="486">
                  <c:v>38006</c:v>
                </c:pt>
                <c:pt idx="487">
                  <c:v>38006</c:v>
                </c:pt>
                <c:pt idx="488">
                  <c:v>38007</c:v>
                </c:pt>
                <c:pt idx="489">
                  <c:v>38007</c:v>
                </c:pt>
                <c:pt idx="490">
                  <c:v>38008</c:v>
                </c:pt>
                <c:pt idx="491">
                  <c:v>38008</c:v>
                </c:pt>
                <c:pt idx="492">
                  <c:v>38008</c:v>
                </c:pt>
                <c:pt idx="493">
                  <c:v>38009</c:v>
                </c:pt>
                <c:pt idx="494">
                  <c:v>38009</c:v>
                </c:pt>
                <c:pt idx="495">
                  <c:v>38010</c:v>
                </c:pt>
                <c:pt idx="496">
                  <c:v>38010</c:v>
                </c:pt>
                <c:pt idx="497">
                  <c:v>38011</c:v>
                </c:pt>
                <c:pt idx="498">
                  <c:v>38011</c:v>
                </c:pt>
                <c:pt idx="499">
                  <c:v>38011</c:v>
                </c:pt>
                <c:pt idx="500">
                  <c:v>38012</c:v>
                </c:pt>
                <c:pt idx="501">
                  <c:v>38012</c:v>
                </c:pt>
                <c:pt idx="502">
                  <c:v>38013</c:v>
                </c:pt>
                <c:pt idx="503">
                  <c:v>38013</c:v>
                </c:pt>
                <c:pt idx="504">
                  <c:v>38014</c:v>
                </c:pt>
                <c:pt idx="505">
                  <c:v>38014</c:v>
                </c:pt>
                <c:pt idx="506">
                  <c:v>38014</c:v>
                </c:pt>
                <c:pt idx="507">
                  <c:v>38015</c:v>
                </c:pt>
                <c:pt idx="508">
                  <c:v>38015</c:v>
                </c:pt>
                <c:pt idx="509">
                  <c:v>38016</c:v>
                </c:pt>
                <c:pt idx="510">
                  <c:v>38016</c:v>
                </c:pt>
                <c:pt idx="511">
                  <c:v>38017</c:v>
                </c:pt>
                <c:pt idx="512">
                  <c:v>38017</c:v>
                </c:pt>
                <c:pt idx="513">
                  <c:v>38017</c:v>
                </c:pt>
                <c:pt idx="514">
                  <c:v>38018</c:v>
                </c:pt>
                <c:pt idx="515">
                  <c:v>38018</c:v>
                </c:pt>
                <c:pt idx="516">
                  <c:v>38019</c:v>
                </c:pt>
                <c:pt idx="517">
                  <c:v>38019</c:v>
                </c:pt>
                <c:pt idx="518">
                  <c:v>38019</c:v>
                </c:pt>
                <c:pt idx="519">
                  <c:v>38020</c:v>
                </c:pt>
                <c:pt idx="520">
                  <c:v>38020</c:v>
                </c:pt>
                <c:pt idx="521">
                  <c:v>38021</c:v>
                </c:pt>
                <c:pt idx="522">
                  <c:v>38021</c:v>
                </c:pt>
                <c:pt idx="523">
                  <c:v>38022</c:v>
                </c:pt>
                <c:pt idx="524">
                  <c:v>38022</c:v>
                </c:pt>
                <c:pt idx="525">
                  <c:v>38023</c:v>
                </c:pt>
                <c:pt idx="526">
                  <c:v>38023</c:v>
                </c:pt>
                <c:pt idx="527">
                  <c:v>38023</c:v>
                </c:pt>
                <c:pt idx="528">
                  <c:v>38024</c:v>
                </c:pt>
                <c:pt idx="529">
                  <c:v>38024</c:v>
                </c:pt>
                <c:pt idx="530">
                  <c:v>38025</c:v>
                </c:pt>
                <c:pt idx="531">
                  <c:v>38025</c:v>
                </c:pt>
                <c:pt idx="532">
                  <c:v>38026</c:v>
                </c:pt>
                <c:pt idx="533">
                  <c:v>38026</c:v>
                </c:pt>
                <c:pt idx="534">
                  <c:v>38026</c:v>
                </c:pt>
                <c:pt idx="535">
                  <c:v>38027</c:v>
                </c:pt>
                <c:pt idx="536">
                  <c:v>38027</c:v>
                </c:pt>
                <c:pt idx="537">
                  <c:v>38028</c:v>
                </c:pt>
                <c:pt idx="538">
                  <c:v>38028</c:v>
                </c:pt>
                <c:pt idx="539">
                  <c:v>38029</c:v>
                </c:pt>
                <c:pt idx="540">
                  <c:v>38029</c:v>
                </c:pt>
                <c:pt idx="541">
                  <c:v>38029</c:v>
                </c:pt>
                <c:pt idx="542">
                  <c:v>38030</c:v>
                </c:pt>
                <c:pt idx="543">
                  <c:v>38030</c:v>
                </c:pt>
                <c:pt idx="544">
                  <c:v>38031</c:v>
                </c:pt>
                <c:pt idx="545">
                  <c:v>38031</c:v>
                </c:pt>
                <c:pt idx="546">
                  <c:v>38032</c:v>
                </c:pt>
                <c:pt idx="547">
                  <c:v>38032</c:v>
                </c:pt>
                <c:pt idx="548">
                  <c:v>38033</c:v>
                </c:pt>
                <c:pt idx="549">
                  <c:v>38033</c:v>
                </c:pt>
                <c:pt idx="550">
                  <c:v>38034</c:v>
                </c:pt>
                <c:pt idx="551">
                  <c:v>38034</c:v>
                </c:pt>
                <c:pt idx="552">
                  <c:v>38035</c:v>
                </c:pt>
                <c:pt idx="553">
                  <c:v>38035</c:v>
                </c:pt>
                <c:pt idx="554">
                  <c:v>38036</c:v>
                </c:pt>
                <c:pt idx="555">
                  <c:v>38036</c:v>
                </c:pt>
                <c:pt idx="556">
                  <c:v>38036</c:v>
                </c:pt>
                <c:pt idx="557">
                  <c:v>38037</c:v>
                </c:pt>
                <c:pt idx="558">
                  <c:v>38037</c:v>
                </c:pt>
                <c:pt idx="559">
                  <c:v>38038</c:v>
                </c:pt>
                <c:pt idx="560">
                  <c:v>38038</c:v>
                </c:pt>
                <c:pt idx="561">
                  <c:v>38039</c:v>
                </c:pt>
                <c:pt idx="562">
                  <c:v>38039</c:v>
                </c:pt>
                <c:pt idx="563">
                  <c:v>38039</c:v>
                </c:pt>
                <c:pt idx="564">
                  <c:v>38040</c:v>
                </c:pt>
                <c:pt idx="565">
                  <c:v>38040</c:v>
                </c:pt>
                <c:pt idx="566">
                  <c:v>38041</c:v>
                </c:pt>
                <c:pt idx="567">
                  <c:v>38041</c:v>
                </c:pt>
                <c:pt idx="568">
                  <c:v>38042</c:v>
                </c:pt>
                <c:pt idx="569">
                  <c:v>38042</c:v>
                </c:pt>
                <c:pt idx="570">
                  <c:v>38043</c:v>
                </c:pt>
                <c:pt idx="571">
                  <c:v>38043</c:v>
                </c:pt>
                <c:pt idx="572">
                  <c:v>38044</c:v>
                </c:pt>
                <c:pt idx="573">
                  <c:v>38044</c:v>
                </c:pt>
                <c:pt idx="574">
                  <c:v>38045</c:v>
                </c:pt>
                <c:pt idx="575">
                  <c:v>38045</c:v>
                </c:pt>
                <c:pt idx="576">
                  <c:v>38045</c:v>
                </c:pt>
                <c:pt idx="577">
                  <c:v>38046</c:v>
                </c:pt>
                <c:pt idx="578">
                  <c:v>38046</c:v>
                </c:pt>
                <c:pt idx="579">
                  <c:v>38047</c:v>
                </c:pt>
                <c:pt idx="580">
                  <c:v>38047</c:v>
                </c:pt>
                <c:pt idx="581">
                  <c:v>38048</c:v>
                </c:pt>
                <c:pt idx="582">
                  <c:v>38048</c:v>
                </c:pt>
                <c:pt idx="583">
                  <c:v>38049</c:v>
                </c:pt>
                <c:pt idx="584">
                  <c:v>38049</c:v>
                </c:pt>
                <c:pt idx="585">
                  <c:v>38049</c:v>
                </c:pt>
                <c:pt idx="586">
                  <c:v>38050</c:v>
                </c:pt>
                <c:pt idx="587">
                  <c:v>38050</c:v>
                </c:pt>
                <c:pt idx="588">
                  <c:v>38051</c:v>
                </c:pt>
                <c:pt idx="589">
                  <c:v>38051</c:v>
                </c:pt>
                <c:pt idx="590">
                  <c:v>38052</c:v>
                </c:pt>
                <c:pt idx="591">
                  <c:v>38052</c:v>
                </c:pt>
                <c:pt idx="592">
                  <c:v>38052</c:v>
                </c:pt>
                <c:pt idx="593">
                  <c:v>38053</c:v>
                </c:pt>
                <c:pt idx="594">
                  <c:v>38053</c:v>
                </c:pt>
                <c:pt idx="595">
                  <c:v>38054</c:v>
                </c:pt>
                <c:pt idx="596">
                  <c:v>38054</c:v>
                </c:pt>
                <c:pt idx="597">
                  <c:v>38055</c:v>
                </c:pt>
                <c:pt idx="598">
                  <c:v>38055</c:v>
                </c:pt>
                <c:pt idx="599">
                  <c:v>38056</c:v>
                </c:pt>
                <c:pt idx="600">
                  <c:v>38056</c:v>
                </c:pt>
                <c:pt idx="601">
                  <c:v>38057</c:v>
                </c:pt>
                <c:pt idx="602">
                  <c:v>38057</c:v>
                </c:pt>
                <c:pt idx="603">
                  <c:v>38058</c:v>
                </c:pt>
                <c:pt idx="604">
                  <c:v>38058</c:v>
                </c:pt>
                <c:pt idx="605">
                  <c:v>38059</c:v>
                </c:pt>
                <c:pt idx="606">
                  <c:v>38059</c:v>
                </c:pt>
                <c:pt idx="607">
                  <c:v>38060</c:v>
                </c:pt>
                <c:pt idx="608">
                  <c:v>38060</c:v>
                </c:pt>
                <c:pt idx="609">
                  <c:v>38061</c:v>
                </c:pt>
                <c:pt idx="610">
                  <c:v>38061</c:v>
                </c:pt>
                <c:pt idx="611">
                  <c:v>38061</c:v>
                </c:pt>
                <c:pt idx="612">
                  <c:v>38062</c:v>
                </c:pt>
                <c:pt idx="613">
                  <c:v>38062</c:v>
                </c:pt>
                <c:pt idx="614">
                  <c:v>38063</c:v>
                </c:pt>
                <c:pt idx="615">
                  <c:v>38063</c:v>
                </c:pt>
                <c:pt idx="616">
                  <c:v>38064</c:v>
                </c:pt>
                <c:pt idx="617">
                  <c:v>38064</c:v>
                </c:pt>
                <c:pt idx="618">
                  <c:v>38065</c:v>
                </c:pt>
                <c:pt idx="619">
                  <c:v>38065</c:v>
                </c:pt>
                <c:pt idx="620">
                  <c:v>38065</c:v>
                </c:pt>
                <c:pt idx="621">
                  <c:v>38066</c:v>
                </c:pt>
                <c:pt idx="622">
                  <c:v>38066</c:v>
                </c:pt>
                <c:pt idx="623">
                  <c:v>38067</c:v>
                </c:pt>
                <c:pt idx="624">
                  <c:v>38067</c:v>
                </c:pt>
                <c:pt idx="625">
                  <c:v>38068</c:v>
                </c:pt>
                <c:pt idx="626">
                  <c:v>38068</c:v>
                </c:pt>
                <c:pt idx="627">
                  <c:v>38069</c:v>
                </c:pt>
                <c:pt idx="628">
                  <c:v>38069</c:v>
                </c:pt>
                <c:pt idx="629">
                  <c:v>38070</c:v>
                </c:pt>
                <c:pt idx="630">
                  <c:v>38070</c:v>
                </c:pt>
                <c:pt idx="631">
                  <c:v>38071</c:v>
                </c:pt>
                <c:pt idx="632">
                  <c:v>38071</c:v>
                </c:pt>
                <c:pt idx="633">
                  <c:v>38072</c:v>
                </c:pt>
                <c:pt idx="634">
                  <c:v>38072</c:v>
                </c:pt>
                <c:pt idx="635">
                  <c:v>38073</c:v>
                </c:pt>
                <c:pt idx="636">
                  <c:v>38073</c:v>
                </c:pt>
                <c:pt idx="637">
                  <c:v>38073</c:v>
                </c:pt>
                <c:pt idx="638">
                  <c:v>38074</c:v>
                </c:pt>
                <c:pt idx="639">
                  <c:v>38074</c:v>
                </c:pt>
                <c:pt idx="640">
                  <c:v>38075</c:v>
                </c:pt>
                <c:pt idx="641">
                  <c:v>38075</c:v>
                </c:pt>
                <c:pt idx="642">
                  <c:v>38076</c:v>
                </c:pt>
                <c:pt idx="643">
                  <c:v>38076</c:v>
                </c:pt>
                <c:pt idx="644">
                  <c:v>38076</c:v>
                </c:pt>
                <c:pt idx="645">
                  <c:v>38077</c:v>
                </c:pt>
                <c:pt idx="646">
                  <c:v>38077</c:v>
                </c:pt>
                <c:pt idx="647">
                  <c:v>38078</c:v>
                </c:pt>
                <c:pt idx="648">
                  <c:v>38078</c:v>
                </c:pt>
                <c:pt idx="649">
                  <c:v>38078</c:v>
                </c:pt>
                <c:pt idx="650">
                  <c:v>38079</c:v>
                </c:pt>
                <c:pt idx="651">
                  <c:v>38079</c:v>
                </c:pt>
                <c:pt idx="652">
                  <c:v>38080</c:v>
                </c:pt>
                <c:pt idx="653">
                  <c:v>38080</c:v>
                </c:pt>
                <c:pt idx="654">
                  <c:v>38081</c:v>
                </c:pt>
                <c:pt idx="655">
                  <c:v>38081</c:v>
                </c:pt>
                <c:pt idx="656">
                  <c:v>38081</c:v>
                </c:pt>
                <c:pt idx="657">
                  <c:v>38082</c:v>
                </c:pt>
                <c:pt idx="658">
                  <c:v>38082</c:v>
                </c:pt>
                <c:pt idx="659">
                  <c:v>38083</c:v>
                </c:pt>
                <c:pt idx="660">
                  <c:v>38083</c:v>
                </c:pt>
                <c:pt idx="661">
                  <c:v>38084</c:v>
                </c:pt>
                <c:pt idx="662">
                  <c:v>38084</c:v>
                </c:pt>
                <c:pt idx="663">
                  <c:v>38085</c:v>
                </c:pt>
                <c:pt idx="664">
                  <c:v>38085</c:v>
                </c:pt>
                <c:pt idx="665">
                  <c:v>38086</c:v>
                </c:pt>
                <c:pt idx="666">
                  <c:v>38086</c:v>
                </c:pt>
                <c:pt idx="667">
                  <c:v>38086</c:v>
                </c:pt>
                <c:pt idx="668">
                  <c:v>38087</c:v>
                </c:pt>
                <c:pt idx="669">
                  <c:v>38087</c:v>
                </c:pt>
                <c:pt idx="670">
                  <c:v>38088</c:v>
                </c:pt>
                <c:pt idx="671">
                  <c:v>38088</c:v>
                </c:pt>
                <c:pt idx="672">
                  <c:v>38089</c:v>
                </c:pt>
                <c:pt idx="673">
                  <c:v>38089</c:v>
                </c:pt>
                <c:pt idx="674">
                  <c:v>38089</c:v>
                </c:pt>
                <c:pt idx="675">
                  <c:v>38090</c:v>
                </c:pt>
                <c:pt idx="676">
                  <c:v>38090</c:v>
                </c:pt>
                <c:pt idx="677">
                  <c:v>38091</c:v>
                </c:pt>
                <c:pt idx="678">
                  <c:v>38091</c:v>
                </c:pt>
                <c:pt idx="679">
                  <c:v>38091</c:v>
                </c:pt>
                <c:pt idx="680">
                  <c:v>38092</c:v>
                </c:pt>
                <c:pt idx="681">
                  <c:v>38092</c:v>
                </c:pt>
                <c:pt idx="682">
                  <c:v>38093</c:v>
                </c:pt>
                <c:pt idx="683">
                  <c:v>38093</c:v>
                </c:pt>
                <c:pt idx="684">
                  <c:v>38094</c:v>
                </c:pt>
                <c:pt idx="685">
                  <c:v>38094</c:v>
                </c:pt>
                <c:pt idx="686">
                  <c:v>38095</c:v>
                </c:pt>
                <c:pt idx="687">
                  <c:v>38095</c:v>
                </c:pt>
                <c:pt idx="688">
                  <c:v>38096</c:v>
                </c:pt>
                <c:pt idx="689">
                  <c:v>38096</c:v>
                </c:pt>
                <c:pt idx="690">
                  <c:v>38097</c:v>
                </c:pt>
                <c:pt idx="691">
                  <c:v>38097</c:v>
                </c:pt>
                <c:pt idx="692">
                  <c:v>38098</c:v>
                </c:pt>
                <c:pt idx="693">
                  <c:v>38098</c:v>
                </c:pt>
                <c:pt idx="694">
                  <c:v>38099</c:v>
                </c:pt>
                <c:pt idx="695">
                  <c:v>38099</c:v>
                </c:pt>
                <c:pt idx="696">
                  <c:v>38099</c:v>
                </c:pt>
                <c:pt idx="697">
                  <c:v>38100</c:v>
                </c:pt>
                <c:pt idx="698">
                  <c:v>38100</c:v>
                </c:pt>
                <c:pt idx="699">
                  <c:v>38101</c:v>
                </c:pt>
                <c:pt idx="700">
                  <c:v>38101</c:v>
                </c:pt>
                <c:pt idx="701">
                  <c:v>38102</c:v>
                </c:pt>
                <c:pt idx="702">
                  <c:v>38102</c:v>
                </c:pt>
                <c:pt idx="703">
                  <c:v>38103</c:v>
                </c:pt>
                <c:pt idx="704">
                  <c:v>38103</c:v>
                </c:pt>
                <c:pt idx="705">
                  <c:v>38104</c:v>
                </c:pt>
                <c:pt idx="706">
                  <c:v>38104</c:v>
                </c:pt>
                <c:pt idx="707">
                  <c:v>38105</c:v>
                </c:pt>
                <c:pt idx="708">
                  <c:v>38105</c:v>
                </c:pt>
                <c:pt idx="709">
                  <c:v>38105</c:v>
                </c:pt>
                <c:pt idx="710">
                  <c:v>38106</c:v>
                </c:pt>
                <c:pt idx="711">
                  <c:v>38106</c:v>
                </c:pt>
                <c:pt idx="712">
                  <c:v>38107</c:v>
                </c:pt>
                <c:pt idx="713">
                  <c:v>38107</c:v>
                </c:pt>
                <c:pt idx="714">
                  <c:v>38108</c:v>
                </c:pt>
                <c:pt idx="715">
                  <c:v>38108</c:v>
                </c:pt>
                <c:pt idx="716">
                  <c:v>38109</c:v>
                </c:pt>
                <c:pt idx="717">
                  <c:v>38109</c:v>
                </c:pt>
                <c:pt idx="718">
                  <c:v>38110</c:v>
                </c:pt>
                <c:pt idx="719">
                  <c:v>38110</c:v>
                </c:pt>
                <c:pt idx="720">
                  <c:v>38110</c:v>
                </c:pt>
                <c:pt idx="721">
                  <c:v>38111</c:v>
                </c:pt>
                <c:pt idx="722">
                  <c:v>38111</c:v>
                </c:pt>
                <c:pt idx="723">
                  <c:v>38112</c:v>
                </c:pt>
                <c:pt idx="724">
                  <c:v>38112</c:v>
                </c:pt>
                <c:pt idx="725">
                  <c:v>38113</c:v>
                </c:pt>
                <c:pt idx="726">
                  <c:v>38113</c:v>
                </c:pt>
                <c:pt idx="727">
                  <c:v>38113</c:v>
                </c:pt>
                <c:pt idx="728">
                  <c:v>38114</c:v>
                </c:pt>
                <c:pt idx="729">
                  <c:v>38114</c:v>
                </c:pt>
                <c:pt idx="730">
                  <c:v>38115</c:v>
                </c:pt>
                <c:pt idx="731">
                  <c:v>38115</c:v>
                </c:pt>
                <c:pt idx="732">
                  <c:v>38116</c:v>
                </c:pt>
                <c:pt idx="733">
                  <c:v>38116</c:v>
                </c:pt>
                <c:pt idx="734">
                  <c:v>38117</c:v>
                </c:pt>
                <c:pt idx="735">
                  <c:v>38117</c:v>
                </c:pt>
                <c:pt idx="736">
                  <c:v>38118</c:v>
                </c:pt>
                <c:pt idx="737">
                  <c:v>38118</c:v>
                </c:pt>
                <c:pt idx="738">
                  <c:v>38119</c:v>
                </c:pt>
                <c:pt idx="739">
                  <c:v>38119</c:v>
                </c:pt>
                <c:pt idx="740">
                  <c:v>38120</c:v>
                </c:pt>
                <c:pt idx="741">
                  <c:v>38120</c:v>
                </c:pt>
                <c:pt idx="742">
                  <c:v>38120</c:v>
                </c:pt>
                <c:pt idx="743">
                  <c:v>38121</c:v>
                </c:pt>
                <c:pt idx="744">
                  <c:v>38121</c:v>
                </c:pt>
                <c:pt idx="745">
                  <c:v>38122</c:v>
                </c:pt>
                <c:pt idx="746">
                  <c:v>38122</c:v>
                </c:pt>
                <c:pt idx="747">
                  <c:v>38123</c:v>
                </c:pt>
                <c:pt idx="748">
                  <c:v>38123</c:v>
                </c:pt>
                <c:pt idx="749">
                  <c:v>38124</c:v>
                </c:pt>
                <c:pt idx="750">
                  <c:v>38124</c:v>
                </c:pt>
                <c:pt idx="751">
                  <c:v>38125</c:v>
                </c:pt>
                <c:pt idx="752">
                  <c:v>38125</c:v>
                </c:pt>
                <c:pt idx="753">
                  <c:v>38125</c:v>
                </c:pt>
                <c:pt idx="754">
                  <c:v>38126</c:v>
                </c:pt>
                <c:pt idx="755">
                  <c:v>38126</c:v>
                </c:pt>
                <c:pt idx="756">
                  <c:v>38127</c:v>
                </c:pt>
                <c:pt idx="757">
                  <c:v>38127</c:v>
                </c:pt>
                <c:pt idx="758">
                  <c:v>38128</c:v>
                </c:pt>
                <c:pt idx="759">
                  <c:v>38128</c:v>
                </c:pt>
                <c:pt idx="760">
                  <c:v>38129</c:v>
                </c:pt>
                <c:pt idx="761">
                  <c:v>38129</c:v>
                </c:pt>
                <c:pt idx="762">
                  <c:v>38129</c:v>
                </c:pt>
                <c:pt idx="763">
                  <c:v>38130</c:v>
                </c:pt>
                <c:pt idx="764">
                  <c:v>38130</c:v>
                </c:pt>
                <c:pt idx="765">
                  <c:v>38131</c:v>
                </c:pt>
                <c:pt idx="766">
                  <c:v>38131</c:v>
                </c:pt>
                <c:pt idx="767">
                  <c:v>38132</c:v>
                </c:pt>
                <c:pt idx="768">
                  <c:v>38132</c:v>
                </c:pt>
                <c:pt idx="769">
                  <c:v>38133</c:v>
                </c:pt>
                <c:pt idx="770">
                  <c:v>38133</c:v>
                </c:pt>
                <c:pt idx="771">
                  <c:v>38133</c:v>
                </c:pt>
                <c:pt idx="772">
                  <c:v>38134</c:v>
                </c:pt>
                <c:pt idx="773">
                  <c:v>38134</c:v>
                </c:pt>
                <c:pt idx="774">
                  <c:v>38135</c:v>
                </c:pt>
                <c:pt idx="775">
                  <c:v>38135</c:v>
                </c:pt>
                <c:pt idx="776">
                  <c:v>38135</c:v>
                </c:pt>
                <c:pt idx="777">
                  <c:v>38136</c:v>
                </c:pt>
                <c:pt idx="778">
                  <c:v>38136</c:v>
                </c:pt>
                <c:pt idx="779">
                  <c:v>38137</c:v>
                </c:pt>
                <c:pt idx="780">
                  <c:v>38137</c:v>
                </c:pt>
                <c:pt idx="781">
                  <c:v>38138</c:v>
                </c:pt>
                <c:pt idx="782">
                  <c:v>38138</c:v>
                </c:pt>
                <c:pt idx="783">
                  <c:v>38138</c:v>
                </c:pt>
                <c:pt idx="784">
                  <c:v>38139</c:v>
                </c:pt>
                <c:pt idx="785">
                  <c:v>38139</c:v>
                </c:pt>
                <c:pt idx="786">
                  <c:v>38140</c:v>
                </c:pt>
                <c:pt idx="787">
                  <c:v>38140</c:v>
                </c:pt>
                <c:pt idx="788">
                  <c:v>38141</c:v>
                </c:pt>
                <c:pt idx="789">
                  <c:v>38141</c:v>
                </c:pt>
                <c:pt idx="790">
                  <c:v>38141</c:v>
                </c:pt>
                <c:pt idx="791">
                  <c:v>38142</c:v>
                </c:pt>
                <c:pt idx="792">
                  <c:v>38142</c:v>
                </c:pt>
                <c:pt idx="793">
                  <c:v>38142</c:v>
                </c:pt>
                <c:pt idx="794">
                  <c:v>38143</c:v>
                </c:pt>
                <c:pt idx="795">
                  <c:v>38143</c:v>
                </c:pt>
                <c:pt idx="796">
                  <c:v>38144</c:v>
                </c:pt>
                <c:pt idx="797">
                  <c:v>38144</c:v>
                </c:pt>
                <c:pt idx="798">
                  <c:v>38145</c:v>
                </c:pt>
                <c:pt idx="799">
                  <c:v>38145</c:v>
                </c:pt>
                <c:pt idx="800">
                  <c:v>38145</c:v>
                </c:pt>
                <c:pt idx="801">
                  <c:v>38146</c:v>
                </c:pt>
                <c:pt idx="802">
                  <c:v>38146</c:v>
                </c:pt>
                <c:pt idx="803">
                  <c:v>38146</c:v>
                </c:pt>
                <c:pt idx="804">
                  <c:v>38147</c:v>
                </c:pt>
                <c:pt idx="805">
                  <c:v>38147</c:v>
                </c:pt>
                <c:pt idx="806">
                  <c:v>38148</c:v>
                </c:pt>
                <c:pt idx="807">
                  <c:v>38148</c:v>
                </c:pt>
                <c:pt idx="808">
                  <c:v>38148</c:v>
                </c:pt>
                <c:pt idx="809">
                  <c:v>38149</c:v>
                </c:pt>
                <c:pt idx="810">
                  <c:v>38149</c:v>
                </c:pt>
                <c:pt idx="811">
                  <c:v>38150</c:v>
                </c:pt>
                <c:pt idx="812">
                  <c:v>38150</c:v>
                </c:pt>
                <c:pt idx="813">
                  <c:v>38151</c:v>
                </c:pt>
                <c:pt idx="814">
                  <c:v>38151</c:v>
                </c:pt>
                <c:pt idx="815">
                  <c:v>38151</c:v>
                </c:pt>
                <c:pt idx="816">
                  <c:v>38152</c:v>
                </c:pt>
                <c:pt idx="817">
                  <c:v>38152</c:v>
                </c:pt>
                <c:pt idx="818">
                  <c:v>38153</c:v>
                </c:pt>
                <c:pt idx="819">
                  <c:v>38153</c:v>
                </c:pt>
                <c:pt idx="820">
                  <c:v>38154</c:v>
                </c:pt>
                <c:pt idx="821">
                  <c:v>38154</c:v>
                </c:pt>
                <c:pt idx="822">
                  <c:v>38154</c:v>
                </c:pt>
                <c:pt idx="823">
                  <c:v>38155</c:v>
                </c:pt>
                <c:pt idx="824">
                  <c:v>38155</c:v>
                </c:pt>
                <c:pt idx="825">
                  <c:v>38156</c:v>
                </c:pt>
                <c:pt idx="826">
                  <c:v>38156</c:v>
                </c:pt>
                <c:pt idx="827">
                  <c:v>38156</c:v>
                </c:pt>
                <c:pt idx="828">
                  <c:v>38157</c:v>
                </c:pt>
                <c:pt idx="829">
                  <c:v>38157</c:v>
                </c:pt>
                <c:pt idx="830">
                  <c:v>38158</c:v>
                </c:pt>
                <c:pt idx="831">
                  <c:v>38158</c:v>
                </c:pt>
                <c:pt idx="832">
                  <c:v>38159</c:v>
                </c:pt>
                <c:pt idx="833">
                  <c:v>38159</c:v>
                </c:pt>
                <c:pt idx="834">
                  <c:v>38160</c:v>
                </c:pt>
                <c:pt idx="835">
                  <c:v>38160</c:v>
                </c:pt>
                <c:pt idx="836">
                  <c:v>38161</c:v>
                </c:pt>
                <c:pt idx="837">
                  <c:v>38161</c:v>
                </c:pt>
                <c:pt idx="838">
                  <c:v>38162</c:v>
                </c:pt>
                <c:pt idx="839">
                  <c:v>38162</c:v>
                </c:pt>
                <c:pt idx="840">
                  <c:v>38163</c:v>
                </c:pt>
                <c:pt idx="841">
                  <c:v>38163</c:v>
                </c:pt>
                <c:pt idx="842">
                  <c:v>38164</c:v>
                </c:pt>
                <c:pt idx="843">
                  <c:v>38164</c:v>
                </c:pt>
                <c:pt idx="844">
                  <c:v>38165</c:v>
                </c:pt>
                <c:pt idx="845">
                  <c:v>38165</c:v>
                </c:pt>
                <c:pt idx="846">
                  <c:v>38166</c:v>
                </c:pt>
                <c:pt idx="847">
                  <c:v>38166</c:v>
                </c:pt>
                <c:pt idx="848">
                  <c:v>38166</c:v>
                </c:pt>
                <c:pt idx="849">
                  <c:v>38167</c:v>
                </c:pt>
                <c:pt idx="850">
                  <c:v>38167</c:v>
                </c:pt>
                <c:pt idx="851">
                  <c:v>38168</c:v>
                </c:pt>
                <c:pt idx="852">
                  <c:v>38168</c:v>
                </c:pt>
                <c:pt idx="853">
                  <c:v>38169</c:v>
                </c:pt>
                <c:pt idx="854">
                  <c:v>38169</c:v>
                </c:pt>
                <c:pt idx="855">
                  <c:v>38170</c:v>
                </c:pt>
                <c:pt idx="856">
                  <c:v>38170</c:v>
                </c:pt>
                <c:pt idx="857">
                  <c:v>38171</c:v>
                </c:pt>
                <c:pt idx="858">
                  <c:v>38171</c:v>
                </c:pt>
                <c:pt idx="859">
                  <c:v>38172</c:v>
                </c:pt>
                <c:pt idx="860">
                  <c:v>38172</c:v>
                </c:pt>
                <c:pt idx="861">
                  <c:v>38173</c:v>
                </c:pt>
                <c:pt idx="862">
                  <c:v>38173</c:v>
                </c:pt>
                <c:pt idx="863">
                  <c:v>38174</c:v>
                </c:pt>
                <c:pt idx="864">
                  <c:v>38174</c:v>
                </c:pt>
                <c:pt idx="865">
                  <c:v>38175</c:v>
                </c:pt>
                <c:pt idx="866">
                  <c:v>38175</c:v>
                </c:pt>
                <c:pt idx="867">
                  <c:v>38176</c:v>
                </c:pt>
                <c:pt idx="868">
                  <c:v>38176</c:v>
                </c:pt>
                <c:pt idx="869">
                  <c:v>38177</c:v>
                </c:pt>
                <c:pt idx="870">
                  <c:v>38177</c:v>
                </c:pt>
                <c:pt idx="871">
                  <c:v>38178</c:v>
                </c:pt>
                <c:pt idx="872">
                  <c:v>38178</c:v>
                </c:pt>
                <c:pt idx="873">
                  <c:v>38179</c:v>
                </c:pt>
                <c:pt idx="874">
                  <c:v>38179</c:v>
                </c:pt>
                <c:pt idx="875">
                  <c:v>38179</c:v>
                </c:pt>
                <c:pt idx="876">
                  <c:v>38180</c:v>
                </c:pt>
                <c:pt idx="877">
                  <c:v>38180</c:v>
                </c:pt>
                <c:pt idx="878">
                  <c:v>38181</c:v>
                </c:pt>
                <c:pt idx="879">
                  <c:v>38181</c:v>
                </c:pt>
                <c:pt idx="880">
                  <c:v>38182</c:v>
                </c:pt>
                <c:pt idx="881">
                  <c:v>38182</c:v>
                </c:pt>
                <c:pt idx="882">
                  <c:v>38183</c:v>
                </c:pt>
                <c:pt idx="883">
                  <c:v>38183</c:v>
                </c:pt>
                <c:pt idx="884">
                  <c:v>38183</c:v>
                </c:pt>
                <c:pt idx="885">
                  <c:v>38184</c:v>
                </c:pt>
                <c:pt idx="886">
                  <c:v>38184</c:v>
                </c:pt>
                <c:pt idx="887">
                  <c:v>38185</c:v>
                </c:pt>
                <c:pt idx="888">
                  <c:v>38185</c:v>
                </c:pt>
                <c:pt idx="889">
                  <c:v>38186</c:v>
                </c:pt>
                <c:pt idx="890">
                  <c:v>38186</c:v>
                </c:pt>
                <c:pt idx="891">
                  <c:v>38187</c:v>
                </c:pt>
                <c:pt idx="892">
                  <c:v>38187</c:v>
                </c:pt>
                <c:pt idx="893">
                  <c:v>38188</c:v>
                </c:pt>
                <c:pt idx="894">
                  <c:v>38188</c:v>
                </c:pt>
                <c:pt idx="895">
                  <c:v>38189</c:v>
                </c:pt>
                <c:pt idx="896">
                  <c:v>38189</c:v>
                </c:pt>
                <c:pt idx="897">
                  <c:v>38189</c:v>
                </c:pt>
                <c:pt idx="898">
                  <c:v>38190</c:v>
                </c:pt>
                <c:pt idx="899">
                  <c:v>38190</c:v>
                </c:pt>
                <c:pt idx="900">
                  <c:v>38191</c:v>
                </c:pt>
                <c:pt idx="901">
                  <c:v>38191</c:v>
                </c:pt>
                <c:pt idx="902">
                  <c:v>38192</c:v>
                </c:pt>
                <c:pt idx="903">
                  <c:v>38192</c:v>
                </c:pt>
                <c:pt idx="904">
                  <c:v>38193</c:v>
                </c:pt>
                <c:pt idx="905">
                  <c:v>38193</c:v>
                </c:pt>
                <c:pt idx="906">
                  <c:v>38194</c:v>
                </c:pt>
                <c:pt idx="907">
                  <c:v>38194</c:v>
                </c:pt>
                <c:pt idx="908">
                  <c:v>38194</c:v>
                </c:pt>
                <c:pt idx="909">
                  <c:v>38195</c:v>
                </c:pt>
                <c:pt idx="910">
                  <c:v>38195</c:v>
                </c:pt>
                <c:pt idx="911">
                  <c:v>38195</c:v>
                </c:pt>
                <c:pt idx="912">
                  <c:v>38196</c:v>
                </c:pt>
                <c:pt idx="913">
                  <c:v>38196</c:v>
                </c:pt>
                <c:pt idx="914">
                  <c:v>38197</c:v>
                </c:pt>
                <c:pt idx="915">
                  <c:v>38197</c:v>
                </c:pt>
                <c:pt idx="916">
                  <c:v>38198</c:v>
                </c:pt>
                <c:pt idx="917">
                  <c:v>38198</c:v>
                </c:pt>
                <c:pt idx="918">
                  <c:v>38199</c:v>
                </c:pt>
                <c:pt idx="919">
                  <c:v>38199</c:v>
                </c:pt>
                <c:pt idx="920">
                  <c:v>38200</c:v>
                </c:pt>
                <c:pt idx="921">
                  <c:v>38200</c:v>
                </c:pt>
                <c:pt idx="922">
                  <c:v>38201</c:v>
                </c:pt>
                <c:pt idx="923">
                  <c:v>38201</c:v>
                </c:pt>
                <c:pt idx="924">
                  <c:v>38202</c:v>
                </c:pt>
                <c:pt idx="925">
                  <c:v>38202</c:v>
                </c:pt>
                <c:pt idx="926">
                  <c:v>38202</c:v>
                </c:pt>
                <c:pt idx="927">
                  <c:v>38203</c:v>
                </c:pt>
                <c:pt idx="928">
                  <c:v>38203</c:v>
                </c:pt>
                <c:pt idx="929">
                  <c:v>38204</c:v>
                </c:pt>
                <c:pt idx="930">
                  <c:v>38204</c:v>
                </c:pt>
                <c:pt idx="931">
                  <c:v>38205</c:v>
                </c:pt>
                <c:pt idx="932">
                  <c:v>38205</c:v>
                </c:pt>
                <c:pt idx="933">
                  <c:v>38206</c:v>
                </c:pt>
                <c:pt idx="934">
                  <c:v>38206</c:v>
                </c:pt>
                <c:pt idx="935">
                  <c:v>38207</c:v>
                </c:pt>
                <c:pt idx="936">
                  <c:v>38207</c:v>
                </c:pt>
                <c:pt idx="937">
                  <c:v>38208</c:v>
                </c:pt>
                <c:pt idx="938">
                  <c:v>38208</c:v>
                </c:pt>
                <c:pt idx="939">
                  <c:v>38208</c:v>
                </c:pt>
                <c:pt idx="940">
                  <c:v>38209</c:v>
                </c:pt>
                <c:pt idx="941">
                  <c:v>38209</c:v>
                </c:pt>
                <c:pt idx="942">
                  <c:v>38210</c:v>
                </c:pt>
                <c:pt idx="943">
                  <c:v>38210</c:v>
                </c:pt>
                <c:pt idx="944">
                  <c:v>38211</c:v>
                </c:pt>
                <c:pt idx="945">
                  <c:v>38211</c:v>
                </c:pt>
                <c:pt idx="946">
                  <c:v>38212</c:v>
                </c:pt>
                <c:pt idx="947">
                  <c:v>38212</c:v>
                </c:pt>
                <c:pt idx="948">
                  <c:v>38213</c:v>
                </c:pt>
                <c:pt idx="949">
                  <c:v>38213</c:v>
                </c:pt>
                <c:pt idx="950">
                  <c:v>38214</c:v>
                </c:pt>
                <c:pt idx="951">
                  <c:v>38214</c:v>
                </c:pt>
                <c:pt idx="952">
                  <c:v>38215</c:v>
                </c:pt>
                <c:pt idx="953">
                  <c:v>38215</c:v>
                </c:pt>
                <c:pt idx="954">
                  <c:v>38216</c:v>
                </c:pt>
                <c:pt idx="955">
                  <c:v>38216</c:v>
                </c:pt>
                <c:pt idx="956">
                  <c:v>38217</c:v>
                </c:pt>
                <c:pt idx="957">
                  <c:v>38217</c:v>
                </c:pt>
                <c:pt idx="958">
                  <c:v>38218</c:v>
                </c:pt>
                <c:pt idx="959">
                  <c:v>38218</c:v>
                </c:pt>
                <c:pt idx="960">
                  <c:v>38219</c:v>
                </c:pt>
                <c:pt idx="961">
                  <c:v>38219</c:v>
                </c:pt>
                <c:pt idx="962">
                  <c:v>38220</c:v>
                </c:pt>
                <c:pt idx="963">
                  <c:v>38220</c:v>
                </c:pt>
                <c:pt idx="964">
                  <c:v>38220</c:v>
                </c:pt>
                <c:pt idx="965">
                  <c:v>38221</c:v>
                </c:pt>
                <c:pt idx="966">
                  <c:v>38221</c:v>
                </c:pt>
                <c:pt idx="967">
                  <c:v>38222</c:v>
                </c:pt>
                <c:pt idx="968">
                  <c:v>38222</c:v>
                </c:pt>
                <c:pt idx="969">
                  <c:v>38223</c:v>
                </c:pt>
                <c:pt idx="970">
                  <c:v>38223</c:v>
                </c:pt>
                <c:pt idx="971">
                  <c:v>38224</c:v>
                </c:pt>
                <c:pt idx="972">
                  <c:v>38224</c:v>
                </c:pt>
                <c:pt idx="973">
                  <c:v>38225</c:v>
                </c:pt>
                <c:pt idx="974">
                  <c:v>38225</c:v>
                </c:pt>
                <c:pt idx="975">
                  <c:v>38226</c:v>
                </c:pt>
                <c:pt idx="976">
                  <c:v>38226</c:v>
                </c:pt>
                <c:pt idx="977">
                  <c:v>38226</c:v>
                </c:pt>
                <c:pt idx="978">
                  <c:v>38227</c:v>
                </c:pt>
                <c:pt idx="979">
                  <c:v>38227</c:v>
                </c:pt>
                <c:pt idx="980">
                  <c:v>38228</c:v>
                </c:pt>
                <c:pt idx="981">
                  <c:v>38228</c:v>
                </c:pt>
                <c:pt idx="982">
                  <c:v>38229</c:v>
                </c:pt>
                <c:pt idx="983">
                  <c:v>38229</c:v>
                </c:pt>
                <c:pt idx="984">
                  <c:v>38230</c:v>
                </c:pt>
                <c:pt idx="985">
                  <c:v>38230</c:v>
                </c:pt>
                <c:pt idx="986">
                  <c:v>38231</c:v>
                </c:pt>
                <c:pt idx="987">
                  <c:v>38231</c:v>
                </c:pt>
                <c:pt idx="988">
                  <c:v>38232</c:v>
                </c:pt>
                <c:pt idx="989">
                  <c:v>38232</c:v>
                </c:pt>
                <c:pt idx="990">
                  <c:v>38232</c:v>
                </c:pt>
                <c:pt idx="991">
                  <c:v>38233</c:v>
                </c:pt>
                <c:pt idx="992">
                  <c:v>38233</c:v>
                </c:pt>
                <c:pt idx="993">
                  <c:v>38234</c:v>
                </c:pt>
                <c:pt idx="994">
                  <c:v>38234</c:v>
                </c:pt>
                <c:pt idx="995">
                  <c:v>38234</c:v>
                </c:pt>
                <c:pt idx="996">
                  <c:v>38235</c:v>
                </c:pt>
                <c:pt idx="997">
                  <c:v>38235</c:v>
                </c:pt>
                <c:pt idx="998">
                  <c:v>38236</c:v>
                </c:pt>
                <c:pt idx="999">
                  <c:v>38236</c:v>
                </c:pt>
              </c:numCache>
            </c:numRef>
          </c:val>
          <c:smooth val="0"/>
          <c:extLst>
            <c:ext xmlns:c16="http://schemas.microsoft.com/office/drawing/2014/chart" uri="{C3380CC4-5D6E-409C-BE32-E72D297353CC}">
              <c16:uniqueId val="{00000004-9557-4498-AA8C-EB0C25924276}"/>
            </c:ext>
          </c:extLst>
        </c:ser>
        <c:ser>
          <c:idx val="5"/>
          <c:order val="5"/>
          <c:tx>
            <c:strRef>
              <c:f>'50'!$H$1</c:f>
              <c:strCache>
                <c:ptCount val="1"/>
                <c:pt idx="0">
                  <c:v>100% Vaccinated</c:v>
                </c:pt>
              </c:strCache>
            </c:strRef>
          </c:tx>
          <c:spPr>
            <a:ln w="28575" cap="rnd">
              <a:solidFill>
                <a:schemeClr val="accent6"/>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H$2:$H$1001</c:f>
              <c:numCache>
                <c:formatCode>General</c:formatCode>
                <c:ptCount val="1000"/>
                <c:pt idx="0">
                  <c:v>0</c:v>
                </c:pt>
                <c:pt idx="1">
                  <c:v>0</c:v>
                </c:pt>
                <c:pt idx="2">
                  <c:v>0</c:v>
                </c:pt>
                <c:pt idx="3">
                  <c:v>0</c:v>
                </c:pt>
                <c:pt idx="4">
                  <c:v>1</c:v>
                </c:pt>
                <c:pt idx="5">
                  <c:v>3</c:v>
                </c:pt>
                <c:pt idx="6">
                  <c:v>5</c:v>
                </c:pt>
                <c:pt idx="7">
                  <c:v>9</c:v>
                </c:pt>
                <c:pt idx="8">
                  <c:v>12</c:v>
                </c:pt>
                <c:pt idx="9">
                  <c:v>17</c:v>
                </c:pt>
                <c:pt idx="10">
                  <c:v>23</c:v>
                </c:pt>
                <c:pt idx="11">
                  <c:v>30</c:v>
                </c:pt>
                <c:pt idx="12">
                  <c:v>39</c:v>
                </c:pt>
                <c:pt idx="13">
                  <c:v>51</c:v>
                </c:pt>
                <c:pt idx="14">
                  <c:v>64</c:v>
                </c:pt>
                <c:pt idx="15">
                  <c:v>79</c:v>
                </c:pt>
                <c:pt idx="16">
                  <c:v>96</c:v>
                </c:pt>
                <c:pt idx="17">
                  <c:v>116</c:v>
                </c:pt>
                <c:pt idx="18">
                  <c:v>135</c:v>
                </c:pt>
                <c:pt idx="19">
                  <c:v>155</c:v>
                </c:pt>
                <c:pt idx="20">
                  <c:v>174</c:v>
                </c:pt>
                <c:pt idx="21">
                  <c:v>193</c:v>
                </c:pt>
                <c:pt idx="22">
                  <c:v>210</c:v>
                </c:pt>
                <c:pt idx="23">
                  <c:v>225</c:v>
                </c:pt>
                <c:pt idx="24">
                  <c:v>237</c:v>
                </c:pt>
                <c:pt idx="25">
                  <c:v>244</c:v>
                </c:pt>
                <c:pt idx="26">
                  <c:v>258</c:v>
                </c:pt>
                <c:pt idx="27">
                  <c:v>272</c:v>
                </c:pt>
                <c:pt idx="28">
                  <c:v>284</c:v>
                </c:pt>
                <c:pt idx="29">
                  <c:v>295</c:v>
                </c:pt>
                <c:pt idx="30">
                  <c:v>305</c:v>
                </c:pt>
                <c:pt idx="31">
                  <c:v>314</c:v>
                </c:pt>
                <c:pt idx="32">
                  <c:v>323</c:v>
                </c:pt>
                <c:pt idx="33">
                  <c:v>332</c:v>
                </c:pt>
                <c:pt idx="34">
                  <c:v>340</c:v>
                </c:pt>
                <c:pt idx="35">
                  <c:v>348</c:v>
                </c:pt>
                <c:pt idx="36">
                  <c:v>356</c:v>
                </c:pt>
                <c:pt idx="37">
                  <c:v>363</c:v>
                </c:pt>
                <c:pt idx="38">
                  <c:v>370</c:v>
                </c:pt>
                <c:pt idx="39">
                  <c:v>377</c:v>
                </c:pt>
                <c:pt idx="40">
                  <c:v>383</c:v>
                </c:pt>
                <c:pt idx="41">
                  <c:v>390</c:v>
                </c:pt>
                <c:pt idx="42">
                  <c:v>396</c:v>
                </c:pt>
                <c:pt idx="43">
                  <c:v>402</c:v>
                </c:pt>
                <c:pt idx="44">
                  <c:v>408</c:v>
                </c:pt>
                <c:pt idx="45">
                  <c:v>414</c:v>
                </c:pt>
                <c:pt idx="46">
                  <c:v>420</c:v>
                </c:pt>
                <c:pt idx="47">
                  <c:v>425</c:v>
                </c:pt>
                <c:pt idx="48">
                  <c:v>430</c:v>
                </c:pt>
                <c:pt idx="49">
                  <c:v>435</c:v>
                </c:pt>
                <c:pt idx="50">
                  <c:v>440</c:v>
                </c:pt>
                <c:pt idx="51">
                  <c:v>445</c:v>
                </c:pt>
                <c:pt idx="52">
                  <c:v>449</c:v>
                </c:pt>
                <c:pt idx="53">
                  <c:v>454</c:v>
                </c:pt>
                <c:pt idx="54">
                  <c:v>459</c:v>
                </c:pt>
                <c:pt idx="55">
                  <c:v>463</c:v>
                </c:pt>
                <c:pt idx="56">
                  <c:v>467</c:v>
                </c:pt>
                <c:pt idx="57">
                  <c:v>472</c:v>
                </c:pt>
                <c:pt idx="58">
                  <c:v>476</c:v>
                </c:pt>
                <c:pt idx="59">
                  <c:v>479</c:v>
                </c:pt>
                <c:pt idx="60">
                  <c:v>483</c:v>
                </c:pt>
                <c:pt idx="61">
                  <c:v>487</c:v>
                </c:pt>
                <c:pt idx="62">
                  <c:v>492</c:v>
                </c:pt>
                <c:pt idx="63">
                  <c:v>497</c:v>
                </c:pt>
                <c:pt idx="64">
                  <c:v>502</c:v>
                </c:pt>
                <c:pt idx="65">
                  <c:v>507</c:v>
                </c:pt>
                <c:pt idx="66">
                  <c:v>512</c:v>
                </c:pt>
                <c:pt idx="67">
                  <c:v>519</c:v>
                </c:pt>
                <c:pt idx="68">
                  <c:v>525</c:v>
                </c:pt>
                <c:pt idx="69">
                  <c:v>531</c:v>
                </c:pt>
                <c:pt idx="70">
                  <c:v>537</c:v>
                </c:pt>
                <c:pt idx="71">
                  <c:v>544</c:v>
                </c:pt>
                <c:pt idx="72">
                  <c:v>551</c:v>
                </c:pt>
                <c:pt idx="73">
                  <c:v>558</c:v>
                </c:pt>
                <c:pt idx="74">
                  <c:v>565</c:v>
                </c:pt>
                <c:pt idx="75">
                  <c:v>574</c:v>
                </c:pt>
                <c:pt idx="76">
                  <c:v>583</c:v>
                </c:pt>
                <c:pt idx="77">
                  <c:v>593</c:v>
                </c:pt>
                <c:pt idx="78">
                  <c:v>603</c:v>
                </c:pt>
                <c:pt idx="79">
                  <c:v>614</c:v>
                </c:pt>
                <c:pt idx="80">
                  <c:v>625</c:v>
                </c:pt>
                <c:pt idx="81">
                  <c:v>636</c:v>
                </c:pt>
                <c:pt idx="82">
                  <c:v>649</c:v>
                </c:pt>
                <c:pt idx="83">
                  <c:v>662</c:v>
                </c:pt>
                <c:pt idx="84">
                  <c:v>676</c:v>
                </c:pt>
                <c:pt idx="85">
                  <c:v>691</c:v>
                </c:pt>
                <c:pt idx="86">
                  <c:v>707</c:v>
                </c:pt>
                <c:pt idx="87">
                  <c:v>723</c:v>
                </c:pt>
                <c:pt idx="88">
                  <c:v>740</c:v>
                </c:pt>
                <c:pt idx="89">
                  <c:v>759</c:v>
                </c:pt>
                <c:pt idx="90">
                  <c:v>778</c:v>
                </c:pt>
                <c:pt idx="91">
                  <c:v>797</c:v>
                </c:pt>
                <c:pt idx="92">
                  <c:v>818</c:v>
                </c:pt>
                <c:pt idx="93">
                  <c:v>840</c:v>
                </c:pt>
                <c:pt idx="94">
                  <c:v>863</c:v>
                </c:pt>
                <c:pt idx="95">
                  <c:v>887</c:v>
                </c:pt>
                <c:pt idx="96">
                  <c:v>913</c:v>
                </c:pt>
                <c:pt idx="97">
                  <c:v>940</c:v>
                </c:pt>
                <c:pt idx="98">
                  <c:v>968</c:v>
                </c:pt>
                <c:pt idx="99">
                  <c:v>997</c:v>
                </c:pt>
                <c:pt idx="100">
                  <c:v>1028</c:v>
                </c:pt>
                <c:pt idx="101">
                  <c:v>1061</c:v>
                </c:pt>
                <c:pt idx="102">
                  <c:v>1096</c:v>
                </c:pt>
                <c:pt idx="103">
                  <c:v>1132</c:v>
                </c:pt>
                <c:pt idx="104">
                  <c:v>1169</c:v>
                </c:pt>
                <c:pt idx="105">
                  <c:v>1207</c:v>
                </c:pt>
                <c:pt idx="106">
                  <c:v>1249</c:v>
                </c:pt>
                <c:pt idx="107">
                  <c:v>1292</c:v>
                </c:pt>
                <c:pt idx="108">
                  <c:v>1338</c:v>
                </c:pt>
                <c:pt idx="109">
                  <c:v>1385</c:v>
                </c:pt>
                <c:pt idx="110">
                  <c:v>1434</c:v>
                </c:pt>
                <c:pt idx="111">
                  <c:v>1486</c:v>
                </c:pt>
                <c:pt idx="112">
                  <c:v>1541</c:v>
                </c:pt>
                <c:pt idx="113">
                  <c:v>1597</c:v>
                </c:pt>
                <c:pt idx="114">
                  <c:v>1657</c:v>
                </c:pt>
                <c:pt idx="115">
                  <c:v>1721</c:v>
                </c:pt>
                <c:pt idx="116">
                  <c:v>1787</c:v>
                </c:pt>
                <c:pt idx="117">
                  <c:v>1855</c:v>
                </c:pt>
                <c:pt idx="118">
                  <c:v>1927</c:v>
                </c:pt>
                <c:pt idx="119">
                  <c:v>2003</c:v>
                </c:pt>
                <c:pt idx="120">
                  <c:v>2082</c:v>
                </c:pt>
                <c:pt idx="121">
                  <c:v>2165</c:v>
                </c:pt>
                <c:pt idx="122">
                  <c:v>2251</c:v>
                </c:pt>
                <c:pt idx="123">
                  <c:v>2320</c:v>
                </c:pt>
                <c:pt idx="124">
                  <c:v>2392</c:v>
                </c:pt>
                <c:pt idx="125">
                  <c:v>2467</c:v>
                </c:pt>
                <c:pt idx="126">
                  <c:v>2541</c:v>
                </c:pt>
                <c:pt idx="127">
                  <c:v>2616</c:v>
                </c:pt>
                <c:pt idx="128">
                  <c:v>2692</c:v>
                </c:pt>
                <c:pt idx="129">
                  <c:v>2768</c:v>
                </c:pt>
                <c:pt idx="130">
                  <c:v>2846</c:v>
                </c:pt>
                <c:pt idx="131">
                  <c:v>2922</c:v>
                </c:pt>
                <c:pt idx="132">
                  <c:v>2999</c:v>
                </c:pt>
                <c:pt idx="133">
                  <c:v>3073</c:v>
                </c:pt>
                <c:pt idx="134">
                  <c:v>3147</c:v>
                </c:pt>
                <c:pt idx="135">
                  <c:v>3222</c:v>
                </c:pt>
                <c:pt idx="136">
                  <c:v>3299</c:v>
                </c:pt>
                <c:pt idx="137">
                  <c:v>3376</c:v>
                </c:pt>
                <c:pt idx="138">
                  <c:v>3453</c:v>
                </c:pt>
                <c:pt idx="139">
                  <c:v>3528</c:v>
                </c:pt>
                <c:pt idx="140">
                  <c:v>3605</c:v>
                </c:pt>
                <c:pt idx="141">
                  <c:v>3682</c:v>
                </c:pt>
                <c:pt idx="142">
                  <c:v>3757</c:v>
                </c:pt>
                <c:pt idx="143">
                  <c:v>3832</c:v>
                </c:pt>
                <c:pt idx="144">
                  <c:v>3908</c:v>
                </c:pt>
                <c:pt idx="145">
                  <c:v>3983</c:v>
                </c:pt>
                <c:pt idx="146">
                  <c:v>4060</c:v>
                </c:pt>
                <c:pt idx="147">
                  <c:v>4137</c:v>
                </c:pt>
                <c:pt idx="148">
                  <c:v>4213</c:v>
                </c:pt>
                <c:pt idx="149">
                  <c:v>4290</c:v>
                </c:pt>
                <c:pt idx="150">
                  <c:v>4364</c:v>
                </c:pt>
                <c:pt idx="151">
                  <c:v>4439</c:v>
                </c:pt>
                <c:pt idx="152">
                  <c:v>4516</c:v>
                </c:pt>
                <c:pt idx="153">
                  <c:v>4592</c:v>
                </c:pt>
                <c:pt idx="154">
                  <c:v>4669</c:v>
                </c:pt>
                <c:pt idx="155">
                  <c:v>4747</c:v>
                </c:pt>
                <c:pt idx="156">
                  <c:v>4823</c:v>
                </c:pt>
                <c:pt idx="157">
                  <c:v>4900</c:v>
                </c:pt>
                <c:pt idx="158">
                  <c:v>4977</c:v>
                </c:pt>
                <c:pt idx="159">
                  <c:v>5055</c:v>
                </c:pt>
                <c:pt idx="160">
                  <c:v>5132</c:v>
                </c:pt>
                <c:pt idx="161">
                  <c:v>5210</c:v>
                </c:pt>
                <c:pt idx="162">
                  <c:v>5288</c:v>
                </c:pt>
                <c:pt idx="163">
                  <c:v>5366</c:v>
                </c:pt>
                <c:pt idx="164">
                  <c:v>5443</c:v>
                </c:pt>
                <c:pt idx="165">
                  <c:v>5520</c:v>
                </c:pt>
                <c:pt idx="166">
                  <c:v>5597</c:v>
                </c:pt>
                <c:pt idx="167">
                  <c:v>5675</c:v>
                </c:pt>
                <c:pt idx="168">
                  <c:v>5751</c:v>
                </c:pt>
                <c:pt idx="169">
                  <c:v>5829</c:v>
                </c:pt>
                <c:pt idx="170">
                  <c:v>5906</c:v>
                </c:pt>
                <c:pt idx="171">
                  <c:v>5983</c:v>
                </c:pt>
                <c:pt idx="172">
                  <c:v>6061</c:v>
                </c:pt>
                <c:pt idx="173">
                  <c:v>6137</c:v>
                </c:pt>
                <c:pt idx="174">
                  <c:v>6213</c:v>
                </c:pt>
                <c:pt idx="175">
                  <c:v>6290</c:v>
                </c:pt>
                <c:pt idx="176">
                  <c:v>6368</c:v>
                </c:pt>
                <c:pt idx="177">
                  <c:v>6445</c:v>
                </c:pt>
                <c:pt idx="178">
                  <c:v>6523</c:v>
                </c:pt>
                <c:pt idx="179">
                  <c:v>6601</c:v>
                </c:pt>
                <c:pt idx="180">
                  <c:v>6676</c:v>
                </c:pt>
                <c:pt idx="181">
                  <c:v>6754</c:v>
                </c:pt>
                <c:pt idx="182">
                  <c:v>6831</c:v>
                </c:pt>
                <c:pt idx="183">
                  <c:v>6908</c:v>
                </c:pt>
                <c:pt idx="184">
                  <c:v>6985</c:v>
                </c:pt>
                <c:pt idx="185">
                  <c:v>7075</c:v>
                </c:pt>
                <c:pt idx="186">
                  <c:v>7164</c:v>
                </c:pt>
                <c:pt idx="187">
                  <c:v>7254</c:v>
                </c:pt>
                <c:pt idx="188">
                  <c:v>7346</c:v>
                </c:pt>
                <c:pt idx="189">
                  <c:v>7439</c:v>
                </c:pt>
                <c:pt idx="190">
                  <c:v>7533</c:v>
                </c:pt>
                <c:pt idx="191">
                  <c:v>7631</c:v>
                </c:pt>
                <c:pt idx="192">
                  <c:v>7731</c:v>
                </c:pt>
                <c:pt idx="193">
                  <c:v>7833</c:v>
                </c:pt>
                <c:pt idx="194">
                  <c:v>7940</c:v>
                </c:pt>
                <c:pt idx="195">
                  <c:v>8048</c:v>
                </c:pt>
                <c:pt idx="196">
                  <c:v>8157</c:v>
                </c:pt>
                <c:pt idx="197">
                  <c:v>8270</c:v>
                </c:pt>
                <c:pt idx="198">
                  <c:v>8386</c:v>
                </c:pt>
                <c:pt idx="199">
                  <c:v>8504</c:v>
                </c:pt>
                <c:pt idx="200">
                  <c:v>8623</c:v>
                </c:pt>
                <c:pt idx="201">
                  <c:v>8748</c:v>
                </c:pt>
                <c:pt idx="202">
                  <c:v>8874</c:v>
                </c:pt>
                <c:pt idx="203">
                  <c:v>9002</c:v>
                </c:pt>
                <c:pt idx="204">
                  <c:v>9133</c:v>
                </c:pt>
                <c:pt idx="205">
                  <c:v>9269</c:v>
                </c:pt>
                <c:pt idx="206">
                  <c:v>9406</c:v>
                </c:pt>
                <c:pt idx="207">
                  <c:v>9545</c:v>
                </c:pt>
                <c:pt idx="208">
                  <c:v>9689</c:v>
                </c:pt>
                <c:pt idx="209">
                  <c:v>9834</c:v>
                </c:pt>
                <c:pt idx="210">
                  <c:v>9984</c:v>
                </c:pt>
                <c:pt idx="211">
                  <c:v>10136</c:v>
                </c:pt>
                <c:pt idx="212">
                  <c:v>10292</c:v>
                </c:pt>
                <c:pt idx="213">
                  <c:v>10452</c:v>
                </c:pt>
                <c:pt idx="214">
                  <c:v>10614</c:v>
                </c:pt>
                <c:pt idx="215">
                  <c:v>10784</c:v>
                </c:pt>
                <c:pt idx="216">
                  <c:v>10956</c:v>
                </c:pt>
                <c:pt idx="217">
                  <c:v>11128</c:v>
                </c:pt>
                <c:pt idx="218">
                  <c:v>11303</c:v>
                </c:pt>
                <c:pt idx="219">
                  <c:v>11484</c:v>
                </c:pt>
                <c:pt idx="220">
                  <c:v>11669</c:v>
                </c:pt>
                <c:pt idx="221">
                  <c:v>11857</c:v>
                </c:pt>
                <c:pt idx="222">
                  <c:v>12052</c:v>
                </c:pt>
                <c:pt idx="223">
                  <c:v>12250</c:v>
                </c:pt>
                <c:pt idx="224">
                  <c:v>12450</c:v>
                </c:pt>
                <c:pt idx="225">
                  <c:v>12653</c:v>
                </c:pt>
                <c:pt idx="226">
                  <c:v>12861</c:v>
                </c:pt>
                <c:pt idx="227">
                  <c:v>13074</c:v>
                </c:pt>
                <c:pt idx="228">
                  <c:v>13292</c:v>
                </c:pt>
                <c:pt idx="229">
                  <c:v>13514</c:v>
                </c:pt>
                <c:pt idx="230">
                  <c:v>13738</c:v>
                </c:pt>
                <c:pt idx="231">
                  <c:v>13968</c:v>
                </c:pt>
                <c:pt idx="232">
                  <c:v>14204</c:v>
                </c:pt>
                <c:pt idx="233">
                  <c:v>14443</c:v>
                </c:pt>
                <c:pt idx="234">
                  <c:v>14689</c:v>
                </c:pt>
                <c:pt idx="235">
                  <c:v>14940</c:v>
                </c:pt>
                <c:pt idx="236">
                  <c:v>15198</c:v>
                </c:pt>
                <c:pt idx="237">
                  <c:v>15456</c:v>
                </c:pt>
                <c:pt idx="238">
                  <c:v>15721</c:v>
                </c:pt>
                <c:pt idx="239">
                  <c:v>15992</c:v>
                </c:pt>
                <c:pt idx="240">
                  <c:v>16269</c:v>
                </c:pt>
                <c:pt idx="241">
                  <c:v>16550</c:v>
                </c:pt>
                <c:pt idx="242">
                  <c:v>16835</c:v>
                </c:pt>
                <c:pt idx="243">
                  <c:v>17129</c:v>
                </c:pt>
                <c:pt idx="244">
                  <c:v>17428</c:v>
                </c:pt>
                <c:pt idx="245">
                  <c:v>17733</c:v>
                </c:pt>
                <c:pt idx="246">
                  <c:v>18041</c:v>
                </c:pt>
                <c:pt idx="247">
                  <c:v>18352</c:v>
                </c:pt>
                <c:pt idx="248">
                  <c:v>18672</c:v>
                </c:pt>
                <c:pt idx="249">
                  <c:v>18999</c:v>
                </c:pt>
                <c:pt idx="250">
                  <c:v>19332</c:v>
                </c:pt>
                <c:pt idx="251">
                  <c:v>19666</c:v>
                </c:pt>
                <c:pt idx="252">
                  <c:v>20007</c:v>
                </c:pt>
                <c:pt idx="253">
                  <c:v>20357</c:v>
                </c:pt>
                <c:pt idx="254">
                  <c:v>20665</c:v>
                </c:pt>
                <c:pt idx="255">
                  <c:v>20978</c:v>
                </c:pt>
                <c:pt idx="256">
                  <c:v>21295</c:v>
                </c:pt>
                <c:pt idx="257">
                  <c:v>21607</c:v>
                </c:pt>
                <c:pt idx="258">
                  <c:v>21925</c:v>
                </c:pt>
                <c:pt idx="259">
                  <c:v>22240</c:v>
                </c:pt>
                <c:pt idx="260">
                  <c:v>22554</c:v>
                </c:pt>
                <c:pt idx="261">
                  <c:v>22863</c:v>
                </c:pt>
                <c:pt idx="262">
                  <c:v>23168</c:v>
                </c:pt>
                <c:pt idx="263">
                  <c:v>23470</c:v>
                </c:pt>
                <c:pt idx="264">
                  <c:v>23767</c:v>
                </c:pt>
                <c:pt idx="265">
                  <c:v>24065</c:v>
                </c:pt>
                <c:pt idx="266">
                  <c:v>24362</c:v>
                </c:pt>
                <c:pt idx="267">
                  <c:v>24654</c:v>
                </c:pt>
                <c:pt idx="268">
                  <c:v>24947</c:v>
                </c:pt>
                <c:pt idx="269">
                  <c:v>25239</c:v>
                </c:pt>
                <c:pt idx="270">
                  <c:v>25531</c:v>
                </c:pt>
                <c:pt idx="271">
                  <c:v>25814</c:v>
                </c:pt>
                <c:pt idx="272">
                  <c:v>26097</c:v>
                </c:pt>
                <c:pt idx="273">
                  <c:v>26380</c:v>
                </c:pt>
                <c:pt idx="274">
                  <c:v>26658</c:v>
                </c:pt>
                <c:pt idx="275">
                  <c:v>26933</c:v>
                </c:pt>
                <c:pt idx="276">
                  <c:v>27205</c:v>
                </c:pt>
                <c:pt idx="277">
                  <c:v>27475</c:v>
                </c:pt>
                <c:pt idx="278">
                  <c:v>27742</c:v>
                </c:pt>
                <c:pt idx="279">
                  <c:v>28010</c:v>
                </c:pt>
                <c:pt idx="280">
                  <c:v>28273</c:v>
                </c:pt>
                <c:pt idx="281">
                  <c:v>28535</c:v>
                </c:pt>
                <c:pt idx="282">
                  <c:v>28796</c:v>
                </c:pt>
                <c:pt idx="283">
                  <c:v>29053</c:v>
                </c:pt>
                <c:pt idx="284">
                  <c:v>29308</c:v>
                </c:pt>
                <c:pt idx="285">
                  <c:v>29561</c:v>
                </c:pt>
                <c:pt idx="286">
                  <c:v>29809</c:v>
                </c:pt>
                <c:pt idx="287">
                  <c:v>30054</c:v>
                </c:pt>
                <c:pt idx="288">
                  <c:v>30300</c:v>
                </c:pt>
                <c:pt idx="289">
                  <c:v>30543</c:v>
                </c:pt>
                <c:pt idx="290">
                  <c:v>30783</c:v>
                </c:pt>
                <c:pt idx="291">
                  <c:v>31023</c:v>
                </c:pt>
                <c:pt idx="292">
                  <c:v>31259</c:v>
                </c:pt>
                <c:pt idx="293">
                  <c:v>31492</c:v>
                </c:pt>
                <c:pt idx="294">
                  <c:v>31726</c:v>
                </c:pt>
                <c:pt idx="295">
                  <c:v>31954</c:v>
                </c:pt>
                <c:pt idx="296">
                  <c:v>32181</c:v>
                </c:pt>
                <c:pt idx="297">
                  <c:v>32403</c:v>
                </c:pt>
                <c:pt idx="298">
                  <c:v>32626</c:v>
                </c:pt>
                <c:pt idx="299">
                  <c:v>32848</c:v>
                </c:pt>
                <c:pt idx="300">
                  <c:v>33066</c:v>
                </c:pt>
                <c:pt idx="301">
                  <c:v>33284</c:v>
                </c:pt>
                <c:pt idx="302">
                  <c:v>33497</c:v>
                </c:pt>
                <c:pt idx="303">
                  <c:v>33708</c:v>
                </c:pt>
                <c:pt idx="304">
                  <c:v>33916</c:v>
                </c:pt>
                <c:pt idx="305">
                  <c:v>34123</c:v>
                </c:pt>
                <c:pt idx="306">
                  <c:v>34330</c:v>
                </c:pt>
                <c:pt idx="307">
                  <c:v>34532</c:v>
                </c:pt>
                <c:pt idx="308">
                  <c:v>34733</c:v>
                </c:pt>
                <c:pt idx="309">
                  <c:v>34932</c:v>
                </c:pt>
                <c:pt idx="310">
                  <c:v>35129</c:v>
                </c:pt>
                <c:pt idx="311">
                  <c:v>35321</c:v>
                </c:pt>
                <c:pt idx="312">
                  <c:v>35508</c:v>
                </c:pt>
                <c:pt idx="313">
                  <c:v>35690</c:v>
                </c:pt>
                <c:pt idx="314">
                  <c:v>35862</c:v>
                </c:pt>
                <c:pt idx="315">
                  <c:v>36031</c:v>
                </c:pt>
                <c:pt idx="316">
                  <c:v>36193</c:v>
                </c:pt>
                <c:pt idx="317">
                  <c:v>36345</c:v>
                </c:pt>
                <c:pt idx="318">
                  <c:v>36495</c:v>
                </c:pt>
                <c:pt idx="319">
                  <c:v>36631</c:v>
                </c:pt>
                <c:pt idx="320">
                  <c:v>36761</c:v>
                </c:pt>
                <c:pt idx="321">
                  <c:v>36883</c:v>
                </c:pt>
                <c:pt idx="322">
                  <c:v>36995</c:v>
                </c:pt>
                <c:pt idx="323">
                  <c:v>37100</c:v>
                </c:pt>
                <c:pt idx="324">
                  <c:v>37196</c:v>
                </c:pt>
                <c:pt idx="325">
                  <c:v>37283</c:v>
                </c:pt>
                <c:pt idx="326">
                  <c:v>37363</c:v>
                </c:pt>
                <c:pt idx="327">
                  <c:v>37437</c:v>
                </c:pt>
                <c:pt idx="328">
                  <c:v>37501</c:v>
                </c:pt>
                <c:pt idx="329">
                  <c:v>37558</c:v>
                </c:pt>
                <c:pt idx="330">
                  <c:v>37607</c:v>
                </c:pt>
                <c:pt idx="331">
                  <c:v>37651</c:v>
                </c:pt>
                <c:pt idx="332">
                  <c:v>37690</c:v>
                </c:pt>
                <c:pt idx="333">
                  <c:v>37723</c:v>
                </c:pt>
                <c:pt idx="334">
                  <c:v>37751</c:v>
                </c:pt>
                <c:pt idx="335">
                  <c:v>37776</c:v>
                </c:pt>
                <c:pt idx="336">
                  <c:v>37796</c:v>
                </c:pt>
                <c:pt idx="337">
                  <c:v>37813</c:v>
                </c:pt>
                <c:pt idx="338">
                  <c:v>37827</c:v>
                </c:pt>
                <c:pt idx="339">
                  <c:v>37843</c:v>
                </c:pt>
                <c:pt idx="340">
                  <c:v>37855</c:v>
                </c:pt>
                <c:pt idx="341">
                  <c:v>37865</c:v>
                </c:pt>
                <c:pt idx="342">
                  <c:v>37873</c:v>
                </c:pt>
                <c:pt idx="343">
                  <c:v>37879</c:v>
                </c:pt>
                <c:pt idx="344">
                  <c:v>37883</c:v>
                </c:pt>
                <c:pt idx="345">
                  <c:v>37887</c:v>
                </c:pt>
                <c:pt idx="346">
                  <c:v>37889</c:v>
                </c:pt>
                <c:pt idx="347">
                  <c:v>37891</c:v>
                </c:pt>
                <c:pt idx="348">
                  <c:v>37892</c:v>
                </c:pt>
                <c:pt idx="349">
                  <c:v>37893</c:v>
                </c:pt>
                <c:pt idx="350">
                  <c:v>37894</c:v>
                </c:pt>
                <c:pt idx="351">
                  <c:v>37894</c:v>
                </c:pt>
                <c:pt idx="352">
                  <c:v>37895</c:v>
                </c:pt>
                <c:pt idx="353">
                  <c:v>37895</c:v>
                </c:pt>
                <c:pt idx="354">
                  <c:v>37896</c:v>
                </c:pt>
                <c:pt idx="355">
                  <c:v>37896</c:v>
                </c:pt>
                <c:pt idx="356">
                  <c:v>37896</c:v>
                </c:pt>
                <c:pt idx="357">
                  <c:v>37896</c:v>
                </c:pt>
                <c:pt idx="358">
                  <c:v>37897</c:v>
                </c:pt>
                <c:pt idx="359">
                  <c:v>37897</c:v>
                </c:pt>
                <c:pt idx="360">
                  <c:v>37897</c:v>
                </c:pt>
                <c:pt idx="361">
                  <c:v>37897</c:v>
                </c:pt>
                <c:pt idx="362">
                  <c:v>37897</c:v>
                </c:pt>
                <c:pt idx="363">
                  <c:v>37897</c:v>
                </c:pt>
                <c:pt idx="364">
                  <c:v>37897</c:v>
                </c:pt>
                <c:pt idx="365">
                  <c:v>37897</c:v>
                </c:pt>
                <c:pt idx="366">
                  <c:v>37897</c:v>
                </c:pt>
                <c:pt idx="367">
                  <c:v>37898</c:v>
                </c:pt>
                <c:pt idx="368">
                  <c:v>37898</c:v>
                </c:pt>
                <c:pt idx="369">
                  <c:v>37898</c:v>
                </c:pt>
                <c:pt idx="370">
                  <c:v>37898</c:v>
                </c:pt>
                <c:pt idx="371">
                  <c:v>37898</c:v>
                </c:pt>
                <c:pt idx="372">
                  <c:v>37898</c:v>
                </c:pt>
                <c:pt idx="373">
                  <c:v>37898</c:v>
                </c:pt>
                <c:pt idx="374">
                  <c:v>37898</c:v>
                </c:pt>
                <c:pt idx="375">
                  <c:v>37898</c:v>
                </c:pt>
                <c:pt idx="376">
                  <c:v>37898</c:v>
                </c:pt>
                <c:pt idx="377">
                  <c:v>37899</c:v>
                </c:pt>
                <c:pt idx="378">
                  <c:v>37899</c:v>
                </c:pt>
                <c:pt idx="379">
                  <c:v>37899</c:v>
                </c:pt>
                <c:pt idx="380">
                  <c:v>37899</c:v>
                </c:pt>
                <c:pt idx="381">
                  <c:v>37899</c:v>
                </c:pt>
                <c:pt idx="382">
                  <c:v>37899</c:v>
                </c:pt>
                <c:pt idx="383">
                  <c:v>37899</c:v>
                </c:pt>
                <c:pt idx="384">
                  <c:v>37899</c:v>
                </c:pt>
                <c:pt idx="385">
                  <c:v>37899</c:v>
                </c:pt>
                <c:pt idx="386">
                  <c:v>37899</c:v>
                </c:pt>
                <c:pt idx="387">
                  <c:v>37899</c:v>
                </c:pt>
                <c:pt idx="388">
                  <c:v>37900</c:v>
                </c:pt>
                <c:pt idx="389">
                  <c:v>37900</c:v>
                </c:pt>
                <c:pt idx="390">
                  <c:v>37900</c:v>
                </c:pt>
                <c:pt idx="391">
                  <c:v>37900</c:v>
                </c:pt>
                <c:pt idx="392">
                  <c:v>37900</c:v>
                </c:pt>
                <c:pt idx="393">
                  <c:v>37900</c:v>
                </c:pt>
                <c:pt idx="394">
                  <c:v>37900</c:v>
                </c:pt>
                <c:pt idx="395">
                  <c:v>37900</c:v>
                </c:pt>
                <c:pt idx="396">
                  <c:v>37900</c:v>
                </c:pt>
                <c:pt idx="397">
                  <c:v>37900</c:v>
                </c:pt>
                <c:pt idx="398">
                  <c:v>37900</c:v>
                </c:pt>
                <c:pt idx="399">
                  <c:v>37900</c:v>
                </c:pt>
                <c:pt idx="400">
                  <c:v>37901</c:v>
                </c:pt>
                <c:pt idx="401">
                  <c:v>37901</c:v>
                </c:pt>
                <c:pt idx="402">
                  <c:v>37901</c:v>
                </c:pt>
                <c:pt idx="403">
                  <c:v>37901</c:v>
                </c:pt>
                <c:pt idx="404">
                  <c:v>37901</c:v>
                </c:pt>
                <c:pt idx="405">
                  <c:v>37901</c:v>
                </c:pt>
                <c:pt idx="406">
                  <c:v>37901</c:v>
                </c:pt>
                <c:pt idx="407">
                  <c:v>37901</c:v>
                </c:pt>
                <c:pt idx="408">
                  <c:v>37901</c:v>
                </c:pt>
                <c:pt idx="409">
                  <c:v>37901</c:v>
                </c:pt>
                <c:pt idx="410">
                  <c:v>37901</c:v>
                </c:pt>
                <c:pt idx="411">
                  <c:v>37901</c:v>
                </c:pt>
                <c:pt idx="412">
                  <c:v>37902</c:v>
                </c:pt>
                <c:pt idx="413">
                  <c:v>37902</c:v>
                </c:pt>
                <c:pt idx="414">
                  <c:v>37902</c:v>
                </c:pt>
                <c:pt idx="415">
                  <c:v>37902</c:v>
                </c:pt>
                <c:pt idx="416">
                  <c:v>37902</c:v>
                </c:pt>
                <c:pt idx="417">
                  <c:v>37902</c:v>
                </c:pt>
                <c:pt idx="418">
                  <c:v>37902</c:v>
                </c:pt>
                <c:pt idx="419">
                  <c:v>37902</c:v>
                </c:pt>
                <c:pt idx="420">
                  <c:v>37902</c:v>
                </c:pt>
                <c:pt idx="421">
                  <c:v>37902</c:v>
                </c:pt>
                <c:pt idx="422">
                  <c:v>37902</c:v>
                </c:pt>
                <c:pt idx="423">
                  <c:v>37903</c:v>
                </c:pt>
                <c:pt idx="424">
                  <c:v>37903</c:v>
                </c:pt>
                <c:pt idx="425">
                  <c:v>37903</c:v>
                </c:pt>
                <c:pt idx="426">
                  <c:v>37903</c:v>
                </c:pt>
                <c:pt idx="427">
                  <c:v>37903</c:v>
                </c:pt>
                <c:pt idx="428">
                  <c:v>37903</c:v>
                </c:pt>
                <c:pt idx="429">
                  <c:v>37903</c:v>
                </c:pt>
                <c:pt idx="430">
                  <c:v>37903</c:v>
                </c:pt>
                <c:pt idx="431">
                  <c:v>37903</c:v>
                </c:pt>
                <c:pt idx="432">
                  <c:v>37903</c:v>
                </c:pt>
                <c:pt idx="433">
                  <c:v>37903</c:v>
                </c:pt>
                <c:pt idx="434">
                  <c:v>37904</c:v>
                </c:pt>
                <c:pt idx="435">
                  <c:v>37904</c:v>
                </c:pt>
                <c:pt idx="436">
                  <c:v>37904</c:v>
                </c:pt>
                <c:pt idx="437">
                  <c:v>37904</c:v>
                </c:pt>
                <c:pt idx="438">
                  <c:v>37904</c:v>
                </c:pt>
                <c:pt idx="439">
                  <c:v>37904</c:v>
                </c:pt>
                <c:pt idx="440">
                  <c:v>37904</c:v>
                </c:pt>
                <c:pt idx="441">
                  <c:v>37904</c:v>
                </c:pt>
                <c:pt idx="442">
                  <c:v>37904</c:v>
                </c:pt>
                <c:pt idx="443">
                  <c:v>37905</c:v>
                </c:pt>
                <c:pt idx="444">
                  <c:v>37905</c:v>
                </c:pt>
                <c:pt idx="445">
                  <c:v>37905</c:v>
                </c:pt>
                <c:pt idx="446">
                  <c:v>37905</c:v>
                </c:pt>
                <c:pt idx="447">
                  <c:v>37905</c:v>
                </c:pt>
                <c:pt idx="448">
                  <c:v>37905</c:v>
                </c:pt>
                <c:pt idx="449">
                  <c:v>37905</c:v>
                </c:pt>
                <c:pt idx="450">
                  <c:v>37905</c:v>
                </c:pt>
                <c:pt idx="451">
                  <c:v>37905</c:v>
                </c:pt>
                <c:pt idx="452">
                  <c:v>37905</c:v>
                </c:pt>
                <c:pt idx="453">
                  <c:v>37905</c:v>
                </c:pt>
                <c:pt idx="454">
                  <c:v>37906</c:v>
                </c:pt>
                <c:pt idx="455">
                  <c:v>37906</c:v>
                </c:pt>
                <c:pt idx="456">
                  <c:v>37906</c:v>
                </c:pt>
                <c:pt idx="457">
                  <c:v>37906</c:v>
                </c:pt>
                <c:pt idx="458">
                  <c:v>37906</c:v>
                </c:pt>
                <c:pt idx="459">
                  <c:v>37906</c:v>
                </c:pt>
                <c:pt idx="460">
                  <c:v>37906</c:v>
                </c:pt>
                <c:pt idx="461">
                  <c:v>37906</c:v>
                </c:pt>
                <c:pt idx="462">
                  <c:v>37906</c:v>
                </c:pt>
                <c:pt idx="463">
                  <c:v>37906</c:v>
                </c:pt>
                <c:pt idx="464">
                  <c:v>37906</c:v>
                </c:pt>
                <c:pt idx="465">
                  <c:v>37906</c:v>
                </c:pt>
                <c:pt idx="466">
                  <c:v>37907</c:v>
                </c:pt>
                <c:pt idx="467">
                  <c:v>37907</c:v>
                </c:pt>
                <c:pt idx="468">
                  <c:v>37907</c:v>
                </c:pt>
                <c:pt idx="469">
                  <c:v>37907</c:v>
                </c:pt>
                <c:pt idx="470">
                  <c:v>37907</c:v>
                </c:pt>
                <c:pt idx="471">
                  <c:v>37907</c:v>
                </c:pt>
                <c:pt idx="472">
                  <c:v>37907</c:v>
                </c:pt>
                <c:pt idx="473">
                  <c:v>37907</c:v>
                </c:pt>
                <c:pt idx="474">
                  <c:v>37907</c:v>
                </c:pt>
                <c:pt idx="475">
                  <c:v>37907</c:v>
                </c:pt>
                <c:pt idx="476">
                  <c:v>37907</c:v>
                </c:pt>
                <c:pt idx="477">
                  <c:v>37907</c:v>
                </c:pt>
                <c:pt idx="478">
                  <c:v>37908</c:v>
                </c:pt>
                <c:pt idx="479">
                  <c:v>37908</c:v>
                </c:pt>
                <c:pt idx="480">
                  <c:v>37908</c:v>
                </c:pt>
                <c:pt idx="481">
                  <c:v>37908</c:v>
                </c:pt>
                <c:pt idx="482">
                  <c:v>37908</c:v>
                </c:pt>
                <c:pt idx="483">
                  <c:v>37908</c:v>
                </c:pt>
                <c:pt idx="484">
                  <c:v>37908</c:v>
                </c:pt>
                <c:pt idx="485">
                  <c:v>37908</c:v>
                </c:pt>
                <c:pt idx="486">
                  <c:v>37908</c:v>
                </c:pt>
                <c:pt idx="487">
                  <c:v>37908</c:v>
                </c:pt>
                <c:pt idx="488">
                  <c:v>37909</c:v>
                </c:pt>
                <c:pt idx="489">
                  <c:v>37909</c:v>
                </c:pt>
                <c:pt idx="490">
                  <c:v>37909</c:v>
                </c:pt>
                <c:pt idx="491">
                  <c:v>37909</c:v>
                </c:pt>
                <c:pt idx="492">
                  <c:v>37909</c:v>
                </c:pt>
                <c:pt idx="493">
                  <c:v>37909</c:v>
                </c:pt>
                <c:pt idx="494">
                  <c:v>37909</c:v>
                </c:pt>
                <c:pt idx="495">
                  <c:v>37909</c:v>
                </c:pt>
                <c:pt idx="496">
                  <c:v>37909</c:v>
                </c:pt>
                <c:pt idx="497">
                  <c:v>37909</c:v>
                </c:pt>
                <c:pt idx="498">
                  <c:v>37909</c:v>
                </c:pt>
                <c:pt idx="499">
                  <c:v>37909</c:v>
                </c:pt>
                <c:pt idx="500">
                  <c:v>37910</c:v>
                </c:pt>
                <c:pt idx="501">
                  <c:v>37910</c:v>
                </c:pt>
                <c:pt idx="502">
                  <c:v>37910</c:v>
                </c:pt>
                <c:pt idx="503">
                  <c:v>37910</c:v>
                </c:pt>
                <c:pt idx="504">
                  <c:v>37910</c:v>
                </c:pt>
                <c:pt idx="505">
                  <c:v>37910</c:v>
                </c:pt>
                <c:pt idx="506">
                  <c:v>37910</c:v>
                </c:pt>
                <c:pt idx="507">
                  <c:v>37910</c:v>
                </c:pt>
                <c:pt idx="508">
                  <c:v>37910</c:v>
                </c:pt>
                <c:pt idx="509">
                  <c:v>37910</c:v>
                </c:pt>
                <c:pt idx="510">
                  <c:v>37910</c:v>
                </c:pt>
                <c:pt idx="511">
                  <c:v>37910</c:v>
                </c:pt>
                <c:pt idx="512">
                  <c:v>37911</c:v>
                </c:pt>
                <c:pt idx="513">
                  <c:v>37911</c:v>
                </c:pt>
                <c:pt idx="514">
                  <c:v>37911</c:v>
                </c:pt>
                <c:pt idx="515">
                  <c:v>37911</c:v>
                </c:pt>
                <c:pt idx="516">
                  <c:v>37911</c:v>
                </c:pt>
                <c:pt idx="517">
                  <c:v>37911</c:v>
                </c:pt>
                <c:pt idx="518">
                  <c:v>37911</c:v>
                </c:pt>
                <c:pt idx="519">
                  <c:v>37911</c:v>
                </c:pt>
                <c:pt idx="520">
                  <c:v>37911</c:v>
                </c:pt>
                <c:pt idx="521">
                  <c:v>37912</c:v>
                </c:pt>
                <c:pt idx="522">
                  <c:v>37912</c:v>
                </c:pt>
                <c:pt idx="523">
                  <c:v>37912</c:v>
                </c:pt>
                <c:pt idx="524">
                  <c:v>37912</c:v>
                </c:pt>
                <c:pt idx="525">
                  <c:v>37912</c:v>
                </c:pt>
                <c:pt idx="526">
                  <c:v>37912</c:v>
                </c:pt>
                <c:pt idx="527">
                  <c:v>37912</c:v>
                </c:pt>
                <c:pt idx="528">
                  <c:v>37912</c:v>
                </c:pt>
                <c:pt idx="529">
                  <c:v>37912</c:v>
                </c:pt>
                <c:pt idx="530">
                  <c:v>37912</c:v>
                </c:pt>
                <c:pt idx="531">
                  <c:v>37913</c:v>
                </c:pt>
                <c:pt idx="532">
                  <c:v>37913</c:v>
                </c:pt>
                <c:pt idx="533">
                  <c:v>37913</c:v>
                </c:pt>
                <c:pt idx="534">
                  <c:v>37913</c:v>
                </c:pt>
                <c:pt idx="535">
                  <c:v>37913</c:v>
                </c:pt>
                <c:pt idx="536">
                  <c:v>37913</c:v>
                </c:pt>
                <c:pt idx="537">
                  <c:v>37913</c:v>
                </c:pt>
                <c:pt idx="538">
                  <c:v>37913</c:v>
                </c:pt>
                <c:pt idx="539">
                  <c:v>37913</c:v>
                </c:pt>
                <c:pt idx="540">
                  <c:v>37913</c:v>
                </c:pt>
                <c:pt idx="541">
                  <c:v>37913</c:v>
                </c:pt>
                <c:pt idx="542">
                  <c:v>37914</c:v>
                </c:pt>
                <c:pt idx="543">
                  <c:v>37914</c:v>
                </c:pt>
                <c:pt idx="544">
                  <c:v>37914</c:v>
                </c:pt>
                <c:pt idx="545">
                  <c:v>37914</c:v>
                </c:pt>
                <c:pt idx="546">
                  <c:v>37914</c:v>
                </c:pt>
                <c:pt idx="547">
                  <c:v>37914</c:v>
                </c:pt>
                <c:pt idx="548">
                  <c:v>37914</c:v>
                </c:pt>
                <c:pt idx="549">
                  <c:v>37914</c:v>
                </c:pt>
                <c:pt idx="550">
                  <c:v>37914</c:v>
                </c:pt>
                <c:pt idx="551">
                  <c:v>37914</c:v>
                </c:pt>
                <c:pt idx="552">
                  <c:v>37915</c:v>
                </c:pt>
                <c:pt idx="553">
                  <c:v>37915</c:v>
                </c:pt>
                <c:pt idx="554">
                  <c:v>37915</c:v>
                </c:pt>
                <c:pt idx="555">
                  <c:v>37915</c:v>
                </c:pt>
                <c:pt idx="556">
                  <c:v>37915</c:v>
                </c:pt>
                <c:pt idx="557">
                  <c:v>37915</c:v>
                </c:pt>
                <c:pt idx="558">
                  <c:v>37915</c:v>
                </c:pt>
                <c:pt idx="559">
                  <c:v>37915</c:v>
                </c:pt>
                <c:pt idx="560">
                  <c:v>37915</c:v>
                </c:pt>
                <c:pt idx="561">
                  <c:v>37915</c:v>
                </c:pt>
                <c:pt idx="562">
                  <c:v>37916</c:v>
                </c:pt>
                <c:pt idx="563">
                  <c:v>37916</c:v>
                </c:pt>
                <c:pt idx="564">
                  <c:v>37916</c:v>
                </c:pt>
                <c:pt idx="565">
                  <c:v>37916</c:v>
                </c:pt>
                <c:pt idx="566">
                  <c:v>37916</c:v>
                </c:pt>
                <c:pt idx="567">
                  <c:v>37916</c:v>
                </c:pt>
                <c:pt idx="568">
                  <c:v>37916</c:v>
                </c:pt>
                <c:pt idx="569">
                  <c:v>37916</c:v>
                </c:pt>
                <c:pt idx="570">
                  <c:v>37916</c:v>
                </c:pt>
                <c:pt idx="571">
                  <c:v>37916</c:v>
                </c:pt>
                <c:pt idx="572">
                  <c:v>37916</c:v>
                </c:pt>
                <c:pt idx="573">
                  <c:v>37917</c:v>
                </c:pt>
                <c:pt idx="574">
                  <c:v>37917</c:v>
                </c:pt>
                <c:pt idx="575">
                  <c:v>37917</c:v>
                </c:pt>
                <c:pt idx="576">
                  <c:v>37917</c:v>
                </c:pt>
                <c:pt idx="577">
                  <c:v>37917</c:v>
                </c:pt>
                <c:pt idx="578">
                  <c:v>37917</c:v>
                </c:pt>
                <c:pt idx="579">
                  <c:v>37917</c:v>
                </c:pt>
                <c:pt idx="580">
                  <c:v>37917</c:v>
                </c:pt>
                <c:pt idx="581">
                  <c:v>37917</c:v>
                </c:pt>
                <c:pt idx="582">
                  <c:v>37917</c:v>
                </c:pt>
                <c:pt idx="583">
                  <c:v>37917</c:v>
                </c:pt>
                <c:pt idx="584">
                  <c:v>37918</c:v>
                </c:pt>
                <c:pt idx="585">
                  <c:v>37918</c:v>
                </c:pt>
                <c:pt idx="586">
                  <c:v>37918</c:v>
                </c:pt>
                <c:pt idx="587">
                  <c:v>37918</c:v>
                </c:pt>
                <c:pt idx="588">
                  <c:v>37918</c:v>
                </c:pt>
                <c:pt idx="589">
                  <c:v>37918</c:v>
                </c:pt>
                <c:pt idx="590">
                  <c:v>37918</c:v>
                </c:pt>
                <c:pt idx="591">
                  <c:v>37918</c:v>
                </c:pt>
                <c:pt idx="592">
                  <c:v>37918</c:v>
                </c:pt>
                <c:pt idx="593">
                  <c:v>37918</c:v>
                </c:pt>
                <c:pt idx="594">
                  <c:v>37918</c:v>
                </c:pt>
                <c:pt idx="595">
                  <c:v>37918</c:v>
                </c:pt>
                <c:pt idx="596">
                  <c:v>37919</c:v>
                </c:pt>
                <c:pt idx="597">
                  <c:v>37919</c:v>
                </c:pt>
                <c:pt idx="598">
                  <c:v>37919</c:v>
                </c:pt>
                <c:pt idx="599">
                  <c:v>37919</c:v>
                </c:pt>
                <c:pt idx="600">
                  <c:v>37919</c:v>
                </c:pt>
                <c:pt idx="601">
                  <c:v>37919</c:v>
                </c:pt>
                <c:pt idx="602">
                  <c:v>37919</c:v>
                </c:pt>
                <c:pt idx="603">
                  <c:v>37919</c:v>
                </c:pt>
                <c:pt idx="604">
                  <c:v>37919</c:v>
                </c:pt>
                <c:pt idx="605">
                  <c:v>37919</c:v>
                </c:pt>
                <c:pt idx="606">
                  <c:v>37920</c:v>
                </c:pt>
                <c:pt idx="607">
                  <c:v>37920</c:v>
                </c:pt>
                <c:pt idx="608">
                  <c:v>37920</c:v>
                </c:pt>
                <c:pt idx="609">
                  <c:v>37920</c:v>
                </c:pt>
                <c:pt idx="610">
                  <c:v>37920</c:v>
                </c:pt>
                <c:pt idx="611">
                  <c:v>37920</c:v>
                </c:pt>
                <c:pt idx="612">
                  <c:v>37920</c:v>
                </c:pt>
                <c:pt idx="613">
                  <c:v>37920</c:v>
                </c:pt>
                <c:pt idx="614">
                  <c:v>37920</c:v>
                </c:pt>
                <c:pt idx="615">
                  <c:v>37920</c:v>
                </c:pt>
                <c:pt idx="616">
                  <c:v>37920</c:v>
                </c:pt>
                <c:pt idx="617">
                  <c:v>37921</c:v>
                </c:pt>
                <c:pt idx="618">
                  <c:v>37921</c:v>
                </c:pt>
                <c:pt idx="619">
                  <c:v>37921</c:v>
                </c:pt>
                <c:pt idx="620">
                  <c:v>37921</c:v>
                </c:pt>
                <c:pt idx="621">
                  <c:v>37921</c:v>
                </c:pt>
                <c:pt idx="622">
                  <c:v>37921</c:v>
                </c:pt>
                <c:pt idx="623">
                  <c:v>37921</c:v>
                </c:pt>
                <c:pt idx="624">
                  <c:v>37921</c:v>
                </c:pt>
                <c:pt idx="625">
                  <c:v>37922</c:v>
                </c:pt>
                <c:pt idx="626">
                  <c:v>37922</c:v>
                </c:pt>
                <c:pt idx="627">
                  <c:v>37922</c:v>
                </c:pt>
                <c:pt idx="628">
                  <c:v>37922</c:v>
                </c:pt>
                <c:pt idx="629">
                  <c:v>37922</c:v>
                </c:pt>
                <c:pt idx="630">
                  <c:v>37922</c:v>
                </c:pt>
                <c:pt idx="631">
                  <c:v>37922</c:v>
                </c:pt>
                <c:pt idx="632">
                  <c:v>37922</c:v>
                </c:pt>
                <c:pt idx="633">
                  <c:v>37922</c:v>
                </c:pt>
                <c:pt idx="634">
                  <c:v>37922</c:v>
                </c:pt>
                <c:pt idx="635">
                  <c:v>37922</c:v>
                </c:pt>
                <c:pt idx="636">
                  <c:v>37922</c:v>
                </c:pt>
                <c:pt idx="637">
                  <c:v>37922</c:v>
                </c:pt>
                <c:pt idx="638">
                  <c:v>37923</c:v>
                </c:pt>
                <c:pt idx="639">
                  <c:v>37923</c:v>
                </c:pt>
                <c:pt idx="640">
                  <c:v>37923</c:v>
                </c:pt>
                <c:pt idx="641">
                  <c:v>37923</c:v>
                </c:pt>
                <c:pt idx="642">
                  <c:v>37923</c:v>
                </c:pt>
                <c:pt idx="643">
                  <c:v>37923</c:v>
                </c:pt>
                <c:pt idx="644">
                  <c:v>37923</c:v>
                </c:pt>
                <c:pt idx="645">
                  <c:v>37923</c:v>
                </c:pt>
                <c:pt idx="646">
                  <c:v>37923</c:v>
                </c:pt>
                <c:pt idx="647">
                  <c:v>37923</c:v>
                </c:pt>
                <c:pt idx="648">
                  <c:v>37923</c:v>
                </c:pt>
                <c:pt idx="649">
                  <c:v>37924</c:v>
                </c:pt>
                <c:pt idx="650">
                  <c:v>37924</c:v>
                </c:pt>
                <c:pt idx="651">
                  <c:v>37924</c:v>
                </c:pt>
                <c:pt idx="652">
                  <c:v>37924</c:v>
                </c:pt>
                <c:pt idx="653">
                  <c:v>37924</c:v>
                </c:pt>
                <c:pt idx="654">
                  <c:v>37924</c:v>
                </c:pt>
                <c:pt idx="655">
                  <c:v>37924</c:v>
                </c:pt>
                <c:pt idx="656">
                  <c:v>37924</c:v>
                </c:pt>
                <c:pt idx="657">
                  <c:v>37924</c:v>
                </c:pt>
                <c:pt idx="658">
                  <c:v>37924</c:v>
                </c:pt>
                <c:pt idx="659">
                  <c:v>37925</c:v>
                </c:pt>
                <c:pt idx="660">
                  <c:v>37925</c:v>
                </c:pt>
                <c:pt idx="661">
                  <c:v>37925</c:v>
                </c:pt>
                <c:pt idx="662">
                  <c:v>37925</c:v>
                </c:pt>
                <c:pt idx="663">
                  <c:v>37925</c:v>
                </c:pt>
                <c:pt idx="664">
                  <c:v>37925</c:v>
                </c:pt>
                <c:pt idx="665">
                  <c:v>37925</c:v>
                </c:pt>
                <c:pt idx="666">
                  <c:v>37925</c:v>
                </c:pt>
                <c:pt idx="667">
                  <c:v>37925</c:v>
                </c:pt>
                <c:pt idx="668">
                  <c:v>37925</c:v>
                </c:pt>
                <c:pt idx="669">
                  <c:v>37925</c:v>
                </c:pt>
                <c:pt idx="670">
                  <c:v>37925</c:v>
                </c:pt>
                <c:pt idx="671">
                  <c:v>37926</c:v>
                </c:pt>
                <c:pt idx="672">
                  <c:v>37926</c:v>
                </c:pt>
                <c:pt idx="673">
                  <c:v>37926</c:v>
                </c:pt>
                <c:pt idx="674">
                  <c:v>37926</c:v>
                </c:pt>
                <c:pt idx="675">
                  <c:v>37926</c:v>
                </c:pt>
                <c:pt idx="676">
                  <c:v>37926</c:v>
                </c:pt>
                <c:pt idx="677">
                  <c:v>37926</c:v>
                </c:pt>
                <c:pt idx="678">
                  <c:v>37926</c:v>
                </c:pt>
                <c:pt idx="679">
                  <c:v>37926</c:v>
                </c:pt>
                <c:pt idx="680">
                  <c:v>37926</c:v>
                </c:pt>
                <c:pt idx="681">
                  <c:v>37927</c:v>
                </c:pt>
                <c:pt idx="682">
                  <c:v>37927</c:v>
                </c:pt>
                <c:pt idx="683">
                  <c:v>37927</c:v>
                </c:pt>
                <c:pt idx="684">
                  <c:v>37927</c:v>
                </c:pt>
                <c:pt idx="685">
                  <c:v>37927</c:v>
                </c:pt>
                <c:pt idx="686">
                  <c:v>37927</c:v>
                </c:pt>
                <c:pt idx="687">
                  <c:v>37927</c:v>
                </c:pt>
                <c:pt idx="688">
                  <c:v>37927</c:v>
                </c:pt>
                <c:pt idx="689">
                  <c:v>37927</c:v>
                </c:pt>
                <c:pt idx="690">
                  <c:v>37927</c:v>
                </c:pt>
                <c:pt idx="691">
                  <c:v>37928</c:v>
                </c:pt>
                <c:pt idx="692">
                  <c:v>37928</c:v>
                </c:pt>
                <c:pt idx="693">
                  <c:v>37928</c:v>
                </c:pt>
                <c:pt idx="694">
                  <c:v>37928</c:v>
                </c:pt>
                <c:pt idx="695">
                  <c:v>37928</c:v>
                </c:pt>
                <c:pt idx="696">
                  <c:v>37928</c:v>
                </c:pt>
                <c:pt idx="697">
                  <c:v>37928</c:v>
                </c:pt>
                <c:pt idx="698">
                  <c:v>37928</c:v>
                </c:pt>
                <c:pt idx="699">
                  <c:v>37928</c:v>
                </c:pt>
                <c:pt idx="700">
                  <c:v>37928</c:v>
                </c:pt>
                <c:pt idx="701">
                  <c:v>37928</c:v>
                </c:pt>
                <c:pt idx="702">
                  <c:v>37929</c:v>
                </c:pt>
                <c:pt idx="703">
                  <c:v>37929</c:v>
                </c:pt>
                <c:pt idx="704">
                  <c:v>37929</c:v>
                </c:pt>
                <c:pt idx="705">
                  <c:v>37929</c:v>
                </c:pt>
                <c:pt idx="706">
                  <c:v>37929</c:v>
                </c:pt>
                <c:pt idx="707">
                  <c:v>37929</c:v>
                </c:pt>
                <c:pt idx="708">
                  <c:v>37929</c:v>
                </c:pt>
                <c:pt idx="709">
                  <c:v>37929</c:v>
                </c:pt>
                <c:pt idx="710">
                  <c:v>37929</c:v>
                </c:pt>
                <c:pt idx="711">
                  <c:v>37930</c:v>
                </c:pt>
                <c:pt idx="712">
                  <c:v>37930</c:v>
                </c:pt>
                <c:pt idx="713">
                  <c:v>37930</c:v>
                </c:pt>
                <c:pt idx="714">
                  <c:v>37930</c:v>
                </c:pt>
                <c:pt idx="715">
                  <c:v>37930</c:v>
                </c:pt>
                <c:pt idx="716">
                  <c:v>37930</c:v>
                </c:pt>
                <c:pt idx="717">
                  <c:v>37930</c:v>
                </c:pt>
                <c:pt idx="718">
                  <c:v>37930</c:v>
                </c:pt>
                <c:pt idx="719">
                  <c:v>37930</c:v>
                </c:pt>
                <c:pt idx="720">
                  <c:v>37930</c:v>
                </c:pt>
                <c:pt idx="721">
                  <c:v>37930</c:v>
                </c:pt>
                <c:pt idx="722">
                  <c:v>37930</c:v>
                </c:pt>
                <c:pt idx="723">
                  <c:v>37930</c:v>
                </c:pt>
                <c:pt idx="724">
                  <c:v>37930</c:v>
                </c:pt>
                <c:pt idx="725">
                  <c:v>37931</c:v>
                </c:pt>
                <c:pt idx="726">
                  <c:v>37931</c:v>
                </c:pt>
                <c:pt idx="727">
                  <c:v>37931</c:v>
                </c:pt>
                <c:pt idx="728">
                  <c:v>37931</c:v>
                </c:pt>
                <c:pt idx="729">
                  <c:v>37931</c:v>
                </c:pt>
                <c:pt idx="730">
                  <c:v>37931</c:v>
                </c:pt>
                <c:pt idx="731">
                  <c:v>37931</c:v>
                </c:pt>
                <c:pt idx="732">
                  <c:v>37931</c:v>
                </c:pt>
                <c:pt idx="733">
                  <c:v>37931</c:v>
                </c:pt>
                <c:pt idx="734">
                  <c:v>37931</c:v>
                </c:pt>
                <c:pt idx="735">
                  <c:v>37931</c:v>
                </c:pt>
                <c:pt idx="736">
                  <c:v>37932</c:v>
                </c:pt>
                <c:pt idx="737">
                  <c:v>37932</c:v>
                </c:pt>
                <c:pt idx="738">
                  <c:v>37932</c:v>
                </c:pt>
                <c:pt idx="739">
                  <c:v>37932</c:v>
                </c:pt>
                <c:pt idx="740">
                  <c:v>37932</c:v>
                </c:pt>
                <c:pt idx="741">
                  <c:v>37932</c:v>
                </c:pt>
                <c:pt idx="742">
                  <c:v>37932</c:v>
                </c:pt>
                <c:pt idx="743">
                  <c:v>37932</c:v>
                </c:pt>
                <c:pt idx="744">
                  <c:v>37932</c:v>
                </c:pt>
                <c:pt idx="745">
                  <c:v>37932</c:v>
                </c:pt>
                <c:pt idx="746">
                  <c:v>37932</c:v>
                </c:pt>
                <c:pt idx="747">
                  <c:v>37933</c:v>
                </c:pt>
                <c:pt idx="748">
                  <c:v>37933</c:v>
                </c:pt>
                <c:pt idx="749">
                  <c:v>37933</c:v>
                </c:pt>
                <c:pt idx="750">
                  <c:v>37933</c:v>
                </c:pt>
                <c:pt idx="751">
                  <c:v>37933</c:v>
                </c:pt>
                <c:pt idx="752">
                  <c:v>37933</c:v>
                </c:pt>
                <c:pt idx="753">
                  <c:v>37933</c:v>
                </c:pt>
                <c:pt idx="754">
                  <c:v>37933</c:v>
                </c:pt>
                <c:pt idx="755">
                  <c:v>37933</c:v>
                </c:pt>
                <c:pt idx="756">
                  <c:v>37933</c:v>
                </c:pt>
                <c:pt idx="757">
                  <c:v>37934</c:v>
                </c:pt>
                <c:pt idx="758">
                  <c:v>37934</c:v>
                </c:pt>
                <c:pt idx="759">
                  <c:v>37934</c:v>
                </c:pt>
                <c:pt idx="760">
                  <c:v>37934</c:v>
                </c:pt>
                <c:pt idx="761">
                  <c:v>37934</c:v>
                </c:pt>
                <c:pt idx="762">
                  <c:v>37934</c:v>
                </c:pt>
                <c:pt idx="763">
                  <c:v>37934</c:v>
                </c:pt>
                <c:pt idx="764">
                  <c:v>37934</c:v>
                </c:pt>
                <c:pt idx="765">
                  <c:v>37934</c:v>
                </c:pt>
                <c:pt idx="766">
                  <c:v>37935</c:v>
                </c:pt>
                <c:pt idx="767">
                  <c:v>37935</c:v>
                </c:pt>
                <c:pt idx="768">
                  <c:v>37935</c:v>
                </c:pt>
                <c:pt idx="769">
                  <c:v>37935</c:v>
                </c:pt>
                <c:pt idx="770">
                  <c:v>37935</c:v>
                </c:pt>
                <c:pt idx="771">
                  <c:v>37935</c:v>
                </c:pt>
                <c:pt idx="772">
                  <c:v>37935</c:v>
                </c:pt>
                <c:pt idx="773">
                  <c:v>37935</c:v>
                </c:pt>
                <c:pt idx="774">
                  <c:v>37935</c:v>
                </c:pt>
                <c:pt idx="775">
                  <c:v>37936</c:v>
                </c:pt>
                <c:pt idx="776">
                  <c:v>37936</c:v>
                </c:pt>
                <c:pt idx="777">
                  <c:v>37936</c:v>
                </c:pt>
                <c:pt idx="778">
                  <c:v>37936</c:v>
                </c:pt>
                <c:pt idx="779">
                  <c:v>37936</c:v>
                </c:pt>
                <c:pt idx="780">
                  <c:v>37936</c:v>
                </c:pt>
                <c:pt idx="781">
                  <c:v>37936</c:v>
                </c:pt>
                <c:pt idx="782">
                  <c:v>37936</c:v>
                </c:pt>
                <c:pt idx="783">
                  <c:v>37936</c:v>
                </c:pt>
                <c:pt idx="784">
                  <c:v>37936</c:v>
                </c:pt>
                <c:pt idx="785">
                  <c:v>37937</c:v>
                </c:pt>
                <c:pt idx="786">
                  <c:v>37937</c:v>
                </c:pt>
                <c:pt idx="787">
                  <c:v>37937</c:v>
                </c:pt>
                <c:pt idx="788">
                  <c:v>37937</c:v>
                </c:pt>
                <c:pt idx="789">
                  <c:v>37937</c:v>
                </c:pt>
                <c:pt idx="790">
                  <c:v>37937</c:v>
                </c:pt>
                <c:pt idx="791">
                  <c:v>37937</c:v>
                </c:pt>
                <c:pt idx="792">
                  <c:v>37937</c:v>
                </c:pt>
                <c:pt idx="793">
                  <c:v>37937</c:v>
                </c:pt>
                <c:pt idx="794">
                  <c:v>37937</c:v>
                </c:pt>
                <c:pt idx="795">
                  <c:v>37938</c:v>
                </c:pt>
                <c:pt idx="796">
                  <c:v>37938</c:v>
                </c:pt>
                <c:pt idx="797">
                  <c:v>37938</c:v>
                </c:pt>
                <c:pt idx="798">
                  <c:v>37938</c:v>
                </c:pt>
                <c:pt idx="799">
                  <c:v>37938</c:v>
                </c:pt>
                <c:pt idx="800">
                  <c:v>37938</c:v>
                </c:pt>
                <c:pt idx="801">
                  <c:v>37938</c:v>
                </c:pt>
                <c:pt idx="802">
                  <c:v>37938</c:v>
                </c:pt>
                <c:pt idx="803">
                  <c:v>37938</c:v>
                </c:pt>
                <c:pt idx="804">
                  <c:v>37938</c:v>
                </c:pt>
                <c:pt idx="805">
                  <c:v>37939</c:v>
                </c:pt>
                <c:pt idx="806">
                  <c:v>37939</c:v>
                </c:pt>
                <c:pt idx="807">
                  <c:v>37939</c:v>
                </c:pt>
                <c:pt idx="808">
                  <c:v>37939</c:v>
                </c:pt>
                <c:pt idx="809">
                  <c:v>37939</c:v>
                </c:pt>
                <c:pt idx="810">
                  <c:v>37939</c:v>
                </c:pt>
                <c:pt idx="811">
                  <c:v>37939</c:v>
                </c:pt>
                <c:pt idx="812">
                  <c:v>37939</c:v>
                </c:pt>
                <c:pt idx="813">
                  <c:v>37939</c:v>
                </c:pt>
                <c:pt idx="814">
                  <c:v>37939</c:v>
                </c:pt>
                <c:pt idx="815">
                  <c:v>37939</c:v>
                </c:pt>
                <c:pt idx="816">
                  <c:v>37940</c:v>
                </c:pt>
                <c:pt idx="817">
                  <c:v>37940</c:v>
                </c:pt>
                <c:pt idx="818">
                  <c:v>37940</c:v>
                </c:pt>
                <c:pt idx="819">
                  <c:v>37940</c:v>
                </c:pt>
                <c:pt idx="820">
                  <c:v>37940</c:v>
                </c:pt>
                <c:pt idx="821">
                  <c:v>37940</c:v>
                </c:pt>
                <c:pt idx="822">
                  <c:v>37940</c:v>
                </c:pt>
                <c:pt idx="823">
                  <c:v>37940</c:v>
                </c:pt>
                <c:pt idx="824">
                  <c:v>37940</c:v>
                </c:pt>
                <c:pt idx="825">
                  <c:v>37941</c:v>
                </c:pt>
                <c:pt idx="826">
                  <c:v>37941</c:v>
                </c:pt>
                <c:pt idx="827">
                  <c:v>37941</c:v>
                </c:pt>
                <c:pt idx="828">
                  <c:v>37941</c:v>
                </c:pt>
                <c:pt idx="829">
                  <c:v>37941</c:v>
                </c:pt>
                <c:pt idx="830">
                  <c:v>37941</c:v>
                </c:pt>
                <c:pt idx="831">
                  <c:v>37941</c:v>
                </c:pt>
                <c:pt idx="832">
                  <c:v>37941</c:v>
                </c:pt>
                <c:pt idx="833">
                  <c:v>37941</c:v>
                </c:pt>
                <c:pt idx="834">
                  <c:v>37941</c:v>
                </c:pt>
                <c:pt idx="835">
                  <c:v>37941</c:v>
                </c:pt>
                <c:pt idx="836">
                  <c:v>37941</c:v>
                </c:pt>
                <c:pt idx="837">
                  <c:v>37941</c:v>
                </c:pt>
                <c:pt idx="838">
                  <c:v>37942</c:v>
                </c:pt>
                <c:pt idx="839">
                  <c:v>37942</c:v>
                </c:pt>
                <c:pt idx="840">
                  <c:v>37942</c:v>
                </c:pt>
                <c:pt idx="841">
                  <c:v>37942</c:v>
                </c:pt>
                <c:pt idx="842">
                  <c:v>37942</c:v>
                </c:pt>
                <c:pt idx="843">
                  <c:v>37942</c:v>
                </c:pt>
                <c:pt idx="844">
                  <c:v>37942</c:v>
                </c:pt>
                <c:pt idx="845">
                  <c:v>37942</c:v>
                </c:pt>
                <c:pt idx="846">
                  <c:v>37942</c:v>
                </c:pt>
                <c:pt idx="847">
                  <c:v>37942</c:v>
                </c:pt>
                <c:pt idx="848">
                  <c:v>37942</c:v>
                </c:pt>
                <c:pt idx="849">
                  <c:v>37943</c:v>
                </c:pt>
                <c:pt idx="850">
                  <c:v>37943</c:v>
                </c:pt>
                <c:pt idx="851">
                  <c:v>37943</c:v>
                </c:pt>
                <c:pt idx="852">
                  <c:v>37943</c:v>
                </c:pt>
                <c:pt idx="853">
                  <c:v>37943</c:v>
                </c:pt>
                <c:pt idx="854">
                  <c:v>37943</c:v>
                </c:pt>
                <c:pt idx="855">
                  <c:v>37943</c:v>
                </c:pt>
                <c:pt idx="856">
                  <c:v>37943</c:v>
                </c:pt>
                <c:pt idx="857">
                  <c:v>37943</c:v>
                </c:pt>
                <c:pt idx="858">
                  <c:v>37943</c:v>
                </c:pt>
                <c:pt idx="859">
                  <c:v>37943</c:v>
                </c:pt>
                <c:pt idx="860">
                  <c:v>37944</c:v>
                </c:pt>
                <c:pt idx="861">
                  <c:v>37944</c:v>
                </c:pt>
                <c:pt idx="862">
                  <c:v>37944</c:v>
                </c:pt>
                <c:pt idx="863">
                  <c:v>37944</c:v>
                </c:pt>
                <c:pt idx="864">
                  <c:v>37944</c:v>
                </c:pt>
                <c:pt idx="865">
                  <c:v>37944</c:v>
                </c:pt>
                <c:pt idx="866">
                  <c:v>37944</c:v>
                </c:pt>
                <c:pt idx="867">
                  <c:v>37944</c:v>
                </c:pt>
                <c:pt idx="868">
                  <c:v>37944</c:v>
                </c:pt>
                <c:pt idx="869">
                  <c:v>37944</c:v>
                </c:pt>
                <c:pt idx="870">
                  <c:v>37944</c:v>
                </c:pt>
                <c:pt idx="871">
                  <c:v>37945</c:v>
                </c:pt>
                <c:pt idx="872">
                  <c:v>37945</c:v>
                </c:pt>
                <c:pt idx="873">
                  <c:v>37945</c:v>
                </c:pt>
                <c:pt idx="874">
                  <c:v>37945</c:v>
                </c:pt>
                <c:pt idx="875">
                  <c:v>37945</c:v>
                </c:pt>
                <c:pt idx="876">
                  <c:v>37945</c:v>
                </c:pt>
                <c:pt idx="877">
                  <c:v>37945</c:v>
                </c:pt>
                <c:pt idx="878">
                  <c:v>37945</c:v>
                </c:pt>
                <c:pt idx="879">
                  <c:v>37945</c:v>
                </c:pt>
                <c:pt idx="880">
                  <c:v>37945</c:v>
                </c:pt>
                <c:pt idx="881">
                  <c:v>37946</c:v>
                </c:pt>
                <c:pt idx="882">
                  <c:v>37946</c:v>
                </c:pt>
                <c:pt idx="883">
                  <c:v>37946</c:v>
                </c:pt>
                <c:pt idx="884">
                  <c:v>37946</c:v>
                </c:pt>
                <c:pt idx="885">
                  <c:v>37946</c:v>
                </c:pt>
                <c:pt idx="886">
                  <c:v>37946</c:v>
                </c:pt>
                <c:pt idx="887">
                  <c:v>37946</c:v>
                </c:pt>
                <c:pt idx="888">
                  <c:v>37946</c:v>
                </c:pt>
                <c:pt idx="889">
                  <c:v>37946</c:v>
                </c:pt>
                <c:pt idx="890">
                  <c:v>37946</c:v>
                </c:pt>
                <c:pt idx="891">
                  <c:v>37946</c:v>
                </c:pt>
                <c:pt idx="892">
                  <c:v>37947</c:v>
                </c:pt>
                <c:pt idx="893">
                  <c:v>37947</c:v>
                </c:pt>
                <c:pt idx="894">
                  <c:v>37947</c:v>
                </c:pt>
                <c:pt idx="895">
                  <c:v>37947</c:v>
                </c:pt>
                <c:pt idx="896">
                  <c:v>37947</c:v>
                </c:pt>
                <c:pt idx="897">
                  <c:v>37947</c:v>
                </c:pt>
                <c:pt idx="898">
                  <c:v>37947</c:v>
                </c:pt>
                <c:pt idx="899">
                  <c:v>37947</c:v>
                </c:pt>
                <c:pt idx="900">
                  <c:v>37947</c:v>
                </c:pt>
                <c:pt idx="901">
                  <c:v>37947</c:v>
                </c:pt>
                <c:pt idx="902">
                  <c:v>37947</c:v>
                </c:pt>
                <c:pt idx="903">
                  <c:v>37947</c:v>
                </c:pt>
                <c:pt idx="904">
                  <c:v>37947</c:v>
                </c:pt>
                <c:pt idx="905">
                  <c:v>37948</c:v>
                </c:pt>
                <c:pt idx="906">
                  <c:v>37948</c:v>
                </c:pt>
                <c:pt idx="907">
                  <c:v>37948</c:v>
                </c:pt>
                <c:pt idx="908">
                  <c:v>37948</c:v>
                </c:pt>
                <c:pt idx="909">
                  <c:v>37948</c:v>
                </c:pt>
                <c:pt idx="910">
                  <c:v>37948</c:v>
                </c:pt>
                <c:pt idx="911">
                  <c:v>37948</c:v>
                </c:pt>
                <c:pt idx="912">
                  <c:v>37948</c:v>
                </c:pt>
                <c:pt idx="913">
                  <c:v>37948</c:v>
                </c:pt>
                <c:pt idx="914">
                  <c:v>37948</c:v>
                </c:pt>
                <c:pt idx="915">
                  <c:v>37948</c:v>
                </c:pt>
                <c:pt idx="916">
                  <c:v>37949</c:v>
                </c:pt>
                <c:pt idx="917">
                  <c:v>37949</c:v>
                </c:pt>
                <c:pt idx="918">
                  <c:v>37949</c:v>
                </c:pt>
                <c:pt idx="919">
                  <c:v>37949</c:v>
                </c:pt>
                <c:pt idx="920">
                  <c:v>37949</c:v>
                </c:pt>
                <c:pt idx="921">
                  <c:v>37949</c:v>
                </c:pt>
                <c:pt idx="922">
                  <c:v>37949</c:v>
                </c:pt>
                <c:pt idx="923">
                  <c:v>37949</c:v>
                </c:pt>
                <c:pt idx="924">
                  <c:v>37949</c:v>
                </c:pt>
                <c:pt idx="925">
                  <c:v>37949</c:v>
                </c:pt>
                <c:pt idx="926">
                  <c:v>37949</c:v>
                </c:pt>
                <c:pt idx="927">
                  <c:v>37949</c:v>
                </c:pt>
                <c:pt idx="928">
                  <c:v>37949</c:v>
                </c:pt>
                <c:pt idx="929">
                  <c:v>37950</c:v>
                </c:pt>
                <c:pt idx="930">
                  <c:v>37950</c:v>
                </c:pt>
                <c:pt idx="931">
                  <c:v>37950</c:v>
                </c:pt>
                <c:pt idx="932">
                  <c:v>37950</c:v>
                </c:pt>
                <c:pt idx="933">
                  <c:v>37950</c:v>
                </c:pt>
                <c:pt idx="934">
                  <c:v>37950</c:v>
                </c:pt>
                <c:pt idx="935">
                  <c:v>37950</c:v>
                </c:pt>
                <c:pt idx="936">
                  <c:v>37950</c:v>
                </c:pt>
                <c:pt idx="937">
                  <c:v>37950</c:v>
                </c:pt>
                <c:pt idx="938">
                  <c:v>37950</c:v>
                </c:pt>
                <c:pt idx="939">
                  <c:v>37951</c:v>
                </c:pt>
                <c:pt idx="940">
                  <c:v>37951</c:v>
                </c:pt>
                <c:pt idx="941">
                  <c:v>37951</c:v>
                </c:pt>
                <c:pt idx="942">
                  <c:v>37951</c:v>
                </c:pt>
                <c:pt idx="943">
                  <c:v>37951</c:v>
                </c:pt>
                <c:pt idx="944">
                  <c:v>37951</c:v>
                </c:pt>
                <c:pt idx="945">
                  <c:v>37951</c:v>
                </c:pt>
                <c:pt idx="946">
                  <c:v>37951</c:v>
                </c:pt>
                <c:pt idx="947">
                  <c:v>37951</c:v>
                </c:pt>
                <c:pt idx="948">
                  <c:v>37951</c:v>
                </c:pt>
                <c:pt idx="949">
                  <c:v>37952</c:v>
                </c:pt>
                <c:pt idx="950">
                  <c:v>37952</c:v>
                </c:pt>
                <c:pt idx="951">
                  <c:v>37952</c:v>
                </c:pt>
                <c:pt idx="952">
                  <c:v>37952</c:v>
                </c:pt>
                <c:pt idx="953">
                  <c:v>37952</c:v>
                </c:pt>
                <c:pt idx="954">
                  <c:v>37952</c:v>
                </c:pt>
                <c:pt idx="955">
                  <c:v>37952</c:v>
                </c:pt>
                <c:pt idx="956">
                  <c:v>37952</c:v>
                </c:pt>
                <c:pt idx="957">
                  <c:v>37952</c:v>
                </c:pt>
                <c:pt idx="958">
                  <c:v>37952</c:v>
                </c:pt>
                <c:pt idx="959">
                  <c:v>37952</c:v>
                </c:pt>
                <c:pt idx="960">
                  <c:v>37953</c:v>
                </c:pt>
                <c:pt idx="961">
                  <c:v>37953</c:v>
                </c:pt>
                <c:pt idx="962">
                  <c:v>37953</c:v>
                </c:pt>
                <c:pt idx="963">
                  <c:v>37953</c:v>
                </c:pt>
                <c:pt idx="964">
                  <c:v>37953</c:v>
                </c:pt>
                <c:pt idx="965">
                  <c:v>37953</c:v>
                </c:pt>
                <c:pt idx="966">
                  <c:v>37953</c:v>
                </c:pt>
                <c:pt idx="967">
                  <c:v>37953</c:v>
                </c:pt>
                <c:pt idx="968">
                  <c:v>37953</c:v>
                </c:pt>
                <c:pt idx="969">
                  <c:v>37953</c:v>
                </c:pt>
                <c:pt idx="970">
                  <c:v>37954</c:v>
                </c:pt>
                <c:pt idx="971">
                  <c:v>37954</c:v>
                </c:pt>
                <c:pt idx="972">
                  <c:v>37954</c:v>
                </c:pt>
                <c:pt idx="973">
                  <c:v>37954</c:v>
                </c:pt>
                <c:pt idx="974">
                  <c:v>37954</c:v>
                </c:pt>
                <c:pt idx="975">
                  <c:v>37954</c:v>
                </c:pt>
                <c:pt idx="976">
                  <c:v>37954</c:v>
                </c:pt>
                <c:pt idx="977">
                  <c:v>37954</c:v>
                </c:pt>
                <c:pt idx="978">
                  <c:v>37955</c:v>
                </c:pt>
                <c:pt idx="979">
                  <c:v>37955</c:v>
                </c:pt>
                <c:pt idx="980">
                  <c:v>37955</c:v>
                </c:pt>
                <c:pt idx="981">
                  <c:v>37955</c:v>
                </c:pt>
                <c:pt idx="982">
                  <c:v>37955</c:v>
                </c:pt>
                <c:pt idx="983">
                  <c:v>37955</c:v>
                </c:pt>
                <c:pt idx="984">
                  <c:v>37955</c:v>
                </c:pt>
                <c:pt idx="985">
                  <c:v>37955</c:v>
                </c:pt>
                <c:pt idx="986">
                  <c:v>37955</c:v>
                </c:pt>
                <c:pt idx="987">
                  <c:v>37955</c:v>
                </c:pt>
                <c:pt idx="988">
                  <c:v>37955</c:v>
                </c:pt>
                <c:pt idx="989">
                  <c:v>37956</c:v>
                </c:pt>
                <c:pt idx="990">
                  <c:v>37956</c:v>
                </c:pt>
                <c:pt idx="991">
                  <c:v>37956</c:v>
                </c:pt>
                <c:pt idx="992">
                  <c:v>37956</c:v>
                </c:pt>
                <c:pt idx="993">
                  <c:v>37956</c:v>
                </c:pt>
                <c:pt idx="994">
                  <c:v>37956</c:v>
                </c:pt>
                <c:pt idx="995">
                  <c:v>37956</c:v>
                </c:pt>
                <c:pt idx="996">
                  <c:v>37956</c:v>
                </c:pt>
                <c:pt idx="997">
                  <c:v>37956</c:v>
                </c:pt>
                <c:pt idx="998">
                  <c:v>37956</c:v>
                </c:pt>
                <c:pt idx="999">
                  <c:v>37957</c:v>
                </c:pt>
              </c:numCache>
            </c:numRef>
          </c:val>
          <c:smooth val="0"/>
          <c:extLst>
            <c:ext xmlns:c16="http://schemas.microsoft.com/office/drawing/2014/chart" uri="{C3380CC4-5D6E-409C-BE32-E72D297353CC}">
              <c16:uniqueId val="{00000005-9557-4498-AA8C-EB0C25924276}"/>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70'!$C$1</c:f>
              <c:strCache>
                <c:ptCount val="1"/>
                <c:pt idx="0">
                  <c:v>No Vaccine</c:v>
                </c:pt>
              </c:strCache>
            </c:strRef>
          </c:tx>
          <c:spPr>
            <a:ln w="28575" cap="rnd">
              <a:solidFill>
                <a:schemeClr val="tx1"/>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C$2:$C$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24</c:v>
                </c:pt>
                <c:pt idx="313">
                  <c:v>143059</c:v>
                </c:pt>
                <c:pt idx="314">
                  <c:v>143696</c:v>
                </c:pt>
                <c:pt idx="315">
                  <c:v>144318</c:v>
                </c:pt>
                <c:pt idx="316">
                  <c:v>144930</c:v>
                </c:pt>
                <c:pt idx="317">
                  <c:v>145526</c:v>
                </c:pt>
                <c:pt idx="318">
                  <c:v>146127</c:v>
                </c:pt>
                <c:pt idx="319">
                  <c:v>146712</c:v>
                </c:pt>
                <c:pt idx="320">
                  <c:v>147287</c:v>
                </c:pt>
                <c:pt idx="321">
                  <c:v>147855</c:v>
                </c:pt>
                <c:pt idx="322">
                  <c:v>148418</c:v>
                </c:pt>
                <c:pt idx="323">
                  <c:v>148971</c:v>
                </c:pt>
                <c:pt idx="324">
                  <c:v>149514</c:v>
                </c:pt>
                <c:pt idx="325">
                  <c:v>150043</c:v>
                </c:pt>
                <c:pt idx="326">
                  <c:v>150567</c:v>
                </c:pt>
                <c:pt idx="327">
                  <c:v>151084</c:v>
                </c:pt>
                <c:pt idx="328">
                  <c:v>151593</c:v>
                </c:pt>
                <c:pt idx="329">
                  <c:v>152089</c:v>
                </c:pt>
                <c:pt idx="330">
                  <c:v>152569</c:v>
                </c:pt>
                <c:pt idx="331">
                  <c:v>153059</c:v>
                </c:pt>
                <c:pt idx="332">
                  <c:v>153541</c:v>
                </c:pt>
                <c:pt idx="333">
                  <c:v>154010</c:v>
                </c:pt>
                <c:pt idx="334">
                  <c:v>154472</c:v>
                </c:pt>
                <c:pt idx="335">
                  <c:v>154927</c:v>
                </c:pt>
                <c:pt idx="336">
                  <c:v>155368</c:v>
                </c:pt>
                <c:pt idx="337">
                  <c:v>155809</c:v>
                </c:pt>
                <c:pt idx="338">
                  <c:v>156245</c:v>
                </c:pt>
                <c:pt idx="339">
                  <c:v>156667</c:v>
                </c:pt>
                <c:pt idx="340">
                  <c:v>157089</c:v>
                </c:pt>
                <c:pt idx="341">
                  <c:v>157507</c:v>
                </c:pt>
                <c:pt idx="342">
                  <c:v>157917</c:v>
                </c:pt>
                <c:pt idx="343">
                  <c:v>158316</c:v>
                </c:pt>
                <c:pt idx="344">
                  <c:v>158705</c:v>
                </c:pt>
                <c:pt idx="345">
                  <c:v>159093</c:v>
                </c:pt>
                <c:pt idx="346">
                  <c:v>159467</c:v>
                </c:pt>
                <c:pt idx="347">
                  <c:v>159844</c:v>
                </c:pt>
                <c:pt idx="348">
                  <c:v>160212</c:v>
                </c:pt>
                <c:pt idx="349">
                  <c:v>160577</c:v>
                </c:pt>
                <c:pt idx="350">
                  <c:v>160937</c:v>
                </c:pt>
                <c:pt idx="351">
                  <c:v>161287</c:v>
                </c:pt>
                <c:pt idx="352">
                  <c:v>161630</c:v>
                </c:pt>
                <c:pt idx="353">
                  <c:v>161969</c:v>
                </c:pt>
                <c:pt idx="354">
                  <c:v>162305</c:v>
                </c:pt>
                <c:pt idx="355">
                  <c:v>162638</c:v>
                </c:pt>
                <c:pt idx="356">
                  <c:v>162960</c:v>
                </c:pt>
                <c:pt idx="357">
                  <c:v>163278</c:v>
                </c:pt>
                <c:pt idx="358">
                  <c:v>163597</c:v>
                </c:pt>
                <c:pt idx="359">
                  <c:v>163904</c:v>
                </c:pt>
                <c:pt idx="360">
                  <c:v>164208</c:v>
                </c:pt>
                <c:pt idx="361">
                  <c:v>164510</c:v>
                </c:pt>
                <c:pt idx="362">
                  <c:v>164804</c:v>
                </c:pt>
                <c:pt idx="363">
                  <c:v>165095</c:v>
                </c:pt>
                <c:pt idx="364">
                  <c:v>165380</c:v>
                </c:pt>
                <c:pt idx="365">
                  <c:v>165662</c:v>
                </c:pt>
                <c:pt idx="366">
                  <c:v>165938</c:v>
                </c:pt>
                <c:pt idx="367">
                  <c:v>166210</c:v>
                </c:pt>
                <c:pt idx="368">
                  <c:v>166474</c:v>
                </c:pt>
                <c:pt idx="369">
                  <c:v>166735</c:v>
                </c:pt>
                <c:pt idx="370">
                  <c:v>166997</c:v>
                </c:pt>
                <c:pt idx="371">
                  <c:v>167250</c:v>
                </c:pt>
                <c:pt idx="372">
                  <c:v>167500</c:v>
                </c:pt>
                <c:pt idx="373">
                  <c:v>167746</c:v>
                </c:pt>
                <c:pt idx="374">
                  <c:v>167983</c:v>
                </c:pt>
                <c:pt idx="375">
                  <c:v>168222</c:v>
                </c:pt>
                <c:pt idx="376">
                  <c:v>168453</c:v>
                </c:pt>
                <c:pt idx="377">
                  <c:v>168683</c:v>
                </c:pt>
                <c:pt idx="378">
                  <c:v>168906</c:v>
                </c:pt>
                <c:pt idx="379">
                  <c:v>169125</c:v>
                </c:pt>
                <c:pt idx="380">
                  <c:v>169345</c:v>
                </c:pt>
                <c:pt idx="381">
                  <c:v>169558</c:v>
                </c:pt>
                <c:pt idx="382">
                  <c:v>169768</c:v>
                </c:pt>
                <c:pt idx="383">
                  <c:v>169976</c:v>
                </c:pt>
                <c:pt idx="384">
                  <c:v>170180</c:v>
                </c:pt>
                <c:pt idx="385">
                  <c:v>170381</c:v>
                </c:pt>
                <c:pt idx="386">
                  <c:v>170581</c:v>
                </c:pt>
                <c:pt idx="387">
                  <c:v>170774</c:v>
                </c:pt>
                <c:pt idx="388">
                  <c:v>170966</c:v>
                </c:pt>
                <c:pt idx="389">
                  <c:v>171150</c:v>
                </c:pt>
                <c:pt idx="390">
                  <c:v>171336</c:v>
                </c:pt>
                <c:pt idx="391">
                  <c:v>171515</c:v>
                </c:pt>
                <c:pt idx="392">
                  <c:v>171693</c:v>
                </c:pt>
                <c:pt idx="393">
                  <c:v>171869</c:v>
                </c:pt>
                <c:pt idx="394">
                  <c:v>172043</c:v>
                </c:pt>
                <c:pt idx="395">
                  <c:v>172209</c:v>
                </c:pt>
                <c:pt idx="396">
                  <c:v>172375</c:v>
                </c:pt>
                <c:pt idx="397">
                  <c:v>172539</c:v>
                </c:pt>
                <c:pt idx="398">
                  <c:v>172705</c:v>
                </c:pt>
                <c:pt idx="399">
                  <c:v>172865</c:v>
                </c:pt>
                <c:pt idx="400">
                  <c:v>173018</c:v>
                </c:pt>
                <c:pt idx="401">
                  <c:v>173170</c:v>
                </c:pt>
                <c:pt idx="402">
                  <c:v>173321</c:v>
                </c:pt>
                <c:pt idx="403">
                  <c:v>173467</c:v>
                </c:pt>
                <c:pt idx="404">
                  <c:v>173608</c:v>
                </c:pt>
                <c:pt idx="405">
                  <c:v>173749</c:v>
                </c:pt>
                <c:pt idx="406">
                  <c:v>173889</c:v>
                </c:pt>
                <c:pt idx="407">
                  <c:v>174028</c:v>
                </c:pt>
                <c:pt idx="408">
                  <c:v>174163</c:v>
                </c:pt>
                <c:pt idx="409">
                  <c:v>174297</c:v>
                </c:pt>
                <c:pt idx="410">
                  <c:v>174429</c:v>
                </c:pt>
                <c:pt idx="411">
                  <c:v>174560</c:v>
                </c:pt>
                <c:pt idx="412">
                  <c:v>174685</c:v>
                </c:pt>
                <c:pt idx="413">
                  <c:v>174809</c:v>
                </c:pt>
                <c:pt idx="414">
                  <c:v>174935</c:v>
                </c:pt>
                <c:pt idx="415">
                  <c:v>175054</c:v>
                </c:pt>
                <c:pt idx="416">
                  <c:v>175172</c:v>
                </c:pt>
                <c:pt idx="417">
                  <c:v>175289</c:v>
                </c:pt>
                <c:pt idx="418">
                  <c:v>175405</c:v>
                </c:pt>
                <c:pt idx="419">
                  <c:v>175517</c:v>
                </c:pt>
                <c:pt idx="420">
                  <c:v>175628</c:v>
                </c:pt>
                <c:pt idx="421">
                  <c:v>175738</c:v>
                </c:pt>
                <c:pt idx="422">
                  <c:v>175846</c:v>
                </c:pt>
                <c:pt idx="423">
                  <c:v>175953</c:v>
                </c:pt>
                <c:pt idx="424">
                  <c:v>176062</c:v>
                </c:pt>
                <c:pt idx="425">
                  <c:v>176161</c:v>
                </c:pt>
                <c:pt idx="426">
                  <c:v>176263</c:v>
                </c:pt>
                <c:pt idx="427">
                  <c:v>176363</c:v>
                </c:pt>
                <c:pt idx="428">
                  <c:v>176461</c:v>
                </c:pt>
                <c:pt idx="429">
                  <c:v>176560</c:v>
                </c:pt>
                <c:pt idx="430">
                  <c:v>176660</c:v>
                </c:pt>
                <c:pt idx="431">
                  <c:v>176756</c:v>
                </c:pt>
                <c:pt idx="432">
                  <c:v>176854</c:v>
                </c:pt>
                <c:pt idx="433">
                  <c:v>176946</c:v>
                </c:pt>
                <c:pt idx="434">
                  <c:v>177036</c:v>
                </c:pt>
                <c:pt idx="435">
                  <c:v>177127</c:v>
                </c:pt>
                <c:pt idx="436">
                  <c:v>177213</c:v>
                </c:pt>
                <c:pt idx="437">
                  <c:v>177300</c:v>
                </c:pt>
                <c:pt idx="438">
                  <c:v>177389</c:v>
                </c:pt>
                <c:pt idx="439">
                  <c:v>177473</c:v>
                </c:pt>
                <c:pt idx="440">
                  <c:v>177555</c:v>
                </c:pt>
                <c:pt idx="441">
                  <c:v>177638</c:v>
                </c:pt>
                <c:pt idx="442">
                  <c:v>177720</c:v>
                </c:pt>
                <c:pt idx="443">
                  <c:v>177799</c:v>
                </c:pt>
                <c:pt idx="444">
                  <c:v>177877</c:v>
                </c:pt>
                <c:pt idx="445">
                  <c:v>177955</c:v>
                </c:pt>
                <c:pt idx="446">
                  <c:v>178027</c:v>
                </c:pt>
                <c:pt idx="447">
                  <c:v>178101</c:v>
                </c:pt>
                <c:pt idx="448">
                  <c:v>178177</c:v>
                </c:pt>
                <c:pt idx="449">
                  <c:v>178250</c:v>
                </c:pt>
                <c:pt idx="450">
                  <c:v>178323</c:v>
                </c:pt>
                <c:pt idx="451">
                  <c:v>178395</c:v>
                </c:pt>
                <c:pt idx="452">
                  <c:v>178464</c:v>
                </c:pt>
                <c:pt idx="453">
                  <c:v>178533</c:v>
                </c:pt>
                <c:pt idx="454">
                  <c:v>178603</c:v>
                </c:pt>
                <c:pt idx="455">
                  <c:v>178670</c:v>
                </c:pt>
                <c:pt idx="456">
                  <c:v>178738</c:v>
                </c:pt>
                <c:pt idx="457">
                  <c:v>178805</c:v>
                </c:pt>
                <c:pt idx="458">
                  <c:v>178869</c:v>
                </c:pt>
                <c:pt idx="459">
                  <c:v>178934</c:v>
                </c:pt>
                <c:pt idx="460">
                  <c:v>178998</c:v>
                </c:pt>
                <c:pt idx="461">
                  <c:v>179061</c:v>
                </c:pt>
                <c:pt idx="462">
                  <c:v>179123</c:v>
                </c:pt>
                <c:pt idx="463">
                  <c:v>179182</c:v>
                </c:pt>
                <c:pt idx="464">
                  <c:v>179243</c:v>
                </c:pt>
                <c:pt idx="465">
                  <c:v>179302</c:v>
                </c:pt>
                <c:pt idx="466">
                  <c:v>179360</c:v>
                </c:pt>
                <c:pt idx="467">
                  <c:v>179416</c:v>
                </c:pt>
                <c:pt idx="468">
                  <c:v>179471</c:v>
                </c:pt>
                <c:pt idx="469">
                  <c:v>179528</c:v>
                </c:pt>
                <c:pt idx="470">
                  <c:v>179584</c:v>
                </c:pt>
                <c:pt idx="471">
                  <c:v>179639</c:v>
                </c:pt>
                <c:pt idx="472">
                  <c:v>179692</c:v>
                </c:pt>
                <c:pt idx="473">
                  <c:v>179746</c:v>
                </c:pt>
                <c:pt idx="474">
                  <c:v>179798</c:v>
                </c:pt>
                <c:pt idx="475">
                  <c:v>179850</c:v>
                </c:pt>
                <c:pt idx="476">
                  <c:v>179901</c:v>
                </c:pt>
                <c:pt idx="477">
                  <c:v>179952</c:v>
                </c:pt>
                <c:pt idx="478">
                  <c:v>180003</c:v>
                </c:pt>
                <c:pt idx="479">
                  <c:v>180053</c:v>
                </c:pt>
                <c:pt idx="480">
                  <c:v>180101</c:v>
                </c:pt>
                <c:pt idx="481">
                  <c:v>180150</c:v>
                </c:pt>
                <c:pt idx="482">
                  <c:v>180199</c:v>
                </c:pt>
                <c:pt idx="483">
                  <c:v>180247</c:v>
                </c:pt>
                <c:pt idx="484">
                  <c:v>180293</c:v>
                </c:pt>
                <c:pt idx="485">
                  <c:v>180339</c:v>
                </c:pt>
                <c:pt idx="486">
                  <c:v>180383</c:v>
                </c:pt>
                <c:pt idx="487">
                  <c:v>180428</c:v>
                </c:pt>
                <c:pt idx="488">
                  <c:v>180474</c:v>
                </c:pt>
                <c:pt idx="489">
                  <c:v>180518</c:v>
                </c:pt>
                <c:pt idx="490">
                  <c:v>180563</c:v>
                </c:pt>
                <c:pt idx="491">
                  <c:v>180608</c:v>
                </c:pt>
                <c:pt idx="492">
                  <c:v>180653</c:v>
                </c:pt>
                <c:pt idx="493">
                  <c:v>180695</c:v>
                </c:pt>
                <c:pt idx="494">
                  <c:v>180738</c:v>
                </c:pt>
                <c:pt idx="495">
                  <c:v>180778</c:v>
                </c:pt>
                <c:pt idx="496">
                  <c:v>180820</c:v>
                </c:pt>
                <c:pt idx="497">
                  <c:v>180860</c:v>
                </c:pt>
                <c:pt idx="498">
                  <c:v>180901</c:v>
                </c:pt>
                <c:pt idx="499">
                  <c:v>180943</c:v>
                </c:pt>
                <c:pt idx="500">
                  <c:v>180984</c:v>
                </c:pt>
                <c:pt idx="501">
                  <c:v>181027</c:v>
                </c:pt>
                <c:pt idx="502">
                  <c:v>181065</c:v>
                </c:pt>
                <c:pt idx="503">
                  <c:v>181104</c:v>
                </c:pt>
                <c:pt idx="504">
                  <c:v>181144</c:v>
                </c:pt>
                <c:pt idx="505">
                  <c:v>181183</c:v>
                </c:pt>
                <c:pt idx="506">
                  <c:v>181220</c:v>
                </c:pt>
                <c:pt idx="507">
                  <c:v>181257</c:v>
                </c:pt>
                <c:pt idx="508">
                  <c:v>181296</c:v>
                </c:pt>
                <c:pt idx="509">
                  <c:v>181333</c:v>
                </c:pt>
                <c:pt idx="510">
                  <c:v>181371</c:v>
                </c:pt>
                <c:pt idx="511">
                  <c:v>181408</c:v>
                </c:pt>
                <c:pt idx="512">
                  <c:v>181444</c:v>
                </c:pt>
                <c:pt idx="513">
                  <c:v>181480</c:v>
                </c:pt>
                <c:pt idx="514">
                  <c:v>181516</c:v>
                </c:pt>
                <c:pt idx="515">
                  <c:v>181553</c:v>
                </c:pt>
                <c:pt idx="516">
                  <c:v>181588</c:v>
                </c:pt>
                <c:pt idx="517">
                  <c:v>181622</c:v>
                </c:pt>
                <c:pt idx="518">
                  <c:v>181657</c:v>
                </c:pt>
                <c:pt idx="519">
                  <c:v>181691</c:v>
                </c:pt>
                <c:pt idx="520">
                  <c:v>181725</c:v>
                </c:pt>
                <c:pt idx="521">
                  <c:v>181757</c:v>
                </c:pt>
                <c:pt idx="522">
                  <c:v>181791</c:v>
                </c:pt>
                <c:pt idx="523">
                  <c:v>181824</c:v>
                </c:pt>
                <c:pt idx="524">
                  <c:v>181859</c:v>
                </c:pt>
                <c:pt idx="525">
                  <c:v>181888</c:v>
                </c:pt>
                <c:pt idx="526">
                  <c:v>181920</c:v>
                </c:pt>
                <c:pt idx="527">
                  <c:v>181953</c:v>
                </c:pt>
                <c:pt idx="528">
                  <c:v>181985</c:v>
                </c:pt>
                <c:pt idx="529">
                  <c:v>182016</c:v>
                </c:pt>
                <c:pt idx="530">
                  <c:v>182049</c:v>
                </c:pt>
                <c:pt idx="531">
                  <c:v>182080</c:v>
                </c:pt>
                <c:pt idx="532">
                  <c:v>182111</c:v>
                </c:pt>
                <c:pt idx="533">
                  <c:v>182141</c:v>
                </c:pt>
                <c:pt idx="534">
                  <c:v>182171</c:v>
                </c:pt>
                <c:pt idx="535">
                  <c:v>182202</c:v>
                </c:pt>
                <c:pt idx="536">
                  <c:v>182231</c:v>
                </c:pt>
                <c:pt idx="537">
                  <c:v>182261</c:v>
                </c:pt>
                <c:pt idx="538">
                  <c:v>182291</c:v>
                </c:pt>
                <c:pt idx="539">
                  <c:v>182319</c:v>
                </c:pt>
                <c:pt idx="540">
                  <c:v>182348</c:v>
                </c:pt>
                <c:pt idx="541">
                  <c:v>182378</c:v>
                </c:pt>
                <c:pt idx="542">
                  <c:v>182407</c:v>
                </c:pt>
                <c:pt idx="543">
                  <c:v>182435</c:v>
                </c:pt>
                <c:pt idx="544">
                  <c:v>182463</c:v>
                </c:pt>
                <c:pt idx="545">
                  <c:v>182492</c:v>
                </c:pt>
                <c:pt idx="546">
                  <c:v>182523</c:v>
                </c:pt>
                <c:pt idx="547">
                  <c:v>182548</c:v>
                </c:pt>
                <c:pt idx="548">
                  <c:v>182577</c:v>
                </c:pt>
                <c:pt idx="549">
                  <c:v>182605</c:v>
                </c:pt>
                <c:pt idx="550">
                  <c:v>182632</c:v>
                </c:pt>
                <c:pt idx="551">
                  <c:v>182660</c:v>
                </c:pt>
                <c:pt idx="552">
                  <c:v>182686</c:v>
                </c:pt>
                <c:pt idx="553">
                  <c:v>182713</c:v>
                </c:pt>
                <c:pt idx="554">
                  <c:v>182738</c:v>
                </c:pt>
                <c:pt idx="555">
                  <c:v>182766</c:v>
                </c:pt>
                <c:pt idx="556">
                  <c:v>182791</c:v>
                </c:pt>
                <c:pt idx="557">
                  <c:v>182816</c:v>
                </c:pt>
                <c:pt idx="558">
                  <c:v>182842</c:v>
                </c:pt>
                <c:pt idx="559">
                  <c:v>182867</c:v>
                </c:pt>
                <c:pt idx="560">
                  <c:v>182892</c:v>
                </c:pt>
                <c:pt idx="561">
                  <c:v>182917</c:v>
                </c:pt>
                <c:pt idx="562">
                  <c:v>182942</c:v>
                </c:pt>
                <c:pt idx="563">
                  <c:v>182967</c:v>
                </c:pt>
                <c:pt idx="564">
                  <c:v>182993</c:v>
                </c:pt>
                <c:pt idx="565">
                  <c:v>183018</c:v>
                </c:pt>
                <c:pt idx="566">
                  <c:v>183042</c:v>
                </c:pt>
                <c:pt idx="567">
                  <c:v>183067</c:v>
                </c:pt>
                <c:pt idx="568">
                  <c:v>183092</c:v>
                </c:pt>
                <c:pt idx="569">
                  <c:v>183118</c:v>
                </c:pt>
                <c:pt idx="570">
                  <c:v>183142</c:v>
                </c:pt>
                <c:pt idx="571">
                  <c:v>183166</c:v>
                </c:pt>
                <c:pt idx="572">
                  <c:v>183190</c:v>
                </c:pt>
                <c:pt idx="573">
                  <c:v>183215</c:v>
                </c:pt>
                <c:pt idx="574">
                  <c:v>183240</c:v>
                </c:pt>
                <c:pt idx="575">
                  <c:v>183265</c:v>
                </c:pt>
                <c:pt idx="576">
                  <c:v>183289</c:v>
                </c:pt>
                <c:pt idx="577">
                  <c:v>183313</c:v>
                </c:pt>
                <c:pt idx="578">
                  <c:v>183338</c:v>
                </c:pt>
                <c:pt idx="579">
                  <c:v>183361</c:v>
                </c:pt>
                <c:pt idx="580">
                  <c:v>183385</c:v>
                </c:pt>
                <c:pt idx="581">
                  <c:v>183409</c:v>
                </c:pt>
                <c:pt idx="582">
                  <c:v>183433</c:v>
                </c:pt>
                <c:pt idx="583">
                  <c:v>183457</c:v>
                </c:pt>
                <c:pt idx="584">
                  <c:v>183481</c:v>
                </c:pt>
                <c:pt idx="585">
                  <c:v>183506</c:v>
                </c:pt>
                <c:pt idx="586">
                  <c:v>183531</c:v>
                </c:pt>
                <c:pt idx="587">
                  <c:v>183554</c:v>
                </c:pt>
                <c:pt idx="588">
                  <c:v>183578</c:v>
                </c:pt>
                <c:pt idx="589">
                  <c:v>183602</c:v>
                </c:pt>
                <c:pt idx="590">
                  <c:v>183626</c:v>
                </c:pt>
                <c:pt idx="591">
                  <c:v>183649</c:v>
                </c:pt>
                <c:pt idx="592">
                  <c:v>183673</c:v>
                </c:pt>
                <c:pt idx="593">
                  <c:v>183698</c:v>
                </c:pt>
                <c:pt idx="594">
                  <c:v>183721</c:v>
                </c:pt>
                <c:pt idx="595">
                  <c:v>183745</c:v>
                </c:pt>
                <c:pt idx="596">
                  <c:v>183768</c:v>
                </c:pt>
                <c:pt idx="597">
                  <c:v>183792</c:v>
                </c:pt>
                <c:pt idx="598">
                  <c:v>183817</c:v>
                </c:pt>
                <c:pt idx="599">
                  <c:v>183840</c:v>
                </c:pt>
                <c:pt idx="600">
                  <c:v>183863</c:v>
                </c:pt>
                <c:pt idx="601">
                  <c:v>183886</c:v>
                </c:pt>
                <c:pt idx="602">
                  <c:v>183908</c:v>
                </c:pt>
                <c:pt idx="603">
                  <c:v>183932</c:v>
                </c:pt>
                <c:pt idx="604">
                  <c:v>183955</c:v>
                </c:pt>
                <c:pt idx="605">
                  <c:v>183980</c:v>
                </c:pt>
                <c:pt idx="606">
                  <c:v>184003</c:v>
                </c:pt>
                <c:pt idx="607">
                  <c:v>184027</c:v>
                </c:pt>
                <c:pt idx="608">
                  <c:v>184050</c:v>
                </c:pt>
                <c:pt idx="609">
                  <c:v>184073</c:v>
                </c:pt>
                <c:pt idx="610">
                  <c:v>184097</c:v>
                </c:pt>
                <c:pt idx="611">
                  <c:v>184121</c:v>
                </c:pt>
                <c:pt idx="612">
                  <c:v>184144</c:v>
                </c:pt>
                <c:pt idx="613">
                  <c:v>184167</c:v>
                </c:pt>
                <c:pt idx="614">
                  <c:v>184191</c:v>
                </c:pt>
                <c:pt idx="615">
                  <c:v>184213</c:v>
                </c:pt>
                <c:pt idx="616">
                  <c:v>184235</c:v>
                </c:pt>
                <c:pt idx="617">
                  <c:v>184257</c:v>
                </c:pt>
                <c:pt idx="618">
                  <c:v>184279</c:v>
                </c:pt>
                <c:pt idx="619">
                  <c:v>184301</c:v>
                </c:pt>
                <c:pt idx="620">
                  <c:v>184325</c:v>
                </c:pt>
                <c:pt idx="621">
                  <c:v>184347</c:v>
                </c:pt>
                <c:pt idx="622">
                  <c:v>184370</c:v>
                </c:pt>
                <c:pt idx="623">
                  <c:v>184391</c:v>
                </c:pt>
                <c:pt idx="624">
                  <c:v>184412</c:v>
                </c:pt>
                <c:pt idx="625">
                  <c:v>184434</c:v>
                </c:pt>
                <c:pt idx="626">
                  <c:v>184455</c:v>
                </c:pt>
                <c:pt idx="627">
                  <c:v>184478</c:v>
                </c:pt>
                <c:pt idx="628">
                  <c:v>184501</c:v>
                </c:pt>
                <c:pt idx="629">
                  <c:v>184524</c:v>
                </c:pt>
                <c:pt idx="630">
                  <c:v>184546</c:v>
                </c:pt>
                <c:pt idx="631">
                  <c:v>184568</c:v>
                </c:pt>
                <c:pt idx="632">
                  <c:v>184590</c:v>
                </c:pt>
                <c:pt idx="633">
                  <c:v>184613</c:v>
                </c:pt>
                <c:pt idx="634">
                  <c:v>184635</c:v>
                </c:pt>
                <c:pt idx="635">
                  <c:v>184657</c:v>
                </c:pt>
                <c:pt idx="636">
                  <c:v>184678</c:v>
                </c:pt>
                <c:pt idx="637">
                  <c:v>184702</c:v>
                </c:pt>
                <c:pt idx="638">
                  <c:v>184724</c:v>
                </c:pt>
                <c:pt idx="639">
                  <c:v>184746</c:v>
                </c:pt>
                <c:pt idx="640">
                  <c:v>184768</c:v>
                </c:pt>
                <c:pt idx="641">
                  <c:v>184790</c:v>
                </c:pt>
                <c:pt idx="642">
                  <c:v>184812</c:v>
                </c:pt>
                <c:pt idx="643">
                  <c:v>184834</c:v>
                </c:pt>
                <c:pt idx="644">
                  <c:v>184854</c:v>
                </c:pt>
                <c:pt idx="645">
                  <c:v>184876</c:v>
                </c:pt>
                <c:pt idx="646">
                  <c:v>184897</c:v>
                </c:pt>
                <c:pt idx="647">
                  <c:v>184918</c:v>
                </c:pt>
                <c:pt idx="648">
                  <c:v>184939</c:v>
                </c:pt>
                <c:pt idx="649">
                  <c:v>184961</c:v>
                </c:pt>
                <c:pt idx="650">
                  <c:v>184983</c:v>
                </c:pt>
                <c:pt idx="651">
                  <c:v>185006</c:v>
                </c:pt>
                <c:pt idx="652">
                  <c:v>185028</c:v>
                </c:pt>
                <c:pt idx="653">
                  <c:v>185050</c:v>
                </c:pt>
                <c:pt idx="654">
                  <c:v>185071</c:v>
                </c:pt>
                <c:pt idx="655">
                  <c:v>185092</c:v>
                </c:pt>
                <c:pt idx="656">
                  <c:v>185113</c:v>
                </c:pt>
                <c:pt idx="657">
                  <c:v>185133</c:v>
                </c:pt>
                <c:pt idx="658">
                  <c:v>185155</c:v>
                </c:pt>
                <c:pt idx="659">
                  <c:v>185176</c:v>
                </c:pt>
                <c:pt idx="660">
                  <c:v>185197</c:v>
                </c:pt>
                <c:pt idx="661">
                  <c:v>185219</c:v>
                </c:pt>
                <c:pt idx="662">
                  <c:v>185241</c:v>
                </c:pt>
                <c:pt idx="663">
                  <c:v>185261</c:v>
                </c:pt>
                <c:pt idx="664">
                  <c:v>185281</c:v>
                </c:pt>
                <c:pt idx="665">
                  <c:v>185302</c:v>
                </c:pt>
                <c:pt idx="666">
                  <c:v>185322</c:v>
                </c:pt>
                <c:pt idx="667">
                  <c:v>185343</c:v>
                </c:pt>
                <c:pt idx="668">
                  <c:v>185364</c:v>
                </c:pt>
                <c:pt idx="669">
                  <c:v>185386</c:v>
                </c:pt>
                <c:pt idx="670">
                  <c:v>185407</c:v>
                </c:pt>
                <c:pt idx="671">
                  <c:v>185429</c:v>
                </c:pt>
                <c:pt idx="672">
                  <c:v>185448</c:v>
                </c:pt>
                <c:pt idx="673">
                  <c:v>185469</c:v>
                </c:pt>
                <c:pt idx="674">
                  <c:v>185489</c:v>
                </c:pt>
                <c:pt idx="675">
                  <c:v>185510</c:v>
                </c:pt>
                <c:pt idx="676">
                  <c:v>185532</c:v>
                </c:pt>
                <c:pt idx="677">
                  <c:v>185553</c:v>
                </c:pt>
                <c:pt idx="678">
                  <c:v>185573</c:v>
                </c:pt>
                <c:pt idx="679">
                  <c:v>185594</c:v>
                </c:pt>
                <c:pt idx="680">
                  <c:v>185615</c:v>
                </c:pt>
                <c:pt idx="681">
                  <c:v>185635</c:v>
                </c:pt>
                <c:pt idx="682">
                  <c:v>185656</c:v>
                </c:pt>
                <c:pt idx="683">
                  <c:v>185675</c:v>
                </c:pt>
                <c:pt idx="684">
                  <c:v>185695</c:v>
                </c:pt>
                <c:pt idx="685">
                  <c:v>185716</c:v>
                </c:pt>
                <c:pt idx="686">
                  <c:v>185736</c:v>
                </c:pt>
                <c:pt idx="687">
                  <c:v>185756</c:v>
                </c:pt>
                <c:pt idx="688">
                  <c:v>185776</c:v>
                </c:pt>
                <c:pt idx="689">
                  <c:v>185797</c:v>
                </c:pt>
                <c:pt idx="690">
                  <c:v>185817</c:v>
                </c:pt>
                <c:pt idx="691">
                  <c:v>185837</c:v>
                </c:pt>
                <c:pt idx="692">
                  <c:v>185859</c:v>
                </c:pt>
                <c:pt idx="693">
                  <c:v>185878</c:v>
                </c:pt>
                <c:pt idx="694">
                  <c:v>185898</c:v>
                </c:pt>
                <c:pt idx="695">
                  <c:v>185918</c:v>
                </c:pt>
                <c:pt idx="696">
                  <c:v>185937</c:v>
                </c:pt>
                <c:pt idx="697">
                  <c:v>185958</c:v>
                </c:pt>
                <c:pt idx="698">
                  <c:v>185977</c:v>
                </c:pt>
                <c:pt idx="699">
                  <c:v>185997</c:v>
                </c:pt>
                <c:pt idx="700">
                  <c:v>186017</c:v>
                </c:pt>
                <c:pt idx="701">
                  <c:v>186037</c:v>
                </c:pt>
                <c:pt idx="702">
                  <c:v>186058</c:v>
                </c:pt>
                <c:pt idx="703">
                  <c:v>186077</c:v>
                </c:pt>
                <c:pt idx="704">
                  <c:v>186097</c:v>
                </c:pt>
                <c:pt idx="705">
                  <c:v>186118</c:v>
                </c:pt>
                <c:pt idx="706">
                  <c:v>186138</c:v>
                </c:pt>
                <c:pt idx="707">
                  <c:v>186157</c:v>
                </c:pt>
                <c:pt idx="708">
                  <c:v>186176</c:v>
                </c:pt>
                <c:pt idx="709">
                  <c:v>186197</c:v>
                </c:pt>
                <c:pt idx="710">
                  <c:v>186216</c:v>
                </c:pt>
                <c:pt idx="711">
                  <c:v>186236</c:v>
                </c:pt>
                <c:pt idx="712">
                  <c:v>186256</c:v>
                </c:pt>
                <c:pt idx="713">
                  <c:v>186276</c:v>
                </c:pt>
                <c:pt idx="714">
                  <c:v>186294</c:v>
                </c:pt>
                <c:pt idx="715">
                  <c:v>186314</c:v>
                </c:pt>
                <c:pt idx="716">
                  <c:v>186333</c:v>
                </c:pt>
                <c:pt idx="717">
                  <c:v>186352</c:v>
                </c:pt>
                <c:pt idx="718">
                  <c:v>186371</c:v>
                </c:pt>
                <c:pt idx="719">
                  <c:v>186391</c:v>
                </c:pt>
                <c:pt idx="720">
                  <c:v>186410</c:v>
                </c:pt>
                <c:pt idx="721">
                  <c:v>186429</c:v>
                </c:pt>
                <c:pt idx="722">
                  <c:v>186449</c:v>
                </c:pt>
                <c:pt idx="723">
                  <c:v>186467</c:v>
                </c:pt>
                <c:pt idx="724">
                  <c:v>186487</c:v>
                </c:pt>
                <c:pt idx="725">
                  <c:v>186506</c:v>
                </c:pt>
                <c:pt idx="726">
                  <c:v>186526</c:v>
                </c:pt>
                <c:pt idx="727">
                  <c:v>186546</c:v>
                </c:pt>
                <c:pt idx="728">
                  <c:v>186565</c:v>
                </c:pt>
                <c:pt idx="729">
                  <c:v>186583</c:v>
                </c:pt>
                <c:pt idx="730">
                  <c:v>186604</c:v>
                </c:pt>
                <c:pt idx="731">
                  <c:v>186623</c:v>
                </c:pt>
                <c:pt idx="732">
                  <c:v>186643</c:v>
                </c:pt>
                <c:pt idx="733">
                  <c:v>186662</c:v>
                </c:pt>
                <c:pt idx="734">
                  <c:v>186680</c:v>
                </c:pt>
                <c:pt idx="735">
                  <c:v>186699</c:v>
                </c:pt>
                <c:pt idx="736">
                  <c:v>186719</c:v>
                </c:pt>
                <c:pt idx="737">
                  <c:v>186738</c:v>
                </c:pt>
                <c:pt idx="738">
                  <c:v>186757</c:v>
                </c:pt>
                <c:pt idx="739">
                  <c:v>186777</c:v>
                </c:pt>
                <c:pt idx="740">
                  <c:v>186796</c:v>
                </c:pt>
                <c:pt idx="741">
                  <c:v>186815</c:v>
                </c:pt>
                <c:pt idx="742">
                  <c:v>186836</c:v>
                </c:pt>
                <c:pt idx="743">
                  <c:v>186855</c:v>
                </c:pt>
                <c:pt idx="744">
                  <c:v>186875</c:v>
                </c:pt>
                <c:pt idx="745">
                  <c:v>186894</c:v>
                </c:pt>
                <c:pt idx="746">
                  <c:v>186913</c:v>
                </c:pt>
                <c:pt idx="747">
                  <c:v>186933</c:v>
                </c:pt>
                <c:pt idx="748">
                  <c:v>186952</c:v>
                </c:pt>
                <c:pt idx="749">
                  <c:v>186971</c:v>
                </c:pt>
                <c:pt idx="750">
                  <c:v>186991</c:v>
                </c:pt>
                <c:pt idx="751">
                  <c:v>187011</c:v>
                </c:pt>
                <c:pt idx="752">
                  <c:v>187030</c:v>
                </c:pt>
                <c:pt idx="753">
                  <c:v>187049</c:v>
                </c:pt>
                <c:pt idx="754">
                  <c:v>187068</c:v>
                </c:pt>
                <c:pt idx="755">
                  <c:v>187088</c:v>
                </c:pt>
                <c:pt idx="756">
                  <c:v>187107</c:v>
                </c:pt>
                <c:pt idx="757">
                  <c:v>187127</c:v>
                </c:pt>
                <c:pt idx="758">
                  <c:v>187147</c:v>
                </c:pt>
                <c:pt idx="759">
                  <c:v>187166</c:v>
                </c:pt>
                <c:pt idx="760">
                  <c:v>187184</c:v>
                </c:pt>
                <c:pt idx="761">
                  <c:v>187203</c:v>
                </c:pt>
                <c:pt idx="762">
                  <c:v>187223</c:v>
                </c:pt>
                <c:pt idx="763">
                  <c:v>187242</c:v>
                </c:pt>
                <c:pt idx="764">
                  <c:v>187262</c:v>
                </c:pt>
                <c:pt idx="765">
                  <c:v>187281</c:v>
                </c:pt>
                <c:pt idx="766">
                  <c:v>187300</c:v>
                </c:pt>
                <c:pt idx="767">
                  <c:v>187319</c:v>
                </c:pt>
                <c:pt idx="768">
                  <c:v>187338</c:v>
                </c:pt>
                <c:pt idx="769">
                  <c:v>187358</c:v>
                </c:pt>
                <c:pt idx="770">
                  <c:v>187378</c:v>
                </c:pt>
                <c:pt idx="771">
                  <c:v>187397</c:v>
                </c:pt>
                <c:pt idx="772">
                  <c:v>187416</c:v>
                </c:pt>
                <c:pt idx="773">
                  <c:v>187436</c:v>
                </c:pt>
                <c:pt idx="774">
                  <c:v>187457</c:v>
                </c:pt>
                <c:pt idx="775">
                  <c:v>187477</c:v>
                </c:pt>
                <c:pt idx="776">
                  <c:v>187497</c:v>
                </c:pt>
                <c:pt idx="777">
                  <c:v>187516</c:v>
                </c:pt>
                <c:pt idx="778">
                  <c:v>187536</c:v>
                </c:pt>
                <c:pt idx="779">
                  <c:v>187557</c:v>
                </c:pt>
                <c:pt idx="780">
                  <c:v>187576</c:v>
                </c:pt>
                <c:pt idx="781">
                  <c:v>187595</c:v>
                </c:pt>
                <c:pt idx="782">
                  <c:v>187615</c:v>
                </c:pt>
                <c:pt idx="783">
                  <c:v>187635</c:v>
                </c:pt>
                <c:pt idx="784">
                  <c:v>187655</c:v>
                </c:pt>
                <c:pt idx="785">
                  <c:v>187675</c:v>
                </c:pt>
                <c:pt idx="786">
                  <c:v>187694</c:v>
                </c:pt>
                <c:pt idx="787">
                  <c:v>187713</c:v>
                </c:pt>
                <c:pt idx="788">
                  <c:v>187733</c:v>
                </c:pt>
                <c:pt idx="789">
                  <c:v>187752</c:v>
                </c:pt>
                <c:pt idx="790">
                  <c:v>187771</c:v>
                </c:pt>
                <c:pt idx="791">
                  <c:v>187791</c:v>
                </c:pt>
                <c:pt idx="792">
                  <c:v>187810</c:v>
                </c:pt>
                <c:pt idx="793">
                  <c:v>187829</c:v>
                </c:pt>
                <c:pt idx="794">
                  <c:v>187847</c:v>
                </c:pt>
                <c:pt idx="795">
                  <c:v>187866</c:v>
                </c:pt>
                <c:pt idx="796">
                  <c:v>187885</c:v>
                </c:pt>
                <c:pt idx="797">
                  <c:v>187904</c:v>
                </c:pt>
                <c:pt idx="798">
                  <c:v>187923</c:v>
                </c:pt>
                <c:pt idx="799">
                  <c:v>187943</c:v>
                </c:pt>
                <c:pt idx="800">
                  <c:v>187961</c:v>
                </c:pt>
                <c:pt idx="801">
                  <c:v>187980</c:v>
                </c:pt>
                <c:pt idx="802">
                  <c:v>187999</c:v>
                </c:pt>
                <c:pt idx="803">
                  <c:v>188019</c:v>
                </c:pt>
                <c:pt idx="804">
                  <c:v>188037</c:v>
                </c:pt>
                <c:pt idx="805">
                  <c:v>188057</c:v>
                </c:pt>
                <c:pt idx="806">
                  <c:v>188077</c:v>
                </c:pt>
                <c:pt idx="807">
                  <c:v>188096</c:v>
                </c:pt>
                <c:pt idx="808">
                  <c:v>188116</c:v>
                </c:pt>
                <c:pt idx="809">
                  <c:v>188135</c:v>
                </c:pt>
                <c:pt idx="810">
                  <c:v>188153</c:v>
                </c:pt>
                <c:pt idx="811">
                  <c:v>188171</c:v>
                </c:pt>
                <c:pt idx="812">
                  <c:v>188190</c:v>
                </c:pt>
                <c:pt idx="813">
                  <c:v>188211</c:v>
                </c:pt>
                <c:pt idx="814">
                  <c:v>188230</c:v>
                </c:pt>
                <c:pt idx="815">
                  <c:v>188250</c:v>
                </c:pt>
                <c:pt idx="816">
                  <c:v>188269</c:v>
                </c:pt>
                <c:pt idx="817">
                  <c:v>188288</c:v>
                </c:pt>
                <c:pt idx="818">
                  <c:v>188306</c:v>
                </c:pt>
                <c:pt idx="819">
                  <c:v>188325</c:v>
                </c:pt>
                <c:pt idx="820">
                  <c:v>188343</c:v>
                </c:pt>
                <c:pt idx="821">
                  <c:v>188363</c:v>
                </c:pt>
                <c:pt idx="822">
                  <c:v>188381</c:v>
                </c:pt>
                <c:pt idx="823">
                  <c:v>188401</c:v>
                </c:pt>
                <c:pt idx="824">
                  <c:v>188421</c:v>
                </c:pt>
                <c:pt idx="825">
                  <c:v>188439</c:v>
                </c:pt>
                <c:pt idx="826">
                  <c:v>188457</c:v>
                </c:pt>
                <c:pt idx="827">
                  <c:v>188476</c:v>
                </c:pt>
                <c:pt idx="828">
                  <c:v>188496</c:v>
                </c:pt>
                <c:pt idx="829">
                  <c:v>188515</c:v>
                </c:pt>
                <c:pt idx="830">
                  <c:v>188532</c:v>
                </c:pt>
                <c:pt idx="831">
                  <c:v>188550</c:v>
                </c:pt>
                <c:pt idx="832">
                  <c:v>188570</c:v>
                </c:pt>
                <c:pt idx="833">
                  <c:v>188589</c:v>
                </c:pt>
                <c:pt idx="834">
                  <c:v>188608</c:v>
                </c:pt>
                <c:pt idx="835">
                  <c:v>188629</c:v>
                </c:pt>
                <c:pt idx="836">
                  <c:v>188647</c:v>
                </c:pt>
                <c:pt idx="837">
                  <c:v>188666</c:v>
                </c:pt>
                <c:pt idx="838">
                  <c:v>188686</c:v>
                </c:pt>
                <c:pt idx="839">
                  <c:v>188705</c:v>
                </c:pt>
                <c:pt idx="840">
                  <c:v>188725</c:v>
                </c:pt>
                <c:pt idx="841">
                  <c:v>188744</c:v>
                </c:pt>
                <c:pt idx="842">
                  <c:v>188764</c:v>
                </c:pt>
                <c:pt idx="843">
                  <c:v>188784</c:v>
                </c:pt>
                <c:pt idx="844">
                  <c:v>188804</c:v>
                </c:pt>
                <c:pt idx="845">
                  <c:v>188823</c:v>
                </c:pt>
                <c:pt idx="846">
                  <c:v>188842</c:v>
                </c:pt>
                <c:pt idx="847">
                  <c:v>188862</c:v>
                </c:pt>
                <c:pt idx="848">
                  <c:v>188881</c:v>
                </c:pt>
                <c:pt idx="849">
                  <c:v>188900</c:v>
                </c:pt>
                <c:pt idx="850">
                  <c:v>188920</c:v>
                </c:pt>
                <c:pt idx="851">
                  <c:v>188940</c:v>
                </c:pt>
                <c:pt idx="852">
                  <c:v>188960</c:v>
                </c:pt>
                <c:pt idx="853">
                  <c:v>188980</c:v>
                </c:pt>
                <c:pt idx="854">
                  <c:v>189000</c:v>
                </c:pt>
                <c:pt idx="855">
                  <c:v>189020</c:v>
                </c:pt>
                <c:pt idx="856">
                  <c:v>189040</c:v>
                </c:pt>
                <c:pt idx="857">
                  <c:v>189060</c:v>
                </c:pt>
                <c:pt idx="858">
                  <c:v>189079</c:v>
                </c:pt>
                <c:pt idx="859">
                  <c:v>189099</c:v>
                </c:pt>
                <c:pt idx="860">
                  <c:v>189119</c:v>
                </c:pt>
                <c:pt idx="861">
                  <c:v>189139</c:v>
                </c:pt>
                <c:pt idx="862">
                  <c:v>189158</c:v>
                </c:pt>
                <c:pt idx="863">
                  <c:v>189179</c:v>
                </c:pt>
                <c:pt idx="864">
                  <c:v>189198</c:v>
                </c:pt>
                <c:pt idx="865">
                  <c:v>189219</c:v>
                </c:pt>
                <c:pt idx="866">
                  <c:v>189239</c:v>
                </c:pt>
                <c:pt idx="867">
                  <c:v>189258</c:v>
                </c:pt>
                <c:pt idx="868">
                  <c:v>189279</c:v>
                </c:pt>
                <c:pt idx="869">
                  <c:v>189300</c:v>
                </c:pt>
                <c:pt idx="870">
                  <c:v>189321</c:v>
                </c:pt>
                <c:pt idx="871">
                  <c:v>189340</c:v>
                </c:pt>
                <c:pt idx="872">
                  <c:v>189362</c:v>
                </c:pt>
                <c:pt idx="873">
                  <c:v>189383</c:v>
                </c:pt>
                <c:pt idx="874">
                  <c:v>189403</c:v>
                </c:pt>
                <c:pt idx="875">
                  <c:v>189424</c:v>
                </c:pt>
                <c:pt idx="876">
                  <c:v>189444</c:v>
                </c:pt>
                <c:pt idx="877">
                  <c:v>189465</c:v>
                </c:pt>
                <c:pt idx="878">
                  <c:v>189485</c:v>
                </c:pt>
                <c:pt idx="879">
                  <c:v>189506</c:v>
                </c:pt>
                <c:pt idx="880">
                  <c:v>189528</c:v>
                </c:pt>
                <c:pt idx="881">
                  <c:v>189549</c:v>
                </c:pt>
                <c:pt idx="882">
                  <c:v>189571</c:v>
                </c:pt>
                <c:pt idx="883">
                  <c:v>189592</c:v>
                </c:pt>
                <c:pt idx="884">
                  <c:v>189613</c:v>
                </c:pt>
                <c:pt idx="885">
                  <c:v>189635</c:v>
                </c:pt>
                <c:pt idx="886">
                  <c:v>189657</c:v>
                </c:pt>
                <c:pt idx="887">
                  <c:v>189677</c:v>
                </c:pt>
                <c:pt idx="888">
                  <c:v>189698</c:v>
                </c:pt>
                <c:pt idx="889">
                  <c:v>189719</c:v>
                </c:pt>
                <c:pt idx="890">
                  <c:v>189741</c:v>
                </c:pt>
                <c:pt idx="891">
                  <c:v>189761</c:v>
                </c:pt>
                <c:pt idx="892">
                  <c:v>189782</c:v>
                </c:pt>
                <c:pt idx="893">
                  <c:v>189802</c:v>
                </c:pt>
                <c:pt idx="894">
                  <c:v>189823</c:v>
                </c:pt>
                <c:pt idx="895">
                  <c:v>189845</c:v>
                </c:pt>
                <c:pt idx="896">
                  <c:v>189865</c:v>
                </c:pt>
                <c:pt idx="897">
                  <c:v>189885</c:v>
                </c:pt>
                <c:pt idx="898">
                  <c:v>189905</c:v>
                </c:pt>
                <c:pt idx="899">
                  <c:v>189926</c:v>
                </c:pt>
                <c:pt idx="900">
                  <c:v>189947</c:v>
                </c:pt>
                <c:pt idx="901">
                  <c:v>189968</c:v>
                </c:pt>
                <c:pt idx="902">
                  <c:v>189988</c:v>
                </c:pt>
                <c:pt idx="903">
                  <c:v>190008</c:v>
                </c:pt>
                <c:pt idx="904">
                  <c:v>190029</c:v>
                </c:pt>
                <c:pt idx="905">
                  <c:v>190047</c:v>
                </c:pt>
                <c:pt idx="906">
                  <c:v>190068</c:v>
                </c:pt>
                <c:pt idx="907">
                  <c:v>190087</c:v>
                </c:pt>
                <c:pt idx="908">
                  <c:v>190108</c:v>
                </c:pt>
                <c:pt idx="909">
                  <c:v>190127</c:v>
                </c:pt>
                <c:pt idx="910">
                  <c:v>190146</c:v>
                </c:pt>
                <c:pt idx="911">
                  <c:v>190167</c:v>
                </c:pt>
                <c:pt idx="912">
                  <c:v>190187</c:v>
                </c:pt>
                <c:pt idx="913">
                  <c:v>190206</c:v>
                </c:pt>
                <c:pt idx="914">
                  <c:v>190225</c:v>
                </c:pt>
                <c:pt idx="915">
                  <c:v>190244</c:v>
                </c:pt>
                <c:pt idx="916">
                  <c:v>190264</c:v>
                </c:pt>
                <c:pt idx="917">
                  <c:v>190284</c:v>
                </c:pt>
                <c:pt idx="918">
                  <c:v>190304</c:v>
                </c:pt>
                <c:pt idx="919">
                  <c:v>190324</c:v>
                </c:pt>
                <c:pt idx="920">
                  <c:v>190343</c:v>
                </c:pt>
                <c:pt idx="921">
                  <c:v>190362</c:v>
                </c:pt>
                <c:pt idx="922">
                  <c:v>190384</c:v>
                </c:pt>
                <c:pt idx="923">
                  <c:v>190403</c:v>
                </c:pt>
                <c:pt idx="924">
                  <c:v>190424</c:v>
                </c:pt>
                <c:pt idx="925">
                  <c:v>190445</c:v>
                </c:pt>
                <c:pt idx="926">
                  <c:v>190465</c:v>
                </c:pt>
                <c:pt idx="927">
                  <c:v>190486</c:v>
                </c:pt>
                <c:pt idx="928">
                  <c:v>190506</c:v>
                </c:pt>
                <c:pt idx="929">
                  <c:v>190526</c:v>
                </c:pt>
                <c:pt idx="930">
                  <c:v>190546</c:v>
                </c:pt>
                <c:pt idx="931">
                  <c:v>190564</c:v>
                </c:pt>
                <c:pt idx="932">
                  <c:v>190583</c:v>
                </c:pt>
                <c:pt idx="933">
                  <c:v>190602</c:v>
                </c:pt>
                <c:pt idx="934">
                  <c:v>190624</c:v>
                </c:pt>
                <c:pt idx="935">
                  <c:v>190645</c:v>
                </c:pt>
                <c:pt idx="936">
                  <c:v>190664</c:v>
                </c:pt>
                <c:pt idx="937">
                  <c:v>190683</c:v>
                </c:pt>
                <c:pt idx="938">
                  <c:v>190703</c:v>
                </c:pt>
                <c:pt idx="939">
                  <c:v>190723</c:v>
                </c:pt>
                <c:pt idx="940">
                  <c:v>190742</c:v>
                </c:pt>
                <c:pt idx="941">
                  <c:v>190762</c:v>
                </c:pt>
                <c:pt idx="942">
                  <c:v>190781</c:v>
                </c:pt>
                <c:pt idx="943">
                  <c:v>190800</c:v>
                </c:pt>
                <c:pt idx="944">
                  <c:v>190820</c:v>
                </c:pt>
                <c:pt idx="945">
                  <c:v>190840</c:v>
                </c:pt>
                <c:pt idx="946">
                  <c:v>190859</c:v>
                </c:pt>
                <c:pt idx="947">
                  <c:v>190879</c:v>
                </c:pt>
                <c:pt idx="948">
                  <c:v>190898</c:v>
                </c:pt>
                <c:pt idx="949">
                  <c:v>190918</c:v>
                </c:pt>
                <c:pt idx="950">
                  <c:v>190938</c:v>
                </c:pt>
                <c:pt idx="951">
                  <c:v>190957</c:v>
                </c:pt>
                <c:pt idx="952">
                  <c:v>190976</c:v>
                </c:pt>
                <c:pt idx="953">
                  <c:v>190995</c:v>
                </c:pt>
                <c:pt idx="954">
                  <c:v>191014</c:v>
                </c:pt>
                <c:pt idx="955">
                  <c:v>191033</c:v>
                </c:pt>
                <c:pt idx="956">
                  <c:v>191053</c:v>
                </c:pt>
                <c:pt idx="957">
                  <c:v>191072</c:v>
                </c:pt>
                <c:pt idx="958">
                  <c:v>191091</c:v>
                </c:pt>
                <c:pt idx="959">
                  <c:v>191112</c:v>
                </c:pt>
                <c:pt idx="960">
                  <c:v>191130</c:v>
                </c:pt>
                <c:pt idx="961">
                  <c:v>191149</c:v>
                </c:pt>
                <c:pt idx="962">
                  <c:v>191168</c:v>
                </c:pt>
                <c:pt idx="963">
                  <c:v>191188</c:v>
                </c:pt>
                <c:pt idx="964">
                  <c:v>191207</c:v>
                </c:pt>
                <c:pt idx="965">
                  <c:v>191225</c:v>
                </c:pt>
                <c:pt idx="966">
                  <c:v>191244</c:v>
                </c:pt>
                <c:pt idx="967">
                  <c:v>191263</c:v>
                </c:pt>
                <c:pt idx="968">
                  <c:v>191283</c:v>
                </c:pt>
                <c:pt idx="969">
                  <c:v>191301</c:v>
                </c:pt>
                <c:pt idx="970">
                  <c:v>191318</c:v>
                </c:pt>
                <c:pt idx="971">
                  <c:v>191337</c:v>
                </c:pt>
                <c:pt idx="972">
                  <c:v>191356</c:v>
                </c:pt>
                <c:pt idx="973">
                  <c:v>191375</c:v>
                </c:pt>
                <c:pt idx="974">
                  <c:v>191394</c:v>
                </c:pt>
                <c:pt idx="975">
                  <c:v>191411</c:v>
                </c:pt>
                <c:pt idx="976">
                  <c:v>191432</c:v>
                </c:pt>
                <c:pt idx="977">
                  <c:v>191450</c:v>
                </c:pt>
                <c:pt idx="978">
                  <c:v>191468</c:v>
                </c:pt>
                <c:pt idx="979">
                  <c:v>191487</c:v>
                </c:pt>
                <c:pt idx="980">
                  <c:v>191504</c:v>
                </c:pt>
                <c:pt idx="981">
                  <c:v>191523</c:v>
                </c:pt>
                <c:pt idx="982">
                  <c:v>191540</c:v>
                </c:pt>
                <c:pt idx="983">
                  <c:v>191558</c:v>
                </c:pt>
                <c:pt idx="984">
                  <c:v>191577</c:v>
                </c:pt>
                <c:pt idx="985">
                  <c:v>191595</c:v>
                </c:pt>
                <c:pt idx="986">
                  <c:v>191612</c:v>
                </c:pt>
                <c:pt idx="987">
                  <c:v>191631</c:v>
                </c:pt>
                <c:pt idx="988">
                  <c:v>191650</c:v>
                </c:pt>
                <c:pt idx="989">
                  <c:v>191670</c:v>
                </c:pt>
                <c:pt idx="990">
                  <c:v>191689</c:v>
                </c:pt>
                <c:pt idx="991">
                  <c:v>191709</c:v>
                </c:pt>
                <c:pt idx="992">
                  <c:v>191728</c:v>
                </c:pt>
                <c:pt idx="993">
                  <c:v>191747</c:v>
                </c:pt>
                <c:pt idx="994">
                  <c:v>191766</c:v>
                </c:pt>
                <c:pt idx="995">
                  <c:v>191785</c:v>
                </c:pt>
                <c:pt idx="996">
                  <c:v>191803</c:v>
                </c:pt>
                <c:pt idx="997">
                  <c:v>191822</c:v>
                </c:pt>
                <c:pt idx="998">
                  <c:v>191842</c:v>
                </c:pt>
                <c:pt idx="999">
                  <c:v>191861</c:v>
                </c:pt>
              </c:numCache>
            </c:numRef>
          </c:val>
          <c:smooth val="0"/>
          <c:extLst>
            <c:ext xmlns:c16="http://schemas.microsoft.com/office/drawing/2014/chart" uri="{C3380CC4-5D6E-409C-BE32-E72D297353CC}">
              <c16:uniqueId val="{00000000-E88E-4B5B-BB05-6DD7877CD6DE}"/>
            </c:ext>
          </c:extLst>
        </c:ser>
        <c:ser>
          <c:idx val="1"/>
          <c:order val="1"/>
          <c:tx>
            <c:strRef>
              <c:f>'70'!$D$1</c:f>
              <c:strCache>
                <c:ptCount val="1"/>
                <c:pt idx="0">
                  <c:v>25%</c:v>
                </c:pt>
              </c:strCache>
            </c:strRef>
          </c:tx>
          <c:spPr>
            <a:ln w="28575" cap="rnd">
              <a:solidFill>
                <a:schemeClr val="accent2"/>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D$2:$D$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0</c:v>
                </c:pt>
                <c:pt idx="314">
                  <c:v>143602</c:v>
                </c:pt>
                <c:pt idx="315">
                  <c:v>144164</c:v>
                </c:pt>
                <c:pt idx="316">
                  <c:v>144696</c:v>
                </c:pt>
                <c:pt idx="317">
                  <c:v>145196</c:v>
                </c:pt>
                <c:pt idx="318">
                  <c:v>145679</c:v>
                </c:pt>
                <c:pt idx="319">
                  <c:v>146130</c:v>
                </c:pt>
                <c:pt idx="320">
                  <c:v>146554</c:v>
                </c:pt>
                <c:pt idx="321">
                  <c:v>146957</c:v>
                </c:pt>
                <c:pt idx="322">
                  <c:v>147341</c:v>
                </c:pt>
                <c:pt idx="323">
                  <c:v>147705</c:v>
                </c:pt>
                <c:pt idx="324">
                  <c:v>148056</c:v>
                </c:pt>
                <c:pt idx="325">
                  <c:v>148385</c:v>
                </c:pt>
                <c:pt idx="326">
                  <c:v>148698</c:v>
                </c:pt>
                <c:pt idx="327">
                  <c:v>148991</c:v>
                </c:pt>
                <c:pt idx="328">
                  <c:v>149272</c:v>
                </c:pt>
                <c:pt idx="329">
                  <c:v>149536</c:v>
                </c:pt>
                <c:pt idx="330">
                  <c:v>149789</c:v>
                </c:pt>
                <c:pt idx="331">
                  <c:v>150028</c:v>
                </c:pt>
                <c:pt idx="332">
                  <c:v>150251</c:v>
                </c:pt>
                <c:pt idx="333">
                  <c:v>150463</c:v>
                </c:pt>
                <c:pt idx="334">
                  <c:v>150663</c:v>
                </c:pt>
                <c:pt idx="335">
                  <c:v>150855</c:v>
                </c:pt>
                <c:pt idx="336">
                  <c:v>151041</c:v>
                </c:pt>
                <c:pt idx="337">
                  <c:v>151215</c:v>
                </c:pt>
                <c:pt idx="338">
                  <c:v>151381</c:v>
                </c:pt>
                <c:pt idx="339">
                  <c:v>151534</c:v>
                </c:pt>
                <c:pt idx="340">
                  <c:v>151684</c:v>
                </c:pt>
                <c:pt idx="341">
                  <c:v>151824</c:v>
                </c:pt>
                <c:pt idx="342">
                  <c:v>151958</c:v>
                </c:pt>
                <c:pt idx="343">
                  <c:v>152085</c:v>
                </c:pt>
                <c:pt idx="344">
                  <c:v>152205</c:v>
                </c:pt>
                <c:pt idx="345">
                  <c:v>152323</c:v>
                </c:pt>
                <c:pt idx="346">
                  <c:v>152433</c:v>
                </c:pt>
                <c:pt idx="347">
                  <c:v>152536</c:v>
                </c:pt>
                <c:pt idx="348">
                  <c:v>152635</c:v>
                </c:pt>
                <c:pt idx="349">
                  <c:v>152729</c:v>
                </c:pt>
                <c:pt idx="350">
                  <c:v>152817</c:v>
                </c:pt>
                <c:pt idx="351">
                  <c:v>152901</c:v>
                </c:pt>
                <c:pt idx="352">
                  <c:v>152979</c:v>
                </c:pt>
                <c:pt idx="353">
                  <c:v>153054</c:v>
                </c:pt>
                <c:pt idx="354">
                  <c:v>153127</c:v>
                </c:pt>
                <c:pt idx="355">
                  <c:v>153196</c:v>
                </c:pt>
                <c:pt idx="356">
                  <c:v>153259</c:v>
                </c:pt>
                <c:pt idx="357">
                  <c:v>153321</c:v>
                </c:pt>
                <c:pt idx="358">
                  <c:v>153380</c:v>
                </c:pt>
                <c:pt idx="359">
                  <c:v>153437</c:v>
                </c:pt>
                <c:pt idx="360">
                  <c:v>153489</c:v>
                </c:pt>
                <c:pt idx="361">
                  <c:v>153540</c:v>
                </c:pt>
                <c:pt idx="362">
                  <c:v>153588</c:v>
                </c:pt>
                <c:pt idx="363">
                  <c:v>153634</c:v>
                </c:pt>
                <c:pt idx="364">
                  <c:v>153679</c:v>
                </c:pt>
                <c:pt idx="365">
                  <c:v>153721</c:v>
                </c:pt>
                <c:pt idx="366">
                  <c:v>153760</c:v>
                </c:pt>
                <c:pt idx="367">
                  <c:v>153799</c:v>
                </c:pt>
                <c:pt idx="368">
                  <c:v>153836</c:v>
                </c:pt>
                <c:pt idx="369">
                  <c:v>153872</c:v>
                </c:pt>
                <c:pt idx="370">
                  <c:v>153906</c:v>
                </c:pt>
                <c:pt idx="371">
                  <c:v>153938</c:v>
                </c:pt>
                <c:pt idx="372">
                  <c:v>153967</c:v>
                </c:pt>
                <c:pt idx="373">
                  <c:v>153998</c:v>
                </c:pt>
                <c:pt idx="374">
                  <c:v>154027</c:v>
                </c:pt>
                <c:pt idx="375">
                  <c:v>154053</c:v>
                </c:pt>
                <c:pt idx="376">
                  <c:v>154081</c:v>
                </c:pt>
                <c:pt idx="377">
                  <c:v>154105</c:v>
                </c:pt>
                <c:pt idx="378">
                  <c:v>154130</c:v>
                </c:pt>
                <c:pt idx="379">
                  <c:v>154153</c:v>
                </c:pt>
                <c:pt idx="380">
                  <c:v>154174</c:v>
                </c:pt>
                <c:pt idx="381">
                  <c:v>154194</c:v>
                </c:pt>
                <c:pt idx="382">
                  <c:v>154216</c:v>
                </c:pt>
                <c:pt idx="383">
                  <c:v>154236</c:v>
                </c:pt>
                <c:pt idx="384">
                  <c:v>154254</c:v>
                </c:pt>
                <c:pt idx="385">
                  <c:v>154271</c:v>
                </c:pt>
                <c:pt idx="386">
                  <c:v>154288</c:v>
                </c:pt>
                <c:pt idx="387">
                  <c:v>154306</c:v>
                </c:pt>
                <c:pt idx="388">
                  <c:v>154324</c:v>
                </c:pt>
                <c:pt idx="389">
                  <c:v>154340</c:v>
                </c:pt>
                <c:pt idx="390">
                  <c:v>154354</c:v>
                </c:pt>
                <c:pt idx="391">
                  <c:v>154369</c:v>
                </c:pt>
                <c:pt idx="392">
                  <c:v>154384</c:v>
                </c:pt>
                <c:pt idx="393">
                  <c:v>154398</c:v>
                </c:pt>
                <c:pt idx="394">
                  <c:v>154412</c:v>
                </c:pt>
                <c:pt idx="395">
                  <c:v>154426</c:v>
                </c:pt>
                <c:pt idx="396">
                  <c:v>154440</c:v>
                </c:pt>
                <c:pt idx="397">
                  <c:v>154452</c:v>
                </c:pt>
                <c:pt idx="398">
                  <c:v>154464</c:v>
                </c:pt>
                <c:pt idx="399">
                  <c:v>154476</c:v>
                </c:pt>
                <c:pt idx="400">
                  <c:v>154489</c:v>
                </c:pt>
                <c:pt idx="401">
                  <c:v>154500</c:v>
                </c:pt>
                <c:pt idx="402">
                  <c:v>154511</c:v>
                </c:pt>
                <c:pt idx="403">
                  <c:v>154523</c:v>
                </c:pt>
                <c:pt idx="404">
                  <c:v>154533</c:v>
                </c:pt>
                <c:pt idx="405">
                  <c:v>154543</c:v>
                </c:pt>
                <c:pt idx="406">
                  <c:v>154554</c:v>
                </c:pt>
                <c:pt idx="407">
                  <c:v>154564</c:v>
                </c:pt>
                <c:pt idx="408">
                  <c:v>154574</c:v>
                </c:pt>
                <c:pt idx="409">
                  <c:v>154584</c:v>
                </c:pt>
                <c:pt idx="410">
                  <c:v>154593</c:v>
                </c:pt>
                <c:pt idx="411">
                  <c:v>154603</c:v>
                </c:pt>
                <c:pt idx="412">
                  <c:v>154612</c:v>
                </c:pt>
                <c:pt idx="413">
                  <c:v>154620</c:v>
                </c:pt>
                <c:pt idx="414">
                  <c:v>154630</c:v>
                </c:pt>
                <c:pt idx="415">
                  <c:v>154638</c:v>
                </c:pt>
                <c:pt idx="416">
                  <c:v>154647</c:v>
                </c:pt>
                <c:pt idx="417">
                  <c:v>154655</c:v>
                </c:pt>
                <c:pt idx="418">
                  <c:v>154664</c:v>
                </c:pt>
                <c:pt idx="419">
                  <c:v>154672</c:v>
                </c:pt>
                <c:pt idx="420">
                  <c:v>154680</c:v>
                </c:pt>
                <c:pt idx="421">
                  <c:v>154688</c:v>
                </c:pt>
                <c:pt idx="422">
                  <c:v>154696</c:v>
                </c:pt>
                <c:pt idx="423">
                  <c:v>154704</c:v>
                </c:pt>
                <c:pt idx="424">
                  <c:v>154711</c:v>
                </c:pt>
                <c:pt idx="425">
                  <c:v>154719</c:v>
                </c:pt>
                <c:pt idx="426">
                  <c:v>154727</c:v>
                </c:pt>
                <c:pt idx="427">
                  <c:v>154734</c:v>
                </c:pt>
                <c:pt idx="428">
                  <c:v>154742</c:v>
                </c:pt>
                <c:pt idx="429">
                  <c:v>154749</c:v>
                </c:pt>
                <c:pt idx="430">
                  <c:v>154755</c:v>
                </c:pt>
                <c:pt idx="431">
                  <c:v>154762</c:v>
                </c:pt>
                <c:pt idx="432">
                  <c:v>154769</c:v>
                </c:pt>
                <c:pt idx="433">
                  <c:v>154776</c:v>
                </c:pt>
                <c:pt idx="434">
                  <c:v>154783</c:v>
                </c:pt>
                <c:pt idx="435">
                  <c:v>154789</c:v>
                </c:pt>
                <c:pt idx="436">
                  <c:v>154796</c:v>
                </c:pt>
                <c:pt idx="437">
                  <c:v>154804</c:v>
                </c:pt>
                <c:pt idx="438">
                  <c:v>154811</c:v>
                </c:pt>
                <c:pt idx="439">
                  <c:v>154817</c:v>
                </c:pt>
                <c:pt idx="440">
                  <c:v>154825</c:v>
                </c:pt>
                <c:pt idx="441">
                  <c:v>154832</c:v>
                </c:pt>
                <c:pt idx="442">
                  <c:v>154839</c:v>
                </c:pt>
                <c:pt idx="443">
                  <c:v>154846</c:v>
                </c:pt>
                <c:pt idx="444">
                  <c:v>154852</c:v>
                </c:pt>
                <c:pt idx="445">
                  <c:v>154859</c:v>
                </c:pt>
                <c:pt idx="446">
                  <c:v>154866</c:v>
                </c:pt>
                <c:pt idx="447">
                  <c:v>154871</c:v>
                </c:pt>
                <c:pt idx="448">
                  <c:v>154878</c:v>
                </c:pt>
                <c:pt idx="449">
                  <c:v>154884</c:v>
                </c:pt>
                <c:pt idx="450">
                  <c:v>154891</c:v>
                </c:pt>
                <c:pt idx="451">
                  <c:v>154898</c:v>
                </c:pt>
                <c:pt idx="452">
                  <c:v>154904</c:v>
                </c:pt>
                <c:pt idx="453">
                  <c:v>154910</c:v>
                </c:pt>
                <c:pt idx="454">
                  <c:v>154916</c:v>
                </c:pt>
                <c:pt idx="455">
                  <c:v>154922</c:v>
                </c:pt>
                <c:pt idx="456">
                  <c:v>154929</c:v>
                </c:pt>
                <c:pt idx="457">
                  <c:v>154935</c:v>
                </c:pt>
                <c:pt idx="458">
                  <c:v>154941</c:v>
                </c:pt>
                <c:pt idx="459">
                  <c:v>154947</c:v>
                </c:pt>
                <c:pt idx="460">
                  <c:v>154952</c:v>
                </c:pt>
                <c:pt idx="461">
                  <c:v>154958</c:v>
                </c:pt>
                <c:pt idx="462">
                  <c:v>154965</c:v>
                </c:pt>
                <c:pt idx="463">
                  <c:v>154971</c:v>
                </c:pt>
                <c:pt idx="464">
                  <c:v>154978</c:v>
                </c:pt>
                <c:pt idx="465">
                  <c:v>154984</c:v>
                </c:pt>
                <c:pt idx="466">
                  <c:v>154990</c:v>
                </c:pt>
                <c:pt idx="467">
                  <c:v>154996</c:v>
                </c:pt>
                <c:pt idx="468">
                  <c:v>155003</c:v>
                </c:pt>
                <c:pt idx="469">
                  <c:v>155009</c:v>
                </c:pt>
                <c:pt idx="470">
                  <c:v>155016</c:v>
                </c:pt>
                <c:pt idx="471">
                  <c:v>155022</c:v>
                </c:pt>
                <c:pt idx="472">
                  <c:v>155029</c:v>
                </c:pt>
                <c:pt idx="473">
                  <c:v>155035</c:v>
                </c:pt>
                <c:pt idx="474">
                  <c:v>155042</c:v>
                </c:pt>
                <c:pt idx="475">
                  <c:v>155049</c:v>
                </c:pt>
                <c:pt idx="476">
                  <c:v>155055</c:v>
                </c:pt>
                <c:pt idx="477">
                  <c:v>155061</c:v>
                </c:pt>
                <c:pt idx="478">
                  <c:v>155068</c:v>
                </c:pt>
                <c:pt idx="479">
                  <c:v>155075</c:v>
                </c:pt>
                <c:pt idx="480">
                  <c:v>155082</c:v>
                </c:pt>
                <c:pt idx="481">
                  <c:v>155089</c:v>
                </c:pt>
                <c:pt idx="482">
                  <c:v>155096</c:v>
                </c:pt>
                <c:pt idx="483">
                  <c:v>155103</c:v>
                </c:pt>
                <c:pt idx="484">
                  <c:v>155110</c:v>
                </c:pt>
                <c:pt idx="485">
                  <c:v>155116</c:v>
                </c:pt>
                <c:pt idx="486">
                  <c:v>155123</c:v>
                </c:pt>
                <c:pt idx="487">
                  <c:v>155129</c:v>
                </c:pt>
                <c:pt idx="488">
                  <c:v>155136</c:v>
                </c:pt>
                <c:pt idx="489">
                  <c:v>155143</c:v>
                </c:pt>
                <c:pt idx="490">
                  <c:v>155151</c:v>
                </c:pt>
                <c:pt idx="491">
                  <c:v>155157</c:v>
                </c:pt>
                <c:pt idx="492">
                  <c:v>155164</c:v>
                </c:pt>
                <c:pt idx="493">
                  <c:v>155171</c:v>
                </c:pt>
                <c:pt idx="494">
                  <c:v>155178</c:v>
                </c:pt>
                <c:pt idx="495">
                  <c:v>155185</c:v>
                </c:pt>
                <c:pt idx="496">
                  <c:v>155191</c:v>
                </c:pt>
                <c:pt idx="497">
                  <c:v>155198</c:v>
                </c:pt>
                <c:pt idx="498">
                  <c:v>155204</c:v>
                </c:pt>
                <c:pt idx="499">
                  <c:v>155211</c:v>
                </c:pt>
                <c:pt idx="500">
                  <c:v>155217</c:v>
                </c:pt>
                <c:pt idx="501">
                  <c:v>155224</c:v>
                </c:pt>
                <c:pt idx="502">
                  <c:v>155230</c:v>
                </c:pt>
                <c:pt idx="503">
                  <c:v>155237</c:v>
                </c:pt>
                <c:pt idx="504">
                  <c:v>155243</c:v>
                </c:pt>
                <c:pt idx="505">
                  <c:v>155249</c:v>
                </c:pt>
                <c:pt idx="506">
                  <c:v>155255</c:v>
                </c:pt>
                <c:pt idx="507">
                  <c:v>155262</c:v>
                </c:pt>
                <c:pt idx="508">
                  <c:v>155268</c:v>
                </c:pt>
                <c:pt idx="509">
                  <c:v>155274</c:v>
                </c:pt>
                <c:pt idx="510">
                  <c:v>155281</c:v>
                </c:pt>
                <c:pt idx="511">
                  <c:v>155287</c:v>
                </c:pt>
                <c:pt idx="512">
                  <c:v>155293</c:v>
                </c:pt>
                <c:pt idx="513">
                  <c:v>155299</c:v>
                </c:pt>
                <c:pt idx="514">
                  <c:v>155306</c:v>
                </c:pt>
                <c:pt idx="515">
                  <c:v>155312</c:v>
                </c:pt>
                <c:pt idx="516">
                  <c:v>155318</c:v>
                </c:pt>
                <c:pt idx="517">
                  <c:v>155325</c:v>
                </c:pt>
                <c:pt idx="518">
                  <c:v>155331</c:v>
                </c:pt>
                <c:pt idx="519">
                  <c:v>155337</c:v>
                </c:pt>
                <c:pt idx="520">
                  <c:v>155343</c:v>
                </c:pt>
                <c:pt idx="521">
                  <c:v>155350</c:v>
                </c:pt>
                <c:pt idx="522">
                  <c:v>155356</c:v>
                </c:pt>
                <c:pt idx="523">
                  <c:v>155362</c:v>
                </c:pt>
                <c:pt idx="524">
                  <c:v>155368</c:v>
                </c:pt>
                <c:pt idx="525">
                  <c:v>155375</c:v>
                </c:pt>
                <c:pt idx="526">
                  <c:v>155381</c:v>
                </c:pt>
                <c:pt idx="527">
                  <c:v>155387</c:v>
                </c:pt>
                <c:pt idx="528">
                  <c:v>155393</c:v>
                </c:pt>
                <c:pt idx="529">
                  <c:v>155400</c:v>
                </c:pt>
                <c:pt idx="530">
                  <c:v>155406</c:v>
                </c:pt>
                <c:pt idx="531">
                  <c:v>155413</c:v>
                </c:pt>
                <c:pt idx="532">
                  <c:v>155419</c:v>
                </c:pt>
                <c:pt idx="533">
                  <c:v>155425</c:v>
                </c:pt>
                <c:pt idx="534">
                  <c:v>155431</c:v>
                </c:pt>
                <c:pt idx="535">
                  <c:v>155438</c:v>
                </c:pt>
                <c:pt idx="536">
                  <c:v>155445</c:v>
                </c:pt>
                <c:pt idx="537">
                  <c:v>155450</c:v>
                </c:pt>
                <c:pt idx="538">
                  <c:v>155457</c:v>
                </c:pt>
                <c:pt idx="539">
                  <c:v>155463</c:v>
                </c:pt>
                <c:pt idx="540">
                  <c:v>155469</c:v>
                </c:pt>
                <c:pt idx="541">
                  <c:v>155475</c:v>
                </c:pt>
                <c:pt idx="542">
                  <c:v>155481</c:v>
                </c:pt>
                <c:pt idx="543">
                  <c:v>155488</c:v>
                </c:pt>
                <c:pt idx="544">
                  <c:v>155494</c:v>
                </c:pt>
                <c:pt idx="545">
                  <c:v>155500</c:v>
                </c:pt>
                <c:pt idx="546">
                  <c:v>155506</c:v>
                </c:pt>
                <c:pt idx="547">
                  <c:v>155513</c:v>
                </c:pt>
                <c:pt idx="548">
                  <c:v>155519</c:v>
                </c:pt>
                <c:pt idx="549">
                  <c:v>155526</c:v>
                </c:pt>
                <c:pt idx="550">
                  <c:v>155532</c:v>
                </c:pt>
                <c:pt idx="551">
                  <c:v>155539</c:v>
                </c:pt>
                <c:pt idx="552">
                  <c:v>155545</c:v>
                </c:pt>
                <c:pt idx="553">
                  <c:v>155552</c:v>
                </c:pt>
                <c:pt idx="554">
                  <c:v>155559</c:v>
                </c:pt>
                <c:pt idx="555">
                  <c:v>155565</c:v>
                </c:pt>
                <c:pt idx="556">
                  <c:v>155570</c:v>
                </c:pt>
                <c:pt idx="557">
                  <c:v>155576</c:v>
                </c:pt>
                <c:pt idx="558">
                  <c:v>155582</c:v>
                </c:pt>
                <c:pt idx="559">
                  <c:v>155587</c:v>
                </c:pt>
                <c:pt idx="560">
                  <c:v>155594</c:v>
                </c:pt>
                <c:pt idx="561">
                  <c:v>155600</c:v>
                </c:pt>
                <c:pt idx="562">
                  <c:v>155607</c:v>
                </c:pt>
                <c:pt idx="563">
                  <c:v>155613</c:v>
                </c:pt>
                <c:pt idx="564">
                  <c:v>155618</c:v>
                </c:pt>
                <c:pt idx="565">
                  <c:v>155625</c:v>
                </c:pt>
                <c:pt idx="566">
                  <c:v>155631</c:v>
                </c:pt>
                <c:pt idx="567">
                  <c:v>155637</c:v>
                </c:pt>
                <c:pt idx="568">
                  <c:v>155642</c:v>
                </c:pt>
                <c:pt idx="569">
                  <c:v>155648</c:v>
                </c:pt>
                <c:pt idx="570">
                  <c:v>155654</c:v>
                </c:pt>
                <c:pt idx="571">
                  <c:v>155660</c:v>
                </c:pt>
                <c:pt idx="572">
                  <c:v>155667</c:v>
                </c:pt>
                <c:pt idx="573">
                  <c:v>155673</c:v>
                </c:pt>
                <c:pt idx="574">
                  <c:v>155680</c:v>
                </c:pt>
                <c:pt idx="575">
                  <c:v>155686</c:v>
                </c:pt>
                <c:pt idx="576">
                  <c:v>155693</c:v>
                </c:pt>
                <c:pt idx="577">
                  <c:v>155699</c:v>
                </c:pt>
                <c:pt idx="578">
                  <c:v>155705</c:v>
                </c:pt>
                <c:pt idx="579">
                  <c:v>155711</c:v>
                </c:pt>
                <c:pt idx="580">
                  <c:v>155717</c:v>
                </c:pt>
                <c:pt idx="581">
                  <c:v>155723</c:v>
                </c:pt>
                <c:pt idx="582">
                  <c:v>155730</c:v>
                </c:pt>
                <c:pt idx="583">
                  <c:v>155735</c:v>
                </c:pt>
                <c:pt idx="584">
                  <c:v>155741</c:v>
                </c:pt>
                <c:pt idx="585">
                  <c:v>155748</c:v>
                </c:pt>
                <c:pt idx="586">
                  <c:v>155753</c:v>
                </c:pt>
                <c:pt idx="587">
                  <c:v>155760</c:v>
                </c:pt>
                <c:pt idx="588">
                  <c:v>155767</c:v>
                </c:pt>
                <c:pt idx="589">
                  <c:v>155773</c:v>
                </c:pt>
                <c:pt idx="590">
                  <c:v>155779</c:v>
                </c:pt>
                <c:pt idx="591">
                  <c:v>155786</c:v>
                </c:pt>
                <c:pt idx="592">
                  <c:v>155793</c:v>
                </c:pt>
                <c:pt idx="593">
                  <c:v>155799</c:v>
                </c:pt>
                <c:pt idx="594">
                  <c:v>155806</c:v>
                </c:pt>
                <c:pt idx="595">
                  <c:v>155812</c:v>
                </c:pt>
                <c:pt idx="596">
                  <c:v>155818</c:v>
                </c:pt>
                <c:pt idx="597">
                  <c:v>155824</c:v>
                </c:pt>
                <c:pt idx="598">
                  <c:v>155831</c:v>
                </c:pt>
                <c:pt idx="599">
                  <c:v>155837</c:v>
                </c:pt>
                <c:pt idx="600">
                  <c:v>155844</c:v>
                </c:pt>
                <c:pt idx="601">
                  <c:v>155850</c:v>
                </c:pt>
                <c:pt idx="602">
                  <c:v>155856</c:v>
                </c:pt>
                <c:pt idx="603">
                  <c:v>155864</c:v>
                </c:pt>
                <c:pt idx="604">
                  <c:v>155870</c:v>
                </c:pt>
                <c:pt idx="605">
                  <c:v>155877</c:v>
                </c:pt>
                <c:pt idx="606">
                  <c:v>155883</c:v>
                </c:pt>
                <c:pt idx="607">
                  <c:v>155890</c:v>
                </c:pt>
                <c:pt idx="608">
                  <c:v>155897</c:v>
                </c:pt>
                <c:pt idx="609">
                  <c:v>155903</c:v>
                </c:pt>
                <c:pt idx="610">
                  <c:v>155909</c:v>
                </c:pt>
                <c:pt idx="611">
                  <c:v>155915</c:v>
                </c:pt>
                <c:pt idx="612">
                  <c:v>155922</c:v>
                </c:pt>
                <c:pt idx="613">
                  <c:v>155928</c:v>
                </c:pt>
                <c:pt idx="614">
                  <c:v>155935</c:v>
                </c:pt>
                <c:pt idx="615">
                  <c:v>155941</c:v>
                </c:pt>
                <c:pt idx="616">
                  <c:v>155947</c:v>
                </c:pt>
                <c:pt idx="617">
                  <c:v>155953</c:v>
                </c:pt>
                <c:pt idx="618">
                  <c:v>155960</c:v>
                </c:pt>
                <c:pt idx="619">
                  <c:v>155966</c:v>
                </c:pt>
                <c:pt idx="620">
                  <c:v>155973</c:v>
                </c:pt>
                <c:pt idx="621">
                  <c:v>155979</c:v>
                </c:pt>
                <c:pt idx="622">
                  <c:v>155985</c:v>
                </c:pt>
                <c:pt idx="623">
                  <c:v>155991</c:v>
                </c:pt>
                <c:pt idx="624">
                  <c:v>155997</c:v>
                </c:pt>
                <c:pt idx="625">
                  <c:v>156003</c:v>
                </c:pt>
                <c:pt idx="626">
                  <c:v>156009</c:v>
                </c:pt>
                <c:pt idx="627">
                  <c:v>156016</c:v>
                </c:pt>
                <c:pt idx="628">
                  <c:v>156023</c:v>
                </c:pt>
                <c:pt idx="629">
                  <c:v>156029</c:v>
                </c:pt>
                <c:pt idx="630">
                  <c:v>156035</c:v>
                </c:pt>
                <c:pt idx="631">
                  <c:v>156042</c:v>
                </c:pt>
                <c:pt idx="632">
                  <c:v>156048</c:v>
                </c:pt>
                <c:pt idx="633">
                  <c:v>156054</c:v>
                </c:pt>
                <c:pt idx="634">
                  <c:v>156061</c:v>
                </c:pt>
                <c:pt idx="635">
                  <c:v>156067</c:v>
                </c:pt>
                <c:pt idx="636">
                  <c:v>156073</c:v>
                </c:pt>
                <c:pt idx="637">
                  <c:v>156079</c:v>
                </c:pt>
                <c:pt idx="638">
                  <c:v>156085</c:v>
                </c:pt>
                <c:pt idx="639">
                  <c:v>156091</c:v>
                </c:pt>
                <c:pt idx="640">
                  <c:v>156097</c:v>
                </c:pt>
                <c:pt idx="641">
                  <c:v>156103</c:v>
                </c:pt>
                <c:pt idx="642">
                  <c:v>156109</c:v>
                </c:pt>
                <c:pt idx="643">
                  <c:v>156115</c:v>
                </c:pt>
                <c:pt idx="644">
                  <c:v>156121</c:v>
                </c:pt>
                <c:pt idx="645">
                  <c:v>156127</c:v>
                </c:pt>
                <c:pt idx="646">
                  <c:v>156132</c:v>
                </c:pt>
                <c:pt idx="647">
                  <c:v>156139</c:v>
                </c:pt>
                <c:pt idx="648">
                  <c:v>156146</c:v>
                </c:pt>
                <c:pt idx="649">
                  <c:v>156151</c:v>
                </c:pt>
                <c:pt idx="650">
                  <c:v>156157</c:v>
                </c:pt>
                <c:pt idx="651">
                  <c:v>156164</c:v>
                </c:pt>
                <c:pt idx="652">
                  <c:v>156171</c:v>
                </c:pt>
                <c:pt idx="653">
                  <c:v>156177</c:v>
                </c:pt>
                <c:pt idx="654">
                  <c:v>156183</c:v>
                </c:pt>
                <c:pt idx="655">
                  <c:v>156189</c:v>
                </c:pt>
                <c:pt idx="656">
                  <c:v>156196</c:v>
                </c:pt>
                <c:pt idx="657">
                  <c:v>156202</c:v>
                </c:pt>
                <c:pt idx="658">
                  <c:v>156208</c:v>
                </c:pt>
                <c:pt idx="659">
                  <c:v>156214</c:v>
                </c:pt>
                <c:pt idx="660">
                  <c:v>156221</c:v>
                </c:pt>
                <c:pt idx="661">
                  <c:v>156227</c:v>
                </c:pt>
                <c:pt idx="662">
                  <c:v>156232</c:v>
                </c:pt>
                <c:pt idx="663">
                  <c:v>156238</c:v>
                </c:pt>
                <c:pt idx="664">
                  <c:v>156244</c:v>
                </c:pt>
                <c:pt idx="665">
                  <c:v>156251</c:v>
                </c:pt>
                <c:pt idx="666">
                  <c:v>156257</c:v>
                </c:pt>
                <c:pt idx="667">
                  <c:v>156263</c:v>
                </c:pt>
                <c:pt idx="668">
                  <c:v>156269</c:v>
                </c:pt>
                <c:pt idx="669">
                  <c:v>156275</c:v>
                </c:pt>
                <c:pt idx="670">
                  <c:v>156282</c:v>
                </c:pt>
                <c:pt idx="671">
                  <c:v>156288</c:v>
                </c:pt>
                <c:pt idx="672">
                  <c:v>156293</c:v>
                </c:pt>
                <c:pt idx="673">
                  <c:v>156299</c:v>
                </c:pt>
                <c:pt idx="674">
                  <c:v>156305</c:v>
                </c:pt>
                <c:pt idx="675">
                  <c:v>156311</c:v>
                </c:pt>
                <c:pt idx="676">
                  <c:v>156319</c:v>
                </c:pt>
                <c:pt idx="677">
                  <c:v>156324</c:v>
                </c:pt>
                <c:pt idx="678">
                  <c:v>156330</c:v>
                </c:pt>
                <c:pt idx="679">
                  <c:v>156336</c:v>
                </c:pt>
                <c:pt idx="680">
                  <c:v>156342</c:v>
                </c:pt>
                <c:pt idx="681">
                  <c:v>156348</c:v>
                </c:pt>
                <c:pt idx="682">
                  <c:v>156355</c:v>
                </c:pt>
                <c:pt idx="683">
                  <c:v>156361</c:v>
                </c:pt>
                <c:pt idx="684">
                  <c:v>156367</c:v>
                </c:pt>
                <c:pt idx="685">
                  <c:v>156373</c:v>
                </c:pt>
                <c:pt idx="686">
                  <c:v>156379</c:v>
                </c:pt>
                <c:pt idx="687">
                  <c:v>156386</c:v>
                </c:pt>
                <c:pt idx="688">
                  <c:v>156392</c:v>
                </c:pt>
                <c:pt idx="689">
                  <c:v>156399</c:v>
                </c:pt>
                <c:pt idx="690">
                  <c:v>156405</c:v>
                </c:pt>
                <c:pt idx="691">
                  <c:v>156411</c:v>
                </c:pt>
                <c:pt idx="692">
                  <c:v>156416</c:v>
                </c:pt>
                <c:pt idx="693">
                  <c:v>156422</c:v>
                </c:pt>
                <c:pt idx="694">
                  <c:v>156427</c:v>
                </c:pt>
                <c:pt idx="695">
                  <c:v>156433</c:v>
                </c:pt>
                <c:pt idx="696">
                  <c:v>156439</c:v>
                </c:pt>
                <c:pt idx="697">
                  <c:v>156445</c:v>
                </c:pt>
                <c:pt idx="698">
                  <c:v>156450</c:v>
                </c:pt>
                <c:pt idx="699">
                  <c:v>156456</c:v>
                </c:pt>
                <c:pt idx="700">
                  <c:v>156462</c:v>
                </c:pt>
                <c:pt idx="701">
                  <c:v>156468</c:v>
                </c:pt>
                <c:pt idx="702">
                  <c:v>156474</c:v>
                </c:pt>
                <c:pt idx="703">
                  <c:v>156479</c:v>
                </c:pt>
                <c:pt idx="704">
                  <c:v>156485</c:v>
                </c:pt>
                <c:pt idx="705">
                  <c:v>156491</c:v>
                </c:pt>
                <c:pt idx="706">
                  <c:v>156498</c:v>
                </c:pt>
                <c:pt idx="707">
                  <c:v>156504</c:v>
                </c:pt>
                <c:pt idx="708">
                  <c:v>156511</c:v>
                </c:pt>
                <c:pt idx="709">
                  <c:v>156516</c:v>
                </c:pt>
                <c:pt idx="710">
                  <c:v>156522</c:v>
                </c:pt>
                <c:pt idx="711">
                  <c:v>156528</c:v>
                </c:pt>
                <c:pt idx="712">
                  <c:v>156534</c:v>
                </c:pt>
                <c:pt idx="713">
                  <c:v>156540</c:v>
                </c:pt>
                <c:pt idx="714">
                  <c:v>156546</c:v>
                </c:pt>
                <c:pt idx="715">
                  <c:v>156552</c:v>
                </c:pt>
                <c:pt idx="716">
                  <c:v>156558</c:v>
                </c:pt>
                <c:pt idx="717">
                  <c:v>156564</c:v>
                </c:pt>
                <c:pt idx="718">
                  <c:v>156570</c:v>
                </c:pt>
                <c:pt idx="719">
                  <c:v>156576</c:v>
                </c:pt>
                <c:pt idx="720">
                  <c:v>156582</c:v>
                </c:pt>
                <c:pt idx="721">
                  <c:v>156588</c:v>
                </c:pt>
                <c:pt idx="722">
                  <c:v>156594</c:v>
                </c:pt>
                <c:pt idx="723">
                  <c:v>156599</c:v>
                </c:pt>
                <c:pt idx="724">
                  <c:v>156606</c:v>
                </c:pt>
                <c:pt idx="725">
                  <c:v>156612</c:v>
                </c:pt>
                <c:pt idx="726">
                  <c:v>156619</c:v>
                </c:pt>
                <c:pt idx="727">
                  <c:v>156625</c:v>
                </c:pt>
                <c:pt idx="728">
                  <c:v>156631</c:v>
                </c:pt>
                <c:pt idx="729">
                  <c:v>156638</c:v>
                </c:pt>
                <c:pt idx="730">
                  <c:v>156644</c:v>
                </c:pt>
                <c:pt idx="731">
                  <c:v>156650</c:v>
                </c:pt>
                <c:pt idx="732">
                  <c:v>156656</c:v>
                </c:pt>
                <c:pt idx="733">
                  <c:v>156662</c:v>
                </c:pt>
                <c:pt idx="734">
                  <c:v>156668</c:v>
                </c:pt>
                <c:pt idx="735">
                  <c:v>156674</c:v>
                </c:pt>
                <c:pt idx="736">
                  <c:v>156680</c:v>
                </c:pt>
                <c:pt idx="737">
                  <c:v>156686</c:v>
                </c:pt>
                <c:pt idx="738">
                  <c:v>156693</c:v>
                </c:pt>
                <c:pt idx="739">
                  <c:v>156700</c:v>
                </c:pt>
                <c:pt idx="740">
                  <c:v>156706</c:v>
                </c:pt>
                <c:pt idx="741">
                  <c:v>156712</c:v>
                </c:pt>
                <c:pt idx="742">
                  <c:v>156718</c:v>
                </c:pt>
                <c:pt idx="743">
                  <c:v>156723</c:v>
                </c:pt>
                <c:pt idx="744">
                  <c:v>156730</c:v>
                </c:pt>
                <c:pt idx="745">
                  <c:v>156736</c:v>
                </c:pt>
                <c:pt idx="746">
                  <c:v>156742</c:v>
                </c:pt>
                <c:pt idx="747">
                  <c:v>156747</c:v>
                </c:pt>
                <c:pt idx="748">
                  <c:v>156754</c:v>
                </c:pt>
                <c:pt idx="749">
                  <c:v>156761</c:v>
                </c:pt>
                <c:pt idx="750">
                  <c:v>156767</c:v>
                </c:pt>
                <c:pt idx="751">
                  <c:v>156773</c:v>
                </c:pt>
                <c:pt idx="752">
                  <c:v>156779</c:v>
                </c:pt>
                <c:pt idx="753">
                  <c:v>156785</c:v>
                </c:pt>
                <c:pt idx="754">
                  <c:v>156791</c:v>
                </c:pt>
                <c:pt idx="755">
                  <c:v>156797</c:v>
                </c:pt>
                <c:pt idx="756">
                  <c:v>156803</c:v>
                </c:pt>
                <c:pt idx="757">
                  <c:v>156809</c:v>
                </c:pt>
                <c:pt idx="758">
                  <c:v>156816</c:v>
                </c:pt>
                <c:pt idx="759">
                  <c:v>156822</c:v>
                </c:pt>
                <c:pt idx="760">
                  <c:v>156828</c:v>
                </c:pt>
                <c:pt idx="761">
                  <c:v>156834</c:v>
                </c:pt>
                <c:pt idx="762">
                  <c:v>156840</c:v>
                </c:pt>
                <c:pt idx="763">
                  <c:v>156846</c:v>
                </c:pt>
                <c:pt idx="764">
                  <c:v>156852</c:v>
                </c:pt>
                <c:pt idx="765">
                  <c:v>156858</c:v>
                </c:pt>
                <c:pt idx="766">
                  <c:v>156863</c:v>
                </c:pt>
                <c:pt idx="767">
                  <c:v>156868</c:v>
                </c:pt>
                <c:pt idx="768">
                  <c:v>156874</c:v>
                </c:pt>
                <c:pt idx="769">
                  <c:v>156880</c:v>
                </c:pt>
                <c:pt idx="770">
                  <c:v>156886</c:v>
                </c:pt>
                <c:pt idx="771">
                  <c:v>156890</c:v>
                </c:pt>
                <c:pt idx="772">
                  <c:v>156896</c:v>
                </c:pt>
                <c:pt idx="773">
                  <c:v>156902</c:v>
                </c:pt>
                <c:pt idx="774">
                  <c:v>156908</c:v>
                </c:pt>
                <c:pt idx="775">
                  <c:v>156913</c:v>
                </c:pt>
                <c:pt idx="776">
                  <c:v>156919</c:v>
                </c:pt>
                <c:pt idx="777">
                  <c:v>156924</c:v>
                </c:pt>
                <c:pt idx="778">
                  <c:v>156929</c:v>
                </c:pt>
                <c:pt idx="779">
                  <c:v>156935</c:v>
                </c:pt>
                <c:pt idx="780">
                  <c:v>156942</c:v>
                </c:pt>
                <c:pt idx="781">
                  <c:v>156947</c:v>
                </c:pt>
                <c:pt idx="782">
                  <c:v>156953</c:v>
                </c:pt>
                <c:pt idx="783">
                  <c:v>156958</c:v>
                </c:pt>
                <c:pt idx="784">
                  <c:v>156963</c:v>
                </c:pt>
                <c:pt idx="785">
                  <c:v>156969</c:v>
                </c:pt>
                <c:pt idx="786">
                  <c:v>156975</c:v>
                </c:pt>
                <c:pt idx="787">
                  <c:v>156981</c:v>
                </c:pt>
                <c:pt idx="788">
                  <c:v>156987</c:v>
                </c:pt>
                <c:pt idx="789">
                  <c:v>156993</c:v>
                </c:pt>
                <c:pt idx="790">
                  <c:v>156998</c:v>
                </c:pt>
                <c:pt idx="791">
                  <c:v>157005</c:v>
                </c:pt>
                <c:pt idx="792">
                  <c:v>157011</c:v>
                </c:pt>
                <c:pt idx="793">
                  <c:v>157017</c:v>
                </c:pt>
                <c:pt idx="794">
                  <c:v>157023</c:v>
                </c:pt>
                <c:pt idx="795">
                  <c:v>157029</c:v>
                </c:pt>
                <c:pt idx="796">
                  <c:v>157035</c:v>
                </c:pt>
                <c:pt idx="797">
                  <c:v>157041</c:v>
                </c:pt>
                <c:pt idx="798">
                  <c:v>157046</c:v>
                </c:pt>
                <c:pt idx="799">
                  <c:v>157052</c:v>
                </c:pt>
                <c:pt idx="800">
                  <c:v>157058</c:v>
                </c:pt>
                <c:pt idx="801">
                  <c:v>157064</c:v>
                </c:pt>
                <c:pt idx="802">
                  <c:v>157070</c:v>
                </c:pt>
                <c:pt idx="803">
                  <c:v>157076</c:v>
                </c:pt>
                <c:pt idx="804">
                  <c:v>157082</c:v>
                </c:pt>
                <c:pt idx="805">
                  <c:v>157088</c:v>
                </c:pt>
                <c:pt idx="806">
                  <c:v>157094</c:v>
                </c:pt>
                <c:pt idx="807">
                  <c:v>157100</c:v>
                </c:pt>
                <c:pt idx="808">
                  <c:v>157106</c:v>
                </c:pt>
                <c:pt idx="809">
                  <c:v>157112</c:v>
                </c:pt>
                <c:pt idx="810">
                  <c:v>157118</c:v>
                </c:pt>
                <c:pt idx="811">
                  <c:v>157124</c:v>
                </c:pt>
                <c:pt idx="812">
                  <c:v>157130</c:v>
                </c:pt>
                <c:pt idx="813">
                  <c:v>157136</c:v>
                </c:pt>
                <c:pt idx="814">
                  <c:v>157142</c:v>
                </c:pt>
                <c:pt idx="815">
                  <c:v>157148</c:v>
                </c:pt>
                <c:pt idx="816">
                  <c:v>157154</c:v>
                </c:pt>
                <c:pt idx="817">
                  <c:v>157160</c:v>
                </c:pt>
                <c:pt idx="818">
                  <c:v>157167</c:v>
                </c:pt>
                <c:pt idx="819">
                  <c:v>157173</c:v>
                </c:pt>
                <c:pt idx="820">
                  <c:v>157179</c:v>
                </c:pt>
                <c:pt idx="821">
                  <c:v>157185</c:v>
                </c:pt>
                <c:pt idx="822">
                  <c:v>157192</c:v>
                </c:pt>
                <c:pt idx="823">
                  <c:v>157198</c:v>
                </c:pt>
                <c:pt idx="824">
                  <c:v>157205</c:v>
                </c:pt>
                <c:pt idx="825">
                  <c:v>157211</c:v>
                </c:pt>
                <c:pt idx="826">
                  <c:v>157218</c:v>
                </c:pt>
                <c:pt idx="827">
                  <c:v>157225</c:v>
                </c:pt>
                <c:pt idx="828">
                  <c:v>157231</c:v>
                </c:pt>
                <c:pt idx="829">
                  <c:v>157238</c:v>
                </c:pt>
                <c:pt idx="830">
                  <c:v>157244</c:v>
                </c:pt>
                <c:pt idx="831">
                  <c:v>157251</c:v>
                </c:pt>
                <c:pt idx="832">
                  <c:v>157257</c:v>
                </c:pt>
                <c:pt idx="833">
                  <c:v>157264</c:v>
                </c:pt>
                <c:pt idx="834">
                  <c:v>157270</c:v>
                </c:pt>
                <c:pt idx="835">
                  <c:v>157276</c:v>
                </c:pt>
                <c:pt idx="836">
                  <c:v>157283</c:v>
                </c:pt>
                <c:pt idx="837">
                  <c:v>157290</c:v>
                </c:pt>
                <c:pt idx="838">
                  <c:v>157296</c:v>
                </c:pt>
                <c:pt idx="839">
                  <c:v>157302</c:v>
                </c:pt>
                <c:pt idx="840">
                  <c:v>157309</c:v>
                </c:pt>
                <c:pt idx="841">
                  <c:v>157315</c:v>
                </c:pt>
                <c:pt idx="842">
                  <c:v>157321</c:v>
                </c:pt>
                <c:pt idx="843">
                  <c:v>157328</c:v>
                </c:pt>
                <c:pt idx="844">
                  <c:v>157334</c:v>
                </c:pt>
                <c:pt idx="845">
                  <c:v>157341</c:v>
                </c:pt>
                <c:pt idx="846">
                  <c:v>157347</c:v>
                </c:pt>
                <c:pt idx="847">
                  <c:v>157353</c:v>
                </c:pt>
                <c:pt idx="848">
                  <c:v>157360</c:v>
                </c:pt>
                <c:pt idx="849">
                  <c:v>157366</c:v>
                </c:pt>
                <c:pt idx="850">
                  <c:v>157373</c:v>
                </c:pt>
                <c:pt idx="851">
                  <c:v>157379</c:v>
                </c:pt>
                <c:pt idx="852">
                  <c:v>157384</c:v>
                </c:pt>
                <c:pt idx="853">
                  <c:v>157391</c:v>
                </c:pt>
                <c:pt idx="854">
                  <c:v>157397</c:v>
                </c:pt>
                <c:pt idx="855">
                  <c:v>157404</c:v>
                </c:pt>
                <c:pt idx="856">
                  <c:v>157410</c:v>
                </c:pt>
                <c:pt idx="857">
                  <c:v>157416</c:v>
                </c:pt>
                <c:pt idx="858">
                  <c:v>157422</c:v>
                </c:pt>
                <c:pt idx="859">
                  <c:v>157429</c:v>
                </c:pt>
                <c:pt idx="860">
                  <c:v>157435</c:v>
                </c:pt>
                <c:pt idx="861">
                  <c:v>157441</c:v>
                </c:pt>
                <c:pt idx="862">
                  <c:v>157447</c:v>
                </c:pt>
                <c:pt idx="863">
                  <c:v>157453</c:v>
                </c:pt>
                <c:pt idx="864">
                  <c:v>157459</c:v>
                </c:pt>
                <c:pt idx="865">
                  <c:v>157464</c:v>
                </c:pt>
                <c:pt idx="866">
                  <c:v>157470</c:v>
                </c:pt>
                <c:pt idx="867">
                  <c:v>157476</c:v>
                </c:pt>
                <c:pt idx="868">
                  <c:v>157482</c:v>
                </c:pt>
                <c:pt idx="869">
                  <c:v>157488</c:v>
                </c:pt>
                <c:pt idx="870">
                  <c:v>157494</c:v>
                </c:pt>
                <c:pt idx="871">
                  <c:v>157500</c:v>
                </c:pt>
                <c:pt idx="872">
                  <c:v>157506</c:v>
                </c:pt>
                <c:pt idx="873">
                  <c:v>157512</c:v>
                </c:pt>
                <c:pt idx="874">
                  <c:v>157518</c:v>
                </c:pt>
                <c:pt idx="875">
                  <c:v>157525</c:v>
                </c:pt>
                <c:pt idx="876">
                  <c:v>157530</c:v>
                </c:pt>
                <c:pt idx="877">
                  <c:v>157537</c:v>
                </c:pt>
                <c:pt idx="878">
                  <c:v>157543</c:v>
                </c:pt>
                <c:pt idx="879">
                  <c:v>157550</c:v>
                </c:pt>
                <c:pt idx="880">
                  <c:v>157557</c:v>
                </c:pt>
                <c:pt idx="881">
                  <c:v>157564</c:v>
                </c:pt>
                <c:pt idx="882">
                  <c:v>157570</c:v>
                </c:pt>
                <c:pt idx="883">
                  <c:v>157577</c:v>
                </c:pt>
                <c:pt idx="884">
                  <c:v>157583</c:v>
                </c:pt>
                <c:pt idx="885">
                  <c:v>157589</c:v>
                </c:pt>
                <c:pt idx="886">
                  <c:v>157596</c:v>
                </c:pt>
                <c:pt idx="887">
                  <c:v>157602</c:v>
                </c:pt>
                <c:pt idx="888">
                  <c:v>157609</c:v>
                </c:pt>
                <c:pt idx="889">
                  <c:v>157615</c:v>
                </c:pt>
                <c:pt idx="890">
                  <c:v>157621</c:v>
                </c:pt>
                <c:pt idx="891">
                  <c:v>157628</c:v>
                </c:pt>
                <c:pt idx="892">
                  <c:v>157634</c:v>
                </c:pt>
                <c:pt idx="893">
                  <c:v>157640</c:v>
                </c:pt>
                <c:pt idx="894">
                  <c:v>157647</c:v>
                </c:pt>
                <c:pt idx="895">
                  <c:v>157653</c:v>
                </c:pt>
                <c:pt idx="896">
                  <c:v>157660</c:v>
                </c:pt>
                <c:pt idx="897">
                  <c:v>157665</c:v>
                </c:pt>
                <c:pt idx="898">
                  <c:v>157672</c:v>
                </c:pt>
                <c:pt idx="899">
                  <c:v>157678</c:v>
                </c:pt>
                <c:pt idx="900">
                  <c:v>157685</c:v>
                </c:pt>
                <c:pt idx="901">
                  <c:v>157692</c:v>
                </c:pt>
                <c:pt idx="902">
                  <c:v>157699</c:v>
                </c:pt>
                <c:pt idx="903">
                  <c:v>157705</c:v>
                </c:pt>
                <c:pt idx="904">
                  <c:v>157712</c:v>
                </c:pt>
                <c:pt idx="905">
                  <c:v>157718</c:v>
                </c:pt>
                <c:pt idx="906">
                  <c:v>157724</c:v>
                </c:pt>
                <c:pt idx="907">
                  <c:v>157730</c:v>
                </c:pt>
                <c:pt idx="908">
                  <c:v>157737</c:v>
                </c:pt>
                <c:pt idx="909">
                  <c:v>157745</c:v>
                </c:pt>
                <c:pt idx="910">
                  <c:v>157751</c:v>
                </c:pt>
                <c:pt idx="911">
                  <c:v>157757</c:v>
                </c:pt>
                <c:pt idx="912">
                  <c:v>157763</c:v>
                </c:pt>
                <c:pt idx="913">
                  <c:v>157770</c:v>
                </c:pt>
                <c:pt idx="914">
                  <c:v>157776</c:v>
                </c:pt>
                <c:pt idx="915">
                  <c:v>157782</c:v>
                </c:pt>
                <c:pt idx="916">
                  <c:v>157788</c:v>
                </c:pt>
                <c:pt idx="917">
                  <c:v>157795</c:v>
                </c:pt>
                <c:pt idx="918">
                  <c:v>157801</c:v>
                </c:pt>
                <c:pt idx="919">
                  <c:v>157807</c:v>
                </c:pt>
                <c:pt idx="920">
                  <c:v>157813</c:v>
                </c:pt>
                <c:pt idx="921">
                  <c:v>157819</c:v>
                </c:pt>
                <c:pt idx="922">
                  <c:v>157825</c:v>
                </c:pt>
                <c:pt idx="923">
                  <c:v>157832</c:v>
                </c:pt>
                <c:pt idx="924">
                  <c:v>157838</c:v>
                </c:pt>
                <c:pt idx="925">
                  <c:v>157844</c:v>
                </c:pt>
                <c:pt idx="926">
                  <c:v>157850</c:v>
                </c:pt>
                <c:pt idx="927">
                  <c:v>157856</c:v>
                </c:pt>
                <c:pt idx="928">
                  <c:v>157862</c:v>
                </c:pt>
                <c:pt idx="929">
                  <c:v>157868</c:v>
                </c:pt>
                <c:pt idx="930">
                  <c:v>157874</c:v>
                </c:pt>
                <c:pt idx="931">
                  <c:v>157880</c:v>
                </c:pt>
                <c:pt idx="932">
                  <c:v>157886</c:v>
                </c:pt>
                <c:pt idx="933">
                  <c:v>157893</c:v>
                </c:pt>
                <c:pt idx="934">
                  <c:v>157899</c:v>
                </c:pt>
                <c:pt idx="935">
                  <c:v>157905</c:v>
                </c:pt>
                <c:pt idx="936">
                  <c:v>157911</c:v>
                </c:pt>
                <c:pt idx="937">
                  <c:v>157917</c:v>
                </c:pt>
                <c:pt idx="938">
                  <c:v>157922</c:v>
                </c:pt>
                <c:pt idx="939">
                  <c:v>157928</c:v>
                </c:pt>
                <c:pt idx="940">
                  <c:v>157935</c:v>
                </c:pt>
                <c:pt idx="941">
                  <c:v>157941</c:v>
                </c:pt>
                <c:pt idx="942">
                  <c:v>157948</c:v>
                </c:pt>
                <c:pt idx="943">
                  <c:v>157955</c:v>
                </c:pt>
                <c:pt idx="944">
                  <c:v>157962</c:v>
                </c:pt>
                <c:pt idx="945">
                  <c:v>157968</c:v>
                </c:pt>
                <c:pt idx="946">
                  <c:v>157974</c:v>
                </c:pt>
                <c:pt idx="947">
                  <c:v>157981</c:v>
                </c:pt>
                <c:pt idx="948">
                  <c:v>157987</c:v>
                </c:pt>
                <c:pt idx="949">
                  <c:v>157992</c:v>
                </c:pt>
                <c:pt idx="950">
                  <c:v>157999</c:v>
                </c:pt>
                <c:pt idx="951">
                  <c:v>158005</c:v>
                </c:pt>
                <c:pt idx="952">
                  <c:v>158011</c:v>
                </c:pt>
                <c:pt idx="953">
                  <c:v>158017</c:v>
                </c:pt>
                <c:pt idx="954">
                  <c:v>158023</c:v>
                </c:pt>
                <c:pt idx="955">
                  <c:v>158029</c:v>
                </c:pt>
                <c:pt idx="956">
                  <c:v>158036</c:v>
                </c:pt>
                <c:pt idx="957">
                  <c:v>158042</c:v>
                </c:pt>
                <c:pt idx="958">
                  <c:v>158048</c:v>
                </c:pt>
                <c:pt idx="959">
                  <c:v>158055</c:v>
                </c:pt>
                <c:pt idx="960">
                  <c:v>158060</c:v>
                </c:pt>
                <c:pt idx="961">
                  <c:v>158067</c:v>
                </c:pt>
                <c:pt idx="962">
                  <c:v>158074</c:v>
                </c:pt>
                <c:pt idx="963">
                  <c:v>158080</c:v>
                </c:pt>
                <c:pt idx="964">
                  <c:v>158087</c:v>
                </c:pt>
                <c:pt idx="965">
                  <c:v>158094</c:v>
                </c:pt>
                <c:pt idx="966">
                  <c:v>158100</c:v>
                </c:pt>
                <c:pt idx="967">
                  <c:v>158106</c:v>
                </c:pt>
                <c:pt idx="968">
                  <c:v>158112</c:v>
                </c:pt>
                <c:pt idx="969">
                  <c:v>158118</c:v>
                </c:pt>
                <c:pt idx="970">
                  <c:v>158124</c:v>
                </c:pt>
                <c:pt idx="971">
                  <c:v>158130</c:v>
                </c:pt>
                <c:pt idx="972">
                  <c:v>158136</c:v>
                </c:pt>
                <c:pt idx="973">
                  <c:v>158142</c:v>
                </c:pt>
                <c:pt idx="974">
                  <c:v>158149</c:v>
                </c:pt>
                <c:pt idx="975">
                  <c:v>158155</c:v>
                </c:pt>
                <c:pt idx="976">
                  <c:v>158161</c:v>
                </c:pt>
                <c:pt idx="977">
                  <c:v>158167</c:v>
                </c:pt>
                <c:pt idx="978">
                  <c:v>158174</c:v>
                </c:pt>
                <c:pt idx="979">
                  <c:v>158180</c:v>
                </c:pt>
                <c:pt idx="980">
                  <c:v>158186</c:v>
                </c:pt>
                <c:pt idx="981">
                  <c:v>158192</c:v>
                </c:pt>
                <c:pt idx="982">
                  <c:v>158199</c:v>
                </c:pt>
                <c:pt idx="983">
                  <c:v>158204</c:v>
                </c:pt>
                <c:pt idx="984">
                  <c:v>158209</c:v>
                </c:pt>
                <c:pt idx="985">
                  <c:v>158216</c:v>
                </c:pt>
                <c:pt idx="986">
                  <c:v>158222</c:v>
                </c:pt>
                <c:pt idx="987">
                  <c:v>158228</c:v>
                </c:pt>
                <c:pt idx="988">
                  <c:v>158234</c:v>
                </c:pt>
                <c:pt idx="989">
                  <c:v>158240</c:v>
                </c:pt>
                <c:pt idx="990">
                  <c:v>158246</c:v>
                </c:pt>
                <c:pt idx="991">
                  <c:v>158252</c:v>
                </c:pt>
                <c:pt idx="992">
                  <c:v>158258</c:v>
                </c:pt>
                <c:pt idx="993">
                  <c:v>158264</c:v>
                </c:pt>
                <c:pt idx="994">
                  <c:v>158271</c:v>
                </c:pt>
                <c:pt idx="995">
                  <c:v>158277</c:v>
                </c:pt>
                <c:pt idx="996">
                  <c:v>158282</c:v>
                </c:pt>
                <c:pt idx="997">
                  <c:v>158288</c:v>
                </c:pt>
                <c:pt idx="998">
                  <c:v>158294</c:v>
                </c:pt>
                <c:pt idx="999">
                  <c:v>158300</c:v>
                </c:pt>
              </c:numCache>
            </c:numRef>
          </c:val>
          <c:smooth val="0"/>
          <c:extLst>
            <c:ext xmlns:c16="http://schemas.microsoft.com/office/drawing/2014/chart" uri="{C3380CC4-5D6E-409C-BE32-E72D297353CC}">
              <c16:uniqueId val="{00000001-E88E-4B5B-BB05-6DD7877CD6DE}"/>
            </c:ext>
          </c:extLst>
        </c:ser>
        <c:ser>
          <c:idx val="2"/>
          <c:order val="2"/>
          <c:tx>
            <c:strRef>
              <c:f>'70'!$E$1</c:f>
              <c:strCache>
                <c:ptCount val="1"/>
                <c:pt idx="0">
                  <c:v>50%</c:v>
                </c:pt>
              </c:strCache>
            </c:strRef>
          </c:tx>
          <c:spPr>
            <a:ln w="28575" cap="rnd">
              <a:solidFill>
                <a:schemeClr val="accent3"/>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E$2:$E$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1</c:v>
                </c:pt>
                <c:pt idx="314">
                  <c:v>143601</c:v>
                </c:pt>
                <c:pt idx="315">
                  <c:v>144164</c:v>
                </c:pt>
                <c:pt idx="316">
                  <c:v>144697</c:v>
                </c:pt>
                <c:pt idx="317">
                  <c:v>145200</c:v>
                </c:pt>
                <c:pt idx="318">
                  <c:v>145683</c:v>
                </c:pt>
                <c:pt idx="319">
                  <c:v>146133</c:v>
                </c:pt>
                <c:pt idx="320">
                  <c:v>146557</c:v>
                </c:pt>
                <c:pt idx="321">
                  <c:v>146948</c:v>
                </c:pt>
                <c:pt idx="322">
                  <c:v>147308</c:v>
                </c:pt>
                <c:pt idx="323">
                  <c:v>147638</c:v>
                </c:pt>
                <c:pt idx="324">
                  <c:v>147941</c:v>
                </c:pt>
                <c:pt idx="325">
                  <c:v>148219</c:v>
                </c:pt>
                <c:pt idx="326">
                  <c:v>148468</c:v>
                </c:pt>
                <c:pt idx="327">
                  <c:v>148686</c:v>
                </c:pt>
                <c:pt idx="328">
                  <c:v>148884</c:v>
                </c:pt>
                <c:pt idx="329">
                  <c:v>149061</c:v>
                </c:pt>
                <c:pt idx="330">
                  <c:v>149222</c:v>
                </c:pt>
                <c:pt idx="331">
                  <c:v>149364</c:v>
                </c:pt>
                <c:pt idx="332">
                  <c:v>149499</c:v>
                </c:pt>
                <c:pt idx="333">
                  <c:v>149616</c:v>
                </c:pt>
                <c:pt idx="334">
                  <c:v>149721</c:v>
                </c:pt>
                <c:pt idx="335">
                  <c:v>149816</c:v>
                </c:pt>
                <c:pt idx="336">
                  <c:v>149899</c:v>
                </c:pt>
                <c:pt idx="337">
                  <c:v>149976</c:v>
                </c:pt>
                <c:pt idx="338">
                  <c:v>150046</c:v>
                </c:pt>
                <c:pt idx="339">
                  <c:v>150114</c:v>
                </c:pt>
                <c:pt idx="340">
                  <c:v>150173</c:v>
                </c:pt>
                <c:pt idx="341">
                  <c:v>150227</c:v>
                </c:pt>
                <c:pt idx="342">
                  <c:v>150274</c:v>
                </c:pt>
                <c:pt idx="343">
                  <c:v>150317</c:v>
                </c:pt>
                <c:pt idx="344">
                  <c:v>150355</c:v>
                </c:pt>
                <c:pt idx="345">
                  <c:v>150390</c:v>
                </c:pt>
                <c:pt idx="346">
                  <c:v>150422</c:v>
                </c:pt>
                <c:pt idx="347">
                  <c:v>150452</c:v>
                </c:pt>
                <c:pt idx="348">
                  <c:v>150481</c:v>
                </c:pt>
                <c:pt idx="349">
                  <c:v>150506</c:v>
                </c:pt>
                <c:pt idx="350">
                  <c:v>150528</c:v>
                </c:pt>
                <c:pt idx="351">
                  <c:v>150549</c:v>
                </c:pt>
                <c:pt idx="352">
                  <c:v>150569</c:v>
                </c:pt>
                <c:pt idx="353">
                  <c:v>150585</c:v>
                </c:pt>
                <c:pt idx="354">
                  <c:v>150601</c:v>
                </c:pt>
                <c:pt idx="355">
                  <c:v>150615</c:v>
                </c:pt>
                <c:pt idx="356">
                  <c:v>150627</c:v>
                </c:pt>
                <c:pt idx="357">
                  <c:v>150639</c:v>
                </c:pt>
                <c:pt idx="358">
                  <c:v>150651</c:v>
                </c:pt>
                <c:pt idx="359">
                  <c:v>150661</c:v>
                </c:pt>
                <c:pt idx="360">
                  <c:v>150671</c:v>
                </c:pt>
                <c:pt idx="361">
                  <c:v>150680</c:v>
                </c:pt>
                <c:pt idx="362">
                  <c:v>150688</c:v>
                </c:pt>
                <c:pt idx="363">
                  <c:v>150696</c:v>
                </c:pt>
                <c:pt idx="364">
                  <c:v>150703</c:v>
                </c:pt>
                <c:pt idx="365">
                  <c:v>150710</c:v>
                </c:pt>
                <c:pt idx="366">
                  <c:v>150716</c:v>
                </c:pt>
                <c:pt idx="367">
                  <c:v>150722</c:v>
                </c:pt>
                <c:pt idx="368">
                  <c:v>150728</c:v>
                </c:pt>
                <c:pt idx="369">
                  <c:v>150733</c:v>
                </c:pt>
                <c:pt idx="370">
                  <c:v>150739</c:v>
                </c:pt>
                <c:pt idx="371">
                  <c:v>150744</c:v>
                </c:pt>
                <c:pt idx="372">
                  <c:v>150748</c:v>
                </c:pt>
                <c:pt idx="373">
                  <c:v>150752</c:v>
                </c:pt>
                <c:pt idx="374">
                  <c:v>150757</c:v>
                </c:pt>
                <c:pt idx="375">
                  <c:v>150761</c:v>
                </c:pt>
                <c:pt idx="376">
                  <c:v>150766</c:v>
                </c:pt>
                <c:pt idx="377">
                  <c:v>150770</c:v>
                </c:pt>
                <c:pt idx="378">
                  <c:v>150774</c:v>
                </c:pt>
                <c:pt idx="379">
                  <c:v>150778</c:v>
                </c:pt>
                <c:pt idx="380">
                  <c:v>150782</c:v>
                </c:pt>
                <c:pt idx="381">
                  <c:v>150786</c:v>
                </c:pt>
                <c:pt idx="382">
                  <c:v>150789</c:v>
                </c:pt>
                <c:pt idx="383">
                  <c:v>150793</c:v>
                </c:pt>
                <c:pt idx="384">
                  <c:v>150796</c:v>
                </c:pt>
                <c:pt idx="385">
                  <c:v>150799</c:v>
                </c:pt>
                <c:pt idx="386">
                  <c:v>150803</c:v>
                </c:pt>
                <c:pt idx="387">
                  <c:v>150806</c:v>
                </c:pt>
                <c:pt idx="388">
                  <c:v>150809</c:v>
                </c:pt>
                <c:pt idx="389">
                  <c:v>150812</c:v>
                </c:pt>
                <c:pt idx="390">
                  <c:v>150816</c:v>
                </c:pt>
                <c:pt idx="391">
                  <c:v>150818</c:v>
                </c:pt>
                <c:pt idx="392">
                  <c:v>150821</c:v>
                </c:pt>
                <c:pt idx="393">
                  <c:v>150824</c:v>
                </c:pt>
                <c:pt idx="394">
                  <c:v>150827</c:v>
                </c:pt>
                <c:pt idx="395">
                  <c:v>150830</c:v>
                </c:pt>
                <c:pt idx="396">
                  <c:v>150833</c:v>
                </c:pt>
                <c:pt idx="397">
                  <c:v>150836</c:v>
                </c:pt>
                <c:pt idx="398">
                  <c:v>150839</c:v>
                </c:pt>
                <c:pt idx="399">
                  <c:v>150842</c:v>
                </c:pt>
                <c:pt idx="400">
                  <c:v>150844</c:v>
                </c:pt>
                <c:pt idx="401">
                  <c:v>150847</c:v>
                </c:pt>
                <c:pt idx="402">
                  <c:v>150850</c:v>
                </c:pt>
                <c:pt idx="403">
                  <c:v>150852</c:v>
                </c:pt>
                <c:pt idx="404">
                  <c:v>150855</c:v>
                </c:pt>
                <c:pt idx="405">
                  <c:v>150857</c:v>
                </c:pt>
                <c:pt idx="406">
                  <c:v>150860</c:v>
                </c:pt>
                <c:pt idx="407">
                  <c:v>150862</c:v>
                </c:pt>
                <c:pt idx="408">
                  <c:v>150865</c:v>
                </c:pt>
                <c:pt idx="409">
                  <c:v>150868</c:v>
                </c:pt>
                <c:pt idx="410">
                  <c:v>150871</c:v>
                </c:pt>
                <c:pt idx="411">
                  <c:v>150873</c:v>
                </c:pt>
                <c:pt idx="412">
                  <c:v>150876</c:v>
                </c:pt>
                <c:pt idx="413">
                  <c:v>150879</c:v>
                </c:pt>
                <c:pt idx="414">
                  <c:v>150882</c:v>
                </c:pt>
                <c:pt idx="415">
                  <c:v>150885</c:v>
                </c:pt>
                <c:pt idx="416">
                  <c:v>150887</c:v>
                </c:pt>
                <c:pt idx="417">
                  <c:v>150890</c:v>
                </c:pt>
                <c:pt idx="418">
                  <c:v>150892</c:v>
                </c:pt>
                <c:pt idx="419">
                  <c:v>150895</c:v>
                </c:pt>
                <c:pt idx="420">
                  <c:v>150897</c:v>
                </c:pt>
                <c:pt idx="421">
                  <c:v>150901</c:v>
                </c:pt>
                <c:pt idx="422">
                  <c:v>150903</c:v>
                </c:pt>
                <c:pt idx="423">
                  <c:v>150906</c:v>
                </c:pt>
                <c:pt idx="424">
                  <c:v>150910</c:v>
                </c:pt>
                <c:pt idx="425">
                  <c:v>150912</c:v>
                </c:pt>
                <c:pt idx="426">
                  <c:v>150915</c:v>
                </c:pt>
                <c:pt idx="427">
                  <c:v>150918</c:v>
                </c:pt>
                <c:pt idx="428">
                  <c:v>150921</c:v>
                </c:pt>
                <c:pt idx="429">
                  <c:v>150924</c:v>
                </c:pt>
                <c:pt idx="430">
                  <c:v>150926</c:v>
                </c:pt>
                <c:pt idx="431">
                  <c:v>150928</c:v>
                </c:pt>
                <c:pt idx="432">
                  <c:v>150931</c:v>
                </c:pt>
                <c:pt idx="433">
                  <c:v>150934</c:v>
                </c:pt>
                <c:pt idx="434">
                  <c:v>150936</c:v>
                </c:pt>
                <c:pt idx="435">
                  <c:v>150939</c:v>
                </c:pt>
                <c:pt idx="436">
                  <c:v>150942</c:v>
                </c:pt>
                <c:pt idx="437">
                  <c:v>150945</c:v>
                </c:pt>
                <c:pt idx="438">
                  <c:v>150947</c:v>
                </c:pt>
                <c:pt idx="439">
                  <c:v>150950</c:v>
                </c:pt>
                <c:pt idx="440">
                  <c:v>150953</c:v>
                </c:pt>
                <c:pt idx="441">
                  <c:v>150955</c:v>
                </c:pt>
                <c:pt idx="442">
                  <c:v>150958</c:v>
                </c:pt>
                <c:pt idx="443">
                  <c:v>150961</c:v>
                </c:pt>
                <c:pt idx="444">
                  <c:v>150963</c:v>
                </c:pt>
                <c:pt idx="445">
                  <c:v>150966</c:v>
                </c:pt>
                <c:pt idx="446">
                  <c:v>150969</c:v>
                </c:pt>
                <c:pt idx="447">
                  <c:v>150973</c:v>
                </c:pt>
                <c:pt idx="448">
                  <c:v>150975</c:v>
                </c:pt>
                <c:pt idx="449">
                  <c:v>150978</c:v>
                </c:pt>
                <c:pt idx="450">
                  <c:v>150981</c:v>
                </c:pt>
                <c:pt idx="451">
                  <c:v>150984</c:v>
                </c:pt>
                <c:pt idx="452">
                  <c:v>150987</c:v>
                </c:pt>
                <c:pt idx="453">
                  <c:v>150990</c:v>
                </c:pt>
                <c:pt idx="454">
                  <c:v>150993</c:v>
                </c:pt>
                <c:pt idx="455">
                  <c:v>150995</c:v>
                </c:pt>
                <c:pt idx="456">
                  <c:v>150998</c:v>
                </c:pt>
                <c:pt idx="457">
                  <c:v>151000</c:v>
                </c:pt>
                <c:pt idx="458">
                  <c:v>151003</c:v>
                </c:pt>
                <c:pt idx="459">
                  <c:v>151006</c:v>
                </c:pt>
                <c:pt idx="460">
                  <c:v>151008</c:v>
                </c:pt>
                <c:pt idx="461">
                  <c:v>151011</c:v>
                </c:pt>
                <c:pt idx="462">
                  <c:v>151014</c:v>
                </c:pt>
                <c:pt idx="463">
                  <c:v>151016</c:v>
                </c:pt>
                <c:pt idx="464">
                  <c:v>151019</c:v>
                </c:pt>
                <c:pt idx="465">
                  <c:v>151021</c:v>
                </c:pt>
                <c:pt idx="466">
                  <c:v>151024</c:v>
                </c:pt>
                <c:pt idx="467">
                  <c:v>151027</c:v>
                </c:pt>
                <c:pt idx="468">
                  <c:v>151030</c:v>
                </c:pt>
                <c:pt idx="469">
                  <c:v>151032</c:v>
                </c:pt>
                <c:pt idx="470">
                  <c:v>151035</c:v>
                </c:pt>
                <c:pt idx="471">
                  <c:v>151038</c:v>
                </c:pt>
                <c:pt idx="472">
                  <c:v>151040</c:v>
                </c:pt>
                <c:pt idx="473">
                  <c:v>151043</c:v>
                </c:pt>
                <c:pt idx="474">
                  <c:v>151045</c:v>
                </c:pt>
                <c:pt idx="475">
                  <c:v>151048</c:v>
                </c:pt>
                <c:pt idx="476">
                  <c:v>151051</c:v>
                </c:pt>
                <c:pt idx="477">
                  <c:v>151054</c:v>
                </c:pt>
                <c:pt idx="478">
                  <c:v>151056</c:v>
                </c:pt>
                <c:pt idx="479">
                  <c:v>151059</c:v>
                </c:pt>
                <c:pt idx="480">
                  <c:v>151062</c:v>
                </c:pt>
                <c:pt idx="481">
                  <c:v>151064</c:v>
                </c:pt>
                <c:pt idx="482">
                  <c:v>151067</c:v>
                </c:pt>
                <c:pt idx="483">
                  <c:v>151069</c:v>
                </c:pt>
                <c:pt idx="484">
                  <c:v>151072</c:v>
                </c:pt>
                <c:pt idx="485">
                  <c:v>151075</c:v>
                </c:pt>
                <c:pt idx="486">
                  <c:v>151078</c:v>
                </c:pt>
                <c:pt idx="487">
                  <c:v>151081</c:v>
                </c:pt>
                <c:pt idx="488">
                  <c:v>151084</c:v>
                </c:pt>
                <c:pt idx="489">
                  <c:v>151086</c:v>
                </c:pt>
                <c:pt idx="490">
                  <c:v>151089</c:v>
                </c:pt>
                <c:pt idx="491">
                  <c:v>151092</c:v>
                </c:pt>
                <c:pt idx="492">
                  <c:v>151095</c:v>
                </c:pt>
                <c:pt idx="493">
                  <c:v>151097</c:v>
                </c:pt>
                <c:pt idx="494">
                  <c:v>151100</c:v>
                </c:pt>
                <c:pt idx="495">
                  <c:v>151103</c:v>
                </c:pt>
                <c:pt idx="496">
                  <c:v>151105</c:v>
                </c:pt>
                <c:pt idx="497">
                  <c:v>151108</c:v>
                </c:pt>
                <c:pt idx="498">
                  <c:v>151111</c:v>
                </c:pt>
                <c:pt idx="499">
                  <c:v>151113</c:v>
                </c:pt>
                <c:pt idx="500">
                  <c:v>151116</c:v>
                </c:pt>
                <c:pt idx="501">
                  <c:v>151119</c:v>
                </c:pt>
                <c:pt idx="502">
                  <c:v>151122</c:v>
                </c:pt>
                <c:pt idx="503">
                  <c:v>151125</c:v>
                </c:pt>
                <c:pt idx="504">
                  <c:v>151127</c:v>
                </c:pt>
                <c:pt idx="505">
                  <c:v>151130</c:v>
                </c:pt>
                <c:pt idx="506">
                  <c:v>151133</c:v>
                </c:pt>
                <c:pt idx="507">
                  <c:v>151135</c:v>
                </c:pt>
                <c:pt idx="508">
                  <c:v>151138</c:v>
                </c:pt>
                <c:pt idx="509">
                  <c:v>151141</c:v>
                </c:pt>
                <c:pt idx="510">
                  <c:v>151144</c:v>
                </c:pt>
                <c:pt idx="511">
                  <c:v>151147</c:v>
                </c:pt>
                <c:pt idx="512">
                  <c:v>151150</c:v>
                </c:pt>
                <c:pt idx="513">
                  <c:v>151152</c:v>
                </c:pt>
                <c:pt idx="514">
                  <c:v>151155</c:v>
                </c:pt>
                <c:pt idx="515">
                  <c:v>151158</c:v>
                </c:pt>
                <c:pt idx="516">
                  <c:v>151160</c:v>
                </c:pt>
                <c:pt idx="517">
                  <c:v>151163</c:v>
                </c:pt>
                <c:pt idx="518">
                  <c:v>151166</c:v>
                </c:pt>
                <c:pt idx="519">
                  <c:v>151169</c:v>
                </c:pt>
                <c:pt idx="520">
                  <c:v>151172</c:v>
                </c:pt>
                <c:pt idx="521">
                  <c:v>151174</c:v>
                </c:pt>
                <c:pt idx="522">
                  <c:v>151177</c:v>
                </c:pt>
                <c:pt idx="523">
                  <c:v>151180</c:v>
                </c:pt>
                <c:pt idx="524">
                  <c:v>151183</c:v>
                </c:pt>
                <c:pt idx="525">
                  <c:v>151185</c:v>
                </c:pt>
                <c:pt idx="526">
                  <c:v>151188</c:v>
                </c:pt>
                <c:pt idx="527">
                  <c:v>151191</c:v>
                </c:pt>
                <c:pt idx="528">
                  <c:v>151193</c:v>
                </c:pt>
                <c:pt idx="529">
                  <c:v>151196</c:v>
                </c:pt>
                <c:pt idx="530">
                  <c:v>151199</c:v>
                </c:pt>
                <c:pt idx="531">
                  <c:v>151201</c:v>
                </c:pt>
                <c:pt idx="532">
                  <c:v>151204</c:v>
                </c:pt>
                <c:pt idx="533">
                  <c:v>151207</c:v>
                </c:pt>
                <c:pt idx="534">
                  <c:v>151210</c:v>
                </c:pt>
                <c:pt idx="535">
                  <c:v>151212</c:v>
                </c:pt>
                <c:pt idx="536">
                  <c:v>151214</c:v>
                </c:pt>
                <c:pt idx="537">
                  <c:v>151217</c:v>
                </c:pt>
                <c:pt idx="538">
                  <c:v>151220</c:v>
                </c:pt>
                <c:pt idx="539">
                  <c:v>151222</c:v>
                </c:pt>
                <c:pt idx="540">
                  <c:v>151225</c:v>
                </c:pt>
                <c:pt idx="541">
                  <c:v>151228</c:v>
                </c:pt>
                <c:pt idx="542">
                  <c:v>151231</c:v>
                </c:pt>
                <c:pt idx="543">
                  <c:v>151233</c:v>
                </c:pt>
                <c:pt idx="544">
                  <c:v>151236</c:v>
                </c:pt>
                <c:pt idx="545">
                  <c:v>151239</c:v>
                </c:pt>
                <c:pt idx="546">
                  <c:v>151242</c:v>
                </c:pt>
                <c:pt idx="547">
                  <c:v>151245</c:v>
                </c:pt>
                <c:pt idx="548">
                  <c:v>151248</c:v>
                </c:pt>
                <c:pt idx="549">
                  <c:v>151250</c:v>
                </c:pt>
                <c:pt idx="550">
                  <c:v>151253</c:v>
                </c:pt>
                <c:pt idx="551">
                  <c:v>151256</c:v>
                </c:pt>
                <c:pt idx="552">
                  <c:v>151258</c:v>
                </c:pt>
                <c:pt idx="553">
                  <c:v>151261</c:v>
                </c:pt>
                <c:pt idx="554">
                  <c:v>151264</c:v>
                </c:pt>
                <c:pt idx="555">
                  <c:v>151266</c:v>
                </c:pt>
                <c:pt idx="556">
                  <c:v>151269</c:v>
                </c:pt>
                <c:pt idx="557">
                  <c:v>151271</c:v>
                </c:pt>
                <c:pt idx="558">
                  <c:v>151274</c:v>
                </c:pt>
                <c:pt idx="559">
                  <c:v>151277</c:v>
                </c:pt>
                <c:pt idx="560">
                  <c:v>151279</c:v>
                </c:pt>
                <c:pt idx="561">
                  <c:v>151282</c:v>
                </c:pt>
                <c:pt idx="562">
                  <c:v>151285</c:v>
                </c:pt>
                <c:pt idx="563">
                  <c:v>151287</c:v>
                </c:pt>
                <c:pt idx="564">
                  <c:v>151290</c:v>
                </c:pt>
                <c:pt idx="565">
                  <c:v>151292</c:v>
                </c:pt>
                <c:pt idx="566">
                  <c:v>151294</c:v>
                </c:pt>
                <c:pt idx="567">
                  <c:v>151297</c:v>
                </c:pt>
                <c:pt idx="568">
                  <c:v>151300</c:v>
                </c:pt>
                <c:pt idx="569">
                  <c:v>151302</c:v>
                </c:pt>
                <c:pt idx="570">
                  <c:v>151305</c:v>
                </c:pt>
                <c:pt idx="571">
                  <c:v>151308</c:v>
                </c:pt>
                <c:pt idx="572">
                  <c:v>151311</c:v>
                </c:pt>
                <c:pt idx="573">
                  <c:v>151314</c:v>
                </c:pt>
                <c:pt idx="574">
                  <c:v>151316</c:v>
                </c:pt>
                <c:pt idx="575">
                  <c:v>151319</c:v>
                </c:pt>
                <c:pt idx="576">
                  <c:v>151321</c:v>
                </c:pt>
                <c:pt idx="577">
                  <c:v>151324</c:v>
                </c:pt>
                <c:pt idx="578">
                  <c:v>151326</c:v>
                </c:pt>
                <c:pt idx="579">
                  <c:v>151329</c:v>
                </c:pt>
                <c:pt idx="580">
                  <c:v>151332</c:v>
                </c:pt>
                <c:pt idx="581">
                  <c:v>151334</c:v>
                </c:pt>
                <c:pt idx="582">
                  <c:v>151337</c:v>
                </c:pt>
                <c:pt idx="583">
                  <c:v>151339</c:v>
                </c:pt>
                <c:pt idx="584">
                  <c:v>151341</c:v>
                </c:pt>
                <c:pt idx="585">
                  <c:v>151344</c:v>
                </c:pt>
                <c:pt idx="586">
                  <c:v>151347</c:v>
                </c:pt>
                <c:pt idx="587">
                  <c:v>151349</c:v>
                </c:pt>
                <c:pt idx="588">
                  <c:v>151352</c:v>
                </c:pt>
                <c:pt idx="589">
                  <c:v>151354</c:v>
                </c:pt>
                <c:pt idx="590">
                  <c:v>151357</c:v>
                </c:pt>
                <c:pt idx="591">
                  <c:v>151360</c:v>
                </c:pt>
                <c:pt idx="592">
                  <c:v>151362</c:v>
                </c:pt>
                <c:pt idx="593">
                  <c:v>151364</c:v>
                </c:pt>
                <c:pt idx="594">
                  <c:v>151367</c:v>
                </c:pt>
                <c:pt idx="595">
                  <c:v>151369</c:v>
                </c:pt>
                <c:pt idx="596">
                  <c:v>151372</c:v>
                </c:pt>
                <c:pt idx="597">
                  <c:v>151375</c:v>
                </c:pt>
                <c:pt idx="598">
                  <c:v>151377</c:v>
                </c:pt>
                <c:pt idx="599">
                  <c:v>151380</c:v>
                </c:pt>
                <c:pt idx="600">
                  <c:v>151382</c:v>
                </c:pt>
                <c:pt idx="601">
                  <c:v>151385</c:v>
                </c:pt>
                <c:pt idx="602">
                  <c:v>151387</c:v>
                </c:pt>
                <c:pt idx="603">
                  <c:v>151390</c:v>
                </c:pt>
                <c:pt idx="604">
                  <c:v>151392</c:v>
                </c:pt>
                <c:pt idx="605">
                  <c:v>151395</c:v>
                </c:pt>
                <c:pt idx="606">
                  <c:v>151397</c:v>
                </c:pt>
                <c:pt idx="607">
                  <c:v>151400</c:v>
                </c:pt>
                <c:pt idx="608">
                  <c:v>151402</c:v>
                </c:pt>
                <c:pt idx="609">
                  <c:v>151405</c:v>
                </c:pt>
                <c:pt idx="610">
                  <c:v>151408</c:v>
                </c:pt>
                <c:pt idx="611">
                  <c:v>151411</c:v>
                </c:pt>
                <c:pt idx="612">
                  <c:v>151413</c:v>
                </c:pt>
                <c:pt idx="613">
                  <c:v>151415</c:v>
                </c:pt>
                <c:pt idx="614">
                  <c:v>151418</c:v>
                </c:pt>
                <c:pt idx="615">
                  <c:v>151421</c:v>
                </c:pt>
                <c:pt idx="616">
                  <c:v>151424</c:v>
                </c:pt>
                <c:pt idx="617">
                  <c:v>151426</c:v>
                </c:pt>
                <c:pt idx="618">
                  <c:v>151429</c:v>
                </c:pt>
                <c:pt idx="619">
                  <c:v>151432</c:v>
                </c:pt>
                <c:pt idx="620">
                  <c:v>151434</c:v>
                </c:pt>
                <c:pt idx="621">
                  <c:v>151437</c:v>
                </c:pt>
                <c:pt idx="622">
                  <c:v>151439</c:v>
                </c:pt>
                <c:pt idx="623">
                  <c:v>151442</c:v>
                </c:pt>
                <c:pt idx="624">
                  <c:v>151445</c:v>
                </c:pt>
                <c:pt idx="625">
                  <c:v>151448</c:v>
                </c:pt>
                <c:pt idx="626">
                  <c:v>151450</c:v>
                </c:pt>
                <c:pt idx="627">
                  <c:v>151453</c:v>
                </c:pt>
                <c:pt idx="628">
                  <c:v>151456</c:v>
                </c:pt>
                <c:pt idx="629">
                  <c:v>151458</c:v>
                </c:pt>
                <c:pt idx="630">
                  <c:v>151461</c:v>
                </c:pt>
                <c:pt idx="631">
                  <c:v>151464</c:v>
                </c:pt>
                <c:pt idx="632">
                  <c:v>151467</c:v>
                </c:pt>
                <c:pt idx="633">
                  <c:v>151469</c:v>
                </c:pt>
                <c:pt idx="634">
                  <c:v>151472</c:v>
                </c:pt>
                <c:pt idx="635">
                  <c:v>151475</c:v>
                </c:pt>
                <c:pt idx="636">
                  <c:v>151478</c:v>
                </c:pt>
                <c:pt idx="637">
                  <c:v>151481</c:v>
                </c:pt>
                <c:pt idx="638">
                  <c:v>151484</c:v>
                </c:pt>
                <c:pt idx="639">
                  <c:v>151486</c:v>
                </c:pt>
                <c:pt idx="640">
                  <c:v>151489</c:v>
                </c:pt>
                <c:pt idx="641">
                  <c:v>151492</c:v>
                </c:pt>
                <c:pt idx="642">
                  <c:v>151495</c:v>
                </c:pt>
                <c:pt idx="643">
                  <c:v>151498</c:v>
                </c:pt>
                <c:pt idx="644">
                  <c:v>151500</c:v>
                </c:pt>
                <c:pt idx="645">
                  <c:v>151503</c:v>
                </c:pt>
                <c:pt idx="646">
                  <c:v>151506</c:v>
                </c:pt>
                <c:pt idx="647">
                  <c:v>151509</c:v>
                </c:pt>
                <c:pt idx="648">
                  <c:v>151512</c:v>
                </c:pt>
                <c:pt idx="649">
                  <c:v>151515</c:v>
                </c:pt>
                <c:pt idx="650">
                  <c:v>151517</c:v>
                </c:pt>
                <c:pt idx="651">
                  <c:v>151521</c:v>
                </c:pt>
                <c:pt idx="652">
                  <c:v>151523</c:v>
                </c:pt>
                <c:pt idx="653">
                  <c:v>151526</c:v>
                </c:pt>
                <c:pt idx="654">
                  <c:v>151529</c:v>
                </c:pt>
                <c:pt idx="655">
                  <c:v>151532</c:v>
                </c:pt>
                <c:pt idx="656">
                  <c:v>151535</c:v>
                </c:pt>
                <c:pt idx="657">
                  <c:v>151538</c:v>
                </c:pt>
                <c:pt idx="658">
                  <c:v>151540</c:v>
                </c:pt>
                <c:pt idx="659">
                  <c:v>151543</c:v>
                </c:pt>
                <c:pt idx="660">
                  <c:v>151546</c:v>
                </c:pt>
                <c:pt idx="661">
                  <c:v>151549</c:v>
                </c:pt>
                <c:pt idx="662">
                  <c:v>151551</c:v>
                </c:pt>
                <c:pt idx="663">
                  <c:v>151554</c:v>
                </c:pt>
                <c:pt idx="664">
                  <c:v>151557</c:v>
                </c:pt>
                <c:pt idx="665">
                  <c:v>151559</c:v>
                </c:pt>
                <c:pt idx="666">
                  <c:v>151562</c:v>
                </c:pt>
                <c:pt idx="667">
                  <c:v>151565</c:v>
                </c:pt>
                <c:pt idx="668">
                  <c:v>151567</c:v>
                </c:pt>
                <c:pt idx="669">
                  <c:v>151570</c:v>
                </c:pt>
                <c:pt idx="670">
                  <c:v>151573</c:v>
                </c:pt>
                <c:pt idx="671">
                  <c:v>151576</c:v>
                </c:pt>
                <c:pt idx="672">
                  <c:v>151578</c:v>
                </c:pt>
                <c:pt idx="673">
                  <c:v>151581</c:v>
                </c:pt>
                <c:pt idx="674">
                  <c:v>151584</c:v>
                </c:pt>
                <c:pt idx="675">
                  <c:v>151586</c:v>
                </c:pt>
                <c:pt idx="676">
                  <c:v>151588</c:v>
                </c:pt>
                <c:pt idx="677">
                  <c:v>151591</c:v>
                </c:pt>
                <c:pt idx="678">
                  <c:v>151594</c:v>
                </c:pt>
                <c:pt idx="679">
                  <c:v>151597</c:v>
                </c:pt>
                <c:pt idx="680">
                  <c:v>151599</c:v>
                </c:pt>
                <c:pt idx="681">
                  <c:v>151602</c:v>
                </c:pt>
                <c:pt idx="682">
                  <c:v>151604</c:v>
                </c:pt>
                <c:pt idx="683">
                  <c:v>151606</c:v>
                </c:pt>
                <c:pt idx="684">
                  <c:v>151609</c:v>
                </c:pt>
                <c:pt idx="685">
                  <c:v>151611</c:v>
                </c:pt>
                <c:pt idx="686">
                  <c:v>151614</c:v>
                </c:pt>
                <c:pt idx="687">
                  <c:v>151617</c:v>
                </c:pt>
                <c:pt idx="688">
                  <c:v>151619</c:v>
                </c:pt>
                <c:pt idx="689">
                  <c:v>151622</c:v>
                </c:pt>
                <c:pt idx="690">
                  <c:v>151624</c:v>
                </c:pt>
                <c:pt idx="691">
                  <c:v>151627</c:v>
                </c:pt>
                <c:pt idx="692">
                  <c:v>151629</c:v>
                </c:pt>
                <c:pt idx="693">
                  <c:v>151632</c:v>
                </c:pt>
                <c:pt idx="694">
                  <c:v>151635</c:v>
                </c:pt>
                <c:pt idx="695">
                  <c:v>151638</c:v>
                </c:pt>
                <c:pt idx="696">
                  <c:v>151640</c:v>
                </c:pt>
                <c:pt idx="697">
                  <c:v>151643</c:v>
                </c:pt>
                <c:pt idx="698">
                  <c:v>151645</c:v>
                </c:pt>
                <c:pt idx="699">
                  <c:v>151648</c:v>
                </c:pt>
                <c:pt idx="700">
                  <c:v>151651</c:v>
                </c:pt>
                <c:pt idx="701">
                  <c:v>151654</c:v>
                </c:pt>
                <c:pt idx="702">
                  <c:v>151657</c:v>
                </c:pt>
                <c:pt idx="703">
                  <c:v>151659</c:v>
                </c:pt>
                <c:pt idx="704">
                  <c:v>151662</c:v>
                </c:pt>
                <c:pt idx="705">
                  <c:v>151665</c:v>
                </c:pt>
                <c:pt idx="706">
                  <c:v>151668</c:v>
                </c:pt>
                <c:pt idx="707">
                  <c:v>151670</c:v>
                </c:pt>
                <c:pt idx="708">
                  <c:v>151673</c:v>
                </c:pt>
                <c:pt idx="709">
                  <c:v>151675</c:v>
                </c:pt>
                <c:pt idx="710">
                  <c:v>151678</c:v>
                </c:pt>
                <c:pt idx="711">
                  <c:v>151680</c:v>
                </c:pt>
                <c:pt idx="712">
                  <c:v>151682</c:v>
                </c:pt>
                <c:pt idx="713">
                  <c:v>151685</c:v>
                </c:pt>
                <c:pt idx="714">
                  <c:v>151688</c:v>
                </c:pt>
                <c:pt idx="715">
                  <c:v>151690</c:v>
                </c:pt>
                <c:pt idx="716">
                  <c:v>151692</c:v>
                </c:pt>
                <c:pt idx="717">
                  <c:v>151695</c:v>
                </c:pt>
                <c:pt idx="718">
                  <c:v>151698</c:v>
                </c:pt>
                <c:pt idx="719">
                  <c:v>151701</c:v>
                </c:pt>
                <c:pt idx="720">
                  <c:v>151703</c:v>
                </c:pt>
                <c:pt idx="721">
                  <c:v>151706</c:v>
                </c:pt>
                <c:pt idx="722">
                  <c:v>151709</c:v>
                </c:pt>
                <c:pt idx="723">
                  <c:v>151711</c:v>
                </c:pt>
                <c:pt idx="724">
                  <c:v>151714</c:v>
                </c:pt>
                <c:pt idx="725">
                  <c:v>151717</c:v>
                </c:pt>
                <c:pt idx="726">
                  <c:v>151719</c:v>
                </c:pt>
                <c:pt idx="727">
                  <c:v>151721</c:v>
                </c:pt>
                <c:pt idx="728">
                  <c:v>151724</c:v>
                </c:pt>
                <c:pt idx="729">
                  <c:v>151727</c:v>
                </c:pt>
                <c:pt idx="730">
                  <c:v>151729</c:v>
                </c:pt>
                <c:pt idx="731">
                  <c:v>151731</c:v>
                </c:pt>
                <c:pt idx="732">
                  <c:v>151734</c:v>
                </c:pt>
                <c:pt idx="733">
                  <c:v>151736</c:v>
                </c:pt>
                <c:pt idx="734">
                  <c:v>151739</c:v>
                </c:pt>
                <c:pt idx="735">
                  <c:v>151741</c:v>
                </c:pt>
                <c:pt idx="736">
                  <c:v>151744</c:v>
                </c:pt>
                <c:pt idx="737">
                  <c:v>151747</c:v>
                </c:pt>
                <c:pt idx="738">
                  <c:v>151749</c:v>
                </c:pt>
                <c:pt idx="739">
                  <c:v>151752</c:v>
                </c:pt>
                <c:pt idx="740">
                  <c:v>151755</c:v>
                </c:pt>
                <c:pt idx="741">
                  <c:v>151758</c:v>
                </c:pt>
                <c:pt idx="742">
                  <c:v>151760</c:v>
                </c:pt>
                <c:pt idx="743">
                  <c:v>151764</c:v>
                </c:pt>
                <c:pt idx="744">
                  <c:v>151766</c:v>
                </c:pt>
                <c:pt idx="745">
                  <c:v>151769</c:v>
                </c:pt>
                <c:pt idx="746">
                  <c:v>151771</c:v>
                </c:pt>
                <c:pt idx="747">
                  <c:v>151774</c:v>
                </c:pt>
                <c:pt idx="748">
                  <c:v>151777</c:v>
                </c:pt>
                <c:pt idx="749">
                  <c:v>151780</c:v>
                </c:pt>
                <c:pt idx="750">
                  <c:v>151782</c:v>
                </c:pt>
                <c:pt idx="751">
                  <c:v>151785</c:v>
                </c:pt>
                <c:pt idx="752">
                  <c:v>151788</c:v>
                </c:pt>
                <c:pt idx="753">
                  <c:v>151790</c:v>
                </c:pt>
                <c:pt idx="754">
                  <c:v>151793</c:v>
                </c:pt>
                <c:pt idx="755">
                  <c:v>151795</c:v>
                </c:pt>
                <c:pt idx="756">
                  <c:v>151798</c:v>
                </c:pt>
                <c:pt idx="757">
                  <c:v>151801</c:v>
                </c:pt>
                <c:pt idx="758">
                  <c:v>151804</c:v>
                </c:pt>
                <c:pt idx="759">
                  <c:v>151806</c:v>
                </c:pt>
                <c:pt idx="760">
                  <c:v>151809</c:v>
                </c:pt>
                <c:pt idx="761">
                  <c:v>151811</c:v>
                </c:pt>
                <c:pt idx="762">
                  <c:v>151814</c:v>
                </c:pt>
                <c:pt idx="763">
                  <c:v>151816</c:v>
                </c:pt>
                <c:pt idx="764">
                  <c:v>151819</c:v>
                </c:pt>
                <c:pt idx="765">
                  <c:v>151822</c:v>
                </c:pt>
                <c:pt idx="766">
                  <c:v>151825</c:v>
                </c:pt>
                <c:pt idx="767">
                  <c:v>151828</c:v>
                </c:pt>
                <c:pt idx="768">
                  <c:v>151830</c:v>
                </c:pt>
                <c:pt idx="769">
                  <c:v>151833</c:v>
                </c:pt>
                <c:pt idx="770">
                  <c:v>151836</c:v>
                </c:pt>
                <c:pt idx="771">
                  <c:v>151838</c:v>
                </c:pt>
                <c:pt idx="772">
                  <c:v>151840</c:v>
                </c:pt>
                <c:pt idx="773">
                  <c:v>151843</c:v>
                </c:pt>
                <c:pt idx="774">
                  <c:v>151845</c:v>
                </c:pt>
                <c:pt idx="775">
                  <c:v>151848</c:v>
                </c:pt>
                <c:pt idx="776">
                  <c:v>151851</c:v>
                </c:pt>
                <c:pt idx="777">
                  <c:v>151853</c:v>
                </c:pt>
                <c:pt idx="778">
                  <c:v>151856</c:v>
                </c:pt>
                <c:pt idx="779">
                  <c:v>151859</c:v>
                </c:pt>
                <c:pt idx="780">
                  <c:v>151861</c:v>
                </c:pt>
                <c:pt idx="781">
                  <c:v>151864</c:v>
                </c:pt>
                <c:pt idx="782">
                  <c:v>151867</c:v>
                </c:pt>
                <c:pt idx="783">
                  <c:v>151869</c:v>
                </c:pt>
                <c:pt idx="784">
                  <c:v>151872</c:v>
                </c:pt>
                <c:pt idx="785">
                  <c:v>151875</c:v>
                </c:pt>
                <c:pt idx="786">
                  <c:v>151878</c:v>
                </c:pt>
                <c:pt idx="787">
                  <c:v>151880</c:v>
                </c:pt>
                <c:pt idx="788">
                  <c:v>151883</c:v>
                </c:pt>
                <c:pt idx="789">
                  <c:v>151886</c:v>
                </c:pt>
                <c:pt idx="790">
                  <c:v>151888</c:v>
                </c:pt>
                <c:pt idx="791">
                  <c:v>151891</c:v>
                </c:pt>
                <c:pt idx="792">
                  <c:v>151893</c:v>
                </c:pt>
                <c:pt idx="793">
                  <c:v>151896</c:v>
                </c:pt>
                <c:pt idx="794">
                  <c:v>151898</c:v>
                </c:pt>
                <c:pt idx="795">
                  <c:v>151901</c:v>
                </c:pt>
                <c:pt idx="796">
                  <c:v>151904</c:v>
                </c:pt>
                <c:pt idx="797">
                  <c:v>151906</c:v>
                </c:pt>
                <c:pt idx="798">
                  <c:v>151909</c:v>
                </c:pt>
                <c:pt idx="799">
                  <c:v>151911</c:v>
                </c:pt>
                <c:pt idx="800">
                  <c:v>151914</c:v>
                </c:pt>
                <c:pt idx="801">
                  <c:v>151917</c:v>
                </c:pt>
                <c:pt idx="802">
                  <c:v>151920</c:v>
                </c:pt>
                <c:pt idx="803">
                  <c:v>151922</c:v>
                </c:pt>
                <c:pt idx="804">
                  <c:v>151925</c:v>
                </c:pt>
                <c:pt idx="805">
                  <c:v>151927</c:v>
                </c:pt>
                <c:pt idx="806">
                  <c:v>151930</c:v>
                </c:pt>
                <c:pt idx="807">
                  <c:v>151933</c:v>
                </c:pt>
                <c:pt idx="808">
                  <c:v>151935</c:v>
                </c:pt>
                <c:pt idx="809">
                  <c:v>151938</c:v>
                </c:pt>
                <c:pt idx="810">
                  <c:v>151940</c:v>
                </c:pt>
                <c:pt idx="811">
                  <c:v>151943</c:v>
                </c:pt>
                <c:pt idx="812">
                  <c:v>151946</c:v>
                </c:pt>
                <c:pt idx="813">
                  <c:v>151949</c:v>
                </c:pt>
                <c:pt idx="814">
                  <c:v>151951</c:v>
                </c:pt>
                <c:pt idx="815">
                  <c:v>151954</c:v>
                </c:pt>
                <c:pt idx="816">
                  <c:v>151956</c:v>
                </c:pt>
                <c:pt idx="817">
                  <c:v>151959</c:v>
                </c:pt>
                <c:pt idx="818">
                  <c:v>151961</c:v>
                </c:pt>
                <c:pt idx="819">
                  <c:v>151964</c:v>
                </c:pt>
                <c:pt idx="820">
                  <c:v>151967</c:v>
                </c:pt>
                <c:pt idx="821">
                  <c:v>151969</c:v>
                </c:pt>
                <c:pt idx="822">
                  <c:v>151972</c:v>
                </c:pt>
                <c:pt idx="823">
                  <c:v>151974</c:v>
                </c:pt>
                <c:pt idx="824">
                  <c:v>151977</c:v>
                </c:pt>
                <c:pt idx="825">
                  <c:v>151979</c:v>
                </c:pt>
                <c:pt idx="826">
                  <c:v>151981</c:v>
                </c:pt>
                <c:pt idx="827">
                  <c:v>151984</c:v>
                </c:pt>
                <c:pt idx="828">
                  <c:v>151986</c:v>
                </c:pt>
                <c:pt idx="829">
                  <c:v>151989</c:v>
                </c:pt>
                <c:pt idx="830">
                  <c:v>151992</c:v>
                </c:pt>
                <c:pt idx="831">
                  <c:v>151994</c:v>
                </c:pt>
                <c:pt idx="832">
                  <c:v>151997</c:v>
                </c:pt>
                <c:pt idx="833">
                  <c:v>151999</c:v>
                </c:pt>
                <c:pt idx="834">
                  <c:v>152002</c:v>
                </c:pt>
                <c:pt idx="835">
                  <c:v>152004</c:v>
                </c:pt>
                <c:pt idx="836">
                  <c:v>152007</c:v>
                </c:pt>
                <c:pt idx="837">
                  <c:v>152010</c:v>
                </c:pt>
                <c:pt idx="838">
                  <c:v>152012</c:v>
                </c:pt>
                <c:pt idx="839">
                  <c:v>152015</c:v>
                </c:pt>
                <c:pt idx="840">
                  <c:v>152018</c:v>
                </c:pt>
                <c:pt idx="841">
                  <c:v>152020</c:v>
                </c:pt>
                <c:pt idx="842">
                  <c:v>152022</c:v>
                </c:pt>
                <c:pt idx="843">
                  <c:v>152025</c:v>
                </c:pt>
                <c:pt idx="844">
                  <c:v>152028</c:v>
                </c:pt>
                <c:pt idx="845">
                  <c:v>152031</c:v>
                </c:pt>
                <c:pt idx="846">
                  <c:v>152032</c:v>
                </c:pt>
                <c:pt idx="847">
                  <c:v>152035</c:v>
                </c:pt>
                <c:pt idx="848">
                  <c:v>152038</c:v>
                </c:pt>
                <c:pt idx="849">
                  <c:v>152041</c:v>
                </c:pt>
                <c:pt idx="850">
                  <c:v>152043</c:v>
                </c:pt>
                <c:pt idx="851">
                  <c:v>152046</c:v>
                </c:pt>
                <c:pt idx="852">
                  <c:v>152048</c:v>
                </c:pt>
                <c:pt idx="853">
                  <c:v>152051</c:v>
                </c:pt>
                <c:pt idx="854">
                  <c:v>152053</c:v>
                </c:pt>
                <c:pt idx="855">
                  <c:v>152056</c:v>
                </c:pt>
                <c:pt idx="856">
                  <c:v>152058</c:v>
                </c:pt>
                <c:pt idx="857">
                  <c:v>152061</c:v>
                </c:pt>
                <c:pt idx="858">
                  <c:v>152064</c:v>
                </c:pt>
                <c:pt idx="859">
                  <c:v>152067</c:v>
                </c:pt>
                <c:pt idx="860">
                  <c:v>152069</c:v>
                </c:pt>
                <c:pt idx="861">
                  <c:v>152071</c:v>
                </c:pt>
                <c:pt idx="862">
                  <c:v>152074</c:v>
                </c:pt>
                <c:pt idx="863">
                  <c:v>152077</c:v>
                </c:pt>
                <c:pt idx="864">
                  <c:v>152079</c:v>
                </c:pt>
                <c:pt idx="865">
                  <c:v>152082</c:v>
                </c:pt>
                <c:pt idx="866">
                  <c:v>152084</c:v>
                </c:pt>
                <c:pt idx="867">
                  <c:v>152087</c:v>
                </c:pt>
                <c:pt idx="868">
                  <c:v>152089</c:v>
                </c:pt>
                <c:pt idx="869">
                  <c:v>152091</c:v>
                </c:pt>
                <c:pt idx="870">
                  <c:v>152094</c:v>
                </c:pt>
                <c:pt idx="871">
                  <c:v>152096</c:v>
                </c:pt>
                <c:pt idx="872">
                  <c:v>152098</c:v>
                </c:pt>
                <c:pt idx="873">
                  <c:v>152101</c:v>
                </c:pt>
                <c:pt idx="874">
                  <c:v>152104</c:v>
                </c:pt>
                <c:pt idx="875">
                  <c:v>152106</c:v>
                </c:pt>
                <c:pt idx="876">
                  <c:v>152109</c:v>
                </c:pt>
                <c:pt idx="877">
                  <c:v>152111</c:v>
                </c:pt>
                <c:pt idx="878">
                  <c:v>152114</c:v>
                </c:pt>
                <c:pt idx="879">
                  <c:v>152117</c:v>
                </c:pt>
                <c:pt idx="880">
                  <c:v>152120</c:v>
                </c:pt>
                <c:pt idx="881">
                  <c:v>152122</c:v>
                </c:pt>
                <c:pt idx="882">
                  <c:v>152125</c:v>
                </c:pt>
                <c:pt idx="883">
                  <c:v>152127</c:v>
                </c:pt>
                <c:pt idx="884">
                  <c:v>152130</c:v>
                </c:pt>
                <c:pt idx="885">
                  <c:v>152132</c:v>
                </c:pt>
                <c:pt idx="886">
                  <c:v>152135</c:v>
                </c:pt>
                <c:pt idx="887">
                  <c:v>152137</c:v>
                </c:pt>
                <c:pt idx="888">
                  <c:v>152140</c:v>
                </c:pt>
                <c:pt idx="889">
                  <c:v>152143</c:v>
                </c:pt>
                <c:pt idx="890">
                  <c:v>152145</c:v>
                </c:pt>
                <c:pt idx="891">
                  <c:v>152148</c:v>
                </c:pt>
                <c:pt idx="892">
                  <c:v>152150</c:v>
                </c:pt>
                <c:pt idx="893">
                  <c:v>152153</c:v>
                </c:pt>
                <c:pt idx="894">
                  <c:v>152155</c:v>
                </c:pt>
                <c:pt idx="895">
                  <c:v>152158</c:v>
                </c:pt>
                <c:pt idx="896">
                  <c:v>152161</c:v>
                </c:pt>
                <c:pt idx="897">
                  <c:v>152164</c:v>
                </c:pt>
                <c:pt idx="898">
                  <c:v>152166</c:v>
                </c:pt>
                <c:pt idx="899">
                  <c:v>152169</c:v>
                </c:pt>
                <c:pt idx="900">
                  <c:v>152171</c:v>
                </c:pt>
                <c:pt idx="901">
                  <c:v>152174</c:v>
                </c:pt>
                <c:pt idx="902">
                  <c:v>152177</c:v>
                </c:pt>
                <c:pt idx="903">
                  <c:v>152179</c:v>
                </c:pt>
                <c:pt idx="904">
                  <c:v>152181</c:v>
                </c:pt>
                <c:pt idx="905">
                  <c:v>152184</c:v>
                </c:pt>
                <c:pt idx="906">
                  <c:v>152187</c:v>
                </c:pt>
                <c:pt idx="907">
                  <c:v>152189</c:v>
                </c:pt>
                <c:pt idx="908">
                  <c:v>152192</c:v>
                </c:pt>
                <c:pt idx="909">
                  <c:v>152195</c:v>
                </c:pt>
                <c:pt idx="910">
                  <c:v>152198</c:v>
                </c:pt>
                <c:pt idx="911">
                  <c:v>152200</c:v>
                </c:pt>
                <c:pt idx="912">
                  <c:v>152202</c:v>
                </c:pt>
                <c:pt idx="913">
                  <c:v>152204</c:v>
                </c:pt>
                <c:pt idx="914">
                  <c:v>152207</c:v>
                </c:pt>
                <c:pt idx="915">
                  <c:v>152210</c:v>
                </c:pt>
                <c:pt idx="916">
                  <c:v>152212</c:v>
                </c:pt>
                <c:pt idx="917">
                  <c:v>152214</c:v>
                </c:pt>
                <c:pt idx="918">
                  <c:v>152217</c:v>
                </c:pt>
                <c:pt idx="919">
                  <c:v>152219</c:v>
                </c:pt>
                <c:pt idx="920">
                  <c:v>152222</c:v>
                </c:pt>
                <c:pt idx="921">
                  <c:v>152225</c:v>
                </c:pt>
                <c:pt idx="922">
                  <c:v>152227</c:v>
                </c:pt>
                <c:pt idx="923">
                  <c:v>152229</c:v>
                </c:pt>
                <c:pt idx="924">
                  <c:v>152232</c:v>
                </c:pt>
                <c:pt idx="925">
                  <c:v>152234</c:v>
                </c:pt>
                <c:pt idx="926">
                  <c:v>152237</c:v>
                </c:pt>
                <c:pt idx="927">
                  <c:v>152239</c:v>
                </c:pt>
                <c:pt idx="928">
                  <c:v>152241</c:v>
                </c:pt>
                <c:pt idx="929">
                  <c:v>152244</c:v>
                </c:pt>
                <c:pt idx="930">
                  <c:v>152247</c:v>
                </c:pt>
                <c:pt idx="931">
                  <c:v>152250</c:v>
                </c:pt>
                <c:pt idx="932">
                  <c:v>152252</c:v>
                </c:pt>
                <c:pt idx="933">
                  <c:v>152255</c:v>
                </c:pt>
                <c:pt idx="934">
                  <c:v>152257</c:v>
                </c:pt>
                <c:pt idx="935">
                  <c:v>152260</c:v>
                </c:pt>
                <c:pt idx="936">
                  <c:v>152263</c:v>
                </c:pt>
                <c:pt idx="937">
                  <c:v>152265</c:v>
                </c:pt>
                <c:pt idx="938">
                  <c:v>152268</c:v>
                </c:pt>
                <c:pt idx="939">
                  <c:v>152271</c:v>
                </c:pt>
                <c:pt idx="940">
                  <c:v>152274</c:v>
                </c:pt>
                <c:pt idx="941">
                  <c:v>152276</c:v>
                </c:pt>
                <c:pt idx="942">
                  <c:v>152279</c:v>
                </c:pt>
                <c:pt idx="943">
                  <c:v>152282</c:v>
                </c:pt>
                <c:pt idx="944">
                  <c:v>152285</c:v>
                </c:pt>
                <c:pt idx="945">
                  <c:v>152287</c:v>
                </c:pt>
                <c:pt idx="946">
                  <c:v>152290</c:v>
                </c:pt>
                <c:pt idx="947">
                  <c:v>152293</c:v>
                </c:pt>
                <c:pt idx="948">
                  <c:v>152296</c:v>
                </c:pt>
                <c:pt idx="949">
                  <c:v>152299</c:v>
                </c:pt>
                <c:pt idx="950">
                  <c:v>152301</c:v>
                </c:pt>
                <c:pt idx="951">
                  <c:v>152304</c:v>
                </c:pt>
                <c:pt idx="952">
                  <c:v>152307</c:v>
                </c:pt>
                <c:pt idx="953">
                  <c:v>152309</c:v>
                </c:pt>
                <c:pt idx="954">
                  <c:v>152311</c:v>
                </c:pt>
                <c:pt idx="955">
                  <c:v>152314</c:v>
                </c:pt>
                <c:pt idx="956">
                  <c:v>152317</c:v>
                </c:pt>
                <c:pt idx="957">
                  <c:v>152320</c:v>
                </c:pt>
                <c:pt idx="958">
                  <c:v>152323</c:v>
                </c:pt>
                <c:pt idx="959">
                  <c:v>152326</c:v>
                </c:pt>
                <c:pt idx="960">
                  <c:v>152329</c:v>
                </c:pt>
                <c:pt idx="961">
                  <c:v>152331</c:v>
                </c:pt>
                <c:pt idx="962">
                  <c:v>152334</c:v>
                </c:pt>
                <c:pt idx="963">
                  <c:v>152336</c:v>
                </c:pt>
                <c:pt idx="964">
                  <c:v>152339</c:v>
                </c:pt>
                <c:pt idx="965">
                  <c:v>152342</c:v>
                </c:pt>
                <c:pt idx="966">
                  <c:v>152344</c:v>
                </c:pt>
                <c:pt idx="967">
                  <c:v>152346</c:v>
                </c:pt>
                <c:pt idx="968">
                  <c:v>152349</c:v>
                </c:pt>
                <c:pt idx="969">
                  <c:v>152352</c:v>
                </c:pt>
                <c:pt idx="970">
                  <c:v>152355</c:v>
                </c:pt>
                <c:pt idx="971">
                  <c:v>152357</c:v>
                </c:pt>
                <c:pt idx="972">
                  <c:v>152360</c:v>
                </c:pt>
                <c:pt idx="973">
                  <c:v>152362</c:v>
                </c:pt>
                <c:pt idx="974">
                  <c:v>152365</c:v>
                </c:pt>
                <c:pt idx="975">
                  <c:v>152368</c:v>
                </c:pt>
                <c:pt idx="976">
                  <c:v>152370</c:v>
                </c:pt>
                <c:pt idx="977">
                  <c:v>152372</c:v>
                </c:pt>
                <c:pt idx="978">
                  <c:v>152375</c:v>
                </c:pt>
                <c:pt idx="979">
                  <c:v>152377</c:v>
                </c:pt>
                <c:pt idx="980">
                  <c:v>152380</c:v>
                </c:pt>
                <c:pt idx="981">
                  <c:v>152382</c:v>
                </c:pt>
                <c:pt idx="982">
                  <c:v>152385</c:v>
                </c:pt>
                <c:pt idx="983">
                  <c:v>152388</c:v>
                </c:pt>
                <c:pt idx="984">
                  <c:v>152390</c:v>
                </c:pt>
                <c:pt idx="985">
                  <c:v>152393</c:v>
                </c:pt>
                <c:pt idx="986">
                  <c:v>152396</c:v>
                </c:pt>
                <c:pt idx="987">
                  <c:v>152398</c:v>
                </c:pt>
                <c:pt idx="988">
                  <c:v>152400</c:v>
                </c:pt>
                <c:pt idx="989">
                  <c:v>152403</c:v>
                </c:pt>
                <c:pt idx="990">
                  <c:v>152406</c:v>
                </c:pt>
                <c:pt idx="991">
                  <c:v>152409</c:v>
                </c:pt>
                <c:pt idx="992">
                  <c:v>152411</c:v>
                </c:pt>
                <c:pt idx="993">
                  <c:v>152414</c:v>
                </c:pt>
                <c:pt idx="994">
                  <c:v>152417</c:v>
                </c:pt>
                <c:pt idx="995">
                  <c:v>152419</c:v>
                </c:pt>
                <c:pt idx="996">
                  <c:v>152421</c:v>
                </c:pt>
                <c:pt idx="997">
                  <c:v>152424</c:v>
                </c:pt>
                <c:pt idx="998">
                  <c:v>152427</c:v>
                </c:pt>
                <c:pt idx="999">
                  <c:v>152429</c:v>
                </c:pt>
              </c:numCache>
            </c:numRef>
          </c:val>
          <c:smooth val="0"/>
          <c:extLst>
            <c:ext xmlns:c16="http://schemas.microsoft.com/office/drawing/2014/chart" uri="{C3380CC4-5D6E-409C-BE32-E72D297353CC}">
              <c16:uniqueId val="{00000002-E88E-4B5B-BB05-6DD7877CD6DE}"/>
            </c:ext>
          </c:extLst>
        </c:ser>
        <c:ser>
          <c:idx val="3"/>
          <c:order val="3"/>
          <c:tx>
            <c:strRef>
              <c:f>'70'!$F$1</c:f>
              <c:strCache>
                <c:ptCount val="1"/>
                <c:pt idx="0">
                  <c:v>60%</c:v>
                </c:pt>
              </c:strCache>
            </c:strRef>
          </c:tx>
          <c:spPr>
            <a:ln w="28575" cap="rnd">
              <a:solidFill>
                <a:schemeClr val="accent4"/>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F$2:$F$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0</c:v>
                </c:pt>
                <c:pt idx="314">
                  <c:v>143602</c:v>
                </c:pt>
                <c:pt idx="315">
                  <c:v>144165</c:v>
                </c:pt>
                <c:pt idx="316">
                  <c:v>144700</c:v>
                </c:pt>
                <c:pt idx="317">
                  <c:v>145204</c:v>
                </c:pt>
                <c:pt idx="318">
                  <c:v>145686</c:v>
                </c:pt>
                <c:pt idx="319">
                  <c:v>146132</c:v>
                </c:pt>
                <c:pt idx="320">
                  <c:v>146559</c:v>
                </c:pt>
                <c:pt idx="321">
                  <c:v>146949</c:v>
                </c:pt>
                <c:pt idx="322">
                  <c:v>147312</c:v>
                </c:pt>
                <c:pt idx="323">
                  <c:v>147645</c:v>
                </c:pt>
                <c:pt idx="324">
                  <c:v>147951</c:v>
                </c:pt>
                <c:pt idx="325">
                  <c:v>148229</c:v>
                </c:pt>
                <c:pt idx="326">
                  <c:v>148482</c:v>
                </c:pt>
                <c:pt idx="327">
                  <c:v>148702</c:v>
                </c:pt>
                <c:pt idx="328">
                  <c:v>148901</c:v>
                </c:pt>
                <c:pt idx="329">
                  <c:v>149076</c:v>
                </c:pt>
                <c:pt idx="330">
                  <c:v>149233</c:v>
                </c:pt>
                <c:pt idx="331">
                  <c:v>149367</c:v>
                </c:pt>
                <c:pt idx="332">
                  <c:v>149485</c:v>
                </c:pt>
                <c:pt idx="333">
                  <c:v>149584</c:v>
                </c:pt>
                <c:pt idx="334">
                  <c:v>149673</c:v>
                </c:pt>
                <c:pt idx="335">
                  <c:v>149752</c:v>
                </c:pt>
                <c:pt idx="336">
                  <c:v>149819</c:v>
                </c:pt>
                <c:pt idx="337">
                  <c:v>149882</c:v>
                </c:pt>
                <c:pt idx="338">
                  <c:v>149937</c:v>
                </c:pt>
                <c:pt idx="339">
                  <c:v>149988</c:v>
                </c:pt>
                <c:pt idx="340">
                  <c:v>150032</c:v>
                </c:pt>
                <c:pt idx="341">
                  <c:v>150071</c:v>
                </c:pt>
                <c:pt idx="342">
                  <c:v>150104</c:v>
                </c:pt>
                <c:pt idx="343">
                  <c:v>150134</c:v>
                </c:pt>
                <c:pt idx="344">
                  <c:v>150160</c:v>
                </c:pt>
                <c:pt idx="345">
                  <c:v>150184</c:v>
                </c:pt>
                <c:pt idx="346">
                  <c:v>150205</c:v>
                </c:pt>
                <c:pt idx="347">
                  <c:v>150222</c:v>
                </c:pt>
                <c:pt idx="348">
                  <c:v>150239</c:v>
                </c:pt>
                <c:pt idx="349">
                  <c:v>150255</c:v>
                </c:pt>
                <c:pt idx="350">
                  <c:v>150268</c:v>
                </c:pt>
                <c:pt idx="351">
                  <c:v>150280</c:v>
                </c:pt>
                <c:pt idx="352">
                  <c:v>150291</c:v>
                </c:pt>
                <c:pt idx="353">
                  <c:v>150301</c:v>
                </c:pt>
                <c:pt idx="354">
                  <c:v>150309</c:v>
                </c:pt>
                <c:pt idx="355">
                  <c:v>150318</c:v>
                </c:pt>
                <c:pt idx="356">
                  <c:v>150325</c:v>
                </c:pt>
                <c:pt idx="357">
                  <c:v>150331</c:v>
                </c:pt>
                <c:pt idx="358">
                  <c:v>150338</c:v>
                </c:pt>
                <c:pt idx="359">
                  <c:v>150344</c:v>
                </c:pt>
                <c:pt idx="360">
                  <c:v>150349</c:v>
                </c:pt>
                <c:pt idx="361">
                  <c:v>150354</c:v>
                </c:pt>
                <c:pt idx="362">
                  <c:v>150358</c:v>
                </c:pt>
                <c:pt idx="363">
                  <c:v>150362</c:v>
                </c:pt>
                <c:pt idx="364">
                  <c:v>150367</c:v>
                </c:pt>
                <c:pt idx="365">
                  <c:v>150371</c:v>
                </c:pt>
                <c:pt idx="366">
                  <c:v>150374</c:v>
                </c:pt>
                <c:pt idx="367">
                  <c:v>150377</c:v>
                </c:pt>
                <c:pt idx="368">
                  <c:v>150381</c:v>
                </c:pt>
                <c:pt idx="369">
                  <c:v>150384</c:v>
                </c:pt>
                <c:pt idx="370">
                  <c:v>150386</c:v>
                </c:pt>
                <c:pt idx="371">
                  <c:v>150389</c:v>
                </c:pt>
                <c:pt idx="372">
                  <c:v>150392</c:v>
                </c:pt>
                <c:pt idx="373">
                  <c:v>150395</c:v>
                </c:pt>
                <c:pt idx="374">
                  <c:v>150397</c:v>
                </c:pt>
                <c:pt idx="375">
                  <c:v>150399</c:v>
                </c:pt>
                <c:pt idx="376">
                  <c:v>150402</c:v>
                </c:pt>
                <c:pt idx="377">
                  <c:v>150404</c:v>
                </c:pt>
                <c:pt idx="378">
                  <c:v>150407</c:v>
                </c:pt>
                <c:pt idx="379">
                  <c:v>150409</c:v>
                </c:pt>
                <c:pt idx="380">
                  <c:v>150411</c:v>
                </c:pt>
                <c:pt idx="381">
                  <c:v>150413</c:v>
                </c:pt>
                <c:pt idx="382">
                  <c:v>150415</c:v>
                </c:pt>
                <c:pt idx="383">
                  <c:v>150418</c:v>
                </c:pt>
                <c:pt idx="384">
                  <c:v>150419</c:v>
                </c:pt>
                <c:pt idx="385">
                  <c:v>150421</c:v>
                </c:pt>
                <c:pt idx="386">
                  <c:v>150423</c:v>
                </c:pt>
                <c:pt idx="387">
                  <c:v>150425</c:v>
                </c:pt>
                <c:pt idx="388">
                  <c:v>150428</c:v>
                </c:pt>
                <c:pt idx="389">
                  <c:v>150430</c:v>
                </c:pt>
                <c:pt idx="390">
                  <c:v>150432</c:v>
                </c:pt>
                <c:pt idx="391">
                  <c:v>150434</c:v>
                </c:pt>
                <c:pt idx="392">
                  <c:v>150436</c:v>
                </c:pt>
                <c:pt idx="393">
                  <c:v>150437</c:v>
                </c:pt>
                <c:pt idx="394">
                  <c:v>150439</c:v>
                </c:pt>
                <c:pt idx="395">
                  <c:v>150442</c:v>
                </c:pt>
                <c:pt idx="396">
                  <c:v>150443</c:v>
                </c:pt>
                <c:pt idx="397">
                  <c:v>150446</c:v>
                </c:pt>
                <c:pt idx="398">
                  <c:v>150448</c:v>
                </c:pt>
                <c:pt idx="399">
                  <c:v>150450</c:v>
                </c:pt>
                <c:pt idx="400">
                  <c:v>150453</c:v>
                </c:pt>
                <c:pt idx="401">
                  <c:v>150455</c:v>
                </c:pt>
                <c:pt idx="402">
                  <c:v>150456</c:v>
                </c:pt>
                <c:pt idx="403">
                  <c:v>150458</c:v>
                </c:pt>
                <c:pt idx="404">
                  <c:v>150460</c:v>
                </c:pt>
                <c:pt idx="405">
                  <c:v>150462</c:v>
                </c:pt>
                <c:pt idx="406">
                  <c:v>150464</c:v>
                </c:pt>
                <c:pt idx="407">
                  <c:v>150465</c:v>
                </c:pt>
                <c:pt idx="408">
                  <c:v>150467</c:v>
                </c:pt>
                <c:pt idx="409">
                  <c:v>150469</c:v>
                </c:pt>
                <c:pt idx="410">
                  <c:v>150472</c:v>
                </c:pt>
                <c:pt idx="411">
                  <c:v>150473</c:v>
                </c:pt>
                <c:pt idx="412">
                  <c:v>150475</c:v>
                </c:pt>
                <c:pt idx="413">
                  <c:v>150477</c:v>
                </c:pt>
                <c:pt idx="414">
                  <c:v>150479</c:v>
                </c:pt>
                <c:pt idx="415">
                  <c:v>150481</c:v>
                </c:pt>
                <c:pt idx="416">
                  <c:v>150483</c:v>
                </c:pt>
                <c:pt idx="417">
                  <c:v>150485</c:v>
                </c:pt>
                <c:pt idx="418">
                  <c:v>150486</c:v>
                </c:pt>
                <c:pt idx="419">
                  <c:v>150489</c:v>
                </c:pt>
                <c:pt idx="420">
                  <c:v>150491</c:v>
                </c:pt>
                <c:pt idx="421">
                  <c:v>150493</c:v>
                </c:pt>
                <c:pt idx="422">
                  <c:v>150495</c:v>
                </c:pt>
                <c:pt idx="423">
                  <c:v>150497</c:v>
                </c:pt>
                <c:pt idx="424">
                  <c:v>150499</c:v>
                </c:pt>
                <c:pt idx="425">
                  <c:v>150501</c:v>
                </c:pt>
                <c:pt idx="426">
                  <c:v>150503</c:v>
                </c:pt>
                <c:pt idx="427">
                  <c:v>150505</c:v>
                </c:pt>
                <c:pt idx="428">
                  <c:v>150507</c:v>
                </c:pt>
                <c:pt idx="429">
                  <c:v>150509</c:v>
                </c:pt>
                <c:pt idx="430">
                  <c:v>150511</c:v>
                </c:pt>
                <c:pt idx="431">
                  <c:v>150513</c:v>
                </c:pt>
                <c:pt idx="432">
                  <c:v>150514</c:v>
                </c:pt>
                <c:pt idx="433">
                  <c:v>150517</c:v>
                </c:pt>
                <c:pt idx="434">
                  <c:v>150518</c:v>
                </c:pt>
                <c:pt idx="435">
                  <c:v>150520</c:v>
                </c:pt>
                <c:pt idx="436">
                  <c:v>150523</c:v>
                </c:pt>
                <c:pt idx="437">
                  <c:v>150524</c:v>
                </c:pt>
                <c:pt idx="438">
                  <c:v>150526</c:v>
                </c:pt>
                <c:pt idx="439">
                  <c:v>150528</c:v>
                </c:pt>
                <c:pt idx="440">
                  <c:v>150531</c:v>
                </c:pt>
                <c:pt idx="441">
                  <c:v>150533</c:v>
                </c:pt>
                <c:pt idx="442">
                  <c:v>150535</c:v>
                </c:pt>
                <c:pt idx="443">
                  <c:v>150536</c:v>
                </c:pt>
                <c:pt idx="444">
                  <c:v>150539</c:v>
                </c:pt>
                <c:pt idx="445">
                  <c:v>150541</c:v>
                </c:pt>
                <c:pt idx="446">
                  <c:v>150542</c:v>
                </c:pt>
                <c:pt idx="447">
                  <c:v>150545</c:v>
                </c:pt>
                <c:pt idx="448">
                  <c:v>150547</c:v>
                </c:pt>
                <c:pt idx="449">
                  <c:v>150548</c:v>
                </c:pt>
                <c:pt idx="450">
                  <c:v>150551</c:v>
                </c:pt>
                <c:pt idx="451">
                  <c:v>150552</c:v>
                </c:pt>
                <c:pt idx="452">
                  <c:v>150554</c:v>
                </c:pt>
                <c:pt idx="453">
                  <c:v>150556</c:v>
                </c:pt>
                <c:pt idx="454">
                  <c:v>150558</c:v>
                </c:pt>
                <c:pt idx="455">
                  <c:v>150560</c:v>
                </c:pt>
                <c:pt idx="456">
                  <c:v>150562</c:v>
                </c:pt>
                <c:pt idx="457">
                  <c:v>150564</c:v>
                </c:pt>
                <c:pt idx="458">
                  <c:v>150566</c:v>
                </c:pt>
                <c:pt idx="459">
                  <c:v>150567</c:v>
                </c:pt>
                <c:pt idx="460">
                  <c:v>150569</c:v>
                </c:pt>
                <c:pt idx="461">
                  <c:v>150571</c:v>
                </c:pt>
                <c:pt idx="462">
                  <c:v>150573</c:v>
                </c:pt>
                <c:pt idx="463">
                  <c:v>150575</c:v>
                </c:pt>
                <c:pt idx="464">
                  <c:v>150577</c:v>
                </c:pt>
                <c:pt idx="465">
                  <c:v>150579</c:v>
                </c:pt>
                <c:pt idx="466">
                  <c:v>150580</c:v>
                </c:pt>
                <c:pt idx="467">
                  <c:v>150582</c:v>
                </c:pt>
                <c:pt idx="468">
                  <c:v>150584</c:v>
                </c:pt>
                <c:pt idx="469">
                  <c:v>150585</c:v>
                </c:pt>
                <c:pt idx="470">
                  <c:v>150587</c:v>
                </c:pt>
                <c:pt idx="471">
                  <c:v>150589</c:v>
                </c:pt>
                <c:pt idx="472">
                  <c:v>150591</c:v>
                </c:pt>
                <c:pt idx="473">
                  <c:v>150593</c:v>
                </c:pt>
                <c:pt idx="474">
                  <c:v>150595</c:v>
                </c:pt>
                <c:pt idx="475">
                  <c:v>150597</c:v>
                </c:pt>
                <c:pt idx="476">
                  <c:v>150599</c:v>
                </c:pt>
                <c:pt idx="477">
                  <c:v>150600</c:v>
                </c:pt>
                <c:pt idx="478">
                  <c:v>150602</c:v>
                </c:pt>
                <c:pt idx="479">
                  <c:v>150604</c:v>
                </c:pt>
                <c:pt idx="480">
                  <c:v>150605</c:v>
                </c:pt>
                <c:pt idx="481">
                  <c:v>150607</c:v>
                </c:pt>
                <c:pt idx="482">
                  <c:v>150610</c:v>
                </c:pt>
                <c:pt idx="483">
                  <c:v>150611</c:v>
                </c:pt>
                <c:pt idx="484">
                  <c:v>150613</c:v>
                </c:pt>
                <c:pt idx="485">
                  <c:v>150615</c:v>
                </c:pt>
                <c:pt idx="486">
                  <c:v>150617</c:v>
                </c:pt>
                <c:pt idx="487">
                  <c:v>150619</c:v>
                </c:pt>
                <c:pt idx="488">
                  <c:v>150621</c:v>
                </c:pt>
                <c:pt idx="489">
                  <c:v>150622</c:v>
                </c:pt>
                <c:pt idx="490">
                  <c:v>150624</c:v>
                </c:pt>
                <c:pt idx="491">
                  <c:v>150627</c:v>
                </c:pt>
                <c:pt idx="492">
                  <c:v>150628</c:v>
                </c:pt>
                <c:pt idx="493">
                  <c:v>150631</c:v>
                </c:pt>
                <c:pt idx="494">
                  <c:v>150633</c:v>
                </c:pt>
                <c:pt idx="495">
                  <c:v>150635</c:v>
                </c:pt>
                <c:pt idx="496">
                  <c:v>150637</c:v>
                </c:pt>
                <c:pt idx="497">
                  <c:v>150639</c:v>
                </c:pt>
                <c:pt idx="498">
                  <c:v>150641</c:v>
                </c:pt>
                <c:pt idx="499">
                  <c:v>150643</c:v>
                </c:pt>
                <c:pt idx="500">
                  <c:v>150646</c:v>
                </c:pt>
                <c:pt idx="501">
                  <c:v>150647</c:v>
                </c:pt>
                <c:pt idx="502">
                  <c:v>150649</c:v>
                </c:pt>
                <c:pt idx="503">
                  <c:v>150652</c:v>
                </c:pt>
                <c:pt idx="504">
                  <c:v>150654</c:v>
                </c:pt>
                <c:pt idx="505">
                  <c:v>150656</c:v>
                </c:pt>
                <c:pt idx="506">
                  <c:v>150658</c:v>
                </c:pt>
                <c:pt idx="507">
                  <c:v>150660</c:v>
                </c:pt>
                <c:pt idx="508">
                  <c:v>150662</c:v>
                </c:pt>
                <c:pt idx="509">
                  <c:v>150664</c:v>
                </c:pt>
                <c:pt idx="510">
                  <c:v>150665</c:v>
                </c:pt>
                <c:pt idx="511">
                  <c:v>150667</c:v>
                </c:pt>
                <c:pt idx="512">
                  <c:v>150669</c:v>
                </c:pt>
                <c:pt idx="513">
                  <c:v>150671</c:v>
                </c:pt>
                <c:pt idx="514">
                  <c:v>150673</c:v>
                </c:pt>
                <c:pt idx="515">
                  <c:v>150674</c:v>
                </c:pt>
                <c:pt idx="516">
                  <c:v>150676</c:v>
                </c:pt>
                <c:pt idx="517">
                  <c:v>150678</c:v>
                </c:pt>
                <c:pt idx="518">
                  <c:v>150680</c:v>
                </c:pt>
                <c:pt idx="519">
                  <c:v>150682</c:v>
                </c:pt>
                <c:pt idx="520">
                  <c:v>150684</c:v>
                </c:pt>
                <c:pt idx="521">
                  <c:v>150685</c:v>
                </c:pt>
                <c:pt idx="522">
                  <c:v>150687</c:v>
                </c:pt>
                <c:pt idx="523">
                  <c:v>150689</c:v>
                </c:pt>
                <c:pt idx="524">
                  <c:v>150691</c:v>
                </c:pt>
                <c:pt idx="525">
                  <c:v>150694</c:v>
                </c:pt>
                <c:pt idx="526">
                  <c:v>150695</c:v>
                </c:pt>
                <c:pt idx="527">
                  <c:v>150698</c:v>
                </c:pt>
                <c:pt idx="528">
                  <c:v>150700</c:v>
                </c:pt>
                <c:pt idx="529">
                  <c:v>150702</c:v>
                </c:pt>
                <c:pt idx="530">
                  <c:v>150704</c:v>
                </c:pt>
                <c:pt idx="531">
                  <c:v>150706</c:v>
                </c:pt>
                <c:pt idx="532">
                  <c:v>150708</c:v>
                </c:pt>
                <c:pt idx="533">
                  <c:v>150710</c:v>
                </c:pt>
                <c:pt idx="534">
                  <c:v>150711</c:v>
                </c:pt>
                <c:pt idx="535">
                  <c:v>150714</c:v>
                </c:pt>
                <c:pt idx="536">
                  <c:v>150715</c:v>
                </c:pt>
                <c:pt idx="537">
                  <c:v>150717</c:v>
                </c:pt>
                <c:pt idx="538">
                  <c:v>150719</c:v>
                </c:pt>
                <c:pt idx="539">
                  <c:v>150721</c:v>
                </c:pt>
                <c:pt idx="540">
                  <c:v>150723</c:v>
                </c:pt>
                <c:pt idx="541">
                  <c:v>150726</c:v>
                </c:pt>
                <c:pt idx="542">
                  <c:v>150727</c:v>
                </c:pt>
                <c:pt idx="543">
                  <c:v>150729</c:v>
                </c:pt>
                <c:pt idx="544">
                  <c:v>150731</c:v>
                </c:pt>
                <c:pt idx="545">
                  <c:v>150733</c:v>
                </c:pt>
                <c:pt idx="546">
                  <c:v>150735</c:v>
                </c:pt>
                <c:pt idx="547">
                  <c:v>150737</c:v>
                </c:pt>
                <c:pt idx="548">
                  <c:v>150739</c:v>
                </c:pt>
                <c:pt idx="549">
                  <c:v>150741</c:v>
                </c:pt>
                <c:pt idx="550">
                  <c:v>150743</c:v>
                </c:pt>
                <c:pt idx="551">
                  <c:v>150745</c:v>
                </c:pt>
                <c:pt idx="552">
                  <c:v>150746</c:v>
                </c:pt>
                <c:pt idx="553">
                  <c:v>150748</c:v>
                </c:pt>
                <c:pt idx="554">
                  <c:v>150750</c:v>
                </c:pt>
                <c:pt idx="555">
                  <c:v>150752</c:v>
                </c:pt>
                <c:pt idx="556">
                  <c:v>150754</c:v>
                </c:pt>
                <c:pt idx="557">
                  <c:v>150755</c:v>
                </c:pt>
                <c:pt idx="558">
                  <c:v>150757</c:v>
                </c:pt>
                <c:pt idx="559">
                  <c:v>150759</c:v>
                </c:pt>
                <c:pt idx="560">
                  <c:v>150760</c:v>
                </c:pt>
                <c:pt idx="561">
                  <c:v>150762</c:v>
                </c:pt>
                <c:pt idx="562">
                  <c:v>150764</c:v>
                </c:pt>
                <c:pt idx="563">
                  <c:v>150766</c:v>
                </c:pt>
                <c:pt idx="564">
                  <c:v>150768</c:v>
                </c:pt>
                <c:pt idx="565">
                  <c:v>150770</c:v>
                </c:pt>
                <c:pt idx="566">
                  <c:v>150772</c:v>
                </c:pt>
                <c:pt idx="567">
                  <c:v>150774</c:v>
                </c:pt>
                <c:pt idx="568">
                  <c:v>150776</c:v>
                </c:pt>
                <c:pt idx="569">
                  <c:v>150778</c:v>
                </c:pt>
                <c:pt idx="570">
                  <c:v>150780</c:v>
                </c:pt>
                <c:pt idx="571">
                  <c:v>150781</c:v>
                </c:pt>
                <c:pt idx="572">
                  <c:v>150783</c:v>
                </c:pt>
                <c:pt idx="573">
                  <c:v>150785</c:v>
                </c:pt>
                <c:pt idx="574">
                  <c:v>150787</c:v>
                </c:pt>
                <c:pt idx="575">
                  <c:v>150789</c:v>
                </c:pt>
                <c:pt idx="576">
                  <c:v>150791</c:v>
                </c:pt>
                <c:pt idx="577">
                  <c:v>150792</c:v>
                </c:pt>
                <c:pt idx="578">
                  <c:v>150794</c:v>
                </c:pt>
                <c:pt idx="579">
                  <c:v>150796</c:v>
                </c:pt>
                <c:pt idx="580">
                  <c:v>150798</c:v>
                </c:pt>
                <c:pt idx="581">
                  <c:v>150800</c:v>
                </c:pt>
                <c:pt idx="582">
                  <c:v>150801</c:v>
                </c:pt>
                <c:pt idx="583">
                  <c:v>150803</c:v>
                </c:pt>
                <c:pt idx="584">
                  <c:v>150804</c:v>
                </c:pt>
                <c:pt idx="585">
                  <c:v>150806</c:v>
                </c:pt>
                <c:pt idx="586">
                  <c:v>150808</c:v>
                </c:pt>
                <c:pt idx="587">
                  <c:v>150810</c:v>
                </c:pt>
                <c:pt idx="588">
                  <c:v>150812</c:v>
                </c:pt>
                <c:pt idx="589">
                  <c:v>150814</c:v>
                </c:pt>
                <c:pt idx="590">
                  <c:v>150816</c:v>
                </c:pt>
                <c:pt idx="591">
                  <c:v>150817</c:v>
                </c:pt>
                <c:pt idx="592">
                  <c:v>150819</c:v>
                </c:pt>
                <c:pt idx="593">
                  <c:v>150821</c:v>
                </c:pt>
                <c:pt idx="594">
                  <c:v>150823</c:v>
                </c:pt>
                <c:pt idx="595">
                  <c:v>150825</c:v>
                </c:pt>
                <c:pt idx="596">
                  <c:v>150827</c:v>
                </c:pt>
                <c:pt idx="597">
                  <c:v>150829</c:v>
                </c:pt>
                <c:pt idx="598">
                  <c:v>150831</c:v>
                </c:pt>
                <c:pt idx="599">
                  <c:v>150833</c:v>
                </c:pt>
                <c:pt idx="600">
                  <c:v>150835</c:v>
                </c:pt>
                <c:pt idx="601">
                  <c:v>150836</c:v>
                </c:pt>
                <c:pt idx="602">
                  <c:v>150839</c:v>
                </c:pt>
                <c:pt idx="603">
                  <c:v>150841</c:v>
                </c:pt>
                <c:pt idx="604">
                  <c:v>150843</c:v>
                </c:pt>
                <c:pt idx="605">
                  <c:v>150845</c:v>
                </c:pt>
                <c:pt idx="606">
                  <c:v>150847</c:v>
                </c:pt>
                <c:pt idx="607">
                  <c:v>150849</c:v>
                </c:pt>
                <c:pt idx="608">
                  <c:v>150851</c:v>
                </c:pt>
                <c:pt idx="609">
                  <c:v>150853</c:v>
                </c:pt>
                <c:pt idx="610">
                  <c:v>150855</c:v>
                </c:pt>
                <c:pt idx="611">
                  <c:v>150857</c:v>
                </c:pt>
                <c:pt idx="612">
                  <c:v>150859</c:v>
                </c:pt>
                <c:pt idx="613">
                  <c:v>150861</c:v>
                </c:pt>
                <c:pt idx="614">
                  <c:v>150863</c:v>
                </c:pt>
                <c:pt idx="615">
                  <c:v>150865</c:v>
                </c:pt>
                <c:pt idx="616">
                  <c:v>150867</c:v>
                </c:pt>
                <c:pt idx="617">
                  <c:v>150869</c:v>
                </c:pt>
                <c:pt idx="618">
                  <c:v>150872</c:v>
                </c:pt>
                <c:pt idx="619">
                  <c:v>150873</c:v>
                </c:pt>
                <c:pt idx="620">
                  <c:v>150875</c:v>
                </c:pt>
                <c:pt idx="621">
                  <c:v>150877</c:v>
                </c:pt>
                <c:pt idx="622">
                  <c:v>150880</c:v>
                </c:pt>
                <c:pt idx="623">
                  <c:v>150881</c:v>
                </c:pt>
                <c:pt idx="624">
                  <c:v>150883</c:v>
                </c:pt>
                <c:pt idx="625">
                  <c:v>150885</c:v>
                </c:pt>
                <c:pt idx="626">
                  <c:v>150887</c:v>
                </c:pt>
                <c:pt idx="627">
                  <c:v>150889</c:v>
                </c:pt>
                <c:pt idx="628">
                  <c:v>150891</c:v>
                </c:pt>
                <c:pt idx="629">
                  <c:v>150894</c:v>
                </c:pt>
                <c:pt idx="630">
                  <c:v>150895</c:v>
                </c:pt>
                <c:pt idx="631">
                  <c:v>150897</c:v>
                </c:pt>
                <c:pt idx="632">
                  <c:v>150899</c:v>
                </c:pt>
                <c:pt idx="633">
                  <c:v>150901</c:v>
                </c:pt>
                <c:pt idx="634">
                  <c:v>150903</c:v>
                </c:pt>
                <c:pt idx="635">
                  <c:v>150905</c:v>
                </c:pt>
                <c:pt idx="636">
                  <c:v>150907</c:v>
                </c:pt>
                <c:pt idx="637">
                  <c:v>150909</c:v>
                </c:pt>
                <c:pt idx="638">
                  <c:v>150911</c:v>
                </c:pt>
                <c:pt idx="639">
                  <c:v>150913</c:v>
                </c:pt>
                <c:pt idx="640">
                  <c:v>150915</c:v>
                </c:pt>
                <c:pt idx="641">
                  <c:v>150917</c:v>
                </c:pt>
                <c:pt idx="642">
                  <c:v>150919</c:v>
                </c:pt>
                <c:pt idx="643">
                  <c:v>150920</c:v>
                </c:pt>
                <c:pt idx="644">
                  <c:v>150922</c:v>
                </c:pt>
                <c:pt idx="645">
                  <c:v>150924</c:v>
                </c:pt>
                <c:pt idx="646">
                  <c:v>150926</c:v>
                </c:pt>
                <c:pt idx="647">
                  <c:v>150927</c:v>
                </c:pt>
                <c:pt idx="648">
                  <c:v>150929</c:v>
                </c:pt>
                <c:pt idx="649">
                  <c:v>150931</c:v>
                </c:pt>
                <c:pt idx="650">
                  <c:v>150933</c:v>
                </c:pt>
                <c:pt idx="651">
                  <c:v>150935</c:v>
                </c:pt>
                <c:pt idx="652">
                  <c:v>150937</c:v>
                </c:pt>
                <c:pt idx="653">
                  <c:v>150939</c:v>
                </c:pt>
                <c:pt idx="654">
                  <c:v>150941</c:v>
                </c:pt>
                <c:pt idx="655">
                  <c:v>150943</c:v>
                </c:pt>
                <c:pt idx="656">
                  <c:v>150945</c:v>
                </c:pt>
                <c:pt idx="657">
                  <c:v>150947</c:v>
                </c:pt>
                <c:pt idx="658">
                  <c:v>150949</c:v>
                </c:pt>
                <c:pt idx="659">
                  <c:v>150951</c:v>
                </c:pt>
                <c:pt idx="660">
                  <c:v>150953</c:v>
                </c:pt>
                <c:pt idx="661">
                  <c:v>150955</c:v>
                </c:pt>
                <c:pt idx="662">
                  <c:v>150956</c:v>
                </c:pt>
                <c:pt idx="663">
                  <c:v>150959</c:v>
                </c:pt>
                <c:pt idx="664">
                  <c:v>150961</c:v>
                </c:pt>
                <c:pt idx="665">
                  <c:v>150963</c:v>
                </c:pt>
                <c:pt idx="666">
                  <c:v>150964</c:v>
                </c:pt>
                <c:pt idx="667">
                  <c:v>150966</c:v>
                </c:pt>
                <c:pt idx="668">
                  <c:v>150968</c:v>
                </c:pt>
                <c:pt idx="669">
                  <c:v>150970</c:v>
                </c:pt>
                <c:pt idx="670">
                  <c:v>150972</c:v>
                </c:pt>
                <c:pt idx="671">
                  <c:v>150973</c:v>
                </c:pt>
                <c:pt idx="672">
                  <c:v>150976</c:v>
                </c:pt>
                <c:pt idx="673">
                  <c:v>150977</c:v>
                </c:pt>
                <c:pt idx="674">
                  <c:v>150980</c:v>
                </c:pt>
                <c:pt idx="675">
                  <c:v>150981</c:v>
                </c:pt>
                <c:pt idx="676">
                  <c:v>150983</c:v>
                </c:pt>
                <c:pt idx="677">
                  <c:v>150985</c:v>
                </c:pt>
                <c:pt idx="678">
                  <c:v>150987</c:v>
                </c:pt>
                <c:pt idx="679">
                  <c:v>150989</c:v>
                </c:pt>
                <c:pt idx="680">
                  <c:v>150991</c:v>
                </c:pt>
                <c:pt idx="681">
                  <c:v>150993</c:v>
                </c:pt>
                <c:pt idx="682">
                  <c:v>150995</c:v>
                </c:pt>
                <c:pt idx="683">
                  <c:v>150996</c:v>
                </c:pt>
                <c:pt idx="684">
                  <c:v>150998</c:v>
                </c:pt>
                <c:pt idx="685">
                  <c:v>151000</c:v>
                </c:pt>
                <c:pt idx="686">
                  <c:v>151001</c:v>
                </c:pt>
                <c:pt idx="687">
                  <c:v>151003</c:v>
                </c:pt>
                <c:pt idx="688">
                  <c:v>151006</c:v>
                </c:pt>
                <c:pt idx="689">
                  <c:v>151008</c:v>
                </c:pt>
                <c:pt idx="690">
                  <c:v>151009</c:v>
                </c:pt>
                <c:pt idx="691">
                  <c:v>151011</c:v>
                </c:pt>
                <c:pt idx="692">
                  <c:v>151013</c:v>
                </c:pt>
                <c:pt idx="693">
                  <c:v>151015</c:v>
                </c:pt>
                <c:pt idx="694">
                  <c:v>151017</c:v>
                </c:pt>
                <c:pt idx="695">
                  <c:v>151019</c:v>
                </c:pt>
                <c:pt idx="696">
                  <c:v>151021</c:v>
                </c:pt>
                <c:pt idx="697">
                  <c:v>151023</c:v>
                </c:pt>
                <c:pt idx="698">
                  <c:v>151025</c:v>
                </c:pt>
                <c:pt idx="699">
                  <c:v>151027</c:v>
                </c:pt>
                <c:pt idx="700">
                  <c:v>151029</c:v>
                </c:pt>
                <c:pt idx="701">
                  <c:v>151031</c:v>
                </c:pt>
                <c:pt idx="702">
                  <c:v>151033</c:v>
                </c:pt>
                <c:pt idx="703">
                  <c:v>151034</c:v>
                </c:pt>
                <c:pt idx="704">
                  <c:v>151036</c:v>
                </c:pt>
                <c:pt idx="705">
                  <c:v>151038</c:v>
                </c:pt>
                <c:pt idx="706">
                  <c:v>151041</c:v>
                </c:pt>
                <c:pt idx="707">
                  <c:v>151043</c:v>
                </c:pt>
                <c:pt idx="708">
                  <c:v>151044</c:v>
                </c:pt>
                <c:pt idx="709">
                  <c:v>151046</c:v>
                </c:pt>
                <c:pt idx="710">
                  <c:v>151048</c:v>
                </c:pt>
                <c:pt idx="711">
                  <c:v>151050</c:v>
                </c:pt>
                <c:pt idx="712">
                  <c:v>151052</c:v>
                </c:pt>
                <c:pt idx="713">
                  <c:v>151054</c:v>
                </c:pt>
                <c:pt idx="714">
                  <c:v>151055</c:v>
                </c:pt>
                <c:pt idx="715">
                  <c:v>151058</c:v>
                </c:pt>
                <c:pt idx="716">
                  <c:v>151059</c:v>
                </c:pt>
                <c:pt idx="717">
                  <c:v>151061</c:v>
                </c:pt>
                <c:pt idx="718">
                  <c:v>151063</c:v>
                </c:pt>
                <c:pt idx="719">
                  <c:v>151065</c:v>
                </c:pt>
                <c:pt idx="720">
                  <c:v>151067</c:v>
                </c:pt>
                <c:pt idx="721">
                  <c:v>151069</c:v>
                </c:pt>
                <c:pt idx="722">
                  <c:v>151071</c:v>
                </c:pt>
                <c:pt idx="723">
                  <c:v>151073</c:v>
                </c:pt>
                <c:pt idx="724">
                  <c:v>151075</c:v>
                </c:pt>
                <c:pt idx="725">
                  <c:v>151076</c:v>
                </c:pt>
                <c:pt idx="726">
                  <c:v>151078</c:v>
                </c:pt>
                <c:pt idx="727">
                  <c:v>151080</c:v>
                </c:pt>
                <c:pt idx="728">
                  <c:v>151082</c:v>
                </c:pt>
                <c:pt idx="729">
                  <c:v>151084</c:v>
                </c:pt>
                <c:pt idx="730">
                  <c:v>151086</c:v>
                </c:pt>
                <c:pt idx="731">
                  <c:v>151088</c:v>
                </c:pt>
                <c:pt idx="732">
                  <c:v>151090</c:v>
                </c:pt>
                <c:pt idx="733">
                  <c:v>151092</c:v>
                </c:pt>
                <c:pt idx="734">
                  <c:v>151094</c:v>
                </c:pt>
                <c:pt idx="735">
                  <c:v>151096</c:v>
                </c:pt>
                <c:pt idx="736">
                  <c:v>151097</c:v>
                </c:pt>
                <c:pt idx="737">
                  <c:v>151099</c:v>
                </c:pt>
                <c:pt idx="738">
                  <c:v>151101</c:v>
                </c:pt>
                <c:pt idx="739">
                  <c:v>151103</c:v>
                </c:pt>
                <c:pt idx="740">
                  <c:v>151105</c:v>
                </c:pt>
                <c:pt idx="741">
                  <c:v>151106</c:v>
                </c:pt>
                <c:pt idx="742">
                  <c:v>151108</c:v>
                </c:pt>
                <c:pt idx="743">
                  <c:v>151111</c:v>
                </c:pt>
                <c:pt idx="744">
                  <c:v>151112</c:v>
                </c:pt>
                <c:pt idx="745">
                  <c:v>151114</c:v>
                </c:pt>
                <c:pt idx="746">
                  <c:v>151116</c:v>
                </c:pt>
                <c:pt idx="747">
                  <c:v>151118</c:v>
                </c:pt>
                <c:pt idx="748">
                  <c:v>151120</c:v>
                </c:pt>
                <c:pt idx="749">
                  <c:v>151122</c:v>
                </c:pt>
                <c:pt idx="750">
                  <c:v>151124</c:v>
                </c:pt>
                <c:pt idx="751">
                  <c:v>151125</c:v>
                </c:pt>
                <c:pt idx="752">
                  <c:v>151127</c:v>
                </c:pt>
                <c:pt idx="753">
                  <c:v>151129</c:v>
                </c:pt>
                <c:pt idx="754">
                  <c:v>151131</c:v>
                </c:pt>
                <c:pt idx="755">
                  <c:v>151133</c:v>
                </c:pt>
                <c:pt idx="756">
                  <c:v>151135</c:v>
                </c:pt>
                <c:pt idx="757">
                  <c:v>151137</c:v>
                </c:pt>
                <c:pt idx="758">
                  <c:v>151139</c:v>
                </c:pt>
                <c:pt idx="759">
                  <c:v>151141</c:v>
                </c:pt>
                <c:pt idx="760">
                  <c:v>151143</c:v>
                </c:pt>
                <c:pt idx="761">
                  <c:v>151145</c:v>
                </c:pt>
                <c:pt idx="762">
                  <c:v>151146</c:v>
                </c:pt>
                <c:pt idx="763">
                  <c:v>151149</c:v>
                </c:pt>
                <c:pt idx="764">
                  <c:v>151151</c:v>
                </c:pt>
                <c:pt idx="765">
                  <c:v>151152</c:v>
                </c:pt>
                <c:pt idx="766">
                  <c:v>151154</c:v>
                </c:pt>
                <c:pt idx="767">
                  <c:v>151157</c:v>
                </c:pt>
                <c:pt idx="768">
                  <c:v>151158</c:v>
                </c:pt>
                <c:pt idx="769">
                  <c:v>151160</c:v>
                </c:pt>
                <c:pt idx="770">
                  <c:v>151162</c:v>
                </c:pt>
                <c:pt idx="771">
                  <c:v>151164</c:v>
                </c:pt>
                <c:pt idx="772">
                  <c:v>151166</c:v>
                </c:pt>
                <c:pt idx="773">
                  <c:v>151167</c:v>
                </c:pt>
                <c:pt idx="774">
                  <c:v>151169</c:v>
                </c:pt>
                <c:pt idx="775">
                  <c:v>151171</c:v>
                </c:pt>
                <c:pt idx="776">
                  <c:v>151174</c:v>
                </c:pt>
                <c:pt idx="777">
                  <c:v>151175</c:v>
                </c:pt>
                <c:pt idx="778">
                  <c:v>151177</c:v>
                </c:pt>
                <c:pt idx="779">
                  <c:v>151179</c:v>
                </c:pt>
                <c:pt idx="780">
                  <c:v>151181</c:v>
                </c:pt>
                <c:pt idx="781">
                  <c:v>151183</c:v>
                </c:pt>
                <c:pt idx="782">
                  <c:v>151184</c:v>
                </c:pt>
                <c:pt idx="783">
                  <c:v>151186</c:v>
                </c:pt>
                <c:pt idx="784">
                  <c:v>151189</c:v>
                </c:pt>
                <c:pt idx="785">
                  <c:v>151190</c:v>
                </c:pt>
                <c:pt idx="786">
                  <c:v>151192</c:v>
                </c:pt>
                <c:pt idx="787">
                  <c:v>151194</c:v>
                </c:pt>
                <c:pt idx="788">
                  <c:v>151196</c:v>
                </c:pt>
                <c:pt idx="789">
                  <c:v>151198</c:v>
                </c:pt>
                <c:pt idx="790">
                  <c:v>151200</c:v>
                </c:pt>
                <c:pt idx="791">
                  <c:v>151201</c:v>
                </c:pt>
                <c:pt idx="792">
                  <c:v>151203</c:v>
                </c:pt>
                <c:pt idx="793">
                  <c:v>151205</c:v>
                </c:pt>
                <c:pt idx="794">
                  <c:v>151207</c:v>
                </c:pt>
                <c:pt idx="795">
                  <c:v>151209</c:v>
                </c:pt>
                <c:pt idx="796">
                  <c:v>151211</c:v>
                </c:pt>
                <c:pt idx="797">
                  <c:v>151213</c:v>
                </c:pt>
                <c:pt idx="798">
                  <c:v>151215</c:v>
                </c:pt>
                <c:pt idx="799">
                  <c:v>151216</c:v>
                </c:pt>
                <c:pt idx="800">
                  <c:v>151218</c:v>
                </c:pt>
                <c:pt idx="801">
                  <c:v>151220</c:v>
                </c:pt>
                <c:pt idx="802">
                  <c:v>151222</c:v>
                </c:pt>
                <c:pt idx="803">
                  <c:v>151224</c:v>
                </c:pt>
                <c:pt idx="804">
                  <c:v>151225</c:v>
                </c:pt>
                <c:pt idx="805">
                  <c:v>151228</c:v>
                </c:pt>
                <c:pt idx="806">
                  <c:v>151230</c:v>
                </c:pt>
                <c:pt idx="807">
                  <c:v>151232</c:v>
                </c:pt>
                <c:pt idx="808">
                  <c:v>151234</c:v>
                </c:pt>
                <c:pt idx="809">
                  <c:v>151236</c:v>
                </c:pt>
                <c:pt idx="810">
                  <c:v>151238</c:v>
                </c:pt>
                <c:pt idx="811">
                  <c:v>151240</c:v>
                </c:pt>
                <c:pt idx="812">
                  <c:v>151241</c:v>
                </c:pt>
                <c:pt idx="813">
                  <c:v>151244</c:v>
                </c:pt>
                <c:pt idx="814">
                  <c:v>151246</c:v>
                </c:pt>
                <c:pt idx="815">
                  <c:v>151247</c:v>
                </c:pt>
                <c:pt idx="816">
                  <c:v>151249</c:v>
                </c:pt>
                <c:pt idx="817">
                  <c:v>151252</c:v>
                </c:pt>
                <c:pt idx="818">
                  <c:v>151254</c:v>
                </c:pt>
                <c:pt idx="819">
                  <c:v>151256</c:v>
                </c:pt>
                <c:pt idx="820">
                  <c:v>151258</c:v>
                </c:pt>
                <c:pt idx="821">
                  <c:v>151259</c:v>
                </c:pt>
                <c:pt idx="822">
                  <c:v>151261</c:v>
                </c:pt>
                <c:pt idx="823">
                  <c:v>151263</c:v>
                </c:pt>
                <c:pt idx="824">
                  <c:v>151265</c:v>
                </c:pt>
                <c:pt idx="825">
                  <c:v>151267</c:v>
                </c:pt>
                <c:pt idx="826">
                  <c:v>151269</c:v>
                </c:pt>
                <c:pt idx="827">
                  <c:v>151271</c:v>
                </c:pt>
                <c:pt idx="828">
                  <c:v>151273</c:v>
                </c:pt>
                <c:pt idx="829">
                  <c:v>151275</c:v>
                </c:pt>
                <c:pt idx="830">
                  <c:v>151277</c:v>
                </c:pt>
                <c:pt idx="831">
                  <c:v>151279</c:v>
                </c:pt>
                <c:pt idx="832">
                  <c:v>151281</c:v>
                </c:pt>
                <c:pt idx="833">
                  <c:v>151284</c:v>
                </c:pt>
                <c:pt idx="834">
                  <c:v>151286</c:v>
                </c:pt>
                <c:pt idx="835">
                  <c:v>151288</c:v>
                </c:pt>
                <c:pt idx="836">
                  <c:v>151290</c:v>
                </c:pt>
                <c:pt idx="837">
                  <c:v>151291</c:v>
                </c:pt>
                <c:pt idx="838">
                  <c:v>151293</c:v>
                </c:pt>
                <c:pt idx="839">
                  <c:v>151295</c:v>
                </c:pt>
                <c:pt idx="840">
                  <c:v>151297</c:v>
                </c:pt>
                <c:pt idx="841">
                  <c:v>151299</c:v>
                </c:pt>
                <c:pt idx="842">
                  <c:v>151301</c:v>
                </c:pt>
                <c:pt idx="843">
                  <c:v>151303</c:v>
                </c:pt>
                <c:pt idx="844">
                  <c:v>151305</c:v>
                </c:pt>
                <c:pt idx="845">
                  <c:v>151307</c:v>
                </c:pt>
                <c:pt idx="846">
                  <c:v>151308</c:v>
                </c:pt>
                <c:pt idx="847">
                  <c:v>151310</c:v>
                </c:pt>
                <c:pt idx="848">
                  <c:v>151312</c:v>
                </c:pt>
                <c:pt idx="849">
                  <c:v>151313</c:v>
                </c:pt>
                <c:pt idx="850">
                  <c:v>151315</c:v>
                </c:pt>
                <c:pt idx="851">
                  <c:v>151317</c:v>
                </c:pt>
                <c:pt idx="852">
                  <c:v>151319</c:v>
                </c:pt>
                <c:pt idx="853">
                  <c:v>151321</c:v>
                </c:pt>
                <c:pt idx="854">
                  <c:v>151323</c:v>
                </c:pt>
                <c:pt idx="855">
                  <c:v>151325</c:v>
                </c:pt>
                <c:pt idx="856">
                  <c:v>151327</c:v>
                </c:pt>
                <c:pt idx="857">
                  <c:v>151329</c:v>
                </c:pt>
                <c:pt idx="858">
                  <c:v>151330</c:v>
                </c:pt>
                <c:pt idx="859">
                  <c:v>151332</c:v>
                </c:pt>
                <c:pt idx="860">
                  <c:v>151334</c:v>
                </c:pt>
                <c:pt idx="861">
                  <c:v>151336</c:v>
                </c:pt>
                <c:pt idx="862">
                  <c:v>151339</c:v>
                </c:pt>
                <c:pt idx="863">
                  <c:v>151341</c:v>
                </c:pt>
                <c:pt idx="864">
                  <c:v>151343</c:v>
                </c:pt>
                <c:pt idx="865">
                  <c:v>151345</c:v>
                </c:pt>
                <c:pt idx="866">
                  <c:v>151347</c:v>
                </c:pt>
                <c:pt idx="867">
                  <c:v>151349</c:v>
                </c:pt>
                <c:pt idx="868">
                  <c:v>151351</c:v>
                </c:pt>
                <c:pt idx="869">
                  <c:v>151353</c:v>
                </c:pt>
                <c:pt idx="870">
                  <c:v>151355</c:v>
                </c:pt>
                <c:pt idx="871">
                  <c:v>151357</c:v>
                </c:pt>
                <c:pt idx="872">
                  <c:v>151359</c:v>
                </c:pt>
                <c:pt idx="873">
                  <c:v>151361</c:v>
                </c:pt>
                <c:pt idx="874">
                  <c:v>151363</c:v>
                </c:pt>
                <c:pt idx="875">
                  <c:v>151365</c:v>
                </c:pt>
                <c:pt idx="876">
                  <c:v>151367</c:v>
                </c:pt>
                <c:pt idx="877">
                  <c:v>151369</c:v>
                </c:pt>
                <c:pt idx="878">
                  <c:v>151371</c:v>
                </c:pt>
                <c:pt idx="879">
                  <c:v>151373</c:v>
                </c:pt>
                <c:pt idx="880">
                  <c:v>151375</c:v>
                </c:pt>
                <c:pt idx="881">
                  <c:v>151377</c:v>
                </c:pt>
                <c:pt idx="882">
                  <c:v>151379</c:v>
                </c:pt>
                <c:pt idx="883">
                  <c:v>151381</c:v>
                </c:pt>
                <c:pt idx="884">
                  <c:v>151384</c:v>
                </c:pt>
                <c:pt idx="885">
                  <c:v>151386</c:v>
                </c:pt>
                <c:pt idx="886">
                  <c:v>151387</c:v>
                </c:pt>
                <c:pt idx="887">
                  <c:v>151389</c:v>
                </c:pt>
                <c:pt idx="888">
                  <c:v>151391</c:v>
                </c:pt>
                <c:pt idx="889">
                  <c:v>151393</c:v>
                </c:pt>
                <c:pt idx="890">
                  <c:v>151395</c:v>
                </c:pt>
                <c:pt idx="891">
                  <c:v>151397</c:v>
                </c:pt>
                <c:pt idx="892">
                  <c:v>151399</c:v>
                </c:pt>
                <c:pt idx="893">
                  <c:v>151401</c:v>
                </c:pt>
                <c:pt idx="894">
                  <c:v>151403</c:v>
                </c:pt>
                <c:pt idx="895">
                  <c:v>151404</c:v>
                </c:pt>
                <c:pt idx="896">
                  <c:v>151406</c:v>
                </c:pt>
                <c:pt idx="897">
                  <c:v>151408</c:v>
                </c:pt>
                <c:pt idx="898">
                  <c:v>151410</c:v>
                </c:pt>
                <c:pt idx="899">
                  <c:v>151412</c:v>
                </c:pt>
                <c:pt idx="900">
                  <c:v>151415</c:v>
                </c:pt>
                <c:pt idx="901">
                  <c:v>151416</c:v>
                </c:pt>
                <c:pt idx="902">
                  <c:v>151418</c:v>
                </c:pt>
                <c:pt idx="903">
                  <c:v>151420</c:v>
                </c:pt>
                <c:pt idx="904">
                  <c:v>151422</c:v>
                </c:pt>
                <c:pt idx="905">
                  <c:v>151424</c:v>
                </c:pt>
                <c:pt idx="906">
                  <c:v>151425</c:v>
                </c:pt>
                <c:pt idx="907">
                  <c:v>151428</c:v>
                </c:pt>
                <c:pt idx="908">
                  <c:v>151430</c:v>
                </c:pt>
                <c:pt idx="909">
                  <c:v>151432</c:v>
                </c:pt>
                <c:pt idx="910">
                  <c:v>151433</c:v>
                </c:pt>
                <c:pt idx="911">
                  <c:v>151435</c:v>
                </c:pt>
                <c:pt idx="912">
                  <c:v>151437</c:v>
                </c:pt>
                <c:pt idx="913">
                  <c:v>151439</c:v>
                </c:pt>
                <c:pt idx="914">
                  <c:v>151441</c:v>
                </c:pt>
                <c:pt idx="915">
                  <c:v>151443</c:v>
                </c:pt>
                <c:pt idx="916">
                  <c:v>151444</c:v>
                </c:pt>
                <c:pt idx="917">
                  <c:v>151447</c:v>
                </c:pt>
                <c:pt idx="918">
                  <c:v>151449</c:v>
                </c:pt>
                <c:pt idx="919">
                  <c:v>151451</c:v>
                </c:pt>
                <c:pt idx="920">
                  <c:v>151453</c:v>
                </c:pt>
                <c:pt idx="921">
                  <c:v>151455</c:v>
                </c:pt>
                <c:pt idx="922">
                  <c:v>151457</c:v>
                </c:pt>
                <c:pt idx="923">
                  <c:v>151459</c:v>
                </c:pt>
                <c:pt idx="924">
                  <c:v>151461</c:v>
                </c:pt>
                <c:pt idx="925">
                  <c:v>151463</c:v>
                </c:pt>
                <c:pt idx="926">
                  <c:v>151464</c:v>
                </c:pt>
                <c:pt idx="927">
                  <c:v>151466</c:v>
                </c:pt>
                <c:pt idx="928">
                  <c:v>151468</c:v>
                </c:pt>
                <c:pt idx="929">
                  <c:v>151470</c:v>
                </c:pt>
                <c:pt idx="930">
                  <c:v>151471</c:v>
                </c:pt>
                <c:pt idx="931">
                  <c:v>151473</c:v>
                </c:pt>
                <c:pt idx="932">
                  <c:v>151474</c:v>
                </c:pt>
                <c:pt idx="933">
                  <c:v>151476</c:v>
                </c:pt>
                <c:pt idx="934">
                  <c:v>151479</c:v>
                </c:pt>
                <c:pt idx="935">
                  <c:v>151481</c:v>
                </c:pt>
                <c:pt idx="936">
                  <c:v>151483</c:v>
                </c:pt>
                <c:pt idx="937">
                  <c:v>151484</c:v>
                </c:pt>
                <c:pt idx="938">
                  <c:v>151486</c:v>
                </c:pt>
                <c:pt idx="939">
                  <c:v>151487</c:v>
                </c:pt>
                <c:pt idx="940">
                  <c:v>151489</c:v>
                </c:pt>
                <c:pt idx="941">
                  <c:v>151492</c:v>
                </c:pt>
                <c:pt idx="942">
                  <c:v>151494</c:v>
                </c:pt>
                <c:pt idx="943">
                  <c:v>151496</c:v>
                </c:pt>
                <c:pt idx="944">
                  <c:v>151497</c:v>
                </c:pt>
                <c:pt idx="945">
                  <c:v>151499</c:v>
                </c:pt>
                <c:pt idx="946">
                  <c:v>151502</c:v>
                </c:pt>
                <c:pt idx="947">
                  <c:v>151504</c:v>
                </c:pt>
                <c:pt idx="948">
                  <c:v>151505</c:v>
                </c:pt>
                <c:pt idx="949">
                  <c:v>151507</c:v>
                </c:pt>
                <c:pt idx="950">
                  <c:v>151509</c:v>
                </c:pt>
                <c:pt idx="951">
                  <c:v>151511</c:v>
                </c:pt>
                <c:pt idx="952">
                  <c:v>151513</c:v>
                </c:pt>
                <c:pt idx="953">
                  <c:v>151515</c:v>
                </c:pt>
                <c:pt idx="954">
                  <c:v>151517</c:v>
                </c:pt>
                <c:pt idx="955">
                  <c:v>151519</c:v>
                </c:pt>
                <c:pt idx="956">
                  <c:v>151521</c:v>
                </c:pt>
                <c:pt idx="957">
                  <c:v>151523</c:v>
                </c:pt>
                <c:pt idx="958">
                  <c:v>151524</c:v>
                </c:pt>
                <c:pt idx="959">
                  <c:v>151526</c:v>
                </c:pt>
                <c:pt idx="960">
                  <c:v>151528</c:v>
                </c:pt>
                <c:pt idx="961">
                  <c:v>151530</c:v>
                </c:pt>
                <c:pt idx="962">
                  <c:v>151532</c:v>
                </c:pt>
                <c:pt idx="963">
                  <c:v>151533</c:v>
                </c:pt>
                <c:pt idx="964">
                  <c:v>151535</c:v>
                </c:pt>
                <c:pt idx="965">
                  <c:v>151537</c:v>
                </c:pt>
                <c:pt idx="966">
                  <c:v>151539</c:v>
                </c:pt>
                <c:pt idx="967">
                  <c:v>151541</c:v>
                </c:pt>
                <c:pt idx="968">
                  <c:v>151543</c:v>
                </c:pt>
                <c:pt idx="969">
                  <c:v>151545</c:v>
                </c:pt>
                <c:pt idx="970">
                  <c:v>151547</c:v>
                </c:pt>
                <c:pt idx="971">
                  <c:v>151548</c:v>
                </c:pt>
                <c:pt idx="972">
                  <c:v>151550</c:v>
                </c:pt>
                <c:pt idx="973">
                  <c:v>151552</c:v>
                </c:pt>
                <c:pt idx="974">
                  <c:v>151554</c:v>
                </c:pt>
                <c:pt idx="975">
                  <c:v>151556</c:v>
                </c:pt>
                <c:pt idx="976">
                  <c:v>151558</c:v>
                </c:pt>
                <c:pt idx="977">
                  <c:v>151559</c:v>
                </c:pt>
                <c:pt idx="978">
                  <c:v>151561</c:v>
                </c:pt>
                <c:pt idx="979">
                  <c:v>151563</c:v>
                </c:pt>
                <c:pt idx="980">
                  <c:v>151566</c:v>
                </c:pt>
                <c:pt idx="981">
                  <c:v>151567</c:v>
                </c:pt>
                <c:pt idx="982">
                  <c:v>151569</c:v>
                </c:pt>
                <c:pt idx="983">
                  <c:v>151571</c:v>
                </c:pt>
                <c:pt idx="984">
                  <c:v>151573</c:v>
                </c:pt>
                <c:pt idx="985">
                  <c:v>151575</c:v>
                </c:pt>
                <c:pt idx="986">
                  <c:v>151577</c:v>
                </c:pt>
                <c:pt idx="987">
                  <c:v>151579</c:v>
                </c:pt>
                <c:pt idx="988">
                  <c:v>151581</c:v>
                </c:pt>
                <c:pt idx="989">
                  <c:v>151583</c:v>
                </c:pt>
                <c:pt idx="990">
                  <c:v>151585</c:v>
                </c:pt>
                <c:pt idx="991">
                  <c:v>151588</c:v>
                </c:pt>
                <c:pt idx="992">
                  <c:v>151589</c:v>
                </c:pt>
                <c:pt idx="993">
                  <c:v>151591</c:v>
                </c:pt>
                <c:pt idx="994">
                  <c:v>151593</c:v>
                </c:pt>
                <c:pt idx="995">
                  <c:v>151595</c:v>
                </c:pt>
                <c:pt idx="996">
                  <c:v>151597</c:v>
                </c:pt>
                <c:pt idx="997">
                  <c:v>151599</c:v>
                </c:pt>
                <c:pt idx="998">
                  <c:v>151601</c:v>
                </c:pt>
                <c:pt idx="999">
                  <c:v>151603</c:v>
                </c:pt>
              </c:numCache>
            </c:numRef>
          </c:val>
          <c:smooth val="0"/>
          <c:extLst>
            <c:ext xmlns:c16="http://schemas.microsoft.com/office/drawing/2014/chart" uri="{C3380CC4-5D6E-409C-BE32-E72D297353CC}">
              <c16:uniqueId val="{00000003-E88E-4B5B-BB05-6DD7877CD6DE}"/>
            </c:ext>
          </c:extLst>
        </c:ser>
        <c:ser>
          <c:idx val="4"/>
          <c:order val="4"/>
          <c:tx>
            <c:strRef>
              <c:f>'70'!$G$1</c:f>
              <c:strCache>
                <c:ptCount val="1"/>
                <c:pt idx="0">
                  <c:v>75%</c:v>
                </c:pt>
              </c:strCache>
            </c:strRef>
          </c:tx>
          <c:spPr>
            <a:ln w="28575" cap="rnd">
              <a:solidFill>
                <a:schemeClr val="accent5"/>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G$2:$G$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0</c:v>
                </c:pt>
                <c:pt idx="314">
                  <c:v>143600</c:v>
                </c:pt>
                <c:pt idx="315">
                  <c:v>144165</c:v>
                </c:pt>
                <c:pt idx="316">
                  <c:v>144700</c:v>
                </c:pt>
                <c:pt idx="317">
                  <c:v>145203</c:v>
                </c:pt>
                <c:pt idx="318">
                  <c:v>145686</c:v>
                </c:pt>
                <c:pt idx="319">
                  <c:v>146132</c:v>
                </c:pt>
                <c:pt idx="320">
                  <c:v>146558</c:v>
                </c:pt>
                <c:pt idx="321">
                  <c:v>146949</c:v>
                </c:pt>
                <c:pt idx="322">
                  <c:v>147312</c:v>
                </c:pt>
                <c:pt idx="323">
                  <c:v>147646</c:v>
                </c:pt>
                <c:pt idx="324">
                  <c:v>147951</c:v>
                </c:pt>
                <c:pt idx="325">
                  <c:v>148229</c:v>
                </c:pt>
                <c:pt idx="326">
                  <c:v>148478</c:v>
                </c:pt>
                <c:pt idx="327">
                  <c:v>148699</c:v>
                </c:pt>
                <c:pt idx="328">
                  <c:v>148899</c:v>
                </c:pt>
                <c:pt idx="329">
                  <c:v>149075</c:v>
                </c:pt>
                <c:pt idx="330">
                  <c:v>149230</c:v>
                </c:pt>
                <c:pt idx="331">
                  <c:v>149361</c:v>
                </c:pt>
                <c:pt idx="332">
                  <c:v>149477</c:v>
                </c:pt>
                <c:pt idx="333">
                  <c:v>149575</c:v>
                </c:pt>
                <c:pt idx="334">
                  <c:v>149657</c:v>
                </c:pt>
                <c:pt idx="335">
                  <c:v>149727</c:v>
                </c:pt>
                <c:pt idx="336">
                  <c:v>149785</c:v>
                </c:pt>
                <c:pt idx="337">
                  <c:v>149832</c:v>
                </c:pt>
                <c:pt idx="338">
                  <c:v>149872</c:v>
                </c:pt>
                <c:pt idx="339">
                  <c:v>149907</c:v>
                </c:pt>
                <c:pt idx="340">
                  <c:v>149937</c:v>
                </c:pt>
                <c:pt idx="341">
                  <c:v>149963</c:v>
                </c:pt>
                <c:pt idx="342">
                  <c:v>149984</c:v>
                </c:pt>
                <c:pt idx="343">
                  <c:v>150002</c:v>
                </c:pt>
                <c:pt idx="344">
                  <c:v>150016</c:v>
                </c:pt>
                <c:pt idx="345">
                  <c:v>150030</c:v>
                </c:pt>
                <c:pt idx="346">
                  <c:v>150041</c:v>
                </c:pt>
                <c:pt idx="347">
                  <c:v>150051</c:v>
                </c:pt>
                <c:pt idx="348">
                  <c:v>150059</c:v>
                </c:pt>
                <c:pt idx="349">
                  <c:v>150066</c:v>
                </c:pt>
                <c:pt idx="350">
                  <c:v>150073</c:v>
                </c:pt>
                <c:pt idx="351">
                  <c:v>150078</c:v>
                </c:pt>
                <c:pt idx="352">
                  <c:v>150083</c:v>
                </c:pt>
                <c:pt idx="353">
                  <c:v>150087</c:v>
                </c:pt>
                <c:pt idx="354">
                  <c:v>150090</c:v>
                </c:pt>
                <c:pt idx="355">
                  <c:v>150094</c:v>
                </c:pt>
                <c:pt idx="356">
                  <c:v>150097</c:v>
                </c:pt>
                <c:pt idx="357">
                  <c:v>150099</c:v>
                </c:pt>
                <c:pt idx="358">
                  <c:v>150102</c:v>
                </c:pt>
                <c:pt idx="359">
                  <c:v>150104</c:v>
                </c:pt>
                <c:pt idx="360">
                  <c:v>150106</c:v>
                </c:pt>
                <c:pt idx="361">
                  <c:v>150108</c:v>
                </c:pt>
                <c:pt idx="362">
                  <c:v>150110</c:v>
                </c:pt>
                <c:pt idx="363">
                  <c:v>150112</c:v>
                </c:pt>
                <c:pt idx="364">
                  <c:v>150113</c:v>
                </c:pt>
                <c:pt idx="365">
                  <c:v>150114</c:v>
                </c:pt>
                <c:pt idx="366">
                  <c:v>150116</c:v>
                </c:pt>
                <c:pt idx="367">
                  <c:v>150117</c:v>
                </c:pt>
                <c:pt idx="368">
                  <c:v>150118</c:v>
                </c:pt>
                <c:pt idx="369">
                  <c:v>150120</c:v>
                </c:pt>
                <c:pt idx="370">
                  <c:v>150121</c:v>
                </c:pt>
                <c:pt idx="371">
                  <c:v>150122</c:v>
                </c:pt>
                <c:pt idx="372">
                  <c:v>150124</c:v>
                </c:pt>
                <c:pt idx="373">
                  <c:v>150125</c:v>
                </c:pt>
                <c:pt idx="374">
                  <c:v>150126</c:v>
                </c:pt>
                <c:pt idx="375">
                  <c:v>150128</c:v>
                </c:pt>
                <c:pt idx="376">
                  <c:v>150129</c:v>
                </c:pt>
                <c:pt idx="377">
                  <c:v>150131</c:v>
                </c:pt>
                <c:pt idx="378">
                  <c:v>150132</c:v>
                </c:pt>
                <c:pt idx="379">
                  <c:v>150133</c:v>
                </c:pt>
                <c:pt idx="380">
                  <c:v>150134</c:v>
                </c:pt>
                <c:pt idx="381">
                  <c:v>150135</c:v>
                </c:pt>
                <c:pt idx="382">
                  <c:v>150136</c:v>
                </c:pt>
                <c:pt idx="383">
                  <c:v>150138</c:v>
                </c:pt>
                <c:pt idx="384">
                  <c:v>150139</c:v>
                </c:pt>
                <c:pt idx="385">
                  <c:v>150140</c:v>
                </c:pt>
                <c:pt idx="386">
                  <c:v>150141</c:v>
                </c:pt>
                <c:pt idx="387">
                  <c:v>150143</c:v>
                </c:pt>
                <c:pt idx="388">
                  <c:v>150144</c:v>
                </c:pt>
                <c:pt idx="389">
                  <c:v>150145</c:v>
                </c:pt>
                <c:pt idx="390">
                  <c:v>150146</c:v>
                </c:pt>
                <c:pt idx="391">
                  <c:v>150147</c:v>
                </c:pt>
                <c:pt idx="392">
                  <c:v>150148</c:v>
                </c:pt>
                <c:pt idx="393">
                  <c:v>150150</c:v>
                </c:pt>
                <c:pt idx="394">
                  <c:v>150151</c:v>
                </c:pt>
                <c:pt idx="395">
                  <c:v>150152</c:v>
                </c:pt>
                <c:pt idx="396">
                  <c:v>150153</c:v>
                </c:pt>
                <c:pt idx="397">
                  <c:v>150155</c:v>
                </c:pt>
                <c:pt idx="398">
                  <c:v>150155</c:v>
                </c:pt>
                <c:pt idx="399">
                  <c:v>150157</c:v>
                </c:pt>
                <c:pt idx="400">
                  <c:v>150158</c:v>
                </c:pt>
                <c:pt idx="401">
                  <c:v>150159</c:v>
                </c:pt>
                <c:pt idx="402">
                  <c:v>150161</c:v>
                </c:pt>
                <c:pt idx="403">
                  <c:v>150162</c:v>
                </c:pt>
                <c:pt idx="404">
                  <c:v>150163</c:v>
                </c:pt>
                <c:pt idx="405">
                  <c:v>150164</c:v>
                </c:pt>
                <c:pt idx="406">
                  <c:v>150165</c:v>
                </c:pt>
                <c:pt idx="407">
                  <c:v>150166</c:v>
                </c:pt>
                <c:pt idx="408">
                  <c:v>150168</c:v>
                </c:pt>
                <c:pt idx="409">
                  <c:v>150169</c:v>
                </c:pt>
                <c:pt idx="410">
                  <c:v>150170</c:v>
                </c:pt>
                <c:pt idx="411">
                  <c:v>150171</c:v>
                </c:pt>
                <c:pt idx="412">
                  <c:v>150172</c:v>
                </c:pt>
                <c:pt idx="413">
                  <c:v>150173</c:v>
                </c:pt>
                <c:pt idx="414">
                  <c:v>150174</c:v>
                </c:pt>
                <c:pt idx="415">
                  <c:v>150175</c:v>
                </c:pt>
                <c:pt idx="416">
                  <c:v>150176</c:v>
                </c:pt>
                <c:pt idx="417">
                  <c:v>150177</c:v>
                </c:pt>
                <c:pt idx="418">
                  <c:v>150178</c:v>
                </c:pt>
                <c:pt idx="419">
                  <c:v>150179</c:v>
                </c:pt>
                <c:pt idx="420">
                  <c:v>150180</c:v>
                </c:pt>
                <c:pt idx="421">
                  <c:v>150181</c:v>
                </c:pt>
                <c:pt idx="422">
                  <c:v>150182</c:v>
                </c:pt>
                <c:pt idx="423">
                  <c:v>150183</c:v>
                </c:pt>
                <c:pt idx="424">
                  <c:v>150184</c:v>
                </c:pt>
                <c:pt idx="425">
                  <c:v>150185</c:v>
                </c:pt>
                <c:pt idx="426">
                  <c:v>150186</c:v>
                </c:pt>
                <c:pt idx="427">
                  <c:v>150187</c:v>
                </c:pt>
                <c:pt idx="428">
                  <c:v>150188</c:v>
                </c:pt>
                <c:pt idx="429">
                  <c:v>150189</c:v>
                </c:pt>
                <c:pt idx="430">
                  <c:v>150190</c:v>
                </c:pt>
                <c:pt idx="431">
                  <c:v>150192</c:v>
                </c:pt>
                <c:pt idx="432">
                  <c:v>150193</c:v>
                </c:pt>
                <c:pt idx="433">
                  <c:v>150194</c:v>
                </c:pt>
                <c:pt idx="434">
                  <c:v>150195</c:v>
                </c:pt>
                <c:pt idx="435">
                  <c:v>150197</c:v>
                </c:pt>
                <c:pt idx="436">
                  <c:v>150198</c:v>
                </c:pt>
                <c:pt idx="437">
                  <c:v>150199</c:v>
                </c:pt>
                <c:pt idx="438">
                  <c:v>150200</c:v>
                </c:pt>
                <c:pt idx="439">
                  <c:v>150201</c:v>
                </c:pt>
                <c:pt idx="440">
                  <c:v>150202</c:v>
                </c:pt>
                <c:pt idx="441">
                  <c:v>150203</c:v>
                </c:pt>
                <c:pt idx="442">
                  <c:v>150204</c:v>
                </c:pt>
                <c:pt idx="443">
                  <c:v>150206</c:v>
                </c:pt>
                <c:pt idx="444">
                  <c:v>150207</c:v>
                </c:pt>
                <c:pt idx="445">
                  <c:v>150208</c:v>
                </c:pt>
                <c:pt idx="446">
                  <c:v>150209</c:v>
                </c:pt>
                <c:pt idx="447">
                  <c:v>150210</c:v>
                </c:pt>
                <c:pt idx="448">
                  <c:v>150211</c:v>
                </c:pt>
                <c:pt idx="449">
                  <c:v>150212</c:v>
                </c:pt>
                <c:pt idx="450">
                  <c:v>150214</c:v>
                </c:pt>
                <c:pt idx="451">
                  <c:v>150215</c:v>
                </c:pt>
                <c:pt idx="452">
                  <c:v>150216</c:v>
                </c:pt>
                <c:pt idx="453">
                  <c:v>150217</c:v>
                </c:pt>
                <c:pt idx="454">
                  <c:v>150218</c:v>
                </c:pt>
                <c:pt idx="455">
                  <c:v>150219</c:v>
                </c:pt>
                <c:pt idx="456">
                  <c:v>150221</c:v>
                </c:pt>
                <c:pt idx="457">
                  <c:v>150221</c:v>
                </c:pt>
                <c:pt idx="458">
                  <c:v>150222</c:v>
                </c:pt>
                <c:pt idx="459">
                  <c:v>150223</c:v>
                </c:pt>
                <c:pt idx="460">
                  <c:v>150224</c:v>
                </c:pt>
                <c:pt idx="461">
                  <c:v>150226</c:v>
                </c:pt>
                <c:pt idx="462">
                  <c:v>150227</c:v>
                </c:pt>
                <c:pt idx="463">
                  <c:v>150228</c:v>
                </c:pt>
                <c:pt idx="464">
                  <c:v>150229</c:v>
                </c:pt>
                <c:pt idx="465">
                  <c:v>150230</c:v>
                </c:pt>
                <c:pt idx="466">
                  <c:v>150231</c:v>
                </c:pt>
                <c:pt idx="467">
                  <c:v>150232</c:v>
                </c:pt>
                <c:pt idx="468">
                  <c:v>150234</c:v>
                </c:pt>
                <c:pt idx="469">
                  <c:v>150235</c:v>
                </c:pt>
                <c:pt idx="470">
                  <c:v>150236</c:v>
                </c:pt>
                <c:pt idx="471">
                  <c:v>150237</c:v>
                </c:pt>
                <c:pt idx="472">
                  <c:v>150238</c:v>
                </c:pt>
                <c:pt idx="473">
                  <c:v>150240</c:v>
                </c:pt>
                <c:pt idx="474">
                  <c:v>150241</c:v>
                </c:pt>
                <c:pt idx="475">
                  <c:v>150242</c:v>
                </c:pt>
                <c:pt idx="476">
                  <c:v>150243</c:v>
                </c:pt>
                <c:pt idx="477">
                  <c:v>150245</c:v>
                </c:pt>
                <c:pt idx="478">
                  <c:v>150246</c:v>
                </c:pt>
                <c:pt idx="479">
                  <c:v>150247</c:v>
                </c:pt>
                <c:pt idx="480">
                  <c:v>150248</c:v>
                </c:pt>
                <c:pt idx="481">
                  <c:v>150249</c:v>
                </c:pt>
                <c:pt idx="482">
                  <c:v>150251</c:v>
                </c:pt>
                <c:pt idx="483">
                  <c:v>150252</c:v>
                </c:pt>
                <c:pt idx="484">
                  <c:v>150253</c:v>
                </c:pt>
                <c:pt idx="485">
                  <c:v>150254</c:v>
                </c:pt>
                <c:pt idx="486">
                  <c:v>150255</c:v>
                </c:pt>
                <c:pt idx="487">
                  <c:v>150257</c:v>
                </c:pt>
                <c:pt idx="488">
                  <c:v>150258</c:v>
                </c:pt>
                <c:pt idx="489">
                  <c:v>150259</c:v>
                </c:pt>
                <c:pt idx="490">
                  <c:v>150261</c:v>
                </c:pt>
                <c:pt idx="491">
                  <c:v>150262</c:v>
                </c:pt>
                <c:pt idx="492">
                  <c:v>150263</c:v>
                </c:pt>
                <c:pt idx="493">
                  <c:v>150264</c:v>
                </c:pt>
                <c:pt idx="494">
                  <c:v>150265</c:v>
                </c:pt>
                <c:pt idx="495">
                  <c:v>150267</c:v>
                </c:pt>
                <c:pt idx="496">
                  <c:v>150268</c:v>
                </c:pt>
                <c:pt idx="497">
                  <c:v>150269</c:v>
                </c:pt>
                <c:pt idx="498">
                  <c:v>150270</c:v>
                </c:pt>
                <c:pt idx="499">
                  <c:v>150271</c:v>
                </c:pt>
                <c:pt idx="500">
                  <c:v>150273</c:v>
                </c:pt>
                <c:pt idx="501">
                  <c:v>150274</c:v>
                </c:pt>
                <c:pt idx="502">
                  <c:v>150275</c:v>
                </c:pt>
                <c:pt idx="503">
                  <c:v>150276</c:v>
                </c:pt>
                <c:pt idx="504">
                  <c:v>150278</c:v>
                </c:pt>
                <c:pt idx="505">
                  <c:v>150278</c:v>
                </c:pt>
                <c:pt idx="506">
                  <c:v>150279</c:v>
                </c:pt>
                <c:pt idx="507">
                  <c:v>150280</c:v>
                </c:pt>
                <c:pt idx="508">
                  <c:v>150281</c:v>
                </c:pt>
                <c:pt idx="509">
                  <c:v>150283</c:v>
                </c:pt>
                <c:pt idx="510">
                  <c:v>150284</c:v>
                </c:pt>
                <c:pt idx="511">
                  <c:v>150285</c:v>
                </c:pt>
                <c:pt idx="512">
                  <c:v>150286</c:v>
                </c:pt>
                <c:pt idx="513">
                  <c:v>150287</c:v>
                </c:pt>
                <c:pt idx="514">
                  <c:v>150288</c:v>
                </c:pt>
                <c:pt idx="515">
                  <c:v>150289</c:v>
                </c:pt>
                <c:pt idx="516">
                  <c:v>150290</c:v>
                </c:pt>
                <c:pt idx="517">
                  <c:v>150291</c:v>
                </c:pt>
                <c:pt idx="518">
                  <c:v>150292</c:v>
                </c:pt>
                <c:pt idx="519">
                  <c:v>150293</c:v>
                </c:pt>
                <c:pt idx="520">
                  <c:v>150294</c:v>
                </c:pt>
                <c:pt idx="521">
                  <c:v>150295</c:v>
                </c:pt>
                <c:pt idx="522">
                  <c:v>150297</c:v>
                </c:pt>
                <c:pt idx="523">
                  <c:v>150298</c:v>
                </c:pt>
                <c:pt idx="524">
                  <c:v>150299</c:v>
                </c:pt>
                <c:pt idx="525">
                  <c:v>150300</c:v>
                </c:pt>
                <c:pt idx="526">
                  <c:v>150301</c:v>
                </c:pt>
                <c:pt idx="527">
                  <c:v>150302</c:v>
                </c:pt>
                <c:pt idx="528">
                  <c:v>150303</c:v>
                </c:pt>
                <c:pt idx="529">
                  <c:v>150305</c:v>
                </c:pt>
                <c:pt idx="530">
                  <c:v>150306</c:v>
                </c:pt>
                <c:pt idx="531">
                  <c:v>150307</c:v>
                </c:pt>
                <c:pt idx="532">
                  <c:v>150308</c:v>
                </c:pt>
                <c:pt idx="533">
                  <c:v>150309</c:v>
                </c:pt>
                <c:pt idx="534">
                  <c:v>150311</c:v>
                </c:pt>
                <c:pt idx="535">
                  <c:v>150312</c:v>
                </c:pt>
                <c:pt idx="536">
                  <c:v>150313</c:v>
                </c:pt>
                <c:pt idx="537">
                  <c:v>150314</c:v>
                </c:pt>
                <c:pt idx="538">
                  <c:v>150315</c:v>
                </c:pt>
                <c:pt idx="539">
                  <c:v>150316</c:v>
                </c:pt>
                <c:pt idx="540">
                  <c:v>150317</c:v>
                </c:pt>
                <c:pt idx="541">
                  <c:v>150319</c:v>
                </c:pt>
                <c:pt idx="542">
                  <c:v>150320</c:v>
                </c:pt>
                <c:pt idx="543">
                  <c:v>150320</c:v>
                </c:pt>
                <c:pt idx="544">
                  <c:v>150322</c:v>
                </c:pt>
                <c:pt idx="545">
                  <c:v>150323</c:v>
                </c:pt>
                <c:pt idx="546">
                  <c:v>150324</c:v>
                </c:pt>
                <c:pt idx="547">
                  <c:v>150325</c:v>
                </c:pt>
                <c:pt idx="548">
                  <c:v>150326</c:v>
                </c:pt>
                <c:pt idx="549">
                  <c:v>150328</c:v>
                </c:pt>
                <c:pt idx="550">
                  <c:v>150329</c:v>
                </c:pt>
                <c:pt idx="551">
                  <c:v>150330</c:v>
                </c:pt>
                <c:pt idx="552">
                  <c:v>150331</c:v>
                </c:pt>
                <c:pt idx="553">
                  <c:v>150333</c:v>
                </c:pt>
                <c:pt idx="554">
                  <c:v>150334</c:v>
                </c:pt>
                <c:pt idx="555">
                  <c:v>150335</c:v>
                </c:pt>
                <c:pt idx="556">
                  <c:v>150336</c:v>
                </c:pt>
                <c:pt idx="557">
                  <c:v>150338</c:v>
                </c:pt>
                <c:pt idx="558">
                  <c:v>150339</c:v>
                </c:pt>
                <c:pt idx="559">
                  <c:v>150340</c:v>
                </c:pt>
                <c:pt idx="560">
                  <c:v>150341</c:v>
                </c:pt>
                <c:pt idx="561">
                  <c:v>150342</c:v>
                </c:pt>
                <c:pt idx="562">
                  <c:v>150343</c:v>
                </c:pt>
                <c:pt idx="563">
                  <c:v>150344</c:v>
                </c:pt>
                <c:pt idx="564">
                  <c:v>150346</c:v>
                </c:pt>
                <c:pt idx="565">
                  <c:v>150347</c:v>
                </c:pt>
                <c:pt idx="566">
                  <c:v>150348</c:v>
                </c:pt>
                <c:pt idx="567">
                  <c:v>150349</c:v>
                </c:pt>
                <c:pt idx="568">
                  <c:v>150350</c:v>
                </c:pt>
                <c:pt idx="569">
                  <c:v>150351</c:v>
                </c:pt>
                <c:pt idx="570">
                  <c:v>150352</c:v>
                </c:pt>
                <c:pt idx="571">
                  <c:v>150354</c:v>
                </c:pt>
                <c:pt idx="572">
                  <c:v>150355</c:v>
                </c:pt>
                <c:pt idx="573">
                  <c:v>150356</c:v>
                </c:pt>
                <c:pt idx="574">
                  <c:v>150357</c:v>
                </c:pt>
                <c:pt idx="575">
                  <c:v>150358</c:v>
                </c:pt>
                <c:pt idx="576">
                  <c:v>150359</c:v>
                </c:pt>
                <c:pt idx="577">
                  <c:v>150360</c:v>
                </c:pt>
                <c:pt idx="578">
                  <c:v>150361</c:v>
                </c:pt>
                <c:pt idx="579">
                  <c:v>150362</c:v>
                </c:pt>
                <c:pt idx="580">
                  <c:v>150363</c:v>
                </c:pt>
                <c:pt idx="581">
                  <c:v>150364</c:v>
                </c:pt>
                <c:pt idx="582">
                  <c:v>150365</c:v>
                </c:pt>
                <c:pt idx="583">
                  <c:v>150366</c:v>
                </c:pt>
                <c:pt idx="584">
                  <c:v>150367</c:v>
                </c:pt>
                <c:pt idx="585">
                  <c:v>150369</c:v>
                </c:pt>
                <c:pt idx="586">
                  <c:v>150370</c:v>
                </c:pt>
                <c:pt idx="587">
                  <c:v>150371</c:v>
                </c:pt>
                <c:pt idx="588">
                  <c:v>150372</c:v>
                </c:pt>
                <c:pt idx="589">
                  <c:v>150373</c:v>
                </c:pt>
                <c:pt idx="590">
                  <c:v>150374</c:v>
                </c:pt>
                <c:pt idx="591">
                  <c:v>150376</c:v>
                </c:pt>
                <c:pt idx="592">
                  <c:v>150377</c:v>
                </c:pt>
                <c:pt idx="593">
                  <c:v>150378</c:v>
                </c:pt>
                <c:pt idx="594">
                  <c:v>150379</c:v>
                </c:pt>
                <c:pt idx="595">
                  <c:v>150380</c:v>
                </c:pt>
                <c:pt idx="596">
                  <c:v>150381</c:v>
                </c:pt>
                <c:pt idx="597">
                  <c:v>150382</c:v>
                </c:pt>
                <c:pt idx="598">
                  <c:v>150383</c:v>
                </c:pt>
                <c:pt idx="599">
                  <c:v>150384</c:v>
                </c:pt>
                <c:pt idx="600">
                  <c:v>150385</c:v>
                </c:pt>
                <c:pt idx="601">
                  <c:v>150386</c:v>
                </c:pt>
                <c:pt idx="602">
                  <c:v>150387</c:v>
                </c:pt>
                <c:pt idx="603">
                  <c:v>150389</c:v>
                </c:pt>
                <c:pt idx="604">
                  <c:v>150390</c:v>
                </c:pt>
                <c:pt idx="605">
                  <c:v>150391</c:v>
                </c:pt>
                <c:pt idx="606">
                  <c:v>150392</c:v>
                </c:pt>
                <c:pt idx="607">
                  <c:v>150393</c:v>
                </c:pt>
                <c:pt idx="608">
                  <c:v>150394</c:v>
                </c:pt>
                <c:pt idx="609">
                  <c:v>150396</c:v>
                </c:pt>
                <c:pt idx="610">
                  <c:v>150397</c:v>
                </c:pt>
                <c:pt idx="611">
                  <c:v>150398</c:v>
                </c:pt>
                <c:pt idx="612">
                  <c:v>150399</c:v>
                </c:pt>
                <c:pt idx="613">
                  <c:v>150400</c:v>
                </c:pt>
                <c:pt idx="614">
                  <c:v>150401</c:v>
                </c:pt>
                <c:pt idx="615">
                  <c:v>150403</c:v>
                </c:pt>
                <c:pt idx="616">
                  <c:v>150403</c:v>
                </c:pt>
                <c:pt idx="617">
                  <c:v>150405</c:v>
                </c:pt>
                <c:pt idx="618">
                  <c:v>150406</c:v>
                </c:pt>
                <c:pt idx="619">
                  <c:v>150407</c:v>
                </c:pt>
                <c:pt idx="620">
                  <c:v>150408</c:v>
                </c:pt>
                <c:pt idx="621">
                  <c:v>150409</c:v>
                </c:pt>
                <c:pt idx="622">
                  <c:v>150410</c:v>
                </c:pt>
                <c:pt idx="623">
                  <c:v>150411</c:v>
                </c:pt>
                <c:pt idx="624">
                  <c:v>150413</c:v>
                </c:pt>
                <c:pt idx="625">
                  <c:v>150414</c:v>
                </c:pt>
                <c:pt idx="626">
                  <c:v>150415</c:v>
                </c:pt>
                <c:pt idx="627">
                  <c:v>150416</c:v>
                </c:pt>
                <c:pt idx="628">
                  <c:v>150417</c:v>
                </c:pt>
                <c:pt idx="629">
                  <c:v>150418</c:v>
                </c:pt>
                <c:pt idx="630">
                  <c:v>150419</c:v>
                </c:pt>
                <c:pt idx="631">
                  <c:v>150421</c:v>
                </c:pt>
                <c:pt idx="632">
                  <c:v>150421</c:v>
                </c:pt>
                <c:pt idx="633">
                  <c:v>150422</c:v>
                </c:pt>
                <c:pt idx="634">
                  <c:v>150424</c:v>
                </c:pt>
                <c:pt idx="635">
                  <c:v>150424</c:v>
                </c:pt>
                <c:pt idx="636">
                  <c:v>150426</c:v>
                </c:pt>
                <c:pt idx="637">
                  <c:v>150427</c:v>
                </c:pt>
                <c:pt idx="638">
                  <c:v>150428</c:v>
                </c:pt>
                <c:pt idx="639">
                  <c:v>150429</c:v>
                </c:pt>
                <c:pt idx="640">
                  <c:v>150430</c:v>
                </c:pt>
                <c:pt idx="641">
                  <c:v>150431</c:v>
                </c:pt>
                <c:pt idx="642">
                  <c:v>150432</c:v>
                </c:pt>
                <c:pt idx="643">
                  <c:v>150433</c:v>
                </c:pt>
                <c:pt idx="644">
                  <c:v>150434</c:v>
                </c:pt>
                <c:pt idx="645">
                  <c:v>150435</c:v>
                </c:pt>
                <c:pt idx="646">
                  <c:v>150436</c:v>
                </c:pt>
                <c:pt idx="647">
                  <c:v>150437</c:v>
                </c:pt>
                <c:pt idx="648">
                  <c:v>150438</c:v>
                </c:pt>
                <c:pt idx="649">
                  <c:v>150440</c:v>
                </c:pt>
                <c:pt idx="650">
                  <c:v>150441</c:v>
                </c:pt>
                <c:pt idx="651">
                  <c:v>150442</c:v>
                </c:pt>
                <c:pt idx="652">
                  <c:v>150443</c:v>
                </c:pt>
                <c:pt idx="653">
                  <c:v>150444</c:v>
                </c:pt>
                <c:pt idx="654">
                  <c:v>150445</c:v>
                </c:pt>
                <c:pt idx="655">
                  <c:v>150446</c:v>
                </c:pt>
                <c:pt idx="656">
                  <c:v>150447</c:v>
                </c:pt>
                <c:pt idx="657">
                  <c:v>150448</c:v>
                </c:pt>
                <c:pt idx="658">
                  <c:v>150449</c:v>
                </c:pt>
                <c:pt idx="659">
                  <c:v>150451</c:v>
                </c:pt>
                <c:pt idx="660">
                  <c:v>150452</c:v>
                </c:pt>
                <c:pt idx="661">
                  <c:v>150453</c:v>
                </c:pt>
                <c:pt idx="662">
                  <c:v>150454</c:v>
                </c:pt>
                <c:pt idx="663">
                  <c:v>150455</c:v>
                </c:pt>
                <c:pt idx="664">
                  <c:v>150456</c:v>
                </c:pt>
                <c:pt idx="665">
                  <c:v>150458</c:v>
                </c:pt>
                <c:pt idx="666">
                  <c:v>150459</c:v>
                </c:pt>
                <c:pt idx="667">
                  <c:v>150460</c:v>
                </c:pt>
                <c:pt idx="668">
                  <c:v>150461</c:v>
                </c:pt>
                <c:pt idx="669">
                  <c:v>150463</c:v>
                </c:pt>
                <c:pt idx="670">
                  <c:v>150464</c:v>
                </c:pt>
                <c:pt idx="671">
                  <c:v>150465</c:v>
                </c:pt>
                <c:pt idx="672">
                  <c:v>150466</c:v>
                </c:pt>
                <c:pt idx="673">
                  <c:v>150467</c:v>
                </c:pt>
                <c:pt idx="674">
                  <c:v>150469</c:v>
                </c:pt>
                <c:pt idx="675">
                  <c:v>150470</c:v>
                </c:pt>
                <c:pt idx="676">
                  <c:v>150471</c:v>
                </c:pt>
                <c:pt idx="677">
                  <c:v>150472</c:v>
                </c:pt>
                <c:pt idx="678">
                  <c:v>150474</c:v>
                </c:pt>
                <c:pt idx="679">
                  <c:v>150475</c:v>
                </c:pt>
                <c:pt idx="680">
                  <c:v>150476</c:v>
                </c:pt>
                <c:pt idx="681">
                  <c:v>150477</c:v>
                </c:pt>
                <c:pt idx="682">
                  <c:v>150478</c:v>
                </c:pt>
                <c:pt idx="683">
                  <c:v>150479</c:v>
                </c:pt>
                <c:pt idx="684">
                  <c:v>150480</c:v>
                </c:pt>
                <c:pt idx="685">
                  <c:v>150481</c:v>
                </c:pt>
                <c:pt idx="686">
                  <c:v>150482</c:v>
                </c:pt>
                <c:pt idx="687">
                  <c:v>150484</c:v>
                </c:pt>
                <c:pt idx="688">
                  <c:v>150485</c:v>
                </c:pt>
                <c:pt idx="689">
                  <c:v>150486</c:v>
                </c:pt>
                <c:pt idx="690">
                  <c:v>150487</c:v>
                </c:pt>
                <c:pt idx="691">
                  <c:v>150488</c:v>
                </c:pt>
                <c:pt idx="692">
                  <c:v>150490</c:v>
                </c:pt>
                <c:pt idx="693">
                  <c:v>150491</c:v>
                </c:pt>
                <c:pt idx="694">
                  <c:v>150492</c:v>
                </c:pt>
                <c:pt idx="695">
                  <c:v>150493</c:v>
                </c:pt>
                <c:pt idx="696">
                  <c:v>150494</c:v>
                </c:pt>
                <c:pt idx="697">
                  <c:v>150495</c:v>
                </c:pt>
                <c:pt idx="698">
                  <c:v>150497</c:v>
                </c:pt>
                <c:pt idx="699">
                  <c:v>150497</c:v>
                </c:pt>
                <c:pt idx="700">
                  <c:v>150498</c:v>
                </c:pt>
                <c:pt idx="701">
                  <c:v>150499</c:v>
                </c:pt>
                <c:pt idx="702">
                  <c:v>150501</c:v>
                </c:pt>
                <c:pt idx="703">
                  <c:v>150501</c:v>
                </c:pt>
                <c:pt idx="704">
                  <c:v>150503</c:v>
                </c:pt>
                <c:pt idx="705">
                  <c:v>150504</c:v>
                </c:pt>
                <c:pt idx="706">
                  <c:v>150505</c:v>
                </c:pt>
                <c:pt idx="707">
                  <c:v>150506</c:v>
                </c:pt>
                <c:pt idx="708">
                  <c:v>150507</c:v>
                </c:pt>
                <c:pt idx="709">
                  <c:v>150509</c:v>
                </c:pt>
                <c:pt idx="710">
                  <c:v>150510</c:v>
                </c:pt>
                <c:pt idx="711">
                  <c:v>150511</c:v>
                </c:pt>
                <c:pt idx="712">
                  <c:v>150512</c:v>
                </c:pt>
                <c:pt idx="713">
                  <c:v>150513</c:v>
                </c:pt>
                <c:pt idx="714">
                  <c:v>150515</c:v>
                </c:pt>
                <c:pt idx="715">
                  <c:v>150516</c:v>
                </c:pt>
                <c:pt idx="716">
                  <c:v>150517</c:v>
                </c:pt>
                <c:pt idx="717">
                  <c:v>150519</c:v>
                </c:pt>
                <c:pt idx="718">
                  <c:v>150520</c:v>
                </c:pt>
                <c:pt idx="719">
                  <c:v>150521</c:v>
                </c:pt>
                <c:pt idx="720">
                  <c:v>150522</c:v>
                </c:pt>
                <c:pt idx="721">
                  <c:v>150523</c:v>
                </c:pt>
                <c:pt idx="722">
                  <c:v>150524</c:v>
                </c:pt>
                <c:pt idx="723">
                  <c:v>150525</c:v>
                </c:pt>
                <c:pt idx="724">
                  <c:v>150526</c:v>
                </c:pt>
                <c:pt idx="725">
                  <c:v>150527</c:v>
                </c:pt>
                <c:pt idx="726">
                  <c:v>150528</c:v>
                </c:pt>
                <c:pt idx="727">
                  <c:v>150529</c:v>
                </c:pt>
                <c:pt idx="728">
                  <c:v>150530</c:v>
                </c:pt>
                <c:pt idx="729">
                  <c:v>150531</c:v>
                </c:pt>
                <c:pt idx="730">
                  <c:v>150532</c:v>
                </c:pt>
                <c:pt idx="731">
                  <c:v>150534</c:v>
                </c:pt>
                <c:pt idx="732">
                  <c:v>150535</c:v>
                </c:pt>
                <c:pt idx="733">
                  <c:v>150536</c:v>
                </c:pt>
                <c:pt idx="734">
                  <c:v>150537</c:v>
                </c:pt>
                <c:pt idx="735">
                  <c:v>150538</c:v>
                </c:pt>
                <c:pt idx="736">
                  <c:v>150539</c:v>
                </c:pt>
                <c:pt idx="737">
                  <c:v>150540</c:v>
                </c:pt>
                <c:pt idx="738">
                  <c:v>150541</c:v>
                </c:pt>
                <c:pt idx="739">
                  <c:v>150542</c:v>
                </c:pt>
                <c:pt idx="740">
                  <c:v>150543</c:v>
                </c:pt>
                <c:pt idx="741">
                  <c:v>150544</c:v>
                </c:pt>
                <c:pt idx="742">
                  <c:v>150545</c:v>
                </c:pt>
                <c:pt idx="743">
                  <c:v>150546</c:v>
                </c:pt>
                <c:pt idx="744">
                  <c:v>150547</c:v>
                </c:pt>
                <c:pt idx="745">
                  <c:v>150548</c:v>
                </c:pt>
                <c:pt idx="746">
                  <c:v>150550</c:v>
                </c:pt>
                <c:pt idx="747">
                  <c:v>150551</c:v>
                </c:pt>
                <c:pt idx="748">
                  <c:v>150552</c:v>
                </c:pt>
                <c:pt idx="749">
                  <c:v>150553</c:v>
                </c:pt>
                <c:pt idx="750">
                  <c:v>150554</c:v>
                </c:pt>
                <c:pt idx="751">
                  <c:v>150555</c:v>
                </c:pt>
                <c:pt idx="752">
                  <c:v>150556</c:v>
                </c:pt>
                <c:pt idx="753">
                  <c:v>150557</c:v>
                </c:pt>
                <c:pt idx="754">
                  <c:v>150558</c:v>
                </c:pt>
                <c:pt idx="755">
                  <c:v>150560</c:v>
                </c:pt>
                <c:pt idx="756">
                  <c:v>150561</c:v>
                </c:pt>
                <c:pt idx="757">
                  <c:v>150562</c:v>
                </c:pt>
                <c:pt idx="758">
                  <c:v>150563</c:v>
                </c:pt>
                <c:pt idx="759">
                  <c:v>150564</c:v>
                </c:pt>
                <c:pt idx="760">
                  <c:v>150565</c:v>
                </c:pt>
                <c:pt idx="761">
                  <c:v>150567</c:v>
                </c:pt>
                <c:pt idx="762">
                  <c:v>150568</c:v>
                </c:pt>
                <c:pt idx="763">
                  <c:v>150569</c:v>
                </c:pt>
                <c:pt idx="764">
                  <c:v>150570</c:v>
                </c:pt>
                <c:pt idx="765">
                  <c:v>150571</c:v>
                </c:pt>
                <c:pt idx="766">
                  <c:v>150572</c:v>
                </c:pt>
                <c:pt idx="767">
                  <c:v>150573</c:v>
                </c:pt>
                <c:pt idx="768">
                  <c:v>150575</c:v>
                </c:pt>
                <c:pt idx="769">
                  <c:v>150576</c:v>
                </c:pt>
                <c:pt idx="770">
                  <c:v>150577</c:v>
                </c:pt>
                <c:pt idx="771">
                  <c:v>150578</c:v>
                </c:pt>
                <c:pt idx="772">
                  <c:v>150579</c:v>
                </c:pt>
                <c:pt idx="773">
                  <c:v>150580</c:v>
                </c:pt>
                <c:pt idx="774">
                  <c:v>150582</c:v>
                </c:pt>
                <c:pt idx="775">
                  <c:v>150583</c:v>
                </c:pt>
                <c:pt idx="776">
                  <c:v>150584</c:v>
                </c:pt>
                <c:pt idx="777">
                  <c:v>150585</c:v>
                </c:pt>
                <c:pt idx="778">
                  <c:v>150586</c:v>
                </c:pt>
                <c:pt idx="779">
                  <c:v>150587</c:v>
                </c:pt>
                <c:pt idx="780">
                  <c:v>150589</c:v>
                </c:pt>
                <c:pt idx="781">
                  <c:v>150590</c:v>
                </c:pt>
                <c:pt idx="782">
                  <c:v>150591</c:v>
                </c:pt>
                <c:pt idx="783">
                  <c:v>150592</c:v>
                </c:pt>
                <c:pt idx="784">
                  <c:v>150593</c:v>
                </c:pt>
                <c:pt idx="785">
                  <c:v>150594</c:v>
                </c:pt>
                <c:pt idx="786">
                  <c:v>150595</c:v>
                </c:pt>
                <c:pt idx="787">
                  <c:v>150596</c:v>
                </c:pt>
                <c:pt idx="788">
                  <c:v>150598</c:v>
                </c:pt>
                <c:pt idx="789">
                  <c:v>150599</c:v>
                </c:pt>
                <c:pt idx="790">
                  <c:v>150600</c:v>
                </c:pt>
                <c:pt idx="791">
                  <c:v>150601</c:v>
                </c:pt>
                <c:pt idx="792">
                  <c:v>150602</c:v>
                </c:pt>
                <c:pt idx="793">
                  <c:v>150603</c:v>
                </c:pt>
                <c:pt idx="794">
                  <c:v>150604</c:v>
                </c:pt>
                <c:pt idx="795">
                  <c:v>150605</c:v>
                </c:pt>
                <c:pt idx="796">
                  <c:v>150607</c:v>
                </c:pt>
                <c:pt idx="797">
                  <c:v>150608</c:v>
                </c:pt>
                <c:pt idx="798">
                  <c:v>150609</c:v>
                </c:pt>
                <c:pt idx="799">
                  <c:v>150610</c:v>
                </c:pt>
                <c:pt idx="800">
                  <c:v>150611</c:v>
                </c:pt>
                <c:pt idx="801">
                  <c:v>150612</c:v>
                </c:pt>
                <c:pt idx="802">
                  <c:v>150614</c:v>
                </c:pt>
                <c:pt idx="803">
                  <c:v>150615</c:v>
                </c:pt>
                <c:pt idx="804">
                  <c:v>150616</c:v>
                </c:pt>
                <c:pt idx="805">
                  <c:v>150617</c:v>
                </c:pt>
                <c:pt idx="806">
                  <c:v>150618</c:v>
                </c:pt>
                <c:pt idx="807">
                  <c:v>150619</c:v>
                </c:pt>
                <c:pt idx="808">
                  <c:v>150621</c:v>
                </c:pt>
                <c:pt idx="809">
                  <c:v>150622</c:v>
                </c:pt>
                <c:pt idx="810">
                  <c:v>150623</c:v>
                </c:pt>
                <c:pt idx="811">
                  <c:v>150624</c:v>
                </c:pt>
                <c:pt idx="812">
                  <c:v>150625</c:v>
                </c:pt>
                <c:pt idx="813">
                  <c:v>150627</c:v>
                </c:pt>
                <c:pt idx="814">
                  <c:v>150628</c:v>
                </c:pt>
                <c:pt idx="815">
                  <c:v>150629</c:v>
                </c:pt>
                <c:pt idx="816">
                  <c:v>150630</c:v>
                </c:pt>
                <c:pt idx="817">
                  <c:v>150631</c:v>
                </c:pt>
                <c:pt idx="818">
                  <c:v>150633</c:v>
                </c:pt>
                <c:pt idx="819">
                  <c:v>150634</c:v>
                </c:pt>
                <c:pt idx="820">
                  <c:v>150635</c:v>
                </c:pt>
                <c:pt idx="821">
                  <c:v>150636</c:v>
                </c:pt>
                <c:pt idx="822">
                  <c:v>150637</c:v>
                </c:pt>
                <c:pt idx="823">
                  <c:v>150638</c:v>
                </c:pt>
                <c:pt idx="824">
                  <c:v>150639</c:v>
                </c:pt>
                <c:pt idx="825">
                  <c:v>150640</c:v>
                </c:pt>
                <c:pt idx="826">
                  <c:v>150641</c:v>
                </c:pt>
                <c:pt idx="827">
                  <c:v>150642</c:v>
                </c:pt>
                <c:pt idx="828">
                  <c:v>150643</c:v>
                </c:pt>
                <c:pt idx="829">
                  <c:v>150644</c:v>
                </c:pt>
                <c:pt idx="830">
                  <c:v>150645</c:v>
                </c:pt>
                <c:pt idx="831">
                  <c:v>150646</c:v>
                </c:pt>
                <c:pt idx="832">
                  <c:v>150648</c:v>
                </c:pt>
                <c:pt idx="833">
                  <c:v>150649</c:v>
                </c:pt>
                <c:pt idx="834">
                  <c:v>150650</c:v>
                </c:pt>
                <c:pt idx="835">
                  <c:v>150651</c:v>
                </c:pt>
                <c:pt idx="836">
                  <c:v>150653</c:v>
                </c:pt>
                <c:pt idx="837">
                  <c:v>150654</c:v>
                </c:pt>
                <c:pt idx="838">
                  <c:v>150655</c:v>
                </c:pt>
                <c:pt idx="839">
                  <c:v>150656</c:v>
                </c:pt>
                <c:pt idx="840">
                  <c:v>150657</c:v>
                </c:pt>
                <c:pt idx="841">
                  <c:v>150659</c:v>
                </c:pt>
                <c:pt idx="842">
                  <c:v>150660</c:v>
                </c:pt>
                <c:pt idx="843">
                  <c:v>150660</c:v>
                </c:pt>
                <c:pt idx="844">
                  <c:v>150662</c:v>
                </c:pt>
                <c:pt idx="845">
                  <c:v>150663</c:v>
                </c:pt>
                <c:pt idx="846">
                  <c:v>150664</c:v>
                </c:pt>
                <c:pt idx="847">
                  <c:v>150665</c:v>
                </c:pt>
                <c:pt idx="848">
                  <c:v>150666</c:v>
                </c:pt>
                <c:pt idx="849">
                  <c:v>150667</c:v>
                </c:pt>
                <c:pt idx="850">
                  <c:v>150668</c:v>
                </c:pt>
                <c:pt idx="851">
                  <c:v>150670</c:v>
                </c:pt>
                <c:pt idx="852">
                  <c:v>150671</c:v>
                </c:pt>
                <c:pt idx="853">
                  <c:v>150672</c:v>
                </c:pt>
                <c:pt idx="854">
                  <c:v>150673</c:v>
                </c:pt>
                <c:pt idx="855">
                  <c:v>150674</c:v>
                </c:pt>
                <c:pt idx="856">
                  <c:v>150675</c:v>
                </c:pt>
                <c:pt idx="857">
                  <c:v>150677</c:v>
                </c:pt>
                <c:pt idx="858">
                  <c:v>150677</c:v>
                </c:pt>
                <c:pt idx="859">
                  <c:v>150678</c:v>
                </c:pt>
                <c:pt idx="860">
                  <c:v>150679</c:v>
                </c:pt>
                <c:pt idx="861">
                  <c:v>150680</c:v>
                </c:pt>
                <c:pt idx="862">
                  <c:v>150682</c:v>
                </c:pt>
                <c:pt idx="863">
                  <c:v>150682</c:v>
                </c:pt>
                <c:pt idx="864">
                  <c:v>150684</c:v>
                </c:pt>
                <c:pt idx="865">
                  <c:v>150685</c:v>
                </c:pt>
                <c:pt idx="866">
                  <c:v>150686</c:v>
                </c:pt>
                <c:pt idx="867">
                  <c:v>150687</c:v>
                </c:pt>
                <c:pt idx="868">
                  <c:v>150688</c:v>
                </c:pt>
                <c:pt idx="869">
                  <c:v>150689</c:v>
                </c:pt>
                <c:pt idx="870">
                  <c:v>150690</c:v>
                </c:pt>
                <c:pt idx="871">
                  <c:v>150691</c:v>
                </c:pt>
                <c:pt idx="872">
                  <c:v>150692</c:v>
                </c:pt>
                <c:pt idx="873">
                  <c:v>150693</c:v>
                </c:pt>
                <c:pt idx="874">
                  <c:v>150694</c:v>
                </c:pt>
                <c:pt idx="875">
                  <c:v>150696</c:v>
                </c:pt>
                <c:pt idx="876">
                  <c:v>150696</c:v>
                </c:pt>
                <c:pt idx="877">
                  <c:v>150698</c:v>
                </c:pt>
                <c:pt idx="878">
                  <c:v>150699</c:v>
                </c:pt>
                <c:pt idx="879">
                  <c:v>150700</c:v>
                </c:pt>
                <c:pt idx="880">
                  <c:v>150701</c:v>
                </c:pt>
                <c:pt idx="881">
                  <c:v>150703</c:v>
                </c:pt>
                <c:pt idx="882">
                  <c:v>150704</c:v>
                </c:pt>
                <c:pt idx="883">
                  <c:v>150705</c:v>
                </c:pt>
                <c:pt idx="884">
                  <c:v>150706</c:v>
                </c:pt>
                <c:pt idx="885">
                  <c:v>150707</c:v>
                </c:pt>
                <c:pt idx="886">
                  <c:v>150708</c:v>
                </c:pt>
                <c:pt idx="887">
                  <c:v>150709</c:v>
                </c:pt>
                <c:pt idx="888">
                  <c:v>150710</c:v>
                </c:pt>
                <c:pt idx="889">
                  <c:v>150711</c:v>
                </c:pt>
                <c:pt idx="890">
                  <c:v>150713</c:v>
                </c:pt>
                <c:pt idx="891">
                  <c:v>150714</c:v>
                </c:pt>
                <c:pt idx="892">
                  <c:v>150715</c:v>
                </c:pt>
                <c:pt idx="893">
                  <c:v>150716</c:v>
                </c:pt>
                <c:pt idx="894">
                  <c:v>150717</c:v>
                </c:pt>
                <c:pt idx="895">
                  <c:v>150718</c:v>
                </c:pt>
                <c:pt idx="896">
                  <c:v>150719</c:v>
                </c:pt>
                <c:pt idx="897">
                  <c:v>150720</c:v>
                </c:pt>
                <c:pt idx="898">
                  <c:v>150721</c:v>
                </c:pt>
                <c:pt idx="899">
                  <c:v>150722</c:v>
                </c:pt>
                <c:pt idx="900">
                  <c:v>150723</c:v>
                </c:pt>
                <c:pt idx="901">
                  <c:v>150725</c:v>
                </c:pt>
                <c:pt idx="902">
                  <c:v>150726</c:v>
                </c:pt>
                <c:pt idx="903">
                  <c:v>150727</c:v>
                </c:pt>
                <c:pt idx="904">
                  <c:v>150728</c:v>
                </c:pt>
                <c:pt idx="905">
                  <c:v>150729</c:v>
                </c:pt>
                <c:pt idx="906">
                  <c:v>150730</c:v>
                </c:pt>
                <c:pt idx="907">
                  <c:v>150731</c:v>
                </c:pt>
                <c:pt idx="908">
                  <c:v>150733</c:v>
                </c:pt>
                <c:pt idx="909">
                  <c:v>150734</c:v>
                </c:pt>
                <c:pt idx="910">
                  <c:v>150735</c:v>
                </c:pt>
                <c:pt idx="911">
                  <c:v>150736</c:v>
                </c:pt>
                <c:pt idx="912">
                  <c:v>150737</c:v>
                </c:pt>
                <c:pt idx="913">
                  <c:v>150738</c:v>
                </c:pt>
                <c:pt idx="914">
                  <c:v>150739</c:v>
                </c:pt>
                <c:pt idx="915">
                  <c:v>150740</c:v>
                </c:pt>
                <c:pt idx="916">
                  <c:v>150741</c:v>
                </c:pt>
                <c:pt idx="917">
                  <c:v>150742</c:v>
                </c:pt>
                <c:pt idx="918">
                  <c:v>150743</c:v>
                </c:pt>
                <c:pt idx="919">
                  <c:v>150745</c:v>
                </c:pt>
                <c:pt idx="920">
                  <c:v>150746</c:v>
                </c:pt>
                <c:pt idx="921">
                  <c:v>150747</c:v>
                </c:pt>
                <c:pt idx="922">
                  <c:v>150748</c:v>
                </c:pt>
                <c:pt idx="923">
                  <c:v>150749</c:v>
                </c:pt>
                <c:pt idx="924">
                  <c:v>150751</c:v>
                </c:pt>
                <c:pt idx="925">
                  <c:v>150752</c:v>
                </c:pt>
                <c:pt idx="926">
                  <c:v>150753</c:v>
                </c:pt>
                <c:pt idx="927">
                  <c:v>150755</c:v>
                </c:pt>
                <c:pt idx="928">
                  <c:v>150756</c:v>
                </c:pt>
                <c:pt idx="929">
                  <c:v>150757</c:v>
                </c:pt>
                <c:pt idx="930">
                  <c:v>150758</c:v>
                </c:pt>
                <c:pt idx="931">
                  <c:v>150760</c:v>
                </c:pt>
                <c:pt idx="932">
                  <c:v>150761</c:v>
                </c:pt>
                <c:pt idx="933">
                  <c:v>150762</c:v>
                </c:pt>
                <c:pt idx="934">
                  <c:v>150763</c:v>
                </c:pt>
                <c:pt idx="935">
                  <c:v>150764</c:v>
                </c:pt>
                <c:pt idx="936">
                  <c:v>150766</c:v>
                </c:pt>
                <c:pt idx="937">
                  <c:v>150767</c:v>
                </c:pt>
                <c:pt idx="938">
                  <c:v>150767</c:v>
                </c:pt>
                <c:pt idx="939">
                  <c:v>150768</c:v>
                </c:pt>
                <c:pt idx="940">
                  <c:v>150769</c:v>
                </c:pt>
                <c:pt idx="941">
                  <c:v>150771</c:v>
                </c:pt>
                <c:pt idx="942">
                  <c:v>150772</c:v>
                </c:pt>
                <c:pt idx="943">
                  <c:v>150773</c:v>
                </c:pt>
                <c:pt idx="944">
                  <c:v>150774</c:v>
                </c:pt>
                <c:pt idx="945">
                  <c:v>150775</c:v>
                </c:pt>
                <c:pt idx="946">
                  <c:v>150776</c:v>
                </c:pt>
                <c:pt idx="947">
                  <c:v>150778</c:v>
                </c:pt>
                <c:pt idx="948">
                  <c:v>150779</c:v>
                </c:pt>
                <c:pt idx="949">
                  <c:v>150780</c:v>
                </c:pt>
                <c:pt idx="950">
                  <c:v>150781</c:v>
                </c:pt>
                <c:pt idx="951">
                  <c:v>150782</c:v>
                </c:pt>
                <c:pt idx="952">
                  <c:v>150783</c:v>
                </c:pt>
                <c:pt idx="953">
                  <c:v>150784</c:v>
                </c:pt>
                <c:pt idx="954">
                  <c:v>150785</c:v>
                </c:pt>
                <c:pt idx="955">
                  <c:v>150786</c:v>
                </c:pt>
                <c:pt idx="956">
                  <c:v>150788</c:v>
                </c:pt>
                <c:pt idx="957">
                  <c:v>150789</c:v>
                </c:pt>
                <c:pt idx="958">
                  <c:v>150790</c:v>
                </c:pt>
                <c:pt idx="959">
                  <c:v>150791</c:v>
                </c:pt>
                <c:pt idx="960">
                  <c:v>150792</c:v>
                </c:pt>
                <c:pt idx="961">
                  <c:v>150793</c:v>
                </c:pt>
                <c:pt idx="962">
                  <c:v>150794</c:v>
                </c:pt>
                <c:pt idx="963">
                  <c:v>150795</c:v>
                </c:pt>
                <c:pt idx="964">
                  <c:v>150796</c:v>
                </c:pt>
                <c:pt idx="965">
                  <c:v>150798</c:v>
                </c:pt>
                <c:pt idx="966">
                  <c:v>150799</c:v>
                </c:pt>
                <c:pt idx="967">
                  <c:v>150800</c:v>
                </c:pt>
                <c:pt idx="968">
                  <c:v>150801</c:v>
                </c:pt>
                <c:pt idx="969">
                  <c:v>150802</c:v>
                </c:pt>
                <c:pt idx="970">
                  <c:v>150803</c:v>
                </c:pt>
                <c:pt idx="971">
                  <c:v>150804</c:v>
                </c:pt>
                <c:pt idx="972">
                  <c:v>150805</c:v>
                </c:pt>
                <c:pt idx="973">
                  <c:v>150806</c:v>
                </c:pt>
                <c:pt idx="974">
                  <c:v>150808</c:v>
                </c:pt>
                <c:pt idx="975">
                  <c:v>150809</c:v>
                </c:pt>
                <c:pt idx="976">
                  <c:v>150810</c:v>
                </c:pt>
                <c:pt idx="977">
                  <c:v>150811</c:v>
                </c:pt>
                <c:pt idx="978">
                  <c:v>150812</c:v>
                </c:pt>
                <c:pt idx="979">
                  <c:v>150813</c:v>
                </c:pt>
                <c:pt idx="980">
                  <c:v>150814</c:v>
                </c:pt>
                <c:pt idx="981">
                  <c:v>150815</c:v>
                </c:pt>
                <c:pt idx="982">
                  <c:v>150817</c:v>
                </c:pt>
                <c:pt idx="983">
                  <c:v>150818</c:v>
                </c:pt>
                <c:pt idx="984">
                  <c:v>150819</c:v>
                </c:pt>
                <c:pt idx="985">
                  <c:v>150820</c:v>
                </c:pt>
                <c:pt idx="986">
                  <c:v>150821</c:v>
                </c:pt>
                <c:pt idx="987">
                  <c:v>150822</c:v>
                </c:pt>
                <c:pt idx="988">
                  <c:v>150824</c:v>
                </c:pt>
                <c:pt idx="989">
                  <c:v>150825</c:v>
                </c:pt>
                <c:pt idx="990">
                  <c:v>150826</c:v>
                </c:pt>
                <c:pt idx="991">
                  <c:v>150827</c:v>
                </c:pt>
                <c:pt idx="992">
                  <c:v>150829</c:v>
                </c:pt>
                <c:pt idx="993">
                  <c:v>150830</c:v>
                </c:pt>
                <c:pt idx="994">
                  <c:v>150831</c:v>
                </c:pt>
                <c:pt idx="995">
                  <c:v>150832</c:v>
                </c:pt>
                <c:pt idx="996">
                  <c:v>150834</c:v>
                </c:pt>
                <c:pt idx="997">
                  <c:v>150835</c:v>
                </c:pt>
                <c:pt idx="998">
                  <c:v>150836</c:v>
                </c:pt>
                <c:pt idx="999">
                  <c:v>150837</c:v>
                </c:pt>
              </c:numCache>
            </c:numRef>
          </c:val>
          <c:smooth val="0"/>
          <c:extLst>
            <c:ext xmlns:c16="http://schemas.microsoft.com/office/drawing/2014/chart" uri="{C3380CC4-5D6E-409C-BE32-E72D297353CC}">
              <c16:uniqueId val="{00000004-E88E-4B5B-BB05-6DD7877CD6DE}"/>
            </c:ext>
          </c:extLst>
        </c:ser>
        <c:ser>
          <c:idx val="5"/>
          <c:order val="5"/>
          <c:tx>
            <c:strRef>
              <c:f>'70'!$H$1</c:f>
              <c:strCache>
                <c:ptCount val="1"/>
                <c:pt idx="0">
                  <c:v>100% Vaccinated</c:v>
                </c:pt>
              </c:strCache>
            </c:strRef>
          </c:tx>
          <c:spPr>
            <a:ln w="28575" cap="rnd">
              <a:solidFill>
                <a:schemeClr val="accent6"/>
              </a:solidFill>
              <a:round/>
            </a:ln>
            <a:effectLst/>
          </c:spPr>
          <c:marker>
            <c:symbol val="none"/>
          </c:marker>
          <c:cat>
            <c:numRef>
              <c:f>'7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70'!$H$2:$H$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7</c:v>
                </c:pt>
                <c:pt idx="313">
                  <c:v>143009</c:v>
                </c:pt>
                <c:pt idx="314">
                  <c:v>143602</c:v>
                </c:pt>
                <c:pt idx="315">
                  <c:v>144166</c:v>
                </c:pt>
                <c:pt idx="316">
                  <c:v>144700</c:v>
                </c:pt>
                <c:pt idx="317">
                  <c:v>145202</c:v>
                </c:pt>
                <c:pt idx="318">
                  <c:v>145685</c:v>
                </c:pt>
                <c:pt idx="319">
                  <c:v>146132</c:v>
                </c:pt>
                <c:pt idx="320">
                  <c:v>146558</c:v>
                </c:pt>
                <c:pt idx="321">
                  <c:v>146949</c:v>
                </c:pt>
                <c:pt idx="322">
                  <c:v>147314</c:v>
                </c:pt>
                <c:pt idx="323">
                  <c:v>147646</c:v>
                </c:pt>
                <c:pt idx="324">
                  <c:v>147953</c:v>
                </c:pt>
                <c:pt idx="325">
                  <c:v>148231</c:v>
                </c:pt>
                <c:pt idx="326">
                  <c:v>148483</c:v>
                </c:pt>
                <c:pt idx="327">
                  <c:v>148705</c:v>
                </c:pt>
                <c:pt idx="328">
                  <c:v>148904</c:v>
                </c:pt>
                <c:pt idx="329">
                  <c:v>149083</c:v>
                </c:pt>
                <c:pt idx="330">
                  <c:v>149244</c:v>
                </c:pt>
                <c:pt idx="331">
                  <c:v>149378</c:v>
                </c:pt>
                <c:pt idx="332">
                  <c:v>149495</c:v>
                </c:pt>
                <c:pt idx="333">
                  <c:v>149591</c:v>
                </c:pt>
                <c:pt idx="334">
                  <c:v>149674</c:v>
                </c:pt>
                <c:pt idx="335">
                  <c:v>149746</c:v>
                </c:pt>
                <c:pt idx="336">
                  <c:v>149804</c:v>
                </c:pt>
                <c:pt idx="337">
                  <c:v>149853</c:v>
                </c:pt>
                <c:pt idx="338">
                  <c:v>149894</c:v>
                </c:pt>
                <c:pt idx="339">
                  <c:v>149926</c:v>
                </c:pt>
                <c:pt idx="340">
                  <c:v>149952</c:v>
                </c:pt>
                <c:pt idx="341">
                  <c:v>149972</c:v>
                </c:pt>
                <c:pt idx="342">
                  <c:v>149988</c:v>
                </c:pt>
                <c:pt idx="343">
                  <c:v>149999</c:v>
                </c:pt>
                <c:pt idx="344">
                  <c:v>150008</c:v>
                </c:pt>
                <c:pt idx="345">
                  <c:v>150014</c:v>
                </c:pt>
                <c:pt idx="346">
                  <c:v>150018</c:v>
                </c:pt>
                <c:pt idx="347">
                  <c:v>150021</c:v>
                </c:pt>
                <c:pt idx="348">
                  <c:v>150024</c:v>
                </c:pt>
                <c:pt idx="349">
                  <c:v>150026</c:v>
                </c:pt>
                <c:pt idx="350">
                  <c:v>150028</c:v>
                </c:pt>
                <c:pt idx="351">
                  <c:v>150029</c:v>
                </c:pt>
                <c:pt idx="352">
                  <c:v>150030</c:v>
                </c:pt>
                <c:pt idx="353">
                  <c:v>150030</c:v>
                </c:pt>
                <c:pt idx="354">
                  <c:v>150031</c:v>
                </c:pt>
                <c:pt idx="355">
                  <c:v>150032</c:v>
                </c:pt>
                <c:pt idx="356">
                  <c:v>150032</c:v>
                </c:pt>
                <c:pt idx="357">
                  <c:v>150032</c:v>
                </c:pt>
                <c:pt idx="358">
                  <c:v>150033</c:v>
                </c:pt>
                <c:pt idx="359">
                  <c:v>150033</c:v>
                </c:pt>
                <c:pt idx="360">
                  <c:v>150034</c:v>
                </c:pt>
                <c:pt idx="361">
                  <c:v>150034</c:v>
                </c:pt>
                <c:pt idx="362">
                  <c:v>150034</c:v>
                </c:pt>
                <c:pt idx="363">
                  <c:v>150034</c:v>
                </c:pt>
                <c:pt idx="364">
                  <c:v>150035</c:v>
                </c:pt>
                <c:pt idx="365">
                  <c:v>150035</c:v>
                </c:pt>
                <c:pt idx="366">
                  <c:v>150035</c:v>
                </c:pt>
                <c:pt idx="367">
                  <c:v>150036</c:v>
                </c:pt>
                <c:pt idx="368">
                  <c:v>150036</c:v>
                </c:pt>
                <c:pt idx="369">
                  <c:v>150036</c:v>
                </c:pt>
                <c:pt idx="370">
                  <c:v>150036</c:v>
                </c:pt>
                <c:pt idx="371">
                  <c:v>150037</c:v>
                </c:pt>
                <c:pt idx="372">
                  <c:v>150037</c:v>
                </c:pt>
                <c:pt idx="373">
                  <c:v>150037</c:v>
                </c:pt>
                <c:pt idx="374">
                  <c:v>150038</c:v>
                </c:pt>
                <c:pt idx="375">
                  <c:v>150038</c:v>
                </c:pt>
                <c:pt idx="376">
                  <c:v>150038</c:v>
                </c:pt>
                <c:pt idx="377">
                  <c:v>150039</c:v>
                </c:pt>
                <c:pt idx="378">
                  <c:v>150039</c:v>
                </c:pt>
                <c:pt idx="379">
                  <c:v>150039</c:v>
                </c:pt>
                <c:pt idx="380">
                  <c:v>150039</c:v>
                </c:pt>
                <c:pt idx="381">
                  <c:v>150040</c:v>
                </c:pt>
                <c:pt idx="382">
                  <c:v>150040</c:v>
                </c:pt>
                <c:pt idx="383">
                  <c:v>150040</c:v>
                </c:pt>
                <c:pt idx="384">
                  <c:v>150041</c:v>
                </c:pt>
                <c:pt idx="385">
                  <c:v>150041</c:v>
                </c:pt>
                <c:pt idx="386">
                  <c:v>150041</c:v>
                </c:pt>
                <c:pt idx="387">
                  <c:v>150042</c:v>
                </c:pt>
                <c:pt idx="388">
                  <c:v>150042</c:v>
                </c:pt>
                <c:pt idx="389">
                  <c:v>150042</c:v>
                </c:pt>
                <c:pt idx="390">
                  <c:v>150042</c:v>
                </c:pt>
                <c:pt idx="391">
                  <c:v>150043</c:v>
                </c:pt>
                <c:pt idx="392">
                  <c:v>150043</c:v>
                </c:pt>
                <c:pt idx="393">
                  <c:v>150043</c:v>
                </c:pt>
                <c:pt idx="394">
                  <c:v>150044</c:v>
                </c:pt>
                <c:pt idx="395">
                  <c:v>150044</c:v>
                </c:pt>
                <c:pt idx="396">
                  <c:v>150045</c:v>
                </c:pt>
                <c:pt idx="397">
                  <c:v>150045</c:v>
                </c:pt>
                <c:pt idx="398">
                  <c:v>150045</c:v>
                </c:pt>
                <c:pt idx="399">
                  <c:v>150045</c:v>
                </c:pt>
                <c:pt idx="400">
                  <c:v>150046</c:v>
                </c:pt>
                <c:pt idx="401">
                  <c:v>150046</c:v>
                </c:pt>
                <c:pt idx="402">
                  <c:v>150046</c:v>
                </c:pt>
                <c:pt idx="403">
                  <c:v>150046</c:v>
                </c:pt>
                <c:pt idx="404">
                  <c:v>150047</c:v>
                </c:pt>
                <c:pt idx="405">
                  <c:v>150047</c:v>
                </c:pt>
                <c:pt idx="406">
                  <c:v>150047</c:v>
                </c:pt>
                <c:pt idx="407">
                  <c:v>150047</c:v>
                </c:pt>
                <c:pt idx="408">
                  <c:v>150048</c:v>
                </c:pt>
                <c:pt idx="409">
                  <c:v>150048</c:v>
                </c:pt>
                <c:pt idx="410">
                  <c:v>150048</c:v>
                </c:pt>
                <c:pt idx="411">
                  <c:v>150048</c:v>
                </c:pt>
                <c:pt idx="412">
                  <c:v>150048</c:v>
                </c:pt>
                <c:pt idx="413">
                  <c:v>150049</c:v>
                </c:pt>
                <c:pt idx="414">
                  <c:v>150049</c:v>
                </c:pt>
                <c:pt idx="415">
                  <c:v>150049</c:v>
                </c:pt>
                <c:pt idx="416">
                  <c:v>150049</c:v>
                </c:pt>
                <c:pt idx="417">
                  <c:v>150050</c:v>
                </c:pt>
                <c:pt idx="418">
                  <c:v>150050</c:v>
                </c:pt>
                <c:pt idx="419">
                  <c:v>150050</c:v>
                </c:pt>
                <c:pt idx="420">
                  <c:v>150050</c:v>
                </c:pt>
                <c:pt idx="421">
                  <c:v>150051</c:v>
                </c:pt>
                <c:pt idx="422">
                  <c:v>150051</c:v>
                </c:pt>
                <c:pt idx="423">
                  <c:v>150051</c:v>
                </c:pt>
                <c:pt idx="424">
                  <c:v>150052</c:v>
                </c:pt>
                <c:pt idx="425">
                  <c:v>150052</c:v>
                </c:pt>
                <c:pt idx="426">
                  <c:v>150052</c:v>
                </c:pt>
                <c:pt idx="427">
                  <c:v>150052</c:v>
                </c:pt>
                <c:pt idx="428">
                  <c:v>150053</c:v>
                </c:pt>
                <c:pt idx="429">
                  <c:v>150053</c:v>
                </c:pt>
                <c:pt idx="430">
                  <c:v>150053</c:v>
                </c:pt>
                <c:pt idx="431">
                  <c:v>150053</c:v>
                </c:pt>
                <c:pt idx="432">
                  <c:v>150054</c:v>
                </c:pt>
                <c:pt idx="433">
                  <c:v>150054</c:v>
                </c:pt>
                <c:pt idx="434">
                  <c:v>150054</c:v>
                </c:pt>
                <c:pt idx="435">
                  <c:v>150055</c:v>
                </c:pt>
                <c:pt idx="436">
                  <c:v>150055</c:v>
                </c:pt>
                <c:pt idx="437">
                  <c:v>150055</c:v>
                </c:pt>
                <c:pt idx="438">
                  <c:v>150055</c:v>
                </c:pt>
                <c:pt idx="439">
                  <c:v>150055</c:v>
                </c:pt>
                <c:pt idx="440">
                  <c:v>150056</c:v>
                </c:pt>
                <c:pt idx="441">
                  <c:v>150056</c:v>
                </c:pt>
                <c:pt idx="442">
                  <c:v>150056</c:v>
                </c:pt>
                <c:pt idx="443">
                  <c:v>150056</c:v>
                </c:pt>
                <c:pt idx="444">
                  <c:v>150057</c:v>
                </c:pt>
                <c:pt idx="445">
                  <c:v>150057</c:v>
                </c:pt>
                <c:pt idx="446">
                  <c:v>150057</c:v>
                </c:pt>
                <c:pt idx="447">
                  <c:v>150058</c:v>
                </c:pt>
                <c:pt idx="448">
                  <c:v>150058</c:v>
                </c:pt>
                <c:pt idx="449">
                  <c:v>150058</c:v>
                </c:pt>
                <c:pt idx="450">
                  <c:v>150059</c:v>
                </c:pt>
                <c:pt idx="451">
                  <c:v>150059</c:v>
                </c:pt>
                <c:pt idx="452">
                  <c:v>150059</c:v>
                </c:pt>
                <c:pt idx="453">
                  <c:v>150060</c:v>
                </c:pt>
                <c:pt idx="454">
                  <c:v>150060</c:v>
                </c:pt>
                <c:pt idx="455">
                  <c:v>150060</c:v>
                </c:pt>
                <c:pt idx="456">
                  <c:v>150061</c:v>
                </c:pt>
                <c:pt idx="457">
                  <c:v>150061</c:v>
                </c:pt>
                <c:pt idx="458">
                  <c:v>150061</c:v>
                </c:pt>
                <c:pt idx="459">
                  <c:v>150062</c:v>
                </c:pt>
                <c:pt idx="460">
                  <c:v>150062</c:v>
                </c:pt>
                <c:pt idx="461">
                  <c:v>150062</c:v>
                </c:pt>
                <c:pt idx="462">
                  <c:v>150062</c:v>
                </c:pt>
                <c:pt idx="463">
                  <c:v>150063</c:v>
                </c:pt>
                <c:pt idx="464">
                  <c:v>150063</c:v>
                </c:pt>
                <c:pt idx="465">
                  <c:v>150063</c:v>
                </c:pt>
                <c:pt idx="466">
                  <c:v>150063</c:v>
                </c:pt>
                <c:pt idx="467">
                  <c:v>150064</c:v>
                </c:pt>
                <c:pt idx="468">
                  <c:v>150064</c:v>
                </c:pt>
                <c:pt idx="469">
                  <c:v>150064</c:v>
                </c:pt>
                <c:pt idx="470">
                  <c:v>150064</c:v>
                </c:pt>
                <c:pt idx="471">
                  <c:v>150065</c:v>
                </c:pt>
                <c:pt idx="472">
                  <c:v>150065</c:v>
                </c:pt>
                <c:pt idx="473">
                  <c:v>150065</c:v>
                </c:pt>
                <c:pt idx="474">
                  <c:v>150065</c:v>
                </c:pt>
                <c:pt idx="475">
                  <c:v>150066</c:v>
                </c:pt>
                <c:pt idx="476">
                  <c:v>150066</c:v>
                </c:pt>
                <c:pt idx="477">
                  <c:v>150066</c:v>
                </c:pt>
                <c:pt idx="478">
                  <c:v>150067</c:v>
                </c:pt>
                <c:pt idx="479">
                  <c:v>150067</c:v>
                </c:pt>
                <c:pt idx="480">
                  <c:v>150067</c:v>
                </c:pt>
                <c:pt idx="481">
                  <c:v>150067</c:v>
                </c:pt>
                <c:pt idx="482">
                  <c:v>150068</c:v>
                </c:pt>
                <c:pt idx="483">
                  <c:v>150068</c:v>
                </c:pt>
                <c:pt idx="484">
                  <c:v>150068</c:v>
                </c:pt>
                <c:pt idx="485">
                  <c:v>150069</c:v>
                </c:pt>
                <c:pt idx="486">
                  <c:v>150069</c:v>
                </c:pt>
                <c:pt idx="487">
                  <c:v>150069</c:v>
                </c:pt>
                <c:pt idx="488">
                  <c:v>150069</c:v>
                </c:pt>
                <c:pt idx="489">
                  <c:v>150069</c:v>
                </c:pt>
                <c:pt idx="490">
                  <c:v>150070</c:v>
                </c:pt>
                <c:pt idx="491">
                  <c:v>150070</c:v>
                </c:pt>
                <c:pt idx="492">
                  <c:v>150070</c:v>
                </c:pt>
                <c:pt idx="493">
                  <c:v>150071</c:v>
                </c:pt>
                <c:pt idx="494">
                  <c:v>150071</c:v>
                </c:pt>
                <c:pt idx="495">
                  <c:v>150071</c:v>
                </c:pt>
                <c:pt idx="496">
                  <c:v>150072</c:v>
                </c:pt>
                <c:pt idx="497">
                  <c:v>150072</c:v>
                </c:pt>
                <c:pt idx="498">
                  <c:v>150072</c:v>
                </c:pt>
                <c:pt idx="499">
                  <c:v>150073</c:v>
                </c:pt>
                <c:pt idx="500">
                  <c:v>150073</c:v>
                </c:pt>
                <c:pt idx="501">
                  <c:v>150073</c:v>
                </c:pt>
                <c:pt idx="502">
                  <c:v>150073</c:v>
                </c:pt>
                <c:pt idx="503">
                  <c:v>150074</c:v>
                </c:pt>
                <c:pt idx="504">
                  <c:v>150074</c:v>
                </c:pt>
                <c:pt idx="505">
                  <c:v>150075</c:v>
                </c:pt>
                <c:pt idx="506">
                  <c:v>150075</c:v>
                </c:pt>
                <c:pt idx="507">
                  <c:v>150075</c:v>
                </c:pt>
                <c:pt idx="508">
                  <c:v>150075</c:v>
                </c:pt>
                <c:pt idx="509">
                  <c:v>150076</c:v>
                </c:pt>
                <c:pt idx="510">
                  <c:v>150076</c:v>
                </c:pt>
                <c:pt idx="511">
                  <c:v>150076</c:v>
                </c:pt>
                <c:pt idx="512">
                  <c:v>150076</c:v>
                </c:pt>
                <c:pt idx="513">
                  <c:v>150077</c:v>
                </c:pt>
                <c:pt idx="514">
                  <c:v>150077</c:v>
                </c:pt>
                <c:pt idx="515">
                  <c:v>150077</c:v>
                </c:pt>
                <c:pt idx="516">
                  <c:v>150077</c:v>
                </c:pt>
                <c:pt idx="517">
                  <c:v>150078</c:v>
                </c:pt>
                <c:pt idx="518">
                  <c:v>150078</c:v>
                </c:pt>
                <c:pt idx="519">
                  <c:v>150078</c:v>
                </c:pt>
                <c:pt idx="520">
                  <c:v>150078</c:v>
                </c:pt>
                <c:pt idx="521">
                  <c:v>150078</c:v>
                </c:pt>
                <c:pt idx="522">
                  <c:v>150079</c:v>
                </c:pt>
                <c:pt idx="523">
                  <c:v>150079</c:v>
                </c:pt>
                <c:pt idx="524">
                  <c:v>150080</c:v>
                </c:pt>
                <c:pt idx="525">
                  <c:v>150080</c:v>
                </c:pt>
                <c:pt idx="526">
                  <c:v>150080</c:v>
                </c:pt>
                <c:pt idx="527">
                  <c:v>150081</c:v>
                </c:pt>
                <c:pt idx="528">
                  <c:v>150081</c:v>
                </c:pt>
                <c:pt idx="529">
                  <c:v>150081</c:v>
                </c:pt>
                <c:pt idx="530">
                  <c:v>150082</c:v>
                </c:pt>
                <c:pt idx="531">
                  <c:v>150082</c:v>
                </c:pt>
                <c:pt idx="532">
                  <c:v>150082</c:v>
                </c:pt>
                <c:pt idx="533">
                  <c:v>150082</c:v>
                </c:pt>
                <c:pt idx="534">
                  <c:v>150082</c:v>
                </c:pt>
                <c:pt idx="535">
                  <c:v>150083</c:v>
                </c:pt>
                <c:pt idx="536">
                  <c:v>150083</c:v>
                </c:pt>
                <c:pt idx="537">
                  <c:v>150083</c:v>
                </c:pt>
                <c:pt idx="538">
                  <c:v>150083</c:v>
                </c:pt>
                <c:pt idx="539">
                  <c:v>150084</c:v>
                </c:pt>
                <c:pt idx="540">
                  <c:v>150084</c:v>
                </c:pt>
                <c:pt idx="541">
                  <c:v>150084</c:v>
                </c:pt>
                <c:pt idx="542">
                  <c:v>150085</c:v>
                </c:pt>
                <c:pt idx="543">
                  <c:v>150085</c:v>
                </c:pt>
                <c:pt idx="544">
                  <c:v>150085</c:v>
                </c:pt>
                <c:pt idx="545">
                  <c:v>150085</c:v>
                </c:pt>
                <c:pt idx="546">
                  <c:v>150085</c:v>
                </c:pt>
                <c:pt idx="547">
                  <c:v>150086</c:v>
                </c:pt>
                <c:pt idx="548">
                  <c:v>150086</c:v>
                </c:pt>
                <c:pt idx="549">
                  <c:v>150086</c:v>
                </c:pt>
                <c:pt idx="550">
                  <c:v>150086</c:v>
                </c:pt>
                <c:pt idx="551">
                  <c:v>150087</c:v>
                </c:pt>
                <c:pt idx="552">
                  <c:v>150087</c:v>
                </c:pt>
                <c:pt idx="553">
                  <c:v>150087</c:v>
                </c:pt>
                <c:pt idx="554">
                  <c:v>150088</c:v>
                </c:pt>
                <c:pt idx="555">
                  <c:v>150088</c:v>
                </c:pt>
                <c:pt idx="556">
                  <c:v>150088</c:v>
                </c:pt>
                <c:pt idx="557">
                  <c:v>150089</c:v>
                </c:pt>
                <c:pt idx="558">
                  <c:v>150089</c:v>
                </c:pt>
                <c:pt idx="559">
                  <c:v>150089</c:v>
                </c:pt>
                <c:pt idx="560">
                  <c:v>150089</c:v>
                </c:pt>
                <c:pt idx="561">
                  <c:v>150090</c:v>
                </c:pt>
                <c:pt idx="562">
                  <c:v>150090</c:v>
                </c:pt>
                <c:pt idx="563">
                  <c:v>150090</c:v>
                </c:pt>
                <c:pt idx="564">
                  <c:v>150090</c:v>
                </c:pt>
                <c:pt idx="565">
                  <c:v>150091</c:v>
                </c:pt>
                <c:pt idx="566">
                  <c:v>150091</c:v>
                </c:pt>
                <c:pt idx="567">
                  <c:v>150091</c:v>
                </c:pt>
                <c:pt idx="568">
                  <c:v>150092</c:v>
                </c:pt>
                <c:pt idx="569">
                  <c:v>150092</c:v>
                </c:pt>
                <c:pt idx="570">
                  <c:v>150092</c:v>
                </c:pt>
                <c:pt idx="571">
                  <c:v>150093</c:v>
                </c:pt>
                <c:pt idx="572">
                  <c:v>150093</c:v>
                </c:pt>
                <c:pt idx="573">
                  <c:v>150093</c:v>
                </c:pt>
                <c:pt idx="574">
                  <c:v>150093</c:v>
                </c:pt>
                <c:pt idx="575">
                  <c:v>150094</c:v>
                </c:pt>
                <c:pt idx="576">
                  <c:v>150094</c:v>
                </c:pt>
                <c:pt idx="577">
                  <c:v>150094</c:v>
                </c:pt>
                <c:pt idx="578">
                  <c:v>150094</c:v>
                </c:pt>
                <c:pt idx="579">
                  <c:v>150095</c:v>
                </c:pt>
                <c:pt idx="580">
                  <c:v>150095</c:v>
                </c:pt>
                <c:pt idx="581">
                  <c:v>150095</c:v>
                </c:pt>
                <c:pt idx="582">
                  <c:v>150095</c:v>
                </c:pt>
                <c:pt idx="583">
                  <c:v>150096</c:v>
                </c:pt>
                <c:pt idx="584">
                  <c:v>150096</c:v>
                </c:pt>
                <c:pt idx="585">
                  <c:v>150096</c:v>
                </c:pt>
                <c:pt idx="586">
                  <c:v>150097</c:v>
                </c:pt>
                <c:pt idx="587">
                  <c:v>150097</c:v>
                </c:pt>
                <c:pt idx="588">
                  <c:v>150097</c:v>
                </c:pt>
                <c:pt idx="589">
                  <c:v>150097</c:v>
                </c:pt>
                <c:pt idx="590">
                  <c:v>150097</c:v>
                </c:pt>
                <c:pt idx="591">
                  <c:v>150098</c:v>
                </c:pt>
                <c:pt idx="592">
                  <c:v>150098</c:v>
                </c:pt>
                <c:pt idx="593">
                  <c:v>150098</c:v>
                </c:pt>
                <c:pt idx="594">
                  <c:v>150099</c:v>
                </c:pt>
                <c:pt idx="595">
                  <c:v>150099</c:v>
                </c:pt>
                <c:pt idx="596">
                  <c:v>150099</c:v>
                </c:pt>
                <c:pt idx="597">
                  <c:v>150099</c:v>
                </c:pt>
                <c:pt idx="598">
                  <c:v>150100</c:v>
                </c:pt>
                <c:pt idx="599">
                  <c:v>150100</c:v>
                </c:pt>
                <c:pt idx="600">
                  <c:v>150100</c:v>
                </c:pt>
                <c:pt idx="601">
                  <c:v>150101</c:v>
                </c:pt>
                <c:pt idx="602">
                  <c:v>150101</c:v>
                </c:pt>
                <c:pt idx="603">
                  <c:v>150101</c:v>
                </c:pt>
                <c:pt idx="604">
                  <c:v>150101</c:v>
                </c:pt>
                <c:pt idx="605">
                  <c:v>150102</c:v>
                </c:pt>
                <c:pt idx="606">
                  <c:v>150102</c:v>
                </c:pt>
                <c:pt idx="607">
                  <c:v>150102</c:v>
                </c:pt>
                <c:pt idx="608">
                  <c:v>150103</c:v>
                </c:pt>
                <c:pt idx="609">
                  <c:v>150103</c:v>
                </c:pt>
                <c:pt idx="610">
                  <c:v>150103</c:v>
                </c:pt>
                <c:pt idx="611">
                  <c:v>150104</c:v>
                </c:pt>
                <c:pt idx="612">
                  <c:v>150104</c:v>
                </c:pt>
                <c:pt idx="613">
                  <c:v>150104</c:v>
                </c:pt>
                <c:pt idx="614">
                  <c:v>150104</c:v>
                </c:pt>
                <c:pt idx="615">
                  <c:v>150105</c:v>
                </c:pt>
                <c:pt idx="616">
                  <c:v>150105</c:v>
                </c:pt>
                <c:pt idx="617">
                  <c:v>150105</c:v>
                </c:pt>
                <c:pt idx="618">
                  <c:v>150105</c:v>
                </c:pt>
                <c:pt idx="619">
                  <c:v>150106</c:v>
                </c:pt>
                <c:pt idx="620">
                  <c:v>150106</c:v>
                </c:pt>
                <c:pt idx="621">
                  <c:v>150106</c:v>
                </c:pt>
                <c:pt idx="622">
                  <c:v>150107</c:v>
                </c:pt>
                <c:pt idx="623">
                  <c:v>150107</c:v>
                </c:pt>
                <c:pt idx="624">
                  <c:v>150107</c:v>
                </c:pt>
                <c:pt idx="625">
                  <c:v>150108</c:v>
                </c:pt>
                <c:pt idx="626">
                  <c:v>150108</c:v>
                </c:pt>
                <c:pt idx="627">
                  <c:v>150108</c:v>
                </c:pt>
                <c:pt idx="628">
                  <c:v>150108</c:v>
                </c:pt>
                <c:pt idx="629">
                  <c:v>150109</c:v>
                </c:pt>
                <c:pt idx="630">
                  <c:v>150109</c:v>
                </c:pt>
                <c:pt idx="631">
                  <c:v>150109</c:v>
                </c:pt>
                <c:pt idx="632">
                  <c:v>150109</c:v>
                </c:pt>
                <c:pt idx="633">
                  <c:v>150110</c:v>
                </c:pt>
                <c:pt idx="634">
                  <c:v>150110</c:v>
                </c:pt>
                <c:pt idx="635">
                  <c:v>150110</c:v>
                </c:pt>
                <c:pt idx="636">
                  <c:v>150111</c:v>
                </c:pt>
                <c:pt idx="637">
                  <c:v>150111</c:v>
                </c:pt>
                <c:pt idx="638">
                  <c:v>150111</c:v>
                </c:pt>
                <c:pt idx="639">
                  <c:v>150111</c:v>
                </c:pt>
                <c:pt idx="640">
                  <c:v>150111</c:v>
                </c:pt>
                <c:pt idx="641">
                  <c:v>150112</c:v>
                </c:pt>
                <c:pt idx="642">
                  <c:v>150112</c:v>
                </c:pt>
                <c:pt idx="643">
                  <c:v>150112</c:v>
                </c:pt>
                <c:pt idx="644">
                  <c:v>150113</c:v>
                </c:pt>
                <c:pt idx="645">
                  <c:v>150113</c:v>
                </c:pt>
                <c:pt idx="646">
                  <c:v>150113</c:v>
                </c:pt>
                <c:pt idx="647">
                  <c:v>150113</c:v>
                </c:pt>
                <c:pt idx="648">
                  <c:v>150114</c:v>
                </c:pt>
                <c:pt idx="649">
                  <c:v>150114</c:v>
                </c:pt>
                <c:pt idx="650">
                  <c:v>150114</c:v>
                </c:pt>
                <c:pt idx="651">
                  <c:v>150114</c:v>
                </c:pt>
                <c:pt idx="652">
                  <c:v>150114</c:v>
                </c:pt>
                <c:pt idx="653">
                  <c:v>150115</c:v>
                </c:pt>
                <c:pt idx="654">
                  <c:v>150115</c:v>
                </c:pt>
                <c:pt idx="655">
                  <c:v>150115</c:v>
                </c:pt>
                <c:pt idx="656">
                  <c:v>150115</c:v>
                </c:pt>
                <c:pt idx="657">
                  <c:v>150115</c:v>
                </c:pt>
                <c:pt idx="658">
                  <c:v>150116</c:v>
                </c:pt>
                <c:pt idx="659">
                  <c:v>150116</c:v>
                </c:pt>
                <c:pt idx="660">
                  <c:v>150116</c:v>
                </c:pt>
                <c:pt idx="661">
                  <c:v>150117</c:v>
                </c:pt>
                <c:pt idx="662">
                  <c:v>150117</c:v>
                </c:pt>
                <c:pt idx="663">
                  <c:v>150117</c:v>
                </c:pt>
                <c:pt idx="664">
                  <c:v>150117</c:v>
                </c:pt>
                <c:pt idx="665">
                  <c:v>150118</c:v>
                </c:pt>
                <c:pt idx="666">
                  <c:v>150118</c:v>
                </c:pt>
                <c:pt idx="667">
                  <c:v>150118</c:v>
                </c:pt>
                <c:pt idx="668">
                  <c:v>150119</c:v>
                </c:pt>
                <c:pt idx="669">
                  <c:v>150119</c:v>
                </c:pt>
                <c:pt idx="670">
                  <c:v>150119</c:v>
                </c:pt>
                <c:pt idx="671">
                  <c:v>150119</c:v>
                </c:pt>
                <c:pt idx="672">
                  <c:v>150120</c:v>
                </c:pt>
                <c:pt idx="673">
                  <c:v>150120</c:v>
                </c:pt>
                <c:pt idx="674">
                  <c:v>150120</c:v>
                </c:pt>
                <c:pt idx="675">
                  <c:v>150120</c:v>
                </c:pt>
                <c:pt idx="676">
                  <c:v>150121</c:v>
                </c:pt>
                <c:pt idx="677">
                  <c:v>150121</c:v>
                </c:pt>
                <c:pt idx="678">
                  <c:v>150121</c:v>
                </c:pt>
                <c:pt idx="679">
                  <c:v>150121</c:v>
                </c:pt>
                <c:pt idx="680">
                  <c:v>150121</c:v>
                </c:pt>
                <c:pt idx="681">
                  <c:v>150122</c:v>
                </c:pt>
                <c:pt idx="682">
                  <c:v>150122</c:v>
                </c:pt>
                <c:pt idx="683">
                  <c:v>150122</c:v>
                </c:pt>
                <c:pt idx="684">
                  <c:v>150122</c:v>
                </c:pt>
                <c:pt idx="685">
                  <c:v>150122</c:v>
                </c:pt>
                <c:pt idx="686">
                  <c:v>150123</c:v>
                </c:pt>
                <c:pt idx="687">
                  <c:v>150123</c:v>
                </c:pt>
                <c:pt idx="688">
                  <c:v>150123</c:v>
                </c:pt>
                <c:pt idx="689">
                  <c:v>150123</c:v>
                </c:pt>
                <c:pt idx="690">
                  <c:v>150124</c:v>
                </c:pt>
                <c:pt idx="691">
                  <c:v>150124</c:v>
                </c:pt>
                <c:pt idx="692">
                  <c:v>150124</c:v>
                </c:pt>
                <c:pt idx="693">
                  <c:v>150124</c:v>
                </c:pt>
                <c:pt idx="694">
                  <c:v>150124</c:v>
                </c:pt>
                <c:pt idx="695">
                  <c:v>150125</c:v>
                </c:pt>
                <c:pt idx="696">
                  <c:v>150125</c:v>
                </c:pt>
                <c:pt idx="697">
                  <c:v>150125</c:v>
                </c:pt>
                <c:pt idx="698">
                  <c:v>150126</c:v>
                </c:pt>
                <c:pt idx="699">
                  <c:v>150126</c:v>
                </c:pt>
                <c:pt idx="700">
                  <c:v>150126</c:v>
                </c:pt>
                <c:pt idx="701">
                  <c:v>150126</c:v>
                </c:pt>
                <c:pt idx="702">
                  <c:v>150126</c:v>
                </c:pt>
                <c:pt idx="703">
                  <c:v>150127</c:v>
                </c:pt>
                <c:pt idx="704">
                  <c:v>150127</c:v>
                </c:pt>
                <c:pt idx="705">
                  <c:v>150127</c:v>
                </c:pt>
                <c:pt idx="706">
                  <c:v>150127</c:v>
                </c:pt>
                <c:pt idx="707">
                  <c:v>150128</c:v>
                </c:pt>
                <c:pt idx="708">
                  <c:v>150128</c:v>
                </c:pt>
                <c:pt idx="709">
                  <c:v>150129</c:v>
                </c:pt>
                <c:pt idx="710">
                  <c:v>150129</c:v>
                </c:pt>
                <c:pt idx="711">
                  <c:v>150129</c:v>
                </c:pt>
                <c:pt idx="712">
                  <c:v>150129</c:v>
                </c:pt>
                <c:pt idx="713">
                  <c:v>150130</c:v>
                </c:pt>
                <c:pt idx="714">
                  <c:v>150130</c:v>
                </c:pt>
                <c:pt idx="715">
                  <c:v>150130</c:v>
                </c:pt>
                <c:pt idx="716">
                  <c:v>150130</c:v>
                </c:pt>
                <c:pt idx="717">
                  <c:v>150130</c:v>
                </c:pt>
                <c:pt idx="718">
                  <c:v>150130</c:v>
                </c:pt>
                <c:pt idx="719">
                  <c:v>150131</c:v>
                </c:pt>
                <c:pt idx="720">
                  <c:v>150131</c:v>
                </c:pt>
                <c:pt idx="721">
                  <c:v>150131</c:v>
                </c:pt>
                <c:pt idx="722">
                  <c:v>150132</c:v>
                </c:pt>
                <c:pt idx="723">
                  <c:v>150132</c:v>
                </c:pt>
                <c:pt idx="724">
                  <c:v>150132</c:v>
                </c:pt>
                <c:pt idx="725">
                  <c:v>150132</c:v>
                </c:pt>
                <c:pt idx="726">
                  <c:v>150133</c:v>
                </c:pt>
                <c:pt idx="727">
                  <c:v>150133</c:v>
                </c:pt>
                <c:pt idx="728">
                  <c:v>150133</c:v>
                </c:pt>
                <c:pt idx="729">
                  <c:v>150133</c:v>
                </c:pt>
                <c:pt idx="730">
                  <c:v>150134</c:v>
                </c:pt>
                <c:pt idx="731">
                  <c:v>150134</c:v>
                </c:pt>
                <c:pt idx="732">
                  <c:v>150134</c:v>
                </c:pt>
                <c:pt idx="733">
                  <c:v>150134</c:v>
                </c:pt>
                <c:pt idx="734">
                  <c:v>150135</c:v>
                </c:pt>
                <c:pt idx="735">
                  <c:v>150135</c:v>
                </c:pt>
                <c:pt idx="736">
                  <c:v>150135</c:v>
                </c:pt>
                <c:pt idx="737">
                  <c:v>150135</c:v>
                </c:pt>
                <c:pt idx="738">
                  <c:v>150135</c:v>
                </c:pt>
                <c:pt idx="739">
                  <c:v>150136</c:v>
                </c:pt>
                <c:pt idx="740">
                  <c:v>150136</c:v>
                </c:pt>
                <c:pt idx="741">
                  <c:v>150136</c:v>
                </c:pt>
                <c:pt idx="742">
                  <c:v>150136</c:v>
                </c:pt>
                <c:pt idx="743">
                  <c:v>150137</c:v>
                </c:pt>
                <c:pt idx="744">
                  <c:v>150137</c:v>
                </c:pt>
                <c:pt idx="745">
                  <c:v>150137</c:v>
                </c:pt>
                <c:pt idx="746">
                  <c:v>150138</c:v>
                </c:pt>
                <c:pt idx="747">
                  <c:v>150138</c:v>
                </c:pt>
                <c:pt idx="748">
                  <c:v>150138</c:v>
                </c:pt>
                <c:pt idx="749">
                  <c:v>150138</c:v>
                </c:pt>
                <c:pt idx="750">
                  <c:v>150139</c:v>
                </c:pt>
                <c:pt idx="751">
                  <c:v>150139</c:v>
                </c:pt>
                <c:pt idx="752">
                  <c:v>150139</c:v>
                </c:pt>
                <c:pt idx="753">
                  <c:v>150139</c:v>
                </c:pt>
                <c:pt idx="754">
                  <c:v>150140</c:v>
                </c:pt>
                <c:pt idx="755">
                  <c:v>150140</c:v>
                </c:pt>
                <c:pt idx="756">
                  <c:v>150140</c:v>
                </c:pt>
                <c:pt idx="757">
                  <c:v>150141</c:v>
                </c:pt>
                <c:pt idx="758">
                  <c:v>150141</c:v>
                </c:pt>
                <c:pt idx="759">
                  <c:v>150141</c:v>
                </c:pt>
                <c:pt idx="760">
                  <c:v>150142</c:v>
                </c:pt>
                <c:pt idx="761">
                  <c:v>150142</c:v>
                </c:pt>
                <c:pt idx="762">
                  <c:v>150142</c:v>
                </c:pt>
                <c:pt idx="763">
                  <c:v>150142</c:v>
                </c:pt>
                <c:pt idx="764">
                  <c:v>150143</c:v>
                </c:pt>
                <c:pt idx="765">
                  <c:v>150143</c:v>
                </c:pt>
                <c:pt idx="766">
                  <c:v>150143</c:v>
                </c:pt>
                <c:pt idx="767">
                  <c:v>150144</c:v>
                </c:pt>
                <c:pt idx="768">
                  <c:v>150144</c:v>
                </c:pt>
                <c:pt idx="769">
                  <c:v>150144</c:v>
                </c:pt>
                <c:pt idx="770">
                  <c:v>150144</c:v>
                </c:pt>
                <c:pt idx="771">
                  <c:v>150145</c:v>
                </c:pt>
                <c:pt idx="772">
                  <c:v>150145</c:v>
                </c:pt>
                <c:pt idx="773">
                  <c:v>150145</c:v>
                </c:pt>
                <c:pt idx="774">
                  <c:v>150145</c:v>
                </c:pt>
                <c:pt idx="775">
                  <c:v>150146</c:v>
                </c:pt>
                <c:pt idx="776">
                  <c:v>150146</c:v>
                </c:pt>
                <c:pt idx="777">
                  <c:v>150146</c:v>
                </c:pt>
                <c:pt idx="778">
                  <c:v>150147</c:v>
                </c:pt>
                <c:pt idx="779">
                  <c:v>150147</c:v>
                </c:pt>
                <c:pt idx="780">
                  <c:v>150147</c:v>
                </c:pt>
                <c:pt idx="781">
                  <c:v>150147</c:v>
                </c:pt>
                <c:pt idx="782">
                  <c:v>150148</c:v>
                </c:pt>
                <c:pt idx="783">
                  <c:v>150148</c:v>
                </c:pt>
                <c:pt idx="784">
                  <c:v>150148</c:v>
                </c:pt>
                <c:pt idx="785">
                  <c:v>150148</c:v>
                </c:pt>
                <c:pt idx="786">
                  <c:v>150149</c:v>
                </c:pt>
                <c:pt idx="787">
                  <c:v>150149</c:v>
                </c:pt>
                <c:pt idx="788">
                  <c:v>150149</c:v>
                </c:pt>
                <c:pt idx="789">
                  <c:v>150150</c:v>
                </c:pt>
                <c:pt idx="790">
                  <c:v>150150</c:v>
                </c:pt>
                <c:pt idx="791">
                  <c:v>150150</c:v>
                </c:pt>
                <c:pt idx="792">
                  <c:v>150151</c:v>
                </c:pt>
                <c:pt idx="793">
                  <c:v>150151</c:v>
                </c:pt>
                <c:pt idx="794">
                  <c:v>150151</c:v>
                </c:pt>
                <c:pt idx="795">
                  <c:v>150151</c:v>
                </c:pt>
                <c:pt idx="796">
                  <c:v>150151</c:v>
                </c:pt>
                <c:pt idx="797">
                  <c:v>150152</c:v>
                </c:pt>
                <c:pt idx="798">
                  <c:v>150152</c:v>
                </c:pt>
                <c:pt idx="799">
                  <c:v>150152</c:v>
                </c:pt>
                <c:pt idx="800">
                  <c:v>150152</c:v>
                </c:pt>
                <c:pt idx="801">
                  <c:v>150152</c:v>
                </c:pt>
                <c:pt idx="802">
                  <c:v>150153</c:v>
                </c:pt>
                <c:pt idx="803">
                  <c:v>150153</c:v>
                </c:pt>
                <c:pt idx="804">
                  <c:v>150153</c:v>
                </c:pt>
                <c:pt idx="805">
                  <c:v>150153</c:v>
                </c:pt>
                <c:pt idx="806">
                  <c:v>150153</c:v>
                </c:pt>
                <c:pt idx="807">
                  <c:v>150154</c:v>
                </c:pt>
                <c:pt idx="808">
                  <c:v>150154</c:v>
                </c:pt>
                <c:pt idx="809">
                  <c:v>150154</c:v>
                </c:pt>
                <c:pt idx="810">
                  <c:v>150155</c:v>
                </c:pt>
                <c:pt idx="811">
                  <c:v>150155</c:v>
                </c:pt>
                <c:pt idx="812">
                  <c:v>150155</c:v>
                </c:pt>
                <c:pt idx="813">
                  <c:v>150155</c:v>
                </c:pt>
                <c:pt idx="814">
                  <c:v>150156</c:v>
                </c:pt>
                <c:pt idx="815">
                  <c:v>150156</c:v>
                </c:pt>
                <c:pt idx="816">
                  <c:v>150156</c:v>
                </c:pt>
                <c:pt idx="817">
                  <c:v>150157</c:v>
                </c:pt>
                <c:pt idx="818">
                  <c:v>150157</c:v>
                </c:pt>
                <c:pt idx="819">
                  <c:v>150157</c:v>
                </c:pt>
                <c:pt idx="820">
                  <c:v>150158</c:v>
                </c:pt>
                <c:pt idx="821">
                  <c:v>150158</c:v>
                </c:pt>
                <c:pt idx="822">
                  <c:v>150158</c:v>
                </c:pt>
                <c:pt idx="823">
                  <c:v>150159</c:v>
                </c:pt>
                <c:pt idx="824">
                  <c:v>150159</c:v>
                </c:pt>
                <c:pt idx="825">
                  <c:v>150159</c:v>
                </c:pt>
                <c:pt idx="826">
                  <c:v>150159</c:v>
                </c:pt>
                <c:pt idx="827">
                  <c:v>150160</c:v>
                </c:pt>
                <c:pt idx="828">
                  <c:v>150160</c:v>
                </c:pt>
                <c:pt idx="829">
                  <c:v>150160</c:v>
                </c:pt>
                <c:pt idx="830">
                  <c:v>150160</c:v>
                </c:pt>
                <c:pt idx="831">
                  <c:v>150161</c:v>
                </c:pt>
                <c:pt idx="832">
                  <c:v>150161</c:v>
                </c:pt>
                <c:pt idx="833">
                  <c:v>150161</c:v>
                </c:pt>
                <c:pt idx="834">
                  <c:v>150162</c:v>
                </c:pt>
                <c:pt idx="835">
                  <c:v>150162</c:v>
                </c:pt>
                <c:pt idx="836">
                  <c:v>150162</c:v>
                </c:pt>
                <c:pt idx="837">
                  <c:v>150162</c:v>
                </c:pt>
                <c:pt idx="838">
                  <c:v>150162</c:v>
                </c:pt>
                <c:pt idx="839">
                  <c:v>150163</c:v>
                </c:pt>
                <c:pt idx="840">
                  <c:v>150163</c:v>
                </c:pt>
                <c:pt idx="841">
                  <c:v>150163</c:v>
                </c:pt>
                <c:pt idx="842">
                  <c:v>150164</c:v>
                </c:pt>
                <c:pt idx="843">
                  <c:v>150164</c:v>
                </c:pt>
                <c:pt idx="844">
                  <c:v>150164</c:v>
                </c:pt>
                <c:pt idx="845">
                  <c:v>150164</c:v>
                </c:pt>
                <c:pt idx="846">
                  <c:v>150165</c:v>
                </c:pt>
                <c:pt idx="847">
                  <c:v>150165</c:v>
                </c:pt>
                <c:pt idx="848">
                  <c:v>150165</c:v>
                </c:pt>
                <c:pt idx="849">
                  <c:v>150165</c:v>
                </c:pt>
                <c:pt idx="850">
                  <c:v>150166</c:v>
                </c:pt>
                <c:pt idx="851">
                  <c:v>150166</c:v>
                </c:pt>
                <c:pt idx="852">
                  <c:v>150166</c:v>
                </c:pt>
                <c:pt idx="853">
                  <c:v>150166</c:v>
                </c:pt>
                <c:pt idx="854">
                  <c:v>150166</c:v>
                </c:pt>
                <c:pt idx="855">
                  <c:v>150167</c:v>
                </c:pt>
                <c:pt idx="856">
                  <c:v>150167</c:v>
                </c:pt>
                <c:pt idx="857">
                  <c:v>150167</c:v>
                </c:pt>
                <c:pt idx="858">
                  <c:v>150167</c:v>
                </c:pt>
                <c:pt idx="859">
                  <c:v>150168</c:v>
                </c:pt>
                <c:pt idx="860">
                  <c:v>150168</c:v>
                </c:pt>
                <c:pt idx="861">
                  <c:v>150168</c:v>
                </c:pt>
                <c:pt idx="862">
                  <c:v>150169</c:v>
                </c:pt>
                <c:pt idx="863">
                  <c:v>150169</c:v>
                </c:pt>
                <c:pt idx="864">
                  <c:v>150169</c:v>
                </c:pt>
                <c:pt idx="865">
                  <c:v>150169</c:v>
                </c:pt>
                <c:pt idx="866">
                  <c:v>150170</c:v>
                </c:pt>
                <c:pt idx="867">
                  <c:v>150170</c:v>
                </c:pt>
                <c:pt idx="868">
                  <c:v>150170</c:v>
                </c:pt>
                <c:pt idx="869">
                  <c:v>150171</c:v>
                </c:pt>
                <c:pt idx="870">
                  <c:v>150171</c:v>
                </c:pt>
                <c:pt idx="871">
                  <c:v>150171</c:v>
                </c:pt>
                <c:pt idx="872">
                  <c:v>150172</c:v>
                </c:pt>
                <c:pt idx="873">
                  <c:v>150172</c:v>
                </c:pt>
                <c:pt idx="874">
                  <c:v>150172</c:v>
                </c:pt>
                <c:pt idx="875">
                  <c:v>150173</c:v>
                </c:pt>
                <c:pt idx="876">
                  <c:v>150173</c:v>
                </c:pt>
                <c:pt idx="877">
                  <c:v>150173</c:v>
                </c:pt>
                <c:pt idx="878">
                  <c:v>150173</c:v>
                </c:pt>
                <c:pt idx="879">
                  <c:v>150173</c:v>
                </c:pt>
                <c:pt idx="880">
                  <c:v>150174</c:v>
                </c:pt>
                <c:pt idx="881">
                  <c:v>150174</c:v>
                </c:pt>
                <c:pt idx="882">
                  <c:v>150174</c:v>
                </c:pt>
                <c:pt idx="883">
                  <c:v>150175</c:v>
                </c:pt>
                <c:pt idx="884">
                  <c:v>150175</c:v>
                </c:pt>
                <c:pt idx="885">
                  <c:v>150175</c:v>
                </c:pt>
                <c:pt idx="886">
                  <c:v>150175</c:v>
                </c:pt>
                <c:pt idx="887">
                  <c:v>150175</c:v>
                </c:pt>
                <c:pt idx="888">
                  <c:v>150176</c:v>
                </c:pt>
                <c:pt idx="889">
                  <c:v>150176</c:v>
                </c:pt>
                <c:pt idx="890">
                  <c:v>150176</c:v>
                </c:pt>
                <c:pt idx="891">
                  <c:v>150176</c:v>
                </c:pt>
                <c:pt idx="892">
                  <c:v>150176</c:v>
                </c:pt>
                <c:pt idx="893">
                  <c:v>150177</c:v>
                </c:pt>
                <c:pt idx="894">
                  <c:v>150177</c:v>
                </c:pt>
                <c:pt idx="895">
                  <c:v>150177</c:v>
                </c:pt>
                <c:pt idx="896">
                  <c:v>150177</c:v>
                </c:pt>
                <c:pt idx="897">
                  <c:v>150178</c:v>
                </c:pt>
                <c:pt idx="898">
                  <c:v>150178</c:v>
                </c:pt>
                <c:pt idx="899">
                  <c:v>150178</c:v>
                </c:pt>
                <c:pt idx="900">
                  <c:v>150178</c:v>
                </c:pt>
                <c:pt idx="901">
                  <c:v>150178</c:v>
                </c:pt>
                <c:pt idx="902">
                  <c:v>150179</c:v>
                </c:pt>
                <c:pt idx="903">
                  <c:v>150179</c:v>
                </c:pt>
                <c:pt idx="904">
                  <c:v>150179</c:v>
                </c:pt>
                <c:pt idx="905">
                  <c:v>150179</c:v>
                </c:pt>
                <c:pt idx="906">
                  <c:v>150180</c:v>
                </c:pt>
                <c:pt idx="907">
                  <c:v>150180</c:v>
                </c:pt>
                <c:pt idx="908">
                  <c:v>150181</c:v>
                </c:pt>
                <c:pt idx="909">
                  <c:v>150181</c:v>
                </c:pt>
                <c:pt idx="910">
                  <c:v>150181</c:v>
                </c:pt>
                <c:pt idx="911">
                  <c:v>150181</c:v>
                </c:pt>
                <c:pt idx="912">
                  <c:v>150182</c:v>
                </c:pt>
                <c:pt idx="913">
                  <c:v>150182</c:v>
                </c:pt>
                <c:pt idx="914">
                  <c:v>150182</c:v>
                </c:pt>
                <c:pt idx="915">
                  <c:v>150182</c:v>
                </c:pt>
                <c:pt idx="916">
                  <c:v>150182</c:v>
                </c:pt>
                <c:pt idx="917">
                  <c:v>150183</c:v>
                </c:pt>
                <c:pt idx="918">
                  <c:v>150183</c:v>
                </c:pt>
                <c:pt idx="919">
                  <c:v>150183</c:v>
                </c:pt>
                <c:pt idx="920">
                  <c:v>150184</c:v>
                </c:pt>
                <c:pt idx="921">
                  <c:v>150184</c:v>
                </c:pt>
                <c:pt idx="922">
                  <c:v>150184</c:v>
                </c:pt>
                <c:pt idx="923">
                  <c:v>150184</c:v>
                </c:pt>
                <c:pt idx="924">
                  <c:v>150184</c:v>
                </c:pt>
                <c:pt idx="925">
                  <c:v>150185</c:v>
                </c:pt>
                <c:pt idx="926">
                  <c:v>150185</c:v>
                </c:pt>
                <c:pt idx="927">
                  <c:v>150185</c:v>
                </c:pt>
                <c:pt idx="928">
                  <c:v>150185</c:v>
                </c:pt>
                <c:pt idx="929">
                  <c:v>150186</c:v>
                </c:pt>
                <c:pt idx="930">
                  <c:v>150186</c:v>
                </c:pt>
                <c:pt idx="931">
                  <c:v>150186</c:v>
                </c:pt>
                <c:pt idx="932">
                  <c:v>150186</c:v>
                </c:pt>
                <c:pt idx="933">
                  <c:v>150187</c:v>
                </c:pt>
                <c:pt idx="934">
                  <c:v>150187</c:v>
                </c:pt>
                <c:pt idx="935">
                  <c:v>150187</c:v>
                </c:pt>
                <c:pt idx="936">
                  <c:v>150188</c:v>
                </c:pt>
                <c:pt idx="937">
                  <c:v>150188</c:v>
                </c:pt>
                <c:pt idx="938">
                  <c:v>150188</c:v>
                </c:pt>
                <c:pt idx="939">
                  <c:v>150188</c:v>
                </c:pt>
                <c:pt idx="940">
                  <c:v>150188</c:v>
                </c:pt>
                <c:pt idx="941">
                  <c:v>150189</c:v>
                </c:pt>
                <c:pt idx="942">
                  <c:v>150189</c:v>
                </c:pt>
                <c:pt idx="943">
                  <c:v>150189</c:v>
                </c:pt>
                <c:pt idx="944">
                  <c:v>150190</c:v>
                </c:pt>
                <c:pt idx="945">
                  <c:v>150190</c:v>
                </c:pt>
                <c:pt idx="946">
                  <c:v>150190</c:v>
                </c:pt>
                <c:pt idx="947">
                  <c:v>150191</c:v>
                </c:pt>
                <c:pt idx="948">
                  <c:v>150191</c:v>
                </c:pt>
                <c:pt idx="949">
                  <c:v>150191</c:v>
                </c:pt>
                <c:pt idx="950">
                  <c:v>150191</c:v>
                </c:pt>
                <c:pt idx="951">
                  <c:v>150192</c:v>
                </c:pt>
                <c:pt idx="952">
                  <c:v>150192</c:v>
                </c:pt>
                <c:pt idx="953">
                  <c:v>150192</c:v>
                </c:pt>
                <c:pt idx="954">
                  <c:v>150193</c:v>
                </c:pt>
                <c:pt idx="955">
                  <c:v>150193</c:v>
                </c:pt>
                <c:pt idx="956">
                  <c:v>150193</c:v>
                </c:pt>
                <c:pt idx="957">
                  <c:v>150194</c:v>
                </c:pt>
                <c:pt idx="958">
                  <c:v>150194</c:v>
                </c:pt>
                <c:pt idx="959">
                  <c:v>150194</c:v>
                </c:pt>
                <c:pt idx="960">
                  <c:v>150195</c:v>
                </c:pt>
                <c:pt idx="961">
                  <c:v>150195</c:v>
                </c:pt>
                <c:pt idx="962">
                  <c:v>150195</c:v>
                </c:pt>
                <c:pt idx="963">
                  <c:v>150195</c:v>
                </c:pt>
                <c:pt idx="964">
                  <c:v>150195</c:v>
                </c:pt>
                <c:pt idx="965">
                  <c:v>150196</c:v>
                </c:pt>
                <c:pt idx="966">
                  <c:v>150196</c:v>
                </c:pt>
                <c:pt idx="967">
                  <c:v>150196</c:v>
                </c:pt>
                <c:pt idx="968">
                  <c:v>150197</c:v>
                </c:pt>
                <c:pt idx="969">
                  <c:v>150197</c:v>
                </c:pt>
                <c:pt idx="970">
                  <c:v>150197</c:v>
                </c:pt>
                <c:pt idx="971">
                  <c:v>150197</c:v>
                </c:pt>
                <c:pt idx="972">
                  <c:v>150197</c:v>
                </c:pt>
                <c:pt idx="973">
                  <c:v>150198</c:v>
                </c:pt>
                <c:pt idx="974">
                  <c:v>150198</c:v>
                </c:pt>
                <c:pt idx="975">
                  <c:v>150198</c:v>
                </c:pt>
                <c:pt idx="976">
                  <c:v>150198</c:v>
                </c:pt>
                <c:pt idx="977">
                  <c:v>150199</c:v>
                </c:pt>
                <c:pt idx="978">
                  <c:v>150199</c:v>
                </c:pt>
                <c:pt idx="979">
                  <c:v>150199</c:v>
                </c:pt>
                <c:pt idx="980">
                  <c:v>150199</c:v>
                </c:pt>
                <c:pt idx="981">
                  <c:v>150200</c:v>
                </c:pt>
                <c:pt idx="982">
                  <c:v>150200</c:v>
                </c:pt>
                <c:pt idx="983">
                  <c:v>150200</c:v>
                </c:pt>
                <c:pt idx="984">
                  <c:v>150201</c:v>
                </c:pt>
                <c:pt idx="985">
                  <c:v>150201</c:v>
                </c:pt>
                <c:pt idx="986">
                  <c:v>150201</c:v>
                </c:pt>
                <c:pt idx="987">
                  <c:v>150201</c:v>
                </c:pt>
                <c:pt idx="988">
                  <c:v>150202</c:v>
                </c:pt>
                <c:pt idx="989">
                  <c:v>150202</c:v>
                </c:pt>
                <c:pt idx="990">
                  <c:v>150202</c:v>
                </c:pt>
                <c:pt idx="991">
                  <c:v>150203</c:v>
                </c:pt>
                <c:pt idx="992">
                  <c:v>150203</c:v>
                </c:pt>
                <c:pt idx="993">
                  <c:v>150203</c:v>
                </c:pt>
                <c:pt idx="994">
                  <c:v>150203</c:v>
                </c:pt>
                <c:pt idx="995">
                  <c:v>150203</c:v>
                </c:pt>
                <c:pt idx="996">
                  <c:v>150204</c:v>
                </c:pt>
                <c:pt idx="997">
                  <c:v>150204</c:v>
                </c:pt>
                <c:pt idx="998">
                  <c:v>150204</c:v>
                </c:pt>
                <c:pt idx="999">
                  <c:v>150205</c:v>
                </c:pt>
              </c:numCache>
            </c:numRef>
          </c:val>
          <c:smooth val="0"/>
          <c:extLst>
            <c:ext xmlns:c16="http://schemas.microsoft.com/office/drawing/2014/chart" uri="{C3380CC4-5D6E-409C-BE32-E72D297353CC}">
              <c16:uniqueId val="{00000005-E88E-4B5B-BB05-6DD7877CD6DE}"/>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50'!$C$1</c:f>
              <c:strCache>
                <c:ptCount val="1"/>
                <c:pt idx="0">
                  <c:v>No Vaccine</c:v>
                </c:pt>
              </c:strCache>
            </c:strRef>
          </c:tx>
          <c:spPr>
            <a:ln w="28575" cap="rnd">
              <a:solidFill>
                <a:schemeClr val="tx1"/>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C$2:$C$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24</c:v>
                </c:pt>
                <c:pt idx="313">
                  <c:v>143059</c:v>
                </c:pt>
                <c:pt idx="314">
                  <c:v>143696</c:v>
                </c:pt>
                <c:pt idx="315">
                  <c:v>144318</c:v>
                </c:pt>
                <c:pt idx="316">
                  <c:v>144930</c:v>
                </c:pt>
                <c:pt idx="317">
                  <c:v>145526</c:v>
                </c:pt>
                <c:pt idx="318">
                  <c:v>146127</c:v>
                </c:pt>
                <c:pt idx="319">
                  <c:v>146712</c:v>
                </c:pt>
                <c:pt idx="320">
                  <c:v>147287</c:v>
                </c:pt>
                <c:pt idx="321">
                  <c:v>147855</c:v>
                </c:pt>
                <c:pt idx="322">
                  <c:v>148418</c:v>
                </c:pt>
                <c:pt idx="323">
                  <c:v>148971</c:v>
                </c:pt>
                <c:pt idx="324">
                  <c:v>149514</c:v>
                </c:pt>
                <c:pt idx="325">
                  <c:v>150043</c:v>
                </c:pt>
                <c:pt idx="326">
                  <c:v>150567</c:v>
                </c:pt>
                <c:pt idx="327">
                  <c:v>151084</c:v>
                </c:pt>
                <c:pt idx="328">
                  <c:v>151593</c:v>
                </c:pt>
                <c:pt idx="329">
                  <c:v>152089</c:v>
                </c:pt>
                <c:pt idx="330">
                  <c:v>152569</c:v>
                </c:pt>
                <c:pt idx="331">
                  <c:v>153059</c:v>
                </c:pt>
                <c:pt idx="332">
                  <c:v>153541</c:v>
                </c:pt>
                <c:pt idx="333">
                  <c:v>154010</c:v>
                </c:pt>
                <c:pt idx="334">
                  <c:v>154472</c:v>
                </c:pt>
                <c:pt idx="335">
                  <c:v>154927</c:v>
                </c:pt>
                <c:pt idx="336">
                  <c:v>155368</c:v>
                </c:pt>
                <c:pt idx="337">
                  <c:v>155809</c:v>
                </c:pt>
                <c:pt idx="338">
                  <c:v>156245</c:v>
                </c:pt>
                <c:pt idx="339">
                  <c:v>156667</c:v>
                </c:pt>
                <c:pt idx="340">
                  <c:v>157089</c:v>
                </c:pt>
                <c:pt idx="341">
                  <c:v>157507</c:v>
                </c:pt>
                <c:pt idx="342">
                  <c:v>157917</c:v>
                </c:pt>
                <c:pt idx="343">
                  <c:v>158316</c:v>
                </c:pt>
                <c:pt idx="344">
                  <c:v>158705</c:v>
                </c:pt>
                <c:pt idx="345">
                  <c:v>159093</c:v>
                </c:pt>
                <c:pt idx="346">
                  <c:v>159467</c:v>
                </c:pt>
                <c:pt idx="347">
                  <c:v>159844</c:v>
                </c:pt>
                <c:pt idx="348">
                  <c:v>160212</c:v>
                </c:pt>
                <c:pt idx="349">
                  <c:v>160577</c:v>
                </c:pt>
                <c:pt idx="350">
                  <c:v>160937</c:v>
                </c:pt>
                <c:pt idx="351">
                  <c:v>161287</c:v>
                </c:pt>
                <c:pt idx="352">
                  <c:v>161630</c:v>
                </c:pt>
                <c:pt idx="353">
                  <c:v>161969</c:v>
                </c:pt>
                <c:pt idx="354">
                  <c:v>162305</c:v>
                </c:pt>
                <c:pt idx="355">
                  <c:v>162638</c:v>
                </c:pt>
                <c:pt idx="356">
                  <c:v>162960</c:v>
                </c:pt>
                <c:pt idx="357">
                  <c:v>163278</c:v>
                </c:pt>
                <c:pt idx="358">
                  <c:v>163597</c:v>
                </c:pt>
                <c:pt idx="359">
                  <c:v>163904</c:v>
                </c:pt>
                <c:pt idx="360">
                  <c:v>164208</c:v>
                </c:pt>
                <c:pt idx="361">
                  <c:v>164510</c:v>
                </c:pt>
                <c:pt idx="362">
                  <c:v>164805</c:v>
                </c:pt>
                <c:pt idx="363">
                  <c:v>165096</c:v>
                </c:pt>
                <c:pt idx="364">
                  <c:v>165382</c:v>
                </c:pt>
                <c:pt idx="365">
                  <c:v>165664</c:v>
                </c:pt>
                <c:pt idx="366">
                  <c:v>165940</c:v>
                </c:pt>
                <c:pt idx="367">
                  <c:v>166213</c:v>
                </c:pt>
                <c:pt idx="368">
                  <c:v>166478</c:v>
                </c:pt>
                <c:pt idx="369">
                  <c:v>166740</c:v>
                </c:pt>
                <c:pt idx="370">
                  <c:v>167003</c:v>
                </c:pt>
                <c:pt idx="371">
                  <c:v>167258</c:v>
                </c:pt>
                <c:pt idx="372">
                  <c:v>167509</c:v>
                </c:pt>
                <c:pt idx="373">
                  <c:v>167757</c:v>
                </c:pt>
                <c:pt idx="374">
                  <c:v>167996</c:v>
                </c:pt>
                <c:pt idx="375">
                  <c:v>168237</c:v>
                </c:pt>
                <c:pt idx="376">
                  <c:v>168471</c:v>
                </c:pt>
                <c:pt idx="377">
                  <c:v>168703</c:v>
                </c:pt>
                <c:pt idx="378">
                  <c:v>168931</c:v>
                </c:pt>
                <c:pt idx="379">
                  <c:v>169154</c:v>
                </c:pt>
                <c:pt idx="380">
                  <c:v>169378</c:v>
                </c:pt>
                <c:pt idx="381">
                  <c:v>169596</c:v>
                </c:pt>
                <c:pt idx="382">
                  <c:v>169813</c:v>
                </c:pt>
                <c:pt idx="383">
                  <c:v>170029</c:v>
                </c:pt>
                <c:pt idx="384">
                  <c:v>170245</c:v>
                </c:pt>
                <c:pt idx="385">
                  <c:v>170457</c:v>
                </c:pt>
                <c:pt idx="386">
                  <c:v>170668</c:v>
                </c:pt>
                <c:pt idx="387">
                  <c:v>170878</c:v>
                </c:pt>
                <c:pt idx="388">
                  <c:v>171086</c:v>
                </c:pt>
                <c:pt idx="389">
                  <c:v>171290</c:v>
                </c:pt>
                <c:pt idx="390">
                  <c:v>171497</c:v>
                </c:pt>
                <c:pt idx="391">
                  <c:v>171702</c:v>
                </c:pt>
                <c:pt idx="392">
                  <c:v>171907</c:v>
                </c:pt>
                <c:pt idx="393">
                  <c:v>172113</c:v>
                </c:pt>
                <c:pt idx="394">
                  <c:v>172320</c:v>
                </c:pt>
                <c:pt idx="395">
                  <c:v>172525</c:v>
                </c:pt>
                <c:pt idx="396">
                  <c:v>172735</c:v>
                </c:pt>
                <c:pt idx="397">
                  <c:v>172946</c:v>
                </c:pt>
                <c:pt idx="398">
                  <c:v>173162</c:v>
                </c:pt>
                <c:pt idx="399">
                  <c:v>173376</c:v>
                </c:pt>
                <c:pt idx="400">
                  <c:v>173591</c:v>
                </c:pt>
                <c:pt idx="401">
                  <c:v>173814</c:v>
                </c:pt>
                <c:pt idx="402">
                  <c:v>174034</c:v>
                </c:pt>
                <c:pt idx="403">
                  <c:v>174260</c:v>
                </c:pt>
                <c:pt idx="404">
                  <c:v>174485</c:v>
                </c:pt>
                <c:pt idx="405">
                  <c:v>174719</c:v>
                </c:pt>
                <c:pt idx="406">
                  <c:v>174959</c:v>
                </c:pt>
                <c:pt idx="407">
                  <c:v>175199</c:v>
                </c:pt>
                <c:pt idx="408">
                  <c:v>175446</c:v>
                </c:pt>
                <c:pt idx="409">
                  <c:v>175703</c:v>
                </c:pt>
                <c:pt idx="410">
                  <c:v>175966</c:v>
                </c:pt>
                <c:pt idx="411">
                  <c:v>176233</c:v>
                </c:pt>
                <c:pt idx="412">
                  <c:v>176506</c:v>
                </c:pt>
                <c:pt idx="413">
                  <c:v>176785</c:v>
                </c:pt>
                <c:pt idx="414">
                  <c:v>177073</c:v>
                </c:pt>
                <c:pt idx="415">
                  <c:v>177366</c:v>
                </c:pt>
                <c:pt idx="416">
                  <c:v>177662</c:v>
                </c:pt>
                <c:pt idx="417">
                  <c:v>177959</c:v>
                </c:pt>
                <c:pt idx="418">
                  <c:v>178274</c:v>
                </c:pt>
                <c:pt idx="419">
                  <c:v>178593</c:v>
                </c:pt>
                <c:pt idx="420">
                  <c:v>178917</c:v>
                </c:pt>
                <c:pt idx="421">
                  <c:v>179251</c:v>
                </c:pt>
                <c:pt idx="422">
                  <c:v>179590</c:v>
                </c:pt>
                <c:pt idx="423">
                  <c:v>179943</c:v>
                </c:pt>
                <c:pt idx="424">
                  <c:v>180304</c:v>
                </c:pt>
                <c:pt idx="425">
                  <c:v>180671</c:v>
                </c:pt>
                <c:pt idx="426">
                  <c:v>181048</c:v>
                </c:pt>
                <c:pt idx="427">
                  <c:v>181438</c:v>
                </c:pt>
                <c:pt idx="428">
                  <c:v>181835</c:v>
                </c:pt>
                <c:pt idx="429">
                  <c:v>182238</c:v>
                </c:pt>
                <c:pt idx="430">
                  <c:v>182656</c:v>
                </c:pt>
                <c:pt idx="431">
                  <c:v>183085</c:v>
                </c:pt>
                <c:pt idx="432">
                  <c:v>183512</c:v>
                </c:pt>
                <c:pt idx="433">
                  <c:v>183959</c:v>
                </c:pt>
                <c:pt idx="434">
                  <c:v>184418</c:v>
                </c:pt>
                <c:pt idx="435">
                  <c:v>184880</c:v>
                </c:pt>
                <c:pt idx="436">
                  <c:v>185354</c:v>
                </c:pt>
                <c:pt idx="437">
                  <c:v>185845</c:v>
                </c:pt>
                <c:pt idx="438">
                  <c:v>186343</c:v>
                </c:pt>
                <c:pt idx="439">
                  <c:v>186843</c:v>
                </c:pt>
                <c:pt idx="440">
                  <c:v>187364</c:v>
                </c:pt>
                <c:pt idx="441">
                  <c:v>187898</c:v>
                </c:pt>
                <c:pt idx="442">
                  <c:v>188438</c:v>
                </c:pt>
                <c:pt idx="443">
                  <c:v>188976</c:v>
                </c:pt>
                <c:pt idx="444">
                  <c:v>189535</c:v>
                </c:pt>
                <c:pt idx="445">
                  <c:v>190096</c:v>
                </c:pt>
                <c:pt idx="446">
                  <c:v>190661</c:v>
                </c:pt>
                <c:pt idx="447">
                  <c:v>191228</c:v>
                </c:pt>
                <c:pt idx="448">
                  <c:v>191804</c:v>
                </c:pt>
                <c:pt idx="449">
                  <c:v>192382</c:v>
                </c:pt>
                <c:pt idx="450">
                  <c:v>192948</c:v>
                </c:pt>
                <c:pt idx="451">
                  <c:v>193514</c:v>
                </c:pt>
                <c:pt idx="452">
                  <c:v>194097</c:v>
                </c:pt>
                <c:pt idx="453">
                  <c:v>194669</c:v>
                </c:pt>
                <c:pt idx="454">
                  <c:v>195234</c:v>
                </c:pt>
                <c:pt idx="455">
                  <c:v>195807</c:v>
                </c:pt>
                <c:pt idx="456">
                  <c:v>196373</c:v>
                </c:pt>
                <c:pt idx="457">
                  <c:v>196921</c:v>
                </c:pt>
                <c:pt idx="458">
                  <c:v>197465</c:v>
                </c:pt>
                <c:pt idx="459">
                  <c:v>197992</c:v>
                </c:pt>
                <c:pt idx="460">
                  <c:v>198501</c:v>
                </c:pt>
                <c:pt idx="461">
                  <c:v>198993</c:v>
                </c:pt>
                <c:pt idx="462">
                  <c:v>199484</c:v>
                </c:pt>
                <c:pt idx="463">
                  <c:v>199959</c:v>
                </c:pt>
                <c:pt idx="464">
                  <c:v>200422</c:v>
                </c:pt>
                <c:pt idx="465">
                  <c:v>200881</c:v>
                </c:pt>
                <c:pt idx="466">
                  <c:v>201320</c:v>
                </c:pt>
                <c:pt idx="467">
                  <c:v>201744</c:v>
                </c:pt>
                <c:pt idx="468">
                  <c:v>202159</c:v>
                </c:pt>
                <c:pt idx="469">
                  <c:v>202556</c:v>
                </c:pt>
                <c:pt idx="470">
                  <c:v>202935</c:v>
                </c:pt>
                <c:pt idx="471">
                  <c:v>203307</c:v>
                </c:pt>
                <c:pt idx="472">
                  <c:v>203669</c:v>
                </c:pt>
                <c:pt idx="473">
                  <c:v>204022</c:v>
                </c:pt>
                <c:pt idx="474">
                  <c:v>204348</c:v>
                </c:pt>
                <c:pt idx="475">
                  <c:v>204671</c:v>
                </c:pt>
                <c:pt idx="476">
                  <c:v>204981</c:v>
                </c:pt>
                <c:pt idx="477">
                  <c:v>205281</c:v>
                </c:pt>
                <c:pt idx="478">
                  <c:v>205571</c:v>
                </c:pt>
                <c:pt idx="479">
                  <c:v>205853</c:v>
                </c:pt>
                <c:pt idx="480">
                  <c:v>206132</c:v>
                </c:pt>
                <c:pt idx="481">
                  <c:v>206405</c:v>
                </c:pt>
                <c:pt idx="482">
                  <c:v>206658</c:v>
                </c:pt>
                <c:pt idx="483">
                  <c:v>206908</c:v>
                </c:pt>
                <c:pt idx="484">
                  <c:v>207156</c:v>
                </c:pt>
                <c:pt idx="485">
                  <c:v>207399</c:v>
                </c:pt>
                <c:pt idx="486">
                  <c:v>207634</c:v>
                </c:pt>
                <c:pt idx="487">
                  <c:v>207868</c:v>
                </c:pt>
                <c:pt idx="488">
                  <c:v>208101</c:v>
                </c:pt>
                <c:pt idx="489">
                  <c:v>208331</c:v>
                </c:pt>
                <c:pt idx="490">
                  <c:v>208554</c:v>
                </c:pt>
                <c:pt idx="491">
                  <c:v>208784</c:v>
                </c:pt>
                <c:pt idx="492">
                  <c:v>209006</c:v>
                </c:pt>
                <c:pt idx="493">
                  <c:v>209225</c:v>
                </c:pt>
                <c:pt idx="494">
                  <c:v>209450</c:v>
                </c:pt>
                <c:pt idx="495">
                  <c:v>209671</c:v>
                </c:pt>
                <c:pt idx="496">
                  <c:v>209896</c:v>
                </c:pt>
                <c:pt idx="497">
                  <c:v>210118</c:v>
                </c:pt>
                <c:pt idx="498">
                  <c:v>210344</c:v>
                </c:pt>
                <c:pt idx="499">
                  <c:v>210562</c:v>
                </c:pt>
                <c:pt idx="500">
                  <c:v>210790</c:v>
                </c:pt>
                <c:pt idx="501">
                  <c:v>211023</c:v>
                </c:pt>
                <c:pt idx="502">
                  <c:v>211262</c:v>
                </c:pt>
                <c:pt idx="503">
                  <c:v>211502</c:v>
                </c:pt>
                <c:pt idx="504">
                  <c:v>211743</c:v>
                </c:pt>
                <c:pt idx="505">
                  <c:v>211990</c:v>
                </c:pt>
                <c:pt idx="506">
                  <c:v>212236</c:v>
                </c:pt>
                <c:pt idx="507">
                  <c:v>212490</c:v>
                </c:pt>
                <c:pt idx="508">
                  <c:v>212750</c:v>
                </c:pt>
                <c:pt idx="509">
                  <c:v>213014</c:v>
                </c:pt>
                <c:pt idx="510">
                  <c:v>213278</c:v>
                </c:pt>
                <c:pt idx="511">
                  <c:v>213551</c:v>
                </c:pt>
                <c:pt idx="512">
                  <c:v>213825</c:v>
                </c:pt>
                <c:pt idx="513">
                  <c:v>214107</c:v>
                </c:pt>
                <c:pt idx="514">
                  <c:v>214396</c:v>
                </c:pt>
                <c:pt idx="515">
                  <c:v>214691</c:v>
                </c:pt>
                <c:pt idx="516">
                  <c:v>214991</c:v>
                </c:pt>
                <c:pt idx="517">
                  <c:v>215298</c:v>
                </c:pt>
                <c:pt idx="518">
                  <c:v>215610</c:v>
                </c:pt>
                <c:pt idx="519">
                  <c:v>215922</c:v>
                </c:pt>
                <c:pt idx="520">
                  <c:v>216245</c:v>
                </c:pt>
                <c:pt idx="521">
                  <c:v>216572</c:v>
                </c:pt>
                <c:pt idx="522">
                  <c:v>216905</c:v>
                </c:pt>
                <c:pt idx="523">
                  <c:v>217248</c:v>
                </c:pt>
                <c:pt idx="524">
                  <c:v>217594</c:v>
                </c:pt>
                <c:pt idx="525">
                  <c:v>217950</c:v>
                </c:pt>
                <c:pt idx="526">
                  <c:v>218309</c:v>
                </c:pt>
                <c:pt idx="527">
                  <c:v>218679</c:v>
                </c:pt>
                <c:pt idx="528">
                  <c:v>219053</c:v>
                </c:pt>
                <c:pt idx="529">
                  <c:v>219431</c:v>
                </c:pt>
                <c:pt idx="530">
                  <c:v>219819</c:v>
                </c:pt>
                <c:pt idx="531">
                  <c:v>220208</c:v>
                </c:pt>
                <c:pt idx="532">
                  <c:v>220608</c:v>
                </c:pt>
                <c:pt idx="533">
                  <c:v>221016</c:v>
                </c:pt>
                <c:pt idx="534">
                  <c:v>221431</c:v>
                </c:pt>
                <c:pt idx="535">
                  <c:v>221852</c:v>
                </c:pt>
                <c:pt idx="536">
                  <c:v>222286</c:v>
                </c:pt>
                <c:pt idx="537">
                  <c:v>222729</c:v>
                </c:pt>
                <c:pt idx="538">
                  <c:v>223166</c:v>
                </c:pt>
                <c:pt idx="539">
                  <c:v>223617</c:v>
                </c:pt>
                <c:pt idx="540">
                  <c:v>224077</c:v>
                </c:pt>
                <c:pt idx="541">
                  <c:v>224545</c:v>
                </c:pt>
                <c:pt idx="542">
                  <c:v>225013</c:v>
                </c:pt>
                <c:pt idx="543">
                  <c:v>225490</c:v>
                </c:pt>
                <c:pt idx="544">
                  <c:v>225972</c:v>
                </c:pt>
                <c:pt idx="545">
                  <c:v>226469</c:v>
                </c:pt>
                <c:pt idx="546">
                  <c:v>226966</c:v>
                </c:pt>
                <c:pt idx="547">
                  <c:v>227466</c:v>
                </c:pt>
                <c:pt idx="548">
                  <c:v>227975</c:v>
                </c:pt>
                <c:pt idx="549">
                  <c:v>228479</c:v>
                </c:pt>
                <c:pt idx="550">
                  <c:v>228985</c:v>
                </c:pt>
                <c:pt idx="551">
                  <c:v>229493</c:v>
                </c:pt>
                <c:pt idx="552">
                  <c:v>230012</c:v>
                </c:pt>
                <c:pt idx="553">
                  <c:v>230535</c:v>
                </c:pt>
                <c:pt idx="554">
                  <c:v>231052</c:v>
                </c:pt>
                <c:pt idx="555">
                  <c:v>231576</c:v>
                </c:pt>
                <c:pt idx="556">
                  <c:v>232108</c:v>
                </c:pt>
                <c:pt idx="557">
                  <c:v>232635</c:v>
                </c:pt>
                <c:pt idx="558">
                  <c:v>233168</c:v>
                </c:pt>
                <c:pt idx="559">
                  <c:v>233688</c:v>
                </c:pt>
                <c:pt idx="560">
                  <c:v>234210</c:v>
                </c:pt>
                <c:pt idx="561">
                  <c:v>234728</c:v>
                </c:pt>
                <c:pt idx="562">
                  <c:v>235232</c:v>
                </c:pt>
                <c:pt idx="563">
                  <c:v>235732</c:v>
                </c:pt>
                <c:pt idx="564">
                  <c:v>236234</c:v>
                </c:pt>
                <c:pt idx="565">
                  <c:v>236736</c:v>
                </c:pt>
                <c:pt idx="566">
                  <c:v>237226</c:v>
                </c:pt>
                <c:pt idx="567">
                  <c:v>237714</c:v>
                </c:pt>
                <c:pt idx="568">
                  <c:v>238202</c:v>
                </c:pt>
                <c:pt idx="569">
                  <c:v>238682</c:v>
                </c:pt>
                <c:pt idx="570">
                  <c:v>239154</c:v>
                </c:pt>
                <c:pt idx="571">
                  <c:v>239626</c:v>
                </c:pt>
                <c:pt idx="572">
                  <c:v>240088</c:v>
                </c:pt>
                <c:pt idx="573">
                  <c:v>240549</c:v>
                </c:pt>
                <c:pt idx="574">
                  <c:v>241010</c:v>
                </c:pt>
                <c:pt idx="575">
                  <c:v>241458</c:v>
                </c:pt>
                <c:pt idx="576">
                  <c:v>241896</c:v>
                </c:pt>
                <c:pt idx="577">
                  <c:v>242326</c:v>
                </c:pt>
                <c:pt idx="578">
                  <c:v>242753</c:v>
                </c:pt>
                <c:pt idx="579">
                  <c:v>243167</c:v>
                </c:pt>
                <c:pt idx="580">
                  <c:v>243573</c:v>
                </c:pt>
                <c:pt idx="581">
                  <c:v>243976</c:v>
                </c:pt>
                <c:pt idx="582">
                  <c:v>244368</c:v>
                </c:pt>
                <c:pt idx="583">
                  <c:v>244756</c:v>
                </c:pt>
                <c:pt idx="584">
                  <c:v>245128</c:v>
                </c:pt>
                <c:pt idx="585">
                  <c:v>245489</c:v>
                </c:pt>
                <c:pt idx="586">
                  <c:v>245848</c:v>
                </c:pt>
                <c:pt idx="587">
                  <c:v>246200</c:v>
                </c:pt>
                <c:pt idx="588">
                  <c:v>246545</c:v>
                </c:pt>
                <c:pt idx="589">
                  <c:v>246883</c:v>
                </c:pt>
                <c:pt idx="590">
                  <c:v>247214</c:v>
                </c:pt>
                <c:pt idx="591">
                  <c:v>247539</c:v>
                </c:pt>
                <c:pt idx="592">
                  <c:v>247848</c:v>
                </c:pt>
                <c:pt idx="593">
                  <c:v>248155</c:v>
                </c:pt>
                <c:pt idx="594">
                  <c:v>248449</c:v>
                </c:pt>
                <c:pt idx="595">
                  <c:v>248732</c:v>
                </c:pt>
                <c:pt idx="596">
                  <c:v>249019</c:v>
                </c:pt>
                <c:pt idx="597">
                  <c:v>249302</c:v>
                </c:pt>
                <c:pt idx="598">
                  <c:v>249575</c:v>
                </c:pt>
                <c:pt idx="599">
                  <c:v>249849</c:v>
                </c:pt>
                <c:pt idx="600">
                  <c:v>250121</c:v>
                </c:pt>
                <c:pt idx="601">
                  <c:v>250381</c:v>
                </c:pt>
                <c:pt idx="602">
                  <c:v>250644</c:v>
                </c:pt>
                <c:pt idx="603">
                  <c:v>250899</c:v>
                </c:pt>
                <c:pt idx="604">
                  <c:v>251151</c:v>
                </c:pt>
                <c:pt idx="605">
                  <c:v>251397</c:v>
                </c:pt>
                <c:pt idx="606">
                  <c:v>251650</c:v>
                </c:pt>
                <c:pt idx="607">
                  <c:v>251897</c:v>
                </c:pt>
                <c:pt idx="608">
                  <c:v>252138</c:v>
                </c:pt>
                <c:pt idx="609">
                  <c:v>252384</c:v>
                </c:pt>
                <c:pt idx="610">
                  <c:v>252629</c:v>
                </c:pt>
                <c:pt idx="611">
                  <c:v>252881</c:v>
                </c:pt>
                <c:pt idx="612">
                  <c:v>253128</c:v>
                </c:pt>
                <c:pt idx="613">
                  <c:v>253376</c:v>
                </c:pt>
                <c:pt idx="614">
                  <c:v>253621</c:v>
                </c:pt>
                <c:pt idx="615">
                  <c:v>253870</c:v>
                </c:pt>
                <c:pt idx="616">
                  <c:v>254121</c:v>
                </c:pt>
                <c:pt idx="617">
                  <c:v>254372</c:v>
                </c:pt>
                <c:pt idx="618">
                  <c:v>254631</c:v>
                </c:pt>
                <c:pt idx="619">
                  <c:v>254893</c:v>
                </c:pt>
                <c:pt idx="620">
                  <c:v>255155</c:v>
                </c:pt>
                <c:pt idx="621">
                  <c:v>255423</c:v>
                </c:pt>
                <c:pt idx="622">
                  <c:v>255688</c:v>
                </c:pt>
                <c:pt idx="623">
                  <c:v>255960</c:v>
                </c:pt>
                <c:pt idx="624">
                  <c:v>256240</c:v>
                </c:pt>
                <c:pt idx="625">
                  <c:v>256515</c:v>
                </c:pt>
                <c:pt idx="626">
                  <c:v>256797</c:v>
                </c:pt>
                <c:pt idx="627">
                  <c:v>257081</c:v>
                </c:pt>
                <c:pt idx="628">
                  <c:v>257369</c:v>
                </c:pt>
                <c:pt idx="629">
                  <c:v>257662</c:v>
                </c:pt>
                <c:pt idx="630">
                  <c:v>257960</c:v>
                </c:pt>
                <c:pt idx="631">
                  <c:v>258259</c:v>
                </c:pt>
                <c:pt idx="632">
                  <c:v>258564</c:v>
                </c:pt>
                <c:pt idx="633">
                  <c:v>258872</c:v>
                </c:pt>
                <c:pt idx="634">
                  <c:v>259186</c:v>
                </c:pt>
                <c:pt idx="635">
                  <c:v>259501</c:v>
                </c:pt>
                <c:pt idx="636">
                  <c:v>259824</c:v>
                </c:pt>
                <c:pt idx="637">
                  <c:v>260148</c:v>
                </c:pt>
                <c:pt idx="638">
                  <c:v>260483</c:v>
                </c:pt>
                <c:pt idx="639">
                  <c:v>260820</c:v>
                </c:pt>
                <c:pt idx="640">
                  <c:v>261159</c:v>
                </c:pt>
                <c:pt idx="641">
                  <c:v>261503</c:v>
                </c:pt>
                <c:pt idx="642">
                  <c:v>261850</c:v>
                </c:pt>
                <c:pt idx="643">
                  <c:v>262214</c:v>
                </c:pt>
                <c:pt idx="644">
                  <c:v>262575</c:v>
                </c:pt>
                <c:pt idx="645">
                  <c:v>262936</c:v>
                </c:pt>
                <c:pt idx="646">
                  <c:v>263297</c:v>
                </c:pt>
                <c:pt idx="647">
                  <c:v>263672</c:v>
                </c:pt>
                <c:pt idx="648">
                  <c:v>264049</c:v>
                </c:pt>
                <c:pt idx="649">
                  <c:v>264425</c:v>
                </c:pt>
                <c:pt idx="650">
                  <c:v>264806</c:v>
                </c:pt>
                <c:pt idx="651">
                  <c:v>265186</c:v>
                </c:pt>
                <c:pt idx="652">
                  <c:v>265574</c:v>
                </c:pt>
                <c:pt idx="653">
                  <c:v>265969</c:v>
                </c:pt>
                <c:pt idx="654">
                  <c:v>266362</c:v>
                </c:pt>
                <c:pt idx="655">
                  <c:v>266757</c:v>
                </c:pt>
                <c:pt idx="656">
                  <c:v>267162</c:v>
                </c:pt>
                <c:pt idx="657">
                  <c:v>267569</c:v>
                </c:pt>
                <c:pt idx="658">
                  <c:v>267968</c:v>
                </c:pt>
                <c:pt idx="659">
                  <c:v>268372</c:v>
                </c:pt>
                <c:pt idx="660">
                  <c:v>268786</c:v>
                </c:pt>
                <c:pt idx="661">
                  <c:v>269194</c:v>
                </c:pt>
                <c:pt idx="662">
                  <c:v>269595</c:v>
                </c:pt>
                <c:pt idx="663">
                  <c:v>270013</c:v>
                </c:pt>
                <c:pt idx="664">
                  <c:v>270432</c:v>
                </c:pt>
                <c:pt idx="665">
                  <c:v>270851</c:v>
                </c:pt>
                <c:pt idx="666">
                  <c:v>271270</c:v>
                </c:pt>
                <c:pt idx="667">
                  <c:v>271692</c:v>
                </c:pt>
                <c:pt idx="668">
                  <c:v>272120</c:v>
                </c:pt>
                <c:pt idx="669">
                  <c:v>272544</c:v>
                </c:pt>
                <c:pt idx="670">
                  <c:v>272973</c:v>
                </c:pt>
                <c:pt idx="671">
                  <c:v>273404</c:v>
                </c:pt>
                <c:pt idx="672">
                  <c:v>273839</c:v>
                </c:pt>
                <c:pt idx="673">
                  <c:v>274274</c:v>
                </c:pt>
                <c:pt idx="674">
                  <c:v>274707</c:v>
                </c:pt>
                <c:pt idx="675">
                  <c:v>275136</c:v>
                </c:pt>
                <c:pt idx="676">
                  <c:v>275566</c:v>
                </c:pt>
                <c:pt idx="677">
                  <c:v>276000</c:v>
                </c:pt>
                <c:pt idx="678">
                  <c:v>276430</c:v>
                </c:pt>
                <c:pt idx="679">
                  <c:v>276853</c:v>
                </c:pt>
                <c:pt idx="680">
                  <c:v>277276</c:v>
                </c:pt>
                <c:pt idx="681">
                  <c:v>277707</c:v>
                </c:pt>
                <c:pt idx="682">
                  <c:v>278141</c:v>
                </c:pt>
                <c:pt idx="683">
                  <c:v>278570</c:v>
                </c:pt>
                <c:pt idx="684">
                  <c:v>278999</c:v>
                </c:pt>
                <c:pt idx="685">
                  <c:v>279425</c:v>
                </c:pt>
                <c:pt idx="686">
                  <c:v>279846</c:v>
                </c:pt>
                <c:pt idx="687">
                  <c:v>280269</c:v>
                </c:pt>
                <c:pt idx="688">
                  <c:v>280697</c:v>
                </c:pt>
                <c:pt idx="689">
                  <c:v>281119</c:v>
                </c:pt>
                <c:pt idx="690">
                  <c:v>281539</c:v>
                </c:pt>
                <c:pt idx="691">
                  <c:v>281968</c:v>
                </c:pt>
                <c:pt idx="692">
                  <c:v>282393</c:v>
                </c:pt>
                <c:pt idx="693">
                  <c:v>282814</c:v>
                </c:pt>
                <c:pt idx="694">
                  <c:v>283223</c:v>
                </c:pt>
                <c:pt idx="695">
                  <c:v>283641</c:v>
                </c:pt>
                <c:pt idx="696">
                  <c:v>284054</c:v>
                </c:pt>
                <c:pt idx="697">
                  <c:v>284470</c:v>
                </c:pt>
                <c:pt idx="698">
                  <c:v>284880</c:v>
                </c:pt>
                <c:pt idx="699">
                  <c:v>285295</c:v>
                </c:pt>
                <c:pt idx="700">
                  <c:v>285694</c:v>
                </c:pt>
                <c:pt idx="701">
                  <c:v>286086</c:v>
                </c:pt>
                <c:pt idx="702">
                  <c:v>286478</c:v>
                </c:pt>
                <c:pt idx="703">
                  <c:v>286870</c:v>
                </c:pt>
                <c:pt idx="704">
                  <c:v>287257</c:v>
                </c:pt>
                <c:pt idx="705">
                  <c:v>287642</c:v>
                </c:pt>
                <c:pt idx="706">
                  <c:v>288025</c:v>
                </c:pt>
                <c:pt idx="707">
                  <c:v>288399</c:v>
                </c:pt>
                <c:pt idx="708">
                  <c:v>288778</c:v>
                </c:pt>
                <c:pt idx="709">
                  <c:v>289160</c:v>
                </c:pt>
                <c:pt idx="710">
                  <c:v>289532</c:v>
                </c:pt>
                <c:pt idx="711">
                  <c:v>289899</c:v>
                </c:pt>
                <c:pt idx="712">
                  <c:v>290272</c:v>
                </c:pt>
                <c:pt idx="713">
                  <c:v>290642</c:v>
                </c:pt>
                <c:pt idx="714">
                  <c:v>291011</c:v>
                </c:pt>
                <c:pt idx="715">
                  <c:v>291376</c:v>
                </c:pt>
                <c:pt idx="716">
                  <c:v>291742</c:v>
                </c:pt>
                <c:pt idx="717">
                  <c:v>292103</c:v>
                </c:pt>
                <c:pt idx="718">
                  <c:v>292465</c:v>
                </c:pt>
                <c:pt idx="719">
                  <c:v>292822</c:v>
                </c:pt>
                <c:pt idx="720">
                  <c:v>293174</c:v>
                </c:pt>
                <c:pt idx="721">
                  <c:v>293530</c:v>
                </c:pt>
                <c:pt idx="722">
                  <c:v>293890</c:v>
                </c:pt>
                <c:pt idx="723">
                  <c:v>294247</c:v>
                </c:pt>
                <c:pt idx="724">
                  <c:v>294603</c:v>
                </c:pt>
                <c:pt idx="725">
                  <c:v>294950</c:v>
                </c:pt>
                <c:pt idx="726">
                  <c:v>295299</c:v>
                </c:pt>
                <c:pt idx="727">
                  <c:v>295653</c:v>
                </c:pt>
                <c:pt idx="728">
                  <c:v>296009</c:v>
                </c:pt>
                <c:pt idx="729">
                  <c:v>296358</c:v>
                </c:pt>
                <c:pt idx="730">
                  <c:v>296710</c:v>
                </c:pt>
                <c:pt idx="731">
                  <c:v>297065</c:v>
                </c:pt>
                <c:pt idx="732">
                  <c:v>297420</c:v>
                </c:pt>
                <c:pt idx="733">
                  <c:v>297773</c:v>
                </c:pt>
                <c:pt idx="734">
                  <c:v>298131</c:v>
                </c:pt>
                <c:pt idx="735">
                  <c:v>298487</c:v>
                </c:pt>
                <c:pt idx="736">
                  <c:v>298844</c:v>
                </c:pt>
                <c:pt idx="737">
                  <c:v>299204</c:v>
                </c:pt>
                <c:pt idx="738">
                  <c:v>299568</c:v>
                </c:pt>
                <c:pt idx="739">
                  <c:v>299924</c:v>
                </c:pt>
                <c:pt idx="740">
                  <c:v>300279</c:v>
                </c:pt>
                <c:pt idx="741">
                  <c:v>300640</c:v>
                </c:pt>
                <c:pt idx="742">
                  <c:v>300999</c:v>
                </c:pt>
                <c:pt idx="743">
                  <c:v>301350</c:v>
                </c:pt>
                <c:pt idx="744">
                  <c:v>301701</c:v>
                </c:pt>
                <c:pt idx="745">
                  <c:v>302052</c:v>
                </c:pt>
                <c:pt idx="746">
                  <c:v>302400</c:v>
                </c:pt>
                <c:pt idx="747">
                  <c:v>302743</c:v>
                </c:pt>
                <c:pt idx="748">
                  <c:v>303086</c:v>
                </c:pt>
                <c:pt idx="749">
                  <c:v>303433</c:v>
                </c:pt>
                <c:pt idx="750">
                  <c:v>303770</c:v>
                </c:pt>
                <c:pt idx="751">
                  <c:v>304109</c:v>
                </c:pt>
                <c:pt idx="752">
                  <c:v>304453</c:v>
                </c:pt>
                <c:pt idx="753">
                  <c:v>304800</c:v>
                </c:pt>
                <c:pt idx="754">
                  <c:v>305142</c:v>
                </c:pt>
                <c:pt idx="755">
                  <c:v>305482</c:v>
                </c:pt>
                <c:pt idx="756">
                  <c:v>305822</c:v>
                </c:pt>
                <c:pt idx="757">
                  <c:v>306154</c:v>
                </c:pt>
                <c:pt idx="758">
                  <c:v>306488</c:v>
                </c:pt>
                <c:pt idx="759">
                  <c:v>306824</c:v>
                </c:pt>
                <c:pt idx="760">
                  <c:v>307157</c:v>
                </c:pt>
                <c:pt idx="761">
                  <c:v>307493</c:v>
                </c:pt>
                <c:pt idx="762">
                  <c:v>307828</c:v>
                </c:pt>
                <c:pt idx="763">
                  <c:v>308158</c:v>
                </c:pt>
                <c:pt idx="764">
                  <c:v>308492</c:v>
                </c:pt>
                <c:pt idx="765">
                  <c:v>308822</c:v>
                </c:pt>
                <c:pt idx="766">
                  <c:v>309166</c:v>
                </c:pt>
                <c:pt idx="767">
                  <c:v>309497</c:v>
                </c:pt>
                <c:pt idx="768">
                  <c:v>309824</c:v>
                </c:pt>
                <c:pt idx="769">
                  <c:v>310152</c:v>
                </c:pt>
                <c:pt idx="770">
                  <c:v>310474</c:v>
                </c:pt>
                <c:pt idx="771">
                  <c:v>310794</c:v>
                </c:pt>
                <c:pt idx="772">
                  <c:v>311115</c:v>
                </c:pt>
                <c:pt idx="773">
                  <c:v>311436</c:v>
                </c:pt>
                <c:pt idx="774">
                  <c:v>311756</c:v>
                </c:pt>
                <c:pt idx="775">
                  <c:v>312080</c:v>
                </c:pt>
                <c:pt idx="776">
                  <c:v>312391</c:v>
                </c:pt>
                <c:pt idx="777">
                  <c:v>312710</c:v>
                </c:pt>
                <c:pt idx="778">
                  <c:v>313030</c:v>
                </c:pt>
                <c:pt idx="779">
                  <c:v>313357</c:v>
                </c:pt>
                <c:pt idx="780">
                  <c:v>313675</c:v>
                </c:pt>
                <c:pt idx="781">
                  <c:v>313996</c:v>
                </c:pt>
                <c:pt idx="782">
                  <c:v>314315</c:v>
                </c:pt>
                <c:pt idx="783">
                  <c:v>314635</c:v>
                </c:pt>
                <c:pt idx="784">
                  <c:v>314959</c:v>
                </c:pt>
                <c:pt idx="785">
                  <c:v>315281</c:v>
                </c:pt>
                <c:pt idx="786">
                  <c:v>315608</c:v>
                </c:pt>
                <c:pt idx="787">
                  <c:v>315935</c:v>
                </c:pt>
                <c:pt idx="788">
                  <c:v>316260</c:v>
                </c:pt>
                <c:pt idx="789">
                  <c:v>316583</c:v>
                </c:pt>
                <c:pt idx="790">
                  <c:v>316908</c:v>
                </c:pt>
                <c:pt idx="791">
                  <c:v>317238</c:v>
                </c:pt>
                <c:pt idx="792">
                  <c:v>317567</c:v>
                </c:pt>
                <c:pt idx="793">
                  <c:v>317894</c:v>
                </c:pt>
                <c:pt idx="794">
                  <c:v>318223</c:v>
                </c:pt>
                <c:pt idx="795">
                  <c:v>318557</c:v>
                </c:pt>
                <c:pt idx="796">
                  <c:v>318885</c:v>
                </c:pt>
                <c:pt idx="797">
                  <c:v>319222</c:v>
                </c:pt>
                <c:pt idx="798">
                  <c:v>319560</c:v>
                </c:pt>
                <c:pt idx="799">
                  <c:v>319897</c:v>
                </c:pt>
                <c:pt idx="800">
                  <c:v>320241</c:v>
                </c:pt>
                <c:pt idx="801">
                  <c:v>320583</c:v>
                </c:pt>
                <c:pt idx="802">
                  <c:v>320925</c:v>
                </c:pt>
                <c:pt idx="803">
                  <c:v>321265</c:v>
                </c:pt>
                <c:pt idx="804">
                  <c:v>321608</c:v>
                </c:pt>
                <c:pt idx="805">
                  <c:v>321957</c:v>
                </c:pt>
                <c:pt idx="806">
                  <c:v>322300</c:v>
                </c:pt>
                <c:pt idx="807">
                  <c:v>322649</c:v>
                </c:pt>
                <c:pt idx="808">
                  <c:v>323004</c:v>
                </c:pt>
                <c:pt idx="809">
                  <c:v>323356</c:v>
                </c:pt>
                <c:pt idx="810">
                  <c:v>323714</c:v>
                </c:pt>
                <c:pt idx="811">
                  <c:v>324062</c:v>
                </c:pt>
                <c:pt idx="812">
                  <c:v>324419</c:v>
                </c:pt>
                <c:pt idx="813">
                  <c:v>324769</c:v>
                </c:pt>
                <c:pt idx="814">
                  <c:v>325122</c:v>
                </c:pt>
                <c:pt idx="815">
                  <c:v>325479</c:v>
                </c:pt>
                <c:pt idx="816">
                  <c:v>325835</c:v>
                </c:pt>
                <c:pt idx="817">
                  <c:v>326194</c:v>
                </c:pt>
                <c:pt idx="818">
                  <c:v>326546</c:v>
                </c:pt>
                <c:pt idx="819">
                  <c:v>326899</c:v>
                </c:pt>
                <c:pt idx="820">
                  <c:v>327252</c:v>
                </c:pt>
                <c:pt idx="821">
                  <c:v>327602</c:v>
                </c:pt>
                <c:pt idx="822">
                  <c:v>327950</c:v>
                </c:pt>
                <c:pt idx="823">
                  <c:v>328301</c:v>
                </c:pt>
                <c:pt idx="824">
                  <c:v>328658</c:v>
                </c:pt>
                <c:pt idx="825">
                  <c:v>329012</c:v>
                </c:pt>
                <c:pt idx="826">
                  <c:v>329358</c:v>
                </c:pt>
                <c:pt idx="827">
                  <c:v>329713</c:v>
                </c:pt>
                <c:pt idx="828">
                  <c:v>330060</c:v>
                </c:pt>
                <c:pt idx="829">
                  <c:v>330404</c:v>
                </c:pt>
                <c:pt idx="830">
                  <c:v>330749</c:v>
                </c:pt>
                <c:pt idx="831">
                  <c:v>331093</c:v>
                </c:pt>
                <c:pt idx="832">
                  <c:v>331429</c:v>
                </c:pt>
                <c:pt idx="833">
                  <c:v>331778</c:v>
                </c:pt>
                <c:pt idx="834">
                  <c:v>332118</c:v>
                </c:pt>
                <c:pt idx="835">
                  <c:v>332454</c:v>
                </c:pt>
                <c:pt idx="836">
                  <c:v>332797</c:v>
                </c:pt>
                <c:pt idx="837">
                  <c:v>333137</c:v>
                </c:pt>
                <c:pt idx="838">
                  <c:v>333477</c:v>
                </c:pt>
                <c:pt idx="839">
                  <c:v>333817</c:v>
                </c:pt>
                <c:pt idx="840">
                  <c:v>334157</c:v>
                </c:pt>
                <c:pt idx="841">
                  <c:v>334497</c:v>
                </c:pt>
                <c:pt idx="842">
                  <c:v>334836</c:v>
                </c:pt>
                <c:pt idx="843">
                  <c:v>335177</c:v>
                </c:pt>
                <c:pt idx="844">
                  <c:v>335520</c:v>
                </c:pt>
                <c:pt idx="845">
                  <c:v>335860</c:v>
                </c:pt>
                <c:pt idx="846">
                  <c:v>336199</c:v>
                </c:pt>
                <c:pt idx="847">
                  <c:v>336545</c:v>
                </c:pt>
                <c:pt idx="848">
                  <c:v>336887</c:v>
                </c:pt>
                <c:pt idx="849">
                  <c:v>337227</c:v>
                </c:pt>
                <c:pt idx="850">
                  <c:v>337569</c:v>
                </c:pt>
                <c:pt idx="851">
                  <c:v>337910</c:v>
                </c:pt>
                <c:pt idx="852">
                  <c:v>338251</c:v>
                </c:pt>
                <c:pt idx="853">
                  <c:v>338601</c:v>
                </c:pt>
                <c:pt idx="854">
                  <c:v>338947</c:v>
                </c:pt>
                <c:pt idx="855">
                  <c:v>339294</c:v>
                </c:pt>
                <c:pt idx="856">
                  <c:v>339643</c:v>
                </c:pt>
                <c:pt idx="857">
                  <c:v>339993</c:v>
                </c:pt>
                <c:pt idx="858">
                  <c:v>340346</c:v>
                </c:pt>
                <c:pt idx="859">
                  <c:v>340696</c:v>
                </c:pt>
                <c:pt idx="860">
                  <c:v>341044</c:v>
                </c:pt>
                <c:pt idx="861">
                  <c:v>341399</c:v>
                </c:pt>
                <c:pt idx="862">
                  <c:v>341749</c:v>
                </c:pt>
                <c:pt idx="863">
                  <c:v>342103</c:v>
                </c:pt>
                <c:pt idx="864">
                  <c:v>342457</c:v>
                </c:pt>
                <c:pt idx="865">
                  <c:v>342815</c:v>
                </c:pt>
                <c:pt idx="866">
                  <c:v>343166</c:v>
                </c:pt>
                <c:pt idx="867">
                  <c:v>343523</c:v>
                </c:pt>
                <c:pt idx="868">
                  <c:v>343881</c:v>
                </c:pt>
                <c:pt idx="869">
                  <c:v>344238</c:v>
                </c:pt>
                <c:pt idx="870">
                  <c:v>344593</c:v>
                </c:pt>
                <c:pt idx="871">
                  <c:v>344948</c:v>
                </c:pt>
                <c:pt idx="872">
                  <c:v>345315</c:v>
                </c:pt>
                <c:pt idx="873">
                  <c:v>345680</c:v>
                </c:pt>
                <c:pt idx="874">
                  <c:v>346043</c:v>
                </c:pt>
                <c:pt idx="875">
                  <c:v>346406</c:v>
                </c:pt>
                <c:pt idx="876">
                  <c:v>346765</c:v>
                </c:pt>
                <c:pt idx="877">
                  <c:v>347123</c:v>
                </c:pt>
                <c:pt idx="878">
                  <c:v>347488</c:v>
                </c:pt>
                <c:pt idx="879">
                  <c:v>347847</c:v>
                </c:pt>
                <c:pt idx="880">
                  <c:v>348210</c:v>
                </c:pt>
                <c:pt idx="881">
                  <c:v>348580</c:v>
                </c:pt>
                <c:pt idx="882">
                  <c:v>348950</c:v>
                </c:pt>
                <c:pt idx="883">
                  <c:v>349308</c:v>
                </c:pt>
                <c:pt idx="884">
                  <c:v>349670</c:v>
                </c:pt>
                <c:pt idx="885">
                  <c:v>350029</c:v>
                </c:pt>
                <c:pt idx="886">
                  <c:v>350397</c:v>
                </c:pt>
                <c:pt idx="887">
                  <c:v>350765</c:v>
                </c:pt>
                <c:pt idx="888">
                  <c:v>351129</c:v>
                </c:pt>
                <c:pt idx="889">
                  <c:v>351490</c:v>
                </c:pt>
                <c:pt idx="890">
                  <c:v>351853</c:v>
                </c:pt>
                <c:pt idx="891">
                  <c:v>352214</c:v>
                </c:pt>
                <c:pt idx="892">
                  <c:v>352573</c:v>
                </c:pt>
                <c:pt idx="893">
                  <c:v>352929</c:v>
                </c:pt>
                <c:pt idx="894">
                  <c:v>353282</c:v>
                </c:pt>
                <c:pt idx="895">
                  <c:v>353642</c:v>
                </c:pt>
                <c:pt idx="896">
                  <c:v>354001</c:v>
                </c:pt>
                <c:pt idx="897">
                  <c:v>354356</c:v>
                </c:pt>
                <c:pt idx="898">
                  <c:v>354710</c:v>
                </c:pt>
                <c:pt idx="899">
                  <c:v>355062</c:v>
                </c:pt>
                <c:pt idx="900">
                  <c:v>355414</c:v>
                </c:pt>
                <c:pt idx="901">
                  <c:v>355767</c:v>
                </c:pt>
                <c:pt idx="902">
                  <c:v>356116</c:v>
                </c:pt>
                <c:pt idx="903">
                  <c:v>356466</c:v>
                </c:pt>
                <c:pt idx="904">
                  <c:v>356813</c:v>
                </c:pt>
                <c:pt idx="905">
                  <c:v>357167</c:v>
                </c:pt>
                <c:pt idx="906">
                  <c:v>357520</c:v>
                </c:pt>
                <c:pt idx="907">
                  <c:v>357862</c:v>
                </c:pt>
                <c:pt idx="908">
                  <c:v>358211</c:v>
                </c:pt>
                <c:pt idx="909">
                  <c:v>358563</c:v>
                </c:pt>
                <c:pt idx="910">
                  <c:v>358906</c:v>
                </c:pt>
                <c:pt idx="911">
                  <c:v>359261</c:v>
                </c:pt>
                <c:pt idx="912">
                  <c:v>359609</c:v>
                </c:pt>
                <c:pt idx="913">
                  <c:v>359957</c:v>
                </c:pt>
                <c:pt idx="914">
                  <c:v>360302</c:v>
                </c:pt>
                <c:pt idx="915">
                  <c:v>360655</c:v>
                </c:pt>
                <c:pt idx="916">
                  <c:v>361005</c:v>
                </c:pt>
                <c:pt idx="917">
                  <c:v>361351</c:v>
                </c:pt>
                <c:pt idx="918">
                  <c:v>361705</c:v>
                </c:pt>
                <c:pt idx="919">
                  <c:v>362053</c:v>
                </c:pt>
                <c:pt idx="920">
                  <c:v>362401</c:v>
                </c:pt>
                <c:pt idx="921">
                  <c:v>362751</c:v>
                </c:pt>
                <c:pt idx="922">
                  <c:v>363099</c:v>
                </c:pt>
                <c:pt idx="923">
                  <c:v>363455</c:v>
                </c:pt>
                <c:pt idx="924">
                  <c:v>363807</c:v>
                </c:pt>
                <c:pt idx="925">
                  <c:v>364158</c:v>
                </c:pt>
                <c:pt idx="926">
                  <c:v>364506</c:v>
                </c:pt>
                <c:pt idx="927">
                  <c:v>364861</c:v>
                </c:pt>
                <c:pt idx="928">
                  <c:v>365207</c:v>
                </c:pt>
                <c:pt idx="929">
                  <c:v>365560</c:v>
                </c:pt>
                <c:pt idx="930">
                  <c:v>365905</c:v>
                </c:pt>
                <c:pt idx="931">
                  <c:v>366247</c:v>
                </c:pt>
                <c:pt idx="932">
                  <c:v>366590</c:v>
                </c:pt>
                <c:pt idx="933">
                  <c:v>366933</c:v>
                </c:pt>
                <c:pt idx="934">
                  <c:v>367274</c:v>
                </c:pt>
                <c:pt idx="935">
                  <c:v>367621</c:v>
                </c:pt>
                <c:pt idx="936">
                  <c:v>367964</c:v>
                </c:pt>
                <c:pt idx="937">
                  <c:v>368303</c:v>
                </c:pt>
                <c:pt idx="938">
                  <c:v>368640</c:v>
                </c:pt>
                <c:pt idx="939">
                  <c:v>368979</c:v>
                </c:pt>
                <c:pt idx="940">
                  <c:v>369318</c:v>
                </c:pt>
                <c:pt idx="941">
                  <c:v>369653</c:v>
                </c:pt>
                <c:pt idx="942">
                  <c:v>369990</c:v>
                </c:pt>
                <c:pt idx="943">
                  <c:v>370323</c:v>
                </c:pt>
                <c:pt idx="944">
                  <c:v>370657</c:v>
                </c:pt>
                <c:pt idx="945">
                  <c:v>370987</c:v>
                </c:pt>
                <c:pt idx="946">
                  <c:v>371315</c:v>
                </c:pt>
                <c:pt idx="947">
                  <c:v>371648</c:v>
                </c:pt>
                <c:pt idx="948">
                  <c:v>371982</c:v>
                </c:pt>
                <c:pt idx="949">
                  <c:v>372314</c:v>
                </c:pt>
                <c:pt idx="950">
                  <c:v>372643</c:v>
                </c:pt>
                <c:pt idx="951">
                  <c:v>372979</c:v>
                </c:pt>
                <c:pt idx="952">
                  <c:v>373307</c:v>
                </c:pt>
                <c:pt idx="953">
                  <c:v>373631</c:v>
                </c:pt>
                <c:pt idx="954">
                  <c:v>373952</c:v>
                </c:pt>
                <c:pt idx="955">
                  <c:v>374279</c:v>
                </c:pt>
                <c:pt idx="956">
                  <c:v>374604</c:v>
                </c:pt>
                <c:pt idx="957">
                  <c:v>374934</c:v>
                </c:pt>
                <c:pt idx="958">
                  <c:v>375259</c:v>
                </c:pt>
                <c:pt idx="959">
                  <c:v>375587</c:v>
                </c:pt>
                <c:pt idx="960">
                  <c:v>375912</c:v>
                </c:pt>
                <c:pt idx="961">
                  <c:v>376233</c:v>
                </c:pt>
                <c:pt idx="962">
                  <c:v>376560</c:v>
                </c:pt>
                <c:pt idx="963">
                  <c:v>376882</c:v>
                </c:pt>
                <c:pt idx="964">
                  <c:v>377205</c:v>
                </c:pt>
                <c:pt idx="965">
                  <c:v>377524</c:v>
                </c:pt>
                <c:pt idx="966">
                  <c:v>377839</c:v>
                </c:pt>
                <c:pt idx="967">
                  <c:v>378156</c:v>
                </c:pt>
                <c:pt idx="968">
                  <c:v>378477</c:v>
                </c:pt>
                <c:pt idx="969">
                  <c:v>378795</c:v>
                </c:pt>
                <c:pt idx="970">
                  <c:v>379112</c:v>
                </c:pt>
                <c:pt idx="971">
                  <c:v>379431</c:v>
                </c:pt>
                <c:pt idx="972">
                  <c:v>379744</c:v>
                </c:pt>
                <c:pt idx="973">
                  <c:v>380056</c:v>
                </c:pt>
                <c:pt idx="974">
                  <c:v>380364</c:v>
                </c:pt>
                <c:pt idx="975">
                  <c:v>380681</c:v>
                </c:pt>
                <c:pt idx="976">
                  <c:v>380993</c:v>
                </c:pt>
                <c:pt idx="977">
                  <c:v>381309</c:v>
                </c:pt>
                <c:pt idx="978">
                  <c:v>381621</c:v>
                </c:pt>
                <c:pt idx="979">
                  <c:v>381928</c:v>
                </c:pt>
                <c:pt idx="980">
                  <c:v>382236</c:v>
                </c:pt>
                <c:pt idx="981">
                  <c:v>382546</c:v>
                </c:pt>
                <c:pt idx="982">
                  <c:v>382858</c:v>
                </c:pt>
                <c:pt idx="983">
                  <c:v>383167</c:v>
                </c:pt>
                <c:pt idx="984">
                  <c:v>383475</c:v>
                </c:pt>
                <c:pt idx="985">
                  <c:v>383774</c:v>
                </c:pt>
                <c:pt idx="986">
                  <c:v>384082</c:v>
                </c:pt>
                <c:pt idx="987">
                  <c:v>384388</c:v>
                </c:pt>
                <c:pt idx="988">
                  <c:v>384696</c:v>
                </c:pt>
                <c:pt idx="989">
                  <c:v>384993</c:v>
                </c:pt>
                <c:pt idx="990">
                  <c:v>385294</c:v>
                </c:pt>
                <c:pt idx="991">
                  <c:v>385593</c:v>
                </c:pt>
                <c:pt idx="992">
                  <c:v>385893</c:v>
                </c:pt>
                <c:pt idx="993">
                  <c:v>386193</c:v>
                </c:pt>
                <c:pt idx="994">
                  <c:v>386495</c:v>
                </c:pt>
                <c:pt idx="995">
                  <c:v>386792</c:v>
                </c:pt>
                <c:pt idx="996">
                  <c:v>387088</c:v>
                </c:pt>
                <c:pt idx="997">
                  <c:v>387390</c:v>
                </c:pt>
                <c:pt idx="998">
                  <c:v>387690</c:v>
                </c:pt>
                <c:pt idx="999">
                  <c:v>387987</c:v>
                </c:pt>
              </c:numCache>
            </c:numRef>
          </c:val>
          <c:smooth val="0"/>
          <c:extLst>
            <c:ext xmlns:c16="http://schemas.microsoft.com/office/drawing/2014/chart" uri="{C3380CC4-5D6E-409C-BE32-E72D297353CC}">
              <c16:uniqueId val="{00000000-E81A-4F21-992D-00A8BFA251A4}"/>
            </c:ext>
          </c:extLst>
        </c:ser>
        <c:ser>
          <c:idx val="1"/>
          <c:order val="1"/>
          <c:tx>
            <c:strRef>
              <c:f>'50'!$D$1</c:f>
              <c:strCache>
                <c:ptCount val="1"/>
                <c:pt idx="0">
                  <c:v>25%</c:v>
                </c:pt>
              </c:strCache>
            </c:strRef>
          </c:tx>
          <c:spPr>
            <a:ln w="28575" cap="rnd">
              <a:solidFill>
                <a:schemeClr val="accent2"/>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D$2:$D$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0</c:v>
                </c:pt>
                <c:pt idx="314">
                  <c:v>143602</c:v>
                </c:pt>
                <c:pt idx="315">
                  <c:v>144164</c:v>
                </c:pt>
                <c:pt idx="316">
                  <c:v>144696</c:v>
                </c:pt>
                <c:pt idx="317">
                  <c:v>145196</c:v>
                </c:pt>
                <c:pt idx="318">
                  <c:v>145679</c:v>
                </c:pt>
                <c:pt idx="319">
                  <c:v>146130</c:v>
                </c:pt>
                <c:pt idx="320">
                  <c:v>146554</c:v>
                </c:pt>
                <c:pt idx="321">
                  <c:v>146957</c:v>
                </c:pt>
                <c:pt idx="322">
                  <c:v>147341</c:v>
                </c:pt>
                <c:pt idx="323">
                  <c:v>147705</c:v>
                </c:pt>
                <c:pt idx="324">
                  <c:v>148056</c:v>
                </c:pt>
                <c:pt idx="325">
                  <c:v>148385</c:v>
                </c:pt>
                <c:pt idx="326">
                  <c:v>148698</c:v>
                </c:pt>
                <c:pt idx="327">
                  <c:v>148991</c:v>
                </c:pt>
                <c:pt idx="328">
                  <c:v>149272</c:v>
                </c:pt>
                <c:pt idx="329">
                  <c:v>149536</c:v>
                </c:pt>
                <c:pt idx="330">
                  <c:v>149789</c:v>
                </c:pt>
                <c:pt idx="331">
                  <c:v>150028</c:v>
                </c:pt>
                <c:pt idx="332">
                  <c:v>150251</c:v>
                </c:pt>
                <c:pt idx="333">
                  <c:v>150463</c:v>
                </c:pt>
                <c:pt idx="334">
                  <c:v>150663</c:v>
                </c:pt>
                <c:pt idx="335">
                  <c:v>150855</c:v>
                </c:pt>
                <c:pt idx="336">
                  <c:v>151041</c:v>
                </c:pt>
                <c:pt idx="337">
                  <c:v>151215</c:v>
                </c:pt>
                <c:pt idx="338">
                  <c:v>151381</c:v>
                </c:pt>
                <c:pt idx="339">
                  <c:v>151536</c:v>
                </c:pt>
                <c:pt idx="340">
                  <c:v>151690</c:v>
                </c:pt>
                <c:pt idx="341">
                  <c:v>151838</c:v>
                </c:pt>
                <c:pt idx="342">
                  <c:v>151983</c:v>
                </c:pt>
                <c:pt idx="343">
                  <c:v>152128</c:v>
                </c:pt>
                <c:pt idx="344">
                  <c:v>152274</c:v>
                </c:pt>
                <c:pt idx="345">
                  <c:v>152421</c:v>
                </c:pt>
                <c:pt idx="346">
                  <c:v>152566</c:v>
                </c:pt>
                <c:pt idx="347">
                  <c:v>152710</c:v>
                </c:pt>
                <c:pt idx="348">
                  <c:v>152845</c:v>
                </c:pt>
                <c:pt idx="349">
                  <c:v>152978</c:v>
                </c:pt>
                <c:pt idx="350">
                  <c:v>153115</c:v>
                </c:pt>
                <c:pt idx="351">
                  <c:v>153249</c:v>
                </c:pt>
                <c:pt idx="352">
                  <c:v>153384</c:v>
                </c:pt>
                <c:pt idx="353">
                  <c:v>153518</c:v>
                </c:pt>
                <c:pt idx="354">
                  <c:v>153647</c:v>
                </c:pt>
                <c:pt idx="355">
                  <c:v>153780</c:v>
                </c:pt>
                <c:pt idx="356">
                  <c:v>153908</c:v>
                </c:pt>
                <c:pt idx="357">
                  <c:v>154032</c:v>
                </c:pt>
                <c:pt idx="358">
                  <c:v>154163</c:v>
                </c:pt>
                <c:pt idx="359">
                  <c:v>154286</c:v>
                </c:pt>
                <c:pt idx="360">
                  <c:v>154411</c:v>
                </c:pt>
                <c:pt idx="361">
                  <c:v>154533</c:v>
                </c:pt>
                <c:pt idx="362">
                  <c:v>154658</c:v>
                </c:pt>
                <c:pt idx="363">
                  <c:v>154778</c:v>
                </c:pt>
                <c:pt idx="364">
                  <c:v>154899</c:v>
                </c:pt>
                <c:pt idx="365">
                  <c:v>155017</c:v>
                </c:pt>
                <c:pt idx="366">
                  <c:v>155135</c:v>
                </c:pt>
                <c:pt idx="367">
                  <c:v>155251</c:v>
                </c:pt>
                <c:pt idx="368">
                  <c:v>155366</c:v>
                </c:pt>
                <c:pt idx="369">
                  <c:v>155481</c:v>
                </c:pt>
                <c:pt idx="370">
                  <c:v>155596</c:v>
                </c:pt>
                <c:pt idx="371">
                  <c:v>155706</c:v>
                </c:pt>
                <c:pt idx="372">
                  <c:v>155820</c:v>
                </c:pt>
                <c:pt idx="373">
                  <c:v>155930</c:v>
                </c:pt>
                <c:pt idx="374">
                  <c:v>156039</c:v>
                </c:pt>
                <c:pt idx="375">
                  <c:v>156147</c:v>
                </c:pt>
                <c:pt idx="376">
                  <c:v>156256</c:v>
                </c:pt>
                <c:pt idx="377">
                  <c:v>156361</c:v>
                </c:pt>
                <c:pt idx="378">
                  <c:v>156468</c:v>
                </c:pt>
                <c:pt idx="379">
                  <c:v>156571</c:v>
                </c:pt>
                <c:pt idx="380">
                  <c:v>156675</c:v>
                </c:pt>
                <c:pt idx="381">
                  <c:v>156779</c:v>
                </c:pt>
                <c:pt idx="382">
                  <c:v>156879</c:v>
                </c:pt>
                <c:pt idx="383">
                  <c:v>156981</c:v>
                </c:pt>
                <c:pt idx="384">
                  <c:v>157080</c:v>
                </c:pt>
                <c:pt idx="385">
                  <c:v>157181</c:v>
                </c:pt>
                <c:pt idx="386">
                  <c:v>157281</c:v>
                </c:pt>
                <c:pt idx="387">
                  <c:v>157380</c:v>
                </c:pt>
                <c:pt idx="388">
                  <c:v>157476</c:v>
                </c:pt>
                <c:pt idx="389">
                  <c:v>157568</c:v>
                </c:pt>
                <c:pt idx="390">
                  <c:v>157665</c:v>
                </c:pt>
                <c:pt idx="391">
                  <c:v>157757</c:v>
                </c:pt>
                <c:pt idx="392">
                  <c:v>157851</c:v>
                </c:pt>
                <c:pt idx="393">
                  <c:v>157942</c:v>
                </c:pt>
                <c:pt idx="394">
                  <c:v>158034</c:v>
                </c:pt>
                <c:pt idx="395">
                  <c:v>158124</c:v>
                </c:pt>
                <c:pt idx="396">
                  <c:v>158214</c:v>
                </c:pt>
                <c:pt idx="397">
                  <c:v>158302</c:v>
                </c:pt>
                <c:pt idx="398">
                  <c:v>158390</c:v>
                </c:pt>
                <c:pt idx="399">
                  <c:v>158477</c:v>
                </c:pt>
                <c:pt idx="400">
                  <c:v>158563</c:v>
                </c:pt>
                <c:pt idx="401">
                  <c:v>158647</c:v>
                </c:pt>
                <c:pt idx="402">
                  <c:v>158734</c:v>
                </c:pt>
                <c:pt idx="403">
                  <c:v>158816</c:v>
                </c:pt>
                <c:pt idx="404">
                  <c:v>158899</c:v>
                </c:pt>
                <c:pt idx="405">
                  <c:v>158983</c:v>
                </c:pt>
                <c:pt idx="406">
                  <c:v>159064</c:v>
                </c:pt>
                <c:pt idx="407">
                  <c:v>159147</c:v>
                </c:pt>
                <c:pt idx="408">
                  <c:v>159227</c:v>
                </c:pt>
                <c:pt idx="409">
                  <c:v>159307</c:v>
                </c:pt>
                <c:pt idx="410">
                  <c:v>159387</c:v>
                </c:pt>
                <c:pt idx="411">
                  <c:v>159467</c:v>
                </c:pt>
                <c:pt idx="412">
                  <c:v>159544</c:v>
                </c:pt>
                <c:pt idx="413">
                  <c:v>159620</c:v>
                </c:pt>
                <c:pt idx="414">
                  <c:v>159699</c:v>
                </c:pt>
                <c:pt idx="415">
                  <c:v>159774</c:v>
                </c:pt>
                <c:pt idx="416">
                  <c:v>159849</c:v>
                </c:pt>
                <c:pt idx="417">
                  <c:v>159924</c:v>
                </c:pt>
                <c:pt idx="418">
                  <c:v>159996</c:v>
                </c:pt>
                <c:pt idx="419">
                  <c:v>160071</c:v>
                </c:pt>
                <c:pt idx="420">
                  <c:v>160146</c:v>
                </c:pt>
                <c:pt idx="421">
                  <c:v>160216</c:v>
                </c:pt>
                <c:pt idx="422">
                  <c:v>160286</c:v>
                </c:pt>
                <c:pt idx="423">
                  <c:v>160357</c:v>
                </c:pt>
                <c:pt idx="424">
                  <c:v>160427</c:v>
                </c:pt>
                <c:pt idx="425">
                  <c:v>160495</c:v>
                </c:pt>
                <c:pt idx="426">
                  <c:v>160562</c:v>
                </c:pt>
                <c:pt idx="427">
                  <c:v>160629</c:v>
                </c:pt>
                <c:pt idx="428">
                  <c:v>160696</c:v>
                </c:pt>
                <c:pt idx="429">
                  <c:v>160763</c:v>
                </c:pt>
                <c:pt idx="430">
                  <c:v>160829</c:v>
                </c:pt>
                <c:pt idx="431">
                  <c:v>160894</c:v>
                </c:pt>
                <c:pt idx="432">
                  <c:v>160960</c:v>
                </c:pt>
                <c:pt idx="433">
                  <c:v>161025</c:v>
                </c:pt>
                <c:pt idx="434">
                  <c:v>161091</c:v>
                </c:pt>
                <c:pt idx="435">
                  <c:v>161155</c:v>
                </c:pt>
                <c:pt idx="436">
                  <c:v>161218</c:v>
                </c:pt>
                <c:pt idx="437">
                  <c:v>161283</c:v>
                </c:pt>
                <c:pt idx="438">
                  <c:v>161346</c:v>
                </c:pt>
                <c:pt idx="439">
                  <c:v>161407</c:v>
                </c:pt>
                <c:pt idx="440">
                  <c:v>161469</c:v>
                </c:pt>
                <c:pt idx="441">
                  <c:v>161533</c:v>
                </c:pt>
                <c:pt idx="442">
                  <c:v>161594</c:v>
                </c:pt>
                <c:pt idx="443">
                  <c:v>161654</c:v>
                </c:pt>
                <c:pt idx="444">
                  <c:v>161712</c:v>
                </c:pt>
                <c:pt idx="445">
                  <c:v>161771</c:v>
                </c:pt>
                <c:pt idx="446">
                  <c:v>161829</c:v>
                </c:pt>
                <c:pt idx="447">
                  <c:v>161887</c:v>
                </c:pt>
                <c:pt idx="448">
                  <c:v>161946</c:v>
                </c:pt>
                <c:pt idx="449">
                  <c:v>162004</c:v>
                </c:pt>
                <c:pt idx="450">
                  <c:v>162061</c:v>
                </c:pt>
                <c:pt idx="451">
                  <c:v>162119</c:v>
                </c:pt>
                <c:pt idx="452">
                  <c:v>162175</c:v>
                </c:pt>
                <c:pt idx="453">
                  <c:v>162231</c:v>
                </c:pt>
                <c:pt idx="454">
                  <c:v>162288</c:v>
                </c:pt>
                <c:pt idx="455">
                  <c:v>162345</c:v>
                </c:pt>
                <c:pt idx="456">
                  <c:v>162399</c:v>
                </c:pt>
                <c:pt idx="457">
                  <c:v>162454</c:v>
                </c:pt>
                <c:pt idx="458">
                  <c:v>162506</c:v>
                </c:pt>
                <c:pt idx="459">
                  <c:v>162559</c:v>
                </c:pt>
                <c:pt idx="460">
                  <c:v>162612</c:v>
                </c:pt>
                <c:pt idx="461">
                  <c:v>162664</c:v>
                </c:pt>
                <c:pt idx="462">
                  <c:v>162717</c:v>
                </c:pt>
                <c:pt idx="463">
                  <c:v>162767</c:v>
                </c:pt>
                <c:pt idx="464">
                  <c:v>162817</c:v>
                </c:pt>
                <c:pt idx="465">
                  <c:v>162868</c:v>
                </c:pt>
                <c:pt idx="466">
                  <c:v>162917</c:v>
                </c:pt>
                <c:pt idx="467">
                  <c:v>162964</c:v>
                </c:pt>
                <c:pt idx="468">
                  <c:v>163013</c:v>
                </c:pt>
                <c:pt idx="469">
                  <c:v>163062</c:v>
                </c:pt>
                <c:pt idx="470">
                  <c:v>163110</c:v>
                </c:pt>
                <c:pt idx="471">
                  <c:v>163158</c:v>
                </c:pt>
                <c:pt idx="472">
                  <c:v>163205</c:v>
                </c:pt>
                <c:pt idx="473">
                  <c:v>163252</c:v>
                </c:pt>
                <c:pt idx="474">
                  <c:v>163297</c:v>
                </c:pt>
                <c:pt idx="475">
                  <c:v>163343</c:v>
                </c:pt>
                <c:pt idx="476">
                  <c:v>163389</c:v>
                </c:pt>
                <c:pt idx="477">
                  <c:v>163435</c:v>
                </c:pt>
                <c:pt idx="478">
                  <c:v>163482</c:v>
                </c:pt>
                <c:pt idx="479">
                  <c:v>163528</c:v>
                </c:pt>
                <c:pt idx="480">
                  <c:v>163573</c:v>
                </c:pt>
                <c:pt idx="481">
                  <c:v>163616</c:v>
                </c:pt>
                <c:pt idx="482">
                  <c:v>163661</c:v>
                </c:pt>
                <c:pt idx="483">
                  <c:v>163704</c:v>
                </c:pt>
                <c:pt idx="484">
                  <c:v>163747</c:v>
                </c:pt>
                <c:pt idx="485">
                  <c:v>163790</c:v>
                </c:pt>
                <c:pt idx="486">
                  <c:v>163832</c:v>
                </c:pt>
                <c:pt idx="487">
                  <c:v>163877</c:v>
                </c:pt>
                <c:pt idx="488">
                  <c:v>163920</c:v>
                </c:pt>
                <c:pt idx="489">
                  <c:v>163963</c:v>
                </c:pt>
                <c:pt idx="490">
                  <c:v>164004</c:v>
                </c:pt>
                <c:pt idx="491">
                  <c:v>164046</c:v>
                </c:pt>
                <c:pt idx="492">
                  <c:v>164085</c:v>
                </c:pt>
                <c:pt idx="493">
                  <c:v>164126</c:v>
                </c:pt>
                <c:pt idx="494">
                  <c:v>164168</c:v>
                </c:pt>
                <c:pt idx="495">
                  <c:v>164209</c:v>
                </c:pt>
                <c:pt idx="496">
                  <c:v>164249</c:v>
                </c:pt>
                <c:pt idx="497">
                  <c:v>164289</c:v>
                </c:pt>
                <c:pt idx="498">
                  <c:v>164330</c:v>
                </c:pt>
                <c:pt idx="499">
                  <c:v>164368</c:v>
                </c:pt>
                <c:pt idx="500">
                  <c:v>164407</c:v>
                </c:pt>
                <c:pt idx="501">
                  <c:v>164446</c:v>
                </c:pt>
                <c:pt idx="502">
                  <c:v>164485</c:v>
                </c:pt>
                <c:pt idx="503">
                  <c:v>164523</c:v>
                </c:pt>
                <c:pt idx="504">
                  <c:v>164562</c:v>
                </c:pt>
                <c:pt idx="505">
                  <c:v>164601</c:v>
                </c:pt>
                <c:pt idx="506">
                  <c:v>164638</c:v>
                </c:pt>
                <c:pt idx="507">
                  <c:v>164675</c:v>
                </c:pt>
                <c:pt idx="508">
                  <c:v>164711</c:v>
                </c:pt>
                <c:pt idx="509">
                  <c:v>164747</c:v>
                </c:pt>
                <c:pt idx="510">
                  <c:v>164785</c:v>
                </c:pt>
                <c:pt idx="511">
                  <c:v>164820</c:v>
                </c:pt>
                <c:pt idx="512">
                  <c:v>164857</c:v>
                </c:pt>
                <c:pt idx="513">
                  <c:v>164891</c:v>
                </c:pt>
                <c:pt idx="514">
                  <c:v>164926</c:v>
                </c:pt>
                <c:pt idx="515">
                  <c:v>164962</c:v>
                </c:pt>
                <c:pt idx="516">
                  <c:v>164998</c:v>
                </c:pt>
                <c:pt idx="517">
                  <c:v>165032</c:v>
                </c:pt>
                <c:pt idx="518">
                  <c:v>165065</c:v>
                </c:pt>
                <c:pt idx="519">
                  <c:v>165100</c:v>
                </c:pt>
                <c:pt idx="520">
                  <c:v>165134</c:v>
                </c:pt>
                <c:pt idx="521">
                  <c:v>165168</c:v>
                </c:pt>
                <c:pt idx="522">
                  <c:v>165201</c:v>
                </c:pt>
                <c:pt idx="523">
                  <c:v>165236</c:v>
                </c:pt>
                <c:pt idx="524">
                  <c:v>165269</c:v>
                </c:pt>
                <c:pt idx="525">
                  <c:v>165303</c:v>
                </c:pt>
                <c:pt idx="526">
                  <c:v>165336</c:v>
                </c:pt>
                <c:pt idx="527">
                  <c:v>165368</c:v>
                </c:pt>
                <c:pt idx="528">
                  <c:v>165400</c:v>
                </c:pt>
                <c:pt idx="529">
                  <c:v>165432</c:v>
                </c:pt>
                <c:pt idx="530">
                  <c:v>165465</c:v>
                </c:pt>
                <c:pt idx="531">
                  <c:v>165497</c:v>
                </c:pt>
                <c:pt idx="532">
                  <c:v>165530</c:v>
                </c:pt>
                <c:pt idx="533">
                  <c:v>165563</c:v>
                </c:pt>
                <c:pt idx="534">
                  <c:v>165596</c:v>
                </c:pt>
                <c:pt idx="535">
                  <c:v>165629</c:v>
                </c:pt>
                <c:pt idx="536">
                  <c:v>165662</c:v>
                </c:pt>
                <c:pt idx="537">
                  <c:v>165694</c:v>
                </c:pt>
                <c:pt idx="538">
                  <c:v>165726</c:v>
                </c:pt>
                <c:pt idx="539">
                  <c:v>165759</c:v>
                </c:pt>
                <c:pt idx="540">
                  <c:v>165791</c:v>
                </c:pt>
                <c:pt idx="541">
                  <c:v>165823</c:v>
                </c:pt>
                <c:pt idx="542">
                  <c:v>165853</c:v>
                </c:pt>
                <c:pt idx="543">
                  <c:v>165884</c:v>
                </c:pt>
                <c:pt idx="544">
                  <c:v>165916</c:v>
                </c:pt>
                <c:pt idx="545">
                  <c:v>165946</c:v>
                </c:pt>
                <c:pt idx="546">
                  <c:v>165979</c:v>
                </c:pt>
                <c:pt idx="547">
                  <c:v>166012</c:v>
                </c:pt>
                <c:pt idx="548">
                  <c:v>166044</c:v>
                </c:pt>
                <c:pt idx="549">
                  <c:v>166075</c:v>
                </c:pt>
                <c:pt idx="550">
                  <c:v>166105</c:v>
                </c:pt>
                <c:pt idx="551">
                  <c:v>166134</c:v>
                </c:pt>
                <c:pt idx="552">
                  <c:v>166164</c:v>
                </c:pt>
                <c:pt idx="553">
                  <c:v>166194</c:v>
                </c:pt>
                <c:pt idx="554">
                  <c:v>166226</c:v>
                </c:pt>
                <c:pt idx="555">
                  <c:v>166256</c:v>
                </c:pt>
                <c:pt idx="556">
                  <c:v>166286</c:v>
                </c:pt>
                <c:pt idx="557">
                  <c:v>166315</c:v>
                </c:pt>
                <c:pt idx="558">
                  <c:v>166344</c:v>
                </c:pt>
                <c:pt idx="559">
                  <c:v>166375</c:v>
                </c:pt>
                <c:pt idx="560">
                  <c:v>166403</c:v>
                </c:pt>
                <c:pt idx="561">
                  <c:v>166431</c:v>
                </c:pt>
                <c:pt idx="562">
                  <c:v>166461</c:v>
                </c:pt>
                <c:pt idx="563">
                  <c:v>166490</c:v>
                </c:pt>
                <c:pt idx="564">
                  <c:v>166520</c:v>
                </c:pt>
                <c:pt idx="565">
                  <c:v>166548</c:v>
                </c:pt>
                <c:pt idx="566">
                  <c:v>166577</c:v>
                </c:pt>
                <c:pt idx="567">
                  <c:v>166606</c:v>
                </c:pt>
                <c:pt idx="568">
                  <c:v>166636</c:v>
                </c:pt>
                <c:pt idx="569">
                  <c:v>166666</c:v>
                </c:pt>
                <c:pt idx="570">
                  <c:v>166694</c:v>
                </c:pt>
                <c:pt idx="571">
                  <c:v>166722</c:v>
                </c:pt>
                <c:pt idx="572">
                  <c:v>166751</c:v>
                </c:pt>
                <c:pt idx="573">
                  <c:v>166779</c:v>
                </c:pt>
                <c:pt idx="574">
                  <c:v>166807</c:v>
                </c:pt>
                <c:pt idx="575">
                  <c:v>166836</c:v>
                </c:pt>
                <c:pt idx="576">
                  <c:v>166862</c:v>
                </c:pt>
                <c:pt idx="577">
                  <c:v>166891</c:v>
                </c:pt>
                <c:pt idx="578">
                  <c:v>166919</c:v>
                </c:pt>
                <c:pt idx="579">
                  <c:v>166946</c:v>
                </c:pt>
                <c:pt idx="580">
                  <c:v>166974</c:v>
                </c:pt>
                <c:pt idx="581">
                  <c:v>167001</c:v>
                </c:pt>
                <c:pt idx="582">
                  <c:v>167028</c:v>
                </c:pt>
                <c:pt idx="583">
                  <c:v>167056</c:v>
                </c:pt>
                <c:pt idx="584">
                  <c:v>167083</c:v>
                </c:pt>
                <c:pt idx="585">
                  <c:v>167110</c:v>
                </c:pt>
                <c:pt idx="586">
                  <c:v>167136</c:v>
                </c:pt>
                <c:pt idx="587">
                  <c:v>167161</c:v>
                </c:pt>
                <c:pt idx="588">
                  <c:v>167188</c:v>
                </c:pt>
                <c:pt idx="589">
                  <c:v>167214</c:v>
                </c:pt>
                <c:pt idx="590">
                  <c:v>167241</c:v>
                </c:pt>
                <c:pt idx="591">
                  <c:v>167266</c:v>
                </c:pt>
                <c:pt idx="592">
                  <c:v>167293</c:v>
                </c:pt>
                <c:pt idx="593">
                  <c:v>167319</c:v>
                </c:pt>
                <c:pt idx="594">
                  <c:v>167345</c:v>
                </c:pt>
                <c:pt idx="595">
                  <c:v>167371</c:v>
                </c:pt>
                <c:pt idx="596">
                  <c:v>167397</c:v>
                </c:pt>
                <c:pt idx="597">
                  <c:v>167423</c:v>
                </c:pt>
                <c:pt idx="598">
                  <c:v>167450</c:v>
                </c:pt>
                <c:pt idx="599">
                  <c:v>167476</c:v>
                </c:pt>
                <c:pt idx="600">
                  <c:v>167501</c:v>
                </c:pt>
                <c:pt idx="601">
                  <c:v>167527</c:v>
                </c:pt>
                <c:pt idx="602">
                  <c:v>167553</c:v>
                </c:pt>
                <c:pt idx="603">
                  <c:v>167579</c:v>
                </c:pt>
                <c:pt idx="604">
                  <c:v>167605</c:v>
                </c:pt>
                <c:pt idx="605">
                  <c:v>167632</c:v>
                </c:pt>
                <c:pt idx="606">
                  <c:v>167658</c:v>
                </c:pt>
                <c:pt idx="607">
                  <c:v>167683</c:v>
                </c:pt>
                <c:pt idx="608">
                  <c:v>167708</c:v>
                </c:pt>
                <c:pt idx="609">
                  <c:v>167735</c:v>
                </c:pt>
                <c:pt idx="610">
                  <c:v>167761</c:v>
                </c:pt>
                <c:pt idx="611">
                  <c:v>167786</c:v>
                </c:pt>
                <c:pt idx="612">
                  <c:v>167811</c:v>
                </c:pt>
                <c:pt idx="613">
                  <c:v>167836</c:v>
                </c:pt>
                <c:pt idx="614">
                  <c:v>167863</c:v>
                </c:pt>
                <c:pt idx="615">
                  <c:v>167889</c:v>
                </c:pt>
                <c:pt idx="616">
                  <c:v>167912</c:v>
                </c:pt>
                <c:pt idx="617">
                  <c:v>167936</c:v>
                </c:pt>
                <c:pt idx="618">
                  <c:v>167962</c:v>
                </c:pt>
                <c:pt idx="619">
                  <c:v>167988</c:v>
                </c:pt>
                <c:pt idx="620">
                  <c:v>168012</c:v>
                </c:pt>
                <c:pt idx="621">
                  <c:v>168037</c:v>
                </c:pt>
                <c:pt idx="622">
                  <c:v>168063</c:v>
                </c:pt>
                <c:pt idx="623">
                  <c:v>168088</c:v>
                </c:pt>
                <c:pt idx="624">
                  <c:v>168113</c:v>
                </c:pt>
                <c:pt idx="625">
                  <c:v>168139</c:v>
                </c:pt>
                <c:pt idx="626">
                  <c:v>168163</c:v>
                </c:pt>
                <c:pt idx="627">
                  <c:v>168189</c:v>
                </c:pt>
                <c:pt idx="628">
                  <c:v>168213</c:v>
                </c:pt>
                <c:pt idx="629">
                  <c:v>168239</c:v>
                </c:pt>
                <c:pt idx="630">
                  <c:v>168264</c:v>
                </c:pt>
                <c:pt idx="631">
                  <c:v>168289</c:v>
                </c:pt>
                <c:pt idx="632">
                  <c:v>168313</c:v>
                </c:pt>
                <c:pt idx="633">
                  <c:v>168340</c:v>
                </c:pt>
                <c:pt idx="634">
                  <c:v>168365</c:v>
                </c:pt>
                <c:pt idx="635">
                  <c:v>168389</c:v>
                </c:pt>
                <c:pt idx="636">
                  <c:v>168415</c:v>
                </c:pt>
                <c:pt idx="637">
                  <c:v>168438</c:v>
                </c:pt>
                <c:pt idx="638">
                  <c:v>168463</c:v>
                </c:pt>
                <c:pt idx="639">
                  <c:v>168489</c:v>
                </c:pt>
                <c:pt idx="640">
                  <c:v>168513</c:v>
                </c:pt>
                <c:pt idx="641">
                  <c:v>168537</c:v>
                </c:pt>
                <c:pt idx="642">
                  <c:v>168562</c:v>
                </c:pt>
                <c:pt idx="643">
                  <c:v>168587</c:v>
                </c:pt>
                <c:pt idx="644">
                  <c:v>168611</c:v>
                </c:pt>
                <c:pt idx="645">
                  <c:v>168637</c:v>
                </c:pt>
                <c:pt idx="646">
                  <c:v>168661</c:v>
                </c:pt>
                <c:pt idx="647">
                  <c:v>168685</c:v>
                </c:pt>
                <c:pt idx="648">
                  <c:v>168710</c:v>
                </c:pt>
                <c:pt idx="649">
                  <c:v>168733</c:v>
                </c:pt>
                <c:pt idx="650">
                  <c:v>168758</c:v>
                </c:pt>
                <c:pt idx="651">
                  <c:v>168782</c:v>
                </c:pt>
                <c:pt idx="652">
                  <c:v>168807</c:v>
                </c:pt>
                <c:pt idx="653">
                  <c:v>168831</c:v>
                </c:pt>
                <c:pt idx="654">
                  <c:v>168855</c:v>
                </c:pt>
                <c:pt idx="655">
                  <c:v>168879</c:v>
                </c:pt>
                <c:pt idx="656">
                  <c:v>168902</c:v>
                </c:pt>
                <c:pt idx="657">
                  <c:v>168926</c:v>
                </c:pt>
                <c:pt idx="658">
                  <c:v>168950</c:v>
                </c:pt>
                <c:pt idx="659">
                  <c:v>168975</c:v>
                </c:pt>
                <c:pt idx="660">
                  <c:v>168999</c:v>
                </c:pt>
                <c:pt idx="661">
                  <c:v>169023</c:v>
                </c:pt>
                <c:pt idx="662">
                  <c:v>169047</c:v>
                </c:pt>
                <c:pt idx="663">
                  <c:v>169071</c:v>
                </c:pt>
                <c:pt idx="664">
                  <c:v>169096</c:v>
                </c:pt>
                <c:pt idx="665">
                  <c:v>169120</c:v>
                </c:pt>
                <c:pt idx="666">
                  <c:v>169143</c:v>
                </c:pt>
                <c:pt idx="667">
                  <c:v>169166</c:v>
                </c:pt>
                <c:pt idx="668">
                  <c:v>169191</c:v>
                </c:pt>
                <c:pt idx="669">
                  <c:v>169215</c:v>
                </c:pt>
                <c:pt idx="670">
                  <c:v>169239</c:v>
                </c:pt>
                <c:pt idx="671">
                  <c:v>169261</c:v>
                </c:pt>
                <c:pt idx="672">
                  <c:v>169284</c:v>
                </c:pt>
                <c:pt idx="673">
                  <c:v>169308</c:v>
                </c:pt>
                <c:pt idx="674">
                  <c:v>169330</c:v>
                </c:pt>
                <c:pt idx="675">
                  <c:v>169351</c:v>
                </c:pt>
                <c:pt idx="676">
                  <c:v>169375</c:v>
                </c:pt>
                <c:pt idx="677">
                  <c:v>169397</c:v>
                </c:pt>
                <c:pt idx="678">
                  <c:v>169421</c:v>
                </c:pt>
                <c:pt idx="679">
                  <c:v>169444</c:v>
                </c:pt>
                <c:pt idx="680">
                  <c:v>169465</c:v>
                </c:pt>
                <c:pt idx="681">
                  <c:v>169489</c:v>
                </c:pt>
                <c:pt idx="682">
                  <c:v>169511</c:v>
                </c:pt>
                <c:pt idx="683">
                  <c:v>169534</c:v>
                </c:pt>
                <c:pt idx="684">
                  <c:v>169557</c:v>
                </c:pt>
                <c:pt idx="685">
                  <c:v>169580</c:v>
                </c:pt>
                <c:pt idx="686">
                  <c:v>169603</c:v>
                </c:pt>
                <c:pt idx="687">
                  <c:v>169626</c:v>
                </c:pt>
                <c:pt idx="688">
                  <c:v>169648</c:v>
                </c:pt>
                <c:pt idx="689">
                  <c:v>169670</c:v>
                </c:pt>
                <c:pt idx="690">
                  <c:v>169693</c:v>
                </c:pt>
                <c:pt idx="691">
                  <c:v>169716</c:v>
                </c:pt>
                <c:pt idx="692">
                  <c:v>169738</c:v>
                </c:pt>
                <c:pt idx="693">
                  <c:v>169762</c:v>
                </c:pt>
                <c:pt idx="694">
                  <c:v>169784</c:v>
                </c:pt>
                <c:pt idx="695">
                  <c:v>169807</c:v>
                </c:pt>
                <c:pt idx="696">
                  <c:v>169830</c:v>
                </c:pt>
                <c:pt idx="697">
                  <c:v>169851</c:v>
                </c:pt>
                <c:pt idx="698">
                  <c:v>169873</c:v>
                </c:pt>
                <c:pt idx="699">
                  <c:v>169896</c:v>
                </c:pt>
                <c:pt idx="700">
                  <c:v>169918</c:v>
                </c:pt>
                <c:pt idx="701">
                  <c:v>169941</c:v>
                </c:pt>
                <c:pt idx="702">
                  <c:v>169964</c:v>
                </c:pt>
                <c:pt idx="703">
                  <c:v>169985</c:v>
                </c:pt>
                <c:pt idx="704">
                  <c:v>170005</c:v>
                </c:pt>
                <c:pt idx="705">
                  <c:v>170029</c:v>
                </c:pt>
                <c:pt idx="706">
                  <c:v>170051</c:v>
                </c:pt>
                <c:pt idx="707">
                  <c:v>170073</c:v>
                </c:pt>
                <c:pt idx="708">
                  <c:v>170095</c:v>
                </c:pt>
                <c:pt idx="709">
                  <c:v>170118</c:v>
                </c:pt>
                <c:pt idx="710">
                  <c:v>170139</c:v>
                </c:pt>
                <c:pt idx="711">
                  <c:v>170162</c:v>
                </c:pt>
                <c:pt idx="712">
                  <c:v>170184</c:v>
                </c:pt>
                <c:pt idx="713">
                  <c:v>170206</c:v>
                </c:pt>
                <c:pt idx="714">
                  <c:v>170227</c:v>
                </c:pt>
                <c:pt idx="715">
                  <c:v>170250</c:v>
                </c:pt>
                <c:pt idx="716">
                  <c:v>170270</c:v>
                </c:pt>
                <c:pt idx="717">
                  <c:v>170292</c:v>
                </c:pt>
                <c:pt idx="718">
                  <c:v>170314</c:v>
                </c:pt>
                <c:pt idx="719">
                  <c:v>170335</c:v>
                </c:pt>
                <c:pt idx="720">
                  <c:v>170358</c:v>
                </c:pt>
                <c:pt idx="721">
                  <c:v>170380</c:v>
                </c:pt>
                <c:pt idx="722">
                  <c:v>170401</c:v>
                </c:pt>
                <c:pt idx="723">
                  <c:v>170423</c:v>
                </c:pt>
                <c:pt idx="724">
                  <c:v>170444</c:v>
                </c:pt>
                <c:pt idx="725">
                  <c:v>170466</c:v>
                </c:pt>
                <c:pt idx="726">
                  <c:v>170488</c:v>
                </c:pt>
                <c:pt idx="727">
                  <c:v>170509</c:v>
                </c:pt>
                <c:pt idx="728">
                  <c:v>170531</c:v>
                </c:pt>
                <c:pt idx="729">
                  <c:v>170553</c:v>
                </c:pt>
                <c:pt idx="730">
                  <c:v>170574</c:v>
                </c:pt>
                <c:pt idx="731">
                  <c:v>170595</c:v>
                </c:pt>
                <c:pt idx="732">
                  <c:v>170615</c:v>
                </c:pt>
                <c:pt idx="733">
                  <c:v>170638</c:v>
                </c:pt>
                <c:pt idx="734">
                  <c:v>170658</c:v>
                </c:pt>
                <c:pt idx="735">
                  <c:v>170679</c:v>
                </c:pt>
                <c:pt idx="736">
                  <c:v>170701</c:v>
                </c:pt>
                <c:pt idx="737">
                  <c:v>170722</c:v>
                </c:pt>
                <c:pt idx="738">
                  <c:v>170742</c:v>
                </c:pt>
                <c:pt idx="739">
                  <c:v>170764</c:v>
                </c:pt>
                <c:pt idx="740">
                  <c:v>170786</c:v>
                </c:pt>
                <c:pt idx="741">
                  <c:v>170807</c:v>
                </c:pt>
                <c:pt idx="742">
                  <c:v>170829</c:v>
                </c:pt>
                <c:pt idx="743">
                  <c:v>170851</c:v>
                </c:pt>
                <c:pt idx="744">
                  <c:v>170873</c:v>
                </c:pt>
                <c:pt idx="745">
                  <c:v>170895</c:v>
                </c:pt>
                <c:pt idx="746">
                  <c:v>170917</c:v>
                </c:pt>
                <c:pt idx="747">
                  <c:v>170939</c:v>
                </c:pt>
                <c:pt idx="748">
                  <c:v>170959</c:v>
                </c:pt>
                <c:pt idx="749">
                  <c:v>170982</c:v>
                </c:pt>
                <c:pt idx="750">
                  <c:v>171003</c:v>
                </c:pt>
                <c:pt idx="751">
                  <c:v>171025</c:v>
                </c:pt>
                <c:pt idx="752">
                  <c:v>171047</c:v>
                </c:pt>
                <c:pt idx="753">
                  <c:v>171069</c:v>
                </c:pt>
                <c:pt idx="754">
                  <c:v>171091</c:v>
                </c:pt>
                <c:pt idx="755">
                  <c:v>171114</c:v>
                </c:pt>
                <c:pt idx="756">
                  <c:v>171136</c:v>
                </c:pt>
                <c:pt idx="757">
                  <c:v>171158</c:v>
                </c:pt>
                <c:pt idx="758">
                  <c:v>171182</c:v>
                </c:pt>
                <c:pt idx="759">
                  <c:v>171205</c:v>
                </c:pt>
                <c:pt idx="760">
                  <c:v>171227</c:v>
                </c:pt>
                <c:pt idx="761">
                  <c:v>171250</c:v>
                </c:pt>
                <c:pt idx="762">
                  <c:v>171272</c:v>
                </c:pt>
                <c:pt idx="763">
                  <c:v>171297</c:v>
                </c:pt>
                <c:pt idx="764">
                  <c:v>171321</c:v>
                </c:pt>
                <c:pt idx="765">
                  <c:v>171343</c:v>
                </c:pt>
                <c:pt idx="766">
                  <c:v>171366</c:v>
                </c:pt>
                <c:pt idx="767">
                  <c:v>171389</c:v>
                </c:pt>
                <c:pt idx="768">
                  <c:v>171410</c:v>
                </c:pt>
                <c:pt idx="769">
                  <c:v>171434</c:v>
                </c:pt>
                <c:pt idx="770">
                  <c:v>171459</c:v>
                </c:pt>
                <c:pt idx="771">
                  <c:v>171483</c:v>
                </c:pt>
                <c:pt idx="772">
                  <c:v>171505</c:v>
                </c:pt>
                <c:pt idx="773">
                  <c:v>171528</c:v>
                </c:pt>
                <c:pt idx="774">
                  <c:v>171551</c:v>
                </c:pt>
                <c:pt idx="775">
                  <c:v>171574</c:v>
                </c:pt>
                <c:pt idx="776">
                  <c:v>171597</c:v>
                </c:pt>
                <c:pt idx="777">
                  <c:v>171620</c:v>
                </c:pt>
                <c:pt idx="778">
                  <c:v>171645</c:v>
                </c:pt>
                <c:pt idx="779">
                  <c:v>171667</c:v>
                </c:pt>
                <c:pt idx="780">
                  <c:v>171691</c:v>
                </c:pt>
                <c:pt idx="781">
                  <c:v>171714</c:v>
                </c:pt>
                <c:pt idx="782">
                  <c:v>171738</c:v>
                </c:pt>
                <c:pt idx="783">
                  <c:v>171761</c:v>
                </c:pt>
                <c:pt idx="784">
                  <c:v>171785</c:v>
                </c:pt>
                <c:pt idx="785">
                  <c:v>171809</c:v>
                </c:pt>
                <c:pt idx="786">
                  <c:v>171833</c:v>
                </c:pt>
                <c:pt idx="787">
                  <c:v>171855</c:v>
                </c:pt>
                <c:pt idx="788">
                  <c:v>171878</c:v>
                </c:pt>
                <c:pt idx="789">
                  <c:v>171901</c:v>
                </c:pt>
                <c:pt idx="790">
                  <c:v>171925</c:v>
                </c:pt>
                <c:pt idx="791">
                  <c:v>171949</c:v>
                </c:pt>
                <c:pt idx="792">
                  <c:v>171972</c:v>
                </c:pt>
                <c:pt idx="793">
                  <c:v>171994</c:v>
                </c:pt>
                <c:pt idx="794">
                  <c:v>172016</c:v>
                </c:pt>
                <c:pt idx="795">
                  <c:v>172038</c:v>
                </c:pt>
                <c:pt idx="796">
                  <c:v>172059</c:v>
                </c:pt>
                <c:pt idx="797">
                  <c:v>172081</c:v>
                </c:pt>
                <c:pt idx="798">
                  <c:v>172104</c:v>
                </c:pt>
                <c:pt idx="799">
                  <c:v>172126</c:v>
                </c:pt>
                <c:pt idx="800">
                  <c:v>172149</c:v>
                </c:pt>
                <c:pt idx="801">
                  <c:v>172171</c:v>
                </c:pt>
                <c:pt idx="802">
                  <c:v>172193</c:v>
                </c:pt>
                <c:pt idx="803">
                  <c:v>172215</c:v>
                </c:pt>
                <c:pt idx="804">
                  <c:v>172237</c:v>
                </c:pt>
                <c:pt idx="805">
                  <c:v>172259</c:v>
                </c:pt>
                <c:pt idx="806">
                  <c:v>172280</c:v>
                </c:pt>
                <c:pt idx="807">
                  <c:v>172302</c:v>
                </c:pt>
                <c:pt idx="808">
                  <c:v>172324</c:v>
                </c:pt>
                <c:pt idx="809">
                  <c:v>172344</c:v>
                </c:pt>
                <c:pt idx="810">
                  <c:v>172366</c:v>
                </c:pt>
                <c:pt idx="811">
                  <c:v>172388</c:v>
                </c:pt>
                <c:pt idx="812">
                  <c:v>172409</c:v>
                </c:pt>
                <c:pt idx="813">
                  <c:v>172431</c:v>
                </c:pt>
                <c:pt idx="814">
                  <c:v>172451</c:v>
                </c:pt>
                <c:pt idx="815">
                  <c:v>172472</c:v>
                </c:pt>
                <c:pt idx="816">
                  <c:v>172493</c:v>
                </c:pt>
                <c:pt idx="817">
                  <c:v>172516</c:v>
                </c:pt>
                <c:pt idx="818">
                  <c:v>172537</c:v>
                </c:pt>
                <c:pt idx="819">
                  <c:v>172559</c:v>
                </c:pt>
                <c:pt idx="820">
                  <c:v>172581</c:v>
                </c:pt>
                <c:pt idx="821">
                  <c:v>172601</c:v>
                </c:pt>
                <c:pt idx="822">
                  <c:v>172621</c:v>
                </c:pt>
                <c:pt idx="823">
                  <c:v>172643</c:v>
                </c:pt>
                <c:pt idx="824">
                  <c:v>172663</c:v>
                </c:pt>
                <c:pt idx="825">
                  <c:v>172684</c:v>
                </c:pt>
                <c:pt idx="826">
                  <c:v>172705</c:v>
                </c:pt>
                <c:pt idx="827">
                  <c:v>172726</c:v>
                </c:pt>
                <c:pt idx="828">
                  <c:v>172748</c:v>
                </c:pt>
                <c:pt idx="829">
                  <c:v>172769</c:v>
                </c:pt>
                <c:pt idx="830">
                  <c:v>172789</c:v>
                </c:pt>
                <c:pt idx="831">
                  <c:v>172810</c:v>
                </c:pt>
                <c:pt idx="832">
                  <c:v>172830</c:v>
                </c:pt>
                <c:pt idx="833">
                  <c:v>172852</c:v>
                </c:pt>
                <c:pt idx="834">
                  <c:v>172873</c:v>
                </c:pt>
                <c:pt idx="835">
                  <c:v>172894</c:v>
                </c:pt>
                <c:pt idx="836">
                  <c:v>172914</c:v>
                </c:pt>
                <c:pt idx="837">
                  <c:v>172934</c:v>
                </c:pt>
                <c:pt idx="838">
                  <c:v>172955</c:v>
                </c:pt>
                <c:pt idx="839">
                  <c:v>172976</c:v>
                </c:pt>
                <c:pt idx="840">
                  <c:v>172997</c:v>
                </c:pt>
                <c:pt idx="841">
                  <c:v>173019</c:v>
                </c:pt>
                <c:pt idx="842">
                  <c:v>173041</c:v>
                </c:pt>
                <c:pt idx="843">
                  <c:v>173062</c:v>
                </c:pt>
                <c:pt idx="844">
                  <c:v>173084</c:v>
                </c:pt>
                <c:pt idx="845">
                  <c:v>173105</c:v>
                </c:pt>
                <c:pt idx="846">
                  <c:v>173127</c:v>
                </c:pt>
                <c:pt idx="847">
                  <c:v>173149</c:v>
                </c:pt>
                <c:pt idx="848">
                  <c:v>173170</c:v>
                </c:pt>
                <c:pt idx="849">
                  <c:v>173192</c:v>
                </c:pt>
                <c:pt idx="850">
                  <c:v>173213</c:v>
                </c:pt>
                <c:pt idx="851">
                  <c:v>173235</c:v>
                </c:pt>
                <c:pt idx="852">
                  <c:v>173256</c:v>
                </c:pt>
                <c:pt idx="853">
                  <c:v>173278</c:v>
                </c:pt>
                <c:pt idx="854">
                  <c:v>173299</c:v>
                </c:pt>
                <c:pt idx="855">
                  <c:v>173321</c:v>
                </c:pt>
                <c:pt idx="856">
                  <c:v>173343</c:v>
                </c:pt>
                <c:pt idx="857">
                  <c:v>173366</c:v>
                </c:pt>
                <c:pt idx="858">
                  <c:v>173387</c:v>
                </c:pt>
                <c:pt idx="859">
                  <c:v>173407</c:v>
                </c:pt>
                <c:pt idx="860">
                  <c:v>173429</c:v>
                </c:pt>
                <c:pt idx="861">
                  <c:v>173452</c:v>
                </c:pt>
                <c:pt idx="862">
                  <c:v>173472</c:v>
                </c:pt>
                <c:pt idx="863">
                  <c:v>173493</c:v>
                </c:pt>
                <c:pt idx="864">
                  <c:v>173515</c:v>
                </c:pt>
                <c:pt idx="865">
                  <c:v>173536</c:v>
                </c:pt>
                <c:pt idx="866">
                  <c:v>173558</c:v>
                </c:pt>
                <c:pt idx="867">
                  <c:v>173579</c:v>
                </c:pt>
                <c:pt idx="868">
                  <c:v>173601</c:v>
                </c:pt>
                <c:pt idx="869">
                  <c:v>173623</c:v>
                </c:pt>
                <c:pt idx="870">
                  <c:v>173646</c:v>
                </c:pt>
                <c:pt idx="871">
                  <c:v>173668</c:v>
                </c:pt>
                <c:pt idx="872">
                  <c:v>173690</c:v>
                </c:pt>
                <c:pt idx="873">
                  <c:v>173712</c:v>
                </c:pt>
                <c:pt idx="874">
                  <c:v>173734</c:v>
                </c:pt>
                <c:pt idx="875">
                  <c:v>173755</c:v>
                </c:pt>
                <c:pt idx="876">
                  <c:v>173777</c:v>
                </c:pt>
                <c:pt idx="877">
                  <c:v>173799</c:v>
                </c:pt>
                <c:pt idx="878">
                  <c:v>173820</c:v>
                </c:pt>
                <c:pt idx="879">
                  <c:v>173842</c:v>
                </c:pt>
                <c:pt idx="880">
                  <c:v>173864</c:v>
                </c:pt>
                <c:pt idx="881">
                  <c:v>173885</c:v>
                </c:pt>
                <c:pt idx="882">
                  <c:v>173907</c:v>
                </c:pt>
                <c:pt idx="883">
                  <c:v>173930</c:v>
                </c:pt>
                <c:pt idx="884">
                  <c:v>173952</c:v>
                </c:pt>
                <c:pt idx="885">
                  <c:v>173973</c:v>
                </c:pt>
                <c:pt idx="886">
                  <c:v>173994</c:v>
                </c:pt>
                <c:pt idx="887">
                  <c:v>174017</c:v>
                </c:pt>
                <c:pt idx="888">
                  <c:v>174039</c:v>
                </c:pt>
                <c:pt idx="889">
                  <c:v>174062</c:v>
                </c:pt>
                <c:pt idx="890">
                  <c:v>174084</c:v>
                </c:pt>
                <c:pt idx="891">
                  <c:v>174106</c:v>
                </c:pt>
                <c:pt idx="892">
                  <c:v>174127</c:v>
                </c:pt>
                <c:pt idx="893">
                  <c:v>174150</c:v>
                </c:pt>
                <c:pt idx="894">
                  <c:v>174172</c:v>
                </c:pt>
                <c:pt idx="895">
                  <c:v>174194</c:v>
                </c:pt>
                <c:pt idx="896">
                  <c:v>174214</c:v>
                </c:pt>
                <c:pt idx="897">
                  <c:v>174235</c:v>
                </c:pt>
                <c:pt idx="898">
                  <c:v>174258</c:v>
                </c:pt>
                <c:pt idx="899">
                  <c:v>174279</c:v>
                </c:pt>
                <c:pt idx="900">
                  <c:v>174301</c:v>
                </c:pt>
                <c:pt idx="901">
                  <c:v>174322</c:v>
                </c:pt>
                <c:pt idx="902">
                  <c:v>174343</c:v>
                </c:pt>
                <c:pt idx="903">
                  <c:v>174364</c:v>
                </c:pt>
                <c:pt idx="904">
                  <c:v>174386</c:v>
                </c:pt>
                <c:pt idx="905">
                  <c:v>174406</c:v>
                </c:pt>
                <c:pt idx="906">
                  <c:v>174428</c:v>
                </c:pt>
                <c:pt idx="907">
                  <c:v>174450</c:v>
                </c:pt>
                <c:pt idx="908">
                  <c:v>174470</c:v>
                </c:pt>
                <c:pt idx="909">
                  <c:v>174491</c:v>
                </c:pt>
                <c:pt idx="910">
                  <c:v>174513</c:v>
                </c:pt>
                <c:pt idx="911">
                  <c:v>174534</c:v>
                </c:pt>
                <c:pt idx="912">
                  <c:v>174556</c:v>
                </c:pt>
                <c:pt idx="913">
                  <c:v>174577</c:v>
                </c:pt>
                <c:pt idx="914">
                  <c:v>174599</c:v>
                </c:pt>
                <c:pt idx="915">
                  <c:v>174618</c:v>
                </c:pt>
                <c:pt idx="916">
                  <c:v>174640</c:v>
                </c:pt>
                <c:pt idx="917">
                  <c:v>174661</c:v>
                </c:pt>
                <c:pt idx="918">
                  <c:v>174683</c:v>
                </c:pt>
                <c:pt idx="919">
                  <c:v>174703</c:v>
                </c:pt>
                <c:pt idx="920">
                  <c:v>174725</c:v>
                </c:pt>
                <c:pt idx="921">
                  <c:v>174744</c:v>
                </c:pt>
                <c:pt idx="922">
                  <c:v>174767</c:v>
                </c:pt>
                <c:pt idx="923">
                  <c:v>174788</c:v>
                </c:pt>
                <c:pt idx="924">
                  <c:v>174808</c:v>
                </c:pt>
                <c:pt idx="925">
                  <c:v>174828</c:v>
                </c:pt>
                <c:pt idx="926">
                  <c:v>174848</c:v>
                </c:pt>
                <c:pt idx="927">
                  <c:v>174869</c:v>
                </c:pt>
                <c:pt idx="928">
                  <c:v>174889</c:v>
                </c:pt>
                <c:pt idx="929">
                  <c:v>174911</c:v>
                </c:pt>
                <c:pt idx="930">
                  <c:v>174932</c:v>
                </c:pt>
                <c:pt idx="931">
                  <c:v>174951</c:v>
                </c:pt>
                <c:pt idx="932">
                  <c:v>174972</c:v>
                </c:pt>
                <c:pt idx="933">
                  <c:v>174994</c:v>
                </c:pt>
                <c:pt idx="934">
                  <c:v>175013</c:v>
                </c:pt>
                <c:pt idx="935">
                  <c:v>175034</c:v>
                </c:pt>
                <c:pt idx="936">
                  <c:v>175056</c:v>
                </c:pt>
                <c:pt idx="937">
                  <c:v>175077</c:v>
                </c:pt>
                <c:pt idx="938">
                  <c:v>175097</c:v>
                </c:pt>
                <c:pt idx="939">
                  <c:v>175119</c:v>
                </c:pt>
                <c:pt idx="940">
                  <c:v>175140</c:v>
                </c:pt>
                <c:pt idx="941">
                  <c:v>175161</c:v>
                </c:pt>
                <c:pt idx="942">
                  <c:v>175183</c:v>
                </c:pt>
                <c:pt idx="943">
                  <c:v>175204</c:v>
                </c:pt>
                <c:pt idx="944">
                  <c:v>175227</c:v>
                </c:pt>
                <c:pt idx="945">
                  <c:v>175248</c:v>
                </c:pt>
                <c:pt idx="946">
                  <c:v>175270</c:v>
                </c:pt>
                <c:pt idx="947">
                  <c:v>175291</c:v>
                </c:pt>
                <c:pt idx="948">
                  <c:v>175314</c:v>
                </c:pt>
                <c:pt idx="949">
                  <c:v>175334</c:v>
                </c:pt>
                <c:pt idx="950">
                  <c:v>175356</c:v>
                </c:pt>
                <c:pt idx="951">
                  <c:v>175378</c:v>
                </c:pt>
                <c:pt idx="952">
                  <c:v>175400</c:v>
                </c:pt>
                <c:pt idx="953">
                  <c:v>175421</c:v>
                </c:pt>
                <c:pt idx="954">
                  <c:v>175442</c:v>
                </c:pt>
                <c:pt idx="955">
                  <c:v>175462</c:v>
                </c:pt>
                <c:pt idx="956">
                  <c:v>175483</c:v>
                </c:pt>
                <c:pt idx="957">
                  <c:v>175503</c:v>
                </c:pt>
                <c:pt idx="958">
                  <c:v>175524</c:v>
                </c:pt>
                <c:pt idx="959">
                  <c:v>175544</c:v>
                </c:pt>
                <c:pt idx="960">
                  <c:v>175565</c:v>
                </c:pt>
                <c:pt idx="961">
                  <c:v>175586</c:v>
                </c:pt>
                <c:pt idx="962">
                  <c:v>175607</c:v>
                </c:pt>
                <c:pt idx="963">
                  <c:v>175627</c:v>
                </c:pt>
                <c:pt idx="964">
                  <c:v>175648</c:v>
                </c:pt>
                <c:pt idx="965">
                  <c:v>175667</c:v>
                </c:pt>
                <c:pt idx="966">
                  <c:v>175688</c:v>
                </c:pt>
                <c:pt idx="967">
                  <c:v>175708</c:v>
                </c:pt>
                <c:pt idx="968">
                  <c:v>175730</c:v>
                </c:pt>
                <c:pt idx="969">
                  <c:v>175750</c:v>
                </c:pt>
                <c:pt idx="970">
                  <c:v>175771</c:v>
                </c:pt>
                <c:pt idx="971">
                  <c:v>175792</c:v>
                </c:pt>
                <c:pt idx="972">
                  <c:v>175811</c:v>
                </c:pt>
                <c:pt idx="973">
                  <c:v>175832</c:v>
                </c:pt>
                <c:pt idx="974">
                  <c:v>175853</c:v>
                </c:pt>
                <c:pt idx="975">
                  <c:v>175873</c:v>
                </c:pt>
                <c:pt idx="976">
                  <c:v>175892</c:v>
                </c:pt>
                <c:pt idx="977">
                  <c:v>175913</c:v>
                </c:pt>
                <c:pt idx="978">
                  <c:v>175934</c:v>
                </c:pt>
                <c:pt idx="979">
                  <c:v>175955</c:v>
                </c:pt>
                <c:pt idx="980">
                  <c:v>175974</c:v>
                </c:pt>
                <c:pt idx="981">
                  <c:v>175995</c:v>
                </c:pt>
                <c:pt idx="982">
                  <c:v>176015</c:v>
                </c:pt>
                <c:pt idx="983">
                  <c:v>176033</c:v>
                </c:pt>
                <c:pt idx="984">
                  <c:v>176053</c:v>
                </c:pt>
                <c:pt idx="985">
                  <c:v>176073</c:v>
                </c:pt>
                <c:pt idx="986">
                  <c:v>176094</c:v>
                </c:pt>
                <c:pt idx="987">
                  <c:v>176115</c:v>
                </c:pt>
                <c:pt idx="988">
                  <c:v>176134</c:v>
                </c:pt>
                <c:pt idx="989">
                  <c:v>176155</c:v>
                </c:pt>
                <c:pt idx="990">
                  <c:v>176175</c:v>
                </c:pt>
                <c:pt idx="991">
                  <c:v>176196</c:v>
                </c:pt>
                <c:pt idx="992">
                  <c:v>176216</c:v>
                </c:pt>
                <c:pt idx="993">
                  <c:v>176237</c:v>
                </c:pt>
                <c:pt idx="994">
                  <c:v>176257</c:v>
                </c:pt>
                <c:pt idx="995">
                  <c:v>176278</c:v>
                </c:pt>
                <c:pt idx="996">
                  <c:v>176300</c:v>
                </c:pt>
                <c:pt idx="997">
                  <c:v>176321</c:v>
                </c:pt>
                <c:pt idx="998">
                  <c:v>176341</c:v>
                </c:pt>
                <c:pt idx="999">
                  <c:v>176363</c:v>
                </c:pt>
              </c:numCache>
            </c:numRef>
          </c:val>
          <c:smooth val="0"/>
          <c:extLst>
            <c:ext xmlns:c16="http://schemas.microsoft.com/office/drawing/2014/chart" uri="{C3380CC4-5D6E-409C-BE32-E72D297353CC}">
              <c16:uniqueId val="{00000001-E81A-4F21-992D-00A8BFA251A4}"/>
            </c:ext>
          </c:extLst>
        </c:ser>
        <c:ser>
          <c:idx val="2"/>
          <c:order val="2"/>
          <c:tx>
            <c:strRef>
              <c:f>'50'!$E$1</c:f>
              <c:strCache>
                <c:ptCount val="1"/>
                <c:pt idx="0">
                  <c:v>50%</c:v>
                </c:pt>
              </c:strCache>
            </c:strRef>
          </c:tx>
          <c:spPr>
            <a:ln w="28575" cap="rnd">
              <a:solidFill>
                <a:schemeClr val="accent3"/>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E$2:$E$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1</c:v>
                </c:pt>
                <c:pt idx="314">
                  <c:v>143601</c:v>
                </c:pt>
                <c:pt idx="315">
                  <c:v>144164</c:v>
                </c:pt>
                <c:pt idx="316">
                  <c:v>144697</c:v>
                </c:pt>
                <c:pt idx="317">
                  <c:v>145200</c:v>
                </c:pt>
                <c:pt idx="318">
                  <c:v>145683</c:v>
                </c:pt>
                <c:pt idx="319">
                  <c:v>146133</c:v>
                </c:pt>
                <c:pt idx="320">
                  <c:v>146557</c:v>
                </c:pt>
                <c:pt idx="321">
                  <c:v>146948</c:v>
                </c:pt>
                <c:pt idx="322">
                  <c:v>147308</c:v>
                </c:pt>
                <c:pt idx="323">
                  <c:v>147638</c:v>
                </c:pt>
                <c:pt idx="324">
                  <c:v>147941</c:v>
                </c:pt>
                <c:pt idx="325">
                  <c:v>148219</c:v>
                </c:pt>
                <c:pt idx="326">
                  <c:v>148468</c:v>
                </c:pt>
                <c:pt idx="327">
                  <c:v>148686</c:v>
                </c:pt>
                <c:pt idx="328">
                  <c:v>148884</c:v>
                </c:pt>
                <c:pt idx="329">
                  <c:v>149061</c:v>
                </c:pt>
                <c:pt idx="330">
                  <c:v>149222</c:v>
                </c:pt>
                <c:pt idx="331">
                  <c:v>149364</c:v>
                </c:pt>
                <c:pt idx="332">
                  <c:v>149499</c:v>
                </c:pt>
                <c:pt idx="333">
                  <c:v>149616</c:v>
                </c:pt>
                <c:pt idx="334">
                  <c:v>149721</c:v>
                </c:pt>
                <c:pt idx="335">
                  <c:v>149816</c:v>
                </c:pt>
                <c:pt idx="336">
                  <c:v>149899</c:v>
                </c:pt>
                <c:pt idx="337">
                  <c:v>149976</c:v>
                </c:pt>
                <c:pt idx="338">
                  <c:v>150046</c:v>
                </c:pt>
                <c:pt idx="339">
                  <c:v>150133</c:v>
                </c:pt>
                <c:pt idx="340">
                  <c:v>150212</c:v>
                </c:pt>
                <c:pt idx="341">
                  <c:v>150281</c:v>
                </c:pt>
                <c:pt idx="342">
                  <c:v>150344</c:v>
                </c:pt>
                <c:pt idx="343">
                  <c:v>150403</c:v>
                </c:pt>
                <c:pt idx="344">
                  <c:v>150460</c:v>
                </c:pt>
                <c:pt idx="345">
                  <c:v>150512</c:v>
                </c:pt>
                <c:pt idx="346">
                  <c:v>150564</c:v>
                </c:pt>
                <c:pt idx="347">
                  <c:v>150610</c:v>
                </c:pt>
                <c:pt idx="348">
                  <c:v>150655</c:v>
                </c:pt>
                <c:pt idx="349">
                  <c:v>150698</c:v>
                </c:pt>
                <c:pt idx="350">
                  <c:v>150739</c:v>
                </c:pt>
                <c:pt idx="351">
                  <c:v>150778</c:v>
                </c:pt>
                <c:pt idx="352">
                  <c:v>150815</c:v>
                </c:pt>
                <c:pt idx="353">
                  <c:v>150851</c:v>
                </c:pt>
                <c:pt idx="354">
                  <c:v>150884</c:v>
                </c:pt>
                <c:pt idx="355">
                  <c:v>150915</c:v>
                </c:pt>
                <c:pt idx="356">
                  <c:v>150944</c:v>
                </c:pt>
                <c:pt idx="357">
                  <c:v>150972</c:v>
                </c:pt>
                <c:pt idx="358">
                  <c:v>150998</c:v>
                </c:pt>
                <c:pt idx="359">
                  <c:v>151023</c:v>
                </c:pt>
                <c:pt idx="360">
                  <c:v>151047</c:v>
                </c:pt>
                <c:pt idx="361">
                  <c:v>151071</c:v>
                </c:pt>
                <c:pt idx="362">
                  <c:v>151092</c:v>
                </c:pt>
                <c:pt idx="363">
                  <c:v>151114</c:v>
                </c:pt>
                <c:pt idx="364">
                  <c:v>151133</c:v>
                </c:pt>
                <c:pt idx="365">
                  <c:v>151151</c:v>
                </c:pt>
                <c:pt idx="366">
                  <c:v>151169</c:v>
                </c:pt>
                <c:pt idx="367">
                  <c:v>151185</c:v>
                </c:pt>
                <c:pt idx="368">
                  <c:v>151201</c:v>
                </c:pt>
                <c:pt idx="369">
                  <c:v>151217</c:v>
                </c:pt>
                <c:pt idx="370">
                  <c:v>151233</c:v>
                </c:pt>
                <c:pt idx="371">
                  <c:v>151246</c:v>
                </c:pt>
                <c:pt idx="372">
                  <c:v>151259</c:v>
                </c:pt>
                <c:pt idx="373">
                  <c:v>151271</c:v>
                </c:pt>
                <c:pt idx="374">
                  <c:v>151283</c:v>
                </c:pt>
                <c:pt idx="375">
                  <c:v>151295</c:v>
                </c:pt>
                <c:pt idx="376">
                  <c:v>151306</c:v>
                </c:pt>
                <c:pt idx="377">
                  <c:v>151317</c:v>
                </c:pt>
                <c:pt idx="378">
                  <c:v>151326</c:v>
                </c:pt>
                <c:pt idx="379">
                  <c:v>151335</c:v>
                </c:pt>
                <c:pt idx="380">
                  <c:v>151345</c:v>
                </c:pt>
                <c:pt idx="381">
                  <c:v>151355</c:v>
                </c:pt>
                <c:pt idx="382">
                  <c:v>151363</c:v>
                </c:pt>
                <c:pt idx="383">
                  <c:v>151372</c:v>
                </c:pt>
                <c:pt idx="384">
                  <c:v>151379</c:v>
                </c:pt>
                <c:pt idx="385">
                  <c:v>151387</c:v>
                </c:pt>
                <c:pt idx="386">
                  <c:v>151395</c:v>
                </c:pt>
                <c:pt idx="387">
                  <c:v>151403</c:v>
                </c:pt>
                <c:pt idx="388">
                  <c:v>151409</c:v>
                </c:pt>
                <c:pt idx="389">
                  <c:v>151416</c:v>
                </c:pt>
                <c:pt idx="390">
                  <c:v>151423</c:v>
                </c:pt>
                <c:pt idx="391">
                  <c:v>151430</c:v>
                </c:pt>
                <c:pt idx="392">
                  <c:v>151436</c:v>
                </c:pt>
                <c:pt idx="393">
                  <c:v>151441</c:v>
                </c:pt>
                <c:pt idx="394">
                  <c:v>151448</c:v>
                </c:pt>
                <c:pt idx="395">
                  <c:v>151454</c:v>
                </c:pt>
                <c:pt idx="396">
                  <c:v>151459</c:v>
                </c:pt>
                <c:pt idx="397">
                  <c:v>151465</c:v>
                </c:pt>
                <c:pt idx="398">
                  <c:v>151470</c:v>
                </c:pt>
                <c:pt idx="399">
                  <c:v>151475</c:v>
                </c:pt>
                <c:pt idx="400">
                  <c:v>151480</c:v>
                </c:pt>
                <c:pt idx="401">
                  <c:v>151485</c:v>
                </c:pt>
                <c:pt idx="402">
                  <c:v>151489</c:v>
                </c:pt>
                <c:pt idx="403">
                  <c:v>151493</c:v>
                </c:pt>
                <c:pt idx="404">
                  <c:v>151498</c:v>
                </c:pt>
                <c:pt idx="405">
                  <c:v>151503</c:v>
                </c:pt>
                <c:pt idx="406">
                  <c:v>151508</c:v>
                </c:pt>
                <c:pt idx="407">
                  <c:v>151512</c:v>
                </c:pt>
                <c:pt idx="408">
                  <c:v>151516</c:v>
                </c:pt>
                <c:pt idx="409">
                  <c:v>151521</c:v>
                </c:pt>
                <c:pt idx="410">
                  <c:v>151525</c:v>
                </c:pt>
                <c:pt idx="411">
                  <c:v>151528</c:v>
                </c:pt>
                <c:pt idx="412">
                  <c:v>151533</c:v>
                </c:pt>
                <c:pt idx="413">
                  <c:v>151537</c:v>
                </c:pt>
                <c:pt idx="414">
                  <c:v>151541</c:v>
                </c:pt>
                <c:pt idx="415">
                  <c:v>151545</c:v>
                </c:pt>
                <c:pt idx="416">
                  <c:v>151549</c:v>
                </c:pt>
                <c:pt idx="417">
                  <c:v>151554</c:v>
                </c:pt>
                <c:pt idx="418">
                  <c:v>151557</c:v>
                </c:pt>
                <c:pt idx="419">
                  <c:v>151561</c:v>
                </c:pt>
                <c:pt idx="420">
                  <c:v>151565</c:v>
                </c:pt>
                <c:pt idx="421">
                  <c:v>151569</c:v>
                </c:pt>
                <c:pt idx="422">
                  <c:v>151573</c:v>
                </c:pt>
                <c:pt idx="423">
                  <c:v>151577</c:v>
                </c:pt>
                <c:pt idx="424">
                  <c:v>151581</c:v>
                </c:pt>
                <c:pt idx="425">
                  <c:v>151584</c:v>
                </c:pt>
                <c:pt idx="426">
                  <c:v>151589</c:v>
                </c:pt>
                <c:pt idx="427">
                  <c:v>151593</c:v>
                </c:pt>
                <c:pt idx="428">
                  <c:v>151597</c:v>
                </c:pt>
                <c:pt idx="429">
                  <c:v>151601</c:v>
                </c:pt>
                <c:pt idx="430">
                  <c:v>151604</c:v>
                </c:pt>
                <c:pt idx="431">
                  <c:v>151608</c:v>
                </c:pt>
                <c:pt idx="432">
                  <c:v>151612</c:v>
                </c:pt>
                <c:pt idx="433">
                  <c:v>151616</c:v>
                </c:pt>
                <c:pt idx="434">
                  <c:v>151620</c:v>
                </c:pt>
                <c:pt idx="435">
                  <c:v>151625</c:v>
                </c:pt>
                <c:pt idx="436">
                  <c:v>151628</c:v>
                </c:pt>
                <c:pt idx="437">
                  <c:v>151632</c:v>
                </c:pt>
                <c:pt idx="438">
                  <c:v>151636</c:v>
                </c:pt>
                <c:pt idx="439">
                  <c:v>151640</c:v>
                </c:pt>
                <c:pt idx="440">
                  <c:v>151643</c:v>
                </c:pt>
                <c:pt idx="441">
                  <c:v>151648</c:v>
                </c:pt>
                <c:pt idx="442">
                  <c:v>151652</c:v>
                </c:pt>
                <c:pt idx="443">
                  <c:v>151656</c:v>
                </c:pt>
                <c:pt idx="444">
                  <c:v>151660</c:v>
                </c:pt>
                <c:pt idx="445">
                  <c:v>151664</c:v>
                </c:pt>
                <c:pt idx="446">
                  <c:v>151668</c:v>
                </c:pt>
                <c:pt idx="447">
                  <c:v>151672</c:v>
                </c:pt>
                <c:pt idx="448">
                  <c:v>151675</c:v>
                </c:pt>
                <c:pt idx="449">
                  <c:v>151679</c:v>
                </c:pt>
                <c:pt idx="450">
                  <c:v>151683</c:v>
                </c:pt>
                <c:pt idx="451">
                  <c:v>151687</c:v>
                </c:pt>
                <c:pt idx="452">
                  <c:v>151691</c:v>
                </c:pt>
                <c:pt idx="453">
                  <c:v>151694</c:v>
                </c:pt>
                <c:pt idx="454">
                  <c:v>151698</c:v>
                </c:pt>
                <c:pt idx="455">
                  <c:v>151702</c:v>
                </c:pt>
                <c:pt idx="456">
                  <c:v>151706</c:v>
                </c:pt>
                <c:pt idx="457">
                  <c:v>151710</c:v>
                </c:pt>
                <c:pt idx="458">
                  <c:v>151714</c:v>
                </c:pt>
                <c:pt idx="459">
                  <c:v>151717</c:v>
                </c:pt>
                <c:pt idx="460">
                  <c:v>151721</c:v>
                </c:pt>
                <c:pt idx="461">
                  <c:v>151726</c:v>
                </c:pt>
                <c:pt idx="462">
                  <c:v>151729</c:v>
                </c:pt>
                <c:pt idx="463">
                  <c:v>151733</c:v>
                </c:pt>
                <c:pt idx="464">
                  <c:v>151738</c:v>
                </c:pt>
                <c:pt idx="465">
                  <c:v>151742</c:v>
                </c:pt>
                <c:pt idx="466">
                  <c:v>151745</c:v>
                </c:pt>
                <c:pt idx="467">
                  <c:v>151749</c:v>
                </c:pt>
                <c:pt idx="468">
                  <c:v>151753</c:v>
                </c:pt>
                <c:pt idx="469">
                  <c:v>151757</c:v>
                </c:pt>
                <c:pt idx="470">
                  <c:v>151761</c:v>
                </c:pt>
                <c:pt idx="471">
                  <c:v>151765</c:v>
                </c:pt>
                <c:pt idx="472">
                  <c:v>151769</c:v>
                </c:pt>
                <c:pt idx="473">
                  <c:v>151774</c:v>
                </c:pt>
                <c:pt idx="474">
                  <c:v>151777</c:v>
                </c:pt>
                <c:pt idx="475">
                  <c:v>151781</c:v>
                </c:pt>
                <c:pt idx="476">
                  <c:v>151784</c:v>
                </c:pt>
                <c:pt idx="477">
                  <c:v>151788</c:v>
                </c:pt>
                <c:pt idx="478">
                  <c:v>151792</c:v>
                </c:pt>
                <c:pt idx="479">
                  <c:v>151796</c:v>
                </c:pt>
                <c:pt idx="480">
                  <c:v>151800</c:v>
                </c:pt>
                <c:pt idx="481">
                  <c:v>151804</c:v>
                </c:pt>
                <c:pt idx="482">
                  <c:v>151808</c:v>
                </c:pt>
                <c:pt idx="483">
                  <c:v>151812</c:v>
                </c:pt>
                <c:pt idx="484">
                  <c:v>151816</c:v>
                </c:pt>
                <c:pt idx="485">
                  <c:v>151819</c:v>
                </c:pt>
                <c:pt idx="486">
                  <c:v>151824</c:v>
                </c:pt>
                <c:pt idx="487">
                  <c:v>151827</c:v>
                </c:pt>
                <c:pt idx="488">
                  <c:v>151831</c:v>
                </c:pt>
                <c:pt idx="489">
                  <c:v>151835</c:v>
                </c:pt>
                <c:pt idx="490">
                  <c:v>151840</c:v>
                </c:pt>
                <c:pt idx="491">
                  <c:v>151843</c:v>
                </c:pt>
                <c:pt idx="492">
                  <c:v>151847</c:v>
                </c:pt>
                <c:pt idx="493">
                  <c:v>151851</c:v>
                </c:pt>
                <c:pt idx="494">
                  <c:v>151856</c:v>
                </c:pt>
                <c:pt idx="495">
                  <c:v>151860</c:v>
                </c:pt>
                <c:pt idx="496">
                  <c:v>151864</c:v>
                </c:pt>
                <c:pt idx="497">
                  <c:v>151867</c:v>
                </c:pt>
                <c:pt idx="498">
                  <c:v>151872</c:v>
                </c:pt>
                <c:pt idx="499">
                  <c:v>151875</c:v>
                </c:pt>
                <c:pt idx="500">
                  <c:v>151879</c:v>
                </c:pt>
                <c:pt idx="501">
                  <c:v>151884</c:v>
                </c:pt>
                <c:pt idx="502">
                  <c:v>151888</c:v>
                </c:pt>
                <c:pt idx="503">
                  <c:v>151892</c:v>
                </c:pt>
                <c:pt idx="504">
                  <c:v>151896</c:v>
                </c:pt>
                <c:pt idx="505">
                  <c:v>151900</c:v>
                </c:pt>
                <c:pt idx="506">
                  <c:v>151903</c:v>
                </c:pt>
                <c:pt idx="507">
                  <c:v>151907</c:v>
                </c:pt>
                <c:pt idx="508">
                  <c:v>151911</c:v>
                </c:pt>
                <c:pt idx="509">
                  <c:v>151916</c:v>
                </c:pt>
                <c:pt idx="510">
                  <c:v>151919</c:v>
                </c:pt>
                <c:pt idx="511">
                  <c:v>151923</c:v>
                </c:pt>
                <c:pt idx="512">
                  <c:v>151927</c:v>
                </c:pt>
                <c:pt idx="513">
                  <c:v>151931</c:v>
                </c:pt>
                <c:pt idx="514">
                  <c:v>151934</c:v>
                </c:pt>
                <c:pt idx="515">
                  <c:v>151938</c:v>
                </c:pt>
                <c:pt idx="516">
                  <c:v>151942</c:v>
                </c:pt>
                <c:pt idx="517">
                  <c:v>151946</c:v>
                </c:pt>
                <c:pt idx="518">
                  <c:v>151950</c:v>
                </c:pt>
                <c:pt idx="519">
                  <c:v>151955</c:v>
                </c:pt>
                <c:pt idx="520">
                  <c:v>151958</c:v>
                </c:pt>
                <c:pt idx="521">
                  <c:v>151962</c:v>
                </c:pt>
                <c:pt idx="522">
                  <c:v>151966</c:v>
                </c:pt>
                <c:pt idx="523">
                  <c:v>151970</c:v>
                </c:pt>
                <c:pt idx="524">
                  <c:v>151974</c:v>
                </c:pt>
                <c:pt idx="525">
                  <c:v>151978</c:v>
                </c:pt>
                <c:pt idx="526">
                  <c:v>151982</c:v>
                </c:pt>
                <c:pt idx="527">
                  <c:v>151986</c:v>
                </c:pt>
                <c:pt idx="528">
                  <c:v>151991</c:v>
                </c:pt>
                <c:pt idx="529">
                  <c:v>151995</c:v>
                </c:pt>
                <c:pt idx="530">
                  <c:v>151999</c:v>
                </c:pt>
                <c:pt idx="531">
                  <c:v>152003</c:v>
                </c:pt>
                <c:pt idx="532">
                  <c:v>152008</c:v>
                </c:pt>
                <c:pt idx="533">
                  <c:v>152012</c:v>
                </c:pt>
                <c:pt idx="534">
                  <c:v>152016</c:v>
                </c:pt>
                <c:pt idx="535">
                  <c:v>152020</c:v>
                </c:pt>
                <c:pt idx="536">
                  <c:v>152024</c:v>
                </c:pt>
                <c:pt idx="537">
                  <c:v>152027</c:v>
                </c:pt>
                <c:pt idx="538">
                  <c:v>152032</c:v>
                </c:pt>
                <c:pt idx="539">
                  <c:v>152036</c:v>
                </c:pt>
                <c:pt idx="540">
                  <c:v>152040</c:v>
                </c:pt>
                <c:pt idx="541">
                  <c:v>152044</c:v>
                </c:pt>
                <c:pt idx="542">
                  <c:v>152048</c:v>
                </c:pt>
                <c:pt idx="543">
                  <c:v>152053</c:v>
                </c:pt>
                <c:pt idx="544">
                  <c:v>152057</c:v>
                </c:pt>
                <c:pt idx="545">
                  <c:v>152061</c:v>
                </c:pt>
                <c:pt idx="546">
                  <c:v>152066</c:v>
                </c:pt>
                <c:pt idx="547">
                  <c:v>152070</c:v>
                </c:pt>
                <c:pt idx="548">
                  <c:v>152074</c:v>
                </c:pt>
                <c:pt idx="549">
                  <c:v>152078</c:v>
                </c:pt>
                <c:pt idx="550">
                  <c:v>152083</c:v>
                </c:pt>
                <c:pt idx="551">
                  <c:v>152087</c:v>
                </c:pt>
                <c:pt idx="552">
                  <c:v>152091</c:v>
                </c:pt>
                <c:pt idx="553">
                  <c:v>152096</c:v>
                </c:pt>
                <c:pt idx="554">
                  <c:v>152100</c:v>
                </c:pt>
                <c:pt idx="555">
                  <c:v>152103</c:v>
                </c:pt>
                <c:pt idx="556">
                  <c:v>152107</c:v>
                </c:pt>
                <c:pt idx="557">
                  <c:v>152111</c:v>
                </c:pt>
                <c:pt idx="558">
                  <c:v>152115</c:v>
                </c:pt>
                <c:pt idx="559">
                  <c:v>152119</c:v>
                </c:pt>
                <c:pt idx="560">
                  <c:v>152123</c:v>
                </c:pt>
                <c:pt idx="561">
                  <c:v>152127</c:v>
                </c:pt>
                <c:pt idx="562">
                  <c:v>152131</c:v>
                </c:pt>
                <c:pt idx="563">
                  <c:v>152135</c:v>
                </c:pt>
                <c:pt idx="564">
                  <c:v>152139</c:v>
                </c:pt>
                <c:pt idx="565">
                  <c:v>152143</c:v>
                </c:pt>
                <c:pt idx="566">
                  <c:v>152147</c:v>
                </c:pt>
                <c:pt idx="567">
                  <c:v>152152</c:v>
                </c:pt>
                <c:pt idx="568">
                  <c:v>152155</c:v>
                </c:pt>
                <c:pt idx="569">
                  <c:v>152159</c:v>
                </c:pt>
                <c:pt idx="570">
                  <c:v>152162</c:v>
                </c:pt>
                <c:pt idx="571">
                  <c:v>152166</c:v>
                </c:pt>
                <c:pt idx="572">
                  <c:v>152171</c:v>
                </c:pt>
                <c:pt idx="573">
                  <c:v>152174</c:v>
                </c:pt>
                <c:pt idx="574">
                  <c:v>152178</c:v>
                </c:pt>
                <c:pt idx="575">
                  <c:v>152182</c:v>
                </c:pt>
                <c:pt idx="576">
                  <c:v>152186</c:v>
                </c:pt>
                <c:pt idx="577">
                  <c:v>152190</c:v>
                </c:pt>
                <c:pt idx="578">
                  <c:v>152194</c:v>
                </c:pt>
                <c:pt idx="579">
                  <c:v>152197</c:v>
                </c:pt>
                <c:pt idx="580">
                  <c:v>152201</c:v>
                </c:pt>
                <c:pt idx="581">
                  <c:v>152205</c:v>
                </c:pt>
                <c:pt idx="582">
                  <c:v>152209</c:v>
                </c:pt>
                <c:pt idx="583">
                  <c:v>152213</c:v>
                </c:pt>
                <c:pt idx="584">
                  <c:v>152217</c:v>
                </c:pt>
                <c:pt idx="585">
                  <c:v>152220</c:v>
                </c:pt>
                <c:pt idx="586">
                  <c:v>152224</c:v>
                </c:pt>
                <c:pt idx="587">
                  <c:v>152228</c:v>
                </c:pt>
                <c:pt idx="588">
                  <c:v>152232</c:v>
                </c:pt>
                <c:pt idx="589">
                  <c:v>152235</c:v>
                </c:pt>
                <c:pt idx="590">
                  <c:v>152239</c:v>
                </c:pt>
                <c:pt idx="591">
                  <c:v>152243</c:v>
                </c:pt>
                <c:pt idx="592">
                  <c:v>152246</c:v>
                </c:pt>
                <c:pt idx="593">
                  <c:v>152250</c:v>
                </c:pt>
                <c:pt idx="594">
                  <c:v>152254</c:v>
                </c:pt>
                <c:pt idx="595">
                  <c:v>152258</c:v>
                </c:pt>
                <c:pt idx="596">
                  <c:v>152262</c:v>
                </c:pt>
                <c:pt idx="597">
                  <c:v>152266</c:v>
                </c:pt>
                <c:pt idx="598">
                  <c:v>152270</c:v>
                </c:pt>
                <c:pt idx="599">
                  <c:v>152274</c:v>
                </c:pt>
                <c:pt idx="600">
                  <c:v>152278</c:v>
                </c:pt>
                <c:pt idx="601">
                  <c:v>152282</c:v>
                </c:pt>
                <c:pt idx="602">
                  <c:v>152286</c:v>
                </c:pt>
                <c:pt idx="603">
                  <c:v>152289</c:v>
                </c:pt>
                <c:pt idx="604">
                  <c:v>152294</c:v>
                </c:pt>
                <c:pt idx="605">
                  <c:v>152297</c:v>
                </c:pt>
                <c:pt idx="606">
                  <c:v>152301</c:v>
                </c:pt>
                <c:pt idx="607">
                  <c:v>152305</c:v>
                </c:pt>
                <c:pt idx="608">
                  <c:v>152309</c:v>
                </c:pt>
                <c:pt idx="609">
                  <c:v>152313</c:v>
                </c:pt>
                <c:pt idx="610">
                  <c:v>152317</c:v>
                </c:pt>
                <c:pt idx="611">
                  <c:v>152321</c:v>
                </c:pt>
                <c:pt idx="612">
                  <c:v>152325</c:v>
                </c:pt>
                <c:pt idx="613">
                  <c:v>152328</c:v>
                </c:pt>
                <c:pt idx="614">
                  <c:v>152332</c:v>
                </c:pt>
                <c:pt idx="615">
                  <c:v>152336</c:v>
                </c:pt>
                <c:pt idx="616">
                  <c:v>152340</c:v>
                </c:pt>
                <c:pt idx="617">
                  <c:v>152344</c:v>
                </c:pt>
                <c:pt idx="618">
                  <c:v>152348</c:v>
                </c:pt>
                <c:pt idx="619">
                  <c:v>152352</c:v>
                </c:pt>
                <c:pt idx="620">
                  <c:v>152357</c:v>
                </c:pt>
                <c:pt idx="621">
                  <c:v>152361</c:v>
                </c:pt>
                <c:pt idx="622">
                  <c:v>152364</c:v>
                </c:pt>
                <c:pt idx="623">
                  <c:v>152368</c:v>
                </c:pt>
                <c:pt idx="624">
                  <c:v>152372</c:v>
                </c:pt>
                <c:pt idx="625">
                  <c:v>152376</c:v>
                </c:pt>
                <c:pt idx="626">
                  <c:v>152380</c:v>
                </c:pt>
                <c:pt idx="627">
                  <c:v>152385</c:v>
                </c:pt>
                <c:pt idx="628">
                  <c:v>152389</c:v>
                </c:pt>
                <c:pt idx="629">
                  <c:v>152393</c:v>
                </c:pt>
                <c:pt idx="630">
                  <c:v>152397</c:v>
                </c:pt>
                <c:pt idx="631">
                  <c:v>152401</c:v>
                </c:pt>
                <c:pt idx="632">
                  <c:v>152405</c:v>
                </c:pt>
                <c:pt idx="633">
                  <c:v>152409</c:v>
                </c:pt>
                <c:pt idx="634">
                  <c:v>152413</c:v>
                </c:pt>
                <c:pt idx="635">
                  <c:v>152418</c:v>
                </c:pt>
                <c:pt idx="636">
                  <c:v>152421</c:v>
                </c:pt>
                <c:pt idx="637">
                  <c:v>152425</c:v>
                </c:pt>
                <c:pt idx="638">
                  <c:v>152430</c:v>
                </c:pt>
                <c:pt idx="639">
                  <c:v>152434</c:v>
                </c:pt>
                <c:pt idx="640">
                  <c:v>152438</c:v>
                </c:pt>
                <c:pt idx="641">
                  <c:v>152443</c:v>
                </c:pt>
                <c:pt idx="642">
                  <c:v>152447</c:v>
                </c:pt>
                <c:pt idx="643">
                  <c:v>152451</c:v>
                </c:pt>
                <c:pt idx="644">
                  <c:v>152455</c:v>
                </c:pt>
                <c:pt idx="645">
                  <c:v>152459</c:v>
                </c:pt>
                <c:pt idx="646">
                  <c:v>152463</c:v>
                </c:pt>
                <c:pt idx="647">
                  <c:v>152467</c:v>
                </c:pt>
                <c:pt idx="648">
                  <c:v>152471</c:v>
                </c:pt>
                <c:pt idx="649">
                  <c:v>152475</c:v>
                </c:pt>
                <c:pt idx="650">
                  <c:v>152480</c:v>
                </c:pt>
                <c:pt idx="651">
                  <c:v>152484</c:v>
                </c:pt>
                <c:pt idx="652">
                  <c:v>152488</c:v>
                </c:pt>
                <c:pt idx="653">
                  <c:v>152492</c:v>
                </c:pt>
                <c:pt idx="654">
                  <c:v>152496</c:v>
                </c:pt>
                <c:pt idx="655">
                  <c:v>152501</c:v>
                </c:pt>
                <c:pt idx="656">
                  <c:v>152505</c:v>
                </c:pt>
                <c:pt idx="657">
                  <c:v>152509</c:v>
                </c:pt>
                <c:pt idx="658">
                  <c:v>152514</c:v>
                </c:pt>
                <c:pt idx="659">
                  <c:v>152518</c:v>
                </c:pt>
                <c:pt idx="660">
                  <c:v>152522</c:v>
                </c:pt>
                <c:pt idx="661">
                  <c:v>152527</c:v>
                </c:pt>
                <c:pt idx="662">
                  <c:v>152530</c:v>
                </c:pt>
                <c:pt idx="663">
                  <c:v>152534</c:v>
                </c:pt>
                <c:pt idx="664">
                  <c:v>152538</c:v>
                </c:pt>
                <c:pt idx="665">
                  <c:v>152543</c:v>
                </c:pt>
                <c:pt idx="666">
                  <c:v>152546</c:v>
                </c:pt>
                <c:pt idx="667">
                  <c:v>152551</c:v>
                </c:pt>
                <c:pt idx="668">
                  <c:v>152555</c:v>
                </c:pt>
                <c:pt idx="669">
                  <c:v>152558</c:v>
                </c:pt>
                <c:pt idx="670">
                  <c:v>152562</c:v>
                </c:pt>
                <c:pt idx="671">
                  <c:v>152566</c:v>
                </c:pt>
                <c:pt idx="672">
                  <c:v>152571</c:v>
                </c:pt>
                <c:pt idx="673">
                  <c:v>152574</c:v>
                </c:pt>
                <c:pt idx="674">
                  <c:v>152578</c:v>
                </c:pt>
                <c:pt idx="675">
                  <c:v>152581</c:v>
                </c:pt>
                <c:pt idx="676">
                  <c:v>152586</c:v>
                </c:pt>
                <c:pt idx="677">
                  <c:v>152589</c:v>
                </c:pt>
                <c:pt idx="678">
                  <c:v>152593</c:v>
                </c:pt>
                <c:pt idx="679">
                  <c:v>152596</c:v>
                </c:pt>
                <c:pt idx="680">
                  <c:v>152600</c:v>
                </c:pt>
                <c:pt idx="681">
                  <c:v>152604</c:v>
                </c:pt>
                <c:pt idx="682">
                  <c:v>152608</c:v>
                </c:pt>
                <c:pt idx="683">
                  <c:v>152612</c:v>
                </c:pt>
                <c:pt idx="684">
                  <c:v>152616</c:v>
                </c:pt>
                <c:pt idx="685">
                  <c:v>152619</c:v>
                </c:pt>
                <c:pt idx="686">
                  <c:v>152624</c:v>
                </c:pt>
                <c:pt idx="687">
                  <c:v>152627</c:v>
                </c:pt>
                <c:pt idx="688">
                  <c:v>152631</c:v>
                </c:pt>
                <c:pt idx="689">
                  <c:v>152635</c:v>
                </c:pt>
                <c:pt idx="690">
                  <c:v>152640</c:v>
                </c:pt>
                <c:pt idx="691">
                  <c:v>152643</c:v>
                </c:pt>
                <c:pt idx="692">
                  <c:v>152648</c:v>
                </c:pt>
                <c:pt idx="693">
                  <c:v>152652</c:v>
                </c:pt>
                <c:pt idx="694">
                  <c:v>152656</c:v>
                </c:pt>
                <c:pt idx="695">
                  <c:v>152660</c:v>
                </c:pt>
                <c:pt idx="696">
                  <c:v>152664</c:v>
                </c:pt>
                <c:pt idx="697">
                  <c:v>152668</c:v>
                </c:pt>
                <c:pt idx="698">
                  <c:v>152671</c:v>
                </c:pt>
                <c:pt idx="699">
                  <c:v>152675</c:v>
                </c:pt>
                <c:pt idx="700">
                  <c:v>152679</c:v>
                </c:pt>
                <c:pt idx="701">
                  <c:v>152683</c:v>
                </c:pt>
                <c:pt idx="702">
                  <c:v>152687</c:v>
                </c:pt>
                <c:pt idx="703">
                  <c:v>152691</c:v>
                </c:pt>
                <c:pt idx="704">
                  <c:v>152695</c:v>
                </c:pt>
                <c:pt idx="705">
                  <c:v>152698</c:v>
                </c:pt>
                <c:pt idx="706">
                  <c:v>152702</c:v>
                </c:pt>
                <c:pt idx="707">
                  <c:v>152706</c:v>
                </c:pt>
                <c:pt idx="708">
                  <c:v>152709</c:v>
                </c:pt>
                <c:pt idx="709">
                  <c:v>152713</c:v>
                </c:pt>
                <c:pt idx="710">
                  <c:v>152718</c:v>
                </c:pt>
                <c:pt idx="711">
                  <c:v>152721</c:v>
                </c:pt>
                <c:pt idx="712">
                  <c:v>152725</c:v>
                </c:pt>
                <c:pt idx="713">
                  <c:v>152729</c:v>
                </c:pt>
                <c:pt idx="714">
                  <c:v>152733</c:v>
                </c:pt>
                <c:pt idx="715">
                  <c:v>152737</c:v>
                </c:pt>
                <c:pt idx="716">
                  <c:v>152740</c:v>
                </c:pt>
                <c:pt idx="717">
                  <c:v>152744</c:v>
                </c:pt>
                <c:pt idx="718">
                  <c:v>152748</c:v>
                </c:pt>
                <c:pt idx="719">
                  <c:v>152752</c:v>
                </c:pt>
                <c:pt idx="720">
                  <c:v>152755</c:v>
                </c:pt>
                <c:pt idx="721">
                  <c:v>152759</c:v>
                </c:pt>
                <c:pt idx="722">
                  <c:v>152763</c:v>
                </c:pt>
                <c:pt idx="723">
                  <c:v>152767</c:v>
                </c:pt>
                <c:pt idx="724">
                  <c:v>152771</c:v>
                </c:pt>
                <c:pt idx="725">
                  <c:v>152775</c:v>
                </c:pt>
                <c:pt idx="726">
                  <c:v>152778</c:v>
                </c:pt>
                <c:pt idx="727">
                  <c:v>152782</c:v>
                </c:pt>
                <c:pt idx="728">
                  <c:v>152786</c:v>
                </c:pt>
                <c:pt idx="729">
                  <c:v>152790</c:v>
                </c:pt>
                <c:pt idx="730">
                  <c:v>152793</c:v>
                </c:pt>
                <c:pt idx="731">
                  <c:v>152797</c:v>
                </c:pt>
                <c:pt idx="732">
                  <c:v>152801</c:v>
                </c:pt>
                <c:pt idx="733">
                  <c:v>152804</c:v>
                </c:pt>
                <c:pt idx="734">
                  <c:v>152808</c:v>
                </c:pt>
                <c:pt idx="735">
                  <c:v>152812</c:v>
                </c:pt>
                <c:pt idx="736">
                  <c:v>152816</c:v>
                </c:pt>
                <c:pt idx="737">
                  <c:v>152820</c:v>
                </c:pt>
                <c:pt idx="738">
                  <c:v>152824</c:v>
                </c:pt>
                <c:pt idx="739">
                  <c:v>152828</c:v>
                </c:pt>
                <c:pt idx="740">
                  <c:v>152832</c:v>
                </c:pt>
                <c:pt idx="741">
                  <c:v>152836</c:v>
                </c:pt>
                <c:pt idx="742">
                  <c:v>152840</c:v>
                </c:pt>
                <c:pt idx="743">
                  <c:v>152844</c:v>
                </c:pt>
                <c:pt idx="744">
                  <c:v>152847</c:v>
                </c:pt>
                <c:pt idx="745">
                  <c:v>152851</c:v>
                </c:pt>
                <c:pt idx="746">
                  <c:v>152855</c:v>
                </c:pt>
                <c:pt idx="747">
                  <c:v>152859</c:v>
                </c:pt>
                <c:pt idx="748">
                  <c:v>152864</c:v>
                </c:pt>
                <c:pt idx="749">
                  <c:v>152868</c:v>
                </c:pt>
                <c:pt idx="750">
                  <c:v>152872</c:v>
                </c:pt>
                <c:pt idx="751">
                  <c:v>152876</c:v>
                </c:pt>
                <c:pt idx="752">
                  <c:v>152880</c:v>
                </c:pt>
                <c:pt idx="753">
                  <c:v>152883</c:v>
                </c:pt>
                <c:pt idx="754">
                  <c:v>152888</c:v>
                </c:pt>
                <c:pt idx="755">
                  <c:v>152892</c:v>
                </c:pt>
                <c:pt idx="756">
                  <c:v>152896</c:v>
                </c:pt>
                <c:pt idx="757">
                  <c:v>152900</c:v>
                </c:pt>
                <c:pt idx="758">
                  <c:v>152904</c:v>
                </c:pt>
                <c:pt idx="759">
                  <c:v>152907</c:v>
                </c:pt>
                <c:pt idx="760">
                  <c:v>152911</c:v>
                </c:pt>
                <c:pt idx="761">
                  <c:v>152915</c:v>
                </c:pt>
                <c:pt idx="762">
                  <c:v>152919</c:v>
                </c:pt>
                <c:pt idx="763">
                  <c:v>152923</c:v>
                </c:pt>
                <c:pt idx="764">
                  <c:v>152927</c:v>
                </c:pt>
                <c:pt idx="765">
                  <c:v>152932</c:v>
                </c:pt>
                <c:pt idx="766">
                  <c:v>152936</c:v>
                </c:pt>
                <c:pt idx="767">
                  <c:v>152940</c:v>
                </c:pt>
                <c:pt idx="768">
                  <c:v>152944</c:v>
                </c:pt>
                <c:pt idx="769">
                  <c:v>152947</c:v>
                </c:pt>
                <c:pt idx="770">
                  <c:v>152951</c:v>
                </c:pt>
                <c:pt idx="771">
                  <c:v>152956</c:v>
                </c:pt>
                <c:pt idx="772">
                  <c:v>152959</c:v>
                </c:pt>
                <c:pt idx="773">
                  <c:v>152963</c:v>
                </c:pt>
                <c:pt idx="774">
                  <c:v>152967</c:v>
                </c:pt>
                <c:pt idx="775">
                  <c:v>152972</c:v>
                </c:pt>
                <c:pt idx="776">
                  <c:v>152976</c:v>
                </c:pt>
                <c:pt idx="777">
                  <c:v>152980</c:v>
                </c:pt>
                <c:pt idx="778">
                  <c:v>152984</c:v>
                </c:pt>
                <c:pt idx="779">
                  <c:v>152989</c:v>
                </c:pt>
                <c:pt idx="780">
                  <c:v>152994</c:v>
                </c:pt>
                <c:pt idx="781">
                  <c:v>152997</c:v>
                </c:pt>
                <c:pt idx="782">
                  <c:v>153001</c:v>
                </c:pt>
                <c:pt idx="783">
                  <c:v>153005</c:v>
                </c:pt>
                <c:pt idx="784">
                  <c:v>153009</c:v>
                </c:pt>
                <c:pt idx="785">
                  <c:v>153014</c:v>
                </c:pt>
                <c:pt idx="786">
                  <c:v>153018</c:v>
                </c:pt>
                <c:pt idx="787">
                  <c:v>153023</c:v>
                </c:pt>
                <c:pt idx="788">
                  <c:v>153027</c:v>
                </c:pt>
                <c:pt idx="789">
                  <c:v>153031</c:v>
                </c:pt>
                <c:pt idx="790">
                  <c:v>153035</c:v>
                </c:pt>
                <c:pt idx="791">
                  <c:v>153040</c:v>
                </c:pt>
                <c:pt idx="792">
                  <c:v>153043</c:v>
                </c:pt>
                <c:pt idx="793">
                  <c:v>153048</c:v>
                </c:pt>
                <c:pt idx="794">
                  <c:v>153052</c:v>
                </c:pt>
                <c:pt idx="795">
                  <c:v>153056</c:v>
                </c:pt>
                <c:pt idx="796">
                  <c:v>153061</c:v>
                </c:pt>
                <c:pt idx="797">
                  <c:v>153065</c:v>
                </c:pt>
                <c:pt idx="798">
                  <c:v>153069</c:v>
                </c:pt>
                <c:pt idx="799">
                  <c:v>153073</c:v>
                </c:pt>
                <c:pt idx="800">
                  <c:v>153077</c:v>
                </c:pt>
                <c:pt idx="801">
                  <c:v>153081</c:v>
                </c:pt>
                <c:pt idx="802">
                  <c:v>153086</c:v>
                </c:pt>
                <c:pt idx="803">
                  <c:v>153089</c:v>
                </c:pt>
                <c:pt idx="804">
                  <c:v>153094</c:v>
                </c:pt>
                <c:pt idx="805">
                  <c:v>153098</c:v>
                </c:pt>
                <c:pt idx="806">
                  <c:v>153101</c:v>
                </c:pt>
                <c:pt idx="807">
                  <c:v>153106</c:v>
                </c:pt>
                <c:pt idx="808">
                  <c:v>153110</c:v>
                </c:pt>
                <c:pt idx="809">
                  <c:v>153114</c:v>
                </c:pt>
                <c:pt idx="810">
                  <c:v>153117</c:v>
                </c:pt>
                <c:pt idx="811">
                  <c:v>153122</c:v>
                </c:pt>
                <c:pt idx="812">
                  <c:v>153125</c:v>
                </c:pt>
                <c:pt idx="813">
                  <c:v>153129</c:v>
                </c:pt>
                <c:pt idx="814">
                  <c:v>153134</c:v>
                </c:pt>
                <c:pt idx="815">
                  <c:v>153137</c:v>
                </c:pt>
                <c:pt idx="816">
                  <c:v>153142</c:v>
                </c:pt>
                <c:pt idx="817">
                  <c:v>153145</c:v>
                </c:pt>
                <c:pt idx="818">
                  <c:v>153149</c:v>
                </c:pt>
                <c:pt idx="819">
                  <c:v>153153</c:v>
                </c:pt>
                <c:pt idx="820">
                  <c:v>153158</c:v>
                </c:pt>
                <c:pt idx="821">
                  <c:v>153162</c:v>
                </c:pt>
                <c:pt idx="822">
                  <c:v>153166</c:v>
                </c:pt>
                <c:pt idx="823">
                  <c:v>153170</c:v>
                </c:pt>
                <c:pt idx="824">
                  <c:v>153174</c:v>
                </c:pt>
                <c:pt idx="825">
                  <c:v>153178</c:v>
                </c:pt>
                <c:pt idx="826">
                  <c:v>153182</c:v>
                </c:pt>
                <c:pt idx="827">
                  <c:v>153186</c:v>
                </c:pt>
                <c:pt idx="828">
                  <c:v>153190</c:v>
                </c:pt>
                <c:pt idx="829">
                  <c:v>153194</c:v>
                </c:pt>
                <c:pt idx="830">
                  <c:v>153198</c:v>
                </c:pt>
                <c:pt idx="831">
                  <c:v>153202</c:v>
                </c:pt>
                <c:pt idx="832">
                  <c:v>153206</c:v>
                </c:pt>
                <c:pt idx="833">
                  <c:v>153210</c:v>
                </c:pt>
                <c:pt idx="834">
                  <c:v>153214</c:v>
                </c:pt>
                <c:pt idx="835">
                  <c:v>153218</c:v>
                </c:pt>
                <c:pt idx="836">
                  <c:v>153222</c:v>
                </c:pt>
                <c:pt idx="837">
                  <c:v>153226</c:v>
                </c:pt>
                <c:pt idx="838">
                  <c:v>153230</c:v>
                </c:pt>
                <c:pt idx="839">
                  <c:v>153234</c:v>
                </c:pt>
                <c:pt idx="840">
                  <c:v>153237</c:v>
                </c:pt>
                <c:pt idx="841">
                  <c:v>153241</c:v>
                </c:pt>
                <c:pt idx="842">
                  <c:v>153244</c:v>
                </c:pt>
                <c:pt idx="843">
                  <c:v>153249</c:v>
                </c:pt>
                <c:pt idx="844">
                  <c:v>153253</c:v>
                </c:pt>
                <c:pt idx="845">
                  <c:v>153257</c:v>
                </c:pt>
                <c:pt idx="846">
                  <c:v>153261</c:v>
                </c:pt>
                <c:pt idx="847">
                  <c:v>153265</c:v>
                </c:pt>
                <c:pt idx="848">
                  <c:v>153270</c:v>
                </c:pt>
                <c:pt idx="849">
                  <c:v>153274</c:v>
                </c:pt>
                <c:pt idx="850">
                  <c:v>153277</c:v>
                </c:pt>
                <c:pt idx="851">
                  <c:v>153282</c:v>
                </c:pt>
                <c:pt idx="852">
                  <c:v>153285</c:v>
                </c:pt>
                <c:pt idx="853">
                  <c:v>153289</c:v>
                </c:pt>
                <c:pt idx="854">
                  <c:v>153293</c:v>
                </c:pt>
                <c:pt idx="855">
                  <c:v>153296</c:v>
                </c:pt>
                <c:pt idx="856">
                  <c:v>153301</c:v>
                </c:pt>
                <c:pt idx="857">
                  <c:v>153304</c:v>
                </c:pt>
                <c:pt idx="858">
                  <c:v>153309</c:v>
                </c:pt>
                <c:pt idx="859">
                  <c:v>153312</c:v>
                </c:pt>
                <c:pt idx="860">
                  <c:v>153316</c:v>
                </c:pt>
                <c:pt idx="861">
                  <c:v>153320</c:v>
                </c:pt>
                <c:pt idx="862">
                  <c:v>153325</c:v>
                </c:pt>
                <c:pt idx="863">
                  <c:v>153329</c:v>
                </c:pt>
                <c:pt idx="864">
                  <c:v>153332</c:v>
                </c:pt>
                <c:pt idx="865">
                  <c:v>153336</c:v>
                </c:pt>
                <c:pt idx="866">
                  <c:v>153341</c:v>
                </c:pt>
                <c:pt idx="867">
                  <c:v>153345</c:v>
                </c:pt>
                <c:pt idx="868">
                  <c:v>153349</c:v>
                </c:pt>
                <c:pt idx="869">
                  <c:v>153353</c:v>
                </c:pt>
                <c:pt idx="870">
                  <c:v>153357</c:v>
                </c:pt>
                <c:pt idx="871">
                  <c:v>153361</c:v>
                </c:pt>
                <c:pt idx="872">
                  <c:v>153365</c:v>
                </c:pt>
                <c:pt idx="873">
                  <c:v>153369</c:v>
                </c:pt>
                <c:pt idx="874">
                  <c:v>153373</c:v>
                </c:pt>
                <c:pt idx="875">
                  <c:v>153377</c:v>
                </c:pt>
                <c:pt idx="876">
                  <c:v>153382</c:v>
                </c:pt>
                <c:pt idx="877">
                  <c:v>153385</c:v>
                </c:pt>
                <c:pt idx="878">
                  <c:v>153390</c:v>
                </c:pt>
                <c:pt idx="879">
                  <c:v>153394</c:v>
                </c:pt>
                <c:pt idx="880">
                  <c:v>153399</c:v>
                </c:pt>
                <c:pt idx="881">
                  <c:v>153403</c:v>
                </c:pt>
                <c:pt idx="882">
                  <c:v>153406</c:v>
                </c:pt>
                <c:pt idx="883">
                  <c:v>153410</c:v>
                </c:pt>
                <c:pt idx="884">
                  <c:v>153415</c:v>
                </c:pt>
                <c:pt idx="885">
                  <c:v>153420</c:v>
                </c:pt>
                <c:pt idx="886">
                  <c:v>153424</c:v>
                </c:pt>
                <c:pt idx="887">
                  <c:v>153427</c:v>
                </c:pt>
                <c:pt idx="888">
                  <c:v>153431</c:v>
                </c:pt>
                <c:pt idx="889">
                  <c:v>153435</c:v>
                </c:pt>
                <c:pt idx="890">
                  <c:v>153439</c:v>
                </c:pt>
                <c:pt idx="891">
                  <c:v>153442</c:v>
                </c:pt>
                <c:pt idx="892">
                  <c:v>153446</c:v>
                </c:pt>
                <c:pt idx="893">
                  <c:v>153450</c:v>
                </c:pt>
                <c:pt idx="894">
                  <c:v>153454</c:v>
                </c:pt>
                <c:pt idx="895">
                  <c:v>153458</c:v>
                </c:pt>
                <c:pt idx="896">
                  <c:v>153462</c:v>
                </c:pt>
                <c:pt idx="897">
                  <c:v>153466</c:v>
                </c:pt>
                <c:pt idx="898">
                  <c:v>153469</c:v>
                </c:pt>
                <c:pt idx="899">
                  <c:v>153474</c:v>
                </c:pt>
                <c:pt idx="900">
                  <c:v>153478</c:v>
                </c:pt>
                <c:pt idx="901">
                  <c:v>153482</c:v>
                </c:pt>
                <c:pt idx="902">
                  <c:v>153486</c:v>
                </c:pt>
                <c:pt idx="903">
                  <c:v>153490</c:v>
                </c:pt>
                <c:pt idx="904">
                  <c:v>153494</c:v>
                </c:pt>
                <c:pt idx="905">
                  <c:v>153498</c:v>
                </c:pt>
                <c:pt idx="906">
                  <c:v>153502</c:v>
                </c:pt>
                <c:pt idx="907">
                  <c:v>153505</c:v>
                </c:pt>
                <c:pt idx="908">
                  <c:v>153509</c:v>
                </c:pt>
                <c:pt idx="909">
                  <c:v>153513</c:v>
                </c:pt>
                <c:pt idx="910">
                  <c:v>153517</c:v>
                </c:pt>
                <c:pt idx="911">
                  <c:v>153521</c:v>
                </c:pt>
                <c:pt idx="912">
                  <c:v>153525</c:v>
                </c:pt>
                <c:pt idx="913">
                  <c:v>153529</c:v>
                </c:pt>
                <c:pt idx="914">
                  <c:v>153533</c:v>
                </c:pt>
                <c:pt idx="915">
                  <c:v>153536</c:v>
                </c:pt>
                <c:pt idx="916">
                  <c:v>153540</c:v>
                </c:pt>
                <c:pt idx="917">
                  <c:v>153544</c:v>
                </c:pt>
                <c:pt idx="918">
                  <c:v>153549</c:v>
                </c:pt>
                <c:pt idx="919">
                  <c:v>153553</c:v>
                </c:pt>
                <c:pt idx="920">
                  <c:v>153556</c:v>
                </c:pt>
                <c:pt idx="921">
                  <c:v>153561</c:v>
                </c:pt>
                <c:pt idx="922">
                  <c:v>153564</c:v>
                </c:pt>
                <c:pt idx="923">
                  <c:v>153568</c:v>
                </c:pt>
                <c:pt idx="924">
                  <c:v>153572</c:v>
                </c:pt>
                <c:pt idx="925">
                  <c:v>153576</c:v>
                </c:pt>
                <c:pt idx="926">
                  <c:v>153581</c:v>
                </c:pt>
                <c:pt idx="927">
                  <c:v>153585</c:v>
                </c:pt>
                <c:pt idx="928">
                  <c:v>153589</c:v>
                </c:pt>
                <c:pt idx="929">
                  <c:v>153593</c:v>
                </c:pt>
                <c:pt idx="930">
                  <c:v>153597</c:v>
                </c:pt>
                <c:pt idx="931">
                  <c:v>153601</c:v>
                </c:pt>
                <c:pt idx="932">
                  <c:v>153605</c:v>
                </c:pt>
                <c:pt idx="933">
                  <c:v>153608</c:v>
                </c:pt>
                <c:pt idx="934">
                  <c:v>153612</c:v>
                </c:pt>
                <c:pt idx="935">
                  <c:v>153616</c:v>
                </c:pt>
                <c:pt idx="936">
                  <c:v>153620</c:v>
                </c:pt>
                <c:pt idx="937">
                  <c:v>153625</c:v>
                </c:pt>
                <c:pt idx="938">
                  <c:v>153629</c:v>
                </c:pt>
                <c:pt idx="939">
                  <c:v>153633</c:v>
                </c:pt>
                <c:pt idx="940">
                  <c:v>153637</c:v>
                </c:pt>
                <c:pt idx="941">
                  <c:v>153641</c:v>
                </c:pt>
                <c:pt idx="942">
                  <c:v>153645</c:v>
                </c:pt>
                <c:pt idx="943">
                  <c:v>153649</c:v>
                </c:pt>
                <c:pt idx="944">
                  <c:v>153653</c:v>
                </c:pt>
                <c:pt idx="945">
                  <c:v>153657</c:v>
                </c:pt>
                <c:pt idx="946">
                  <c:v>153661</c:v>
                </c:pt>
                <c:pt idx="947">
                  <c:v>153665</c:v>
                </c:pt>
                <c:pt idx="948">
                  <c:v>153669</c:v>
                </c:pt>
                <c:pt idx="949">
                  <c:v>153673</c:v>
                </c:pt>
                <c:pt idx="950">
                  <c:v>153677</c:v>
                </c:pt>
                <c:pt idx="951">
                  <c:v>153682</c:v>
                </c:pt>
                <c:pt idx="952">
                  <c:v>153686</c:v>
                </c:pt>
                <c:pt idx="953">
                  <c:v>153690</c:v>
                </c:pt>
                <c:pt idx="954">
                  <c:v>153694</c:v>
                </c:pt>
                <c:pt idx="955">
                  <c:v>153698</c:v>
                </c:pt>
                <c:pt idx="956">
                  <c:v>153702</c:v>
                </c:pt>
                <c:pt idx="957">
                  <c:v>153706</c:v>
                </c:pt>
                <c:pt idx="958">
                  <c:v>153710</c:v>
                </c:pt>
                <c:pt idx="959">
                  <c:v>153714</c:v>
                </c:pt>
                <c:pt idx="960">
                  <c:v>153718</c:v>
                </c:pt>
                <c:pt idx="961">
                  <c:v>153722</c:v>
                </c:pt>
                <c:pt idx="962">
                  <c:v>153726</c:v>
                </c:pt>
                <c:pt idx="963">
                  <c:v>153730</c:v>
                </c:pt>
                <c:pt idx="964">
                  <c:v>153735</c:v>
                </c:pt>
                <c:pt idx="965">
                  <c:v>153738</c:v>
                </c:pt>
                <c:pt idx="966">
                  <c:v>153742</c:v>
                </c:pt>
                <c:pt idx="967">
                  <c:v>153746</c:v>
                </c:pt>
                <c:pt idx="968">
                  <c:v>153750</c:v>
                </c:pt>
                <c:pt idx="969">
                  <c:v>153754</c:v>
                </c:pt>
                <c:pt idx="970">
                  <c:v>153758</c:v>
                </c:pt>
                <c:pt idx="971">
                  <c:v>153762</c:v>
                </c:pt>
                <c:pt idx="972">
                  <c:v>153766</c:v>
                </c:pt>
                <c:pt idx="973">
                  <c:v>153770</c:v>
                </c:pt>
                <c:pt idx="974">
                  <c:v>153774</c:v>
                </c:pt>
                <c:pt idx="975">
                  <c:v>153777</c:v>
                </c:pt>
                <c:pt idx="976">
                  <c:v>153781</c:v>
                </c:pt>
                <c:pt idx="977">
                  <c:v>153785</c:v>
                </c:pt>
                <c:pt idx="978">
                  <c:v>153789</c:v>
                </c:pt>
                <c:pt idx="979">
                  <c:v>153793</c:v>
                </c:pt>
                <c:pt idx="980">
                  <c:v>153797</c:v>
                </c:pt>
                <c:pt idx="981">
                  <c:v>153801</c:v>
                </c:pt>
                <c:pt idx="982">
                  <c:v>153805</c:v>
                </c:pt>
                <c:pt idx="983">
                  <c:v>153808</c:v>
                </c:pt>
                <c:pt idx="984">
                  <c:v>153812</c:v>
                </c:pt>
                <c:pt idx="985">
                  <c:v>153816</c:v>
                </c:pt>
                <c:pt idx="986">
                  <c:v>153820</c:v>
                </c:pt>
                <c:pt idx="987">
                  <c:v>153823</c:v>
                </c:pt>
                <c:pt idx="988">
                  <c:v>153827</c:v>
                </c:pt>
                <c:pt idx="989">
                  <c:v>153831</c:v>
                </c:pt>
                <c:pt idx="990">
                  <c:v>153835</c:v>
                </c:pt>
                <c:pt idx="991">
                  <c:v>153839</c:v>
                </c:pt>
                <c:pt idx="992">
                  <c:v>153843</c:v>
                </c:pt>
                <c:pt idx="993">
                  <c:v>153847</c:v>
                </c:pt>
                <c:pt idx="994">
                  <c:v>153851</c:v>
                </c:pt>
                <c:pt idx="995">
                  <c:v>153854</c:v>
                </c:pt>
                <c:pt idx="996">
                  <c:v>153858</c:v>
                </c:pt>
                <c:pt idx="997">
                  <c:v>153862</c:v>
                </c:pt>
                <c:pt idx="998">
                  <c:v>153866</c:v>
                </c:pt>
                <c:pt idx="999">
                  <c:v>153870</c:v>
                </c:pt>
              </c:numCache>
            </c:numRef>
          </c:val>
          <c:smooth val="0"/>
          <c:extLst>
            <c:ext xmlns:c16="http://schemas.microsoft.com/office/drawing/2014/chart" uri="{C3380CC4-5D6E-409C-BE32-E72D297353CC}">
              <c16:uniqueId val="{00000002-E81A-4F21-992D-00A8BFA251A4}"/>
            </c:ext>
          </c:extLst>
        </c:ser>
        <c:ser>
          <c:idx val="3"/>
          <c:order val="3"/>
          <c:tx>
            <c:strRef>
              <c:f>'50'!$F$1</c:f>
              <c:strCache>
                <c:ptCount val="1"/>
                <c:pt idx="0">
                  <c:v>60%</c:v>
                </c:pt>
              </c:strCache>
            </c:strRef>
          </c:tx>
          <c:spPr>
            <a:ln w="28575" cap="rnd">
              <a:solidFill>
                <a:schemeClr val="accent4"/>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F$2:$F$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0</c:v>
                </c:pt>
                <c:pt idx="314">
                  <c:v>143602</c:v>
                </c:pt>
                <c:pt idx="315">
                  <c:v>144165</c:v>
                </c:pt>
                <c:pt idx="316">
                  <c:v>144700</c:v>
                </c:pt>
                <c:pt idx="317">
                  <c:v>145204</c:v>
                </c:pt>
                <c:pt idx="318">
                  <c:v>145686</c:v>
                </c:pt>
                <c:pt idx="319">
                  <c:v>146132</c:v>
                </c:pt>
                <c:pt idx="320">
                  <c:v>146559</c:v>
                </c:pt>
                <c:pt idx="321">
                  <c:v>146949</c:v>
                </c:pt>
                <c:pt idx="322">
                  <c:v>147312</c:v>
                </c:pt>
                <c:pt idx="323">
                  <c:v>147645</c:v>
                </c:pt>
                <c:pt idx="324">
                  <c:v>147951</c:v>
                </c:pt>
                <c:pt idx="325">
                  <c:v>148229</c:v>
                </c:pt>
                <c:pt idx="326">
                  <c:v>148482</c:v>
                </c:pt>
                <c:pt idx="327">
                  <c:v>148702</c:v>
                </c:pt>
                <c:pt idx="328">
                  <c:v>148901</c:v>
                </c:pt>
                <c:pt idx="329">
                  <c:v>149076</c:v>
                </c:pt>
                <c:pt idx="330">
                  <c:v>149233</c:v>
                </c:pt>
                <c:pt idx="331">
                  <c:v>149367</c:v>
                </c:pt>
                <c:pt idx="332">
                  <c:v>149485</c:v>
                </c:pt>
                <c:pt idx="333">
                  <c:v>149584</c:v>
                </c:pt>
                <c:pt idx="334">
                  <c:v>149673</c:v>
                </c:pt>
                <c:pt idx="335">
                  <c:v>149752</c:v>
                </c:pt>
                <c:pt idx="336">
                  <c:v>149819</c:v>
                </c:pt>
                <c:pt idx="337">
                  <c:v>149882</c:v>
                </c:pt>
                <c:pt idx="338">
                  <c:v>149937</c:v>
                </c:pt>
                <c:pt idx="339">
                  <c:v>150004</c:v>
                </c:pt>
                <c:pt idx="340">
                  <c:v>150061</c:v>
                </c:pt>
                <c:pt idx="341">
                  <c:v>150111</c:v>
                </c:pt>
                <c:pt idx="342">
                  <c:v>150156</c:v>
                </c:pt>
                <c:pt idx="343">
                  <c:v>150197</c:v>
                </c:pt>
                <c:pt idx="344">
                  <c:v>150233</c:v>
                </c:pt>
                <c:pt idx="345">
                  <c:v>150268</c:v>
                </c:pt>
                <c:pt idx="346">
                  <c:v>150301</c:v>
                </c:pt>
                <c:pt idx="347">
                  <c:v>150331</c:v>
                </c:pt>
                <c:pt idx="348">
                  <c:v>150360</c:v>
                </c:pt>
                <c:pt idx="349">
                  <c:v>150388</c:v>
                </c:pt>
                <c:pt idx="350">
                  <c:v>150412</c:v>
                </c:pt>
                <c:pt idx="351">
                  <c:v>150434</c:v>
                </c:pt>
                <c:pt idx="352">
                  <c:v>150454</c:v>
                </c:pt>
                <c:pt idx="353">
                  <c:v>150472</c:v>
                </c:pt>
                <c:pt idx="354">
                  <c:v>150489</c:v>
                </c:pt>
                <c:pt idx="355">
                  <c:v>150504</c:v>
                </c:pt>
                <c:pt idx="356">
                  <c:v>150520</c:v>
                </c:pt>
                <c:pt idx="357">
                  <c:v>150534</c:v>
                </c:pt>
                <c:pt idx="358">
                  <c:v>150547</c:v>
                </c:pt>
                <c:pt idx="359">
                  <c:v>150559</c:v>
                </c:pt>
                <c:pt idx="360">
                  <c:v>150569</c:v>
                </c:pt>
                <c:pt idx="361">
                  <c:v>150580</c:v>
                </c:pt>
                <c:pt idx="362">
                  <c:v>150590</c:v>
                </c:pt>
                <c:pt idx="363">
                  <c:v>150599</c:v>
                </c:pt>
                <c:pt idx="364">
                  <c:v>150607</c:v>
                </c:pt>
                <c:pt idx="365">
                  <c:v>150615</c:v>
                </c:pt>
                <c:pt idx="366">
                  <c:v>150623</c:v>
                </c:pt>
                <c:pt idx="367">
                  <c:v>150630</c:v>
                </c:pt>
                <c:pt idx="368">
                  <c:v>150637</c:v>
                </c:pt>
                <c:pt idx="369">
                  <c:v>150643</c:v>
                </c:pt>
                <c:pt idx="370">
                  <c:v>150649</c:v>
                </c:pt>
                <c:pt idx="371">
                  <c:v>150655</c:v>
                </c:pt>
                <c:pt idx="372">
                  <c:v>150661</c:v>
                </c:pt>
                <c:pt idx="373">
                  <c:v>150666</c:v>
                </c:pt>
                <c:pt idx="374">
                  <c:v>150671</c:v>
                </c:pt>
                <c:pt idx="375">
                  <c:v>150676</c:v>
                </c:pt>
                <c:pt idx="376">
                  <c:v>150680</c:v>
                </c:pt>
                <c:pt idx="377">
                  <c:v>150684</c:v>
                </c:pt>
                <c:pt idx="378">
                  <c:v>150688</c:v>
                </c:pt>
                <c:pt idx="379">
                  <c:v>150692</c:v>
                </c:pt>
                <c:pt idx="380">
                  <c:v>150696</c:v>
                </c:pt>
                <c:pt idx="381">
                  <c:v>150700</c:v>
                </c:pt>
                <c:pt idx="382">
                  <c:v>150704</c:v>
                </c:pt>
                <c:pt idx="383">
                  <c:v>150708</c:v>
                </c:pt>
                <c:pt idx="384">
                  <c:v>150712</c:v>
                </c:pt>
                <c:pt idx="385">
                  <c:v>150715</c:v>
                </c:pt>
                <c:pt idx="386">
                  <c:v>150718</c:v>
                </c:pt>
                <c:pt idx="387">
                  <c:v>150722</c:v>
                </c:pt>
                <c:pt idx="388">
                  <c:v>150725</c:v>
                </c:pt>
                <c:pt idx="389">
                  <c:v>150728</c:v>
                </c:pt>
                <c:pt idx="390">
                  <c:v>150731</c:v>
                </c:pt>
                <c:pt idx="391">
                  <c:v>150734</c:v>
                </c:pt>
                <c:pt idx="392">
                  <c:v>150737</c:v>
                </c:pt>
                <c:pt idx="393">
                  <c:v>150741</c:v>
                </c:pt>
                <c:pt idx="394">
                  <c:v>150744</c:v>
                </c:pt>
                <c:pt idx="395">
                  <c:v>150747</c:v>
                </c:pt>
                <c:pt idx="396">
                  <c:v>150750</c:v>
                </c:pt>
                <c:pt idx="397">
                  <c:v>150753</c:v>
                </c:pt>
                <c:pt idx="398">
                  <c:v>150755</c:v>
                </c:pt>
                <c:pt idx="399">
                  <c:v>150758</c:v>
                </c:pt>
                <c:pt idx="400">
                  <c:v>150761</c:v>
                </c:pt>
                <c:pt idx="401">
                  <c:v>150764</c:v>
                </c:pt>
                <c:pt idx="402">
                  <c:v>150766</c:v>
                </c:pt>
                <c:pt idx="403">
                  <c:v>150769</c:v>
                </c:pt>
                <c:pt idx="404">
                  <c:v>150772</c:v>
                </c:pt>
                <c:pt idx="405">
                  <c:v>150775</c:v>
                </c:pt>
                <c:pt idx="406">
                  <c:v>150777</c:v>
                </c:pt>
                <c:pt idx="407">
                  <c:v>150780</c:v>
                </c:pt>
                <c:pt idx="408">
                  <c:v>150783</c:v>
                </c:pt>
                <c:pt idx="409">
                  <c:v>150785</c:v>
                </c:pt>
                <c:pt idx="410">
                  <c:v>150788</c:v>
                </c:pt>
                <c:pt idx="411">
                  <c:v>150790</c:v>
                </c:pt>
                <c:pt idx="412">
                  <c:v>150793</c:v>
                </c:pt>
                <c:pt idx="413">
                  <c:v>150796</c:v>
                </c:pt>
                <c:pt idx="414">
                  <c:v>150798</c:v>
                </c:pt>
                <c:pt idx="415">
                  <c:v>150800</c:v>
                </c:pt>
                <c:pt idx="416">
                  <c:v>150803</c:v>
                </c:pt>
                <c:pt idx="417">
                  <c:v>150805</c:v>
                </c:pt>
                <c:pt idx="418">
                  <c:v>150808</c:v>
                </c:pt>
                <c:pt idx="419">
                  <c:v>150811</c:v>
                </c:pt>
                <c:pt idx="420">
                  <c:v>150814</c:v>
                </c:pt>
                <c:pt idx="421">
                  <c:v>150816</c:v>
                </c:pt>
                <c:pt idx="422">
                  <c:v>150819</c:v>
                </c:pt>
                <c:pt idx="423">
                  <c:v>150822</c:v>
                </c:pt>
                <c:pt idx="424">
                  <c:v>150824</c:v>
                </c:pt>
                <c:pt idx="425">
                  <c:v>150826</c:v>
                </c:pt>
                <c:pt idx="426">
                  <c:v>150829</c:v>
                </c:pt>
                <c:pt idx="427">
                  <c:v>150832</c:v>
                </c:pt>
                <c:pt idx="428">
                  <c:v>150834</c:v>
                </c:pt>
                <c:pt idx="429">
                  <c:v>150837</c:v>
                </c:pt>
                <c:pt idx="430">
                  <c:v>150839</c:v>
                </c:pt>
                <c:pt idx="431">
                  <c:v>150842</c:v>
                </c:pt>
                <c:pt idx="432">
                  <c:v>150844</c:v>
                </c:pt>
                <c:pt idx="433">
                  <c:v>150847</c:v>
                </c:pt>
                <c:pt idx="434">
                  <c:v>150850</c:v>
                </c:pt>
                <c:pt idx="435">
                  <c:v>150852</c:v>
                </c:pt>
                <c:pt idx="436">
                  <c:v>150855</c:v>
                </c:pt>
                <c:pt idx="437">
                  <c:v>150858</c:v>
                </c:pt>
                <c:pt idx="438">
                  <c:v>150860</c:v>
                </c:pt>
                <c:pt idx="439">
                  <c:v>150863</c:v>
                </c:pt>
                <c:pt idx="440">
                  <c:v>150865</c:v>
                </c:pt>
                <c:pt idx="441">
                  <c:v>150868</c:v>
                </c:pt>
                <c:pt idx="442">
                  <c:v>150870</c:v>
                </c:pt>
                <c:pt idx="443">
                  <c:v>150873</c:v>
                </c:pt>
                <c:pt idx="444">
                  <c:v>150875</c:v>
                </c:pt>
                <c:pt idx="445">
                  <c:v>150878</c:v>
                </c:pt>
                <c:pt idx="446">
                  <c:v>150881</c:v>
                </c:pt>
                <c:pt idx="447">
                  <c:v>150883</c:v>
                </c:pt>
                <c:pt idx="448">
                  <c:v>150886</c:v>
                </c:pt>
                <c:pt idx="449">
                  <c:v>150888</c:v>
                </c:pt>
                <c:pt idx="450">
                  <c:v>150891</c:v>
                </c:pt>
                <c:pt idx="451">
                  <c:v>150893</c:v>
                </c:pt>
                <c:pt idx="452">
                  <c:v>150896</c:v>
                </c:pt>
                <c:pt idx="453">
                  <c:v>150899</c:v>
                </c:pt>
                <c:pt idx="454">
                  <c:v>150901</c:v>
                </c:pt>
                <c:pt idx="455">
                  <c:v>150904</c:v>
                </c:pt>
                <c:pt idx="456">
                  <c:v>150907</c:v>
                </c:pt>
                <c:pt idx="457">
                  <c:v>150909</c:v>
                </c:pt>
                <c:pt idx="458">
                  <c:v>150912</c:v>
                </c:pt>
                <c:pt idx="459">
                  <c:v>150914</c:v>
                </c:pt>
                <c:pt idx="460">
                  <c:v>150917</c:v>
                </c:pt>
                <c:pt idx="461">
                  <c:v>150919</c:v>
                </c:pt>
                <c:pt idx="462">
                  <c:v>150922</c:v>
                </c:pt>
                <c:pt idx="463">
                  <c:v>150924</c:v>
                </c:pt>
                <c:pt idx="464">
                  <c:v>150927</c:v>
                </c:pt>
                <c:pt idx="465">
                  <c:v>150929</c:v>
                </c:pt>
                <c:pt idx="466">
                  <c:v>150931</c:v>
                </c:pt>
                <c:pt idx="467">
                  <c:v>150934</c:v>
                </c:pt>
                <c:pt idx="468">
                  <c:v>150936</c:v>
                </c:pt>
                <c:pt idx="469">
                  <c:v>150939</c:v>
                </c:pt>
                <c:pt idx="470">
                  <c:v>150941</c:v>
                </c:pt>
                <c:pt idx="471">
                  <c:v>150944</c:v>
                </c:pt>
                <c:pt idx="472">
                  <c:v>150947</c:v>
                </c:pt>
                <c:pt idx="473">
                  <c:v>150950</c:v>
                </c:pt>
                <c:pt idx="474">
                  <c:v>150952</c:v>
                </c:pt>
                <c:pt idx="475">
                  <c:v>150955</c:v>
                </c:pt>
                <c:pt idx="476">
                  <c:v>150957</c:v>
                </c:pt>
                <c:pt idx="477">
                  <c:v>150960</c:v>
                </c:pt>
                <c:pt idx="478">
                  <c:v>150962</c:v>
                </c:pt>
                <c:pt idx="479">
                  <c:v>150964</c:v>
                </c:pt>
                <c:pt idx="480">
                  <c:v>150967</c:v>
                </c:pt>
                <c:pt idx="481">
                  <c:v>150970</c:v>
                </c:pt>
                <c:pt idx="482">
                  <c:v>150972</c:v>
                </c:pt>
                <c:pt idx="483">
                  <c:v>150974</c:v>
                </c:pt>
                <c:pt idx="484">
                  <c:v>150977</c:v>
                </c:pt>
                <c:pt idx="485">
                  <c:v>150979</c:v>
                </c:pt>
                <c:pt idx="486">
                  <c:v>150982</c:v>
                </c:pt>
                <c:pt idx="487">
                  <c:v>150984</c:v>
                </c:pt>
                <c:pt idx="488">
                  <c:v>150986</c:v>
                </c:pt>
                <c:pt idx="489">
                  <c:v>150989</c:v>
                </c:pt>
                <c:pt idx="490">
                  <c:v>150992</c:v>
                </c:pt>
                <c:pt idx="491">
                  <c:v>150994</c:v>
                </c:pt>
                <c:pt idx="492">
                  <c:v>150997</c:v>
                </c:pt>
                <c:pt idx="493">
                  <c:v>150999</c:v>
                </c:pt>
                <c:pt idx="494">
                  <c:v>151002</c:v>
                </c:pt>
                <c:pt idx="495">
                  <c:v>151004</c:v>
                </c:pt>
                <c:pt idx="496">
                  <c:v>151006</c:v>
                </c:pt>
                <c:pt idx="497">
                  <c:v>151009</c:v>
                </c:pt>
                <c:pt idx="498">
                  <c:v>151011</c:v>
                </c:pt>
                <c:pt idx="499">
                  <c:v>151014</c:v>
                </c:pt>
                <c:pt idx="500">
                  <c:v>151016</c:v>
                </c:pt>
                <c:pt idx="501">
                  <c:v>151019</c:v>
                </c:pt>
                <c:pt idx="502">
                  <c:v>151021</c:v>
                </c:pt>
                <c:pt idx="503">
                  <c:v>151024</c:v>
                </c:pt>
                <c:pt idx="504">
                  <c:v>151026</c:v>
                </c:pt>
                <c:pt idx="505">
                  <c:v>151029</c:v>
                </c:pt>
                <c:pt idx="506">
                  <c:v>151031</c:v>
                </c:pt>
                <c:pt idx="507">
                  <c:v>151034</c:v>
                </c:pt>
                <c:pt idx="508">
                  <c:v>151036</c:v>
                </c:pt>
                <c:pt idx="509">
                  <c:v>151039</c:v>
                </c:pt>
                <c:pt idx="510">
                  <c:v>151041</c:v>
                </c:pt>
                <c:pt idx="511">
                  <c:v>151043</c:v>
                </c:pt>
                <c:pt idx="512">
                  <c:v>151046</c:v>
                </c:pt>
                <c:pt idx="513">
                  <c:v>151048</c:v>
                </c:pt>
                <c:pt idx="514">
                  <c:v>151051</c:v>
                </c:pt>
                <c:pt idx="515">
                  <c:v>151053</c:v>
                </c:pt>
                <c:pt idx="516">
                  <c:v>151056</c:v>
                </c:pt>
                <c:pt idx="517">
                  <c:v>151058</c:v>
                </c:pt>
                <c:pt idx="518">
                  <c:v>151060</c:v>
                </c:pt>
                <c:pt idx="519">
                  <c:v>151063</c:v>
                </c:pt>
                <c:pt idx="520">
                  <c:v>151066</c:v>
                </c:pt>
                <c:pt idx="521">
                  <c:v>151068</c:v>
                </c:pt>
                <c:pt idx="522">
                  <c:v>151070</c:v>
                </c:pt>
                <c:pt idx="523">
                  <c:v>151072</c:v>
                </c:pt>
                <c:pt idx="524">
                  <c:v>151075</c:v>
                </c:pt>
                <c:pt idx="525">
                  <c:v>151077</c:v>
                </c:pt>
                <c:pt idx="526">
                  <c:v>151080</c:v>
                </c:pt>
                <c:pt idx="527">
                  <c:v>151082</c:v>
                </c:pt>
                <c:pt idx="528">
                  <c:v>151085</c:v>
                </c:pt>
                <c:pt idx="529">
                  <c:v>151088</c:v>
                </c:pt>
                <c:pt idx="530">
                  <c:v>151090</c:v>
                </c:pt>
                <c:pt idx="531">
                  <c:v>151093</c:v>
                </c:pt>
                <c:pt idx="532">
                  <c:v>151095</c:v>
                </c:pt>
                <c:pt idx="533">
                  <c:v>151098</c:v>
                </c:pt>
                <c:pt idx="534">
                  <c:v>151100</c:v>
                </c:pt>
                <c:pt idx="535">
                  <c:v>151103</c:v>
                </c:pt>
                <c:pt idx="536">
                  <c:v>151105</c:v>
                </c:pt>
                <c:pt idx="537">
                  <c:v>151108</c:v>
                </c:pt>
                <c:pt idx="538">
                  <c:v>151110</c:v>
                </c:pt>
                <c:pt idx="539">
                  <c:v>151113</c:v>
                </c:pt>
                <c:pt idx="540">
                  <c:v>151115</c:v>
                </c:pt>
                <c:pt idx="541">
                  <c:v>151118</c:v>
                </c:pt>
                <c:pt idx="542">
                  <c:v>151121</c:v>
                </c:pt>
                <c:pt idx="543">
                  <c:v>151123</c:v>
                </c:pt>
                <c:pt idx="544">
                  <c:v>151126</c:v>
                </c:pt>
                <c:pt idx="545">
                  <c:v>151129</c:v>
                </c:pt>
                <c:pt idx="546">
                  <c:v>151131</c:v>
                </c:pt>
                <c:pt idx="547">
                  <c:v>151134</c:v>
                </c:pt>
                <c:pt idx="548">
                  <c:v>151136</c:v>
                </c:pt>
                <c:pt idx="549">
                  <c:v>151139</c:v>
                </c:pt>
                <c:pt idx="550">
                  <c:v>151142</c:v>
                </c:pt>
                <c:pt idx="551">
                  <c:v>151144</c:v>
                </c:pt>
                <c:pt idx="552">
                  <c:v>151147</c:v>
                </c:pt>
                <c:pt idx="553">
                  <c:v>151150</c:v>
                </c:pt>
                <c:pt idx="554">
                  <c:v>151152</c:v>
                </c:pt>
                <c:pt idx="555">
                  <c:v>151154</c:v>
                </c:pt>
                <c:pt idx="556">
                  <c:v>151157</c:v>
                </c:pt>
                <c:pt idx="557">
                  <c:v>151159</c:v>
                </c:pt>
                <c:pt idx="558">
                  <c:v>151162</c:v>
                </c:pt>
                <c:pt idx="559">
                  <c:v>151164</c:v>
                </c:pt>
                <c:pt idx="560">
                  <c:v>151167</c:v>
                </c:pt>
                <c:pt idx="561">
                  <c:v>151170</c:v>
                </c:pt>
                <c:pt idx="562">
                  <c:v>151172</c:v>
                </c:pt>
                <c:pt idx="563">
                  <c:v>151175</c:v>
                </c:pt>
                <c:pt idx="564">
                  <c:v>151177</c:v>
                </c:pt>
                <c:pt idx="565">
                  <c:v>151180</c:v>
                </c:pt>
                <c:pt idx="566">
                  <c:v>151183</c:v>
                </c:pt>
                <c:pt idx="567">
                  <c:v>151186</c:v>
                </c:pt>
                <c:pt idx="568">
                  <c:v>151188</c:v>
                </c:pt>
                <c:pt idx="569">
                  <c:v>151191</c:v>
                </c:pt>
                <c:pt idx="570">
                  <c:v>151194</c:v>
                </c:pt>
                <c:pt idx="571">
                  <c:v>151196</c:v>
                </c:pt>
                <c:pt idx="572">
                  <c:v>151199</c:v>
                </c:pt>
                <c:pt idx="573">
                  <c:v>151201</c:v>
                </c:pt>
                <c:pt idx="574">
                  <c:v>151203</c:v>
                </c:pt>
                <c:pt idx="575">
                  <c:v>151206</c:v>
                </c:pt>
                <c:pt idx="576">
                  <c:v>151208</c:v>
                </c:pt>
                <c:pt idx="577">
                  <c:v>151210</c:v>
                </c:pt>
                <c:pt idx="578">
                  <c:v>151213</c:v>
                </c:pt>
                <c:pt idx="579">
                  <c:v>151215</c:v>
                </c:pt>
                <c:pt idx="580">
                  <c:v>151218</c:v>
                </c:pt>
                <c:pt idx="581">
                  <c:v>151220</c:v>
                </c:pt>
                <c:pt idx="582">
                  <c:v>151222</c:v>
                </c:pt>
                <c:pt idx="583">
                  <c:v>151225</c:v>
                </c:pt>
                <c:pt idx="584">
                  <c:v>151227</c:v>
                </c:pt>
                <c:pt idx="585">
                  <c:v>151230</c:v>
                </c:pt>
                <c:pt idx="586">
                  <c:v>151232</c:v>
                </c:pt>
                <c:pt idx="587">
                  <c:v>151234</c:v>
                </c:pt>
                <c:pt idx="588">
                  <c:v>151237</c:v>
                </c:pt>
                <c:pt idx="589">
                  <c:v>151239</c:v>
                </c:pt>
                <c:pt idx="590">
                  <c:v>151241</c:v>
                </c:pt>
                <c:pt idx="591">
                  <c:v>151243</c:v>
                </c:pt>
                <c:pt idx="592">
                  <c:v>151246</c:v>
                </c:pt>
                <c:pt idx="593">
                  <c:v>151248</c:v>
                </c:pt>
                <c:pt idx="594">
                  <c:v>151251</c:v>
                </c:pt>
                <c:pt idx="595">
                  <c:v>151253</c:v>
                </c:pt>
                <c:pt idx="596">
                  <c:v>151256</c:v>
                </c:pt>
                <c:pt idx="597">
                  <c:v>151259</c:v>
                </c:pt>
                <c:pt idx="598">
                  <c:v>151261</c:v>
                </c:pt>
                <c:pt idx="599">
                  <c:v>151263</c:v>
                </c:pt>
                <c:pt idx="600">
                  <c:v>151266</c:v>
                </c:pt>
                <c:pt idx="601">
                  <c:v>151268</c:v>
                </c:pt>
                <c:pt idx="602">
                  <c:v>151271</c:v>
                </c:pt>
                <c:pt idx="603">
                  <c:v>151273</c:v>
                </c:pt>
                <c:pt idx="604">
                  <c:v>151275</c:v>
                </c:pt>
                <c:pt idx="605">
                  <c:v>151278</c:v>
                </c:pt>
                <c:pt idx="606">
                  <c:v>151280</c:v>
                </c:pt>
                <c:pt idx="607">
                  <c:v>151283</c:v>
                </c:pt>
                <c:pt idx="608">
                  <c:v>151285</c:v>
                </c:pt>
                <c:pt idx="609">
                  <c:v>151287</c:v>
                </c:pt>
                <c:pt idx="610">
                  <c:v>151290</c:v>
                </c:pt>
                <c:pt idx="611">
                  <c:v>151292</c:v>
                </c:pt>
                <c:pt idx="612">
                  <c:v>151295</c:v>
                </c:pt>
                <c:pt idx="613">
                  <c:v>151297</c:v>
                </c:pt>
                <c:pt idx="614">
                  <c:v>151300</c:v>
                </c:pt>
                <c:pt idx="615">
                  <c:v>151302</c:v>
                </c:pt>
                <c:pt idx="616">
                  <c:v>151304</c:v>
                </c:pt>
                <c:pt idx="617">
                  <c:v>151307</c:v>
                </c:pt>
                <c:pt idx="618">
                  <c:v>151309</c:v>
                </c:pt>
                <c:pt idx="619">
                  <c:v>151311</c:v>
                </c:pt>
                <c:pt idx="620">
                  <c:v>151314</c:v>
                </c:pt>
                <c:pt idx="621">
                  <c:v>151316</c:v>
                </c:pt>
                <c:pt idx="622">
                  <c:v>151319</c:v>
                </c:pt>
                <c:pt idx="623">
                  <c:v>151321</c:v>
                </c:pt>
                <c:pt idx="624">
                  <c:v>151324</c:v>
                </c:pt>
                <c:pt idx="625">
                  <c:v>151326</c:v>
                </c:pt>
                <c:pt idx="626">
                  <c:v>151329</c:v>
                </c:pt>
                <c:pt idx="627">
                  <c:v>151331</c:v>
                </c:pt>
                <c:pt idx="628">
                  <c:v>151334</c:v>
                </c:pt>
                <c:pt idx="629">
                  <c:v>151337</c:v>
                </c:pt>
                <c:pt idx="630">
                  <c:v>151339</c:v>
                </c:pt>
                <c:pt idx="631">
                  <c:v>151342</c:v>
                </c:pt>
                <c:pt idx="632">
                  <c:v>151344</c:v>
                </c:pt>
                <c:pt idx="633">
                  <c:v>151346</c:v>
                </c:pt>
                <c:pt idx="634">
                  <c:v>151349</c:v>
                </c:pt>
                <c:pt idx="635">
                  <c:v>151352</c:v>
                </c:pt>
                <c:pt idx="636">
                  <c:v>151355</c:v>
                </c:pt>
                <c:pt idx="637">
                  <c:v>151357</c:v>
                </c:pt>
                <c:pt idx="638">
                  <c:v>151359</c:v>
                </c:pt>
                <c:pt idx="639">
                  <c:v>151362</c:v>
                </c:pt>
                <c:pt idx="640">
                  <c:v>151364</c:v>
                </c:pt>
                <c:pt idx="641">
                  <c:v>151367</c:v>
                </c:pt>
                <c:pt idx="642">
                  <c:v>151369</c:v>
                </c:pt>
                <c:pt idx="643">
                  <c:v>151372</c:v>
                </c:pt>
                <c:pt idx="644">
                  <c:v>151375</c:v>
                </c:pt>
                <c:pt idx="645">
                  <c:v>151377</c:v>
                </c:pt>
                <c:pt idx="646">
                  <c:v>151380</c:v>
                </c:pt>
                <c:pt idx="647">
                  <c:v>151382</c:v>
                </c:pt>
                <c:pt idx="648">
                  <c:v>151385</c:v>
                </c:pt>
                <c:pt idx="649">
                  <c:v>151388</c:v>
                </c:pt>
                <c:pt idx="650">
                  <c:v>151390</c:v>
                </c:pt>
                <c:pt idx="651">
                  <c:v>151393</c:v>
                </c:pt>
                <c:pt idx="652">
                  <c:v>151395</c:v>
                </c:pt>
                <c:pt idx="653">
                  <c:v>151398</c:v>
                </c:pt>
                <c:pt idx="654">
                  <c:v>151401</c:v>
                </c:pt>
                <c:pt idx="655">
                  <c:v>151403</c:v>
                </c:pt>
                <c:pt idx="656">
                  <c:v>151406</c:v>
                </c:pt>
                <c:pt idx="657">
                  <c:v>151408</c:v>
                </c:pt>
                <c:pt idx="658">
                  <c:v>151411</c:v>
                </c:pt>
                <c:pt idx="659">
                  <c:v>151413</c:v>
                </c:pt>
                <c:pt idx="660">
                  <c:v>151416</c:v>
                </c:pt>
                <c:pt idx="661">
                  <c:v>151418</c:v>
                </c:pt>
                <c:pt idx="662">
                  <c:v>151421</c:v>
                </c:pt>
                <c:pt idx="663">
                  <c:v>151424</c:v>
                </c:pt>
                <c:pt idx="664">
                  <c:v>151426</c:v>
                </c:pt>
                <c:pt idx="665">
                  <c:v>151428</c:v>
                </c:pt>
                <c:pt idx="666">
                  <c:v>151431</c:v>
                </c:pt>
                <c:pt idx="667">
                  <c:v>151434</c:v>
                </c:pt>
                <c:pt idx="668">
                  <c:v>151436</c:v>
                </c:pt>
                <c:pt idx="669">
                  <c:v>151439</c:v>
                </c:pt>
                <c:pt idx="670">
                  <c:v>151441</c:v>
                </c:pt>
                <c:pt idx="671">
                  <c:v>151444</c:v>
                </c:pt>
                <c:pt idx="672">
                  <c:v>151446</c:v>
                </c:pt>
                <c:pt idx="673">
                  <c:v>151448</c:v>
                </c:pt>
                <c:pt idx="674">
                  <c:v>151451</c:v>
                </c:pt>
                <c:pt idx="675">
                  <c:v>151453</c:v>
                </c:pt>
                <c:pt idx="676">
                  <c:v>151455</c:v>
                </c:pt>
                <c:pt idx="677">
                  <c:v>151458</c:v>
                </c:pt>
                <c:pt idx="678">
                  <c:v>151460</c:v>
                </c:pt>
                <c:pt idx="679">
                  <c:v>151463</c:v>
                </c:pt>
                <c:pt idx="680">
                  <c:v>151465</c:v>
                </c:pt>
                <c:pt idx="681">
                  <c:v>151467</c:v>
                </c:pt>
                <c:pt idx="682">
                  <c:v>151469</c:v>
                </c:pt>
                <c:pt idx="683">
                  <c:v>151472</c:v>
                </c:pt>
                <c:pt idx="684">
                  <c:v>151474</c:v>
                </c:pt>
                <c:pt idx="685">
                  <c:v>151476</c:v>
                </c:pt>
                <c:pt idx="686">
                  <c:v>151478</c:v>
                </c:pt>
                <c:pt idx="687">
                  <c:v>151481</c:v>
                </c:pt>
                <c:pt idx="688">
                  <c:v>151483</c:v>
                </c:pt>
                <c:pt idx="689">
                  <c:v>151486</c:v>
                </c:pt>
                <c:pt idx="690">
                  <c:v>151488</c:v>
                </c:pt>
                <c:pt idx="691">
                  <c:v>151490</c:v>
                </c:pt>
                <c:pt idx="692">
                  <c:v>151493</c:v>
                </c:pt>
                <c:pt idx="693">
                  <c:v>151496</c:v>
                </c:pt>
                <c:pt idx="694">
                  <c:v>151499</c:v>
                </c:pt>
                <c:pt idx="695">
                  <c:v>151501</c:v>
                </c:pt>
                <c:pt idx="696">
                  <c:v>151503</c:v>
                </c:pt>
                <c:pt idx="697">
                  <c:v>151506</c:v>
                </c:pt>
                <c:pt idx="698">
                  <c:v>151509</c:v>
                </c:pt>
                <c:pt idx="699">
                  <c:v>151511</c:v>
                </c:pt>
                <c:pt idx="700">
                  <c:v>151513</c:v>
                </c:pt>
                <c:pt idx="701">
                  <c:v>151516</c:v>
                </c:pt>
                <c:pt idx="702">
                  <c:v>151519</c:v>
                </c:pt>
                <c:pt idx="703">
                  <c:v>151521</c:v>
                </c:pt>
                <c:pt idx="704">
                  <c:v>151523</c:v>
                </c:pt>
                <c:pt idx="705">
                  <c:v>151526</c:v>
                </c:pt>
                <c:pt idx="706">
                  <c:v>151528</c:v>
                </c:pt>
                <c:pt idx="707">
                  <c:v>151531</c:v>
                </c:pt>
                <c:pt idx="708">
                  <c:v>151534</c:v>
                </c:pt>
                <c:pt idx="709">
                  <c:v>151536</c:v>
                </c:pt>
                <c:pt idx="710">
                  <c:v>151539</c:v>
                </c:pt>
                <c:pt idx="711">
                  <c:v>151541</c:v>
                </c:pt>
                <c:pt idx="712">
                  <c:v>151544</c:v>
                </c:pt>
                <c:pt idx="713">
                  <c:v>151547</c:v>
                </c:pt>
                <c:pt idx="714">
                  <c:v>151549</c:v>
                </c:pt>
                <c:pt idx="715">
                  <c:v>151552</c:v>
                </c:pt>
                <c:pt idx="716">
                  <c:v>151554</c:v>
                </c:pt>
                <c:pt idx="717">
                  <c:v>151557</c:v>
                </c:pt>
                <c:pt idx="718">
                  <c:v>151559</c:v>
                </c:pt>
                <c:pt idx="719">
                  <c:v>151562</c:v>
                </c:pt>
                <c:pt idx="720">
                  <c:v>151564</c:v>
                </c:pt>
                <c:pt idx="721">
                  <c:v>151567</c:v>
                </c:pt>
                <c:pt idx="722">
                  <c:v>151569</c:v>
                </c:pt>
                <c:pt idx="723">
                  <c:v>151571</c:v>
                </c:pt>
                <c:pt idx="724">
                  <c:v>151574</c:v>
                </c:pt>
                <c:pt idx="725">
                  <c:v>151577</c:v>
                </c:pt>
                <c:pt idx="726">
                  <c:v>151579</c:v>
                </c:pt>
                <c:pt idx="727">
                  <c:v>151582</c:v>
                </c:pt>
                <c:pt idx="728">
                  <c:v>151584</c:v>
                </c:pt>
                <c:pt idx="729">
                  <c:v>151587</c:v>
                </c:pt>
                <c:pt idx="730">
                  <c:v>151590</c:v>
                </c:pt>
                <c:pt idx="731">
                  <c:v>151592</c:v>
                </c:pt>
                <c:pt idx="732">
                  <c:v>151595</c:v>
                </c:pt>
                <c:pt idx="733">
                  <c:v>151597</c:v>
                </c:pt>
                <c:pt idx="734">
                  <c:v>151600</c:v>
                </c:pt>
                <c:pt idx="735">
                  <c:v>151602</c:v>
                </c:pt>
                <c:pt idx="736">
                  <c:v>151604</c:v>
                </c:pt>
                <c:pt idx="737">
                  <c:v>151606</c:v>
                </c:pt>
                <c:pt idx="738">
                  <c:v>151608</c:v>
                </c:pt>
                <c:pt idx="739">
                  <c:v>151611</c:v>
                </c:pt>
                <c:pt idx="740">
                  <c:v>151614</c:v>
                </c:pt>
                <c:pt idx="741">
                  <c:v>151616</c:v>
                </c:pt>
                <c:pt idx="742">
                  <c:v>151619</c:v>
                </c:pt>
                <c:pt idx="743">
                  <c:v>151621</c:v>
                </c:pt>
                <c:pt idx="744">
                  <c:v>151624</c:v>
                </c:pt>
                <c:pt idx="745">
                  <c:v>151627</c:v>
                </c:pt>
                <c:pt idx="746">
                  <c:v>151629</c:v>
                </c:pt>
                <c:pt idx="747">
                  <c:v>151631</c:v>
                </c:pt>
                <c:pt idx="748">
                  <c:v>151634</c:v>
                </c:pt>
                <c:pt idx="749">
                  <c:v>151637</c:v>
                </c:pt>
                <c:pt idx="750">
                  <c:v>151639</c:v>
                </c:pt>
                <c:pt idx="751">
                  <c:v>151642</c:v>
                </c:pt>
                <c:pt idx="752">
                  <c:v>151643</c:v>
                </c:pt>
                <c:pt idx="753">
                  <c:v>151646</c:v>
                </c:pt>
                <c:pt idx="754">
                  <c:v>151649</c:v>
                </c:pt>
                <c:pt idx="755">
                  <c:v>151652</c:v>
                </c:pt>
                <c:pt idx="756">
                  <c:v>151654</c:v>
                </c:pt>
                <c:pt idx="757">
                  <c:v>151657</c:v>
                </c:pt>
                <c:pt idx="758">
                  <c:v>151660</c:v>
                </c:pt>
                <c:pt idx="759">
                  <c:v>151662</c:v>
                </c:pt>
                <c:pt idx="760">
                  <c:v>151664</c:v>
                </c:pt>
                <c:pt idx="761">
                  <c:v>151667</c:v>
                </c:pt>
                <c:pt idx="762">
                  <c:v>151669</c:v>
                </c:pt>
                <c:pt idx="763">
                  <c:v>151672</c:v>
                </c:pt>
                <c:pt idx="764">
                  <c:v>151675</c:v>
                </c:pt>
                <c:pt idx="765">
                  <c:v>151677</c:v>
                </c:pt>
                <c:pt idx="766">
                  <c:v>151680</c:v>
                </c:pt>
                <c:pt idx="767">
                  <c:v>151683</c:v>
                </c:pt>
                <c:pt idx="768">
                  <c:v>151685</c:v>
                </c:pt>
                <c:pt idx="769">
                  <c:v>151687</c:v>
                </c:pt>
                <c:pt idx="770">
                  <c:v>151689</c:v>
                </c:pt>
                <c:pt idx="771">
                  <c:v>151691</c:v>
                </c:pt>
                <c:pt idx="772">
                  <c:v>151693</c:v>
                </c:pt>
                <c:pt idx="773">
                  <c:v>151696</c:v>
                </c:pt>
                <c:pt idx="774">
                  <c:v>151698</c:v>
                </c:pt>
                <c:pt idx="775">
                  <c:v>151701</c:v>
                </c:pt>
                <c:pt idx="776">
                  <c:v>151704</c:v>
                </c:pt>
                <c:pt idx="777">
                  <c:v>151706</c:v>
                </c:pt>
                <c:pt idx="778">
                  <c:v>151708</c:v>
                </c:pt>
                <c:pt idx="779">
                  <c:v>151710</c:v>
                </c:pt>
                <c:pt idx="780">
                  <c:v>151713</c:v>
                </c:pt>
                <c:pt idx="781">
                  <c:v>151715</c:v>
                </c:pt>
                <c:pt idx="782">
                  <c:v>151717</c:v>
                </c:pt>
                <c:pt idx="783">
                  <c:v>151720</c:v>
                </c:pt>
                <c:pt idx="784">
                  <c:v>151722</c:v>
                </c:pt>
                <c:pt idx="785">
                  <c:v>151724</c:v>
                </c:pt>
                <c:pt idx="786">
                  <c:v>151727</c:v>
                </c:pt>
                <c:pt idx="787">
                  <c:v>151729</c:v>
                </c:pt>
                <c:pt idx="788">
                  <c:v>151731</c:v>
                </c:pt>
                <c:pt idx="789">
                  <c:v>151734</c:v>
                </c:pt>
                <c:pt idx="790">
                  <c:v>151736</c:v>
                </c:pt>
                <c:pt idx="791">
                  <c:v>151739</c:v>
                </c:pt>
                <c:pt idx="792">
                  <c:v>151741</c:v>
                </c:pt>
                <c:pt idx="793">
                  <c:v>151744</c:v>
                </c:pt>
                <c:pt idx="794">
                  <c:v>151746</c:v>
                </c:pt>
                <c:pt idx="795">
                  <c:v>151749</c:v>
                </c:pt>
                <c:pt idx="796">
                  <c:v>151751</c:v>
                </c:pt>
                <c:pt idx="797">
                  <c:v>151754</c:v>
                </c:pt>
                <c:pt idx="798">
                  <c:v>151756</c:v>
                </c:pt>
                <c:pt idx="799">
                  <c:v>151759</c:v>
                </c:pt>
                <c:pt idx="800">
                  <c:v>151761</c:v>
                </c:pt>
                <c:pt idx="801">
                  <c:v>151763</c:v>
                </c:pt>
                <c:pt idx="802">
                  <c:v>151766</c:v>
                </c:pt>
                <c:pt idx="803">
                  <c:v>151769</c:v>
                </c:pt>
                <c:pt idx="804">
                  <c:v>151771</c:v>
                </c:pt>
                <c:pt idx="805">
                  <c:v>151774</c:v>
                </c:pt>
                <c:pt idx="806">
                  <c:v>151777</c:v>
                </c:pt>
                <c:pt idx="807">
                  <c:v>151779</c:v>
                </c:pt>
                <c:pt idx="808">
                  <c:v>151781</c:v>
                </c:pt>
                <c:pt idx="809">
                  <c:v>151784</c:v>
                </c:pt>
                <c:pt idx="810">
                  <c:v>151786</c:v>
                </c:pt>
                <c:pt idx="811">
                  <c:v>151788</c:v>
                </c:pt>
                <c:pt idx="812">
                  <c:v>151791</c:v>
                </c:pt>
                <c:pt idx="813">
                  <c:v>151793</c:v>
                </c:pt>
                <c:pt idx="814">
                  <c:v>151796</c:v>
                </c:pt>
                <c:pt idx="815">
                  <c:v>151799</c:v>
                </c:pt>
                <c:pt idx="816">
                  <c:v>151801</c:v>
                </c:pt>
                <c:pt idx="817">
                  <c:v>151804</c:v>
                </c:pt>
                <c:pt idx="818">
                  <c:v>151806</c:v>
                </c:pt>
                <c:pt idx="819">
                  <c:v>151809</c:v>
                </c:pt>
                <c:pt idx="820">
                  <c:v>151811</c:v>
                </c:pt>
                <c:pt idx="821">
                  <c:v>151813</c:v>
                </c:pt>
                <c:pt idx="822">
                  <c:v>151816</c:v>
                </c:pt>
                <c:pt idx="823">
                  <c:v>151818</c:v>
                </c:pt>
                <c:pt idx="824">
                  <c:v>151820</c:v>
                </c:pt>
                <c:pt idx="825">
                  <c:v>151823</c:v>
                </c:pt>
                <c:pt idx="826">
                  <c:v>151826</c:v>
                </c:pt>
                <c:pt idx="827">
                  <c:v>151828</c:v>
                </c:pt>
                <c:pt idx="828">
                  <c:v>151831</c:v>
                </c:pt>
                <c:pt idx="829">
                  <c:v>151834</c:v>
                </c:pt>
                <c:pt idx="830">
                  <c:v>151836</c:v>
                </c:pt>
                <c:pt idx="831">
                  <c:v>151839</c:v>
                </c:pt>
                <c:pt idx="832">
                  <c:v>151842</c:v>
                </c:pt>
                <c:pt idx="833">
                  <c:v>151845</c:v>
                </c:pt>
                <c:pt idx="834">
                  <c:v>151848</c:v>
                </c:pt>
                <c:pt idx="835">
                  <c:v>151851</c:v>
                </c:pt>
                <c:pt idx="836">
                  <c:v>151853</c:v>
                </c:pt>
                <c:pt idx="837">
                  <c:v>151856</c:v>
                </c:pt>
                <c:pt idx="838">
                  <c:v>151858</c:v>
                </c:pt>
                <c:pt idx="839">
                  <c:v>151861</c:v>
                </c:pt>
                <c:pt idx="840">
                  <c:v>151864</c:v>
                </c:pt>
                <c:pt idx="841">
                  <c:v>151866</c:v>
                </c:pt>
                <c:pt idx="842">
                  <c:v>151869</c:v>
                </c:pt>
                <c:pt idx="843">
                  <c:v>151871</c:v>
                </c:pt>
                <c:pt idx="844">
                  <c:v>151874</c:v>
                </c:pt>
                <c:pt idx="845">
                  <c:v>151876</c:v>
                </c:pt>
                <c:pt idx="846">
                  <c:v>151878</c:v>
                </c:pt>
                <c:pt idx="847">
                  <c:v>151881</c:v>
                </c:pt>
                <c:pt idx="848">
                  <c:v>151883</c:v>
                </c:pt>
                <c:pt idx="849">
                  <c:v>151886</c:v>
                </c:pt>
                <c:pt idx="850">
                  <c:v>151888</c:v>
                </c:pt>
                <c:pt idx="851">
                  <c:v>151891</c:v>
                </c:pt>
                <c:pt idx="852">
                  <c:v>151894</c:v>
                </c:pt>
                <c:pt idx="853">
                  <c:v>151896</c:v>
                </c:pt>
                <c:pt idx="854">
                  <c:v>151899</c:v>
                </c:pt>
                <c:pt idx="855">
                  <c:v>151901</c:v>
                </c:pt>
                <c:pt idx="856">
                  <c:v>151903</c:v>
                </c:pt>
                <c:pt idx="857">
                  <c:v>151906</c:v>
                </c:pt>
                <c:pt idx="858">
                  <c:v>151908</c:v>
                </c:pt>
                <c:pt idx="859">
                  <c:v>151911</c:v>
                </c:pt>
                <c:pt idx="860">
                  <c:v>151914</c:v>
                </c:pt>
                <c:pt idx="861">
                  <c:v>151916</c:v>
                </c:pt>
                <c:pt idx="862">
                  <c:v>151919</c:v>
                </c:pt>
                <c:pt idx="863">
                  <c:v>151921</c:v>
                </c:pt>
                <c:pt idx="864">
                  <c:v>151923</c:v>
                </c:pt>
                <c:pt idx="865">
                  <c:v>151926</c:v>
                </c:pt>
                <c:pt idx="866">
                  <c:v>151929</c:v>
                </c:pt>
                <c:pt idx="867">
                  <c:v>151932</c:v>
                </c:pt>
                <c:pt idx="868">
                  <c:v>151934</c:v>
                </c:pt>
                <c:pt idx="869">
                  <c:v>151937</c:v>
                </c:pt>
                <c:pt idx="870">
                  <c:v>151939</c:v>
                </c:pt>
                <c:pt idx="871">
                  <c:v>151942</c:v>
                </c:pt>
                <c:pt idx="872">
                  <c:v>151944</c:v>
                </c:pt>
                <c:pt idx="873">
                  <c:v>151947</c:v>
                </c:pt>
                <c:pt idx="874">
                  <c:v>151950</c:v>
                </c:pt>
                <c:pt idx="875">
                  <c:v>151953</c:v>
                </c:pt>
                <c:pt idx="876">
                  <c:v>151955</c:v>
                </c:pt>
                <c:pt idx="877">
                  <c:v>151957</c:v>
                </c:pt>
                <c:pt idx="878">
                  <c:v>151960</c:v>
                </c:pt>
                <c:pt idx="879">
                  <c:v>151963</c:v>
                </c:pt>
                <c:pt idx="880">
                  <c:v>151965</c:v>
                </c:pt>
                <c:pt idx="881">
                  <c:v>151968</c:v>
                </c:pt>
                <c:pt idx="882">
                  <c:v>151971</c:v>
                </c:pt>
                <c:pt idx="883">
                  <c:v>151973</c:v>
                </c:pt>
                <c:pt idx="884">
                  <c:v>151975</c:v>
                </c:pt>
                <c:pt idx="885">
                  <c:v>151978</c:v>
                </c:pt>
                <c:pt idx="886">
                  <c:v>151980</c:v>
                </c:pt>
                <c:pt idx="887">
                  <c:v>151983</c:v>
                </c:pt>
                <c:pt idx="888">
                  <c:v>151985</c:v>
                </c:pt>
                <c:pt idx="889">
                  <c:v>151988</c:v>
                </c:pt>
                <c:pt idx="890">
                  <c:v>151991</c:v>
                </c:pt>
                <c:pt idx="891">
                  <c:v>151993</c:v>
                </c:pt>
                <c:pt idx="892">
                  <c:v>151996</c:v>
                </c:pt>
                <c:pt idx="893">
                  <c:v>151998</c:v>
                </c:pt>
                <c:pt idx="894">
                  <c:v>152001</c:v>
                </c:pt>
                <c:pt idx="895">
                  <c:v>152002</c:v>
                </c:pt>
                <c:pt idx="896">
                  <c:v>152005</c:v>
                </c:pt>
                <c:pt idx="897">
                  <c:v>152008</c:v>
                </c:pt>
                <c:pt idx="898">
                  <c:v>152011</c:v>
                </c:pt>
                <c:pt idx="899">
                  <c:v>152013</c:v>
                </c:pt>
                <c:pt idx="900">
                  <c:v>152015</c:v>
                </c:pt>
                <c:pt idx="901">
                  <c:v>152018</c:v>
                </c:pt>
                <c:pt idx="902">
                  <c:v>152021</c:v>
                </c:pt>
                <c:pt idx="903">
                  <c:v>152024</c:v>
                </c:pt>
                <c:pt idx="904">
                  <c:v>152026</c:v>
                </c:pt>
                <c:pt idx="905">
                  <c:v>152028</c:v>
                </c:pt>
                <c:pt idx="906">
                  <c:v>152030</c:v>
                </c:pt>
                <c:pt idx="907">
                  <c:v>152033</c:v>
                </c:pt>
                <c:pt idx="908">
                  <c:v>152035</c:v>
                </c:pt>
                <c:pt idx="909">
                  <c:v>152038</c:v>
                </c:pt>
                <c:pt idx="910">
                  <c:v>152040</c:v>
                </c:pt>
                <c:pt idx="911">
                  <c:v>152043</c:v>
                </c:pt>
                <c:pt idx="912">
                  <c:v>152045</c:v>
                </c:pt>
                <c:pt idx="913">
                  <c:v>152048</c:v>
                </c:pt>
                <c:pt idx="914">
                  <c:v>152050</c:v>
                </c:pt>
                <c:pt idx="915">
                  <c:v>152052</c:v>
                </c:pt>
                <c:pt idx="916">
                  <c:v>152055</c:v>
                </c:pt>
                <c:pt idx="917">
                  <c:v>152057</c:v>
                </c:pt>
                <c:pt idx="918">
                  <c:v>152060</c:v>
                </c:pt>
                <c:pt idx="919">
                  <c:v>152062</c:v>
                </c:pt>
                <c:pt idx="920">
                  <c:v>152065</c:v>
                </c:pt>
                <c:pt idx="921">
                  <c:v>152067</c:v>
                </c:pt>
                <c:pt idx="922">
                  <c:v>152070</c:v>
                </c:pt>
                <c:pt idx="923">
                  <c:v>152073</c:v>
                </c:pt>
                <c:pt idx="924">
                  <c:v>152075</c:v>
                </c:pt>
                <c:pt idx="925">
                  <c:v>152078</c:v>
                </c:pt>
                <c:pt idx="926">
                  <c:v>152080</c:v>
                </c:pt>
                <c:pt idx="927">
                  <c:v>152083</c:v>
                </c:pt>
                <c:pt idx="928">
                  <c:v>152086</c:v>
                </c:pt>
                <c:pt idx="929">
                  <c:v>152089</c:v>
                </c:pt>
                <c:pt idx="930">
                  <c:v>152091</c:v>
                </c:pt>
                <c:pt idx="931">
                  <c:v>152093</c:v>
                </c:pt>
                <c:pt idx="932">
                  <c:v>152096</c:v>
                </c:pt>
                <c:pt idx="933">
                  <c:v>152099</c:v>
                </c:pt>
                <c:pt idx="934">
                  <c:v>152102</c:v>
                </c:pt>
                <c:pt idx="935">
                  <c:v>152104</c:v>
                </c:pt>
                <c:pt idx="936">
                  <c:v>152107</c:v>
                </c:pt>
                <c:pt idx="937">
                  <c:v>152109</c:v>
                </c:pt>
                <c:pt idx="938">
                  <c:v>152111</c:v>
                </c:pt>
                <c:pt idx="939">
                  <c:v>152114</c:v>
                </c:pt>
                <c:pt idx="940">
                  <c:v>152117</c:v>
                </c:pt>
                <c:pt idx="941">
                  <c:v>152119</c:v>
                </c:pt>
                <c:pt idx="942">
                  <c:v>152123</c:v>
                </c:pt>
                <c:pt idx="943">
                  <c:v>152125</c:v>
                </c:pt>
                <c:pt idx="944">
                  <c:v>152128</c:v>
                </c:pt>
                <c:pt idx="945">
                  <c:v>152130</c:v>
                </c:pt>
                <c:pt idx="946">
                  <c:v>152133</c:v>
                </c:pt>
                <c:pt idx="947">
                  <c:v>152136</c:v>
                </c:pt>
                <c:pt idx="948">
                  <c:v>152138</c:v>
                </c:pt>
                <c:pt idx="949">
                  <c:v>152141</c:v>
                </c:pt>
                <c:pt idx="950">
                  <c:v>152143</c:v>
                </c:pt>
                <c:pt idx="951">
                  <c:v>152145</c:v>
                </c:pt>
                <c:pt idx="952">
                  <c:v>152148</c:v>
                </c:pt>
                <c:pt idx="953">
                  <c:v>152151</c:v>
                </c:pt>
                <c:pt idx="954">
                  <c:v>152154</c:v>
                </c:pt>
                <c:pt idx="955">
                  <c:v>152156</c:v>
                </c:pt>
                <c:pt idx="956">
                  <c:v>152158</c:v>
                </c:pt>
                <c:pt idx="957">
                  <c:v>152161</c:v>
                </c:pt>
                <c:pt idx="958">
                  <c:v>152164</c:v>
                </c:pt>
                <c:pt idx="959">
                  <c:v>152166</c:v>
                </c:pt>
                <c:pt idx="960">
                  <c:v>152168</c:v>
                </c:pt>
                <c:pt idx="961">
                  <c:v>152171</c:v>
                </c:pt>
                <c:pt idx="962">
                  <c:v>152174</c:v>
                </c:pt>
                <c:pt idx="963">
                  <c:v>152176</c:v>
                </c:pt>
                <c:pt idx="964">
                  <c:v>152179</c:v>
                </c:pt>
                <c:pt idx="965">
                  <c:v>152181</c:v>
                </c:pt>
                <c:pt idx="966">
                  <c:v>152184</c:v>
                </c:pt>
                <c:pt idx="967">
                  <c:v>152187</c:v>
                </c:pt>
                <c:pt idx="968">
                  <c:v>152189</c:v>
                </c:pt>
                <c:pt idx="969">
                  <c:v>152192</c:v>
                </c:pt>
                <c:pt idx="970">
                  <c:v>152194</c:v>
                </c:pt>
                <c:pt idx="971">
                  <c:v>152196</c:v>
                </c:pt>
                <c:pt idx="972">
                  <c:v>152199</c:v>
                </c:pt>
                <c:pt idx="973">
                  <c:v>152201</c:v>
                </c:pt>
                <c:pt idx="974">
                  <c:v>152204</c:v>
                </c:pt>
                <c:pt idx="975">
                  <c:v>152206</c:v>
                </c:pt>
                <c:pt idx="976">
                  <c:v>152209</c:v>
                </c:pt>
                <c:pt idx="977">
                  <c:v>152212</c:v>
                </c:pt>
                <c:pt idx="978">
                  <c:v>152214</c:v>
                </c:pt>
                <c:pt idx="979">
                  <c:v>152217</c:v>
                </c:pt>
                <c:pt idx="980">
                  <c:v>152219</c:v>
                </c:pt>
                <c:pt idx="981">
                  <c:v>152222</c:v>
                </c:pt>
                <c:pt idx="982">
                  <c:v>152224</c:v>
                </c:pt>
                <c:pt idx="983">
                  <c:v>152227</c:v>
                </c:pt>
                <c:pt idx="984">
                  <c:v>152230</c:v>
                </c:pt>
                <c:pt idx="985">
                  <c:v>152232</c:v>
                </c:pt>
                <c:pt idx="986">
                  <c:v>152234</c:v>
                </c:pt>
                <c:pt idx="987">
                  <c:v>152236</c:v>
                </c:pt>
                <c:pt idx="988">
                  <c:v>152239</c:v>
                </c:pt>
                <c:pt idx="989">
                  <c:v>152241</c:v>
                </c:pt>
                <c:pt idx="990">
                  <c:v>152244</c:v>
                </c:pt>
                <c:pt idx="991">
                  <c:v>152246</c:v>
                </c:pt>
                <c:pt idx="992">
                  <c:v>152249</c:v>
                </c:pt>
                <c:pt idx="993">
                  <c:v>152251</c:v>
                </c:pt>
                <c:pt idx="994">
                  <c:v>152254</c:v>
                </c:pt>
                <c:pt idx="995">
                  <c:v>152257</c:v>
                </c:pt>
                <c:pt idx="996">
                  <c:v>152259</c:v>
                </c:pt>
                <c:pt idx="997">
                  <c:v>152261</c:v>
                </c:pt>
                <c:pt idx="998">
                  <c:v>152264</c:v>
                </c:pt>
                <c:pt idx="999">
                  <c:v>152266</c:v>
                </c:pt>
              </c:numCache>
            </c:numRef>
          </c:val>
          <c:smooth val="0"/>
          <c:extLst>
            <c:ext xmlns:c16="http://schemas.microsoft.com/office/drawing/2014/chart" uri="{C3380CC4-5D6E-409C-BE32-E72D297353CC}">
              <c16:uniqueId val="{00000003-E81A-4F21-992D-00A8BFA251A4}"/>
            </c:ext>
          </c:extLst>
        </c:ser>
        <c:ser>
          <c:idx val="4"/>
          <c:order val="4"/>
          <c:tx>
            <c:strRef>
              <c:f>'50'!$G$1</c:f>
              <c:strCache>
                <c:ptCount val="1"/>
                <c:pt idx="0">
                  <c:v>75%</c:v>
                </c:pt>
              </c:strCache>
            </c:strRef>
          </c:tx>
          <c:spPr>
            <a:ln w="28575" cap="rnd">
              <a:solidFill>
                <a:schemeClr val="accent5"/>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G$2:$G$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8</c:v>
                </c:pt>
                <c:pt idx="313">
                  <c:v>143010</c:v>
                </c:pt>
                <c:pt idx="314">
                  <c:v>143600</c:v>
                </c:pt>
                <c:pt idx="315">
                  <c:v>144165</c:v>
                </c:pt>
                <c:pt idx="316">
                  <c:v>144700</c:v>
                </c:pt>
                <c:pt idx="317">
                  <c:v>145203</c:v>
                </c:pt>
                <c:pt idx="318">
                  <c:v>145686</c:v>
                </c:pt>
                <c:pt idx="319">
                  <c:v>146132</c:v>
                </c:pt>
                <c:pt idx="320">
                  <c:v>146558</c:v>
                </c:pt>
                <c:pt idx="321">
                  <c:v>146949</c:v>
                </c:pt>
                <c:pt idx="322">
                  <c:v>147312</c:v>
                </c:pt>
                <c:pt idx="323">
                  <c:v>147646</c:v>
                </c:pt>
                <c:pt idx="324">
                  <c:v>147951</c:v>
                </c:pt>
                <c:pt idx="325">
                  <c:v>148229</c:v>
                </c:pt>
                <c:pt idx="326">
                  <c:v>148478</c:v>
                </c:pt>
                <c:pt idx="327">
                  <c:v>148699</c:v>
                </c:pt>
                <c:pt idx="328">
                  <c:v>148899</c:v>
                </c:pt>
                <c:pt idx="329">
                  <c:v>149075</c:v>
                </c:pt>
                <c:pt idx="330">
                  <c:v>149230</c:v>
                </c:pt>
                <c:pt idx="331">
                  <c:v>149361</c:v>
                </c:pt>
                <c:pt idx="332">
                  <c:v>149477</c:v>
                </c:pt>
                <c:pt idx="333">
                  <c:v>149575</c:v>
                </c:pt>
                <c:pt idx="334">
                  <c:v>149657</c:v>
                </c:pt>
                <c:pt idx="335">
                  <c:v>149727</c:v>
                </c:pt>
                <c:pt idx="336">
                  <c:v>149785</c:v>
                </c:pt>
                <c:pt idx="337">
                  <c:v>149832</c:v>
                </c:pt>
                <c:pt idx="338">
                  <c:v>149872</c:v>
                </c:pt>
                <c:pt idx="339">
                  <c:v>149918</c:v>
                </c:pt>
                <c:pt idx="340">
                  <c:v>149957</c:v>
                </c:pt>
                <c:pt idx="341">
                  <c:v>149991</c:v>
                </c:pt>
                <c:pt idx="342">
                  <c:v>150017</c:v>
                </c:pt>
                <c:pt idx="343">
                  <c:v>150043</c:v>
                </c:pt>
                <c:pt idx="344">
                  <c:v>150063</c:v>
                </c:pt>
                <c:pt idx="345">
                  <c:v>150083</c:v>
                </c:pt>
                <c:pt idx="346">
                  <c:v>150100</c:v>
                </c:pt>
                <c:pt idx="347">
                  <c:v>150114</c:v>
                </c:pt>
                <c:pt idx="348">
                  <c:v>150126</c:v>
                </c:pt>
                <c:pt idx="349">
                  <c:v>150138</c:v>
                </c:pt>
                <c:pt idx="350">
                  <c:v>150149</c:v>
                </c:pt>
                <c:pt idx="351">
                  <c:v>150158</c:v>
                </c:pt>
                <c:pt idx="352">
                  <c:v>150167</c:v>
                </c:pt>
                <c:pt idx="353">
                  <c:v>150174</c:v>
                </c:pt>
                <c:pt idx="354">
                  <c:v>150181</c:v>
                </c:pt>
                <c:pt idx="355">
                  <c:v>150187</c:v>
                </c:pt>
                <c:pt idx="356">
                  <c:v>150193</c:v>
                </c:pt>
                <c:pt idx="357">
                  <c:v>150197</c:v>
                </c:pt>
                <c:pt idx="358">
                  <c:v>150202</c:v>
                </c:pt>
                <c:pt idx="359">
                  <c:v>150205</c:v>
                </c:pt>
                <c:pt idx="360">
                  <c:v>150209</c:v>
                </c:pt>
                <c:pt idx="361">
                  <c:v>150212</c:v>
                </c:pt>
                <c:pt idx="362">
                  <c:v>150216</c:v>
                </c:pt>
                <c:pt idx="363">
                  <c:v>150218</c:v>
                </c:pt>
                <c:pt idx="364">
                  <c:v>150221</c:v>
                </c:pt>
                <c:pt idx="365">
                  <c:v>150223</c:v>
                </c:pt>
                <c:pt idx="366">
                  <c:v>150226</c:v>
                </c:pt>
                <c:pt idx="367">
                  <c:v>150228</c:v>
                </c:pt>
                <c:pt idx="368">
                  <c:v>150230</c:v>
                </c:pt>
                <c:pt idx="369">
                  <c:v>150232</c:v>
                </c:pt>
                <c:pt idx="370">
                  <c:v>150234</c:v>
                </c:pt>
                <c:pt idx="371">
                  <c:v>150235</c:v>
                </c:pt>
                <c:pt idx="372">
                  <c:v>150237</c:v>
                </c:pt>
                <c:pt idx="373">
                  <c:v>150239</c:v>
                </c:pt>
                <c:pt idx="374">
                  <c:v>150241</c:v>
                </c:pt>
                <c:pt idx="375">
                  <c:v>150242</c:v>
                </c:pt>
                <c:pt idx="376">
                  <c:v>150244</c:v>
                </c:pt>
                <c:pt idx="377">
                  <c:v>150246</c:v>
                </c:pt>
                <c:pt idx="378">
                  <c:v>150247</c:v>
                </c:pt>
                <c:pt idx="379">
                  <c:v>150249</c:v>
                </c:pt>
                <c:pt idx="380">
                  <c:v>150250</c:v>
                </c:pt>
                <c:pt idx="381">
                  <c:v>150252</c:v>
                </c:pt>
                <c:pt idx="382">
                  <c:v>150253</c:v>
                </c:pt>
                <c:pt idx="383">
                  <c:v>150254</c:v>
                </c:pt>
                <c:pt idx="384">
                  <c:v>150256</c:v>
                </c:pt>
                <c:pt idx="385">
                  <c:v>150258</c:v>
                </c:pt>
                <c:pt idx="386">
                  <c:v>150259</c:v>
                </c:pt>
                <c:pt idx="387">
                  <c:v>150261</c:v>
                </c:pt>
                <c:pt idx="388">
                  <c:v>150262</c:v>
                </c:pt>
                <c:pt idx="389">
                  <c:v>150264</c:v>
                </c:pt>
                <c:pt idx="390">
                  <c:v>150265</c:v>
                </c:pt>
                <c:pt idx="391">
                  <c:v>150266</c:v>
                </c:pt>
                <c:pt idx="392">
                  <c:v>150268</c:v>
                </c:pt>
                <c:pt idx="393">
                  <c:v>150270</c:v>
                </c:pt>
                <c:pt idx="394">
                  <c:v>150271</c:v>
                </c:pt>
                <c:pt idx="395">
                  <c:v>150272</c:v>
                </c:pt>
                <c:pt idx="396">
                  <c:v>150274</c:v>
                </c:pt>
                <c:pt idx="397">
                  <c:v>150275</c:v>
                </c:pt>
                <c:pt idx="398">
                  <c:v>150277</c:v>
                </c:pt>
                <c:pt idx="399">
                  <c:v>150278</c:v>
                </c:pt>
                <c:pt idx="400">
                  <c:v>150279</c:v>
                </c:pt>
                <c:pt idx="401">
                  <c:v>150280</c:v>
                </c:pt>
                <c:pt idx="402">
                  <c:v>150282</c:v>
                </c:pt>
                <c:pt idx="403">
                  <c:v>150283</c:v>
                </c:pt>
                <c:pt idx="404">
                  <c:v>150285</c:v>
                </c:pt>
                <c:pt idx="405">
                  <c:v>150286</c:v>
                </c:pt>
                <c:pt idx="406">
                  <c:v>150287</c:v>
                </c:pt>
                <c:pt idx="407">
                  <c:v>150289</c:v>
                </c:pt>
                <c:pt idx="408">
                  <c:v>150290</c:v>
                </c:pt>
                <c:pt idx="409">
                  <c:v>150291</c:v>
                </c:pt>
                <c:pt idx="410">
                  <c:v>150293</c:v>
                </c:pt>
                <c:pt idx="411">
                  <c:v>150294</c:v>
                </c:pt>
                <c:pt idx="412">
                  <c:v>150295</c:v>
                </c:pt>
                <c:pt idx="413">
                  <c:v>150297</c:v>
                </c:pt>
                <c:pt idx="414">
                  <c:v>150298</c:v>
                </c:pt>
                <c:pt idx="415">
                  <c:v>150299</c:v>
                </c:pt>
                <c:pt idx="416">
                  <c:v>150300</c:v>
                </c:pt>
                <c:pt idx="417">
                  <c:v>150302</c:v>
                </c:pt>
                <c:pt idx="418">
                  <c:v>150303</c:v>
                </c:pt>
                <c:pt idx="419">
                  <c:v>150304</c:v>
                </c:pt>
                <c:pt idx="420">
                  <c:v>150306</c:v>
                </c:pt>
                <c:pt idx="421">
                  <c:v>150307</c:v>
                </c:pt>
                <c:pt idx="422">
                  <c:v>150308</c:v>
                </c:pt>
                <c:pt idx="423">
                  <c:v>150309</c:v>
                </c:pt>
                <c:pt idx="424">
                  <c:v>150310</c:v>
                </c:pt>
                <c:pt idx="425">
                  <c:v>150312</c:v>
                </c:pt>
                <c:pt idx="426">
                  <c:v>150313</c:v>
                </c:pt>
                <c:pt idx="427">
                  <c:v>150314</c:v>
                </c:pt>
                <c:pt idx="428">
                  <c:v>150316</c:v>
                </c:pt>
                <c:pt idx="429">
                  <c:v>150317</c:v>
                </c:pt>
                <c:pt idx="430">
                  <c:v>150318</c:v>
                </c:pt>
                <c:pt idx="431">
                  <c:v>150320</c:v>
                </c:pt>
                <c:pt idx="432">
                  <c:v>150321</c:v>
                </c:pt>
                <c:pt idx="433">
                  <c:v>150322</c:v>
                </c:pt>
                <c:pt idx="434">
                  <c:v>150323</c:v>
                </c:pt>
                <c:pt idx="435">
                  <c:v>150325</c:v>
                </c:pt>
                <c:pt idx="436">
                  <c:v>150326</c:v>
                </c:pt>
                <c:pt idx="437">
                  <c:v>150328</c:v>
                </c:pt>
                <c:pt idx="438">
                  <c:v>150329</c:v>
                </c:pt>
                <c:pt idx="439">
                  <c:v>150331</c:v>
                </c:pt>
                <c:pt idx="440">
                  <c:v>150332</c:v>
                </c:pt>
                <c:pt idx="441">
                  <c:v>150333</c:v>
                </c:pt>
                <c:pt idx="442">
                  <c:v>150335</c:v>
                </c:pt>
                <c:pt idx="443">
                  <c:v>150336</c:v>
                </c:pt>
                <c:pt idx="444">
                  <c:v>150337</c:v>
                </c:pt>
                <c:pt idx="445">
                  <c:v>150339</c:v>
                </c:pt>
                <c:pt idx="446">
                  <c:v>150340</c:v>
                </c:pt>
                <c:pt idx="447">
                  <c:v>150341</c:v>
                </c:pt>
                <c:pt idx="448">
                  <c:v>150342</c:v>
                </c:pt>
                <c:pt idx="449">
                  <c:v>150343</c:v>
                </c:pt>
                <c:pt idx="450">
                  <c:v>150344</c:v>
                </c:pt>
                <c:pt idx="451">
                  <c:v>150346</c:v>
                </c:pt>
                <c:pt idx="452">
                  <c:v>150347</c:v>
                </c:pt>
                <c:pt idx="453">
                  <c:v>150349</c:v>
                </c:pt>
                <c:pt idx="454">
                  <c:v>150350</c:v>
                </c:pt>
                <c:pt idx="455">
                  <c:v>150351</c:v>
                </c:pt>
                <c:pt idx="456">
                  <c:v>150353</c:v>
                </c:pt>
                <c:pt idx="457">
                  <c:v>150354</c:v>
                </c:pt>
                <c:pt idx="458">
                  <c:v>150355</c:v>
                </c:pt>
                <c:pt idx="459">
                  <c:v>150355</c:v>
                </c:pt>
                <c:pt idx="460">
                  <c:v>150357</c:v>
                </c:pt>
                <c:pt idx="461">
                  <c:v>150358</c:v>
                </c:pt>
                <c:pt idx="462">
                  <c:v>150359</c:v>
                </c:pt>
                <c:pt idx="463">
                  <c:v>150361</c:v>
                </c:pt>
                <c:pt idx="464">
                  <c:v>150362</c:v>
                </c:pt>
                <c:pt idx="465">
                  <c:v>150363</c:v>
                </c:pt>
                <c:pt idx="466">
                  <c:v>150365</c:v>
                </c:pt>
                <c:pt idx="467">
                  <c:v>150366</c:v>
                </c:pt>
                <c:pt idx="468">
                  <c:v>150367</c:v>
                </c:pt>
                <c:pt idx="469">
                  <c:v>150369</c:v>
                </c:pt>
                <c:pt idx="470">
                  <c:v>150370</c:v>
                </c:pt>
                <c:pt idx="471">
                  <c:v>150372</c:v>
                </c:pt>
                <c:pt idx="472">
                  <c:v>150373</c:v>
                </c:pt>
                <c:pt idx="473">
                  <c:v>150374</c:v>
                </c:pt>
                <c:pt idx="474">
                  <c:v>150376</c:v>
                </c:pt>
                <c:pt idx="475">
                  <c:v>150377</c:v>
                </c:pt>
                <c:pt idx="476">
                  <c:v>150378</c:v>
                </c:pt>
                <c:pt idx="477">
                  <c:v>150379</c:v>
                </c:pt>
                <c:pt idx="478">
                  <c:v>150381</c:v>
                </c:pt>
                <c:pt idx="479">
                  <c:v>150383</c:v>
                </c:pt>
                <c:pt idx="480">
                  <c:v>150384</c:v>
                </c:pt>
                <c:pt idx="481">
                  <c:v>150385</c:v>
                </c:pt>
                <c:pt idx="482">
                  <c:v>150387</c:v>
                </c:pt>
                <c:pt idx="483">
                  <c:v>150388</c:v>
                </c:pt>
                <c:pt idx="484">
                  <c:v>150389</c:v>
                </c:pt>
                <c:pt idx="485">
                  <c:v>150390</c:v>
                </c:pt>
                <c:pt idx="486">
                  <c:v>150392</c:v>
                </c:pt>
                <c:pt idx="487">
                  <c:v>150393</c:v>
                </c:pt>
                <c:pt idx="488">
                  <c:v>150395</c:v>
                </c:pt>
                <c:pt idx="489">
                  <c:v>150396</c:v>
                </c:pt>
                <c:pt idx="490">
                  <c:v>150398</c:v>
                </c:pt>
                <c:pt idx="491">
                  <c:v>150399</c:v>
                </c:pt>
                <c:pt idx="492">
                  <c:v>150400</c:v>
                </c:pt>
                <c:pt idx="493">
                  <c:v>150401</c:v>
                </c:pt>
                <c:pt idx="494">
                  <c:v>150403</c:v>
                </c:pt>
                <c:pt idx="495">
                  <c:v>150404</c:v>
                </c:pt>
                <c:pt idx="496">
                  <c:v>150406</c:v>
                </c:pt>
                <c:pt idx="497">
                  <c:v>150407</c:v>
                </c:pt>
                <c:pt idx="498">
                  <c:v>150408</c:v>
                </c:pt>
                <c:pt idx="499">
                  <c:v>150409</c:v>
                </c:pt>
                <c:pt idx="500">
                  <c:v>150411</c:v>
                </c:pt>
                <c:pt idx="501">
                  <c:v>150412</c:v>
                </c:pt>
                <c:pt idx="502">
                  <c:v>150413</c:v>
                </c:pt>
                <c:pt idx="503">
                  <c:v>150415</c:v>
                </c:pt>
                <c:pt idx="504">
                  <c:v>150416</c:v>
                </c:pt>
                <c:pt idx="505">
                  <c:v>150417</c:v>
                </c:pt>
                <c:pt idx="506">
                  <c:v>150418</c:v>
                </c:pt>
                <c:pt idx="507">
                  <c:v>150419</c:v>
                </c:pt>
                <c:pt idx="508">
                  <c:v>150421</c:v>
                </c:pt>
                <c:pt idx="509">
                  <c:v>150422</c:v>
                </c:pt>
                <c:pt idx="510">
                  <c:v>150423</c:v>
                </c:pt>
                <c:pt idx="511">
                  <c:v>150425</c:v>
                </c:pt>
                <c:pt idx="512">
                  <c:v>150426</c:v>
                </c:pt>
                <c:pt idx="513">
                  <c:v>150427</c:v>
                </c:pt>
                <c:pt idx="514">
                  <c:v>150428</c:v>
                </c:pt>
                <c:pt idx="515">
                  <c:v>150430</c:v>
                </c:pt>
                <c:pt idx="516">
                  <c:v>150431</c:v>
                </c:pt>
                <c:pt idx="517">
                  <c:v>150432</c:v>
                </c:pt>
                <c:pt idx="518">
                  <c:v>150433</c:v>
                </c:pt>
                <c:pt idx="519">
                  <c:v>150435</c:v>
                </c:pt>
                <c:pt idx="520">
                  <c:v>150436</c:v>
                </c:pt>
                <c:pt idx="521">
                  <c:v>150437</c:v>
                </c:pt>
                <c:pt idx="522">
                  <c:v>150438</c:v>
                </c:pt>
                <c:pt idx="523">
                  <c:v>150439</c:v>
                </c:pt>
                <c:pt idx="524">
                  <c:v>150441</c:v>
                </c:pt>
                <c:pt idx="525">
                  <c:v>150442</c:v>
                </c:pt>
                <c:pt idx="526">
                  <c:v>150443</c:v>
                </c:pt>
                <c:pt idx="527">
                  <c:v>150444</c:v>
                </c:pt>
                <c:pt idx="528">
                  <c:v>150446</c:v>
                </c:pt>
                <c:pt idx="529">
                  <c:v>150447</c:v>
                </c:pt>
                <c:pt idx="530">
                  <c:v>150448</c:v>
                </c:pt>
                <c:pt idx="531">
                  <c:v>150450</c:v>
                </c:pt>
                <c:pt idx="532">
                  <c:v>150451</c:v>
                </c:pt>
                <c:pt idx="533">
                  <c:v>150452</c:v>
                </c:pt>
                <c:pt idx="534">
                  <c:v>150454</c:v>
                </c:pt>
                <c:pt idx="535">
                  <c:v>150455</c:v>
                </c:pt>
                <c:pt idx="536">
                  <c:v>150457</c:v>
                </c:pt>
                <c:pt idx="537">
                  <c:v>150458</c:v>
                </c:pt>
                <c:pt idx="538">
                  <c:v>150459</c:v>
                </c:pt>
                <c:pt idx="539">
                  <c:v>150461</c:v>
                </c:pt>
                <c:pt idx="540">
                  <c:v>150462</c:v>
                </c:pt>
                <c:pt idx="541">
                  <c:v>150463</c:v>
                </c:pt>
                <c:pt idx="542">
                  <c:v>150464</c:v>
                </c:pt>
                <c:pt idx="543">
                  <c:v>150465</c:v>
                </c:pt>
                <c:pt idx="544">
                  <c:v>150467</c:v>
                </c:pt>
                <c:pt idx="545">
                  <c:v>150468</c:v>
                </c:pt>
                <c:pt idx="546">
                  <c:v>150469</c:v>
                </c:pt>
                <c:pt idx="547">
                  <c:v>150470</c:v>
                </c:pt>
                <c:pt idx="548">
                  <c:v>150471</c:v>
                </c:pt>
                <c:pt idx="549">
                  <c:v>150473</c:v>
                </c:pt>
                <c:pt idx="550">
                  <c:v>150474</c:v>
                </c:pt>
                <c:pt idx="551">
                  <c:v>150476</c:v>
                </c:pt>
                <c:pt idx="552">
                  <c:v>150477</c:v>
                </c:pt>
                <c:pt idx="553">
                  <c:v>150478</c:v>
                </c:pt>
                <c:pt idx="554">
                  <c:v>150480</c:v>
                </c:pt>
                <c:pt idx="555">
                  <c:v>150481</c:v>
                </c:pt>
                <c:pt idx="556">
                  <c:v>150482</c:v>
                </c:pt>
                <c:pt idx="557">
                  <c:v>150483</c:v>
                </c:pt>
                <c:pt idx="558">
                  <c:v>150485</c:v>
                </c:pt>
                <c:pt idx="559">
                  <c:v>150486</c:v>
                </c:pt>
                <c:pt idx="560">
                  <c:v>150487</c:v>
                </c:pt>
                <c:pt idx="561">
                  <c:v>150489</c:v>
                </c:pt>
                <c:pt idx="562">
                  <c:v>150490</c:v>
                </c:pt>
                <c:pt idx="563">
                  <c:v>150491</c:v>
                </c:pt>
                <c:pt idx="564">
                  <c:v>150492</c:v>
                </c:pt>
                <c:pt idx="565">
                  <c:v>150494</c:v>
                </c:pt>
                <c:pt idx="566">
                  <c:v>150495</c:v>
                </c:pt>
                <c:pt idx="567">
                  <c:v>150496</c:v>
                </c:pt>
                <c:pt idx="568">
                  <c:v>150498</c:v>
                </c:pt>
                <c:pt idx="569">
                  <c:v>150499</c:v>
                </c:pt>
                <c:pt idx="570">
                  <c:v>150500</c:v>
                </c:pt>
                <c:pt idx="571">
                  <c:v>150502</c:v>
                </c:pt>
                <c:pt idx="572">
                  <c:v>150503</c:v>
                </c:pt>
                <c:pt idx="573">
                  <c:v>150505</c:v>
                </c:pt>
                <c:pt idx="574">
                  <c:v>150506</c:v>
                </c:pt>
                <c:pt idx="575">
                  <c:v>150507</c:v>
                </c:pt>
                <c:pt idx="576">
                  <c:v>150508</c:v>
                </c:pt>
                <c:pt idx="577">
                  <c:v>150510</c:v>
                </c:pt>
                <c:pt idx="578">
                  <c:v>150511</c:v>
                </c:pt>
                <c:pt idx="579">
                  <c:v>150512</c:v>
                </c:pt>
                <c:pt idx="580">
                  <c:v>150513</c:v>
                </c:pt>
                <c:pt idx="581">
                  <c:v>150514</c:v>
                </c:pt>
                <c:pt idx="582">
                  <c:v>150516</c:v>
                </c:pt>
                <c:pt idx="583">
                  <c:v>150517</c:v>
                </c:pt>
                <c:pt idx="584">
                  <c:v>150518</c:v>
                </c:pt>
                <c:pt idx="585">
                  <c:v>150520</c:v>
                </c:pt>
                <c:pt idx="586">
                  <c:v>150521</c:v>
                </c:pt>
                <c:pt idx="587">
                  <c:v>150522</c:v>
                </c:pt>
                <c:pt idx="588">
                  <c:v>150523</c:v>
                </c:pt>
                <c:pt idx="589">
                  <c:v>150525</c:v>
                </c:pt>
                <c:pt idx="590">
                  <c:v>150526</c:v>
                </c:pt>
                <c:pt idx="591">
                  <c:v>150528</c:v>
                </c:pt>
                <c:pt idx="592">
                  <c:v>150529</c:v>
                </c:pt>
                <c:pt idx="593">
                  <c:v>150530</c:v>
                </c:pt>
                <c:pt idx="594">
                  <c:v>150531</c:v>
                </c:pt>
                <c:pt idx="595">
                  <c:v>150533</c:v>
                </c:pt>
                <c:pt idx="596">
                  <c:v>150534</c:v>
                </c:pt>
                <c:pt idx="597">
                  <c:v>150536</c:v>
                </c:pt>
                <c:pt idx="598">
                  <c:v>150537</c:v>
                </c:pt>
                <c:pt idx="599">
                  <c:v>150538</c:v>
                </c:pt>
                <c:pt idx="600">
                  <c:v>150539</c:v>
                </c:pt>
                <c:pt idx="601">
                  <c:v>150541</c:v>
                </c:pt>
                <c:pt idx="602">
                  <c:v>150542</c:v>
                </c:pt>
                <c:pt idx="603">
                  <c:v>150543</c:v>
                </c:pt>
                <c:pt idx="604">
                  <c:v>150544</c:v>
                </c:pt>
                <c:pt idx="605">
                  <c:v>150546</c:v>
                </c:pt>
                <c:pt idx="606">
                  <c:v>150547</c:v>
                </c:pt>
                <c:pt idx="607">
                  <c:v>150548</c:v>
                </c:pt>
                <c:pt idx="608">
                  <c:v>150550</c:v>
                </c:pt>
                <c:pt idx="609">
                  <c:v>150551</c:v>
                </c:pt>
                <c:pt idx="610">
                  <c:v>150553</c:v>
                </c:pt>
                <c:pt idx="611">
                  <c:v>150554</c:v>
                </c:pt>
                <c:pt idx="612">
                  <c:v>150555</c:v>
                </c:pt>
                <c:pt idx="613">
                  <c:v>150557</c:v>
                </c:pt>
                <c:pt idx="614">
                  <c:v>150558</c:v>
                </c:pt>
                <c:pt idx="615">
                  <c:v>150559</c:v>
                </c:pt>
                <c:pt idx="616">
                  <c:v>150561</c:v>
                </c:pt>
                <c:pt idx="617">
                  <c:v>150562</c:v>
                </c:pt>
                <c:pt idx="618">
                  <c:v>150564</c:v>
                </c:pt>
                <c:pt idx="619">
                  <c:v>150565</c:v>
                </c:pt>
                <c:pt idx="620">
                  <c:v>150566</c:v>
                </c:pt>
                <c:pt idx="621">
                  <c:v>150567</c:v>
                </c:pt>
                <c:pt idx="622">
                  <c:v>150569</c:v>
                </c:pt>
                <c:pt idx="623">
                  <c:v>150570</c:v>
                </c:pt>
                <c:pt idx="624">
                  <c:v>150571</c:v>
                </c:pt>
                <c:pt idx="625">
                  <c:v>150573</c:v>
                </c:pt>
                <c:pt idx="626">
                  <c:v>150574</c:v>
                </c:pt>
                <c:pt idx="627">
                  <c:v>150575</c:v>
                </c:pt>
                <c:pt idx="628">
                  <c:v>150577</c:v>
                </c:pt>
                <c:pt idx="629">
                  <c:v>150578</c:v>
                </c:pt>
                <c:pt idx="630">
                  <c:v>150579</c:v>
                </c:pt>
                <c:pt idx="631">
                  <c:v>150581</c:v>
                </c:pt>
                <c:pt idx="632">
                  <c:v>150582</c:v>
                </c:pt>
                <c:pt idx="633">
                  <c:v>150583</c:v>
                </c:pt>
                <c:pt idx="634">
                  <c:v>150584</c:v>
                </c:pt>
                <c:pt idx="635">
                  <c:v>150585</c:v>
                </c:pt>
                <c:pt idx="636">
                  <c:v>150587</c:v>
                </c:pt>
                <c:pt idx="637">
                  <c:v>150588</c:v>
                </c:pt>
                <c:pt idx="638">
                  <c:v>150589</c:v>
                </c:pt>
                <c:pt idx="639">
                  <c:v>150591</c:v>
                </c:pt>
                <c:pt idx="640">
                  <c:v>150592</c:v>
                </c:pt>
                <c:pt idx="641">
                  <c:v>150593</c:v>
                </c:pt>
                <c:pt idx="642">
                  <c:v>150594</c:v>
                </c:pt>
                <c:pt idx="643">
                  <c:v>150596</c:v>
                </c:pt>
                <c:pt idx="644">
                  <c:v>150597</c:v>
                </c:pt>
                <c:pt idx="645">
                  <c:v>150599</c:v>
                </c:pt>
                <c:pt idx="646">
                  <c:v>150600</c:v>
                </c:pt>
                <c:pt idx="647">
                  <c:v>150601</c:v>
                </c:pt>
                <c:pt idx="648">
                  <c:v>150602</c:v>
                </c:pt>
                <c:pt idx="649">
                  <c:v>150604</c:v>
                </c:pt>
                <c:pt idx="650">
                  <c:v>150605</c:v>
                </c:pt>
                <c:pt idx="651">
                  <c:v>150606</c:v>
                </c:pt>
                <c:pt idx="652">
                  <c:v>150608</c:v>
                </c:pt>
                <c:pt idx="653">
                  <c:v>150609</c:v>
                </c:pt>
                <c:pt idx="654">
                  <c:v>150611</c:v>
                </c:pt>
                <c:pt idx="655">
                  <c:v>150612</c:v>
                </c:pt>
                <c:pt idx="656">
                  <c:v>150613</c:v>
                </c:pt>
                <c:pt idx="657">
                  <c:v>150614</c:v>
                </c:pt>
                <c:pt idx="658">
                  <c:v>150616</c:v>
                </c:pt>
                <c:pt idx="659">
                  <c:v>150617</c:v>
                </c:pt>
                <c:pt idx="660">
                  <c:v>150619</c:v>
                </c:pt>
                <c:pt idx="661">
                  <c:v>150620</c:v>
                </c:pt>
                <c:pt idx="662">
                  <c:v>150621</c:v>
                </c:pt>
                <c:pt idx="663">
                  <c:v>150623</c:v>
                </c:pt>
                <c:pt idx="664">
                  <c:v>150624</c:v>
                </c:pt>
                <c:pt idx="665">
                  <c:v>150625</c:v>
                </c:pt>
                <c:pt idx="666">
                  <c:v>150626</c:v>
                </c:pt>
                <c:pt idx="667">
                  <c:v>150627</c:v>
                </c:pt>
                <c:pt idx="668">
                  <c:v>150629</c:v>
                </c:pt>
                <c:pt idx="669">
                  <c:v>150630</c:v>
                </c:pt>
                <c:pt idx="670">
                  <c:v>150631</c:v>
                </c:pt>
                <c:pt idx="671">
                  <c:v>150633</c:v>
                </c:pt>
                <c:pt idx="672">
                  <c:v>150634</c:v>
                </c:pt>
                <c:pt idx="673">
                  <c:v>150636</c:v>
                </c:pt>
                <c:pt idx="674">
                  <c:v>150637</c:v>
                </c:pt>
                <c:pt idx="675">
                  <c:v>150638</c:v>
                </c:pt>
                <c:pt idx="676">
                  <c:v>150639</c:v>
                </c:pt>
                <c:pt idx="677">
                  <c:v>150641</c:v>
                </c:pt>
                <c:pt idx="678">
                  <c:v>150642</c:v>
                </c:pt>
                <c:pt idx="679">
                  <c:v>150644</c:v>
                </c:pt>
                <c:pt idx="680">
                  <c:v>150645</c:v>
                </c:pt>
                <c:pt idx="681">
                  <c:v>150646</c:v>
                </c:pt>
                <c:pt idx="682">
                  <c:v>150648</c:v>
                </c:pt>
                <c:pt idx="683">
                  <c:v>150649</c:v>
                </c:pt>
                <c:pt idx="684">
                  <c:v>150651</c:v>
                </c:pt>
                <c:pt idx="685">
                  <c:v>150652</c:v>
                </c:pt>
                <c:pt idx="686">
                  <c:v>150653</c:v>
                </c:pt>
                <c:pt idx="687">
                  <c:v>150654</c:v>
                </c:pt>
                <c:pt idx="688">
                  <c:v>150656</c:v>
                </c:pt>
                <c:pt idx="689">
                  <c:v>150657</c:v>
                </c:pt>
                <c:pt idx="690">
                  <c:v>150658</c:v>
                </c:pt>
                <c:pt idx="691">
                  <c:v>150659</c:v>
                </c:pt>
                <c:pt idx="692">
                  <c:v>150661</c:v>
                </c:pt>
                <c:pt idx="693">
                  <c:v>150662</c:v>
                </c:pt>
                <c:pt idx="694">
                  <c:v>150663</c:v>
                </c:pt>
                <c:pt idx="695">
                  <c:v>150665</c:v>
                </c:pt>
                <c:pt idx="696">
                  <c:v>150666</c:v>
                </c:pt>
                <c:pt idx="697">
                  <c:v>150667</c:v>
                </c:pt>
                <c:pt idx="698">
                  <c:v>150668</c:v>
                </c:pt>
                <c:pt idx="699">
                  <c:v>150669</c:v>
                </c:pt>
                <c:pt idx="700">
                  <c:v>150670</c:v>
                </c:pt>
                <c:pt idx="701">
                  <c:v>150672</c:v>
                </c:pt>
                <c:pt idx="702">
                  <c:v>150673</c:v>
                </c:pt>
                <c:pt idx="703">
                  <c:v>150675</c:v>
                </c:pt>
                <c:pt idx="704">
                  <c:v>150676</c:v>
                </c:pt>
                <c:pt idx="705">
                  <c:v>150677</c:v>
                </c:pt>
                <c:pt idx="706">
                  <c:v>150679</c:v>
                </c:pt>
                <c:pt idx="707">
                  <c:v>150680</c:v>
                </c:pt>
                <c:pt idx="708">
                  <c:v>150682</c:v>
                </c:pt>
                <c:pt idx="709">
                  <c:v>150683</c:v>
                </c:pt>
                <c:pt idx="710">
                  <c:v>150685</c:v>
                </c:pt>
                <c:pt idx="711">
                  <c:v>150686</c:v>
                </c:pt>
                <c:pt idx="712">
                  <c:v>150688</c:v>
                </c:pt>
                <c:pt idx="713">
                  <c:v>150689</c:v>
                </c:pt>
                <c:pt idx="714">
                  <c:v>150690</c:v>
                </c:pt>
                <c:pt idx="715">
                  <c:v>150692</c:v>
                </c:pt>
                <c:pt idx="716">
                  <c:v>150693</c:v>
                </c:pt>
                <c:pt idx="717">
                  <c:v>150694</c:v>
                </c:pt>
                <c:pt idx="718">
                  <c:v>150696</c:v>
                </c:pt>
                <c:pt idx="719">
                  <c:v>150697</c:v>
                </c:pt>
                <c:pt idx="720">
                  <c:v>150699</c:v>
                </c:pt>
                <c:pt idx="721">
                  <c:v>150700</c:v>
                </c:pt>
                <c:pt idx="722">
                  <c:v>150702</c:v>
                </c:pt>
                <c:pt idx="723">
                  <c:v>150703</c:v>
                </c:pt>
                <c:pt idx="724">
                  <c:v>150705</c:v>
                </c:pt>
                <c:pt idx="725">
                  <c:v>150706</c:v>
                </c:pt>
                <c:pt idx="726">
                  <c:v>150708</c:v>
                </c:pt>
                <c:pt idx="727">
                  <c:v>150709</c:v>
                </c:pt>
                <c:pt idx="728">
                  <c:v>150710</c:v>
                </c:pt>
                <c:pt idx="729">
                  <c:v>150711</c:v>
                </c:pt>
                <c:pt idx="730">
                  <c:v>150712</c:v>
                </c:pt>
                <c:pt idx="731">
                  <c:v>150714</c:v>
                </c:pt>
                <c:pt idx="732">
                  <c:v>150715</c:v>
                </c:pt>
                <c:pt idx="733">
                  <c:v>150716</c:v>
                </c:pt>
                <c:pt idx="734">
                  <c:v>150718</c:v>
                </c:pt>
                <c:pt idx="735">
                  <c:v>150719</c:v>
                </c:pt>
                <c:pt idx="736">
                  <c:v>150720</c:v>
                </c:pt>
                <c:pt idx="737">
                  <c:v>150721</c:v>
                </c:pt>
                <c:pt idx="738">
                  <c:v>150722</c:v>
                </c:pt>
                <c:pt idx="739">
                  <c:v>150723</c:v>
                </c:pt>
                <c:pt idx="740">
                  <c:v>150725</c:v>
                </c:pt>
                <c:pt idx="741">
                  <c:v>150726</c:v>
                </c:pt>
                <c:pt idx="742">
                  <c:v>150727</c:v>
                </c:pt>
                <c:pt idx="743">
                  <c:v>150728</c:v>
                </c:pt>
                <c:pt idx="744">
                  <c:v>150729</c:v>
                </c:pt>
                <c:pt idx="745">
                  <c:v>150731</c:v>
                </c:pt>
                <c:pt idx="746">
                  <c:v>150732</c:v>
                </c:pt>
                <c:pt idx="747">
                  <c:v>150733</c:v>
                </c:pt>
                <c:pt idx="748">
                  <c:v>150734</c:v>
                </c:pt>
                <c:pt idx="749">
                  <c:v>150736</c:v>
                </c:pt>
                <c:pt idx="750">
                  <c:v>150737</c:v>
                </c:pt>
                <c:pt idx="751">
                  <c:v>150738</c:v>
                </c:pt>
                <c:pt idx="752">
                  <c:v>150739</c:v>
                </c:pt>
                <c:pt idx="753">
                  <c:v>150740</c:v>
                </c:pt>
                <c:pt idx="754">
                  <c:v>150741</c:v>
                </c:pt>
                <c:pt idx="755">
                  <c:v>150743</c:v>
                </c:pt>
                <c:pt idx="756">
                  <c:v>150744</c:v>
                </c:pt>
                <c:pt idx="757">
                  <c:v>150745</c:v>
                </c:pt>
                <c:pt idx="758">
                  <c:v>150746</c:v>
                </c:pt>
                <c:pt idx="759">
                  <c:v>150748</c:v>
                </c:pt>
                <c:pt idx="760">
                  <c:v>150749</c:v>
                </c:pt>
                <c:pt idx="761">
                  <c:v>150751</c:v>
                </c:pt>
                <c:pt idx="762">
                  <c:v>150752</c:v>
                </c:pt>
                <c:pt idx="763">
                  <c:v>150753</c:v>
                </c:pt>
                <c:pt idx="764">
                  <c:v>150755</c:v>
                </c:pt>
                <c:pt idx="765">
                  <c:v>150756</c:v>
                </c:pt>
                <c:pt idx="766">
                  <c:v>150757</c:v>
                </c:pt>
                <c:pt idx="767">
                  <c:v>150759</c:v>
                </c:pt>
                <c:pt idx="768">
                  <c:v>150760</c:v>
                </c:pt>
                <c:pt idx="769">
                  <c:v>150761</c:v>
                </c:pt>
                <c:pt idx="770">
                  <c:v>150763</c:v>
                </c:pt>
                <c:pt idx="771">
                  <c:v>150764</c:v>
                </c:pt>
                <c:pt idx="772">
                  <c:v>150765</c:v>
                </c:pt>
                <c:pt idx="773">
                  <c:v>150766</c:v>
                </c:pt>
                <c:pt idx="774">
                  <c:v>150768</c:v>
                </c:pt>
                <c:pt idx="775">
                  <c:v>150769</c:v>
                </c:pt>
                <c:pt idx="776">
                  <c:v>150770</c:v>
                </c:pt>
                <c:pt idx="777">
                  <c:v>150771</c:v>
                </c:pt>
                <c:pt idx="778">
                  <c:v>150773</c:v>
                </c:pt>
                <c:pt idx="779">
                  <c:v>150774</c:v>
                </c:pt>
                <c:pt idx="780">
                  <c:v>150776</c:v>
                </c:pt>
                <c:pt idx="781">
                  <c:v>150777</c:v>
                </c:pt>
                <c:pt idx="782">
                  <c:v>150778</c:v>
                </c:pt>
                <c:pt idx="783">
                  <c:v>150779</c:v>
                </c:pt>
                <c:pt idx="784">
                  <c:v>150780</c:v>
                </c:pt>
                <c:pt idx="785">
                  <c:v>150782</c:v>
                </c:pt>
                <c:pt idx="786">
                  <c:v>150783</c:v>
                </c:pt>
                <c:pt idx="787">
                  <c:v>150784</c:v>
                </c:pt>
                <c:pt idx="788">
                  <c:v>150786</c:v>
                </c:pt>
                <c:pt idx="789">
                  <c:v>150787</c:v>
                </c:pt>
                <c:pt idx="790">
                  <c:v>150789</c:v>
                </c:pt>
                <c:pt idx="791">
                  <c:v>150790</c:v>
                </c:pt>
                <c:pt idx="792">
                  <c:v>150791</c:v>
                </c:pt>
                <c:pt idx="793">
                  <c:v>150793</c:v>
                </c:pt>
                <c:pt idx="794">
                  <c:v>150794</c:v>
                </c:pt>
                <c:pt idx="795">
                  <c:v>150795</c:v>
                </c:pt>
                <c:pt idx="796">
                  <c:v>150797</c:v>
                </c:pt>
                <c:pt idx="797">
                  <c:v>150798</c:v>
                </c:pt>
                <c:pt idx="798">
                  <c:v>150799</c:v>
                </c:pt>
                <c:pt idx="799">
                  <c:v>150800</c:v>
                </c:pt>
                <c:pt idx="800">
                  <c:v>150801</c:v>
                </c:pt>
                <c:pt idx="801">
                  <c:v>150802</c:v>
                </c:pt>
                <c:pt idx="802">
                  <c:v>150804</c:v>
                </c:pt>
                <c:pt idx="803">
                  <c:v>150805</c:v>
                </c:pt>
                <c:pt idx="804">
                  <c:v>150806</c:v>
                </c:pt>
                <c:pt idx="805">
                  <c:v>150808</c:v>
                </c:pt>
                <c:pt idx="806">
                  <c:v>150809</c:v>
                </c:pt>
                <c:pt idx="807">
                  <c:v>150811</c:v>
                </c:pt>
                <c:pt idx="808">
                  <c:v>150812</c:v>
                </c:pt>
                <c:pt idx="809">
                  <c:v>150813</c:v>
                </c:pt>
                <c:pt idx="810">
                  <c:v>150815</c:v>
                </c:pt>
                <c:pt idx="811">
                  <c:v>150816</c:v>
                </c:pt>
                <c:pt idx="812">
                  <c:v>150817</c:v>
                </c:pt>
                <c:pt idx="813">
                  <c:v>150819</c:v>
                </c:pt>
                <c:pt idx="814">
                  <c:v>150820</c:v>
                </c:pt>
                <c:pt idx="815">
                  <c:v>150822</c:v>
                </c:pt>
                <c:pt idx="816">
                  <c:v>150823</c:v>
                </c:pt>
                <c:pt idx="817">
                  <c:v>150824</c:v>
                </c:pt>
                <c:pt idx="818">
                  <c:v>150825</c:v>
                </c:pt>
                <c:pt idx="819">
                  <c:v>150827</c:v>
                </c:pt>
                <c:pt idx="820">
                  <c:v>150828</c:v>
                </c:pt>
                <c:pt idx="821">
                  <c:v>150830</c:v>
                </c:pt>
                <c:pt idx="822">
                  <c:v>150831</c:v>
                </c:pt>
                <c:pt idx="823">
                  <c:v>150832</c:v>
                </c:pt>
                <c:pt idx="824">
                  <c:v>150834</c:v>
                </c:pt>
                <c:pt idx="825">
                  <c:v>150835</c:v>
                </c:pt>
                <c:pt idx="826">
                  <c:v>150836</c:v>
                </c:pt>
                <c:pt idx="827">
                  <c:v>150837</c:v>
                </c:pt>
                <c:pt idx="828">
                  <c:v>150838</c:v>
                </c:pt>
                <c:pt idx="829">
                  <c:v>150840</c:v>
                </c:pt>
                <c:pt idx="830">
                  <c:v>150841</c:v>
                </c:pt>
                <c:pt idx="831">
                  <c:v>150842</c:v>
                </c:pt>
                <c:pt idx="832">
                  <c:v>150844</c:v>
                </c:pt>
                <c:pt idx="833">
                  <c:v>150845</c:v>
                </c:pt>
                <c:pt idx="834">
                  <c:v>150846</c:v>
                </c:pt>
                <c:pt idx="835">
                  <c:v>150848</c:v>
                </c:pt>
                <c:pt idx="836">
                  <c:v>150849</c:v>
                </c:pt>
                <c:pt idx="837">
                  <c:v>150850</c:v>
                </c:pt>
                <c:pt idx="838">
                  <c:v>150852</c:v>
                </c:pt>
                <c:pt idx="839">
                  <c:v>150853</c:v>
                </c:pt>
                <c:pt idx="840">
                  <c:v>150854</c:v>
                </c:pt>
                <c:pt idx="841">
                  <c:v>150856</c:v>
                </c:pt>
                <c:pt idx="842">
                  <c:v>150857</c:v>
                </c:pt>
                <c:pt idx="843">
                  <c:v>150858</c:v>
                </c:pt>
                <c:pt idx="844">
                  <c:v>150860</c:v>
                </c:pt>
                <c:pt idx="845">
                  <c:v>150862</c:v>
                </c:pt>
                <c:pt idx="846">
                  <c:v>150863</c:v>
                </c:pt>
                <c:pt idx="847">
                  <c:v>150864</c:v>
                </c:pt>
                <c:pt idx="848">
                  <c:v>150865</c:v>
                </c:pt>
                <c:pt idx="849">
                  <c:v>150867</c:v>
                </c:pt>
                <c:pt idx="850">
                  <c:v>150868</c:v>
                </c:pt>
                <c:pt idx="851">
                  <c:v>150869</c:v>
                </c:pt>
                <c:pt idx="852">
                  <c:v>150871</c:v>
                </c:pt>
                <c:pt idx="853">
                  <c:v>150872</c:v>
                </c:pt>
                <c:pt idx="854">
                  <c:v>150873</c:v>
                </c:pt>
                <c:pt idx="855">
                  <c:v>150874</c:v>
                </c:pt>
                <c:pt idx="856">
                  <c:v>150876</c:v>
                </c:pt>
                <c:pt idx="857">
                  <c:v>150877</c:v>
                </c:pt>
                <c:pt idx="858">
                  <c:v>150878</c:v>
                </c:pt>
                <c:pt idx="859">
                  <c:v>150879</c:v>
                </c:pt>
                <c:pt idx="860">
                  <c:v>150880</c:v>
                </c:pt>
                <c:pt idx="861">
                  <c:v>150882</c:v>
                </c:pt>
                <c:pt idx="862">
                  <c:v>150883</c:v>
                </c:pt>
                <c:pt idx="863">
                  <c:v>150884</c:v>
                </c:pt>
                <c:pt idx="864">
                  <c:v>150885</c:v>
                </c:pt>
                <c:pt idx="865">
                  <c:v>150887</c:v>
                </c:pt>
                <c:pt idx="866">
                  <c:v>150888</c:v>
                </c:pt>
                <c:pt idx="867">
                  <c:v>150890</c:v>
                </c:pt>
                <c:pt idx="868">
                  <c:v>150891</c:v>
                </c:pt>
                <c:pt idx="869">
                  <c:v>150892</c:v>
                </c:pt>
                <c:pt idx="870">
                  <c:v>150893</c:v>
                </c:pt>
                <c:pt idx="871">
                  <c:v>150895</c:v>
                </c:pt>
                <c:pt idx="872">
                  <c:v>150896</c:v>
                </c:pt>
                <c:pt idx="873">
                  <c:v>150897</c:v>
                </c:pt>
                <c:pt idx="874">
                  <c:v>150899</c:v>
                </c:pt>
                <c:pt idx="875">
                  <c:v>150900</c:v>
                </c:pt>
                <c:pt idx="876">
                  <c:v>150901</c:v>
                </c:pt>
                <c:pt idx="877">
                  <c:v>150902</c:v>
                </c:pt>
                <c:pt idx="878">
                  <c:v>150903</c:v>
                </c:pt>
                <c:pt idx="879">
                  <c:v>150905</c:v>
                </c:pt>
                <c:pt idx="880">
                  <c:v>150906</c:v>
                </c:pt>
                <c:pt idx="881">
                  <c:v>150908</c:v>
                </c:pt>
                <c:pt idx="882">
                  <c:v>150909</c:v>
                </c:pt>
                <c:pt idx="883">
                  <c:v>150910</c:v>
                </c:pt>
                <c:pt idx="884">
                  <c:v>150911</c:v>
                </c:pt>
                <c:pt idx="885">
                  <c:v>150913</c:v>
                </c:pt>
                <c:pt idx="886">
                  <c:v>150914</c:v>
                </c:pt>
                <c:pt idx="887">
                  <c:v>150916</c:v>
                </c:pt>
                <c:pt idx="888">
                  <c:v>150917</c:v>
                </c:pt>
                <c:pt idx="889">
                  <c:v>150918</c:v>
                </c:pt>
                <c:pt idx="890">
                  <c:v>150920</c:v>
                </c:pt>
                <c:pt idx="891">
                  <c:v>150921</c:v>
                </c:pt>
                <c:pt idx="892">
                  <c:v>150922</c:v>
                </c:pt>
                <c:pt idx="893">
                  <c:v>150923</c:v>
                </c:pt>
                <c:pt idx="894">
                  <c:v>150925</c:v>
                </c:pt>
                <c:pt idx="895">
                  <c:v>150926</c:v>
                </c:pt>
                <c:pt idx="896">
                  <c:v>150927</c:v>
                </c:pt>
                <c:pt idx="897">
                  <c:v>150928</c:v>
                </c:pt>
                <c:pt idx="898">
                  <c:v>150929</c:v>
                </c:pt>
                <c:pt idx="899">
                  <c:v>150931</c:v>
                </c:pt>
                <c:pt idx="900">
                  <c:v>150932</c:v>
                </c:pt>
                <c:pt idx="901">
                  <c:v>150933</c:v>
                </c:pt>
                <c:pt idx="902">
                  <c:v>150935</c:v>
                </c:pt>
                <c:pt idx="903">
                  <c:v>150936</c:v>
                </c:pt>
                <c:pt idx="904">
                  <c:v>150937</c:v>
                </c:pt>
                <c:pt idx="905">
                  <c:v>150938</c:v>
                </c:pt>
                <c:pt idx="906">
                  <c:v>150940</c:v>
                </c:pt>
                <c:pt idx="907">
                  <c:v>150941</c:v>
                </c:pt>
                <c:pt idx="908">
                  <c:v>150943</c:v>
                </c:pt>
                <c:pt idx="909">
                  <c:v>150944</c:v>
                </c:pt>
                <c:pt idx="910">
                  <c:v>150945</c:v>
                </c:pt>
                <c:pt idx="911">
                  <c:v>150947</c:v>
                </c:pt>
                <c:pt idx="912">
                  <c:v>150948</c:v>
                </c:pt>
                <c:pt idx="913">
                  <c:v>150949</c:v>
                </c:pt>
                <c:pt idx="914">
                  <c:v>150950</c:v>
                </c:pt>
                <c:pt idx="915">
                  <c:v>150952</c:v>
                </c:pt>
                <c:pt idx="916">
                  <c:v>150953</c:v>
                </c:pt>
                <c:pt idx="917">
                  <c:v>150954</c:v>
                </c:pt>
                <c:pt idx="918">
                  <c:v>150956</c:v>
                </c:pt>
                <c:pt idx="919">
                  <c:v>150957</c:v>
                </c:pt>
                <c:pt idx="920">
                  <c:v>150959</c:v>
                </c:pt>
                <c:pt idx="921">
                  <c:v>150960</c:v>
                </c:pt>
                <c:pt idx="922">
                  <c:v>150961</c:v>
                </c:pt>
                <c:pt idx="923">
                  <c:v>150963</c:v>
                </c:pt>
                <c:pt idx="924">
                  <c:v>150964</c:v>
                </c:pt>
                <c:pt idx="925">
                  <c:v>150965</c:v>
                </c:pt>
                <c:pt idx="926">
                  <c:v>150967</c:v>
                </c:pt>
                <c:pt idx="927">
                  <c:v>150968</c:v>
                </c:pt>
                <c:pt idx="928">
                  <c:v>150969</c:v>
                </c:pt>
                <c:pt idx="929">
                  <c:v>150970</c:v>
                </c:pt>
                <c:pt idx="930">
                  <c:v>150972</c:v>
                </c:pt>
                <c:pt idx="931">
                  <c:v>150974</c:v>
                </c:pt>
                <c:pt idx="932">
                  <c:v>150975</c:v>
                </c:pt>
                <c:pt idx="933">
                  <c:v>150976</c:v>
                </c:pt>
                <c:pt idx="934">
                  <c:v>150977</c:v>
                </c:pt>
                <c:pt idx="935">
                  <c:v>150979</c:v>
                </c:pt>
                <c:pt idx="936">
                  <c:v>150980</c:v>
                </c:pt>
                <c:pt idx="937">
                  <c:v>150981</c:v>
                </c:pt>
                <c:pt idx="938">
                  <c:v>150983</c:v>
                </c:pt>
                <c:pt idx="939">
                  <c:v>150984</c:v>
                </c:pt>
                <c:pt idx="940">
                  <c:v>150985</c:v>
                </c:pt>
                <c:pt idx="941">
                  <c:v>150986</c:v>
                </c:pt>
                <c:pt idx="942">
                  <c:v>150988</c:v>
                </c:pt>
                <c:pt idx="943">
                  <c:v>150989</c:v>
                </c:pt>
                <c:pt idx="944">
                  <c:v>150991</c:v>
                </c:pt>
                <c:pt idx="945">
                  <c:v>150992</c:v>
                </c:pt>
                <c:pt idx="946">
                  <c:v>150993</c:v>
                </c:pt>
                <c:pt idx="947">
                  <c:v>150994</c:v>
                </c:pt>
                <c:pt idx="948">
                  <c:v>150996</c:v>
                </c:pt>
                <c:pt idx="949">
                  <c:v>150997</c:v>
                </c:pt>
                <c:pt idx="950">
                  <c:v>150998</c:v>
                </c:pt>
                <c:pt idx="951">
                  <c:v>151000</c:v>
                </c:pt>
                <c:pt idx="952">
                  <c:v>151001</c:v>
                </c:pt>
                <c:pt idx="953">
                  <c:v>151002</c:v>
                </c:pt>
                <c:pt idx="954">
                  <c:v>151004</c:v>
                </c:pt>
                <c:pt idx="955">
                  <c:v>151005</c:v>
                </c:pt>
                <c:pt idx="956">
                  <c:v>151006</c:v>
                </c:pt>
                <c:pt idx="957">
                  <c:v>151008</c:v>
                </c:pt>
                <c:pt idx="958">
                  <c:v>151009</c:v>
                </c:pt>
                <c:pt idx="959">
                  <c:v>151010</c:v>
                </c:pt>
                <c:pt idx="960">
                  <c:v>151011</c:v>
                </c:pt>
                <c:pt idx="961">
                  <c:v>151013</c:v>
                </c:pt>
                <c:pt idx="962">
                  <c:v>151014</c:v>
                </c:pt>
                <c:pt idx="963">
                  <c:v>151015</c:v>
                </c:pt>
                <c:pt idx="964">
                  <c:v>151016</c:v>
                </c:pt>
                <c:pt idx="965">
                  <c:v>151017</c:v>
                </c:pt>
                <c:pt idx="966">
                  <c:v>151019</c:v>
                </c:pt>
                <c:pt idx="967">
                  <c:v>151019</c:v>
                </c:pt>
                <c:pt idx="968">
                  <c:v>151020</c:v>
                </c:pt>
                <c:pt idx="969">
                  <c:v>151021</c:v>
                </c:pt>
                <c:pt idx="970">
                  <c:v>151023</c:v>
                </c:pt>
                <c:pt idx="971">
                  <c:v>151024</c:v>
                </c:pt>
                <c:pt idx="972">
                  <c:v>151025</c:v>
                </c:pt>
                <c:pt idx="973">
                  <c:v>151026</c:v>
                </c:pt>
                <c:pt idx="974">
                  <c:v>151028</c:v>
                </c:pt>
                <c:pt idx="975">
                  <c:v>151029</c:v>
                </c:pt>
                <c:pt idx="976">
                  <c:v>151030</c:v>
                </c:pt>
                <c:pt idx="977">
                  <c:v>151031</c:v>
                </c:pt>
                <c:pt idx="978">
                  <c:v>151032</c:v>
                </c:pt>
                <c:pt idx="979">
                  <c:v>151033</c:v>
                </c:pt>
                <c:pt idx="980">
                  <c:v>151034</c:v>
                </c:pt>
                <c:pt idx="981">
                  <c:v>151036</c:v>
                </c:pt>
                <c:pt idx="982">
                  <c:v>151037</c:v>
                </c:pt>
                <c:pt idx="983">
                  <c:v>151038</c:v>
                </c:pt>
                <c:pt idx="984">
                  <c:v>151039</c:v>
                </c:pt>
                <c:pt idx="985">
                  <c:v>151040</c:v>
                </c:pt>
                <c:pt idx="986">
                  <c:v>151042</c:v>
                </c:pt>
                <c:pt idx="987">
                  <c:v>151043</c:v>
                </c:pt>
                <c:pt idx="988">
                  <c:v>151045</c:v>
                </c:pt>
                <c:pt idx="989">
                  <c:v>151046</c:v>
                </c:pt>
                <c:pt idx="990">
                  <c:v>151047</c:v>
                </c:pt>
                <c:pt idx="991">
                  <c:v>151049</c:v>
                </c:pt>
                <c:pt idx="992">
                  <c:v>151050</c:v>
                </c:pt>
                <c:pt idx="993">
                  <c:v>151052</c:v>
                </c:pt>
                <c:pt idx="994">
                  <c:v>151053</c:v>
                </c:pt>
                <c:pt idx="995">
                  <c:v>151054</c:v>
                </c:pt>
                <c:pt idx="996">
                  <c:v>151056</c:v>
                </c:pt>
                <c:pt idx="997">
                  <c:v>151057</c:v>
                </c:pt>
                <c:pt idx="998">
                  <c:v>151058</c:v>
                </c:pt>
                <c:pt idx="999">
                  <c:v>151060</c:v>
                </c:pt>
              </c:numCache>
            </c:numRef>
          </c:val>
          <c:smooth val="0"/>
          <c:extLst>
            <c:ext xmlns:c16="http://schemas.microsoft.com/office/drawing/2014/chart" uri="{C3380CC4-5D6E-409C-BE32-E72D297353CC}">
              <c16:uniqueId val="{00000004-E81A-4F21-992D-00A8BFA251A4}"/>
            </c:ext>
          </c:extLst>
        </c:ser>
        <c:ser>
          <c:idx val="5"/>
          <c:order val="5"/>
          <c:tx>
            <c:strRef>
              <c:f>'50'!$H$1</c:f>
              <c:strCache>
                <c:ptCount val="1"/>
                <c:pt idx="0">
                  <c:v>100% Vaccinated</c:v>
                </c:pt>
              </c:strCache>
            </c:strRef>
          </c:tx>
          <c:spPr>
            <a:ln w="28575" cap="rnd">
              <a:solidFill>
                <a:schemeClr val="accent6"/>
              </a:solidFill>
              <a:round/>
            </a:ln>
            <a:effectLst/>
          </c:spPr>
          <c:marker>
            <c:symbol val="none"/>
          </c:marker>
          <c:cat>
            <c:numRef>
              <c:f>'50'!$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50'!$H$2:$H$1001</c:f>
              <c:numCache>
                <c:formatCode>General</c:formatCode>
                <c:ptCount val="1000"/>
                <c:pt idx="0">
                  <c:v>0</c:v>
                </c:pt>
                <c:pt idx="1">
                  <c:v>0</c:v>
                </c:pt>
                <c:pt idx="2">
                  <c:v>0</c:v>
                </c:pt>
                <c:pt idx="3">
                  <c:v>0</c:v>
                </c:pt>
                <c:pt idx="4">
                  <c:v>3</c:v>
                </c:pt>
                <c:pt idx="5">
                  <c:v>7</c:v>
                </c:pt>
                <c:pt idx="6">
                  <c:v>12</c:v>
                </c:pt>
                <c:pt idx="7">
                  <c:v>20</c:v>
                </c:pt>
                <c:pt idx="8">
                  <c:v>28</c:v>
                </c:pt>
                <c:pt idx="9">
                  <c:v>38</c:v>
                </c:pt>
                <c:pt idx="10">
                  <c:v>51</c:v>
                </c:pt>
                <c:pt idx="11">
                  <c:v>67</c:v>
                </c:pt>
                <c:pt idx="12">
                  <c:v>88</c:v>
                </c:pt>
                <c:pt idx="13">
                  <c:v>110</c:v>
                </c:pt>
                <c:pt idx="14">
                  <c:v>140</c:v>
                </c:pt>
                <c:pt idx="15">
                  <c:v>173</c:v>
                </c:pt>
                <c:pt idx="16">
                  <c:v>212</c:v>
                </c:pt>
                <c:pt idx="17">
                  <c:v>254</c:v>
                </c:pt>
                <c:pt idx="18">
                  <c:v>302</c:v>
                </c:pt>
                <c:pt idx="19">
                  <c:v>352</c:v>
                </c:pt>
                <c:pt idx="20">
                  <c:v>404</c:v>
                </c:pt>
                <c:pt idx="21">
                  <c:v>457</c:v>
                </c:pt>
                <c:pt idx="22">
                  <c:v>509</c:v>
                </c:pt>
                <c:pt idx="23">
                  <c:v>568</c:v>
                </c:pt>
                <c:pt idx="24">
                  <c:v>631</c:v>
                </c:pt>
                <c:pt idx="25">
                  <c:v>697</c:v>
                </c:pt>
                <c:pt idx="26">
                  <c:v>769</c:v>
                </c:pt>
                <c:pt idx="27">
                  <c:v>847</c:v>
                </c:pt>
                <c:pt idx="28">
                  <c:v>925</c:v>
                </c:pt>
                <c:pt idx="29">
                  <c:v>1007</c:v>
                </c:pt>
                <c:pt idx="30">
                  <c:v>1096</c:v>
                </c:pt>
                <c:pt idx="31">
                  <c:v>1185</c:v>
                </c:pt>
                <c:pt idx="32">
                  <c:v>1282</c:v>
                </c:pt>
                <c:pt idx="33">
                  <c:v>1382</c:v>
                </c:pt>
                <c:pt idx="34">
                  <c:v>1489</c:v>
                </c:pt>
                <c:pt idx="35">
                  <c:v>1597</c:v>
                </c:pt>
                <c:pt idx="36">
                  <c:v>1712</c:v>
                </c:pt>
                <c:pt idx="37">
                  <c:v>1836</c:v>
                </c:pt>
                <c:pt idx="38">
                  <c:v>1966</c:v>
                </c:pt>
                <c:pt idx="39">
                  <c:v>2037</c:v>
                </c:pt>
                <c:pt idx="40">
                  <c:v>2114</c:v>
                </c:pt>
                <c:pt idx="41">
                  <c:v>2191</c:v>
                </c:pt>
                <c:pt idx="42">
                  <c:v>2270</c:v>
                </c:pt>
                <c:pt idx="43">
                  <c:v>2350</c:v>
                </c:pt>
                <c:pt idx="44">
                  <c:v>2461</c:v>
                </c:pt>
                <c:pt idx="45">
                  <c:v>2567</c:v>
                </c:pt>
                <c:pt idx="46">
                  <c:v>2668</c:v>
                </c:pt>
                <c:pt idx="47">
                  <c:v>2766</c:v>
                </c:pt>
                <c:pt idx="48">
                  <c:v>2861</c:v>
                </c:pt>
                <c:pt idx="49">
                  <c:v>2950</c:v>
                </c:pt>
                <c:pt idx="50">
                  <c:v>3045</c:v>
                </c:pt>
                <c:pt idx="51">
                  <c:v>3140</c:v>
                </c:pt>
                <c:pt idx="52">
                  <c:v>3236</c:v>
                </c:pt>
                <c:pt idx="53">
                  <c:v>3333</c:v>
                </c:pt>
                <c:pt idx="54">
                  <c:v>3433</c:v>
                </c:pt>
                <c:pt idx="55">
                  <c:v>3531</c:v>
                </c:pt>
                <c:pt idx="56">
                  <c:v>3628</c:v>
                </c:pt>
                <c:pt idx="57">
                  <c:v>3726</c:v>
                </c:pt>
                <c:pt idx="58">
                  <c:v>3827</c:v>
                </c:pt>
                <c:pt idx="59">
                  <c:v>3924</c:v>
                </c:pt>
                <c:pt idx="60">
                  <c:v>4023</c:v>
                </c:pt>
                <c:pt idx="61">
                  <c:v>4123</c:v>
                </c:pt>
                <c:pt idx="62">
                  <c:v>4226</c:v>
                </c:pt>
                <c:pt idx="63">
                  <c:v>4325</c:v>
                </c:pt>
                <c:pt idx="64">
                  <c:v>4426</c:v>
                </c:pt>
                <c:pt idx="65">
                  <c:v>4524</c:v>
                </c:pt>
                <c:pt idx="66">
                  <c:v>4629</c:v>
                </c:pt>
                <c:pt idx="67">
                  <c:v>4745</c:v>
                </c:pt>
                <c:pt idx="68">
                  <c:v>4857</c:v>
                </c:pt>
                <c:pt idx="69">
                  <c:v>4974</c:v>
                </c:pt>
                <c:pt idx="70">
                  <c:v>5090</c:v>
                </c:pt>
                <c:pt idx="71">
                  <c:v>5208</c:v>
                </c:pt>
                <c:pt idx="72">
                  <c:v>5323</c:v>
                </c:pt>
                <c:pt idx="73">
                  <c:v>5438</c:v>
                </c:pt>
                <c:pt idx="74">
                  <c:v>5551</c:v>
                </c:pt>
                <c:pt idx="75">
                  <c:v>5701</c:v>
                </c:pt>
                <c:pt idx="76">
                  <c:v>5852</c:v>
                </c:pt>
                <c:pt idx="77">
                  <c:v>6002</c:v>
                </c:pt>
                <c:pt idx="78">
                  <c:v>6160</c:v>
                </c:pt>
                <c:pt idx="79">
                  <c:v>6324</c:v>
                </c:pt>
                <c:pt idx="80">
                  <c:v>6493</c:v>
                </c:pt>
                <c:pt idx="81">
                  <c:v>6675</c:v>
                </c:pt>
                <c:pt idx="82">
                  <c:v>6863</c:v>
                </c:pt>
                <c:pt idx="83">
                  <c:v>7062</c:v>
                </c:pt>
                <c:pt idx="84">
                  <c:v>7270</c:v>
                </c:pt>
                <c:pt idx="85">
                  <c:v>7492</c:v>
                </c:pt>
                <c:pt idx="86">
                  <c:v>7722</c:v>
                </c:pt>
                <c:pt idx="87">
                  <c:v>7906</c:v>
                </c:pt>
                <c:pt idx="88">
                  <c:v>8093</c:v>
                </c:pt>
                <c:pt idx="89">
                  <c:v>8291</c:v>
                </c:pt>
                <c:pt idx="90">
                  <c:v>8491</c:v>
                </c:pt>
                <c:pt idx="91">
                  <c:v>8694</c:v>
                </c:pt>
                <c:pt idx="92">
                  <c:v>8899</c:v>
                </c:pt>
                <c:pt idx="93">
                  <c:v>9104</c:v>
                </c:pt>
                <c:pt idx="94">
                  <c:v>9312</c:v>
                </c:pt>
                <c:pt idx="95">
                  <c:v>9518</c:v>
                </c:pt>
                <c:pt idx="96">
                  <c:v>9720</c:v>
                </c:pt>
                <c:pt idx="97">
                  <c:v>9918</c:v>
                </c:pt>
                <c:pt idx="98">
                  <c:v>10123</c:v>
                </c:pt>
                <c:pt idx="99">
                  <c:v>10330</c:v>
                </c:pt>
                <c:pt idx="100">
                  <c:v>10535</c:v>
                </c:pt>
                <c:pt idx="101">
                  <c:v>10738</c:v>
                </c:pt>
                <c:pt idx="102">
                  <c:v>10943</c:v>
                </c:pt>
                <c:pt idx="103">
                  <c:v>11151</c:v>
                </c:pt>
                <c:pt idx="104">
                  <c:v>11354</c:v>
                </c:pt>
                <c:pt idx="105">
                  <c:v>11557</c:v>
                </c:pt>
                <c:pt idx="106">
                  <c:v>11758</c:v>
                </c:pt>
                <c:pt idx="107">
                  <c:v>11964</c:v>
                </c:pt>
                <c:pt idx="108">
                  <c:v>12171</c:v>
                </c:pt>
                <c:pt idx="109">
                  <c:v>12375</c:v>
                </c:pt>
                <c:pt idx="110">
                  <c:v>12578</c:v>
                </c:pt>
                <c:pt idx="111">
                  <c:v>12786</c:v>
                </c:pt>
                <c:pt idx="112">
                  <c:v>12997</c:v>
                </c:pt>
                <c:pt idx="113">
                  <c:v>13204</c:v>
                </c:pt>
                <c:pt idx="114">
                  <c:v>13412</c:v>
                </c:pt>
                <c:pt idx="115">
                  <c:v>13615</c:v>
                </c:pt>
                <c:pt idx="116">
                  <c:v>13815</c:v>
                </c:pt>
                <c:pt idx="117">
                  <c:v>14024</c:v>
                </c:pt>
                <c:pt idx="118">
                  <c:v>14231</c:v>
                </c:pt>
                <c:pt idx="119">
                  <c:v>14440</c:v>
                </c:pt>
                <c:pt idx="120">
                  <c:v>14652</c:v>
                </c:pt>
                <c:pt idx="121">
                  <c:v>14860</c:v>
                </c:pt>
                <c:pt idx="122">
                  <c:v>15064</c:v>
                </c:pt>
                <c:pt idx="123">
                  <c:v>15271</c:v>
                </c:pt>
                <c:pt idx="124">
                  <c:v>15477</c:v>
                </c:pt>
                <c:pt idx="125">
                  <c:v>15685</c:v>
                </c:pt>
                <c:pt idx="126">
                  <c:v>15891</c:v>
                </c:pt>
                <c:pt idx="127">
                  <c:v>16098</c:v>
                </c:pt>
                <c:pt idx="128">
                  <c:v>16308</c:v>
                </c:pt>
                <c:pt idx="129">
                  <c:v>16518</c:v>
                </c:pt>
                <c:pt idx="130">
                  <c:v>16727</c:v>
                </c:pt>
                <c:pt idx="131">
                  <c:v>16936</c:v>
                </c:pt>
                <c:pt idx="132">
                  <c:v>17146</c:v>
                </c:pt>
                <c:pt idx="133">
                  <c:v>17355</c:v>
                </c:pt>
                <c:pt idx="134">
                  <c:v>17563</c:v>
                </c:pt>
                <c:pt idx="135">
                  <c:v>17774</c:v>
                </c:pt>
                <c:pt idx="136">
                  <c:v>17979</c:v>
                </c:pt>
                <c:pt idx="137">
                  <c:v>18187</c:v>
                </c:pt>
                <c:pt idx="138">
                  <c:v>18431</c:v>
                </c:pt>
                <c:pt idx="139">
                  <c:v>18677</c:v>
                </c:pt>
                <c:pt idx="140">
                  <c:v>18917</c:v>
                </c:pt>
                <c:pt idx="141">
                  <c:v>19160</c:v>
                </c:pt>
                <c:pt idx="142">
                  <c:v>19411</c:v>
                </c:pt>
                <c:pt idx="143">
                  <c:v>19667</c:v>
                </c:pt>
                <c:pt idx="144">
                  <c:v>19933</c:v>
                </c:pt>
                <c:pt idx="145">
                  <c:v>20201</c:v>
                </c:pt>
                <c:pt idx="146">
                  <c:v>20475</c:v>
                </c:pt>
                <c:pt idx="147">
                  <c:v>20757</c:v>
                </c:pt>
                <c:pt idx="148">
                  <c:v>21046</c:v>
                </c:pt>
                <c:pt idx="149">
                  <c:v>21343</c:v>
                </c:pt>
                <c:pt idx="150">
                  <c:v>21639</c:v>
                </c:pt>
                <c:pt idx="151">
                  <c:v>21954</c:v>
                </c:pt>
                <c:pt idx="152">
                  <c:v>22270</c:v>
                </c:pt>
                <c:pt idx="153">
                  <c:v>22596</c:v>
                </c:pt>
                <c:pt idx="154">
                  <c:v>22926</c:v>
                </c:pt>
                <c:pt idx="155">
                  <c:v>23265</c:v>
                </c:pt>
                <c:pt idx="156">
                  <c:v>23622</c:v>
                </c:pt>
                <c:pt idx="157">
                  <c:v>23977</c:v>
                </c:pt>
                <c:pt idx="158">
                  <c:v>24345</c:v>
                </c:pt>
                <c:pt idx="159">
                  <c:v>24720</c:v>
                </c:pt>
                <c:pt idx="160">
                  <c:v>25106</c:v>
                </c:pt>
                <c:pt idx="161">
                  <c:v>25498</c:v>
                </c:pt>
                <c:pt idx="162">
                  <c:v>25899</c:v>
                </c:pt>
                <c:pt idx="163">
                  <c:v>26306</c:v>
                </c:pt>
                <c:pt idx="164">
                  <c:v>26718</c:v>
                </c:pt>
                <c:pt idx="165">
                  <c:v>27146</c:v>
                </c:pt>
                <c:pt idx="166">
                  <c:v>27590</c:v>
                </c:pt>
                <c:pt idx="167">
                  <c:v>28034</c:v>
                </c:pt>
                <c:pt idx="168">
                  <c:v>28423</c:v>
                </c:pt>
                <c:pt idx="169">
                  <c:v>28826</c:v>
                </c:pt>
                <c:pt idx="170">
                  <c:v>29237</c:v>
                </c:pt>
                <c:pt idx="171">
                  <c:v>29639</c:v>
                </c:pt>
                <c:pt idx="172">
                  <c:v>30053</c:v>
                </c:pt>
                <c:pt idx="173">
                  <c:v>30465</c:v>
                </c:pt>
                <c:pt idx="174">
                  <c:v>30875</c:v>
                </c:pt>
                <c:pt idx="175">
                  <c:v>31282</c:v>
                </c:pt>
                <c:pt idx="176">
                  <c:v>31692</c:v>
                </c:pt>
                <c:pt idx="177">
                  <c:v>32099</c:v>
                </c:pt>
                <c:pt idx="178">
                  <c:v>32496</c:v>
                </c:pt>
                <c:pt idx="179">
                  <c:v>32896</c:v>
                </c:pt>
                <c:pt idx="180">
                  <c:v>33298</c:v>
                </c:pt>
                <c:pt idx="181">
                  <c:v>33703</c:v>
                </c:pt>
                <c:pt idx="182">
                  <c:v>34102</c:v>
                </c:pt>
                <c:pt idx="183">
                  <c:v>34501</c:v>
                </c:pt>
                <c:pt idx="184">
                  <c:v>34901</c:v>
                </c:pt>
                <c:pt idx="185">
                  <c:v>35299</c:v>
                </c:pt>
                <c:pt idx="186">
                  <c:v>35686</c:v>
                </c:pt>
                <c:pt idx="187">
                  <c:v>36076</c:v>
                </c:pt>
                <c:pt idx="188">
                  <c:v>36478</c:v>
                </c:pt>
                <c:pt idx="189">
                  <c:v>36868</c:v>
                </c:pt>
                <c:pt idx="190">
                  <c:v>37253</c:v>
                </c:pt>
                <c:pt idx="191">
                  <c:v>37643</c:v>
                </c:pt>
                <c:pt idx="192">
                  <c:v>38027</c:v>
                </c:pt>
                <c:pt idx="193">
                  <c:v>38416</c:v>
                </c:pt>
                <c:pt idx="194">
                  <c:v>38801</c:v>
                </c:pt>
                <c:pt idx="195">
                  <c:v>39186</c:v>
                </c:pt>
                <c:pt idx="196">
                  <c:v>39572</c:v>
                </c:pt>
                <c:pt idx="197">
                  <c:v>39952</c:v>
                </c:pt>
                <c:pt idx="198">
                  <c:v>40329</c:v>
                </c:pt>
                <c:pt idx="199">
                  <c:v>40706</c:v>
                </c:pt>
                <c:pt idx="200">
                  <c:v>41081</c:v>
                </c:pt>
                <c:pt idx="201">
                  <c:v>41457</c:v>
                </c:pt>
                <c:pt idx="202">
                  <c:v>41836</c:v>
                </c:pt>
                <c:pt idx="203">
                  <c:v>42209</c:v>
                </c:pt>
                <c:pt idx="204">
                  <c:v>42579</c:v>
                </c:pt>
                <c:pt idx="205">
                  <c:v>42950</c:v>
                </c:pt>
                <c:pt idx="206">
                  <c:v>43329</c:v>
                </c:pt>
                <c:pt idx="207">
                  <c:v>43696</c:v>
                </c:pt>
                <c:pt idx="208">
                  <c:v>44061</c:v>
                </c:pt>
                <c:pt idx="209">
                  <c:v>44426</c:v>
                </c:pt>
                <c:pt idx="210">
                  <c:v>44791</c:v>
                </c:pt>
                <c:pt idx="211">
                  <c:v>45153</c:v>
                </c:pt>
                <c:pt idx="212">
                  <c:v>45516</c:v>
                </c:pt>
                <c:pt idx="213">
                  <c:v>45876</c:v>
                </c:pt>
                <c:pt idx="214">
                  <c:v>46351</c:v>
                </c:pt>
                <c:pt idx="215">
                  <c:v>46828</c:v>
                </c:pt>
                <c:pt idx="216">
                  <c:v>47300</c:v>
                </c:pt>
                <c:pt idx="217">
                  <c:v>47787</c:v>
                </c:pt>
                <c:pt idx="218">
                  <c:v>48297</c:v>
                </c:pt>
                <c:pt idx="219">
                  <c:v>48817</c:v>
                </c:pt>
                <c:pt idx="220">
                  <c:v>49361</c:v>
                </c:pt>
                <c:pt idx="221">
                  <c:v>49922</c:v>
                </c:pt>
                <c:pt idx="222">
                  <c:v>50523</c:v>
                </c:pt>
                <c:pt idx="223">
                  <c:v>51142</c:v>
                </c:pt>
                <c:pt idx="224">
                  <c:v>51807</c:v>
                </c:pt>
                <c:pt idx="225">
                  <c:v>52482</c:v>
                </c:pt>
                <c:pt idx="226">
                  <c:v>53175</c:v>
                </c:pt>
                <c:pt idx="227">
                  <c:v>53902</c:v>
                </c:pt>
                <c:pt idx="228">
                  <c:v>54666</c:v>
                </c:pt>
                <c:pt idx="229">
                  <c:v>55447</c:v>
                </c:pt>
                <c:pt idx="230">
                  <c:v>56270</c:v>
                </c:pt>
                <c:pt idx="231">
                  <c:v>57126</c:v>
                </c:pt>
                <c:pt idx="232">
                  <c:v>58010</c:v>
                </c:pt>
                <c:pt idx="233">
                  <c:v>58929</c:v>
                </c:pt>
                <c:pt idx="234">
                  <c:v>59878</c:v>
                </c:pt>
                <c:pt idx="235">
                  <c:v>60864</c:v>
                </c:pt>
                <c:pt idx="236">
                  <c:v>61893</c:v>
                </c:pt>
                <c:pt idx="237">
                  <c:v>62966</c:v>
                </c:pt>
                <c:pt idx="238">
                  <c:v>64069</c:v>
                </c:pt>
                <c:pt idx="239">
                  <c:v>65225</c:v>
                </c:pt>
                <c:pt idx="240">
                  <c:v>66423</c:v>
                </c:pt>
                <c:pt idx="241">
                  <c:v>67668</c:v>
                </c:pt>
                <c:pt idx="242">
                  <c:v>68957</c:v>
                </c:pt>
                <c:pt idx="243">
                  <c:v>70287</c:v>
                </c:pt>
                <c:pt idx="244">
                  <c:v>71506</c:v>
                </c:pt>
                <c:pt idx="245">
                  <c:v>72775</c:v>
                </c:pt>
                <c:pt idx="246">
                  <c:v>74092</c:v>
                </c:pt>
                <c:pt idx="247">
                  <c:v>75423</c:v>
                </c:pt>
                <c:pt idx="248">
                  <c:v>76791</c:v>
                </c:pt>
                <c:pt idx="249">
                  <c:v>78192</c:v>
                </c:pt>
                <c:pt idx="250">
                  <c:v>79608</c:v>
                </c:pt>
                <c:pt idx="251">
                  <c:v>81054</c:v>
                </c:pt>
                <c:pt idx="252">
                  <c:v>82513</c:v>
                </c:pt>
                <c:pt idx="253">
                  <c:v>83978</c:v>
                </c:pt>
                <c:pt idx="254">
                  <c:v>85250</c:v>
                </c:pt>
                <c:pt idx="255">
                  <c:v>86562</c:v>
                </c:pt>
                <c:pt idx="256">
                  <c:v>87889</c:v>
                </c:pt>
                <c:pt idx="257">
                  <c:v>89212</c:v>
                </c:pt>
                <c:pt idx="258">
                  <c:v>90523</c:v>
                </c:pt>
                <c:pt idx="259">
                  <c:v>91836</c:v>
                </c:pt>
                <c:pt idx="260">
                  <c:v>93139</c:v>
                </c:pt>
                <c:pt idx="261">
                  <c:v>94422</c:v>
                </c:pt>
                <c:pt idx="262">
                  <c:v>95695</c:v>
                </c:pt>
                <c:pt idx="263">
                  <c:v>96938</c:v>
                </c:pt>
                <c:pt idx="264">
                  <c:v>98146</c:v>
                </c:pt>
                <c:pt idx="265">
                  <c:v>99356</c:v>
                </c:pt>
                <c:pt idx="266">
                  <c:v>100573</c:v>
                </c:pt>
                <c:pt idx="267">
                  <c:v>101776</c:v>
                </c:pt>
                <c:pt idx="268">
                  <c:v>102964</c:v>
                </c:pt>
                <c:pt idx="269">
                  <c:v>104140</c:v>
                </c:pt>
                <c:pt idx="270">
                  <c:v>105279</c:v>
                </c:pt>
                <c:pt idx="271">
                  <c:v>106417</c:v>
                </c:pt>
                <c:pt idx="272">
                  <c:v>107553</c:v>
                </c:pt>
                <c:pt idx="273">
                  <c:v>108664</c:v>
                </c:pt>
                <c:pt idx="274">
                  <c:v>109758</c:v>
                </c:pt>
                <c:pt idx="275">
                  <c:v>110854</c:v>
                </c:pt>
                <c:pt idx="276">
                  <c:v>111946</c:v>
                </c:pt>
                <c:pt idx="277">
                  <c:v>112998</c:v>
                </c:pt>
                <c:pt idx="278">
                  <c:v>114042</c:v>
                </c:pt>
                <c:pt idx="279">
                  <c:v>115074</c:v>
                </c:pt>
                <c:pt idx="280">
                  <c:v>116104</c:v>
                </c:pt>
                <c:pt idx="281">
                  <c:v>117122</c:v>
                </c:pt>
                <c:pt idx="282">
                  <c:v>118112</c:v>
                </c:pt>
                <c:pt idx="283">
                  <c:v>119097</c:v>
                </c:pt>
                <c:pt idx="284">
                  <c:v>120067</c:v>
                </c:pt>
                <c:pt idx="285">
                  <c:v>121030</c:v>
                </c:pt>
                <c:pt idx="286">
                  <c:v>121977</c:v>
                </c:pt>
                <c:pt idx="287">
                  <c:v>122903</c:v>
                </c:pt>
                <c:pt idx="288">
                  <c:v>123819</c:v>
                </c:pt>
                <c:pt idx="289">
                  <c:v>124728</c:v>
                </c:pt>
                <c:pt idx="290">
                  <c:v>125620</c:v>
                </c:pt>
                <c:pt idx="291">
                  <c:v>126504</c:v>
                </c:pt>
                <c:pt idx="292">
                  <c:v>127376</c:v>
                </c:pt>
                <c:pt idx="293">
                  <c:v>128237</c:v>
                </c:pt>
                <c:pt idx="294">
                  <c:v>129084</c:v>
                </c:pt>
                <c:pt idx="295">
                  <c:v>129916</c:v>
                </c:pt>
                <c:pt idx="296">
                  <c:v>130739</c:v>
                </c:pt>
                <c:pt idx="297">
                  <c:v>131555</c:v>
                </c:pt>
                <c:pt idx="298">
                  <c:v>132357</c:v>
                </c:pt>
                <c:pt idx="299">
                  <c:v>133142</c:v>
                </c:pt>
                <c:pt idx="300">
                  <c:v>133921</c:v>
                </c:pt>
                <c:pt idx="301">
                  <c:v>134683</c:v>
                </c:pt>
                <c:pt idx="302">
                  <c:v>135438</c:v>
                </c:pt>
                <c:pt idx="303">
                  <c:v>136183</c:v>
                </c:pt>
                <c:pt idx="304">
                  <c:v>136916</c:v>
                </c:pt>
                <c:pt idx="305">
                  <c:v>137642</c:v>
                </c:pt>
                <c:pt idx="306">
                  <c:v>138356</c:v>
                </c:pt>
                <c:pt idx="307">
                  <c:v>139064</c:v>
                </c:pt>
                <c:pt idx="308">
                  <c:v>139756</c:v>
                </c:pt>
                <c:pt idx="309">
                  <c:v>140435</c:v>
                </c:pt>
                <c:pt idx="310">
                  <c:v>141110</c:v>
                </c:pt>
                <c:pt idx="311">
                  <c:v>141765</c:v>
                </c:pt>
                <c:pt idx="312">
                  <c:v>142407</c:v>
                </c:pt>
                <c:pt idx="313">
                  <c:v>143009</c:v>
                </c:pt>
                <c:pt idx="314">
                  <c:v>143602</c:v>
                </c:pt>
                <c:pt idx="315">
                  <c:v>144166</c:v>
                </c:pt>
                <c:pt idx="316">
                  <c:v>144700</c:v>
                </c:pt>
                <c:pt idx="317">
                  <c:v>145202</c:v>
                </c:pt>
                <c:pt idx="318">
                  <c:v>145685</c:v>
                </c:pt>
                <c:pt idx="319">
                  <c:v>146132</c:v>
                </c:pt>
                <c:pt idx="320">
                  <c:v>146558</c:v>
                </c:pt>
                <c:pt idx="321">
                  <c:v>146949</c:v>
                </c:pt>
                <c:pt idx="322">
                  <c:v>147314</c:v>
                </c:pt>
                <c:pt idx="323">
                  <c:v>147646</c:v>
                </c:pt>
                <c:pt idx="324">
                  <c:v>147953</c:v>
                </c:pt>
                <c:pt idx="325">
                  <c:v>148231</c:v>
                </c:pt>
                <c:pt idx="326">
                  <c:v>148483</c:v>
                </c:pt>
                <c:pt idx="327">
                  <c:v>148705</c:v>
                </c:pt>
                <c:pt idx="328">
                  <c:v>148904</c:v>
                </c:pt>
                <c:pt idx="329">
                  <c:v>149083</c:v>
                </c:pt>
                <c:pt idx="330">
                  <c:v>149244</c:v>
                </c:pt>
                <c:pt idx="331">
                  <c:v>149378</c:v>
                </c:pt>
                <c:pt idx="332">
                  <c:v>149495</c:v>
                </c:pt>
                <c:pt idx="333">
                  <c:v>149591</c:v>
                </c:pt>
                <c:pt idx="334">
                  <c:v>149674</c:v>
                </c:pt>
                <c:pt idx="335">
                  <c:v>149746</c:v>
                </c:pt>
                <c:pt idx="336">
                  <c:v>149804</c:v>
                </c:pt>
                <c:pt idx="337">
                  <c:v>149853</c:v>
                </c:pt>
                <c:pt idx="338">
                  <c:v>149894</c:v>
                </c:pt>
                <c:pt idx="339">
                  <c:v>149936</c:v>
                </c:pt>
                <c:pt idx="340">
                  <c:v>149970</c:v>
                </c:pt>
                <c:pt idx="341">
                  <c:v>149996</c:v>
                </c:pt>
                <c:pt idx="342">
                  <c:v>150016</c:v>
                </c:pt>
                <c:pt idx="343">
                  <c:v>150030</c:v>
                </c:pt>
                <c:pt idx="344">
                  <c:v>150042</c:v>
                </c:pt>
                <c:pt idx="345">
                  <c:v>150051</c:v>
                </c:pt>
                <c:pt idx="346">
                  <c:v>150057</c:v>
                </c:pt>
                <c:pt idx="347">
                  <c:v>150061</c:v>
                </c:pt>
                <c:pt idx="348">
                  <c:v>150065</c:v>
                </c:pt>
                <c:pt idx="349">
                  <c:v>150068</c:v>
                </c:pt>
                <c:pt idx="350">
                  <c:v>150070</c:v>
                </c:pt>
                <c:pt idx="351">
                  <c:v>150072</c:v>
                </c:pt>
                <c:pt idx="352">
                  <c:v>150073</c:v>
                </c:pt>
                <c:pt idx="353">
                  <c:v>150075</c:v>
                </c:pt>
                <c:pt idx="354">
                  <c:v>150076</c:v>
                </c:pt>
                <c:pt idx="355">
                  <c:v>150077</c:v>
                </c:pt>
                <c:pt idx="356">
                  <c:v>150077</c:v>
                </c:pt>
                <c:pt idx="357">
                  <c:v>150078</c:v>
                </c:pt>
                <c:pt idx="358">
                  <c:v>150078</c:v>
                </c:pt>
                <c:pt idx="359">
                  <c:v>150079</c:v>
                </c:pt>
                <c:pt idx="360">
                  <c:v>150079</c:v>
                </c:pt>
                <c:pt idx="361">
                  <c:v>150079</c:v>
                </c:pt>
                <c:pt idx="362">
                  <c:v>150080</c:v>
                </c:pt>
                <c:pt idx="363">
                  <c:v>150080</c:v>
                </c:pt>
                <c:pt idx="364">
                  <c:v>150080</c:v>
                </c:pt>
                <c:pt idx="365">
                  <c:v>150081</c:v>
                </c:pt>
                <c:pt idx="366">
                  <c:v>150081</c:v>
                </c:pt>
                <c:pt idx="367">
                  <c:v>150081</c:v>
                </c:pt>
                <c:pt idx="368">
                  <c:v>150082</c:v>
                </c:pt>
                <c:pt idx="369">
                  <c:v>150082</c:v>
                </c:pt>
                <c:pt idx="370">
                  <c:v>150082</c:v>
                </c:pt>
                <c:pt idx="371">
                  <c:v>150083</c:v>
                </c:pt>
                <c:pt idx="372">
                  <c:v>150083</c:v>
                </c:pt>
                <c:pt idx="373">
                  <c:v>150083</c:v>
                </c:pt>
                <c:pt idx="374">
                  <c:v>150084</c:v>
                </c:pt>
                <c:pt idx="375">
                  <c:v>150084</c:v>
                </c:pt>
                <c:pt idx="376">
                  <c:v>150084</c:v>
                </c:pt>
                <c:pt idx="377">
                  <c:v>150084</c:v>
                </c:pt>
                <c:pt idx="378">
                  <c:v>150085</c:v>
                </c:pt>
                <c:pt idx="379">
                  <c:v>150085</c:v>
                </c:pt>
                <c:pt idx="380">
                  <c:v>150085</c:v>
                </c:pt>
                <c:pt idx="381">
                  <c:v>150086</c:v>
                </c:pt>
                <c:pt idx="382">
                  <c:v>150086</c:v>
                </c:pt>
                <c:pt idx="383">
                  <c:v>150086</c:v>
                </c:pt>
                <c:pt idx="384">
                  <c:v>150087</c:v>
                </c:pt>
                <c:pt idx="385">
                  <c:v>150087</c:v>
                </c:pt>
                <c:pt idx="386">
                  <c:v>150087</c:v>
                </c:pt>
                <c:pt idx="387">
                  <c:v>150088</c:v>
                </c:pt>
                <c:pt idx="388">
                  <c:v>150088</c:v>
                </c:pt>
                <c:pt idx="389">
                  <c:v>150088</c:v>
                </c:pt>
                <c:pt idx="390">
                  <c:v>150088</c:v>
                </c:pt>
                <c:pt idx="391">
                  <c:v>150089</c:v>
                </c:pt>
                <c:pt idx="392">
                  <c:v>150089</c:v>
                </c:pt>
                <c:pt idx="393">
                  <c:v>150089</c:v>
                </c:pt>
                <c:pt idx="394">
                  <c:v>150089</c:v>
                </c:pt>
                <c:pt idx="395">
                  <c:v>150090</c:v>
                </c:pt>
                <c:pt idx="396">
                  <c:v>150090</c:v>
                </c:pt>
                <c:pt idx="397">
                  <c:v>150090</c:v>
                </c:pt>
                <c:pt idx="398">
                  <c:v>150091</c:v>
                </c:pt>
                <c:pt idx="399">
                  <c:v>150091</c:v>
                </c:pt>
                <c:pt idx="400">
                  <c:v>150091</c:v>
                </c:pt>
                <c:pt idx="401">
                  <c:v>150091</c:v>
                </c:pt>
                <c:pt idx="402">
                  <c:v>150091</c:v>
                </c:pt>
                <c:pt idx="403">
                  <c:v>150092</c:v>
                </c:pt>
                <c:pt idx="404">
                  <c:v>150092</c:v>
                </c:pt>
                <c:pt idx="405">
                  <c:v>150092</c:v>
                </c:pt>
                <c:pt idx="406">
                  <c:v>150092</c:v>
                </c:pt>
                <c:pt idx="407">
                  <c:v>150093</c:v>
                </c:pt>
                <c:pt idx="408">
                  <c:v>150093</c:v>
                </c:pt>
                <c:pt idx="409">
                  <c:v>150093</c:v>
                </c:pt>
                <c:pt idx="410">
                  <c:v>150094</c:v>
                </c:pt>
                <c:pt idx="411">
                  <c:v>150094</c:v>
                </c:pt>
                <c:pt idx="412">
                  <c:v>150094</c:v>
                </c:pt>
                <c:pt idx="413">
                  <c:v>150094</c:v>
                </c:pt>
                <c:pt idx="414">
                  <c:v>150095</c:v>
                </c:pt>
                <c:pt idx="415">
                  <c:v>150095</c:v>
                </c:pt>
                <c:pt idx="416">
                  <c:v>150095</c:v>
                </c:pt>
                <c:pt idx="417">
                  <c:v>150095</c:v>
                </c:pt>
                <c:pt idx="418">
                  <c:v>150096</c:v>
                </c:pt>
                <c:pt idx="419">
                  <c:v>150096</c:v>
                </c:pt>
                <c:pt idx="420">
                  <c:v>150096</c:v>
                </c:pt>
                <c:pt idx="421">
                  <c:v>150097</c:v>
                </c:pt>
                <c:pt idx="422">
                  <c:v>150097</c:v>
                </c:pt>
                <c:pt idx="423">
                  <c:v>150097</c:v>
                </c:pt>
                <c:pt idx="424">
                  <c:v>150098</c:v>
                </c:pt>
                <c:pt idx="425">
                  <c:v>150098</c:v>
                </c:pt>
                <c:pt idx="426">
                  <c:v>150098</c:v>
                </c:pt>
                <c:pt idx="427">
                  <c:v>150099</c:v>
                </c:pt>
                <c:pt idx="428">
                  <c:v>150099</c:v>
                </c:pt>
                <c:pt idx="429">
                  <c:v>150099</c:v>
                </c:pt>
                <c:pt idx="430">
                  <c:v>150099</c:v>
                </c:pt>
                <c:pt idx="431">
                  <c:v>150100</c:v>
                </c:pt>
                <c:pt idx="432">
                  <c:v>150100</c:v>
                </c:pt>
                <c:pt idx="433">
                  <c:v>150100</c:v>
                </c:pt>
                <c:pt idx="434">
                  <c:v>150101</c:v>
                </c:pt>
                <c:pt idx="435">
                  <c:v>150101</c:v>
                </c:pt>
                <c:pt idx="436">
                  <c:v>150101</c:v>
                </c:pt>
                <c:pt idx="437">
                  <c:v>150102</c:v>
                </c:pt>
                <c:pt idx="438">
                  <c:v>150102</c:v>
                </c:pt>
                <c:pt idx="439">
                  <c:v>150102</c:v>
                </c:pt>
                <c:pt idx="440">
                  <c:v>150102</c:v>
                </c:pt>
                <c:pt idx="441">
                  <c:v>150103</c:v>
                </c:pt>
                <c:pt idx="442">
                  <c:v>150103</c:v>
                </c:pt>
                <c:pt idx="443">
                  <c:v>150103</c:v>
                </c:pt>
                <c:pt idx="444">
                  <c:v>150104</c:v>
                </c:pt>
                <c:pt idx="445">
                  <c:v>150104</c:v>
                </c:pt>
                <c:pt idx="446">
                  <c:v>150104</c:v>
                </c:pt>
                <c:pt idx="447">
                  <c:v>150105</c:v>
                </c:pt>
                <c:pt idx="448">
                  <c:v>150105</c:v>
                </c:pt>
                <c:pt idx="449">
                  <c:v>150105</c:v>
                </c:pt>
                <c:pt idx="450">
                  <c:v>150106</c:v>
                </c:pt>
                <c:pt idx="451">
                  <c:v>150106</c:v>
                </c:pt>
                <c:pt idx="452">
                  <c:v>150106</c:v>
                </c:pt>
                <c:pt idx="453">
                  <c:v>150107</c:v>
                </c:pt>
                <c:pt idx="454">
                  <c:v>150107</c:v>
                </c:pt>
                <c:pt idx="455">
                  <c:v>150107</c:v>
                </c:pt>
                <c:pt idx="456">
                  <c:v>150108</c:v>
                </c:pt>
                <c:pt idx="457">
                  <c:v>150108</c:v>
                </c:pt>
                <c:pt idx="458">
                  <c:v>150108</c:v>
                </c:pt>
                <c:pt idx="459">
                  <c:v>150108</c:v>
                </c:pt>
                <c:pt idx="460">
                  <c:v>150109</c:v>
                </c:pt>
                <c:pt idx="461">
                  <c:v>150109</c:v>
                </c:pt>
                <c:pt idx="462">
                  <c:v>150109</c:v>
                </c:pt>
                <c:pt idx="463">
                  <c:v>150109</c:v>
                </c:pt>
                <c:pt idx="464">
                  <c:v>150110</c:v>
                </c:pt>
                <c:pt idx="465">
                  <c:v>150110</c:v>
                </c:pt>
                <c:pt idx="466">
                  <c:v>150110</c:v>
                </c:pt>
                <c:pt idx="467">
                  <c:v>150111</c:v>
                </c:pt>
                <c:pt idx="468">
                  <c:v>150111</c:v>
                </c:pt>
                <c:pt idx="469">
                  <c:v>150111</c:v>
                </c:pt>
                <c:pt idx="470">
                  <c:v>150112</c:v>
                </c:pt>
                <c:pt idx="471">
                  <c:v>150112</c:v>
                </c:pt>
                <c:pt idx="472">
                  <c:v>150112</c:v>
                </c:pt>
                <c:pt idx="473">
                  <c:v>150112</c:v>
                </c:pt>
                <c:pt idx="474">
                  <c:v>150113</c:v>
                </c:pt>
                <c:pt idx="475">
                  <c:v>150113</c:v>
                </c:pt>
                <c:pt idx="476">
                  <c:v>150113</c:v>
                </c:pt>
                <c:pt idx="477">
                  <c:v>150114</c:v>
                </c:pt>
                <c:pt idx="478">
                  <c:v>150114</c:v>
                </c:pt>
                <c:pt idx="479">
                  <c:v>150114</c:v>
                </c:pt>
                <c:pt idx="480">
                  <c:v>150115</c:v>
                </c:pt>
                <c:pt idx="481">
                  <c:v>150115</c:v>
                </c:pt>
                <c:pt idx="482">
                  <c:v>150115</c:v>
                </c:pt>
                <c:pt idx="483">
                  <c:v>150115</c:v>
                </c:pt>
                <c:pt idx="484">
                  <c:v>150116</c:v>
                </c:pt>
                <c:pt idx="485">
                  <c:v>150116</c:v>
                </c:pt>
                <c:pt idx="486">
                  <c:v>150116</c:v>
                </c:pt>
                <c:pt idx="487">
                  <c:v>150117</c:v>
                </c:pt>
                <c:pt idx="488">
                  <c:v>150117</c:v>
                </c:pt>
                <c:pt idx="489">
                  <c:v>150117</c:v>
                </c:pt>
                <c:pt idx="490">
                  <c:v>150118</c:v>
                </c:pt>
                <c:pt idx="491">
                  <c:v>150118</c:v>
                </c:pt>
                <c:pt idx="492">
                  <c:v>150118</c:v>
                </c:pt>
                <c:pt idx="493">
                  <c:v>150119</c:v>
                </c:pt>
                <c:pt idx="494">
                  <c:v>150119</c:v>
                </c:pt>
                <c:pt idx="495">
                  <c:v>150119</c:v>
                </c:pt>
                <c:pt idx="496">
                  <c:v>150119</c:v>
                </c:pt>
                <c:pt idx="497">
                  <c:v>150120</c:v>
                </c:pt>
                <c:pt idx="498">
                  <c:v>150120</c:v>
                </c:pt>
                <c:pt idx="499">
                  <c:v>150120</c:v>
                </c:pt>
                <c:pt idx="500">
                  <c:v>150121</c:v>
                </c:pt>
                <c:pt idx="501">
                  <c:v>150121</c:v>
                </c:pt>
                <c:pt idx="502">
                  <c:v>150121</c:v>
                </c:pt>
                <c:pt idx="503">
                  <c:v>150121</c:v>
                </c:pt>
                <c:pt idx="504">
                  <c:v>150122</c:v>
                </c:pt>
                <c:pt idx="505">
                  <c:v>150122</c:v>
                </c:pt>
                <c:pt idx="506">
                  <c:v>150122</c:v>
                </c:pt>
                <c:pt idx="507">
                  <c:v>150122</c:v>
                </c:pt>
                <c:pt idx="508">
                  <c:v>150123</c:v>
                </c:pt>
                <c:pt idx="509">
                  <c:v>150123</c:v>
                </c:pt>
                <c:pt idx="510">
                  <c:v>150123</c:v>
                </c:pt>
                <c:pt idx="511">
                  <c:v>150124</c:v>
                </c:pt>
                <c:pt idx="512">
                  <c:v>150124</c:v>
                </c:pt>
                <c:pt idx="513">
                  <c:v>150124</c:v>
                </c:pt>
                <c:pt idx="514">
                  <c:v>150124</c:v>
                </c:pt>
                <c:pt idx="515">
                  <c:v>150124</c:v>
                </c:pt>
                <c:pt idx="516">
                  <c:v>150125</c:v>
                </c:pt>
                <c:pt idx="517">
                  <c:v>150125</c:v>
                </c:pt>
                <c:pt idx="518">
                  <c:v>150125</c:v>
                </c:pt>
                <c:pt idx="519">
                  <c:v>150125</c:v>
                </c:pt>
                <c:pt idx="520">
                  <c:v>150126</c:v>
                </c:pt>
                <c:pt idx="521">
                  <c:v>150126</c:v>
                </c:pt>
                <c:pt idx="522">
                  <c:v>150127</c:v>
                </c:pt>
                <c:pt idx="523">
                  <c:v>150127</c:v>
                </c:pt>
                <c:pt idx="524">
                  <c:v>150127</c:v>
                </c:pt>
                <c:pt idx="525">
                  <c:v>150127</c:v>
                </c:pt>
                <c:pt idx="526">
                  <c:v>150128</c:v>
                </c:pt>
                <c:pt idx="527">
                  <c:v>150128</c:v>
                </c:pt>
                <c:pt idx="528">
                  <c:v>150129</c:v>
                </c:pt>
                <c:pt idx="529">
                  <c:v>150129</c:v>
                </c:pt>
                <c:pt idx="530">
                  <c:v>150129</c:v>
                </c:pt>
                <c:pt idx="531">
                  <c:v>150130</c:v>
                </c:pt>
                <c:pt idx="532">
                  <c:v>150130</c:v>
                </c:pt>
                <c:pt idx="533">
                  <c:v>150130</c:v>
                </c:pt>
                <c:pt idx="534">
                  <c:v>150130</c:v>
                </c:pt>
                <c:pt idx="535">
                  <c:v>150131</c:v>
                </c:pt>
                <c:pt idx="536">
                  <c:v>150131</c:v>
                </c:pt>
                <c:pt idx="537">
                  <c:v>150131</c:v>
                </c:pt>
                <c:pt idx="538">
                  <c:v>150132</c:v>
                </c:pt>
                <c:pt idx="539">
                  <c:v>150132</c:v>
                </c:pt>
                <c:pt idx="540">
                  <c:v>150132</c:v>
                </c:pt>
                <c:pt idx="541">
                  <c:v>150132</c:v>
                </c:pt>
                <c:pt idx="542">
                  <c:v>150133</c:v>
                </c:pt>
                <c:pt idx="543">
                  <c:v>150133</c:v>
                </c:pt>
                <c:pt idx="544">
                  <c:v>150133</c:v>
                </c:pt>
                <c:pt idx="545">
                  <c:v>150134</c:v>
                </c:pt>
                <c:pt idx="546">
                  <c:v>150134</c:v>
                </c:pt>
                <c:pt idx="547">
                  <c:v>150134</c:v>
                </c:pt>
                <c:pt idx="548">
                  <c:v>150135</c:v>
                </c:pt>
                <c:pt idx="549">
                  <c:v>150135</c:v>
                </c:pt>
                <c:pt idx="550">
                  <c:v>150135</c:v>
                </c:pt>
                <c:pt idx="551">
                  <c:v>150135</c:v>
                </c:pt>
                <c:pt idx="552">
                  <c:v>150135</c:v>
                </c:pt>
                <c:pt idx="553">
                  <c:v>150136</c:v>
                </c:pt>
                <c:pt idx="554">
                  <c:v>150136</c:v>
                </c:pt>
                <c:pt idx="555">
                  <c:v>150136</c:v>
                </c:pt>
                <c:pt idx="556">
                  <c:v>150137</c:v>
                </c:pt>
                <c:pt idx="557">
                  <c:v>150137</c:v>
                </c:pt>
                <c:pt idx="558">
                  <c:v>150137</c:v>
                </c:pt>
                <c:pt idx="559">
                  <c:v>150138</c:v>
                </c:pt>
                <c:pt idx="560">
                  <c:v>150138</c:v>
                </c:pt>
                <c:pt idx="561">
                  <c:v>150138</c:v>
                </c:pt>
                <c:pt idx="562">
                  <c:v>150139</c:v>
                </c:pt>
                <c:pt idx="563">
                  <c:v>150139</c:v>
                </c:pt>
                <c:pt idx="564">
                  <c:v>150139</c:v>
                </c:pt>
                <c:pt idx="565">
                  <c:v>150139</c:v>
                </c:pt>
                <c:pt idx="566">
                  <c:v>150140</c:v>
                </c:pt>
                <c:pt idx="567">
                  <c:v>150140</c:v>
                </c:pt>
                <c:pt idx="568">
                  <c:v>150140</c:v>
                </c:pt>
                <c:pt idx="569">
                  <c:v>150140</c:v>
                </c:pt>
                <c:pt idx="570">
                  <c:v>150141</c:v>
                </c:pt>
                <c:pt idx="571">
                  <c:v>150141</c:v>
                </c:pt>
                <c:pt idx="572">
                  <c:v>150141</c:v>
                </c:pt>
                <c:pt idx="573">
                  <c:v>150141</c:v>
                </c:pt>
                <c:pt idx="574">
                  <c:v>150142</c:v>
                </c:pt>
                <c:pt idx="575">
                  <c:v>150142</c:v>
                </c:pt>
                <c:pt idx="576">
                  <c:v>150142</c:v>
                </c:pt>
                <c:pt idx="577">
                  <c:v>150143</c:v>
                </c:pt>
                <c:pt idx="578">
                  <c:v>150143</c:v>
                </c:pt>
                <c:pt idx="579">
                  <c:v>150143</c:v>
                </c:pt>
                <c:pt idx="580">
                  <c:v>150144</c:v>
                </c:pt>
                <c:pt idx="581">
                  <c:v>150144</c:v>
                </c:pt>
                <c:pt idx="582">
                  <c:v>150144</c:v>
                </c:pt>
                <c:pt idx="583">
                  <c:v>150144</c:v>
                </c:pt>
                <c:pt idx="584">
                  <c:v>150145</c:v>
                </c:pt>
                <c:pt idx="585">
                  <c:v>150145</c:v>
                </c:pt>
                <c:pt idx="586">
                  <c:v>150145</c:v>
                </c:pt>
                <c:pt idx="587">
                  <c:v>150145</c:v>
                </c:pt>
                <c:pt idx="588">
                  <c:v>150146</c:v>
                </c:pt>
                <c:pt idx="589">
                  <c:v>150146</c:v>
                </c:pt>
                <c:pt idx="590">
                  <c:v>150146</c:v>
                </c:pt>
                <c:pt idx="591">
                  <c:v>150147</c:v>
                </c:pt>
                <c:pt idx="592">
                  <c:v>150147</c:v>
                </c:pt>
                <c:pt idx="593">
                  <c:v>150147</c:v>
                </c:pt>
                <c:pt idx="594">
                  <c:v>150147</c:v>
                </c:pt>
                <c:pt idx="595">
                  <c:v>150148</c:v>
                </c:pt>
                <c:pt idx="596">
                  <c:v>150148</c:v>
                </c:pt>
                <c:pt idx="597">
                  <c:v>150148</c:v>
                </c:pt>
                <c:pt idx="598">
                  <c:v>150148</c:v>
                </c:pt>
                <c:pt idx="599">
                  <c:v>150149</c:v>
                </c:pt>
                <c:pt idx="600">
                  <c:v>150149</c:v>
                </c:pt>
                <c:pt idx="601">
                  <c:v>150149</c:v>
                </c:pt>
                <c:pt idx="602">
                  <c:v>150150</c:v>
                </c:pt>
                <c:pt idx="603">
                  <c:v>150150</c:v>
                </c:pt>
                <c:pt idx="604">
                  <c:v>150150</c:v>
                </c:pt>
                <c:pt idx="605">
                  <c:v>150151</c:v>
                </c:pt>
                <c:pt idx="606">
                  <c:v>150151</c:v>
                </c:pt>
                <c:pt idx="607">
                  <c:v>150151</c:v>
                </c:pt>
                <c:pt idx="608">
                  <c:v>150151</c:v>
                </c:pt>
                <c:pt idx="609">
                  <c:v>150152</c:v>
                </c:pt>
                <c:pt idx="610">
                  <c:v>150152</c:v>
                </c:pt>
                <c:pt idx="611">
                  <c:v>150152</c:v>
                </c:pt>
                <c:pt idx="612">
                  <c:v>150153</c:v>
                </c:pt>
                <c:pt idx="613">
                  <c:v>150153</c:v>
                </c:pt>
                <c:pt idx="614">
                  <c:v>150154</c:v>
                </c:pt>
                <c:pt idx="615">
                  <c:v>150154</c:v>
                </c:pt>
                <c:pt idx="616">
                  <c:v>150154</c:v>
                </c:pt>
                <c:pt idx="617">
                  <c:v>150154</c:v>
                </c:pt>
                <c:pt idx="618">
                  <c:v>150155</c:v>
                </c:pt>
                <c:pt idx="619">
                  <c:v>150155</c:v>
                </c:pt>
                <c:pt idx="620">
                  <c:v>150155</c:v>
                </c:pt>
                <c:pt idx="621">
                  <c:v>150156</c:v>
                </c:pt>
                <c:pt idx="622">
                  <c:v>150156</c:v>
                </c:pt>
                <c:pt idx="623">
                  <c:v>150156</c:v>
                </c:pt>
                <c:pt idx="624">
                  <c:v>150157</c:v>
                </c:pt>
                <c:pt idx="625">
                  <c:v>150157</c:v>
                </c:pt>
                <c:pt idx="626">
                  <c:v>150157</c:v>
                </c:pt>
                <c:pt idx="627">
                  <c:v>150157</c:v>
                </c:pt>
                <c:pt idx="628">
                  <c:v>150158</c:v>
                </c:pt>
                <c:pt idx="629">
                  <c:v>150158</c:v>
                </c:pt>
                <c:pt idx="630">
                  <c:v>150158</c:v>
                </c:pt>
                <c:pt idx="631">
                  <c:v>150158</c:v>
                </c:pt>
                <c:pt idx="632">
                  <c:v>150159</c:v>
                </c:pt>
                <c:pt idx="633">
                  <c:v>150159</c:v>
                </c:pt>
                <c:pt idx="634">
                  <c:v>150159</c:v>
                </c:pt>
                <c:pt idx="635">
                  <c:v>150160</c:v>
                </c:pt>
                <c:pt idx="636">
                  <c:v>150160</c:v>
                </c:pt>
                <c:pt idx="637">
                  <c:v>150160</c:v>
                </c:pt>
                <c:pt idx="638">
                  <c:v>150161</c:v>
                </c:pt>
                <c:pt idx="639">
                  <c:v>150161</c:v>
                </c:pt>
                <c:pt idx="640">
                  <c:v>150161</c:v>
                </c:pt>
                <c:pt idx="641">
                  <c:v>150161</c:v>
                </c:pt>
                <c:pt idx="642">
                  <c:v>150161</c:v>
                </c:pt>
                <c:pt idx="643">
                  <c:v>150162</c:v>
                </c:pt>
                <c:pt idx="644">
                  <c:v>150162</c:v>
                </c:pt>
                <c:pt idx="645">
                  <c:v>150162</c:v>
                </c:pt>
                <c:pt idx="646">
                  <c:v>150163</c:v>
                </c:pt>
                <c:pt idx="647">
                  <c:v>150163</c:v>
                </c:pt>
                <c:pt idx="648">
                  <c:v>150163</c:v>
                </c:pt>
                <c:pt idx="649">
                  <c:v>150163</c:v>
                </c:pt>
                <c:pt idx="650">
                  <c:v>150164</c:v>
                </c:pt>
                <c:pt idx="651">
                  <c:v>150164</c:v>
                </c:pt>
                <c:pt idx="652">
                  <c:v>150164</c:v>
                </c:pt>
                <c:pt idx="653">
                  <c:v>150164</c:v>
                </c:pt>
                <c:pt idx="654">
                  <c:v>150165</c:v>
                </c:pt>
                <c:pt idx="655">
                  <c:v>150165</c:v>
                </c:pt>
                <c:pt idx="656">
                  <c:v>150165</c:v>
                </c:pt>
                <c:pt idx="657">
                  <c:v>150165</c:v>
                </c:pt>
                <c:pt idx="658">
                  <c:v>150166</c:v>
                </c:pt>
                <c:pt idx="659">
                  <c:v>150166</c:v>
                </c:pt>
                <c:pt idx="660">
                  <c:v>150166</c:v>
                </c:pt>
                <c:pt idx="661">
                  <c:v>150167</c:v>
                </c:pt>
                <c:pt idx="662">
                  <c:v>150167</c:v>
                </c:pt>
                <c:pt idx="663">
                  <c:v>150167</c:v>
                </c:pt>
                <c:pt idx="664">
                  <c:v>150167</c:v>
                </c:pt>
                <c:pt idx="665">
                  <c:v>150168</c:v>
                </c:pt>
                <c:pt idx="666">
                  <c:v>150168</c:v>
                </c:pt>
                <c:pt idx="667">
                  <c:v>150168</c:v>
                </c:pt>
                <c:pt idx="668">
                  <c:v>150169</c:v>
                </c:pt>
                <c:pt idx="669">
                  <c:v>150169</c:v>
                </c:pt>
                <c:pt idx="670">
                  <c:v>150169</c:v>
                </c:pt>
                <c:pt idx="671">
                  <c:v>150169</c:v>
                </c:pt>
                <c:pt idx="672">
                  <c:v>150170</c:v>
                </c:pt>
                <c:pt idx="673">
                  <c:v>150170</c:v>
                </c:pt>
                <c:pt idx="674">
                  <c:v>150170</c:v>
                </c:pt>
                <c:pt idx="675">
                  <c:v>150170</c:v>
                </c:pt>
                <c:pt idx="676">
                  <c:v>150171</c:v>
                </c:pt>
                <c:pt idx="677">
                  <c:v>150171</c:v>
                </c:pt>
                <c:pt idx="678">
                  <c:v>150171</c:v>
                </c:pt>
                <c:pt idx="679">
                  <c:v>150171</c:v>
                </c:pt>
                <c:pt idx="680">
                  <c:v>150172</c:v>
                </c:pt>
                <c:pt idx="681">
                  <c:v>150172</c:v>
                </c:pt>
                <c:pt idx="682">
                  <c:v>150172</c:v>
                </c:pt>
                <c:pt idx="683">
                  <c:v>150172</c:v>
                </c:pt>
                <c:pt idx="684">
                  <c:v>150173</c:v>
                </c:pt>
                <c:pt idx="685">
                  <c:v>150173</c:v>
                </c:pt>
                <c:pt idx="686">
                  <c:v>150173</c:v>
                </c:pt>
                <c:pt idx="687">
                  <c:v>150173</c:v>
                </c:pt>
                <c:pt idx="688">
                  <c:v>150174</c:v>
                </c:pt>
                <c:pt idx="689">
                  <c:v>150174</c:v>
                </c:pt>
                <c:pt idx="690">
                  <c:v>150174</c:v>
                </c:pt>
                <c:pt idx="691">
                  <c:v>150174</c:v>
                </c:pt>
                <c:pt idx="692">
                  <c:v>150175</c:v>
                </c:pt>
                <c:pt idx="693">
                  <c:v>150175</c:v>
                </c:pt>
                <c:pt idx="694">
                  <c:v>150175</c:v>
                </c:pt>
                <c:pt idx="695">
                  <c:v>150175</c:v>
                </c:pt>
                <c:pt idx="696">
                  <c:v>150176</c:v>
                </c:pt>
                <c:pt idx="697">
                  <c:v>150176</c:v>
                </c:pt>
                <c:pt idx="698">
                  <c:v>150176</c:v>
                </c:pt>
                <c:pt idx="699">
                  <c:v>150176</c:v>
                </c:pt>
                <c:pt idx="700">
                  <c:v>150177</c:v>
                </c:pt>
                <c:pt idx="701">
                  <c:v>150177</c:v>
                </c:pt>
                <c:pt idx="702">
                  <c:v>150177</c:v>
                </c:pt>
                <c:pt idx="703">
                  <c:v>150178</c:v>
                </c:pt>
                <c:pt idx="704">
                  <c:v>150178</c:v>
                </c:pt>
                <c:pt idx="705">
                  <c:v>150178</c:v>
                </c:pt>
                <c:pt idx="706">
                  <c:v>150178</c:v>
                </c:pt>
                <c:pt idx="707">
                  <c:v>150179</c:v>
                </c:pt>
                <c:pt idx="708">
                  <c:v>150179</c:v>
                </c:pt>
                <c:pt idx="709">
                  <c:v>150179</c:v>
                </c:pt>
                <c:pt idx="710">
                  <c:v>150180</c:v>
                </c:pt>
                <c:pt idx="711">
                  <c:v>150180</c:v>
                </c:pt>
                <c:pt idx="712">
                  <c:v>150180</c:v>
                </c:pt>
                <c:pt idx="713">
                  <c:v>150181</c:v>
                </c:pt>
                <c:pt idx="714">
                  <c:v>150181</c:v>
                </c:pt>
                <c:pt idx="715">
                  <c:v>150181</c:v>
                </c:pt>
                <c:pt idx="716">
                  <c:v>150181</c:v>
                </c:pt>
                <c:pt idx="717">
                  <c:v>150181</c:v>
                </c:pt>
                <c:pt idx="718">
                  <c:v>150182</c:v>
                </c:pt>
                <c:pt idx="719">
                  <c:v>150182</c:v>
                </c:pt>
                <c:pt idx="720">
                  <c:v>150182</c:v>
                </c:pt>
                <c:pt idx="721">
                  <c:v>150182</c:v>
                </c:pt>
                <c:pt idx="722">
                  <c:v>150183</c:v>
                </c:pt>
                <c:pt idx="723">
                  <c:v>150183</c:v>
                </c:pt>
                <c:pt idx="724">
                  <c:v>150183</c:v>
                </c:pt>
                <c:pt idx="725">
                  <c:v>150183</c:v>
                </c:pt>
                <c:pt idx="726">
                  <c:v>150184</c:v>
                </c:pt>
                <c:pt idx="727">
                  <c:v>150184</c:v>
                </c:pt>
                <c:pt idx="728">
                  <c:v>150184</c:v>
                </c:pt>
                <c:pt idx="729">
                  <c:v>150185</c:v>
                </c:pt>
                <c:pt idx="730">
                  <c:v>150185</c:v>
                </c:pt>
                <c:pt idx="731">
                  <c:v>150185</c:v>
                </c:pt>
                <c:pt idx="732">
                  <c:v>150185</c:v>
                </c:pt>
                <c:pt idx="733">
                  <c:v>150185</c:v>
                </c:pt>
                <c:pt idx="734">
                  <c:v>150186</c:v>
                </c:pt>
                <c:pt idx="735">
                  <c:v>150186</c:v>
                </c:pt>
                <c:pt idx="736">
                  <c:v>150186</c:v>
                </c:pt>
                <c:pt idx="737">
                  <c:v>150186</c:v>
                </c:pt>
                <c:pt idx="738">
                  <c:v>150187</c:v>
                </c:pt>
                <c:pt idx="739">
                  <c:v>150187</c:v>
                </c:pt>
                <c:pt idx="740">
                  <c:v>150187</c:v>
                </c:pt>
                <c:pt idx="741">
                  <c:v>150188</c:v>
                </c:pt>
                <c:pt idx="742">
                  <c:v>150188</c:v>
                </c:pt>
                <c:pt idx="743">
                  <c:v>150188</c:v>
                </c:pt>
                <c:pt idx="744">
                  <c:v>150188</c:v>
                </c:pt>
                <c:pt idx="745">
                  <c:v>150189</c:v>
                </c:pt>
                <c:pt idx="746">
                  <c:v>150189</c:v>
                </c:pt>
                <c:pt idx="747">
                  <c:v>150189</c:v>
                </c:pt>
                <c:pt idx="748">
                  <c:v>150189</c:v>
                </c:pt>
                <c:pt idx="749">
                  <c:v>150190</c:v>
                </c:pt>
                <c:pt idx="750">
                  <c:v>150190</c:v>
                </c:pt>
                <c:pt idx="751">
                  <c:v>150190</c:v>
                </c:pt>
                <c:pt idx="752">
                  <c:v>150190</c:v>
                </c:pt>
                <c:pt idx="753">
                  <c:v>150191</c:v>
                </c:pt>
                <c:pt idx="754">
                  <c:v>150191</c:v>
                </c:pt>
                <c:pt idx="755">
                  <c:v>150191</c:v>
                </c:pt>
                <c:pt idx="756">
                  <c:v>150192</c:v>
                </c:pt>
                <c:pt idx="757">
                  <c:v>150192</c:v>
                </c:pt>
                <c:pt idx="758">
                  <c:v>150192</c:v>
                </c:pt>
                <c:pt idx="759">
                  <c:v>150192</c:v>
                </c:pt>
                <c:pt idx="760">
                  <c:v>150193</c:v>
                </c:pt>
                <c:pt idx="761">
                  <c:v>150193</c:v>
                </c:pt>
                <c:pt idx="762">
                  <c:v>150194</c:v>
                </c:pt>
                <c:pt idx="763">
                  <c:v>150194</c:v>
                </c:pt>
                <c:pt idx="764">
                  <c:v>150194</c:v>
                </c:pt>
                <c:pt idx="765">
                  <c:v>150194</c:v>
                </c:pt>
                <c:pt idx="766">
                  <c:v>150195</c:v>
                </c:pt>
                <c:pt idx="767">
                  <c:v>150195</c:v>
                </c:pt>
                <c:pt idx="768">
                  <c:v>150195</c:v>
                </c:pt>
                <c:pt idx="769">
                  <c:v>150195</c:v>
                </c:pt>
                <c:pt idx="770">
                  <c:v>150196</c:v>
                </c:pt>
                <c:pt idx="771">
                  <c:v>150196</c:v>
                </c:pt>
                <c:pt idx="772">
                  <c:v>150196</c:v>
                </c:pt>
                <c:pt idx="773">
                  <c:v>150196</c:v>
                </c:pt>
                <c:pt idx="774">
                  <c:v>150197</c:v>
                </c:pt>
                <c:pt idx="775">
                  <c:v>150197</c:v>
                </c:pt>
                <c:pt idx="776">
                  <c:v>150197</c:v>
                </c:pt>
                <c:pt idx="777">
                  <c:v>150198</c:v>
                </c:pt>
                <c:pt idx="778">
                  <c:v>150198</c:v>
                </c:pt>
                <c:pt idx="779">
                  <c:v>150198</c:v>
                </c:pt>
                <c:pt idx="780">
                  <c:v>150199</c:v>
                </c:pt>
                <c:pt idx="781">
                  <c:v>150199</c:v>
                </c:pt>
                <c:pt idx="782">
                  <c:v>150199</c:v>
                </c:pt>
                <c:pt idx="783">
                  <c:v>150200</c:v>
                </c:pt>
                <c:pt idx="784">
                  <c:v>150200</c:v>
                </c:pt>
                <c:pt idx="785">
                  <c:v>150200</c:v>
                </c:pt>
                <c:pt idx="786">
                  <c:v>150200</c:v>
                </c:pt>
                <c:pt idx="787">
                  <c:v>150201</c:v>
                </c:pt>
                <c:pt idx="788">
                  <c:v>150201</c:v>
                </c:pt>
                <c:pt idx="789">
                  <c:v>150201</c:v>
                </c:pt>
                <c:pt idx="790">
                  <c:v>150202</c:v>
                </c:pt>
                <c:pt idx="791">
                  <c:v>150202</c:v>
                </c:pt>
                <c:pt idx="792">
                  <c:v>150202</c:v>
                </c:pt>
                <c:pt idx="793">
                  <c:v>150202</c:v>
                </c:pt>
                <c:pt idx="794">
                  <c:v>150203</c:v>
                </c:pt>
                <c:pt idx="795">
                  <c:v>150203</c:v>
                </c:pt>
                <c:pt idx="796">
                  <c:v>150203</c:v>
                </c:pt>
                <c:pt idx="797">
                  <c:v>150203</c:v>
                </c:pt>
                <c:pt idx="798">
                  <c:v>150204</c:v>
                </c:pt>
                <c:pt idx="799">
                  <c:v>150204</c:v>
                </c:pt>
                <c:pt idx="800">
                  <c:v>150204</c:v>
                </c:pt>
                <c:pt idx="801">
                  <c:v>150204</c:v>
                </c:pt>
                <c:pt idx="802">
                  <c:v>150204</c:v>
                </c:pt>
                <c:pt idx="803">
                  <c:v>150205</c:v>
                </c:pt>
                <c:pt idx="804">
                  <c:v>150205</c:v>
                </c:pt>
                <c:pt idx="805">
                  <c:v>150205</c:v>
                </c:pt>
                <c:pt idx="806">
                  <c:v>150205</c:v>
                </c:pt>
                <c:pt idx="807">
                  <c:v>150206</c:v>
                </c:pt>
                <c:pt idx="808">
                  <c:v>150206</c:v>
                </c:pt>
                <c:pt idx="809">
                  <c:v>150206</c:v>
                </c:pt>
                <c:pt idx="810">
                  <c:v>150207</c:v>
                </c:pt>
                <c:pt idx="811">
                  <c:v>150207</c:v>
                </c:pt>
                <c:pt idx="812">
                  <c:v>150207</c:v>
                </c:pt>
                <c:pt idx="813">
                  <c:v>150207</c:v>
                </c:pt>
                <c:pt idx="814">
                  <c:v>150208</c:v>
                </c:pt>
                <c:pt idx="815">
                  <c:v>150208</c:v>
                </c:pt>
                <c:pt idx="816">
                  <c:v>150208</c:v>
                </c:pt>
                <c:pt idx="817">
                  <c:v>150209</c:v>
                </c:pt>
                <c:pt idx="818">
                  <c:v>150209</c:v>
                </c:pt>
                <c:pt idx="819">
                  <c:v>150209</c:v>
                </c:pt>
                <c:pt idx="820">
                  <c:v>150209</c:v>
                </c:pt>
                <c:pt idx="821">
                  <c:v>150210</c:v>
                </c:pt>
                <c:pt idx="822">
                  <c:v>150210</c:v>
                </c:pt>
                <c:pt idx="823">
                  <c:v>150211</c:v>
                </c:pt>
                <c:pt idx="824">
                  <c:v>150211</c:v>
                </c:pt>
                <c:pt idx="825">
                  <c:v>150211</c:v>
                </c:pt>
                <c:pt idx="826">
                  <c:v>150212</c:v>
                </c:pt>
                <c:pt idx="827">
                  <c:v>150212</c:v>
                </c:pt>
                <c:pt idx="828">
                  <c:v>150212</c:v>
                </c:pt>
                <c:pt idx="829">
                  <c:v>150212</c:v>
                </c:pt>
                <c:pt idx="830">
                  <c:v>150213</c:v>
                </c:pt>
                <c:pt idx="831">
                  <c:v>150213</c:v>
                </c:pt>
                <c:pt idx="832">
                  <c:v>150213</c:v>
                </c:pt>
                <c:pt idx="833">
                  <c:v>150214</c:v>
                </c:pt>
                <c:pt idx="834">
                  <c:v>150214</c:v>
                </c:pt>
                <c:pt idx="835">
                  <c:v>150214</c:v>
                </c:pt>
                <c:pt idx="836">
                  <c:v>150214</c:v>
                </c:pt>
                <c:pt idx="837">
                  <c:v>150214</c:v>
                </c:pt>
                <c:pt idx="838">
                  <c:v>150214</c:v>
                </c:pt>
                <c:pt idx="839">
                  <c:v>150215</c:v>
                </c:pt>
                <c:pt idx="840">
                  <c:v>150215</c:v>
                </c:pt>
                <c:pt idx="841">
                  <c:v>150215</c:v>
                </c:pt>
                <c:pt idx="842">
                  <c:v>150216</c:v>
                </c:pt>
                <c:pt idx="843">
                  <c:v>150216</c:v>
                </c:pt>
                <c:pt idx="844">
                  <c:v>150216</c:v>
                </c:pt>
                <c:pt idx="845">
                  <c:v>150216</c:v>
                </c:pt>
                <c:pt idx="846">
                  <c:v>150217</c:v>
                </c:pt>
                <c:pt idx="847">
                  <c:v>150217</c:v>
                </c:pt>
                <c:pt idx="848">
                  <c:v>150217</c:v>
                </c:pt>
                <c:pt idx="849">
                  <c:v>150217</c:v>
                </c:pt>
                <c:pt idx="850">
                  <c:v>150218</c:v>
                </c:pt>
                <c:pt idx="851">
                  <c:v>150218</c:v>
                </c:pt>
                <c:pt idx="852">
                  <c:v>150218</c:v>
                </c:pt>
                <c:pt idx="853">
                  <c:v>150218</c:v>
                </c:pt>
                <c:pt idx="854">
                  <c:v>150219</c:v>
                </c:pt>
                <c:pt idx="855">
                  <c:v>150219</c:v>
                </c:pt>
                <c:pt idx="856">
                  <c:v>150219</c:v>
                </c:pt>
                <c:pt idx="857">
                  <c:v>150219</c:v>
                </c:pt>
                <c:pt idx="858">
                  <c:v>150220</c:v>
                </c:pt>
                <c:pt idx="859">
                  <c:v>150220</c:v>
                </c:pt>
                <c:pt idx="860">
                  <c:v>150220</c:v>
                </c:pt>
                <c:pt idx="861">
                  <c:v>150221</c:v>
                </c:pt>
                <c:pt idx="862">
                  <c:v>150221</c:v>
                </c:pt>
                <c:pt idx="863">
                  <c:v>150221</c:v>
                </c:pt>
                <c:pt idx="864">
                  <c:v>150221</c:v>
                </c:pt>
                <c:pt idx="865">
                  <c:v>150222</c:v>
                </c:pt>
                <c:pt idx="866">
                  <c:v>150222</c:v>
                </c:pt>
                <c:pt idx="867">
                  <c:v>150222</c:v>
                </c:pt>
                <c:pt idx="868">
                  <c:v>150222</c:v>
                </c:pt>
                <c:pt idx="869">
                  <c:v>150223</c:v>
                </c:pt>
                <c:pt idx="870">
                  <c:v>150223</c:v>
                </c:pt>
                <c:pt idx="871">
                  <c:v>150223</c:v>
                </c:pt>
                <c:pt idx="872">
                  <c:v>150224</c:v>
                </c:pt>
                <c:pt idx="873">
                  <c:v>150224</c:v>
                </c:pt>
                <c:pt idx="874">
                  <c:v>150224</c:v>
                </c:pt>
                <c:pt idx="875">
                  <c:v>150225</c:v>
                </c:pt>
                <c:pt idx="876">
                  <c:v>150225</c:v>
                </c:pt>
                <c:pt idx="877">
                  <c:v>150225</c:v>
                </c:pt>
                <c:pt idx="878">
                  <c:v>150225</c:v>
                </c:pt>
                <c:pt idx="879">
                  <c:v>150226</c:v>
                </c:pt>
                <c:pt idx="880">
                  <c:v>150226</c:v>
                </c:pt>
                <c:pt idx="881">
                  <c:v>150226</c:v>
                </c:pt>
                <c:pt idx="882">
                  <c:v>150226</c:v>
                </c:pt>
                <c:pt idx="883">
                  <c:v>150227</c:v>
                </c:pt>
                <c:pt idx="884">
                  <c:v>150227</c:v>
                </c:pt>
                <c:pt idx="885">
                  <c:v>150227</c:v>
                </c:pt>
                <c:pt idx="886">
                  <c:v>150228</c:v>
                </c:pt>
                <c:pt idx="887">
                  <c:v>150228</c:v>
                </c:pt>
                <c:pt idx="888">
                  <c:v>150228</c:v>
                </c:pt>
                <c:pt idx="889">
                  <c:v>150228</c:v>
                </c:pt>
                <c:pt idx="890">
                  <c:v>150228</c:v>
                </c:pt>
                <c:pt idx="891">
                  <c:v>150229</c:v>
                </c:pt>
                <c:pt idx="892">
                  <c:v>150229</c:v>
                </c:pt>
                <c:pt idx="893">
                  <c:v>150229</c:v>
                </c:pt>
                <c:pt idx="894">
                  <c:v>150229</c:v>
                </c:pt>
                <c:pt idx="895">
                  <c:v>150230</c:v>
                </c:pt>
                <c:pt idx="896">
                  <c:v>150230</c:v>
                </c:pt>
                <c:pt idx="897">
                  <c:v>150230</c:v>
                </c:pt>
                <c:pt idx="898">
                  <c:v>150230</c:v>
                </c:pt>
                <c:pt idx="899">
                  <c:v>150231</c:v>
                </c:pt>
                <c:pt idx="900">
                  <c:v>150231</c:v>
                </c:pt>
                <c:pt idx="901">
                  <c:v>150231</c:v>
                </c:pt>
                <c:pt idx="902">
                  <c:v>150231</c:v>
                </c:pt>
                <c:pt idx="903">
                  <c:v>150232</c:v>
                </c:pt>
                <c:pt idx="904">
                  <c:v>150232</c:v>
                </c:pt>
                <c:pt idx="905">
                  <c:v>150232</c:v>
                </c:pt>
                <c:pt idx="906">
                  <c:v>150233</c:v>
                </c:pt>
                <c:pt idx="907">
                  <c:v>150233</c:v>
                </c:pt>
                <c:pt idx="908">
                  <c:v>150233</c:v>
                </c:pt>
                <c:pt idx="909">
                  <c:v>150234</c:v>
                </c:pt>
                <c:pt idx="910">
                  <c:v>150234</c:v>
                </c:pt>
                <c:pt idx="911">
                  <c:v>150234</c:v>
                </c:pt>
                <c:pt idx="912">
                  <c:v>150235</c:v>
                </c:pt>
                <c:pt idx="913">
                  <c:v>150235</c:v>
                </c:pt>
                <c:pt idx="914">
                  <c:v>150235</c:v>
                </c:pt>
                <c:pt idx="915">
                  <c:v>150236</c:v>
                </c:pt>
                <c:pt idx="916">
                  <c:v>150236</c:v>
                </c:pt>
                <c:pt idx="917">
                  <c:v>150236</c:v>
                </c:pt>
                <c:pt idx="918">
                  <c:v>150236</c:v>
                </c:pt>
                <c:pt idx="919">
                  <c:v>150237</c:v>
                </c:pt>
                <c:pt idx="920">
                  <c:v>150237</c:v>
                </c:pt>
                <c:pt idx="921">
                  <c:v>150237</c:v>
                </c:pt>
                <c:pt idx="922">
                  <c:v>150237</c:v>
                </c:pt>
                <c:pt idx="923">
                  <c:v>150238</c:v>
                </c:pt>
                <c:pt idx="924">
                  <c:v>150238</c:v>
                </c:pt>
                <c:pt idx="925">
                  <c:v>150238</c:v>
                </c:pt>
                <c:pt idx="926">
                  <c:v>150238</c:v>
                </c:pt>
                <c:pt idx="927">
                  <c:v>150239</c:v>
                </c:pt>
                <c:pt idx="928">
                  <c:v>150239</c:v>
                </c:pt>
                <c:pt idx="929">
                  <c:v>150239</c:v>
                </c:pt>
                <c:pt idx="930">
                  <c:v>150239</c:v>
                </c:pt>
                <c:pt idx="931">
                  <c:v>150240</c:v>
                </c:pt>
                <c:pt idx="932">
                  <c:v>150240</c:v>
                </c:pt>
                <c:pt idx="933">
                  <c:v>150240</c:v>
                </c:pt>
                <c:pt idx="934">
                  <c:v>150241</c:v>
                </c:pt>
                <c:pt idx="935">
                  <c:v>150241</c:v>
                </c:pt>
                <c:pt idx="936">
                  <c:v>150241</c:v>
                </c:pt>
                <c:pt idx="937">
                  <c:v>150241</c:v>
                </c:pt>
                <c:pt idx="938">
                  <c:v>150242</c:v>
                </c:pt>
                <c:pt idx="939">
                  <c:v>150242</c:v>
                </c:pt>
                <c:pt idx="940">
                  <c:v>150242</c:v>
                </c:pt>
                <c:pt idx="941">
                  <c:v>150242</c:v>
                </c:pt>
                <c:pt idx="942">
                  <c:v>150243</c:v>
                </c:pt>
                <c:pt idx="943">
                  <c:v>150243</c:v>
                </c:pt>
                <c:pt idx="944">
                  <c:v>150243</c:v>
                </c:pt>
                <c:pt idx="945">
                  <c:v>150243</c:v>
                </c:pt>
                <c:pt idx="946">
                  <c:v>150244</c:v>
                </c:pt>
                <c:pt idx="947">
                  <c:v>150244</c:v>
                </c:pt>
                <c:pt idx="948">
                  <c:v>150244</c:v>
                </c:pt>
                <c:pt idx="949">
                  <c:v>150245</c:v>
                </c:pt>
                <c:pt idx="950">
                  <c:v>150245</c:v>
                </c:pt>
                <c:pt idx="951">
                  <c:v>150245</c:v>
                </c:pt>
                <c:pt idx="952">
                  <c:v>150246</c:v>
                </c:pt>
                <c:pt idx="953">
                  <c:v>150246</c:v>
                </c:pt>
                <c:pt idx="954">
                  <c:v>150246</c:v>
                </c:pt>
                <c:pt idx="955">
                  <c:v>150247</c:v>
                </c:pt>
                <c:pt idx="956">
                  <c:v>150247</c:v>
                </c:pt>
                <c:pt idx="957">
                  <c:v>150247</c:v>
                </c:pt>
                <c:pt idx="958">
                  <c:v>150247</c:v>
                </c:pt>
                <c:pt idx="959">
                  <c:v>150248</c:v>
                </c:pt>
                <c:pt idx="960">
                  <c:v>150248</c:v>
                </c:pt>
                <c:pt idx="961">
                  <c:v>150248</c:v>
                </c:pt>
                <c:pt idx="962">
                  <c:v>150249</c:v>
                </c:pt>
                <c:pt idx="963">
                  <c:v>150249</c:v>
                </c:pt>
                <c:pt idx="964">
                  <c:v>150249</c:v>
                </c:pt>
                <c:pt idx="965">
                  <c:v>150249</c:v>
                </c:pt>
                <c:pt idx="966">
                  <c:v>150250</c:v>
                </c:pt>
                <c:pt idx="967">
                  <c:v>150250</c:v>
                </c:pt>
                <c:pt idx="968">
                  <c:v>150250</c:v>
                </c:pt>
                <c:pt idx="969">
                  <c:v>150251</c:v>
                </c:pt>
                <c:pt idx="970">
                  <c:v>150251</c:v>
                </c:pt>
                <c:pt idx="971">
                  <c:v>150251</c:v>
                </c:pt>
                <c:pt idx="972">
                  <c:v>150251</c:v>
                </c:pt>
                <c:pt idx="973">
                  <c:v>150252</c:v>
                </c:pt>
                <c:pt idx="974">
                  <c:v>150252</c:v>
                </c:pt>
                <c:pt idx="975">
                  <c:v>150252</c:v>
                </c:pt>
                <c:pt idx="976">
                  <c:v>150252</c:v>
                </c:pt>
                <c:pt idx="977">
                  <c:v>150253</c:v>
                </c:pt>
                <c:pt idx="978">
                  <c:v>150253</c:v>
                </c:pt>
                <c:pt idx="979">
                  <c:v>150253</c:v>
                </c:pt>
                <c:pt idx="980">
                  <c:v>150253</c:v>
                </c:pt>
                <c:pt idx="981">
                  <c:v>150254</c:v>
                </c:pt>
                <c:pt idx="982">
                  <c:v>150254</c:v>
                </c:pt>
                <c:pt idx="983">
                  <c:v>150254</c:v>
                </c:pt>
                <c:pt idx="984">
                  <c:v>150255</c:v>
                </c:pt>
                <c:pt idx="985">
                  <c:v>150255</c:v>
                </c:pt>
                <c:pt idx="986">
                  <c:v>150255</c:v>
                </c:pt>
                <c:pt idx="987">
                  <c:v>150256</c:v>
                </c:pt>
                <c:pt idx="988">
                  <c:v>150256</c:v>
                </c:pt>
                <c:pt idx="989">
                  <c:v>150256</c:v>
                </c:pt>
                <c:pt idx="990">
                  <c:v>150256</c:v>
                </c:pt>
                <c:pt idx="991">
                  <c:v>150257</c:v>
                </c:pt>
                <c:pt idx="992">
                  <c:v>150257</c:v>
                </c:pt>
                <c:pt idx="993">
                  <c:v>150257</c:v>
                </c:pt>
                <c:pt idx="994">
                  <c:v>150257</c:v>
                </c:pt>
                <c:pt idx="995">
                  <c:v>150257</c:v>
                </c:pt>
                <c:pt idx="996">
                  <c:v>150258</c:v>
                </c:pt>
                <c:pt idx="997">
                  <c:v>150258</c:v>
                </c:pt>
                <c:pt idx="998">
                  <c:v>150258</c:v>
                </c:pt>
                <c:pt idx="999">
                  <c:v>150259</c:v>
                </c:pt>
              </c:numCache>
            </c:numRef>
          </c:val>
          <c:smooth val="0"/>
          <c:extLst>
            <c:ext xmlns:c16="http://schemas.microsoft.com/office/drawing/2014/chart" uri="{C3380CC4-5D6E-409C-BE32-E72D297353CC}">
              <c16:uniqueId val="{00000005-E81A-4F21-992D-00A8BFA251A4}"/>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majorUnit val="1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85'!$C$1</c:f>
              <c:strCache>
                <c:ptCount val="1"/>
                <c:pt idx="0">
                  <c:v>No Vaccine</c:v>
                </c:pt>
              </c:strCache>
            </c:strRef>
          </c:tx>
          <c:spPr>
            <a:ln w="28575" cap="rnd">
              <a:solidFill>
                <a:schemeClr val="tx1"/>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601938</c:v>
                </c:pt>
                <c:pt idx="340">
                  <c:v>610054</c:v>
                </c:pt>
                <c:pt idx="341">
                  <c:v>618122</c:v>
                </c:pt>
                <c:pt idx="342">
                  <c:v>626159</c:v>
                </c:pt>
                <c:pt idx="343">
                  <c:v>634130</c:v>
                </c:pt>
                <c:pt idx="344">
                  <c:v>642039</c:v>
                </c:pt>
                <c:pt idx="345">
                  <c:v>649773</c:v>
                </c:pt>
                <c:pt idx="346">
                  <c:v>657400</c:v>
                </c:pt>
                <c:pt idx="347">
                  <c:v>664824</c:v>
                </c:pt>
                <c:pt idx="348">
                  <c:v>672073</c:v>
                </c:pt>
                <c:pt idx="349">
                  <c:v>679226</c:v>
                </c:pt>
                <c:pt idx="350">
                  <c:v>686363</c:v>
                </c:pt>
                <c:pt idx="351">
                  <c:v>693427</c:v>
                </c:pt>
                <c:pt idx="352">
                  <c:v>700384</c:v>
                </c:pt>
                <c:pt idx="353">
                  <c:v>707226</c:v>
                </c:pt>
                <c:pt idx="354">
                  <c:v>713999</c:v>
                </c:pt>
                <c:pt idx="355">
                  <c:v>720617</c:v>
                </c:pt>
                <c:pt idx="356">
                  <c:v>727120</c:v>
                </c:pt>
                <c:pt idx="357">
                  <c:v>733506</c:v>
                </c:pt>
                <c:pt idx="358">
                  <c:v>739800</c:v>
                </c:pt>
                <c:pt idx="359">
                  <c:v>746010</c:v>
                </c:pt>
                <c:pt idx="360">
                  <c:v>752138</c:v>
                </c:pt>
                <c:pt idx="361">
                  <c:v>758132</c:v>
                </c:pt>
                <c:pt idx="362">
                  <c:v>764085</c:v>
                </c:pt>
                <c:pt idx="363">
                  <c:v>769915</c:v>
                </c:pt>
                <c:pt idx="364">
                  <c:v>775612</c:v>
                </c:pt>
                <c:pt idx="365">
                  <c:v>781255</c:v>
                </c:pt>
                <c:pt idx="366">
                  <c:v>786785</c:v>
                </c:pt>
                <c:pt idx="367">
                  <c:v>792210</c:v>
                </c:pt>
                <c:pt idx="368">
                  <c:v>797611</c:v>
                </c:pt>
                <c:pt idx="369">
                  <c:v>802924</c:v>
                </c:pt>
                <c:pt idx="370">
                  <c:v>808143</c:v>
                </c:pt>
                <c:pt idx="371">
                  <c:v>813248</c:v>
                </c:pt>
                <c:pt idx="372">
                  <c:v>818240</c:v>
                </c:pt>
                <c:pt idx="373">
                  <c:v>823160</c:v>
                </c:pt>
                <c:pt idx="374">
                  <c:v>828027</c:v>
                </c:pt>
                <c:pt idx="375">
                  <c:v>832797</c:v>
                </c:pt>
                <c:pt idx="376">
                  <c:v>837489</c:v>
                </c:pt>
                <c:pt idx="377">
                  <c:v>842104</c:v>
                </c:pt>
                <c:pt idx="378">
                  <c:v>846691</c:v>
                </c:pt>
                <c:pt idx="379">
                  <c:v>851122</c:v>
                </c:pt>
                <c:pt idx="380">
                  <c:v>855509</c:v>
                </c:pt>
                <c:pt idx="381">
                  <c:v>859790</c:v>
                </c:pt>
                <c:pt idx="382">
                  <c:v>864012</c:v>
                </c:pt>
                <c:pt idx="383">
                  <c:v>868125</c:v>
                </c:pt>
                <c:pt idx="384">
                  <c:v>872222</c:v>
                </c:pt>
                <c:pt idx="385">
                  <c:v>876235</c:v>
                </c:pt>
                <c:pt idx="386">
                  <c:v>880155</c:v>
                </c:pt>
                <c:pt idx="387">
                  <c:v>883999</c:v>
                </c:pt>
                <c:pt idx="388">
                  <c:v>887800</c:v>
                </c:pt>
                <c:pt idx="389">
                  <c:v>891478</c:v>
                </c:pt>
                <c:pt idx="390">
                  <c:v>895135</c:v>
                </c:pt>
                <c:pt idx="391">
                  <c:v>898700</c:v>
                </c:pt>
                <c:pt idx="392">
                  <c:v>902182</c:v>
                </c:pt>
                <c:pt idx="393">
                  <c:v>905591</c:v>
                </c:pt>
                <c:pt idx="394">
                  <c:v>908975</c:v>
                </c:pt>
                <c:pt idx="395">
                  <c:v>912311</c:v>
                </c:pt>
                <c:pt idx="396">
                  <c:v>915549</c:v>
                </c:pt>
                <c:pt idx="397">
                  <c:v>918753</c:v>
                </c:pt>
                <c:pt idx="398">
                  <c:v>921921</c:v>
                </c:pt>
                <c:pt idx="399">
                  <c:v>924981</c:v>
                </c:pt>
                <c:pt idx="400">
                  <c:v>928010</c:v>
                </c:pt>
                <c:pt idx="401">
                  <c:v>930954</c:v>
                </c:pt>
                <c:pt idx="402">
                  <c:v>933859</c:v>
                </c:pt>
                <c:pt idx="403">
                  <c:v>936740</c:v>
                </c:pt>
                <c:pt idx="404">
                  <c:v>939540</c:v>
                </c:pt>
                <c:pt idx="405">
                  <c:v>942311</c:v>
                </c:pt>
                <c:pt idx="406">
                  <c:v>945007</c:v>
                </c:pt>
                <c:pt idx="407">
                  <c:v>947657</c:v>
                </c:pt>
                <c:pt idx="408">
                  <c:v>950264</c:v>
                </c:pt>
                <c:pt idx="409">
                  <c:v>952855</c:v>
                </c:pt>
                <c:pt idx="410">
                  <c:v>955359</c:v>
                </c:pt>
                <c:pt idx="411">
                  <c:v>957806</c:v>
                </c:pt>
                <c:pt idx="412">
                  <c:v>960237</c:v>
                </c:pt>
                <c:pt idx="413">
                  <c:v>962562</c:v>
                </c:pt>
                <c:pt idx="414">
                  <c:v>964888</c:v>
                </c:pt>
                <c:pt idx="415">
                  <c:v>967152</c:v>
                </c:pt>
                <c:pt idx="416">
                  <c:v>969390</c:v>
                </c:pt>
                <c:pt idx="417">
                  <c:v>971594</c:v>
                </c:pt>
                <c:pt idx="418">
                  <c:v>973776</c:v>
                </c:pt>
                <c:pt idx="419">
                  <c:v>975888</c:v>
                </c:pt>
                <c:pt idx="420">
                  <c:v>977966</c:v>
                </c:pt>
                <c:pt idx="421">
                  <c:v>979983</c:v>
                </c:pt>
                <c:pt idx="422">
                  <c:v>982005</c:v>
                </c:pt>
                <c:pt idx="423">
                  <c:v>983964</c:v>
                </c:pt>
                <c:pt idx="424">
                  <c:v>985902</c:v>
                </c:pt>
                <c:pt idx="425">
                  <c:v>987816</c:v>
                </c:pt>
                <c:pt idx="426">
                  <c:v>989661</c:v>
                </c:pt>
                <c:pt idx="427">
                  <c:v>991483</c:v>
                </c:pt>
                <c:pt idx="428">
                  <c:v>993286</c:v>
                </c:pt>
                <c:pt idx="429">
                  <c:v>995064</c:v>
                </c:pt>
                <c:pt idx="430">
                  <c:v>996808</c:v>
                </c:pt>
                <c:pt idx="431">
                  <c:v>998501</c:v>
                </c:pt>
                <c:pt idx="432">
                  <c:v>1000190</c:v>
                </c:pt>
                <c:pt idx="433">
                  <c:v>1001830</c:v>
                </c:pt>
                <c:pt idx="434">
                  <c:v>1003450</c:v>
                </c:pt>
                <c:pt idx="435">
                  <c:v>1005040</c:v>
                </c:pt>
                <c:pt idx="436">
                  <c:v>1006590</c:v>
                </c:pt>
                <c:pt idx="437">
                  <c:v>1008140</c:v>
                </c:pt>
                <c:pt idx="438">
                  <c:v>1009620</c:v>
                </c:pt>
                <c:pt idx="439">
                  <c:v>1011080</c:v>
                </c:pt>
                <c:pt idx="440">
                  <c:v>1012540</c:v>
                </c:pt>
                <c:pt idx="441">
                  <c:v>1013960</c:v>
                </c:pt>
                <c:pt idx="442">
                  <c:v>1015310</c:v>
                </c:pt>
                <c:pt idx="443">
                  <c:v>1016670</c:v>
                </c:pt>
                <c:pt idx="444">
                  <c:v>1018000</c:v>
                </c:pt>
                <c:pt idx="445">
                  <c:v>1019320</c:v>
                </c:pt>
                <c:pt idx="446">
                  <c:v>1020590</c:v>
                </c:pt>
                <c:pt idx="447">
                  <c:v>1021860</c:v>
                </c:pt>
                <c:pt idx="448">
                  <c:v>1023060</c:v>
                </c:pt>
                <c:pt idx="449">
                  <c:v>1024250</c:v>
                </c:pt>
                <c:pt idx="450">
                  <c:v>1025460</c:v>
                </c:pt>
                <c:pt idx="451">
                  <c:v>1026640</c:v>
                </c:pt>
                <c:pt idx="452">
                  <c:v>1027780</c:v>
                </c:pt>
                <c:pt idx="453">
                  <c:v>1028920</c:v>
                </c:pt>
                <c:pt idx="454">
                  <c:v>1030030</c:v>
                </c:pt>
                <c:pt idx="455">
                  <c:v>1031120</c:v>
                </c:pt>
                <c:pt idx="456">
                  <c:v>1032190</c:v>
                </c:pt>
                <c:pt idx="457">
                  <c:v>1033230</c:v>
                </c:pt>
                <c:pt idx="458">
                  <c:v>1034270</c:v>
                </c:pt>
                <c:pt idx="459">
                  <c:v>1035270</c:v>
                </c:pt>
                <c:pt idx="460">
                  <c:v>1036250</c:v>
                </c:pt>
                <c:pt idx="461">
                  <c:v>1037220</c:v>
                </c:pt>
                <c:pt idx="462">
                  <c:v>1038190</c:v>
                </c:pt>
                <c:pt idx="463">
                  <c:v>1039120</c:v>
                </c:pt>
                <c:pt idx="464">
                  <c:v>1040050</c:v>
                </c:pt>
                <c:pt idx="465">
                  <c:v>1040950</c:v>
                </c:pt>
                <c:pt idx="466">
                  <c:v>1041830</c:v>
                </c:pt>
                <c:pt idx="467">
                  <c:v>1042710</c:v>
                </c:pt>
                <c:pt idx="468">
                  <c:v>1043580</c:v>
                </c:pt>
                <c:pt idx="469">
                  <c:v>1044430</c:v>
                </c:pt>
                <c:pt idx="470">
                  <c:v>1045270</c:v>
                </c:pt>
                <c:pt idx="471">
                  <c:v>1046070</c:v>
                </c:pt>
                <c:pt idx="472">
                  <c:v>1046880</c:v>
                </c:pt>
                <c:pt idx="473">
                  <c:v>1047640</c:v>
                </c:pt>
                <c:pt idx="474">
                  <c:v>1048430</c:v>
                </c:pt>
                <c:pt idx="475">
                  <c:v>1049210</c:v>
                </c:pt>
                <c:pt idx="476">
                  <c:v>1049970</c:v>
                </c:pt>
                <c:pt idx="477">
                  <c:v>1050690</c:v>
                </c:pt>
                <c:pt idx="478">
                  <c:v>1051410</c:v>
                </c:pt>
                <c:pt idx="479">
                  <c:v>1052120</c:v>
                </c:pt>
                <c:pt idx="480">
                  <c:v>1052830</c:v>
                </c:pt>
                <c:pt idx="481">
                  <c:v>1053500</c:v>
                </c:pt>
                <c:pt idx="482">
                  <c:v>1054200</c:v>
                </c:pt>
                <c:pt idx="483">
                  <c:v>1054880</c:v>
                </c:pt>
                <c:pt idx="484">
                  <c:v>1055530</c:v>
                </c:pt>
                <c:pt idx="485">
                  <c:v>1056190</c:v>
                </c:pt>
                <c:pt idx="486">
                  <c:v>1056820</c:v>
                </c:pt>
                <c:pt idx="487">
                  <c:v>1057470</c:v>
                </c:pt>
                <c:pt idx="488">
                  <c:v>1058070</c:v>
                </c:pt>
                <c:pt idx="489">
                  <c:v>1058710</c:v>
                </c:pt>
                <c:pt idx="490">
                  <c:v>1059290</c:v>
                </c:pt>
                <c:pt idx="491">
                  <c:v>1059890</c:v>
                </c:pt>
                <c:pt idx="492">
                  <c:v>1060470</c:v>
                </c:pt>
                <c:pt idx="493">
                  <c:v>1061040</c:v>
                </c:pt>
                <c:pt idx="494">
                  <c:v>1061620</c:v>
                </c:pt>
                <c:pt idx="495">
                  <c:v>1062190</c:v>
                </c:pt>
                <c:pt idx="496">
                  <c:v>1062750</c:v>
                </c:pt>
                <c:pt idx="497">
                  <c:v>1063320</c:v>
                </c:pt>
                <c:pt idx="498">
                  <c:v>1063850</c:v>
                </c:pt>
                <c:pt idx="499">
                  <c:v>1064380</c:v>
                </c:pt>
                <c:pt idx="500">
                  <c:v>1064900</c:v>
                </c:pt>
                <c:pt idx="501">
                  <c:v>1065430</c:v>
                </c:pt>
                <c:pt idx="502">
                  <c:v>1065950</c:v>
                </c:pt>
                <c:pt idx="503">
                  <c:v>1066450</c:v>
                </c:pt>
                <c:pt idx="504">
                  <c:v>1066960</c:v>
                </c:pt>
                <c:pt idx="505">
                  <c:v>1067450</c:v>
                </c:pt>
                <c:pt idx="506">
                  <c:v>1067940</c:v>
                </c:pt>
                <c:pt idx="507">
                  <c:v>1068420</c:v>
                </c:pt>
                <c:pt idx="508">
                  <c:v>1068880</c:v>
                </c:pt>
                <c:pt idx="509">
                  <c:v>1069330</c:v>
                </c:pt>
                <c:pt idx="510">
                  <c:v>1069800</c:v>
                </c:pt>
                <c:pt idx="511">
                  <c:v>1070260</c:v>
                </c:pt>
                <c:pt idx="512">
                  <c:v>1070700</c:v>
                </c:pt>
                <c:pt idx="513">
                  <c:v>1071150</c:v>
                </c:pt>
                <c:pt idx="514">
                  <c:v>1071580</c:v>
                </c:pt>
                <c:pt idx="515">
                  <c:v>1072020</c:v>
                </c:pt>
                <c:pt idx="516">
                  <c:v>1072460</c:v>
                </c:pt>
                <c:pt idx="517">
                  <c:v>1072880</c:v>
                </c:pt>
                <c:pt idx="518">
                  <c:v>1073290</c:v>
                </c:pt>
                <c:pt idx="519">
                  <c:v>1073700</c:v>
                </c:pt>
                <c:pt idx="520">
                  <c:v>1074110</c:v>
                </c:pt>
                <c:pt idx="521">
                  <c:v>1074490</c:v>
                </c:pt>
                <c:pt idx="522">
                  <c:v>1074900</c:v>
                </c:pt>
                <c:pt idx="523">
                  <c:v>1075300</c:v>
                </c:pt>
                <c:pt idx="524">
                  <c:v>1075690</c:v>
                </c:pt>
                <c:pt idx="525">
                  <c:v>1076080</c:v>
                </c:pt>
                <c:pt idx="526">
                  <c:v>1076450</c:v>
                </c:pt>
                <c:pt idx="527">
                  <c:v>1076810</c:v>
                </c:pt>
                <c:pt idx="528">
                  <c:v>1077180</c:v>
                </c:pt>
                <c:pt idx="529">
                  <c:v>1077550</c:v>
                </c:pt>
                <c:pt idx="530">
                  <c:v>1077900</c:v>
                </c:pt>
                <c:pt idx="531">
                  <c:v>1078260</c:v>
                </c:pt>
                <c:pt idx="532">
                  <c:v>1078610</c:v>
                </c:pt>
                <c:pt idx="533">
                  <c:v>1078970</c:v>
                </c:pt>
                <c:pt idx="534">
                  <c:v>1079300</c:v>
                </c:pt>
                <c:pt idx="535">
                  <c:v>1079650</c:v>
                </c:pt>
                <c:pt idx="536">
                  <c:v>1079990</c:v>
                </c:pt>
                <c:pt idx="537">
                  <c:v>1080320</c:v>
                </c:pt>
                <c:pt idx="538">
                  <c:v>1080640</c:v>
                </c:pt>
                <c:pt idx="539">
                  <c:v>1080970</c:v>
                </c:pt>
                <c:pt idx="540">
                  <c:v>1081300</c:v>
                </c:pt>
                <c:pt idx="541">
                  <c:v>1081610</c:v>
                </c:pt>
                <c:pt idx="542">
                  <c:v>1081920</c:v>
                </c:pt>
                <c:pt idx="543">
                  <c:v>1082220</c:v>
                </c:pt>
                <c:pt idx="544">
                  <c:v>1082530</c:v>
                </c:pt>
                <c:pt idx="545">
                  <c:v>1082840</c:v>
                </c:pt>
                <c:pt idx="546">
                  <c:v>1083150</c:v>
                </c:pt>
                <c:pt idx="547">
                  <c:v>1083460</c:v>
                </c:pt>
                <c:pt idx="548">
                  <c:v>1083770</c:v>
                </c:pt>
                <c:pt idx="549">
                  <c:v>1084060</c:v>
                </c:pt>
                <c:pt idx="550">
                  <c:v>1084350</c:v>
                </c:pt>
                <c:pt idx="551">
                  <c:v>1084640</c:v>
                </c:pt>
                <c:pt idx="552">
                  <c:v>1084920</c:v>
                </c:pt>
                <c:pt idx="553">
                  <c:v>1085220</c:v>
                </c:pt>
                <c:pt idx="554">
                  <c:v>1085510</c:v>
                </c:pt>
                <c:pt idx="555">
                  <c:v>1085800</c:v>
                </c:pt>
                <c:pt idx="556">
                  <c:v>1086080</c:v>
                </c:pt>
                <c:pt idx="557">
                  <c:v>1086360</c:v>
                </c:pt>
                <c:pt idx="558">
                  <c:v>1086640</c:v>
                </c:pt>
                <c:pt idx="559">
                  <c:v>1086910</c:v>
                </c:pt>
                <c:pt idx="560">
                  <c:v>1087180</c:v>
                </c:pt>
                <c:pt idx="561">
                  <c:v>1087460</c:v>
                </c:pt>
                <c:pt idx="562">
                  <c:v>1087740</c:v>
                </c:pt>
                <c:pt idx="563">
                  <c:v>1088010</c:v>
                </c:pt>
                <c:pt idx="564">
                  <c:v>1088290</c:v>
                </c:pt>
                <c:pt idx="565">
                  <c:v>1088550</c:v>
                </c:pt>
                <c:pt idx="566">
                  <c:v>1088810</c:v>
                </c:pt>
                <c:pt idx="567">
                  <c:v>1089070</c:v>
                </c:pt>
                <c:pt idx="568">
                  <c:v>1089330</c:v>
                </c:pt>
                <c:pt idx="569">
                  <c:v>1089590</c:v>
                </c:pt>
                <c:pt idx="570">
                  <c:v>1089840</c:v>
                </c:pt>
                <c:pt idx="571">
                  <c:v>1090100</c:v>
                </c:pt>
                <c:pt idx="572">
                  <c:v>1090350</c:v>
                </c:pt>
                <c:pt idx="573">
                  <c:v>1090600</c:v>
                </c:pt>
                <c:pt idx="574">
                  <c:v>1090850</c:v>
                </c:pt>
                <c:pt idx="575">
                  <c:v>1091100</c:v>
                </c:pt>
                <c:pt idx="576">
                  <c:v>1091350</c:v>
                </c:pt>
                <c:pt idx="577">
                  <c:v>1091580</c:v>
                </c:pt>
                <c:pt idx="578">
                  <c:v>1091830</c:v>
                </c:pt>
                <c:pt idx="579">
                  <c:v>1092060</c:v>
                </c:pt>
                <c:pt idx="580">
                  <c:v>1092300</c:v>
                </c:pt>
                <c:pt idx="581">
                  <c:v>1092540</c:v>
                </c:pt>
                <c:pt idx="582">
                  <c:v>1092770</c:v>
                </c:pt>
                <c:pt idx="583">
                  <c:v>1093010</c:v>
                </c:pt>
                <c:pt idx="584">
                  <c:v>1093240</c:v>
                </c:pt>
                <c:pt idx="585">
                  <c:v>1093470</c:v>
                </c:pt>
                <c:pt idx="586">
                  <c:v>1093680</c:v>
                </c:pt>
                <c:pt idx="587">
                  <c:v>1093910</c:v>
                </c:pt>
                <c:pt idx="588">
                  <c:v>1094140</c:v>
                </c:pt>
                <c:pt idx="589">
                  <c:v>1094380</c:v>
                </c:pt>
                <c:pt idx="590">
                  <c:v>1094600</c:v>
                </c:pt>
                <c:pt idx="591">
                  <c:v>1094820</c:v>
                </c:pt>
                <c:pt idx="592">
                  <c:v>1095050</c:v>
                </c:pt>
                <c:pt idx="593">
                  <c:v>1095270</c:v>
                </c:pt>
                <c:pt idx="594">
                  <c:v>1095500</c:v>
                </c:pt>
                <c:pt idx="595">
                  <c:v>1095730</c:v>
                </c:pt>
                <c:pt idx="596">
                  <c:v>1095950</c:v>
                </c:pt>
                <c:pt idx="597">
                  <c:v>1096180</c:v>
                </c:pt>
                <c:pt idx="598">
                  <c:v>1096390</c:v>
                </c:pt>
                <c:pt idx="599">
                  <c:v>1096610</c:v>
                </c:pt>
                <c:pt idx="600">
                  <c:v>1096830</c:v>
                </c:pt>
                <c:pt idx="601">
                  <c:v>1097040</c:v>
                </c:pt>
                <c:pt idx="602">
                  <c:v>1097260</c:v>
                </c:pt>
                <c:pt idx="603">
                  <c:v>1097470</c:v>
                </c:pt>
                <c:pt idx="604">
                  <c:v>1097690</c:v>
                </c:pt>
                <c:pt idx="605">
                  <c:v>1097900</c:v>
                </c:pt>
                <c:pt idx="606">
                  <c:v>1098100</c:v>
                </c:pt>
                <c:pt idx="607">
                  <c:v>1098320</c:v>
                </c:pt>
                <c:pt idx="608">
                  <c:v>1098520</c:v>
                </c:pt>
                <c:pt idx="609">
                  <c:v>1098740</c:v>
                </c:pt>
                <c:pt idx="610">
                  <c:v>1098950</c:v>
                </c:pt>
                <c:pt idx="611">
                  <c:v>1099150</c:v>
                </c:pt>
                <c:pt idx="612">
                  <c:v>1099360</c:v>
                </c:pt>
                <c:pt idx="613">
                  <c:v>1099560</c:v>
                </c:pt>
                <c:pt idx="614">
                  <c:v>1099760</c:v>
                </c:pt>
                <c:pt idx="615">
                  <c:v>1099970</c:v>
                </c:pt>
                <c:pt idx="616">
                  <c:v>1100170</c:v>
                </c:pt>
                <c:pt idx="617">
                  <c:v>1100370</c:v>
                </c:pt>
                <c:pt idx="618">
                  <c:v>1100570</c:v>
                </c:pt>
                <c:pt idx="619">
                  <c:v>1100770</c:v>
                </c:pt>
                <c:pt idx="620">
                  <c:v>1100970</c:v>
                </c:pt>
                <c:pt idx="621">
                  <c:v>1101180</c:v>
                </c:pt>
                <c:pt idx="622">
                  <c:v>1101380</c:v>
                </c:pt>
                <c:pt idx="623">
                  <c:v>1101580</c:v>
                </c:pt>
                <c:pt idx="624">
                  <c:v>1101780</c:v>
                </c:pt>
                <c:pt idx="625">
                  <c:v>1101980</c:v>
                </c:pt>
                <c:pt idx="626">
                  <c:v>1102180</c:v>
                </c:pt>
                <c:pt idx="627">
                  <c:v>1102380</c:v>
                </c:pt>
                <c:pt idx="628">
                  <c:v>1102580</c:v>
                </c:pt>
                <c:pt idx="629">
                  <c:v>1102780</c:v>
                </c:pt>
                <c:pt idx="630">
                  <c:v>1102980</c:v>
                </c:pt>
                <c:pt idx="631">
                  <c:v>1103180</c:v>
                </c:pt>
                <c:pt idx="632">
                  <c:v>1103390</c:v>
                </c:pt>
                <c:pt idx="633">
                  <c:v>1103580</c:v>
                </c:pt>
                <c:pt idx="634">
                  <c:v>1103780</c:v>
                </c:pt>
                <c:pt idx="635">
                  <c:v>1103970</c:v>
                </c:pt>
                <c:pt idx="636">
                  <c:v>1104170</c:v>
                </c:pt>
                <c:pt idx="637">
                  <c:v>1104370</c:v>
                </c:pt>
                <c:pt idx="638">
                  <c:v>1104560</c:v>
                </c:pt>
                <c:pt idx="639">
                  <c:v>1104750</c:v>
                </c:pt>
                <c:pt idx="640">
                  <c:v>1104950</c:v>
                </c:pt>
                <c:pt idx="641">
                  <c:v>1105150</c:v>
                </c:pt>
                <c:pt idx="642">
                  <c:v>1105350</c:v>
                </c:pt>
                <c:pt idx="643">
                  <c:v>1105540</c:v>
                </c:pt>
                <c:pt idx="644">
                  <c:v>1105730</c:v>
                </c:pt>
                <c:pt idx="645">
                  <c:v>1105930</c:v>
                </c:pt>
                <c:pt idx="646">
                  <c:v>1106110</c:v>
                </c:pt>
                <c:pt idx="647">
                  <c:v>1106310</c:v>
                </c:pt>
                <c:pt idx="648">
                  <c:v>1106500</c:v>
                </c:pt>
                <c:pt idx="649">
                  <c:v>1106690</c:v>
                </c:pt>
                <c:pt idx="650">
                  <c:v>1106870</c:v>
                </c:pt>
                <c:pt idx="651">
                  <c:v>1107060</c:v>
                </c:pt>
                <c:pt idx="652">
                  <c:v>1107250</c:v>
                </c:pt>
                <c:pt idx="653">
                  <c:v>1107440</c:v>
                </c:pt>
                <c:pt idx="654">
                  <c:v>1107630</c:v>
                </c:pt>
                <c:pt idx="655">
                  <c:v>1107830</c:v>
                </c:pt>
                <c:pt idx="656">
                  <c:v>1108020</c:v>
                </c:pt>
                <c:pt idx="657">
                  <c:v>1108200</c:v>
                </c:pt>
                <c:pt idx="658">
                  <c:v>1108390</c:v>
                </c:pt>
                <c:pt idx="659">
                  <c:v>1108570</c:v>
                </c:pt>
                <c:pt idx="660">
                  <c:v>1108760</c:v>
                </c:pt>
                <c:pt idx="661">
                  <c:v>1108950</c:v>
                </c:pt>
                <c:pt idx="662">
                  <c:v>1109140</c:v>
                </c:pt>
                <c:pt idx="663">
                  <c:v>1109330</c:v>
                </c:pt>
                <c:pt idx="664">
                  <c:v>1109510</c:v>
                </c:pt>
                <c:pt idx="665">
                  <c:v>1109700</c:v>
                </c:pt>
                <c:pt idx="666">
                  <c:v>1109890</c:v>
                </c:pt>
                <c:pt idx="667">
                  <c:v>1110070</c:v>
                </c:pt>
                <c:pt idx="668">
                  <c:v>1110260</c:v>
                </c:pt>
                <c:pt idx="669">
                  <c:v>1110450</c:v>
                </c:pt>
                <c:pt idx="670">
                  <c:v>1110630</c:v>
                </c:pt>
                <c:pt idx="671">
                  <c:v>1110820</c:v>
                </c:pt>
                <c:pt idx="672">
                  <c:v>1111010</c:v>
                </c:pt>
                <c:pt idx="673">
                  <c:v>1111190</c:v>
                </c:pt>
                <c:pt idx="674">
                  <c:v>1111380</c:v>
                </c:pt>
                <c:pt idx="675">
                  <c:v>1111560</c:v>
                </c:pt>
                <c:pt idx="676">
                  <c:v>1111740</c:v>
                </c:pt>
                <c:pt idx="677">
                  <c:v>1111930</c:v>
                </c:pt>
                <c:pt idx="678">
                  <c:v>1112120</c:v>
                </c:pt>
                <c:pt idx="679">
                  <c:v>1112300</c:v>
                </c:pt>
                <c:pt idx="680">
                  <c:v>1112490</c:v>
                </c:pt>
                <c:pt idx="681">
                  <c:v>1112680</c:v>
                </c:pt>
                <c:pt idx="682">
                  <c:v>1112870</c:v>
                </c:pt>
                <c:pt idx="683">
                  <c:v>1113040</c:v>
                </c:pt>
                <c:pt idx="684">
                  <c:v>1113230</c:v>
                </c:pt>
                <c:pt idx="685">
                  <c:v>1113410</c:v>
                </c:pt>
                <c:pt idx="686">
                  <c:v>1113600</c:v>
                </c:pt>
                <c:pt idx="687">
                  <c:v>1113780</c:v>
                </c:pt>
                <c:pt idx="688">
                  <c:v>1113970</c:v>
                </c:pt>
                <c:pt idx="689">
                  <c:v>1114160</c:v>
                </c:pt>
                <c:pt idx="690">
                  <c:v>1114340</c:v>
                </c:pt>
                <c:pt idx="691">
                  <c:v>1114520</c:v>
                </c:pt>
                <c:pt idx="692">
                  <c:v>1114700</c:v>
                </c:pt>
                <c:pt idx="693">
                  <c:v>1114880</c:v>
                </c:pt>
                <c:pt idx="694">
                  <c:v>1115070</c:v>
                </c:pt>
                <c:pt idx="695">
                  <c:v>1115250</c:v>
                </c:pt>
                <c:pt idx="696">
                  <c:v>1115440</c:v>
                </c:pt>
                <c:pt idx="697">
                  <c:v>1115610</c:v>
                </c:pt>
                <c:pt idx="698">
                  <c:v>1115800</c:v>
                </c:pt>
                <c:pt idx="699">
                  <c:v>1115980</c:v>
                </c:pt>
                <c:pt idx="700">
                  <c:v>1116170</c:v>
                </c:pt>
                <c:pt idx="701">
                  <c:v>1116350</c:v>
                </c:pt>
                <c:pt idx="702">
                  <c:v>1116530</c:v>
                </c:pt>
                <c:pt idx="703">
                  <c:v>1116720</c:v>
                </c:pt>
                <c:pt idx="704">
                  <c:v>1116900</c:v>
                </c:pt>
                <c:pt idx="705">
                  <c:v>1117070</c:v>
                </c:pt>
                <c:pt idx="706">
                  <c:v>1117250</c:v>
                </c:pt>
                <c:pt idx="707">
                  <c:v>1117440</c:v>
                </c:pt>
                <c:pt idx="708">
                  <c:v>1117620</c:v>
                </c:pt>
                <c:pt idx="709">
                  <c:v>1117790</c:v>
                </c:pt>
                <c:pt idx="710">
                  <c:v>1117970</c:v>
                </c:pt>
                <c:pt idx="711">
                  <c:v>1118140</c:v>
                </c:pt>
                <c:pt idx="712">
                  <c:v>1118320</c:v>
                </c:pt>
                <c:pt idx="713">
                  <c:v>1118500</c:v>
                </c:pt>
                <c:pt idx="714">
                  <c:v>1118690</c:v>
                </c:pt>
                <c:pt idx="715">
                  <c:v>1118870</c:v>
                </c:pt>
                <c:pt idx="716">
                  <c:v>1119050</c:v>
                </c:pt>
                <c:pt idx="717">
                  <c:v>1119230</c:v>
                </c:pt>
                <c:pt idx="718">
                  <c:v>1119400</c:v>
                </c:pt>
                <c:pt idx="719">
                  <c:v>1119570</c:v>
                </c:pt>
                <c:pt idx="720">
                  <c:v>1119750</c:v>
                </c:pt>
                <c:pt idx="721">
                  <c:v>1119920</c:v>
                </c:pt>
                <c:pt idx="722">
                  <c:v>1120100</c:v>
                </c:pt>
                <c:pt idx="723">
                  <c:v>1120280</c:v>
                </c:pt>
                <c:pt idx="724">
                  <c:v>1120450</c:v>
                </c:pt>
                <c:pt idx="725">
                  <c:v>1120630</c:v>
                </c:pt>
                <c:pt idx="726">
                  <c:v>1120810</c:v>
                </c:pt>
                <c:pt idx="727">
                  <c:v>1120980</c:v>
                </c:pt>
                <c:pt idx="728">
                  <c:v>1121160</c:v>
                </c:pt>
                <c:pt idx="729">
                  <c:v>1121340</c:v>
                </c:pt>
                <c:pt idx="730">
                  <c:v>1121510</c:v>
                </c:pt>
                <c:pt idx="731">
                  <c:v>1121690</c:v>
                </c:pt>
                <c:pt idx="732">
                  <c:v>1121870</c:v>
                </c:pt>
                <c:pt idx="733">
                  <c:v>1122040</c:v>
                </c:pt>
                <c:pt idx="734">
                  <c:v>1122220</c:v>
                </c:pt>
                <c:pt idx="735">
                  <c:v>1122400</c:v>
                </c:pt>
                <c:pt idx="736">
                  <c:v>1122580</c:v>
                </c:pt>
                <c:pt idx="737">
                  <c:v>1122750</c:v>
                </c:pt>
                <c:pt idx="738">
                  <c:v>1122930</c:v>
                </c:pt>
                <c:pt idx="739">
                  <c:v>1123110</c:v>
                </c:pt>
                <c:pt idx="740">
                  <c:v>1123280</c:v>
                </c:pt>
                <c:pt idx="741">
                  <c:v>1123460</c:v>
                </c:pt>
                <c:pt idx="742">
                  <c:v>1123630</c:v>
                </c:pt>
                <c:pt idx="743">
                  <c:v>1123810</c:v>
                </c:pt>
                <c:pt idx="744">
                  <c:v>1123980</c:v>
                </c:pt>
                <c:pt idx="745">
                  <c:v>1124160</c:v>
                </c:pt>
                <c:pt idx="746">
                  <c:v>1124340</c:v>
                </c:pt>
                <c:pt idx="747">
                  <c:v>1124500</c:v>
                </c:pt>
                <c:pt idx="748">
                  <c:v>1124680</c:v>
                </c:pt>
                <c:pt idx="749">
                  <c:v>1124850</c:v>
                </c:pt>
                <c:pt idx="750">
                  <c:v>1125030</c:v>
                </c:pt>
                <c:pt idx="751">
                  <c:v>1125210</c:v>
                </c:pt>
                <c:pt idx="752">
                  <c:v>1125390</c:v>
                </c:pt>
                <c:pt idx="753">
                  <c:v>1125550</c:v>
                </c:pt>
                <c:pt idx="754">
                  <c:v>1125740</c:v>
                </c:pt>
                <c:pt idx="755">
                  <c:v>1125910</c:v>
                </c:pt>
                <c:pt idx="756">
                  <c:v>1126080</c:v>
                </c:pt>
                <c:pt idx="757">
                  <c:v>1126260</c:v>
                </c:pt>
                <c:pt idx="758">
                  <c:v>1126430</c:v>
                </c:pt>
                <c:pt idx="759">
                  <c:v>1126620</c:v>
                </c:pt>
                <c:pt idx="760">
                  <c:v>1126790</c:v>
                </c:pt>
                <c:pt idx="761">
                  <c:v>1126960</c:v>
                </c:pt>
                <c:pt idx="762">
                  <c:v>1127140</c:v>
                </c:pt>
                <c:pt idx="763">
                  <c:v>1127320</c:v>
                </c:pt>
                <c:pt idx="764">
                  <c:v>1127490</c:v>
                </c:pt>
                <c:pt idx="765">
                  <c:v>1127660</c:v>
                </c:pt>
                <c:pt idx="766">
                  <c:v>1127840</c:v>
                </c:pt>
                <c:pt idx="767">
                  <c:v>1128010</c:v>
                </c:pt>
                <c:pt idx="768">
                  <c:v>1128190</c:v>
                </c:pt>
                <c:pt idx="769">
                  <c:v>1128350</c:v>
                </c:pt>
                <c:pt idx="770">
                  <c:v>1128520</c:v>
                </c:pt>
                <c:pt idx="771">
                  <c:v>1128700</c:v>
                </c:pt>
                <c:pt idx="772">
                  <c:v>1128870</c:v>
                </c:pt>
                <c:pt idx="773">
                  <c:v>1129040</c:v>
                </c:pt>
                <c:pt idx="774">
                  <c:v>1129220</c:v>
                </c:pt>
                <c:pt idx="775">
                  <c:v>1129390</c:v>
                </c:pt>
                <c:pt idx="776">
                  <c:v>1129560</c:v>
                </c:pt>
                <c:pt idx="777">
                  <c:v>1129740</c:v>
                </c:pt>
                <c:pt idx="778">
                  <c:v>1129900</c:v>
                </c:pt>
                <c:pt idx="779">
                  <c:v>1130070</c:v>
                </c:pt>
                <c:pt idx="780">
                  <c:v>1130250</c:v>
                </c:pt>
                <c:pt idx="781">
                  <c:v>1130410</c:v>
                </c:pt>
                <c:pt idx="782">
                  <c:v>1130580</c:v>
                </c:pt>
                <c:pt idx="783">
                  <c:v>1130760</c:v>
                </c:pt>
                <c:pt idx="784">
                  <c:v>1130930</c:v>
                </c:pt>
                <c:pt idx="785">
                  <c:v>1131110</c:v>
                </c:pt>
                <c:pt idx="786">
                  <c:v>1131270</c:v>
                </c:pt>
                <c:pt idx="787">
                  <c:v>1131440</c:v>
                </c:pt>
                <c:pt idx="788">
                  <c:v>1131610</c:v>
                </c:pt>
                <c:pt idx="789">
                  <c:v>1131780</c:v>
                </c:pt>
                <c:pt idx="790">
                  <c:v>1131950</c:v>
                </c:pt>
                <c:pt idx="791">
                  <c:v>1132130</c:v>
                </c:pt>
                <c:pt idx="792">
                  <c:v>1132300</c:v>
                </c:pt>
                <c:pt idx="793">
                  <c:v>1132480</c:v>
                </c:pt>
                <c:pt idx="794">
                  <c:v>1132650</c:v>
                </c:pt>
                <c:pt idx="795">
                  <c:v>1132810</c:v>
                </c:pt>
                <c:pt idx="796">
                  <c:v>1132990</c:v>
                </c:pt>
                <c:pt idx="797">
                  <c:v>1133160</c:v>
                </c:pt>
                <c:pt idx="798">
                  <c:v>1133330</c:v>
                </c:pt>
                <c:pt idx="799">
                  <c:v>1133490</c:v>
                </c:pt>
                <c:pt idx="800">
                  <c:v>1133660</c:v>
                </c:pt>
                <c:pt idx="801">
                  <c:v>1133830</c:v>
                </c:pt>
                <c:pt idx="802">
                  <c:v>1134000</c:v>
                </c:pt>
                <c:pt idx="803">
                  <c:v>1134170</c:v>
                </c:pt>
                <c:pt idx="804">
                  <c:v>1134330</c:v>
                </c:pt>
                <c:pt idx="805">
                  <c:v>1134500</c:v>
                </c:pt>
                <c:pt idx="806">
                  <c:v>1134670</c:v>
                </c:pt>
                <c:pt idx="807">
                  <c:v>1134840</c:v>
                </c:pt>
                <c:pt idx="808">
                  <c:v>1135010</c:v>
                </c:pt>
                <c:pt idx="809">
                  <c:v>1135170</c:v>
                </c:pt>
                <c:pt idx="810">
                  <c:v>1135330</c:v>
                </c:pt>
                <c:pt idx="811">
                  <c:v>1135500</c:v>
                </c:pt>
                <c:pt idx="812">
                  <c:v>1135670</c:v>
                </c:pt>
                <c:pt idx="813">
                  <c:v>1135840</c:v>
                </c:pt>
                <c:pt idx="814">
                  <c:v>1136000</c:v>
                </c:pt>
                <c:pt idx="815">
                  <c:v>1136170</c:v>
                </c:pt>
                <c:pt idx="816">
                  <c:v>1136340</c:v>
                </c:pt>
                <c:pt idx="817">
                  <c:v>1136500</c:v>
                </c:pt>
                <c:pt idx="818">
                  <c:v>1136670</c:v>
                </c:pt>
                <c:pt idx="819">
                  <c:v>1136830</c:v>
                </c:pt>
                <c:pt idx="820">
                  <c:v>1137000</c:v>
                </c:pt>
                <c:pt idx="821">
                  <c:v>1137180</c:v>
                </c:pt>
                <c:pt idx="822">
                  <c:v>1137340</c:v>
                </c:pt>
                <c:pt idx="823">
                  <c:v>1137500</c:v>
                </c:pt>
                <c:pt idx="824">
                  <c:v>1137670</c:v>
                </c:pt>
                <c:pt idx="825">
                  <c:v>1137850</c:v>
                </c:pt>
                <c:pt idx="826">
                  <c:v>1138010</c:v>
                </c:pt>
                <c:pt idx="827">
                  <c:v>1138180</c:v>
                </c:pt>
                <c:pt idx="828">
                  <c:v>1138350</c:v>
                </c:pt>
                <c:pt idx="829">
                  <c:v>1138510</c:v>
                </c:pt>
                <c:pt idx="830">
                  <c:v>1138680</c:v>
                </c:pt>
                <c:pt idx="831">
                  <c:v>1138850</c:v>
                </c:pt>
                <c:pt idx="832">
                  <c:v>1139020</c:v>
                </c:pt>
                <c:pt idx="833">
                  <c:v>1139180</c:v>
                </c:pt>
                <c:pt idx="834">
                  <c:v>1139360</c:v>
                </c:pt>
                <c:pt idx="835">
                  <c:v>1139520</c:v>
                </c:pt>
                <c:pt idx="836">
                  <c:v>1139700</c:v>
                </c:pt>
                <c:pt idx="837">
                  <c:v>1139860</c:v>
                </c:pt>
                <c:pt idx="838">
                  <c:v>1140030</c:v>
                </c:pt>
                <c:pt idx="839">
                  <c:v>1140190</c:v>
                </c:pt>
                <c:pt idx="840">
                  <c:v>1140360</c:v>
                </c:pt>
                <c:pt idx="841">
                  <c:v>1140520</c:v>
                </c:pt>
                <c:pt idx="842">
                  <c:v>1140680</c:v>
                </c:pt>
                <c:pt idx="843">
                  <c:v>1140840</c:v>
                </c:pt>
                <c:pt idx="844">
                  <c:v>1141010</c:v>
                </c:pt>
                <c:pt idx="845">
                  <c:v>1141160</c:v>
                </c:pt>
                <c:pt idx="846">
                  <c:v>1141330</c:v>
                </c:pt>
                <c:pt idx="847">
                  <c:v>1141500</c:v>
                </c:pt>
                <c:pt idx="848">
                  <c:v>1141660</c:v>
                </c:pt>
                <c:pt idx="849">
                  <c:v>1141830</c:v>
                </c:pt>
                <c:pt idx="850">
                  <c:v>1142000</c:v>
                </c:pt>
                <c:pt idx="851">
                  <c:v>1142160</c:v>
                </c:pt>
                <c:pt idx="852">
                  <c:v>1142330</c:v>
                </c:pt>
                <c:pt idx="853">
                  <c:v>1142490</c:v>
                </c:pt>
                <c:pt idx="854">
                  <c:v>1142660</c:v>
                </c:pt>
                <c:pt idx="855">
                  <c:v>1142830</c:v>
                </c:pt>
                <c:pt idx="856">
                  <c:v>1143010</c:v>
                </c:pt>
                <c:pt idx="857">
                  <c:v>1143170</c:v>
                </c:pt>
                <c:pt idx="858">
                  <c:v>1143340</c:v>
                </c:pt>
                <c:pt idx="859">
                  <c:v>1143510</c:v>
                </c:pt>
                <c:pt idx="860">
                  <c:v>1143660</c:v>
                </c:pt>
                <c:pt idx="861">
                  <c:v>1143830</c:v>
                </c:pt>
                <c:pt idx="862">
                  <c:v>1144000</c:v>
                </c:pt>
                <c:pt idx="863">
                  <c:v>1144170</c:v>
                </c:pt>
                <c:pt idx="864">
                  <c:v>1144340</c:v>
                </c:pt>
                <c:pt idx="865">
                  <c:v>1144520</c:v>
                </c:pt>
                <c:pt idx="866">
                  <c:v>1144680</c:v>
                </c:pt>
                <c:pt idx="867">
                  <c:v>1144840</c:v>
                </c:pt>
                <c:pt idx="868">
                  <c:v>1145020</c:v>
                </c:pt>
                <c:pt idx="869">
                  <c:v>1145180</c:v>
                </c:pt>
                <c:pt idx="870">
                  <c:v>1145350</c:v>
                </c:pt>
                <c:pt idx="871">
                  <c:v>1145530</c:v>
                </c:pt>
                <c:pt idx="872">
                  <c:v>1145710</c:v>
                </c:pt>
                <c:pt idx="873">
                  <c:v>1145870</c:v>
                </c:pt>
                <c:pt idx="874">
                  <c:v>1146050</c:v>
                </c:pt>
                <c:pt idx="875">
                  <c:v>1146220</c:v>
                </c:pt>
                <c:pt idx="876">
                  <c:v>1146390</c:v>
                </c:pt>
                <c:pt idx="877">
                  <c:v>1146560</c:v>
                </c:pt>
                <c:pt idx="878">
                  <c:v>1146740</c:v>
                </c:pt>
                <c:pt idx="879">
                  <c:v>1146900</c:v>
                </c:pt>
                <c:pt idx="880">
                  <c:v>1147080</c:v>
                </c:pt>
                <c:pt idx="881">
                  <c:v>1147260</c:v>
                </c:pt>
                <c:pt idx="882">
                  <c:v>1147430</c:v>
                </c:pt>
                <c:pt idx="883">
                  <c:v>1147610</c:v>
                </c:pt>
                <c:pt idx="884">
                  <c:v>1147780</c:v>
                </c:pt>
                <c:pt idx="885">
                  <c:v>1147940</c:v>
                </c:pt>
                <c:pt idx="886">
                  <c:v>1148110</c:v>
                </c:pt>
                <c:pt idx="887">
                  <c:v>1148280</c:v>
                </c:pt>
                <c:pt idx="888">
                  <c:v>1148450</c:v>
                </c:pt>
                <c:pt idx="889">
                  <c:v>1148620</c:v>
                </c:pt>
                <c:pt idx="890">
                  <c:v>1148790</c:v>
                </c:pt>
                <c:pt idx="891">
                  <c:v>1148960</c:v>
                </c:pt>
                <c:pt idx="892">
                  <c:v>1149140</c:v>
                </c:pt>
                <c:pt idx="893">
                  <c:v>1149310</c:v>
                </c:pt>
                <c:pt idx="894">
                  <c:v>1149480</c:v>
                </c:pt>
                <c:pt idx="895">
                  <c:v>1149660</c:v>
                </c:pt>
                <c:pt idx="896">
                  <c:v>1149820</c:v>
                </c:pt>
                <c:pt idx="897">
                  <c:v>1149990</c:v>
                </c:pt>
                <c:pt idx="898">
                  <c:v>1150160</c:v>
                </c:pt>
                <c:pt idx="899">
                  <c:v>1150320</c:v>
                </c:pt>
                <c:pt idx="900">
                  <c:v>1150500</c:v>
                </c:pt>
                <c:pt idx="901">
                  <c:v>1150660</c:v>
                </c:pt>
                <c:pt idx="902">
                  <c:v>1150830</c:v>
                </c:pt>
                <c:pt idx="903">
                  <c:v>1151010</c:v>
                </c:pt>
                <c:pt idx="904">
                  <c:v>1151180</c:v>
                </c:pt>
                <c:pt idx="905">
                  <c:v>1151340</c:v>
                </c:pt>
                <c:pt idx="906">
                  <c:v>1151510</c:v>
                </c:pt>
                <c:pt idx="907">
                  <c:v>1151670</c:v>
                </c:pt>
                <c:pt idx="908">
                  <c:v>1151830</c:v>
                </c:pt>
                <c:pt idx="909">
                  <c:v>1152000</c:v>
                </c:pt>
                <c:pt idx="910">
                  <c:v>1152170</c:v>
                </c:pt>
                <c:pt idx="911">
                  <c:v>1152330</c:v>
                </c:pt>
                <c:pt idx="912">
                  <c:v>1152490</c:v>
                </c:pt>
                <c:pt idx="913">
                  <c:v>1152660</c:v>
                </c:pt>
                <c:pt idx="914">
                  <c:v>1152840</c:v>
                </c:pt>
                <c:pt idx="915">
                  <c:v>1153000</c:v>
                </c:pt>
                <c:pt idx="916">
                  <c:v>1153160</c:v>
                </c:pt>
                <c:pt idx="917">
                  <c:v>1153320</c:v>
                </c:pt>
                <c:pt idx="918">
                  <c:v>1153490</c:v>
                </c:pt>
                <c:pt idx="919">
                  <c:v>1153650</c:v>
                </c:pt>
                <c:pt idx="920">
                  <c:v>1153820</c:v>
                </c:pt>
                <c:pt idx="921">
                  <c:v>1153990</c:v>
                </c:pt>
                <c:pt idx="922">
                  <c:v>1154160</c:v>
                </c:pt>
                <c:pt idx="923">
                  <c:v>1154330</c:v>
                </c:pt>
                <c:pt idx="924">
                  <c:v>1154500</c:v>
                </c:pt>
                <c:pt idx="925">
                  <c:v>1154660</c:v>
                </c:pt>
                <c:pt idx="926">
                  <c:v>1154820</c:v>
                </c:pt>
                <c:pt idx="927">
                  <c:v>1154990</c:v>
                </c:pt>
                <c:pt idx="928">
                  <c:v>1155160</c:v>
                </c:pt>
                <c:pt idx="929">
                  <c:v>1155330</c:v>
                </c:pt>
                <c:pt idx="930">
                  <c:v>1155500</c:v>
                </c:pt>
                <c:pt idx="931">
                  <c:v>1155660</c:v>
                </c:pt>
                <c:pt idx="932">
                  <c:v>1155830</c:v>
                </c:pt>
                <c:pt idx="933">
                  <c:v>1156000</c:v>
                </c:pt>
                <c:pt idx="934">
                  <c:v>1156170</c:v>
                </c:pt>
                <c:pt idx="935">
                  <c:v>1156330</c:v>
                </c:pt>
                <c:pt idx="936">
                  <c:v>1156500</c:v>
                </c:pt>
                <c:pt idx="937">
                  <c:v>1156670</c:v>
                </c:pt>
                <c:pt idx="938">
                  <c:v>1156830</c:v>
                </c:pt>
                <c:pt idx="939">
                  <c:v>1157000</c:v>
                </c:pt>
                <c:pt idx="940">
                  <c:v>1157170</c:v>
                </c:pt>
                <c:pt idx="941">
                  <c:v>1157330</c:v>
                </c:pt>
                <c:pt idx="942">
                  <c:v>1157500</c:v>
                </c:pt>
                <c:pt idx="943">
                  <c:v>1157660</c:v>
                </c:pt>
                <c:pt idx="944">
                  <c:v>1157830</c:v>
                </c:pt>
                <c:pt idx="945">
                  <c:v>1157990</c:v>
                </c:pt>
                <c:pt idx="946">
                  <c:v>1158160</c:v>
                </c:pt>
                <c:pt idx="947">
                  <c:v>1158310</c:v>
                </c:pt>
                <c:pt idx="948">
                  <c:v>1158480</c:v>
                </c:pt>
                <c:pt idx="949">
                  <c:v>1158650</c:v>
                </c:pt>
                <c:pt idx="950">
                  <c:v>1158810</c:v>
                </c:pt>
                <c:pt idx="951">
                  <c:v>1158970</c:v>
                </c:pt>
                <c:pt idx="952">
                  <c:v>1159140</c:v>
                </c:pt>
                <c:pt idx="953">
                  <c:v>1159310</c:v>
                </c:pt>
                <c:pt idx="954">
                  <c:v>1159470</c:v>
                </c:pt>
                <c:pt idx="955">
                  <c:v>1159640</c:v>
                </c:pt>
                <c:pt idx="956">
                  <c:v>1159790</c:v>
                </c:pt>
                <c:pt idx="957">
                  <c:v>1159960</c:v>
                </c:pt>
                <c:pt idx="958">
                  <c:v>1160120</c:v>
                </c:pt>
                <c:pt idx="959">
                  <c:v>1160280</c:v>
                </c:pt>
                <c:pt idx="960">
                  <c:v>1160460</c:v>
                </c:pt>
                <c:pt idx="961">
                  <c:v>1160620</c:v>
                </c:pt>
                <c:pt idx="962">
                  <c:v>1160790</c:v>
                </c:pt>
                <c:pt idx="963">
                  <c:v>1160950</c:v>
                </c:pt>
                <c:pt idx="964">
                  <c:v>1161110</c:v>
                </c:pt>
                <c:pt idx="965">
                  <c:v>1161290</c:v>
                </c:pt>
                <c:pt idx="966">
                  <c:v>1161450</c:v>
                </c:pt>
                <c:pt idx="967">
                  <c:v>1161620</c:v>
                </c:pt>
                <c:pt idx="968">
                  <c:v>1161780</c:v>
                </c:pt>
                <c:pt idx="969">
                  <c:v>1161940</c:v>
                </c:pt>
                <c:pt idx="970">
                  <c:v>1162110</c:v>
                </c:pt>
                <c:pt idx="971">
                  <c:v>1162270</c:v>
                </c:pt>
                <c:pt idx="972">
                  <c:v>1162450</c:v>
                </c:pt>
                <c:pt idx="973">
                  <c:v>1162620</c:v>
                </c:pt>
                <c:pt idx="974">
                  <c:v>1162780</c:v>
                </c:pt>
                <c:pt idx="975">
                  <c:v>1162960</c:v>
                </c:pt>
                <c:pt idx="976">
                  <c:v>1163120</c:v>
                </c:pt>
                <c:pt idx="977">
                  <c:v>1163290</c:v>
                </c:pt>
                <c:pt idx="978">
                  <c:v>1163460</c:v>
                </c:pt>
                <c:pt idx="979">
                  <c:v>1163630</c:v>
                </c:pt>
                <c:pt idx="980">
                  <c:v>1163800</c:v>
                </c:pt>
                <c:pt idx="981">
                  <c:v>1163970</c:v>
                </c:pt>
                <c:pt idx="982">
                  <c:v>1164140</c:v>
                </c:pt>
                <c:pt idx="983">
                  <c:v>1164300</c:v>
                </c:pt>
                <c:pt idx="984">
                  <c:v>1164480</c:v>
                </c:pt>
                <c:pt idx="985">
                  <c:v>1164660</c:v>
                </c:pt>
                <c:pt idx="986">
                  <c:v>1164840</c:v>
                </c:pt>
                <c:pt idx="987">
                  <c:v>1165020</c:v>
                </c:pt>
                <c:pt idx="988">
                  <c:v>1165190</c:v>
                </c:pt>
                <c:pt idx="989">
                  <c:v>1165360</c:v>
                </c:pt>
                <c:pt idx="990">
                  <c:v>1165530</c:v>
                </c:pt>
                <c:pt idx="991">
                  <c:v>1165710</c:v>
                </c:pt>
                <c:pt idx="992">
                  <c:v>1165880</c:v>
                </c:pt>
                <c:pt idx="993">
                  <c:v>1166060</c:v>
                </c:pt>
                <c:pt idx="994">
                  <c:v>1166230</c:v>
                </c:pt>
                <c:pt idx="995">
                  <c:v>1166390</c:v>
                </c:pt>
                <c:pt idx="996">
                  <c:v>1166570</c:v>
                </c:pt>
                <c:pt idx="997">
                  <c:v>1166740</c:v>
                </c:pt>
                <c:pt idx="998">
                  <c:v>1166900</c:v>
                </c:pt>
                <c:pt idx="999">
                  <c:v>1167080</c:v>
                </c:pt>
              </c:numCache>
            </c:numRef>
          </c:val>
          <c:smooth val="0"/>
          <c:extLst>
            <c:ext xmlns:c16="http://schemas.microsoft.com/office/drawing/2014/chart" uri="{C3380CC4-5D6E-409C-BE32-E72D297353CC}">
              <c16:uniqueId val="{00000000-C8DD-4397-8690-BA512D555E1D}"/>
            </c:ext>
          </c:extLst>
        </c:ser>
        <c:ser>
          <c:idx val="1"/>
          <c:order val="1"/>
          <c:tx>
            <c:strRef>
              <c:f>'85'!$D$1</c:f>
              <c:strCache>
                <c:ptCount val="1"/>
                <c:pt idx="0">
                  <c:v>25%</c:v>
                </c:pt>
              </c:strCache>
            </c:strRef>
          </c:tx>
          <c:spPr>
            <a:ln w="28575" cap="rnd">
              <a:solidFill>
                <a:schemeClr val="accent2"/>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2</c:v>
                </c:pt>
                <c:pt idx="314">
                  <c:v>427499</c:v>
                </c:pt>
                <c:pt idx="315">
                  <c:v>431619</c:v>
                </c:pt>
                <c:pt idx="316">
                  <c:v>435738</c:v>
                </c:pt>
                <c:pt idx="317">
                  <c:v>439949</c:v>
                </c:pt>
                <c:pt idx="318">
                  <c:v>444105</c:v>
                </c:pt>
                <c:pt idx="319">
                  <c:v>448176</c:v>
                </c:pt>
                <c:pt idx="320">
                  <c:v>452190</c:v>
                </c:pt>
                <c:pt idx="321">
                  <c:v>456184</c:v>
                </c:pt>
                <c:pt idx="322">
                  <c:v>460165</c:v>
                </c:pt>
                <c:pt idx="323">
                  <c:v>464184</c:v>
                </c:pt>
                <c:pt idx="324">
                  <c:v>468197</c:v>
                </c:pt>
                <c:pt idx="325">
                  <c:v>472163</c:v>
                </c:pt>
                <c:pt idx="326">
                  <c:v>476113</c:v>
                </c:pt>
                <c:pt idx="327">
                  <c:v>480068</c:v>
                </c:pt>
                <c:pt idx="328">
                  <c:v>483943</c:v>
                </c:pt>
                <c:pt idx="329">
                  <c:v>487787</c:v>
                </c:pt>
                <c:pt idx="330">
                  <c:v>491632</c:v>
                </c:pt>
                <c:pt idx="331">
                  <c:v>495494</c:v>
                </c:pt>
                <c:pt idx="332">
                  <c:v>499320</c:v>
                </c:pt>
                <c:pt idx="333">
                  <c:v>503160</c:v>
                </c:pt>
                <c:pt idx="334">
                  <c:v>506970</c:v>
                </c:pt>
                <c:pt idx="335">
                  <c:v>510739</c:v>
                </c:pt>
                <c:pt idx="336">
                  <c:v>514440</c:v>
                </c:pt>
                <c:pt idx="337">
                  <c:v>518177</c:v>
                </c:pt>
                <c:pt idx="338">
                  <c:v>520959</c:v>
                </c:pt>
                <c:pt idx="339">
                  <c:v>523764</c:v>
                </c:pt>
                <c:pt idx="340">
                  <c:v>526510</c:v>
                </c:pt>
                <c:pt idx="341">
                  <c:v>529185</c:v>
                </c:pt>
                <c:pt idx="342">
                  <c:v>531814</c:v>
                </c:pt>
                <c:pt idx="343">
                  <c:v>534304</c:v>
                </c:pt>
                <c:pt idx="344">
                  <c:v>536701</c:v>
                </c:pt>
                <c:pt idx="345">
                  <c:v>538957</c:v>
                </c:pt>
                <c:pt idx="346">
                  <c:v>541092</c:v>
                </c:pt>
                <c:pt idx="347">
                  <c:v>543124</c:v>
                </c:pt>
                <c:pt idx="348">
                  <c:v>544995</c:v>
                </c:pt>
                <c:pt idx="349">
                  <c:v>546794</c:v>
                </c:pt>
                <c:pt idx="350">
                  <c:v>548563</c:v>
                </c:pt>
                <c:pt idx="351">
                  <c:v>550227</c:v>
                </c:pt>
                <c:pt idx="352">
                  <c:v>551836</c:v>
                </c:pt>
                <c:pt idx="353">
                  <c:v>553334</c:v>
                </c:pt>
                <c:pt idx="354">
                  <c:v>554793</c:v>
                </c:pt>
                <c:pt idx="355">
                  <c:v>556160</c:v>
                </c:pt>
                <c:pt idx="356">
                  <c:v>557470</c:v>
                </c:pt>
                <c:pt idx="357">
                  <c:v>558720</c:v>
                </c:pt>
                <c:pt idx="358">
                  <c:v>559906</c:v>
                </c:pt>
                <c:pt idx="359">
                  <c:v>561016</c:v>
                </c:pt>
                <c:pt idx="360">
                  <c:v>562081</c:v>
                </c:pt>
                <c:pt idx="361">
                  <c:v>563135</c:v>
                </c:pt>
                <c:pt idx="362">
                  <c:v>564118</c:v>
                </c:pt>
                <c:pt idx="363">
                  <c:v>565031</c:v>
                </c:pt>
                <c:pt idx="364">
                  <c:v>565930</c:v>
                </c:pt>
                <c:pt idx="365">
                  <c:v>566773</c:v>
                </c:pt>
                <c:pt idx="366">
                  <c:v>567572</c:v>
                </c:pt>
                <c:pt idx="367">
                  <c:v>568336</c:v>
                </c:pt>
                <c:pt idx="368">
                  <c:v>569085</c:v>
                </c:pt>
                <c:pt idx="369">
                  <c:v>569784</c:v>
                </c:pt>
                <c:pt idx="370">
                  <c:v>570461</c:v>
                </c:pt>
                <c:pt idx="371">
                  <c:v>571112</c:v>
                </c:pt>
                <c:pt idx="372">
                  <c:v>571723</c:v>
                </c:pt>
                <c:pt idx="373">
                  <c:v>572322</c:v>
                </c:pt>
                <c:pt idx="374">
                  <c:v>572884</c:v>
                </c:pt>
                <c:pt idx="375">
                  <c:v>573440</c:v>
                </c:pt>
                <c:pt idx="376">
                  <c:v>573963</c:v>
                </c:pt>
                <c:pt idx="377">
                  <c:v>574467</c:v>
                </c:pt>
                <c:pt idx="378">
                  <c:v>574959</c:v>
                </c:pt>
                <c:pt idx="379">
                  <c:v>575418</c:v>
                </c:pt>
                <c:pt idx="380">
                  <c:v>575862</c:v>
                </c:pt>
                <c:pt idx="381">
                  <c:v>576269</c:v>
                </c:pt>
                <c:pt idx="382">
                  <c:v>576678</c:v>
                </c:pt>
                <c:pt idx="383">
                  <c:v>577074</c:v>
                </c:pt>
                <c:pt idx="384">
                  <c:v>577438</c:v>
                </c:pt>
                <c:pt idx="385">
                  <c:v>577795</c:v>
                </c:pt>
                <c:pt idx="386">
                  <c:v>578146</c:v>
                </c:pt>
                <c:pt idx="387">
                  <c:v>578477</c:v>
                </c:pt>
                <c:pt idx="388">
                  <c:v>578780</c:v>
                </c:pt>
                <c:pt idx="389">
                  <c:v>579077</c:v>
                </c:pt>
                <c:pt idx="390">
                  <c:v>579381</c:v>
                </c:pt>
                <c:pt idx="391">
                  <c:v>579661</c:v>
                </c:pt>
                <c:pt idx="392">
                  <c:v>579926</c:v>
                </c:pt>
                <c:pt idx="393">
                  <c:v>580188</c:v>
                </c:pt>
                <c:pt idx="394">
                  <c:v>580445</c:v>
                </c:pt>
                <c:pt idx="395">
                  <c:v>580683</c:v>
                </c:pt>
                <c:pt idx="396">
                  <c:v>580922</c:v>
                </c:pt>
                <c:pt idx="397">
                  <c:v>581155</c:v>
                </c:pt>
                <c:pt idx="398">
                  <c:v>581372</c:v>
                </c:pt>
                <c:pt idx="399">
                  <c:v>581591</c:v>
                </c:pt>
                <c:pt idx="400">
                  <c:v>581794</c:v>
                </c:pt>
                <c:pt idx="401">
                  <c:v>581995</c:v>
                </c:pt>
                <c:pt idx="402">
                  <c:v>582195</c:v>
                </c:pt>
                <c:pt idx="403">
                  <c:v>582380</c:v>
                </c:pt>
                <c:pt idx="404">
                  <c:v>582559</c:v>
                </c:pt>
                <c:pt idx="405">
                  <c:v>582728</c:v>
                </c:pt>
                <c:pt idx="406">
                  <c:v>582901</c:v>
                </c:pt>
                <c:pt idx="407">
                  <c:v>583069</c:v>
                </c:pt>
                <c:pt idx="408">
                  <c:v>583229</c:v>
                </c:pt>
                <c:pt idx="409">
                  <c:v>583386</c:v>
                </c:pt>
                <c:pt idx="410">
                  <c:v>583543</c:v>
                </c:pt>
                <c:pt idx="411">
                  <c:v>583683</c:v>
                </c:pt>
                <c:pt idx="412">
                  <c:v>583824</c:v>
                </c:pt>
                <c:pt idx="413">
                  <c:v>583962</c:v>
                </c:pt>
                <c:pt idx="414">
                  <c:v>584104</c:v>
                </c:pt>
                <c:pt idx="415">
                  <c:v>584241</c:v>
                </c:pt>
                <c:pt idx="416">
                  <c:v>584371</c:v>
                </c:pt>
                <c:pt idx="417">
                  <c:v>584492</c:v>
                </c:pt>
                <c:pt idx="418">
                  <c:v>584612</c:v>
                </c:pt>
                <c:pt idx="419">
                  <c:v>584733</c:v>
                </c:pt>
                <c:pt idx="420">
                  <c:v>584856</c:v>
                </c:pt>
                <c:pt idx="421">
                  <c:v>584970</c:v>
                </c:pt>
                <c:pt idx="422">
                  <c:v>585090</c:v>
                </c:pt>
                <c:pt idx="423">
                  <c:v>585200</c:v>
                </c:pt>
                <c:pt idx="424">
                  <c:v>585311</c:v>
                </c:pt>
                <c:pt idx="425">
                  <c:v>585419</c:v>
                </c:pt>
                <c:pt idx="426">
                  <c:v>585527</c:v>
                </c:pt>
                <c:pt idx="427">
                  <c:v>585631</c:v>
                </c:pt>
                <c:pt idx="428">
                  <c:v>585735</c:v>
                </c:pt>
                <c:pt idx="429">
                  <c:v>585832</c:v>
                </c:pt>
                <c:pt idx="430">
                  <c:v>585928</c:v>
                </c:pt>
                <c:pt idx="431">
                  <c:v>586022</c:v>
                </c:pt>
                <c:pt idx="432">
                  <c:v>586114</c:v>
                </c:pt>
                <c:pt idx="433">
                  <c:v>586206</c:v>
                </c:pt>
                <c:pt idx="434">
                  <c:v>586299</c:v>
                </c:pt>
                <c:pt idx="435">
                  <c:v>586388</c:v>
                </c:pt>
                <c:pt idx="436">
                  <c:v>586478</c:v>
                </c:pt>
                <c:pt idx="437">
                  <c:v>586565</c:v>
                </c:pt>
                <c:pt idx="438">
                  <c:v>586653</c:v>
                </c:pt>
                <c:pt idx="439">
                  <c:v>586740</c:v>
                </c:pt>
                <c:pt idx="440">
                  <c:v>586823</c:v>
                </c:pt>
                <c:pt idx="441">
                  <c:v>586911</c:v>
                </c:pt>
                <c:pt idx="442">
                  <c:v>586996</c:v>
                </c:pt>
                <c:pt idx="443">
                  <c:v>587081</c:v>
                </c:pt>
                <c:pt idx="444">
                  <c:v>587164</c:v>
                </c:pt>
                <c:pt idx="445">
                  <c:v>587243</c:v>
                </c:pt>
                <c:pt idx="446">
                  <c:v>587322</c:v>
                </c:pt>
                <c:pt idx="447">
                  <c:v>587403</c:v>
                </c:pt>
                <c:pt idx="448">
                  <c:v>587481</c:v>
                </c:pt>
                <c:pt idx="449">
                  <c:v>587557</c:v>
                </c:pt>
                <c:pt idx="450">
                  <c:v>587637</c:v>
                </c:pt>
                <c:pt idx="451">
                  <c:v>587714</c:v>
                </c:pt>
                <c:pt idx="452">
                  <c:v>587793</c:v>
                </c:pt>
                <c:pt idx="453">
                  <c:v>587875</c:v>
                </c:pt>
                <c:pt idx="454">
                  <c:v>587947</c:v>
                </c:pt>
                <c:pt idx="455">
                  <c:v>588026</c:v>
                </c:pt>
                <c:pt idx="456">
                  <c:v>588102</c:v>
                </c:pt>
                <c:pt idx="457">
                  <c:v>588186</c:v>
                </c:pt>
                <c:pt idx="458">
                  <c:v>588260</c:v>
                </c:pt>
                <c:pt idx="459">
                  <c:v>588337</c:v>
                </c:pt>
                <c:pt idx="460">
                  <c:v>588413</c:v>
                </c:pt>
                <c:pt idx="461">
                  <c:v>588495</c:v>
                </c:pt>
                <c:pt idx="462">
                  <c:v>588576</c:v>
                </c:pt>
                <c:pt idx="463">
                  <c:v>588649</c:v>
                </c:pt>
                <c:pt idx="464">
                  <c:v>588726</c:v>
                </c:pt>
                <c:pt idx="465">
                  <c:v>588802</c:v>
                </c:pt>
                <c:pt idx="466">
                  <c:v>588879</c:v>
                </c:pt>
                <c:pt idx="467">
                  <c:v>588956</c:v>
                </c:pt>
                <c:pt idx="468">
                  <c:v>589027</c:v>
                </c:pt>
                <c:pt idx="469">
                  <c:v>589103</c:v>
                </c:pt>
                <c:pt idx="470">
                  <c:v>589179</c:v>
                </c:pt>
                <c:pt idx="471">
                  <c:v>589254</c:v>
                </c:pt>
                <c:pt idx="472">
                  <c:v>589328</c:v>
                </c:pt>
                <c:pt idx="473">
                  <c:v>589406</c:v>
                </c:pt>
                <c:pt idx="474">
                  <c:v>589479</c:v>
                </c:pt>
                <c:pt idx="475">
                  <c:v>589556</c:v>
                </c:pt>
                <c:pt idx="476">
                  <c:v>589635</c:v>
                </c:pt>
                <c:pt idx="477">
                  <c:v>589713</c:v>
                </c:pt>
                <c:pt idx="478">
                  <c:v>589791</c:v>
                </c:pt>
                <c:pt idx="479">
                  <c:v>589863</c:v>
                </c:pt>
                <c:pt idx="480">
                  <c:v>589937</c:v>
                </c:pt>
                <c:pt idx="481">
                  <c:v>590009</c:v>
                </c:pt>
                <c:pt idx="482">
                  <c:v>590083</c:v>
                </c:pt>
                <c:pt idx="483">
                  <c:v>590162</c:v>
                </c:pt>
                <c:pt idx="484">
                  <c:v>590236</c:v>
                </c:pt>
                <c:pt idx="485">
                  <c:v>590312</c:v>
                </c:pt>
                <c:pt idx="486">
                  <c:v>590385</c:v>
                </c:pt>
                <c:pt idx="487">
                  <c:v>590461</c:v>
                </c:pt>
                <c:pt idx="488">
                  <c:v>590531</c:v>
                </c:pt>
                <c:pt idx="489">
                  <c:v>590603</c:v>
                </c:pt>
                <c:pt idx="490">
                  <c:v>590680</c:v>
                </c:pt>
                <c:pt idx="491">
                  <c:v>590748</c:v>
                </c:pt>
                <c:pt idx="492">
                  <c:v>590819</c:v>
                </c:pt>
                <c:pt idx="493">
                  <c:v>590892</c:v>
                </c:pt>
                <c:pt idx="494">
                  <c:v>590966</c:v>
                </c:pt>
                <c:pt idx="495">
                  <c:v>591042</c:v>
                </c:pt>
                <c:pt idx="496">
                  <c:v>591105</c:v>
                </c:pt>
                <c:pt idx="497">
                  <c:v>591176</c:v>
                </c:pt>
                <c:pt idx="498">
                  <c:v>591252</c:v>
                </c:pt>
                <c:pt idx="499">
                  <c:v>591319</c:v>
                </c:pt>
                <c:pt idx="500">
                  <c:v>591390</c:v>
                </c:pt>
                <c:pt idx="501">
                  <c:v>591457</c:v>
                </c:pt>
                <c:pt idx="502">
                  <c:v>591524</c:v>
                </c:pt>
                <c:pt idx="503">
                  <c:v>591598</c:v>
                </c:pt>
                <c:pt idx="504">
                  <c:v>591677</c:v>
                </c:pt>
                <c:pt idx="505">
                  <c:v>591747</c:v>
                </c:pt>
                <c:pt idx="506">
                  <c:v>591811</c:v>
                </c:pt>
                <c:pt idx="507">
                  <c:v>591880</c:v>
                </c:pt>
                <c:pt idx="508">
                  <c:v>591943</c:v>
                </c:pt>
                <c:pt idx="509">
                  <c:v>592016</c:v>
                </c:pt>
                <c:pt idx="510">
                  <c:v>592087</c:v>
                </c:pt>
                <c:pt idx="511">
                  <c:v>592153</c:v>
                </c:pt>
                <c:pt idx="512">
                  <c:v>592223</c:v>
                </c:pt>
                <c:pt idx="513">
                  <c:v>592286</c:v>
                </c:pt>
                <c:pt idx="514">
                  <c:v>592358</c:v>
                </c:pt>
                <c:pt idx="515">
                  <c:v>592432</c:v>
                </c:pt>
                <c:pt idx="516">
                  <c:v>592502</c:v>
                </c:pt>
                <c:pt idx="517">
                  <c:v>592572</c:v>
                </c:pt>
                <c:pt idx="518">
                  <c:v>592644</c:v>
                </c:pt>
                <c:pt idx="519">
                  <c:v>592716</c:v>
                </c:pt>
                <c:pt idx="520">
                  <c:v>592785</c:v>
                </c:pt>
                <c:pt idx="521">
                  <c:v>592852</c:v>
                </c:pt>
                <c:pt idx="522">
                  <c:v>592919</c:v>
                </c:pt>
                <c:pt idx="523">
                  <c:v>592984</c:v>
                </c:pt>
                <c:pt idx="524">
                  <c:v>593056</c:v>
                </c:pt>
                <c:pt idx="525">
                  <c:v>593126</c:v>
                </c:pt>
                <c:pt idx="526">
                  <c:v>593202</c:v>
                </c:pt>
                <c:pt idx="527">
                  <c:v>593272</c:v>
                </c:pt>
                <c:pt idx="528">
                  <c:v>593346</c:v>
                </c:pt>
                <c:pt idx="529">
                  <c:v>593417</c:v>
                </c:pt>
                <c:pt idx="530">
                  <c:v>593491</c:v>
                </c:pt>
                <c:pt idx="531">
                  <c:v>593557</c:v>
                </c:pt>
                <c:pt idx="532">
                  <c:v>593627</c:v>
                </c:pt>
                <c:pt idx="533">
                  <c:v>593698</c:v>
                </c:pt>
                <c:pt idx="534">
                  <c:v>593770</c:v>
                </c:pt>
                <c:pt idx="535">
                  <c:v>593844</c:v>
                </c:pt>
                <c:pt idx="536">
                  <c:v>593917</c:v>
                </c:pt>
                <c:pt idx="537">
                  <c:v>593990</c:v>
                </c:pt>
                <c:pt idx="538">
                  <c:v>594064</c:v>
                </c:pt>
                <c:pt idx="539">
                  <c:v>594136</c:v>
                </c:pt>
                <c:pt idx="540">
                  <c:v>594211</c:v>
                </c:pt>
                <c:pt idx="541">
                  <c:v>594283</c:v>
                </c:pt>
                <c:pt idx="542">
                  <c:v>594360</c:v>
                </c:pt>
                <c:pt idx="543">
                  <c:v>594432</c:v>
                </c:pt>
                <c:pt idx="544">
                  <c:v>594509</c:v>
                </c:pt>
                <c:pt idx="545">
                  <c:v>594581</c:v>
                </c:pt>
                <c:pt idx="546">
                  <c:v>594649</c:v>
                </c:pt>
                <c:pt idx="547">
                  <c:v>594720</c:v>
                </c:pt>
                <c:pt idx="548">
                  <c:v>594795</c:v>
                </c:pt>
                <c:pt idx="549">
                  <c:v>594864</c:v>
                </c:pt>
                <c:pt idx="550">
                  <c:v>594938</c:v>
                </c:pt>
                <c:pt idx="551">
                  <c:v>595013</c:v>
                </c:pt>
                <c:pt idx="552">
                  <c:v>595084</c:v>
                </c:pt>
                <c:pt idx="553">
                  <c:v>595157</c:v>
                </c:pt>
                <c:pt idx="554">
                  <c:v>595229</c:v>
                </c:pt>
                <c:pt idx="555">
                  <c:v>595301</c:v>
                </c:pt>
                <c:pt idx="556">
                  <c:v>595378</c:v>
                </c:pt>
                <c:pt idx="557">
                  <c:v>595450</c:v>
                </c:pt>
                <c:pt idx="558">
                  <c:v>595522</c:v>
                </c:pt>
                <c:pt idx="559">
                  <c:v>595593</c:v>
                </c:pt>
                <c:pt idx="560">
                  <c:v>595667</c:v>
                </c:pt>
                <c:pt idx="561">
                  <c:v>595737</c:v>
                </c:pt>
                <c:pt idx="562">
                  <c:v>595815</c:v>
                </c:pt>
                <c:pt idx="563">
                  <c:v>595882</c:v>
                </c:pt>
                <c:pt idx="564">
                  <c:v>595959</c:v>
                </c:pt>
                <c:pt idx="565">
                  <c:v>596030</c:v>
                </c:pt>
                <c:pt idx="566">
                  <c:v>596107</c:v>
                </c:pt>
                <c:pt idx="567">
                  <c:v>596176</c:v>
                </c:pt>
                <c:pt idx="568">
                  <c:v>596246</c:v>
                </c:pt>
                <c:pt idx="569">
                  <c:v>596322</c:v>
                </c:pt>
                <c:pt idx="570">
                  <c:v>596397</c:v>
                </c:pt>
                <c:pt idx="571">
                  <c:v>596472</c:v>
                </c:pt>
                <c:pt idx="572">
                  <c:v>596543</c:v>
                </c:pt>
                <c:pt idx="573">
                  <c:v>596616</c:v>
                </c:pt>
                <c:pt idx="574">
                  <c:v>596690</c:v>
                </c:pt>
                <c:pt idx="575">
                  <c:v>596761</c:v>
                </c:pt>
                <c:pt idx="576">
                  <c:v>596832</c:v>
                </c:pt>
                <c:pt idx="577">
                  <c:v>596907</c:v>
                </c:pt>
                <c:pt idx="578">
                  <c:v>596981</c:v>
                </c:pt>
                <c:pt idx="579">
                  <c:v>597049</c:v>
                </c:pt>
                <c:pt idx="580">
                  <c:v>597126</c:v>
                </c:pt>
                <c:pt idx="581">
                  <c:v>597202</c:v>
                </c:pt>
                <c:pt idx="582">
                  <c:v>597275</c:v>
                </c:pt>
                <c:pt idx="583">
                  <c:v>597348</c:v>
                </c:pt>
                <c:pt idx="584">
                  <c:v>597415</c:v>
                </c:pt>
                <c:pt idx="585">
                  <c:v>597489</c:v>
                </c:pt>
                <c:pt idx="586">
                  <c:v>597562</c:v>
                </c:pt>
                <c:pt idx="587">
                  <c:v>597631</c:v>
                </c:pt>
                <c:pt idx="588">
                  <c:v>597703</c:v>
                </c:pt>
                <c:pt idx="589">
                  <c:v>597768</c:v>
                </c:pt>
                <c:pt idx="590">
                  <c:v>597838</c:v>
                </c:pt>
                <c:pt idx="591">
                  <c:v>597913</c:v>
                </c:pt>
                <c:pt idx="592">
                  <c:v>597982</c:v>
                </c:pt>
                <c:pt idx="593">
                  <c:v>598053</c:v>
                </c:pt>
                <c:pt idx="594">
                  <c:v>598121</c:v>
                </c:pt>
                <c:pt idx="595">
                  <c:v>598193</c:v>
                </c:pt>
                <c:pt idx="596">
                  <c:v>598260</c:v>
                </c:pt>
                <c:pt idx="597">
                  <c:v>598331</c:v>
                </c:pt>
                <c:pt idx="598">
                  <c:v>598401</c:v>
                </c:pt>
                <c:pt idx="599">
                  <c:v>598468</c:v>
                </c:pt>
                <c:pt idx="600">
                  <c:v>598537</c:v>
                </c:pt>
                <c:pt idx="601">
                  <c:v>598607</c:v>
                </c:pt>
                <c:pt idx="602">
                  <c:v>598677</c:v>
                </c:pt>
                <c:pt idx="603">
                  <c:v>598744</c:v>
                </c:pt>
                <c:pt idx="604">
                  <c:v>598813</c:v>
                </c:pt>
                <c:pt idx="605">
                  <c:v>598883</c:v>
                </c:pt>
                <c:pt idx="606">
                  <c:v>598948</c:v>
                </c:pt>
                <c:pt idx="607">
                  <c:v>599023</c:v>
                </c:pt>
                <c:pt idx="608">
                  <c:v>599092</c:v>
                </c:pt>
                <c:pt idx="609">
                  <c:v>599158</c:v>
                </c:pt>
                <c:pt idx="610">
                  <c:v>599229</c:v>
                </c:pt>
                <c:pt idx="611">
                  <c:v>599300</c:v>
                </c:pt>
                <c:pt idx="612">
                  <c:v>599372</c:v>
                </c:pt>
                <c:pt idx="613">
                  <c:v>599440</c:v>
                </c:pt>
                <c:pt idx="614">
                  <c:v>599512</c:v>
                </c:pt>
                <c:pt idx="615">
                  <c:v>599582</c:v>
                </c:pt>
                <c:pt idx="616">
                  <c:v>599654</c:v>
                </c:pt>
                <c:pt idx="617">
                  <c:v>599725</c:v>
                </c:pt>
                <c:pt idx="618">
                  <c:v>599793</c:v>
                </c:pt>
                <c:pt idx="619">
                  <c:v>599864</c:v>
                </c:pt>
                <c:pt idx="620">
                  <c:v>599941</c:v>
                </c:pt>
                <c:pt idx="621">
                  <c:v>600008</c:v>
                </c:pt>
                <c:pt idx="622">
                  <c:v>600078</c:v>
                </c:pt>
                <c:pt idx="623">
                  <c:v>600148</c:v>
                </c:pt>
                <c:pt idx="624">
                  <c:v>600222</c:v>
                </c:pt>
                <c:pt idx="625">
                  <c:v>600289</c:v>
                </c:pt>
                <c:pt idx="626">
                  <c:v>600361</c:v>
                </c:pt>
                <c:pt idx="627">
                  <c:v>600430</c:v>
                </c:pt>
                <c:pt idx="628">
                  <c:v>600500</c:v>
                </c:pt>
                <c:pt idx="629">
                  <c:v>600570</c:v>
                </c:pt>
                <c:pt idx="630">
                  <c:v>600641</c:v>
                </c:pt>
                <c:pt idx="631">
                  <c:v>600712</c:v>
                </c:pt>
                <c:pt idx="632">
                  <c:v>600784</c:v>
                </c:pt>
                <c:pt idx="633">
                  <c:v>600857</c:v>
                </c:pt>
                <c:pt idx="634">
                  <c:v>600926</c:v>
                </c:pt>
                <c:pt idx="635">
                  <c:v>600997</c:v>
                </c:pt>
                <c:pt idx="636">
                  <c:v>601074</c:v>
                </c:pt>
                <c:pt idx="637">
                  <c:v>601143</c:v>
                </c:pt>
                <c:pt idx="638">
                  <c:v>601208</c:v>
                </c:pt>
                <c:pt idx="639">
                  <c:v>601284</c:v>
                </c:pt>
                <c:pt idx="640">
                  <c:v>601355</c:v>
                </c:pt>
                <c:pt idx="641">
                  <c:v>601428</c:v>
                </c:pt>
                <c:pt idx="642">
                  <c:v>601496</c:v>
                </c:pt>
                <c:pt idx="643">
                  <c:v>601567</c:v>
                </c:pt>
                <c:pt idx="644">
                  <c:v>601635</c:v>
                </c:pt>
                <c:pt idx="645">
                  <c:v>601708</c:v>
                </c:pt>
                <c:pt idx="646">
                  <c:v>601781</c:v>
                </c:pt>
                <c:pt idx="647">
                  <c:v>601853</c:v>
                </c:pt>
                <c:pt idx="648">
                  <c:v>601924</c:v>
                </c:pt>
                <c:pt idx="649">
                  <c:v>601999</c:v>
                </c:pt>
                <c:pt idx="650">
                  <c:v>602071</c:v>
                </c:pt>
                <c:pt idx="651">
                  <c:v>602143</c:v>
                </c:pt>
                <c:pt idx="652">
                  <c:v>602213</c:v>
                </c:pt>
                <c:pt idx="653">
                  <c:v>602280</c:v>
                </c:pt>
                <c:pt idx="654">
                  <c:v>602358</c:v>
                </c:pt>
                <c:pt idx="655">
                  <c:v>602435</c:v>
                </c:pt>
                <c:pt idx="656">
                  <c:v>602505</c:v>
                </c:pt>
                <c:pt idx="657">
                  <c:v>602579</c:v>
                </c:pt>
                <c:pt idx="658">
                  <c:v>602653</c:v>
                </c:pt>
                <c:pt idx="659">
                  <c:v>602729</c:v>
                </c:pt>
                <c:pt idx="660">
                  <c:v>602806</c:v>
                </c:pt>
                <c:pt idx="661">
                  <c:v>602880</c:v>
                </c:pt>
                <c:pt idx="662">
                  <c:v>602958</c:v>
                </c:pt>
                <c:pt idx="663">
                  <c:v>603030</c:v>
                </c:pt>
                <c:pt idx="664">
                  <c:v>603105</c:v>
                </c:pt>
                <c:pt idx="665">
                  <c:v>603181</c:v>
                </c:pt>
                <c:pt idx="666">
                  <c:v>603253</c:v>
                </c:pt>
                <c:pt idx="667">
                  <c:v>603326</c:v>
                </c:pt>
                <c:pt idx="668">
                  <c:v>603402</c:v>
                </c:pt>
                <c:pt idx="669">
                  <c:v>603477</c:v>
                </c:pt>
                <c:pt idx="670">
                  <c:v>603557</c:v>
                </c:pt>
                <c:pt idx="671">
                  <c:v>603636</c:v>
                </c:pt>
                <c:pt idx="672">
                  <c:v>603709</c:v>
                </c:pt>
                <c:pt idx="673">
                  <c:v>603785</c:v>
                </c:pt>
                <c:pt idx="674">
                  <c:v>603854</c:v>
                </c:pt>
                <c:pt idx="675">
                  <c:v>603930</c:v>
                </c:pt>
                <c:pt idx="676">
                  <c:v>604003</c:v>
                </c:pt>
                <c:pt idx="677">
                  <c:v>604079</c:v>
                </c:pt>
                <c:pt idx="678">
                  <c:v>604148</c:v>
                </c:pt>
                <c:pt idx="679">
                  <c:v>604221</c:v>
                </c:pt>
                <c:pt idx="680">
                  <c:v>604297</c:v>
                </c:pt>
                <c:pt idx="681">
                  <c:v>604373</c:v>
                </c:pt>
                <c:pt idx="682">
                  <c:v>604451</c:v>
                </c:pt>
                <c:pt idx="683">
                  <c:v>604527</c:v>
                </c:pt>
                <c:pt idx="684">
                  <c:v>604602</c:v>
                </c:pt>
                <c:pt idx="685">
                  <c:v>604679</c:v>
                </c:pt>
                <c:pt idx="686">
                  <c:v>604752</c:v>
                </c:pt>
                <c:pt idx="687">
                  <c:v>604823</c:v>
                </c:pt>
                <c:pt idx="688">
                  <c:v>604900</c:v>
                </c:pt>
                <c:pt idx="689">
                  <c:v>604976</c:v>
                </c:pt>
                <c:pt idx="690">
                  <c:v>605051</c:v>
                </c:pt>
                <c:pt idx="691">
                  <c:v>605121</c:v>
                </c:pt>
                <c:pt idx="692">
                  <c:v>605203</c:v>
                </c:pt>
                <c:pt idx="693">
                  <c:v>605280</c:v>
                </c:pt>
                <c:pt idx="694">
                  <c:v>605354</c:v>
                </c:pt>
                <c:pt idx="695">
                  <c:v>605429</c:v>
                </c:pt>
                <c:pt idx="696">
                  <c:v>605502</c:v>
                </c:pt>
                <c:pt idx="697">
                  <c:v>605575</c:v>
                </c:pt>
                <c:pt idx="698">
                  <c:v>605651</c:v>
                </c:pt>
                <c:pt idx="699">
                  <c:v>605729</c:v>
                </c:pt>
                <c:pt idx="700">
                  <c:v>605805</c:v>
                </c:pt>
                <c:pt idx="701">
                  <c:v>605878</c:v>
                </c:pt>
                <c:pt idx="702">
                  <c:v>605953</c:v>
                </c:pt>
                <c:pt idx="703">
                  <c:v>606025</c:v>
                </c:pt>
                <c:pt idx="704">
                  <c:v>606104</c:v>
                </c:pt>
                <c:pt idx="705">
                  <c:v>606177</c:v>
                </c:pt>
                <c:pt idx="706">
                  <c:v>606255</c:v>
                </c:pt>
                <c:pt idx="707">
                  <c:v>606332</c:v>
                </c:pt>
                <c:pt idx="708">
                  <c:v>606406</c:v>
                </c:pt>
                <c:pt idx="709">
                  <c:v>606476</c:v>
                </c:pt>
                <c:pt idx="710">
                  <c:v>606549</c:v>
                </c:pt>
                <c:pt idx="711">
                  <c:v>606619</c:v>
                </c:pt>
                <c:pt idx="712">
                  <c:v>606694</c:v>
                </c:pt>
                <c:pt idx="713">
                  <c:v>606767</c:v>
                </c:pt>
                <c:pt idx="714">
                  <c:v>606842</c:v>
                </c:pt>
                <c:pt idx="715">
                  <c:v>606912</c:v>
                </c:pt>
                <c:pt idx="716">
                  <c:v>606987</c:v>
                </c:pt>
                <c:pt idx="717">
                  <c:v>607055</c:v>
                </c:pt>
                <c:pt idx="718">
                  <c:v>607130</c:v>
                </c:pt>
                <c:pt idx="719">
                  <c:v>607204</c:v>
                </c:pt>
                <c:pt idx="720">
                  <c:v>607274</c:v>
                </c:pt>
                <c:pt idx="721">
                  <c:v>607348</c:v>
                </c:pt>
                <c:pt idx="722">
                  <c:v>607421</c:v>
                </c:pt>
                <c:pt idx="723">
                  <c:v>607496</c:v>
                </c:pt>
                <c:pt idx="724">
                  <c:v>607567</c:v>
                </c:pt>
                <c:pt idx="725">
                  <c:v>607641</c:v>
                </c:pt>
                <c:pt idx="726">
                  <c:v>607712</c:v>
                </c:pt>
                <c:pt idx="727">
                  <c:v>607784</c:v>
                </c:pt>
                <c:pt idx="728">
                  <c:v>607854</c:v>
                </c:pt>
                <c:pt idx="729">
                  <c:v>607926</c:v>
                </c:pt>
                <c:pt idx="730">
                  <c:v>607998</c:v>
                </c:pt>
                <c:pt idx="731">
                  <c:v>608075</c:v>
                </c:pt>
                <c:pt idx="732">
                  <c:v>608142</c:v>
                </c:pt>
                <c:pt idx="733">
                  <c:v>608217</c:v>
                </c:pt>
                <c:pt idx="734">
                  <c:v>608289</c:v>
                </c:pt>
                <c:pt idx="735">
                  <c:v>608359</c:v>
                </c:pt>
                <c:pt idx="736">
                  <c:v>608436</c:v>
                </c:pt>
                <c:pt idx="737">
                  <c:v>608509</c:v>
                </c:pt>
                <c:pt idx="738">
                  <c:v>608583</c:v>
                </c:pt>
                <c:pt idx="739">
                  <c:v>608654</c:v>
                </c:pt>
                <c:pt idx="740">
                  <c:v>608721</c:v>
                </c:pt>
                <c:pt idx="741">
                  <c:v>608793</c:v>
                </c:pt>
                <c:pt idx="742">
                  <c:v>608866</c:v>
                </c:pt>
                <c:pt idx="743">
                  <c:v>608934</c:v>
                </c:pt>
                <c:pt idx="744">
                  <c:v>609007</c:v>
                </c:pt>
                <c:pt idx="745">
                  <c:v>609077</c:v>
                </c:pt>
                <c:pt idx="746">
                  <c:v>609149</c:v>
                </c:pt>
                <c:pt idx="747">
                  <c:v>609222</c:v>
                </c:pt>
                <c:pt idx="748">
                  <c:v>609290</c:v>
                </c:pt>
                <c:pt idx="749">
                  <c:v>609364</c:v>
                </c:pt>
                <c:pt idx="750">
                  <c:v>609432</c:v>
                </c:pt>
                <c:pt idx="751">
                  <c:v>609506</c:v>
                </c:pt>
                <c:pt idx="752">
                  <c:v>609574</c:v>
                </c:pt>
                <c:pt idx="753">
                  <c:v>609641</c:v>
                </c:pt>
                <c:pt idx="754">
                  <c:v>609710</c:v>
                </c:pt>
                <c:pt idx="755">
                  <c:v>609777</c:v>
                </c:pt>
                <c:pt idx="756">
                  <c:v>609846</c:v>
                </c:pt>
                <c:pt idx="757">
                  <c:v>609915</c:v>
                </c:pt>
                <c:pt idx="758">
                  <c:v>609984</c:v>
                </c:pt>
                <c:pt idx="759">
                  <c:v>610056</c:v>
                </c:pt>
                <c:pt idx="760">
                  <c:v>610125</c:v>
                </c:pt>
                <c:pt idx="761">
                  <c:v>610194</c:v>
                </c:pt>
                <c:pt idx="762">
                  <c:v>610264</c:v>
                </c:pt>
                <c:pt idx="763">
                  <c:v>610334</c:v>
                </c:pt>
                <c:pt idx="764">
                  <c:v>610403</c:v>
                </c:pt>
                <c:pt idx="765">
                  <c:v>610472</c:v>
                </c:pt>
                <c:pt idx="766">
                  <c:v>610543</c:v>
                </c:pt>
                <c:pt idx="767">
                  <c:v>610610</c:v>
                </c:pt>
                <c:pt idx="768">
                  <c:v>610674</c:v>
                </c:pt>
                <c:pt idx="769">
                  <c:v>610740</c:v>
                </c:pt>
                <c:pt idx="770">
                  <c:v>610805</c:v>
                </c:pt>
                <c:pt idx="771">
                  <c:v>610877</c:v>
                </c:pt>
                <c:pt idx="772">
                  <c:v>610947</c:v>
                </c:pt>
                <c:pt idx="773">
                  <c:v>611013</c:v>
                </c:pt>
                <c:pt idx="774">
                  <c:v>611084</c:v>
                </c:pt>
                <c:pt idx="775">
                  <c:v>611153</c:v>
                </c:pt>
                <c:pt idx="776">
                  <c:v>611226</c:v>
                </c:pt>
                <c:pt idx="777">
                  <c:v>611303</c:v>
                </c:pt>
                <c:pt idx="778">
                  <c:v>611368</c:v>
                </c:pt>
                <c:pt idx="779">
                  <c:v>611442</c:v>
                </c:pt>
                <c:pt idx="780">
                  <c:v>611518</c:v>
                </c:pt>
                <c:pt idx="781">
                  <c:v>611596</c:v>
                </c:pt>
                <c:pt idx="782">
                  <c:v>611670</c:v>
                </c:pt>
                <c:pt idx="783">
                  <c:v>611744</c:v>
                </c:pt>
                <c:pt idx="784">
                  <c:v>611817</c:v>
                </c:pt>
                <c:pt idx="785">
                  <c:v>611891</c:v>
                </c:pt>
                <c:pt idx="786">
                  <c:v>611966</c:v>
                </c:pt>
                <c:pt idx="787">
                  <c:v>612043</c:v>
                </c:pt>
                <c:pt idx="788">
                  <c:v>612120</c:v>
                </c:pt>
                <c:pt idx="789">
                  <c:v>612187</c:v>
                </c:pt>
                <c:pt idx="790">
                  <c:v>612263</c:v>
                </c:pt>
                <c:pt idx="791">
                  <c:v>612341</c:v>
                </c:pt>
                <c:pt idx="792">
                  <c:v>612418</c:v>
                </c:pt>
                <c:pt idx="793">
                  <c:v>612490</c:v>
                </c:pt>
                <c:pt idx="794">
                  <c:v>612564</c:v>
                </c:pt>
                <c:pt idx="795">
                  <c:v>612640</c:v>
                </c:pt>
                <c:pt idx="796">
                  <c:v>612713</c:v>
                </c:pt>
                <c:pt idx="797">
                  <c:v>612786</c:v>
                </c:pt>
                <c:pt idx="798">
                  <c:v>612856</c:v>
                </c:pt>
                <c:pt idx="799">
                  <c:v>612928</c:v>
                </c:pt>
                <c:pt idx="800">
                  <c:v>613005</c:v>
                </c:pt>
                <c:pt idx="801">
                  <c:v>613080</c:v>
                </c:pt>
                <c:pt idx="802">
                  <c:v>613155</c:v>
                </c:pt>
                <c:pt idx="803">
                  <c:v>613229</c:v>
                </c:pt>
                <c:pt idx="804">
                  <c:v>613303</c:v>
                </c:pt>
                <c:pt idx="805">
                  <c:v>613375</c:v>
                </c:pt>
                <c:pt idx="806">
                  <c:v>613442</c:v>
                </c:pt>
                <c:pt idx="807">
                  <c:v>613510</c:v>
                </c:pt>
                <c:pt idx="808">
                  <c:v>613588</c:v>
                </c:pt>
                <c:pt idx="809">
                  <c:v>613658</c:v>
                </c:pt>
                <c:pt idx="810">
                  <c:v>613733</c:v>
                </c:pt>
                <c:pt idx="811">
                  <c:v>613807</c:v>
                </c:pt>
                <c:pt idx="812">
                  <c:v>613877</c:v>
                </c:pt>
                <c:pt idx="813">
                  <c:v>613950</c:v>
                </c:pt>
                <c:pt idx="814">
                  <c:v>614021</c:v>
                </c:pt>
                <c:pt idx="815">
                  <c:v>614093</c:v>
                </c:pt>
                <c:pt idx="816">
                  <c:v>614161</c:v>
                </c:pt>
                <c:pt idx="817">
                  <c:v>614232</c:v>
                </c:pt>
                <c:pt idx="818">
                  <c:v>614304</c:v>
                </c:pt>
                <c:pt idx="819">
                  <c:v>614378</c:v>
                </c:pt>
                <c:pt idx="820">
                  <c:v>614450</c:v>
                </c:pt>
                <c:pt idx="821">
                  <c:v>614518</c:v>
                </c:pt>
                <c:pt idx="822">
                  <c:v>614589</c:v>
                </c:pt>
                <c:pt idx="823">
                  <c:v>614664</c:v>
                </c:pt>
                <c:pt idx="824">
                  <c:v>614732</c:v>
                </c:pt>
                <c:pt idx="825">
                  <c:v>614800</c:v>
                </c:pt>
                <c:pt idx="826">
                  <c:v>614869</c:v>
                </c:pt>
                <c:pt idx="827">
                  <c:v>614944</c:v>
                </c:pt>
                <c:pt idx="828">
                  <c:v>615018</c:v>
                </c:pt>
                <c:pt idx="829">
                  <c:v>615097</c:v>
                </c:pt>
                <c:pt idx="830">
                  <c:v>615164</c:v>
                </c:pt>
                <c:pt idx="831">
                  <c:v>615233</c:v>
                </c:pt>
                <c:pt idx="832">
                  <c:v>615304</c:v>
                </c:pt>
                <c:pt idx="833">
                  <c:v>615377</c:v>
                </c:pt>
                <c:pt idx="834">
                  <c:v>615445</c:v>
                </c:pt>
                <c:pt idx="835">
                  <c:v>615518</c:v>
                </c:pt>
                <c:pt idx="836">
                  <c:v>615587</c:v>
                </c:pt>
                <c:pt idx="837">
                  <c:v>615657</c:v>
                </c:pt>
                <c:pt idx="838">
                  <c:v>615727</c:v>
                </c:pt>
                <c:pt idx="839">
                  <c:v>615797</c:v>
                </c:pt>
                <c:pt idx="840">
                  <c:v>615869</c:v>
                </c:pt>
                <c:pt idx="841">
                  <c:v>615941</c:v>
                </c:pt>
                <c:pt idx="842">
                  <c:v>616005</c:v>
                </c:pt>
                <c:pt idx="843">
                  <c:v>616078</c:v>
                </c:pt>
                <c:pt idx="844">
                  <c:v>616148</c:v>
                </c:pt>
                <c:pt idx="845">
                  <c:v>616219</c:v>
                </c:pt>
                <c:pt idx="846">
                  <c:v>616289</c:v>
                </c:pt>
                <c:pt idx="847">
                  <c:v>616363</c:v>
                </c:pt>
                <c:pt idx="848">
                  <c:v>616435</c:v>
                </c:pt>
                <c:pt idx="849">
                  <c:v>616504</c:v>
                </c:pt>
                <c:pt idx="850">
                  <c:v>616573</c:v>
                </c:pt>
                <c:pt idx="851">
                  <c:v>616645</c:v>
                </c:pt>
                <c:pt idx="852">
                  <c:v>616721</c:v>
                </c:pt>
                <c:pt idx="853">
                  <c:v>616793</c:v>
                </c:pt>
                <c:pt idx="854">
                  <c:v>616864</c:v>
                </c:pt>
                <c:pt idx="855">
                  <c:v>616931</c:v>
                </c:pt>
                <c:pt idx="856">
                  <c:v>616999</c:v>
                </c:pt>
                <c:pt idx="857">
                  <c:v>617068</c:v>
                </c:pt>
                <c:pt idx="858">
                  <c:v>617140</c:v>
                </c:pt>
                <c:pt idx="859">
                  <c:v>617214</c:v>
                </c:pt>
                <c:pt idx="860">
                  <c:v>617278</c:v>
                </c:pt>
                <c:pt idx="861">
                  <c:v>617348</c:v>
                </c:pt>
                <c:pt idx="862">
                  <c:v>617420</c:v>
                </c:pt>
                <c:pt idx="863">
                  <c:v>617489</c:v>
                </c:pt>
                <c:pt idx="864">
                  <c:v>617556</c:v>
                </c:pt>
                <c:pt idx="865">
                  <c:v>617625</c:v>
                </c:pt>
                <c:pt idx="866">
                  <c:v>617700</c:v>
                </c:pt>
                <c:pt idx="867">
                  <c:v>617772</c:v>
                </c:pt>
                <c:pt idx="868">
                  <c:v>617846</c:v>
                </c:pt>
                <c:pt idx="869">
                  <c:v>617915</c:v>
                </c:pt>
                <c:pt idx="870">
                  <c:v>617985</c:v>
                </c:pt>
                <c:pt idx="871">
                  <c:v>618055</c:v>
                </c:pt>
                <c:pt idx="872">
                  <c:v>618125</c:v>
                </c:pt>
                <c:pt idx="873">
                  <c:v>618193</c:v>
                </c:pt>
                <c:pt idx="874">
                  <c:v>618263</c:v>
                </c:pt>
                <c:pt idx="875">
                  <c:v>618331</c:v>
                </c:pt>
                <c:pt idx="876">
                  <c:v>618400</c:v>
                </c:pt>
                <c:pt idx="877">
                  <c:v>618472</c:v>
                </c:pt>
                <c:pt idx="878">
                  <c:v>618540</c:v>
                </c:pt>
                <c:pt idx="879">
                  <c:v>618609</c:v>
                </c:pt>
                <c:pt idx="880">
                  <c:v>618678</c:v>
                </c:pt>
                <c:pt idx="881">
                  <c:v>618745</c:v>
                </c:pt>
                <c:pt idx="882">
                  <c:v>618810</c:v>
                </c:pt>
                <c:pt idx="883">
                  <c:v>618882</c:v>
                </c:pt>
                <c:pt idx="884">
                  <c:v>618953</c:v>
                </c:pt>
                <c:pt idx="885">
                  <c:v>619016</c:v>
                </c:pt>
                <c:pt idx="886">
                  <c:v>619088</c:v>
                </c:pt>
                <c:pt idx="887">
                  <c:v>619162</c:v>
                </c:pt>
                <c:pt idx="888">
                  <c:v>619230</c:v>
                </c:pt>
                <c:pt idx="889">
                  <c:v>619299</c:v>
                </c:pt>
                <c:pt idx="890">
                  <c:v>619370</c:v>
                </c:pt>
                <c:pt idx="891">
                  <c:v>619435</c:v>
                </c:pt>
                <c:pt idx="892">
                  <c:v>619503</c:v>
                </c:pt>
                <c:pt idx="893">
                  <c:v>619575</c:v>
                </c:pt>
                <c:pt idx="894">
                  <c:v>619642</c:v>
                </c:pt>
                <c:pt idx="895">
                  <c:v>619715</c:v>
                </c:pt>
                <c:pt idx="896">
                  <c:v>619786</c:v>
                </c:pt>
                <c:pt idx="897">
                  <c:v>619856</c:v>
                </c:pt>
                <c:pt idx="898">
                  <c:v>619923</c:v>
                </c:pt>
                <c:pt idx="899">
                  <c:v>619995</c:v>
                </c:pt>
                <c:pt idx="900">
                  <c:v>620065</c:v>
                </c:pt>
                <c:pt idx="901">
                  <c:v>620133</c:v>
                </c:pt>
                <c:pt idx="902">
                  <c:v>620203</c:v>
                </c:pt>
                <c:pt idx="903">
                  <c:v>620273</c:v>
                </c:pt>
                <c:pt idx="904">
                  <c:v>620344</c:v>
                </c:pt>
                <c:pt idx="905">
                  <c:v>620414</c:v>
                </c:pt>
                <c:pt idx="906">
                  <c:v>620481</c:v>
                </c:pt>
                <c:pt idx="907">
                  <c:v>620553</c:v>
                </c:pt>
                <c:pt idx="908">
                  <c:v>620618</c:v>
                </c:pt>
                <c:pt idx="909">
                  <c:v>620688</c:v>
                </c:pt>
                <c:pt idx="910">
                  <c:v>620755</c:v>
                </c:pt>
                <c:pt idx="911">
                  <c:v>620830</c:v>
                </c:pt>
                <c:pt idx="912">
                  <c:v>620898</c:v>
                </c:pt>
                <c:pt idx="913">
                  <c:v>620972</c:v>
                </c:pt>
                <c:pt idx="914">
                  <c:v>621043</c:v>
                </c:pt>
                <c:pt idx="915">
                  <c:v>621113</c:v>
                </c:pt>
                <c:pt idx="916">
                  <c:v>621185</c:v>
                </c:pt>
                <c:pt idx="917">
                  <c:v>621253</c:v>
                </c:pt>
                <c:pt idx="918">
                  <c:v>621329</c:v>
                </c:pt>
                <c:pt idx="919">
                  <c:v>621398</c:v>
                </c:pt>
                <c:pt idx="920">
                  <c:v>621470</c:v>
                </c:pt>
                <c:pt idx="921">
                  <c:v>621542</c:v>
                </c:pt>
                <c:pt idx="922">
                  <c:v>621613</c:v>
                </c:pt>
                <c:pt idx="923">
                  <c:v>621688</c:v>
                </c:pt>
                <c:pt idx="924">
                  <c:v>621759</c:v>
                </c:pt>
                <c:pt idx="925">
                  <c:v>621836</c:v>
                </c:pt>
                <c:pt idx="926">
                  <c:v>621912</c:v>
                </c:pt>
                <c:pt idx="927">
                  <c:v>621984</c:v>
                </c:pt>
                <c:pt idx="928">
                  <c:v>622057</c:v>
                </c:pt>
                <c:pt idx="929">
                  <c:v>622131</c:v>
                </c:pt>
                <c:pt idx="930">
                  <c:v>622200</c:v>
                </c:pt>
                <c:pt idx="931">
                  <c:v>622272</c:v>
                </c:pt>
                <c:pt idx="932">
                  <c:v>622349</c:v>
                </c:pt>
                <c:pt idx="933">
                  <c:v>622421</c:v>
                </c:pt>
                <c:pt idx="934">
                  <c:v>622497</c:v>
                </c:pt>
                <c:pt idx="935">
                  <c:v>622577</c:v>
                </c:pt>
                <c:pt idx="936">
                  <c:v>622654</c:v>
                </c:pt>
                <c:pt idx="937">
                  <c:v>622727</c:v>
                </c:pt>
                <c:pt idx="938">
                  <c:v>622800</c:v>
                </c:pt>
                <c:pt idx="939">
                  <c:v>622866</c:v>
                </c:pt>
                <c:pt idx="940">
                  <c:v>622941</c:v>
                </c:pt>
                <c:pt idx="941">
                  <c:v>623011</c:v>
                </c:pt>
                <c:pt idx="942">
                  <c:v>623081</c:v>
                </c:pt>
                <c:pt idx="943">
                  <c:v>623155</c:v>
                </c:pt>
                <c:pt idx="944">
                  <c:v>623222</c:v>
                </c:pt>
                <c:pt idx="945">
                  <c:v>623292</c:v>
                </c:pt>
                <c:pt idx="946">
                  <c:v>623359</c:v>
                </c:pt>
                <c:pt idx="947">
                  <c:v>623427</c:v>
                </c:pt>
                <c:pt idx="948">
                  <c:v>623500</c:v>
                </c:pt>
                <c:pt idx="949">
                  <c:v>623569</c:v>
                </c:pt>
                <c:pt idx="950">
                  <c:v>623643</c:v>
                </c:pt>
                <c:pt idx="951">
                  <c:v>623711</c:v>
                </c:pt>
                <c:pt idx="952">
                  <c:v>623781</c:v>
                </c:pt>
                <c:pt idx="953">
                  <c:v>623850</c:v>
                </c:pt>
                <c:pt idx="954">
                  <c:v>623923</c:v>
                </c:pt>
                <c:pt idx="955">
                  <c:v>623992</c:v>
                </c:pt>
                <c:pt idx="956">
                  <c:v>624061</c:v>
                </c:pt>
                <c:pt idx="957">
                  <c:v>624135</c:v>
                </c:pt>
                <c:pt idx="958">
                  <c:v>624203</c:v>
                </c:pt>
                <c:pt idx="959">
                  <c:v>624271</c:v>
                </c:pt>
                <c:pt idx="960">
                  <c:v>624340</c:v>
                </c:pt>
                <c:pt idx="961">
                  <c:v>624409</c:v>
                </c:pt>
                <c:pt idx="962">
                  <c:v>624477</c:v>
                </c:pt>
                <c:pt idx="963">
                  <c:v>624547</c:v>
                </c:pt>
                <c:pt idx="964">
                  <c:v>624617</c:v>
                </c:pt>
                <c:pt idx="965">
                  <c:v>624690</c:v>
                </c:pt>
                <c:pt idx="966">
                  <c:v>624764</c:v>
                </c:pt>
                <c:pt idx="967">
                  <c:v>624836</c:v>
                </c:pt>
                <c:pt idx="968">
                  <c:v>624906</c:v>
                </c:pt>
                <c:pt idx="969">
                  <c:v>624980</c:v>
                </c:pt>
                <c:pt idx="970">
                  <c:v>625052</c:v>
                </c:pt>
                <c:pt idx="971">
                  <c:v>625124</c:v>
                </c:pt>
                <c:pt idx="972">
                  <c:v>625194</c:v>
                </c:pt>
                <c:pt idx="973">
                  <c:v>625268</c:v>
                </c:pt>
                <c:pt idx="974">
                  <c:v>625345</c:v>
                </c:pt>
                <c:pt idx="975">
                  <c:v>625425</c:v>
                </c:pt>
                <c:pt idx="976">
                  <c:v>625497</c:v>
                </c:pt>
                <c:pt idx="977">
                  <c:v>625570</c:v>
                </c:pt>
                <c:pt idx="978">
                  <c:v>625637</c:v>
                </c:pt>
                <c:pt idx="979">
                  <c:v>625700</c:v>
                </c:pt>
                <c:pt idx="980">
                  <c:v>625775</c:v>
                </c:pt>
                <c:pt idx="981">
                  <c:v>625848</c:v>
                </c:pt>
                <c:pt idx="982">
                  <c:v>625923</c:v>
                </c:pt>
                <c:pt idx="983">
                  <c:v>625996</c:v>
                </c:pt>
                <c:pt idx="984">
                  <c:v>626071</c:v>
                </c:pt>
                <c:pt idx="985">
                  <c:v>626140</c:v>
                </c:pt>
                <c:pt idx="986">
                  <c:v>626216</c:v>
                </c:pt>
                <c:pt idx="987">
                  <c:v>626288</c:v>
                </c:pt>
                <c:pt idx="988">
                  <c:v>626355</c:v>
                </c:pt>
                <c:pt idx="989">
                  <c:v>626427</c:v>
                </c:pt>
                <c:pt idx="990">
                  <c:v>626500</c:v>
                </c:pt>
                <c:pt idx="991">
                  <c:v>626579</c:v>
                </c:pt>
                <c:pt idx="992">
                  <c:v>626650</c:v>
                </c:pt>
                <c:pt idx="993">
                  <c:v>626720</c:v>
                </c:pt>
                <c:pt idx="994">
                  <c:v>626789</c:v>
                </c:pt>
                <c:pt idx="995">
                  <c:v>626860</c:v>
                </c:pt>
                <c:pt idx="996">
                  <c:v>626934</c:v>
                </c:pt>
                <c:pt idx="997">
                  <c:v>627011</c:v>
                </c:pt>
                <c:pt idx="998">
                  <c:v>627077</c:v>
                </c:pt>
                <c:pt idx="999">
                  <c:v>627148</c:v>
                </c:pt>
              </c:numCache>
            </c:numRef>
          </c:val>
          <c:smooth val="0"/>
          <c:extLst>
            <c:ext xmlns:c16="http://schemas.microsoft.com/office/drawing/2014/chart" uri="{C3380CC4-5D6E-409C-BE32-E72D297353CC}">
              <c16:uniqueId val="{00000001-C8DD-4397-8690-BA512D555E1D}"/>
            </c:ext>
          </c:extLst>
        </c:ser>
        <c:ser>
          <c:idx val="2"/>
          <c:order val="2"/>
          <c:tx>
            <c:strRef>
              <c:f>'85'!$E$1</c:f>
              <c:strCache>
                <c:ptCount val="1"/>
                <c:pt idx="0">
                  <c:v>50%</c:v>
                </c:pt>
              </c:strCache>
            </c:strRef>
          </c:tx>
          <c:spPr>
            <a:ln w="28575" cap="rnd">
              <a:solidFill>
                <a:schemeClr val="accent3"/>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5</c:v>
                </c:pt>
                <c:pt idx="314">
                  <c:v>427512</c:v>
                </c:pt>
                <c:pt idx="315">
                  <c:v>431619</c:v>
                </c:pt>
                <c:pt idx="316">
                  <c:v>435758</c:v>
                </c:pt>
                <c:pt idx="317">
                  <c:v>439952</c:v>
                </c:pt>
                <c:pt idx="318">
                  <c:v>444106</c:v>
                </c:pt>
                <c:pt idx="319">
                  <c:v>448202</c:v>
                </c:pt>
                <c:pt idx="320">
                  <c:v>452216</c:v>
                </c:pt>
                <c:pt idx="321">
                  <c:v>456163</c:v>
                </c:pt>
                <c:pt idx="322">
                  <c:v>459953</c:v>
                </c:pt>
                <c:pt idx="323">
                  <c:v>463648</c:v>
                </c:pt>
                <c:pt idx="324">
                  <c:v>467245</c:v>
                </c:pt>
                <c:pt idx="325">
                  <c:v>470663</c:v>
                </c:pt>
                <c:pt idx="326">
                  <c:v>473892</c:v>
                </c:pt>
                <c:pt idx="327">
                  <c:v>476940</c:v>
                </c:pt>
                <c:pt idx="328">
                  <c:v>479784</c:v>
                </c:pt>
                <c:pt idx="329">
                  <c:v>482444</c:v>
                </c:pt>
                <c:pt idx="330">
                  <c:v>484933</c:v>
                </c:pt>
                <c:pt idx="331">
                  <c:v>487342</c:v>
                </c:pt>
                <c:pt idx="332">
                  <c:v>489621</c:v>
                </c:pt>
                <c:pt idx="333">
                  <c:v>491747</c:v>
                </c:pt>
                <c:pt idx="334">
                  <c:v>493792</c:v>
                </c:pt>
                <c:pt idx="335">
                  <c:v>495724</c:v>
                </c:pt>
                <c:pt idx="336">
                  <c:v>497553</c:v>
                </c:pt>
                <c:pt idx="337">
                  <c:v>499255</c:v>
                </c:pt>
                <c:pt idx="338">
                  <c:v>500478</c:v>
                </c:pt>
                <c:pt idx="339">
                  <c:v>501634</c:v>
                </c:pt>
                <c:pt idx="340">
                  <c:v>502749</c:v>
                </c:pt>
                <c:pt idx="341">
                  <c:v>503803</c:v>
                </c:pt>
                <c:pt idx="342">
                  <c:v>504737</c:v>
                </c:pt>
                <c:pt idx="343">
                  <c:v>505612</c:v>
                </c:pt>
                <c:pt idx="344">
                  <c:v>506417</c:v>
                </c:pt>
                <c:pt idx="345">
                  <c:v>507149</c:v>
                </c:pt>
                <c:pt idx="346">
                  <c:v>507781</c:v>
                </c:pt>
                <c:pt idx="347">
                  <c:v>508372</c:v>
                </c:pt>
                <c:pt idx="348">
                  <c:v>508875</c:v>
                </c:pt>
                <c:pt idx="349">
                  <c:v>509336</c:v>
                </c:pt>
                <c:pt idx="350">
                  <c:v>509779</c:v>
                </c:pt>
                <c:pt idx="351">
                  <c:v>510186</c:v>
                </c:pt>
                <c:pt idx="352">
                  <c:v>510564</c:v>
                </c:pt>
                <c:pt idx="353">
                  <c:v>510913</c:v>
                </c:pt>
                <c:pt idx="354">
                  <c:v>511231</c:v>
                </c:pt>
                <c:pt idx="355">
                  <c:v>511516</c:v>
                </c:pt>
                <c:pt idx="356">
                  <c:v>511771</c:v>
                </c:pt>
                <c:pt idx="357">
                  <c:v>512003</c:v>
                </c:pt>
                <c:pt idx="358">
                  <c:v>512213</c:v>
                </c:pt>
                <c:pt idx="359">
                  <c:v>512404</c:v>
                </c:pt>
                <c:pt idx="360">
                  <c:v>512582</c:v>
                </c:pt>
                <c:pt idx="361">
                  <c:v>512749</c:v>
                </c:pt>
                <c:pt idx="362">
                  <c:v>512907</c:v>
                </c:pt>
                <c:pt idx="363">
                  <c:v>513044</c:v>
                </c:pt>
                <c:pt idx="364">
                  <c:v>513174</c:v>
                </c:pt>
                <c:pt idx="365">
                  <c:v>513293</c:v>
                </c:pt>
                <c:pt idx="366">
                  <c:v>513410</c:v>
                </c:pt>
                <c:pt idx="367">
                  <c:v>513514</c:v>
                </c:pt>
                <c:pt idx="368">
                  <c:v>513613</c:v>
                </c:pt>
                <c:pt idx="369">
                  <c:v>513704</c:v>
                </c:pt>
                <c:pt idx="370">
                  <c:v>513791</c:v>
                </c:pt>
                <c:pt idx="371">
                  <c:v>513868</c:v>
                </c:pt>
                <c:pt idx="372">
                  <c:v>513948</c:v>
                </c:pt>
                <c:pt idx="373">
                  <c:v>514018</c:v>
                </c:pt>
                <c:pt idx="374">
                  <c:v>514087</c:v>
                </c:pt>
                <c:pt idx="375">
                  <c:v>514154</c:v>
                </c:pt>
                <c:pt idx="376">
                  <c:v>514216</c:v>
                </c:pt>
                <c:pt idx="377">
                  <c:v>514270</c:v>
                </c:pt>
                <c:pt idx="378">
                  <c:v>514325</c:v>
                </c:pt>
                <c:pt idx="379">
                  <c:v>514378</c:v>
                </c:pt>
                <c:pt idx="380">
                  <c:v>514429</c:v>
                </c:pt>
                <c:pt idx="381">
                  <c:v>514480</c:v>
                </c:pt>
                <c:pt idx="382">
                  <c:v>514528</c:v>
                </c:pt>
                <c:pt idx="383">
                  <c:v>514575</c:v>
                </c:pt>
                <c:pt idx="384">
                  <c:v>514620</c:v>
                </c:pt>
                <c:pt idx="385">
                  <c:v>514661</c:v>
                </c:pt>
                <c:pt idx="386">
                  <c:v>514703</c:v>
                </c:pt>
                <c:pt idx="387">
                  <c:v>514747</c:v>
                </c:pt>
                <c:pt idx="388">
                  <c:v>514784</c:v>
                </c:pt>
                <c:pt idx="389">
                  <c:v>514822</c:v>
                </c:pt>
                <c:pt idx="390">
                  <c:v>514859</c:v>
                </c:pt>
                <c:pt idx="391">
                  <c:v>514894</c:v>
                </c:pt>
                <c:pt idx="392">
                  <c:v>514930</c:v>
                </c:pt>
                <c:pt idx="393">
                  <c:v>514967</c:v>
                </c:pt>
                <c:pt idx="394">
                  <c:v>514999</c:v>
                </c:pt>
                <c:pt idx="395">
                  <c:v>515035</c:v>
                </c:pt>
                <c:pt idx="396">
                  <c:v>515067</c:v>
                </c:pt>
                <c:pt idx="397">
                  <c:v>515099</c:v>
                </c:pt>
                <c:pt idx="398">
                  <c:v>515130</c:v>
                </c:pt>
                <c:pt idx="399">
                  <c:v>515160</c:v>
                </c:pt>
                <c:pt idx="400">
                  <c:v>515193</c:v>
                </c:pt>
                <c:pt idx="401">
                  <c:v>515226</c:v>
                </c:pt>
                <c:pt idx="402">
                  <c:v>515258</c:v>
                </c:pt>
                <c:pt idx="403">
                  <c:v>515288</c:v>
                </c:pt>
                <c:pt idx="404">
                  <c:v>515319</c:v>
                </c:pt>
                <c:pt idx="405">
                  <c:v>515351</c:v>
                </c:pt>
                <c:pt idx="406">
                  <c:v>515384</c:v>
                </c:pt>
                <c:pt idx="407">
                  <c:v>515415</c:v>
                </c:pt>
                <c:pt idx="408">
                  <c:v>515444</c:v>
                </c:pt>
                <c:pt idx="409">
                  <c:v>515475</c:v>
                </c:pt>
                <c:pt idx="410">
                  <c:v>515504</c:v>
                </c:pt>
                <c:pt idx="411">
                  <c:v>515533</c:v>
                </c:pt>
                <c:pt idx="412">
                  <c:v>515566</c:v>
                </c:pt>
                <c:pt idx="413">
                  <c:v>515595</c:v>
                </c:pt>
                <c:pt idx="414">
                  <c:v>515626</c:v>
                </c:pt>
                <c:pt idx="415">
                  <c:v>515653</c:v>
                </c:pt>
                <c:pt idx="416">
                  <c:v>515685</c:v>
                </c:pt>
                <c:pt idx="417">
                  <c:v>515714</c:v>
                </c:pt>
                <c:pt idx="418">
                  <c:v>515745</c:v>
                </c:pt>
                <c:pt idx="419">
                  <c:v>515775</c:v>
                </c:pt>
                <c:pt idx="420">
                  <c:v>515804</c:v>
                </c:pt>
                <c:pt idx="421">
                  <c:v>515833</c:v>
                </c:pt>
                <c:pt idx="422">
                  <c:v>515862</c:v>
                </c:pt>
                <c:pt idx="423">
                  <c:v>515894</c:v>
                </c:pt>
                <c:pt idx="424">
                  <c:v>515922</c:v>
                </c:pt>
                <c:pt idx="425">
                  <c:v>515955</c:v>
                </c:pt>
                <c:pt idx="426">
                  <c:v>515984</c:v>
                </c:pt>
                <c:pt idx="427">
                  <c:v>516011</c:v>
                </c:pt>
                <c:pt idx="428">
                  <c:v>516041</c:v>
                </c:pt>
                <c:pt idx="429">
                  <c:v>516072</c:v>
                </c:pt>
                <c:pt idx="430">
                  <c:v>516103</c:v>
                </c:pt>
                <c:pt idx="431">
                  <c:v>516131</c:v>
                </c:pt>
                <c:pt idx="432">
                  <c:v>516160</c:v>
                </c:pt>
                <c:pt idx="433">
                  <c:v>516188</c:v>
                </c:pt>
                <c:pt idx="434">
                  <c:v>516221</c:v>
                </c:pt>
                <c:pt idx="435">
                  <c:v>516249</c:v>
                </c:pt>
                <c:pt idx="436">
                  <c:v>516277</c:v>
                </c:pt>
                <c:pt idx="437">
                  <c:v>516312</c:v>
                </c:pt>
                <c:pt idx="438">
                  <c:v>516339</c:v>
                </c:pt>
                <c:pt idx="439">
                  <c:v>516372</c:v>
                </c:pt>
                <c:pt idx="440">
                  <c:v>516402</c:v>
                </c:pt>
                <c:pt idx="441">
                  <c:v>516432</c:v>
                </c:pt>
                <c:pt idx="442">
                  <c:v>516463</c:v>
                </c:pt>
                <c:pt idx="443">
                  <c:v>516494</c:v>
                </c:pt>
                <c:pt idx="444">
                  <c:v>516524</c:v>
                </c:pt>
                <c:pt idx="445">
                  <c:v>516553</c:v>
                </c:pt>
                <c:pt idx="446">
                  <c:v>516583</c:v>
                </c:pt>
                <c:pt idx="447">
                  <c:v>516612</c:v>
                </c:pt>
                <c:pt idx="448">
                  <c:v>516644</c:v>
                </c:pt>
                <c:pt idx="449">
                  <c:v>516676</c:v>
                </c:pt>
                <c:pt idx="450">
                  <c:v>516705</c:v>
                </c:pt>
                <c:pt idx="451">
                  <c:v>516735</c:v>
                </c:pt>
                <c:pt idx="452">
                  <c:v>516766</c:v>
                </c:pt>
                <c:pt idx="453">
                  <c:v>516797</c:v>
                </c:pt>
                <c:pt idx="454">
                  <c:v>516826</c:v>
                </c:pt>
                <c:pt idx="455">
                  <c:v>516856</c:v>
                </c:pt>
                <c:pt idx="456">
                  <c:v>516883</c:v>
                </c:pt>
                <c:pt idx="457">
                  <c:v>516914</c:v>
                </c:pt>
                <c:pt idx="458">
                  <c:v>516946</c:v>
                </c:pt>
                <c:pt idx="459">
                  <c:v>516977</c:v>
                </c:pt>
                <c:pt idx="460">
                  <c:v>517003</c:v>
                </c:pt>
                <c:pt idx="461">
                  <c:v>517038</c:v>
                </c:pt>
                <c:pt idx="462">
                  <c:v>517065</c:v>
                </c:pt>
                <c:pt idx="463">
                  <c:v>517094</c:v>
                </c:pt>
                <c:pt idx="464">
                  <c:v>517123</c:v>
                </c:pt>
                <c:pt idx="465">
                  <c:v>517151</c:v>
                </c:pt>
                <c:pt idx="466">
                  <c:v>517182</c:v>
                </c:pt>
                <c:pt idx="467">
                  <c:v>517212</c:v>
                </c:pt>
                <c:pt idx="468">
                  <c:v>517244</c:v>
                </c:pt>
                <c:pt idx="469">
                  <c:v>517273</c:v>
                </c:pt>
                <c:pt idx="470">
                  <c:v>517306</c:v>
                </c:pt>
                <c:pt idx="471">
                  <c:v>517336</c:v>
                </c:pt>
                <c:pt idx="472">
                  <c:v>517368</c:v>
                </c:pt>
                <c:pt idx="473">
                  <c:v>517398</c:v>
                </c:pt>
                <c:pt idx="474">
                  <c:v>517430</c:v>
                </c:pt>
                <c:pt idx="475">
                  <c:v>517462</c:v>
                </c:pt>
                <c:pt idx="476">
                  <c:v>517499</c:v>
                </c:pt>
                <c:pt idx="477">
                  <c:v>517531</c:v>
                </c:pt>
                <c:pt idx="478">
                  <c:v>517562</c:v>
                </c:pt>
                <c:pt idx="479">
                  <c:v>517597</c:v>
                </c:pt>
                <c:pt idx="480">
                  <c:v>517627</c:v>
                </c:pt>
                <c:pt idx="481">
                  <c:v>517657</c:v>
                </c:pt>
                <c:pt idx="482">
                  <c:v>517685</c:v>
                </c:pt>
                <c:pt idx="483">
                  <c:v>517717</c:v>
                </c:pt>
                <c:pt idx="484">
                  <c:v>517749</c:v>
                </c:pt>
                <c:pt idx="485">
                  <c:v>517781</c:v>
                </c:pt>
                <c:pt idx="486">
                  <c:v>517818</c:v>
                </c:pt>
                <c:pt idx="487">
                  <c:v>517851</c:v>
                </c:pt>
                <c:pt idx="488">
                  <c:v>517881</c:v>
                </c:pt>
                <c:pt idx="489">
                  <c:v>517910</c:v>
                </c:pt>
                <c:pt idx="490">
                  <c:v>517940</c:v>
                </c:pt>
                <c:pt idx="491">
                  <c:v>517968</c:v>
                </c:pt>
                <c:pt idx="492">
                  <c:v>518000</c:v>
                </c:pt>
                <c:pt idx="493">
                  <c:v>518032</c:v>
                </c:pt>
                <c:pt idx="494">
                  <c:v>518061</c:v>
                </c:pt>
                <c:pt idx="495">
                  <c:v>518093</c:v>
                </c:pt>
                <c:pt idx="496">
                  <c:v>518123</c:v>
                </c:pt>
                <c:pt idx="497">
                  <c:v>518152</c:v>
                </c:pt>
                <c:pt idx="498">
                  <c:v>518182</c:v>
                </c:pt>
                <c:pt idx="499">
                  <c:v>518211</c:v>
                </c:pt>
                <c:pt idx="500">
                  <c:v>518240</c:v>
                </c:pt>
                <c:pt idx="501">
                  <c:v>518272</c:v>
                </c:pt>
                <c:pt idx="502">
                  <c:v>518304</c:v>
                </c:pt>
                <c:pt idx="503">
                  <c:v>518339</c:v>
                </c:pt>
                <c:pt idx="504">
                  <c:v>518371</c:v>
                </c:pt>
                <c:pt idx="505">
                  <c:v>518404</c:v>
                </c:pt>
                <c:pt idx="506">
                  <c:v>518435</c:v>
                </c:pt>
                <c:pt idx="507">
                  <c:v>518467</c:v>
                </c:pt>
                <c:pt idx="508">
                  <c:v>518494</c:v>
                </c:pt>
                <c:pt idx="509">
                  <c:v>518526</c:v>
                </c:pt>
                <c:pt idx="510">
                  <c:v>518557</c:v>
                </c:pt>
                <c:pt idx="511">
                  <c:v>518589</c:v>
                </c:pt>
                <c:pt idx="512">
                  <c:v>518619</c:v>
                </c:pt>
                <c:pt idx="513">
                  <c:v>518652</c:v>
                </c:pt>
                <c:pt idx="514">
                  <c:v>518681</c:v>
                </c:pt>
                <c:pt idx="515">
                  <c:v>518711</c:v>
                </c:pt>
                <c:pt idx="516">
                  <c:v>518745</c:v>
                </c:pt>
                <c:pt idx="517">
                  <c:v>518775</c:v>
                </c:pt>
                <c:pt idx="518">
                  <c:v>518804</c:v>
                </c:pt>
                <c:pt idx="519">
                  <c:v>518837</c:v>
                </c:pt>
                <c:pt idx="520">
                  <c:v>518866</c:v>
                </c:pt>
                <c:pt idx="521">
                  <c:v>518897</c:v>
                </c:pt>
                <c:pt idx="522">
                  <c:v>518927</c:v>
                </c:pt>
                <c:pt idx="523">
                  <c:v>518956</c:v>
                </c:pt>
                <c:pt idx="524">
                  <c:v>518987</c:v>
                </c:pt>
                <c:pt idx="525">
                  <c:v>519020</c:v>
                </c:pt>
                <c:pt idx="526">
                  <c:v>519051</c:v>
                </c:pt>
                <c:pt idx="527">
                  <c:v>519080</c:v>
                </c:pt>
                <c:pt idx="528">
                  <c:v>519113</c:v>
                </c:pt>
                <c:pt idx="529">
                  <c:v>519144</c:v>
                </c:pt>
                <c:pt idx="530">
                  <c:v>519171</c:v>
                </c:pt>
                <c:pt idx="531">
                  <c:v>519199</c:v>
                </c:pt>
                <c:pt idx="532">
                  <c:v>519231</c:v>
                </c:pt>
                <c:pt idx="533">
                  <c:v>519260</c:v>
                </c:pt>
                <c:pt idx="534">
                  <c:v>519292</c:v>
                </c:pt>
                <c:pt idx="535">
                  <c:v>519323</c:v>
                </c:pt>
                <c:pt idx="536">
                  <c:v>519352</c:v>
                </c:pt>
                <c:pt idx="537">
                  <c:v>519382</c:v>
                </c:pt>
                <c:pt idx="538">
                  <c:v>519408</c:v>
                </c:pt>
                <c:pt idx="539">
                  <c:v>519442</c:v>
                </c:pt>
                <c:pt idx="540">
                  <c:v>519472</c:v>
                </c:pt>
                <c:pt idx="541">
                  <c:v>519500</c:v>
                </c:pt>
                <c:pt idx="542">
                  <c:v>519528</c:v>
                </c:pt>
                <c:pt idx="543">
                  <c:v>519557</c:v>
                </c:pt>
                <c:pt idx="544">
                  <c:v>519588</c:v>
                </c:pt>
                <c:pt idx="545">
                  <c:v>519620</c:v>
                </c:pt>
                <c:pt idx="546">
                  <c:v>519649</c:v>
                </c:pt>
                <c:pt idx="547">
                  <c:v>519682</c:v>
                </c:pt>
                <c:pt idx="548">
                  <c:v>519709</c:v>
                </c:pt>
                <c:pt idx="549">
                  <c:v>519739</c:v>
                </c:pt>
                <c:pt idx="550">
                  <c:v>519770</c:v>
                </c:pt>
                <c:pt idx="551">
                  <c:v>519801</c:v>
                </c:pt>
                <c:pt idx="552">
                  <c:v>519835</c:v>
                </c:pt>
                <c:pt idx="553">
                  <c:v>519866</c:v>
                </c:pt>
                <c:pt idx="554">
                  <c:v>519899</c:v>
                </c:pt>
                <c:pt idx="555">
                  <c:v>519930</c:v>
                </c:pt>
                <c:pt idx="556">
                  <c:v>519962</c:v>
                </c:pt>
                <c:pt idx="557">
                  <c:v>519992</c:v>
                </c:pt>
                <c:pt idx="558">
                  <c:v>520021</c:v>
                </c:pt>
                <c:pt idx="559">
                  <c:v>520054</c:v>
                </c:pt>
                <c:pt idx="560">
                  <c:v>520086</c:v>
                </c:pt>
                <c:pt idx="561">
                  <c:v>520118</c:v>
                </c:pt>
                <c:pt idx="562">
                  <c:v>520151</c:v>
                </c:pt>
                <c:pt idx="563">
                  <c:v>520180</c:v>
                </c:pt>
                <c:pt idx="564">
                  <c:v>520212</c:v>
                </c:pt>
                <c:pt idx="565">
                  <c:v>520245</c:v>
                </c:pt>
                <c:pt idx="566">
                  <c:v>520273</c:v>
                </c:pt>
                <c:pt idx="567">
                  <c:v>520307</c:v>
                </c:pt>
                <c:pt idx="568">
                  <c:v>520336</c:v>
                </c:pt>
                <c:pt idx="569">
                  <c:v>520367</c:v>
                </c:pt>
                <c:pt idx="570">
                  <c:v>520397</c:v>
                </c:pt>
                <c:pt idx="571">
                  <c:v>520425</c:v>
                </c:pt>
                <c:pt idx="572">
                  <c:v>520459</c:v>
                </c:pt>
                <c:pt idx="573">
                  <c:v>520493</c:v>
                </c:pt>
                <c:pt idx="574">
                  <c:v>520523</c:v>
                </c:pt>
                <c:pt idx="575">
                  <c:v>520558</c:v>
                </c:pt>
                <c:pt idx="576">
                  <c:v>520587</c:v>
                </c:pt>
                <c:pt idx="577">
                  <c:v>520620</c:v>
                </c:pt>
                <c:pt idx="578">
                  <c:v>520652</c:v>
                </c:pt>
                <c:pt idx="579">
                  <c:v>520682</c:v>
                </c:pt>
                <c:pt idx="580">
                  <c:v>520716</c:v>
                </c:pt>
                <c:pt idx="581">
                  <c:v>520747</c:v>
                </c:pt>
                <c:pt idx="582">
                  <c:v>520775</c:v>
                </c:pt>
                <c:pt idx="583">
                  <c:v>520803</c:v>
                </c:pt>
                <c:pt idx="584">
                  <c:v>520829</c:v>
                </c:pt>
                <c:pt idx="585">
                  <c:v>520861</c:v>
                </c:pt>
                <c:pt idx="586">
                  <c:v>520890</c:v>
                </c:pt>
                <c:pt idx="587">
                  <c:v>520921</c:v>
                </c:pt>
                <c:pt idx="588">
                  <c:v>520952</c:v>
                </c:pt>
                <c:pt idx="589">
                  <c:v>520983</c:v>
                </c:pt>
                <c:pt idx="590">
                  <c:v>521009</c:v>
                </c:pt>
                <c:pt idx="591">
                  <c:v>521037</c:v>
                </c:pt>
                <c:pt idx="592">
                  <c:v>521068</c:v>
                </c:pt>
                <c:pt idx="593">
                  <c:v>521101</c:v>
                </c:pt>
                <c:pt idx="594">
                  <c:v>521131</c:v>
                </c:pt>
                <c:pt idx="595">
                  <c:v>521164</c:v>
                </c:pt>
                <c:pt idx="596">
                  <c:v>521193</c:v>
                </c:pt>
                <c:pt idx="597">
                  <c:v>521225</c:v>
                </c:pt>
                <c:pt idx="598">
                  <c:v>521256</c:v>
                </c:pt>
                <c:pt idx="599">
                  <c:v>521290</c:v>
                </c:pt>
                <c:pt idx="600">
                  <c:v>521320</c:v>
                </c:pt>
                <c:pt idx="601">
                  <c:v>521351</c:v>
                </c:pt>
                <c:pt idx="602">
                  <c:v>521382</c:v>
                </c:pt>
                <c:pt idx="603">
                  <c:v>521412</c:v>
                </c:pt>
                <c:pt idx="604">
                  <c:v>521443</c:v>
                </c:pt>
                <c:pt idx="605">
                  <c:v>521473</c:v>
                </c:pt>
                <c:pt idx="606">
                  <c:v>521503</c:v>
                </c:pt>
                <c:pt idx="607">
                  <c:v>521535</c:v>
                </c:pt>
                <c:pt idx="608">
                  <c:v>521561</c:v>
                </c:pt>
                <c:pt idx="609">
                  <c:v>521592</c:v>
                </c:pt>
                <c:pt idx="610">
                  <c:v>521621</c:v>
                </c:pt>
                <c:pt idx="611">
                  <c:v>521649</c:v>
                </c:pt>
                <c:pt idx="612">
                  <c:v>521681</c:v>
                </c:pt>
                <c:pt idx="613">
                  <c:v>521711</c:v>
                </c:pt>
                <c:pt idx="614">
                  <c:v>521741</c:v>
                </c:pt>
                <c:pt idx="615">
                  <c:v>521765</c:v>
                </c:pt>
                <c:pt idx="616">
                  <c:v>521795</c:v>
                </c:pt>
                <c:pt idx="617">
                  <c:v>521828</c:v>
                </c:pt>
                <c:pt idx="618">
                  <c:v>521856</c:v>
                </c:pt>
                <c:pt idx="619">
                  <c:v>521885</c:v>
                </c:pt>
                <c:pt idx="620">
                  <c:v>521915</c:v>
                </c:pt>
                <c:pt idx="621">
                  <c:v>521944</c:v>
                </c:pt>
                <c:pt idx="622">
                  <c:v>521972</c:v>
                </c:pt>
                <c:pt idx="623">
                  <c:v>522002</c:v>
                </c:pt>
                <c:pt idx="624">
                  <c:v>522030</c:v>
                </c:pt>
                <c:pt idx="625">
                  <c:v>522060</c:v>
                </c:pt>
                <c:pt idx="626">
                  <c:v>522092</c:v>
                </c:pt>
                <c:pt idx="627">
                  <c:v>522122</c:v>
                </c:pt>
                <c:pt idx="628">
                  <c:v>522150</c:v>
                </c:pt>
                <c:pt idx="629">
                  <c:v>522181</c:v>
                </c:pt>
                <c:pt idx="630">
                  <c:v>522212</c:v>
                </c:pt>
                <c:pt idx="631">
                  <c:v>522242</c:v>
                </c:pt>
                <c:pt idx="632">
                  <c:v>522274</c:v>
                </c:pt>
                <c:pt idx="633">
                  <c:v>522304</c:v>
                </c:pt>
                <c:pt idx="634">
                  <c:v>522333</c:v>
                </c:pt>
                <c:pt idx="635">
                  <c:v>522365</c:v>
                </c:pt>
                <c:pt idx="636">
                  <c:v>522394</c:v>
                </c:pt>
                <c:pt idx="637">
                  <c:v>522423</c:v>
                </c:pt>
                <c:pt idx="638">
                  <c:v>522456</c:v>
                </c:pt>
                <c:pt idx="639">
                  <c:v>522483</c:v>
                </c:pt>
                <c:pt idx="640">
                  <c:v>522514</c:v>
                </c:pt>
                <c:pt idx="641">
                  <c:v>522543</c:v>
                </c:pt>
                <c:pt idx="642">
                  <c:v>522575</c:v>
                </c:pt>
                <c:pt idx="643">
                  <c:v>522605</c:v>
                </c:pt>
                <c:pt idx="644">
                  <c:v>522635</c:v>
                </c:pt>
                <c:pt idx="645">
                  <c:v>522663</c:v>
                </c:pt>
                <c:pt idx="646">
                  <c:v>522689</c:v>
                </c:pt>
                <c:pt idx="647">
                  <c:v>522721</c:v>
                </c:pt>
                <c:pt idx="648">
                  <c:v>522754</c:v>
                </c:pt>
                <c:pt idx="649">
                  <c:v>522790</c:v>
                </c:pt>
                <c:pt idx="650">
                  <c:v>522820</c:v>
                </c:pt>
                <c:pt idx="651">
                  <c:v>522846</c:v>
                </c:pt>
                <c:pt idx="652">
                  <c:v>522875</c:v>
                </c:pt>
                <c:pt idx="653">
                  <c:v>522907</c:v>
                </c:pt>
                <c:pt idx="654">
                  <c:v>522938</c:v>
                </c:pt>
                <c:pt idx="655">
                  <c:v>522966</c:v>
                </c:pt>
                <c:pt idx="656">
                  <c:v>522993</c:v>
                </c:pt>
                <c:pt idx="657">
                  <c:v>523027</c:v>
                </c:pt>
                <c:pt idx="658">
                  <c:v>523056</c:v>
                </c:pt>
                <c:pt idx="659">
                  <c:v>523084</c:v>
                </c:pt>
                <c:pt idx="660">
                  <c:v>523113</c:v>
                </c:pt>
                <c:pt idx="661">
                  <c:v>523144</c:v>
                </c:pt>
                <c:pt idx="662">
                  <c:v>523172</c:v>
                </c:pt>
                <c:pt idx="663">
                  <c:v>523201</c:v>
                </c:pt>
                <c:pt idx="664">
                  <c:v>523233</c:v>
                </c:pt>
                <c:pt idx="665">
                  <c:v>523264</c:v>
                </c:pt>
                <c:pt idx="666">
                  <c:v>523298</c:v>
                </c:pt>
                <c:pt idx="667">
                  <c:v>523333</c:v>
                </c:pt>
                <c:pt idx="668">
                  <c:v>523362</c:v>
                </c:pt>
                <c:pt idx="669">
                  <c:v>523395</c:v>
                </c:pt>
                <c:pt idx="670">
                  <c:v>523424</c:v>
                </c:pt>
                <c:pt idx="671">
                  <c:v>523459</c:v>
                </c:pt>
                <c:pt idx="672">
                  <c:v>523490</c:v>
                </c:pt>
                <c:pt idx="673">
                  <c:v>523523</c:v>
                </c:pt>
                <c:pt idx="674">
                  <c:v>523551</c:v>
                </c:pt>
                <c:pt idx="675">
                  <c:v>523580</c:v>
                </c:pt>
                <c:pt idx="676">
                  <c:v>523614</c:v>
                </c:pt>
                <c:pt idx="677">
                  <c:v>523644</c:v>
                </c:pt>
                <c:pt idx="678">
                  <c:v>523675</c:v>
                </c:pt>
                <c:pt idx="679">
                  <c:v>523707</c:v>
                </c:pt>
                <c:pt idx="680">
                  <c:v>523736</c:v>
                </c:pt>
                <c:pt idx="681">
                  <c:v>523769</c:v>
                </c:pt>
                <c:pt idx="682">
                  <c:v>523802</c:v>
                </c:pt>
                <c:pt idx="683">
                  <c:v>523835</c:v>
                </c:pt>
                <c:pt idx="684">
                  <c:v>523862</c:v>
                </c:pt>
                <c:pt idx="685">
                  <c:v>523896</c:v>
                </c:pt>
                <c:pt idx="686">
                  <c:v>523928</c:v>
                </c:pt>
                <c:pt idx="687">
                  <c:v>523959</c:v>
                </c:pt>
                <c:pt idx="688">
                  <c:v>523991</c:v>
                </c:pt>
                <c:pt idx="689">
                  <c:v>524020</c:v>
                </c:pt>
                <c:pt idx="690">
                  <c:v>524049</c:v>
                </c:pt>
                <c:pt idx="691">
                  <c:v>524079</c:v>
                </c:pt>
                <c:pt idx="692">
                  <c:v>524108</c:v>
                </c:pt>
                <c:pt idx="693">
                  <c:v>524139</c:v>
                </c:pt>
                <c:pt idx="694">
                  <c:v>524170</c:v>
                </c:pt>
                <c:pt idx="695">
                  <c:v>524202</c:v>
                </c:pt>
                <c:pt idx="696">
                  <c:v>524234</c:v>
                </c:pt>
                <c:pt idx="697">
                  <c:v>524263</c:v>
                </c:pt>
                <c:pt idx="698">
                  <c:v>524296</c:v>
                </c:pt>
                <c:pt idx="699">
                  <c:v>524323</c:v>
                </c:pt>
                <c:pt idx="700">
                  <c:v>524351</c:v>
                </c:pt>
                <c:pt idx="701">
                  <c:v>524381</c:v>
                </c:pt>
                <c:pt idx="702">
                  <c:v>524411</c:v>
                </c:pt>
                <c:pt idx="703">
                  <c:v>524443</c:v>
                </c:pt>
                <c:pt idx="704">
                  <c:v>524471</c:v>
                </c:pt>
                <c:pt idx="705">
                  <c:v>524504</c:v>
                </c:pt>
                <c:pt idx="706">
                  <c:v>524532</c:v>
                </c:pt>
                <c:pt idx="707">
                  <c:v>524565</c:v>
                </c:pt>
                <c:pt idx="708">
                  <c:v>524598</c:v>
                </c:pt>
                <c:pt idx="709">
                  <c:v>524625</c:v>
                </c:pt>
                <c:pt idx="710">
                  <c:v>524656</c:v>
                </c:pt>
                <c:pt idx="711">
                  <c:v>524685</c:v>
                </c:pt>
                <c:pt idx="712">
                  <c:v>524715</c:v>
                </c:pt>
                <c:pt idx="713">
                  <c:v>524750</c:v>
                </c:pt>
                <c:pt idx="714">
                  <c:v>524780</c:v>
                </c:pt>
                <c:pt idx="715">
                  <c:v>524811</c:v>
                </c:pt>
                <c:pt idx="716">
                  <c:v>524839</c:v>
                </c:pt>
                <c:pt idx="717">
                  <c:v>524867</c:v>
                </c:pt>
                <c:pt idx="718">
                  <c:v>524899</c:v>
                </c:pt>
                <c:pt idx="719">
                  <c:v>524928</c:v>
                </c:pt>
                <c:pt idx="720">
                  <c:v>524960</c:v>
                </c:pt>
                <c:pt idx="721">
                  <c:v>524993</c:v>
                </c:pt>
                <c:pt idx="722">
                  <c:v>525026</c:v>
                </c:pt>
                <c:pt idx="723">
                  <c:v>525058</c:v>
                </c:pt>
                <c:pt idx="724">
                  <c:v>525087</c:v>
                </c:pt>
                <c:pt idx="725">
                  <c:v>525119</c:v>
                </c:pt>
                <c:pt idx="726">
                  <c:v>525147</c:v>
                </c:pt>
                <c:pt idx="727">
                  <c:v>525178</c:v>
                </c:pt>
                <c:pt idx="728">
                  <c:v>525207</c:v>
                </c:pt>
                <c:pt idx="729">
                  <c:v>525238</c:v>
                </c:pt>
                <c:pt idx="730">
                  <c:v>525267</c:v>
                </c:pt>
                <c:pt idx="731">
                  <c:v>525298</c:v>
                </c:pt>
                <c:pt idx="732">
                  <c:v>525327</c:v>
                </c:pt>
                <c:pt idx="733">
                  <c:v>525357</c:v>
                </c:pt>
                <c:pt idx="734">
                  <c:v>525387</c:v>
                </c:pt>
                <c:pt idx="735">
                  <c:v>525421</c:v>
                </c:pt>
                <c:pt idx="736">
                  <c:v>525451</c:v>
                </c:pt>
                <c:pt idx="737">
                  <c:v>525478</c:v>
                </c:pt>
                <c:pt idx="738">
                  <c:v>525511</c:v>
                </c:pt>
                <c:pt idx="739">
                  <c:v>525542</c:v>
                </c:pt>
                <c:pt idx="740">
                  <c:v>525574</c:v>
                </c:pt>
                <c:pt idx="741">
                  <c:v>525605</c:v>
                </c:pt>
                <c:pt idx="742">
                  <c:v>525633</c:v>
                </c:pt>
                <c:pt idx="743">
                  <c:v>525663</c:v>
                </c:pt>
                <c:pt idx="744">
                  <c:v>525695</c:v>
                </c:pt>
                <c:pt idx="745">
                  <c:v>525724</c:v>
                </c:pt>
                <c:pt idx="746">
                  <c:v>525754</c:v>
                </c:pt>
                <c:pt idx="747">
                  <c:v>525783</c:v>
                </c:pt>
                <c:pt idx="748">
                  <c:v>525813</c:v>
                </c:pt>
                <c:pt idx="749">
                  <c:v>525839</c:v>
                </c:pt>
                <c:pt idx="750">
                  <c:v>525868</c:v>
                </c:pt>
                <c:pt idx="751">
                  <c:v>525900</c:v>
                </c:pt>
                <c:pt idx="752">
                  <c:v>525934</c:v>
                </c:pt>
                <c:pt idx="753">
                  <c:v>525961</c:v>
                </c:pt>
                <c:pt idx="754">
                  <c:v>525988</c:v>
                </c:pt>
                <c:pt idx="755">
                  <c:v>526016</c:v>
                </c:pt>
                <c:pt idx="756">
                  <c:v>526047</c:v>
                </c:pt>
                <c:pt idx="757">
                  <c:v>526075</c:v>
                </c:pt>
                <c:pt idx="758">
                  <c:v>526102</c:v>
                </c:pt>
                <c:pt idx="759">
                  <c:v>526132</c:v>
                </c:pt>
                <c:pt idx="760">
                  <c:v>526162</c:v>
                </c:pt>
                <c:pt idx="761">
                  <c:v>526195</c:v>
                </c:pt>
                <c:pt idx="762">
                  <c:v>526221</c:v>
                </c:pt>
                <c:pt idx="763">
                  <c:v>526251</c:v>
                </c:pt>
                <c:pt idx="764">
                  <c:v>526284</c:v>
                </c:pt>
                <c:pt idx="765">
                  <c:v>526315</c:v>
                </c:pt>
                <c:pt idx="766">
                  <c:v>526349</c:v>
                </c:pt>
                <c:pt idx="767">
                  <c:v>526378</c:v>
                </c:pt>
                <c:pt idx="768">
                  <c:v>526408</c:v>
                </c:pt>
                <c:pt idx="769">
                  <c:v>526436</c:v>
                </c:pt>
                <c:pt idx="770">
                  <c:v>526468</c:v>
                </c:pt>
                <c:pt idx="771">
                  <c:v>526498</c:v>
                </c:pt>
                <c:pt idx="772">
                  <c:v>526529</c:v>
                </c:pt>
                <c:pt idx="773">
                  <c:v>526559</c:v>
                </c:pt>
                <c:pt idx="774">
                  <c:v>526593</c:v>
                </c:pt>
                <c:pt idx="775">
                  <c:v>526626</c:v>
                </c:pt>
                <c:pt idx="776">
                  <c:v>526657</c:v>
                </c:pt>
                <c:pt idx="777">
                  <c:v>526688</c:v>
                </c:pt>
                <c:pt idx="778">
                  <c:v>526719</c:v>
                </c:pt>
                <c:pt idx="779">
                  <c:v>526747</c:v>
                </c:pt>
                <c:pt idx="780">
                  <c:v>526777</c:v>
                </c:pt>
                <c:pt idx="781">
                  <c:v>526807</c:v>
                </c:pt>
                <c:pt idx="782">
                  <c:v>526840</c:v>
                </c:pt>
                <c:pt idx="783">
                  <c:v>526871</c:v>
                </c:pt>
                <c:pt idx="784">
                  <c:v>526901</c:v>
                </c:pt>
                <c:pt idx="785">
                  <c:v>526933</c:v>
                </c:pt>
                <c:pt idx="786">
                  <c:v>526961</c:v>
                </c:pt>
                <c:pt idx="787">
                  <c:v>526989</c:v>
                </c:pt>
                <c:pt idx="788">
                  <c:v>527018</c:v>
                </c:pt>
                <c:pt idx="789">
                  <c:v>527049</c:v>
                </c:pt>
                <c:pt idx="790">
                  <c:v>527078</c:v>
                </c:pt>
                <c:pt idx="791">
                  <c:v>527106</c:v>
                </c:pt>
                <c:pt idx="792">
                  <c:v>527134</c:v>
                </c:pt>
                <c:pt idx="793">
                  <c:v>527163</c:v>
                </c:pt>
                <c:pt idx="794">
                  <c:v>527194</c:v>
                </c:pt>
                <c:pt idx="795">
                  <c:v>527221</c:v>
                </c:pt>
                <c:pt idx="796">
                  <c:v>527253</c:v>
                </c:pt>
                <c:pt idx="797">
                  <c:v>527287</c:v>
                </c:pt>
                <c:pt idx="798">
                  <c:v>527315</c:v>
                </c:pt>
                <c:pt idx="799">
                  <c:v>527344</c:v>
                </c:pt>
                <c:pt idx="800">
                  <c:v>527376</c:v>
                </c:pt>
                <c:pt idx="801">
                  <c:v>527404</c:v>
                </c:pt>
                <c:pt idx="802">
                  <c:v>527436</c:v>
                </c:pt>
                <c:pt idx="803">
                  <c:v>527467</c:v>
                </c:pt>
                <c:pt idx="804">
                  <c:v>527497</c:v>
                </c:pt>
                <c:pt idx="805">
                  <c:v>527526</c:v>
                </c:pt>
                <c:pt idx="806">
                  <c:v>527554</c:v>
                </c:pt>
                <c:pt idx="807">
                  <c:v>527587</c:v>
                </c:pt>
                <c:pt idx="808">
                  <c:v>527616</c:v>
                </c:pt>
                <c:pt idx="809">
                  <c:v>527649</c:v>
                </c:pt>
                <c:pt idx="810">
                  <c:v>527678</c:v>
                </c:pt>
                <c:pt idx="811">
                  <c:v>527706</c:v>
                </c:pt>
                <c:pt idx="812">
                  <c:v>527736</c:v>
                </c:pt>
                <c:pt idx="813">
                  <c:v>527766</c:v>
                </c:pt>
                <c:pt idx="814">
                  <c:v>527795</c:v>
                </c:pt>
                <c:pt idx="815">
                  <c:v>527826</c:v>
                </c:pt>
                <c:pt idx="816">
                  <c:v>527851</c:v>
                </c:pt>
                <c:pt idx="817">
                  <c:v>527884</c:v>
                </c:pt>
                <c:pt idx="818">
                  <c:v>527915</c:v>
                </c:pt>
                <c:pt idx="819">
                  <c:v>527946</c:v>
                </c:pt>
                <c:pt idx="820">
                  <c:v>527973</c:v>
                </c:pt>
                <c:pt idx="821">
                  <c:v>528005</c:v>
                </c:pt>
                <c:pt idx="822">
                  <c:v>528033</c:v>
                </c:pt>
                <c:pt idx="823">
                  <c:v>528063</c:v>
                </c:pt>
                <c:pt idx="824">
                  <c:v>528093</c:v>
                </c:pt>
                <c:pt idx="825">
                  <c:v>528121</c:v>
                </c:pt>
                <c:pt idx="826">
                  <c:v>528151</c:v>
                </c:pt>
                <c:pt idx="827">
                  <c:v>528181</c:v>
                </c:pt>
                <c:pt idx="828">
                  <c:v>528211</c:v>
                </c:pt>
                <c:pt idx="829">
                  <c:v>528241</c:v>
                </c:pt>
                <c:pt idx="830">
                  <c:v>528271</c:v>
                </c:pt>
                <c:pt idx="831">
                  <c:v>528304</c:v>
                </c:pt>
                <c:pt idx="832">
                  <c:v>528332</c:v>
                </c:pt>
                <c:pt idx="833">
                  <c:v>528363</c:v>
                </c:pt>
                <c:pt idx="834">
                  <c:v>528391</c:v>
                </c:pt>
                <c:pt idx="835">
                  <c:v>528422</c:v>
                </c:pt>
                <c:pt idx="836">
                  <c:v>528455</c:v>
                </c:pt>
                <c:pt idx="837">
                  <c:v>528486</c:v>
                </c:pt>
                <c:pt idx="838">
                  <c:v>528514</c:v>
                </c:pt>
                <c:pt idx="839">
                  <c:v>528544</c:v>
                </c:pt>
                <c:pt idx="840">
                  <c:v>528577</c:v>
                </c:pt>
                <c:pt idx="841">
                  <c:v>528607</c:v>
                </c:pt>
                <c:pt idx="842">
                  <c:v>528642</c:v>
                </c:pt>
                <c:pt idx="843">
                  <c:v>528671</c:v>
                </c:pt>
                <c:pt idx="844">
                  <c:v>528700</c:v>
                </c:pt>
                <c:pt idx="845">
                  <c:v>528734</c:v>
                </c:pt>
                <c:pt idx="846">
                  <c:v>528766</c:v>
                </c:pt>
                <c:pt idx="847">
                  <c:v>528800</c:v>
                </c:pt>
                <c:pt idx="848">
                  <c:v>528833</c:v>
                </c:pt>
                <c:pt idx="849">
                  <c:v>528861</c:v>
                </c:pt>
                <c:pt idx="850">
                  <c:v>528893</c:v>
                </c:pt>
                <c:pt idx="851">
                  <c:v>528926</c:v>
                </c:pt>
                <c:pt idx="852">
                  <c:v>528955</c:v>
                </c:pt>
                <c:pt idx="853">
                  <c:v>528983</c:v>
                </c:pt>
                <c:pt idx="854">
                  <c:v>529015</c:v>
                </c:pt>
                <c:pt idx="855">
                  <c:v>529048</c:v>
                </c:pt>
                <c:pt idx="856">
                  <c:v>529078</c:v>
                </c:pt>
                <c:pt idx="857">
                  <c:v>529106</c:v>
                </c:pt>
                <c:pt idx="858">
                  <c:v>529137</c:v>
                </c:pt>
                <c:pt idx="859">
                  <c:v>529167</c:v>
                </c:pt>
                <c:pt idx="860">
                  <c:v>529197</c:v>
                </c:pt>
                <c:pt idx="861">
                  <c:v>529228</c:v>
                </c:pt>
                <c:pt idx="862">
                  <c:v>529260</c:v>
                </c:pt>
                <c:pt idx="863">
                  <c:v>529294</c:v>
                </c:pt>
                <c:pt idx="864">
                  <c:v>529326</c:v>
                </c:pt>
                <c:pt idx="865">
                  <c:v>529358</c:v>
                </c:pt>
                <c:pt idx="866">
                  <c:v>529388</c:v>
                </c:pt>
                <c:pt idx="867">
                  <c:v>529416</c:v>
                </c:pt>
                <c:pt idx="868">
                  <c:v>529446</c:v>
                </c:pt>
                <c:pt idx="869">
                  <c:v>529476</c:v>
                </c:pt>
                <c:pt idx="870">
                  <c:v>529509</c:v>
                </c:pt>
                <c:pt idx="871">
                  <c:v>529539</c:v>
                </c:pt>
                <c:pt idx="872">
                  <c:v>529569</c:v>
                </c:pt>
                <c:pt idx="873">
                  <c:v>529603</c:v>
                </c:pt>
                <c:pt idx="874">
                  <c:v>529632</c:v>
                </c:pt>
                <c:pt idx="875">
                  <c:v>529663</c:v>
                </c:pt>
                <c:pt idx="876">
                  <c:v>529693</c:v>
                </c:pt>
                <c:pt idx="877">
                  <c:v>529722</c:v>
                </c:pt>
                <c:pt idx="878">
                  <c:v>529753</c:v>
                </c:pt>
                <c:pt idx="879">
                  <c:v>529783</c:v>
                </c:pt>
                <c:pt idx="880">
                  <c:v>529814</c:v>
                </c:pt>
                <c:pt idx="881">
                  <c:v>529845</c:v>
                </c:pt>
                <c:pt idx="882">
                  <c:v>529876</c:v>
                </c:pt>
                <c:pt idx="883">
                  <c:v>529906</c:v>
                </c:pt>
                <c:pt idx="884">
                  <c:v>529937</c:v>
                </c:pt>
                <c:pt idx="885">
                  <c:v>529966</c:v>
                </c:pt>
                <c:pt idx="886">
                  <c:v>529995</c:v>
                </c:pt>
                <c:pt idx="887">
                  <c:v>530027</c:v>
                </c:pt>
                <c:pt idx="888">
                  <c:v>530056</c:v>
                </c:pt>
                <c:pt idx="889">
                  <c:v>530087</c:v>
                </c:pt>
                <c:pt idx="890">
                  <c:v>530120</c:v>
                </c:pt>
                <c:pt idx="891">
                  <c:v>530151</c:v>
                </c:pt>
                <c:pt idx="892">
                  <c:v>530179</c:v>
                </c:pt>
                <c:pt idx="893">
                  <c:v>530211</c:v>
                </c:pt>
                <c:pt idx="894">
                  <c:v>530240</c:v>
                </c:pt>
                <c:pt idx="895">
                  <c:v>530271</c:v>
                </c:pt>
                <c:pt idx="896">
                  <c:v>530304</c:v>
                </c:pt>
                <c:pt idx="897">
                  <c:v>530330</c:v>
                </c:pt>
                <c:pt idx="898">
                  <c:v>530360</c:v>
                </c:pt>
                <c:pt idx="899">
                  <c:v>530386</c:v>
                </c:pt>
                <c:pt idx="900">
                  <c:v>530416</c:v>
                </c:pt>
                <c:pt idx="901">
                  <c:v>530447</c:v>
                </c:pt>
                <c:pt idx="902">
                  <c:v>530475</c:v>
                </c:pt>
                <c:pt idx="903">
                  <c:v>530502</c:v>
                </c:pt>
                <c:pt idx="904">
                  <c:v>530530</c:v>
                </c:pt>
                <c:pt idx="905">
                  <c:v>530563</c:v>
                </c:pt>
                <c:pt idx="906">
                  <c:v>530595</c:v>
                </c:pt>
                <c:pt idx="907">
                  <c:v>530627</c:v>
                </c:pt>
                <c:pt idx="908">
                  <c:v>530659</c:v>
                </c:pt>
                <c:pt idx="909">
                  <c:v>530690</c:v>
                </c:pt>
                <c:pt idx="910">
                  <c:v>530717</c:v>
                </c:pt>
                <c:pt idx="911">
                  <c:v>530746</c:v>
                </c:pt>
                <c:pt idx="912">
                  <c:v>530778</c:v>
                </c:pt>
                <c:pt idx="913">
                  <c:v>530810</c:v>
                </c:pt>
                <c:pt idx="914">
                  <c:v>530840</c:v>
                </c:pt>
                <c:pt idx="915">
                  <c:v>530873</c:v>
                </c:pt>
                <c:pt idx="916">
                  <c:v>530904</c:v>
                </c:pt>
                <c:pt idx="917">
                  <c:v>530937</c:v>
                </c:pt>
                <c:pt idx="918">
                  <c:v>530968</c:v>
                </c:pt>
                <c:pt idx="919">
                  <c:v>531000</c:v>
                </c:pt>
                <c:pt idx="920">
                  <c:v>531036</c:v>
                </c:pt>
                <c:pt idx="921">
                  <c:v>531070</c:v>
                </c:pt>
                <c:pt idx="922">
                  <c:v>531100</c:v>
                </c:pt>
                <c:pt idx="923">
                  <c:v>531132</c:v>
                </c:pt>
                <c:pt idx="924">
                  <c:v>531165</c:v>
                </c:pt>
                <c:pt idx="925">
                  <c:v>531197</c:v>
                </c:pt>
                <c:pt idx="926">
                  <c:v>531230</c:v>
                </c:pt>
                <c:pt idx="927">
                  <c:v>531261</c:v>
                </c:pt>
                <c:pt idx="928">
                  <c:v>531291</c:v>
                </c:pt>
                <c:pt idx="929">
                  <c:v>531327</c:v>
                </c:pt>
                <c:pt idx="930">
                  <c:v>531357</c:v>
                </c:pt>
                <c:pt idx="931">
                  <c:v>531387</c:v>
                </c:pt>
                <c:pt idx="932">
                  <c:v>531417</c:v>
                </c:pt>
                <c:pt idx="933">
                  <c:v>531448</c:v>
                </c:pt>
                <c:pt idx="934">
                  <c:v>531477</c:v>
                </c:pt>
                <c:pt idx="935">
                  <c:v>531512</c:v>
                </c:pt>
                <c:pt idx="936">
                  <c:v>531542</c:v>
                </c:pt>
                <c:pt idx="937">
                  <c:v>531573</c:v>
                </c:pt>
                <c:pt idx="938">
                  <c:v>531604</c:v>
                </c:pt>
                <c:pt idx="939">
                  <c:v>531633</c:v>
                </c:pt>
                <c:pt idx="940">
                  <c:v>531664</c:v>
                </c:pt>
                <c:pt idx="941">
                  <c:v>531695</c:v>
                </c:pt>
                <c:pt idx="942">
                  <c:v>531720</c:v>
                </c:pt>
                <c:pt idx="943">
                  <c:v>531748</c:v>
                </c:pt>
                <c:pt idx="944">
                  <c:v>531779</c:v>
                </c:pt>
                <c:pt idx="945">
                  <c:v>531811</c:v>
                </c:pt>
                <c:pt idx="946">
                  <c:v>531843</c:v>
                </c:pt>
                <c:pt idx="947">
                  <c:v>531872</c:v>
                </c:pt>
                <c:pt idx="948">
                  <c:v>531903</c:v>
                </c:pt>
                <c:pt idx="949">
                  <c:v>531932</c:v>
                </c:pt>
                <c:pt idx="950">
                  <c:v>531962</c:v>
                </c:pt>
                <c:pt idx="951">
                  <c:v>531993</c:v>
                </c:pt>
                <c:pt idx="952">
                  <c:v>532025</c:v>
                </c:pt>
                <c:pt idx="953">
                  <c:v>532057</c:v>
                </c:pt>
                <c:pt idx="954">
                  <c:v>532088</c:v>
                </c:pt>
                <c:pt idx="955">
                  <c:v>532116</c:v>
                </c:pt>
                <c:pt idx="956">
                  <c:v>532149</c:v>
                </c:pt>
                <c:pt idx="957">
                  <c:v>532180</c:v>
                </c:pt>
                <c:pt idx="958">
                  <c:v>532208</c:v>
                </c:pt>
                <c:pt idx="959">
                  <c:v>532233</c:v>
                </c:pt>
                <c:pt idx="960">
                  <c:v>532263</c:v>
                </c:pt>
                <c:pt idx="961">
                  <c:v>532296</c:v>
                </c:pt>
                <c:pt idx="962">
                  <c:v>532327</c:v>
                </c:pt>
                <c:pt idx="963">
                  <c:v>532357</c:v>
                </c:pt>
                <c:pt idx="964">
                  <c:v>532386</c:v>
                </c:pt>
                <c:pt idx="965">
                  <c:v>532417</c:v>
                </c:pt>
                <c:pt idx="966">
                  <c:v>532446</c:v>
                </c:pt>
                <c:pt idx="967">
                  <c:v>532477</c:v>
                </c:pt>
                <c:pt idx="968">
                  <c:v>532508</c:v>
                </c:pt>
                <c:pt idx="969">
                  <c:v>532538</c:v>
                </c:pt>
                <c:pt idx="970">
                  <c:v>532566</c:v>
                </c:pt>
                <c:pt idx="971">
                  <c:v>532597</c:v>
                </c:pt>
                <c:pt idx="972">
                  <c:v>532626</c:v>
                </c:pt>
                <c:pt idx="973">
                  <c:v>532656</c:v>
                </c:pt>
                <c:pt idx="974">
                  <c:v>532685</c:v>
                </c:pt>
                <c:pt idx="975">
                  <c:v>532717</c:v>
                </c:pt>
                <c:pt idx="976">
                  <c:v>532748</c:v>
                </c:pt>
                <c:pt idx="977">
                  <c:v>532776</c:v>
                </c:pt>
                <c:pt idx="978">
                  <c:v>532804</c:v>
                </c:pt>
                <c:pt idx="979">
                  <c:v>532833</c:v>
                </c:pt>
                <c:pt idx="980">
                  <c:v>532861</c:v>
                </c:pt>
                <c:pt idx="981">
                  <c:v>532892</c:v>
                </c:pt>
                <c:pt idx="982">
                  <c:v>532921</c:v>
                </c:pt>
                <c:pt idx="983">
                  <c:v>532951</c:v>
                </c:pt>
                <c:pt idx="984">
                  <c:v>532981</c:v>
                </c:pt>
                <c:pt idx="985">
                  <c:v>533008</c:v>
                </c:pt>
                <c:pt idx="986">
                  <c:v>533039</c:v>
                </c:pt>
                <c:pt idx="987">
                  <c:v>533068</c:v>
                </c:pt>
                <c:pt idx="988">
                  <c:v>533100</c:v>
                </c:pt>
                <c:pt idx="989">
                  <c:v>533129</c:v>
                </c:pt>
                <c:pt idx="990">
                  <c:v>533162</c:v>
                </c:pt>
                <c:pt idx="991">
                  <c:v>533191</c:v>
                </c:pt>
                <c:pt idx="992">
                  <c:v>533222</c:v>
                </c:pt>
                <c:pt idx="993">
                  <c:v>533250</c:v>
                </c:pt>
                <c:pt idx="994">
                  <c:v>533281</c:v>
                </c:pt>
                <c:pt idx="995">
                  <c:v>533313</c:v>
                </c:pt>
                <c:pt idx="996">
                  <c:v>533340</c:v>
                </c:pt>
                <c:pt idx="997">
                  <c:v>533369</c:v>
                </c:pt>
                <c:pt idx="998">
                  <c:v>533402</c:v>
                </c:pt>
                <c:pt idx="999">
                  <c:v>533429</c:v>
                </c:pt>
              </c:numCache>
            </c:numRef>
          </c:val>
          <c:smooth val="0"/>
          <c:extLst>
            <c:ext xmlns:c16="http://schemas.microsoft.com/office/drawing/2014/chart" uri="{C3380CC4-5D6E-409C-BE32-E72D297353CC}">
              <c16:uniqueId val="{00000002-C8DD-4397-8690-BA512D555E1D}"/>
            </c:ext>
          </c:extLst>
        </c:ser>
        <c:ser>
          <c:idx val="3"/>
          <c:order val="3"/>
          <c:tx>
            <c:strRef>
              <c:f>'85'!$F$1</c:f>
              <c:strCache>
                <c:ptCount val="1"/>
                <c:pt idx="0">
                  <c:v>60%</c:v>
                </c:pt>
              </c:strCache>
            </c:strRef>
          </c:tx>
          <c:spPr>
            <a:ln w="28575" cap="rnd">
              <a:solidFill>
                <a:schemeClr val="accent4"/>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9</c:v>
                </c:pt>
                <c:pt idx="313">
                  <c:v>423442</c:v>
                </c:pt>
                <c:pt idx="314">
                  <c:v>427510</c:v>
                </c:pt>
                <c:pt idx="315">
                  <c:v>431625</c:v>
                </c:pt>
                <c:pt idx="316">
                  <c:v>435753</c:v>
                </c:pt>
                <c:pt idx="317">
                  <c:v>439957</c:v>
                </c:pt>
                <c:pt idx="318">
                  <c:v>444090</c:v>
                </c:pt>
                <c:pt idx="319">
                  <c:v>448161</c:v>
                </c:pt>
                <c:pt idx="320">
                  <c:v>452188</c:v>
                </c:pt>
                <c:pt idx="321">
                  <c:v>456124</c:v>
                </c:pt>
                <c:pt idx="322">
                  <c:v>459906</c:v>
                </c:pt>
                <c:pt idx="323">
                  <c:v>463609</c:v>
                </c:pt>
                <c:pt idx="324">
                  <c:v>467187</c:v>
                </c:pt>
                <c:pt idx="325">
                  <c:v>470606</c:v>
                </c:pt>
                <c:pt idx="326">
                  <c:v>473848</c:v>
                </c:pt>
                <c:pt idx="327">
                  <c:v>476908</c:v>
                </c:pt>
                <c:pt idx="328">
                  <c:v>479768</c:v>
                </c:pt>
                <c:pt idx="329">
                  <c:v>482421</c:v>
                </c:pt>
                <c:pt idx="330">
                  <c:v>484867</c:v>
                </c:pt>
                <c:pt idx="331">
                  <c:v>487140</c:v>
                </c:pt>
                <c:pt idx="332">
                  <c:v>489230</c:v>
                </c:pt>
                <c:pt idx="333">
                  <c:v>491065</c:v>
                </c:pt>
                <c:pt idx="334">
                  <c:v>492768</c:v>
                </c:pt>
                <c:pt idx="335">
                  <c:v>494386</c:v>
                </c:pt>
                <c:pt idx="336">
                  <c:v>495875</c:v>
                </c:pt>
                <c:pt idx="337">
                  <c:v>497248</c:v>
                </c:pt>
                <c:pt idx="338">
                  <c:v>498198</c:v>
                </c:pt>
                <c:pt idx="339">
                  <c:v>499079</c:v>
                </c:pt>
                <c:pt idx="340">
                  <c:v>499908</c:v>
                </c:pt>
                <c:pt idx="341">
                  <c:v>500640</c:v>
                </c:pt>
                <c:pt idx="342">
                  <c:v>501321</c:v>
                </c:pt>
                <c:pt idx="343">
                  <c:v>501921</c:v>
                </c:pt>
                <c:pt idx="344">
                  <c:v>502459</c:v>
                </c:pt>
                <c:pt idx="345">
                  <c:v>502918</c:v>
                </c:pt>
                <c:pt idx="346">
                  <c:v>503341</c:v>
                </c:pt>
                <c:pt idx="347">
                  <c:v>503702</c:v>
                </c:pt>
                <c:pt idx="348">
                  <c:v>504020</c:v>
                </c:pt>
                <c:pt idx="349">
                  <c:v>504312</c:v>
                </c:pt>
                <c:pt idx="350">
                  <c:v>504575</c:v>
                </c:pt>
                <c:pt idx="351">
                  <c:v>504803</c:v>
                </c:pt>
                <c:pt idx="352">
                  <c:v>505008</c:v>
                </c:pt>
                <c:pt idx="353">
                  <c:v>505188</c:v>
                </c:pt>
                <c:pt idx="354">
                  <c:v>505355</c:v>
                </c:pt>
                <c:pt idx="355">
                  <c:v>505498</c:v>
                </c:pt>
                <c:pt idx="356">
                  <c:v>505625</c:v>
                </c:pt>
                <c:pt idx="357">
                  <c:v>505744</c:v>
                </c:pt>
                <c:pt idx="358">
                  <c:v>505848</c:v>
                </c:pt>
                <c:pt idx="359">
                  <c:v>505955</c:v>
                </c:pt>
                <c:pt idx="360">
                  <c:v>506041</c:v>
                </c:pt>
                <c:pt idx="361">
                  <c:v>506124</c:v>
                </c:pt>
                <c:pt idx="362">
                  <c:v>506207</c:v>
                </c:pt>
                <c:pt idx="363">
                  <c:v>506276</c:v>
                </c:pt>
                <c:pt idx="364">
                  <c:v>506331</c:v>
                </c:pt>
                <c:pt idx="365">
                  <c:v>506393</c:v>
                </c:pt>
                <c:pt idx="366">
                  <c:v>506448</c:v>
                </c:pt>
                <c:pt idx="367">
                  <c:v>506497</c:v>
                </c:pt>
                <c:pt idx="368">
                  <c:v>506548</c:v>
                </c:pt>
                <c:pt idx="369">
                  <c:v>506599</c:v>
                </c:pt>
                <c:pt idx="370">
                  <c:v>506643</c:v>
                </c:pt>
                <c:pt idx="371">
                  <c:v>506683</c:v>
                </c:pt>
                <c:pt idx="372">
                  <c:v>506722</c:v>
                </c:pt>
                <c:pt idx="373">
                  <c:v>506757</c:v>
                </c:pt>
                <c:pt idx="374">
                  <c:v>506789</c:v>
                </c:pt>
                <c:pt idx="375">
                  <c:v>506820</c:v>
                </c:pt>
                <c:pt idx="376">
                  <c:v>506848</c:v>
                </c:pt>
                <c:pt idx="377">
                  <c:v>506879</c:v>
                </c:pt>
                <c:pt idx="378">
                  <c:v>506909</c:v>
                </c:pt>
                <c:pt idx="379">
                  <c:v>506940</c:v>
                </c:pt>
                <c:pt idx="380">
                  <c:v>506970</c:v>
                </c:pt>
                <c:pt idx="381">
                  <c:v>506998</c:v>
                </c:pt>
                <c:pt idx="382">
                  <c:v>507025</c:v>
                </c:pt>
                <c:pt idx="383">
                  <c:v>507051</c:v>
                </c:pt>
                <c:pt idx="384">
                  <c:v>507074</c:v>
                </c:pt>
                <c:pt idx="385">
                  <c:v>507098</c:v>
                </c:pt>
                <c:pt idx="386">
                  <c:v>507120</c:v>
                </c:pt>
                <c:pt idx="387">
                  <c:v>507144</c:v>
                </c:pt>
                <c:pt idx="388">
                  <c:v>507169</c:v>
                </c:pt>
                <c:pt idx="389">
                  <c:v>507192</c:v>
                </c:pt>
                <c:pt idx="390">
                  <c:v>507216</c:v>
                </c:pt>
                <c:pt idx="391">
                  <c:v>507239</c:v>
                </c:pt>
                <c:pt idx="392">
                  <c:v>507262</c:v>
                </c:pt>
                <c:pt idx="393">
                  <c:v>507286</c:v>
                </c:pt>
                <c:pt idx="394">
                  <c:v>507311</c:v>
                </c:pt>
                <c:pt idx="395">
                  <c:v>507334</c:v>
                </c:pt>
                <c:pt idx="396">
                  <c:v>507357</c:v>
                </c:pt>
                <c:pt idx="397">
                  <c:v>507381</c:v>
                </c:pt>
                <c:pt idx="398">
                  <c:v>507405</c:v>
                </c:pt>
                <c:pt idx="399">
                  <c:v>507430</c:v>
                </c:pt>
                <c:pt idx="400">
                  <c:v>507453</c:v>
                </c:pt>
                <c:pt idx="401">
                  <c:v>507477</c:v>
                </c:pt>
                <c:pt idx="402">
                  <c:v>507500</c:v>
                </c:pt>
                <c:pt idx="403">
                  <c:v>507524</c:v>
                </c:pt>
                <c:pt idx="404">
                  <c:v>507544</c:v>
                </c:pt>
                <c:pt idx="405">
                  <c:v>507569</c:v>
                </c:pt>
                <c:pt idx="406">
                  <c:v>507596</c:v>
                </c:pt>
                <c:pt idx="407">
                  <c:v>507619</c:v>
                </c:pt>
                <c:pt idx="408">
                  <c:v>507640</c:v>
                </c:pt>
                <c:pt idx="409">
                  <c:v>507664</c:v>
                </c:pt>
                <c:pt idx="410">
                  <c:v>507691</c:v>
                </c:pt>
                <c:pt idx="411">
                  <c:v>507714</c:v>
                </c:pt>
                <c:pt idx="412">
                  <c:v>507734</c:v>
                </c:pt>
                <c:pt idx="413">
                  <c:v>507758</c:v>
                </c:pt>
                <c:pt idx="414">
                  <c:v>507782</c:v>
                </c:pt>
                <c:pt idx="415">
                  <c:v>507802</c:v>
                </c:pt>
                <c:pt idx="416">
                  <c:v>507825</c:v>
                </c:pt>
                <c:pt idx="417">
                  <c:v>507846</c:v>
                </c:pt>
                <c:pt idx="418">
                  <c:v>507867</c:v>
                </c:pt>
                <c:pt idx="419">
                  <c:v>507887</c:v>
                </c:pt>
                <c:pt idx="420">
                  <c:v>507911</c:v>
                </c:pt>
                <c:pt idx="421">
                  <c:v>507936</c:v>
                </c:pt>
                <c:pt idx="422">
                  <c:v>507959</c:v>
                </c:pt>
                <c:pt idx="423">
                  <c:v>507981</c:v>
                </c:pt>
                <c:pt idx="424">
                  <c:v>508005</c:v>
                </c:pt>
                <c:pt idx="425">
                  <c:v>508028</c:v>
                </c:pt>
                <c:pt idx="426">
                  <c:v>508049</c:v>
                </c:pt>
                <c:pt idx="427">
                  <c:v>508071</c:v>
                </c:pt>
                <c:pt idx="428">
                  <c:v>508089</c:v>
                </c:pt>
                <c:pt idx="429">
                  <c:v>508108</c:v>
                </c:pt>
                <c:pt idx="430">
                  <c:v>508131</c:v>
                </c:pt>
                <c:pt idx="431">
                  <c:v>508152</c:v>
                </c:pt>
                <c:pt idx="432">
                  <c:v>508174</c:v>
                </c:pt>
                <c:pt idx="433">
                  <c:v>508195</c:v>
                </c:pt>
                <c:pt idx="434">
                  <c:v>508213</c:v>
                </c:pt>
                <c:pt idx="435">
                  <c:v>508235</c:v>
                </c:pt>
                <c:pt idx="436">
                  <c:v>508257</c:v>
                </c:pt>
                <c:pt idx="437">
                  <c:v>508278</c:v>
                </c:pt>
                <c:pt idx="438">
                  <c:v>508297</c:v>
                </c:pt>
                <c:pt idx="439">
                  <c:v>508319</c:v>
                </c:pt>
                <c:pt idx="440">
                  <c:v>508340</c:v>
                </c:pt>
                <c:pt idx="441">
                  <c:v>508364</c:v>
                </c:pt>
                <c:pt idx="442">
                  <c:v>508385</c:v>
                </c:pt>
                <c:pt idx="443">
                  <c:v>508405</c:v>
                </c:pt>
                <c:pt idx="444">
                  <c:v>508424</c:v>
                </c:pt>
                <c:pt idx="445">
                  <c:v>508445</c:v>
                </c:pt>
                <c:pt idx="446">
                  <c:v>508467</c:v>
                </c:pt>
                <c:pt idx="447">
                  <c:v>508488</c:v>
                </c:pt>
                <c:pt idx="448">
                  <c:v>508511</c:v>
                </c:pt>
                <c:pt idx="449">
                  <c:v>508532</c:v>
                </c:pt>
                <c:pt idx="450">
                  <c:v>508553</c:v>
                </c:pt>
                <c:pt idx="451">
                  <c:v>508574</c:v>
                </c:pt>
                <c:pt idx="452">
                  <c:v>508598</c:v>
                </c:pt>
                <c:pt idx="453">
                  <c:v>508622</c:v>
                </c:pt>
                <c:pt idx="454">
                  <c:v>508643</c:v>
                </c:pt>
                <c:pt idx="455">
                  <c:v>508668</c:v>
                </c:pt>
                <c:pt idx="456">
                  <c:v>508687</c:v>
                </c:pt>
                <c:pt idx="457">
                  <c:v>508709</c:v>
                </c:pt>
                <c:pt idx="458">
                  <c:v>508733</c:v>
                </c:pt>
                <c:pt idx="459">
                  <c:v>508755</c:v>
                </c:pt>
                <c:pt idx="460">
                  <c:v>508775</c:v>
                </c:pt>
                <c:pt idx="461">
                  <c:v>508797</c:v>
                </c:pt>
                <c:pt idx="462">
                  <c:v>508817</c:v>
                </c:pt>
                <c:pt idx="463">
                  <c:v>508839</c:v>
                </c:pt>
                <c:pt idx="464">
                  <c:v>508862</c:v>
                </c:pt>
                <c:pt idx="465">
                  <c:v>508881</c:v>
                </c:pt>
                <c:pt idx="466">
                  <c:v>508903</c:v>
                </c:pt>
                <c:pt idx="467">
                  <c:v>508921</c:v>
                </c:pt>
                <c:pt idx="468">
                  <c:v>508944</c:v>
                </c:pt>
                <c:pt idx="469">
                  <c:v>508963</c:v>
                </c:pt>
                <c:pt idx="470">
                  <c:v>508982</c:v>
                </c:pt>
                <c:pt idx="471">
                  <c:v>509002</c:v>
                </c:pt>
                <c:pt idx="472">
                  <c:v>509023</c:v>
                </c:pt>
                <c:pt idx="473">
                  <c:v>509048</c:v>
                </c:pt>
                <c:pt idx="474">
                  <c:v>509067</c:v>
                </c:pt>
                <c:pt idx="475">
                  <c:v>509091</c:v>
                </c:pt>
                <c:pt idx="476">
                  <c:v>509112</c:v>
                </c:pt>
                <c:pt idx="477">
                  <c:v>509137</c:v>
                </c:pt>
                <c:pt idx="478">
                  <c:v>509158</c:v>
                </c:pt>
                <c:pt idx="479">
                  <c:v>509179</c:v>
                </c:pt>
                <c:pt idx="480">
                  <c:v>509200</c:v>
                </c:pt>
                <c:pt idx="481">
                  <c:v>509219</c:v>
                </c:pt>
                <c:pt idx="482">
                  <c:v>509241</c:v>
                </c:pt>
                <c:pt idx="483">
                  <c:v>509262</c:v>
                </c:pt>
                <c:pt idx="484">
                  <c:v>509281</c:v>
                </c:pt>
                <c:pt idx="485">
                  <c:v>509300</c:v>
                </c:pt>
                <c:pt idx="486">
                  <c:v>509320</c:v>
                </c:pt>
                <c:pt idx="487">
                  <c:v>509341</c:v>
                </c:pt>
                <c:pt idx="488">
                  <c:v>509363</c:v>
                </c:pt>
                <c:pt idx="489">
                  <c:v>509384</c:v>
                </c:pt>
                <c:pt idx="490">
                  <c:v>509405</c:v>
                </c:pt>
                <c:pt idx="491">
                  <c:v>509426</c:v>
                </c:pt>
                <c:pt idx="492">
                  <c:v>509445</c:v>
                </c:pt>
                <c:pt idx="493">
                  <c:v>509470</c:v>
                </c:pt>
                <c:pt idx="494">
                  <c:v>509492</c:v>
                </c:pt>
                <c:pt idx="495">
                  <c:v>509512</c:v>
                </c:pt>
                <c:pt idx="496">
                  <c:v>509530</c:v>
                </c:pt>
                <c:pt idx="497">
                  <c:v>509553</c:v>
                </c:pt>
                <c:pt idx="498">
                  <c:v>509576</c:v>
                </c:pt>
                <c:pt idx="499">
                  <c:v>509600</c:v>
                </c:pt>
                <c:pt idx="500">
                  <c:v>509619</c:v>
                </c:pt>
                <c:pt idx="501">
                  <c:v>509644</c:v>
                </c:pt>
                <c:pt idx="502">
                  <c:v>509665</c:v>
                </c:pt>
                <c:pt idx="503">
                  <c:v>509688</c:v>
                </c:pt>
                <c:pt idx="504">
                  <c:v>509712</c:v>
                </c:pt>
                <c:pt idx="505">
                  <c:v>509733</c:v>
                </c:pt>
                <c:pt idx="506">
                  <c:v>509755</c:v>
                </c:pt>
                <c:pt idx="507">
                  <c:v>509775</c:v>
                </c:pt>
                <c:pt idx="508">
                  <c:v>509797</c:v>
                </c:pt>
                <c:pt idx="509">
                  <c:v>509819</c:v>
                </c:pt>
                <c:pt idx="510">
                  <c:v>509841</c:v>
                </c:pt>
                <c:pt idx="511">
                  <c:v>509861</c:v>
                </c:pt>
                <c:pt idx="512">
                  <c:v>509882</c:v>
                </c:pt>
                <c:pt idx="513">
                  <c:v>509904</c:v>
                </c:pt>
                <c:pt idx="514">
                  <c:v>509923</c:v>
                </c:pt>
                <c:pt idx="515">
                  <c:v>509945</c:v>
                </c:pt>
                <c:pt idx="516">
                  <c:v>509967</c:v>
                </c:pt>
                <c:pt idx="517">
                  <c:v>509988</c:v>
                </c:pt>
                <c:pt idx="518">
                  <c:v>510009</c:v>
                </c:pt>
                <c:pt idx="519">
                  <c:v>510028</c:v>
                </c:pt>
                <c:pt idx="520">
                  <c:v>510048</c:v>
                </c:pt>
                <c:pt idx="521">
                  <c:v>510067</c:v>
                </c:pt>
                <c:pt idx="522">
                  <c:v>510088</c:v>
                </c:pt>
                <c:pt idx="523">
                  <c:v>510112</c:v>
                </c:pt>
                <c:pt idx="524">
                  <c:v>510133</c:v>
                </c:pt>
                <c:pt idx="525">
                  <c:v>510155</c:v>
                </c:pt>
                <c:pt idx="526">
                  <c:v>510177</c:v>
                </c:pt>
                <c:pt idx="527">
                  <c:v>510198</c:v>
                </c:pt>
                <c:pt idx="528">
                  <c:v>510221</c:v>
                </c:pt>
                <c:pt idx="529">
                  <c:v>510245</c:v>
                </c:pt>
                <c:pt idx="530">
                  <c:v>510267</c:v>
                </c:pt>
                <c:pt idx="531">
                  <c:v>510288</c:v>
                </c:pt>
                <c:pt idx="532">
                  <c:v>510310</c:v>
                </c:pt>
                <c:pt idx="533">
                  <c:v>510332</c:v>
                </c:pt>
                <c:pt idx="534">
                  <c:v>510354</c:v>
                </c:pt>
                <c:pt idx="535">
                  <c:v>510375</c:v>
                </c:pt>
                <c:pt idx="536">
                  <c:v>510396</c:v>
                </c:pt>
                <c:pt idx="537">
                  <c:v>510419</c:v>
                </c:pt>
                <c:pt idx="538">
                  <c:v>510442</c:v>
                </c:pt>
                <c:pt idx="539">
                  <c:v>510467</c:v>
                </c:pt>
                <c:pt idx="540">
                  <c:v>510488</c:v>
                </c:pt>
                <c:pt idx="541">
                  <c:v>510512</c:v>
                </c:pt>
                <c:pt idx="542">
                  <c:v>510533</c:v>
                </c:pt>
                <c:pt idx="543">
                  <c:v>510557</c:v>
                </c:pt>
                <c:pt idx="544">
                  <c:v>510577</c:v>
                </c:pt>
                <c:pt idx="545">
                  <c:v>510599</c:v>
                </c:pt>
                <c:pt idx="546">
                  <c:v>510623</c:v>
                </c:pt>
                <c:pt idx="547">
                  <c:v>510645</c:v>
                </c:pt>
                <c:pt idx="548">
                  <c:v>510667</c:v>
                </c:pt>
                <c:pt idx="549">
                  <c:v>510688</c:v>
                </c:pt>
                <c:pt idx="550">
                  <c:v>510710</c:v>
                </c:pt>
                <c:pt idx="551">
                  <c:v>510733</c:v>
                </c:pt>
                <c:pt idx="552">
                  <c:v>510756</c:v>
                </c:pt>
                <c:pt idx="553">
                  <c:v>510777</c:v>
                </c:pt>
                <c:pt idx="554">
                  <c:v>510800</c:v>
                </c:pt>
                <c:pt idx="555">
                  <c:v>510823</c:v>
                </c:pt>
                <c:pt idx="556">
                  <c:v>510846</c:v>
                </c:pt>
                <c:pt idx="557">
                  <c:v>510867</c:v>
                </c:pt>
                <c:pt idx="558">
                  <c:v>510890</c:v>
                </c:pt>
                <c:pt idx="559">
                  <c:v>510913</c:v>
                </c:pt>
                <c:pt idx="560">
                  <c:v>510934</c:v>
                </c:pt>
                <c:pt idx="561">
                  <c:v>510958</c:v>
                </c:pt>
                <c:pt idx="562">
                  <c:v>510979</c:v>
                </c:pt>
                <c:pt idx="563">
                  <c:v>510999</c:v>
                </c:pt>
                <c:pt idx="564">
                  <c:v>511020</c:v>
                </c:pt>
                <c:pt idx="565">
                  <c:v>511040</c:v>
                </c:pt>
                <c:pt idx="566">
                  <c:v>511061</c:v>
                </c:pt>
                <c:pt idx="567">
                  <c:v>511083</c:v>
                </c:pt>
                <c:pt idx="568">
                  <c:v>511105</c:v>
                </c:pt>
                <c:pt idx="569">
                  <c:v>511127</c:v>
                </c:pt>
                <c:pt idx="570">
                  <c:v>511147</c:v>
                </c:pt>
                <c:pt idx="571">
                  <c:v>511169</c:v>
                </c:pt>
                <c:pt idx="572">
                  <c:v>511193</c:v>
                </c:pt>
                <c:pt idx="573">
                  <c:v>511214</c:v>
                </c:pt>
                <c:pt idx="574">
                  <c:v>511235</c:v>
                </c:pt>
                <c:pt idx="575">
                  <c:v>511256</c:v>
                </c:pt>
                <c:pt idx="576">
                  <c:v>511277</c:v>
                </c:pt>
                <c:pt idx="577">
                  <c:v>511300</c:v>
                </c:pt>
                <c:pt idx="578">
                  <c:v>511321</c:v>
                </c:pt>
                <c:pt idx="579">
                  <c:v>511341</c:v>
                </c:pt>
                <c:pt idx="580">
                  <c:v>511362</c:v>
                </c:pt>
                <c:pt idx="581">
                  <c:v>511385</c:v>
                </c:pt>
                <c:pt idx="582">
                  <c:v>511405</c:v>
                </c:pt>
                <c:pt idx="583">
                  <c:v>511425</c:v>
                </c:pt>
                <c:pt idx="584">
                  <c:v>511441</c:v>
                </c:pt>
                <c:pt idx="585">
                  <c:v>511465</c:v>
                </c:pt>
                <c:pt idx="586">
                  <c:v>511483</c:v>
                </c:pt>
                <c:pt idx="587">
                  <c:v>511503</c:v>
                </c:pt>
                <c:pt idx="588">
                  <c:v>511524</c:v>
                </c:pt>
                <c:pt idx="589">
                  <c:v>511544</c:v>
                </c:pt>
                <c:pt idx="590">
                  <c:v>511566</c:v>
                </c:pt>
                <c:pt idx="591">
                  <c:v>511587</c:v>
                </c:pt>
                <c:pt idx="592">
                  <c:v>511605</c:v>
                </c:pt>
                <c:pt idx="593">
                  <c:v>511626</c:v>
                </c:pt>
                <c:pt idx="594">
                  <c:v>511646</c:v>
                </c:pt>
                <c:pt idx="595">
                  <c:v>511667</c:v>
                </c:pt>
                <c:pt idx="596">
                  <c:v>511686</c:v>
                </c:pt>
                <c:pt idx="597">
                  <c:v>511705</c:v>
                </c:pt>
                <c:pt idx="598">
                  <c:v>511727</c:v>
                </c:pt>
                <c:pt idx="599">
                  <c:v>511747</c:v>
                </c:pt>
                <c:pt idx="600">
                  <c:v>511767</c:v>
                </c:pt>
                <c:pt idx="601">
                  <c:v>511789</c:v>
                </c:pt>
                <c:pt idx="602">
                  <c:v>511810</c:v>
                </c:pt>
                <c:pt idx="603">
                  <c:v>511831</c:v>
                </c:pt>
                <c:pt idx="604">
                  <c:v>511849</c:v>
                </c:pt>
                <c:pt idx="605">
                  <c:v>511872</c:v>
                </c:pt>
                <c:pt idx="606">
                  <c:v>511894</c:v>
                </c:pt>
                <c:pt idx="607">
                  <c:v>511919</c:v>
                </c:pt>
                <c:pt idx="608">
                  <c:v>511942</c:v>
                </c:pt>
                <c:pt idx="609">
                  <c:v>511963</c:v>
                </c:pt>
                <c:pt idx="610">
                  <c:v>511984</c:v>
                </c:pt>
                <c:pt idx="611">
                  <c:v>512005</c:v>
                </c:pt>
                <c:pt idx="612">
                  <c:v>512026</c:v>
                </c:pt>
                <c:pt idx="613">
                  <c:v>512049</c:v>
                </c:pt>
                <c:pt idx="614">
                  <c:v>512075</c:v>
                </c:pt>
                <c:pt idx="615">
                  <c:v>512097</c:v>
                </c:pt>
                <c:pt idx="616">
                  <c:v>512120</c:v>
                </c:pt>
                <c:pt idx="617">
                  <c:v>512142</c:v>
                </c:pt>
                <c:pt idx="618">
                  <c:v>512163</c:v>
                </c:pt>
                <c:pt idx="619">
                  <c:v>512184</c:v>
                </c:pt>
                <c:pt idx="620">
                  <c:v>512206</c:v>
                </c:pt>
                <c:pt idx="621">
                  <c:v>512230</c:v>
                </c:pt>
                <c:pt idx="622">
                  <c:v>512254</c:v>
                </c:pt>
                <c:pt idx="623">
                  <c:v>512275</c:v>
                </c:pt>
                <c:pt idx="624">
                  <c:v>512297</c:v>
                </c:pt>
                <c:pt idx="625">
                  <c:v>512319</c:v>
                </c:pt>
                <c:pt idx="626">
                  <c:v>512344</c:v>
                </c:pt>
                <c:pt idx="627">
                  <c:v>512366</c:v>
                </c:pt>
                <c:pt idx="628">
                  <c:v>512388</c:v>
                </c:pt>
                <c:pt idx="629">
                  <c:v>512407</c:v>
                </c:pt>
                <c:pt idx="630">
                  <c:v>512428</c:v>
                </c:pt>
                <c:pt idx="631">
                  <c:v>512449</c:v>
                </c:pt>
                <c:pt idx="632">
                  <c:v>512470</c:v>
                </c:pt>
                <c:pt idx="633">
                  <c:v>512492</c:v>
                </c:pt>
                <c:pt idx="634">
                  <c:v>512513</c:v>
                </c:pt>
                <c:pt idx="635">
                  <c:v>512536</c:v>
                </c:pt>
                <c:pt idx="636">
                  <c:v>512557</c:v>
                </c:pt>
                <c:pt idx="637">
                  <c:v>512580</c:v>
                </c:pt>
                <c:pt idx="638">
                  <c:v>512602</c:v>
                </c:pt>
                <c:pt idx="639">
                  <c:v>512623</c:v>
                </c:pt>
                <c:pt idx="640">
                  <c:v>512645</c:v>
                </c:pt>
                <c:pt idx="641">
                  <c:v>512667</c:v>
                </c:pt>
                <c:pt idx="642">
                  <c:v>512691</c:v>
                </c:pt>
                <c:pt idx="643">
                  <c:v>512712</c:v>
                </c:pt>
                <c:pt idx="644">
                  <c:v>512732</c:v>
                </c:pt>
                <c:pt idx="645">
                  <c:v>512753</c:v>
                </c:pt>
                <c:pt idx="646">
                  <c:v>512776</c:v>
                </c:pt>
                <c:pt idx="647">
                  <c:v>512795</c:v>
                </c:pt>
                <c:pt idx="648">
                  <c:v>512817</c:v>
                </c:pt>
                <c:pt idx="649">
                  <c:v>512836</c:v>
                </c:pt>
                <c:pt idx="650">
                  <c:v>512858</c:v>
                </c:pt>
                <c:pt idx="651">
                  <c:v>512879</c:v>
                </c:pt>
                <c:pt idx="652">
                  <c:v>512900</c:v>
                </c:pt>
                <c:pt idx="653">
                  <c:v>512923</c:v>
                </c:pt>
                <c:pt idx="654">
                  <c:v>512946</c:v>
                </c:pt>
                <c:pt idx="655">
                  <c:v>512966</c:v>
                </c:pt>
                <c:pt idx="656">
                  <c:v>512988</c:v>
                </c:pt>
                <c:pt idx="657">
                  <c:v>513008</c:v>
                </c:pt>
                <c:pt idx="658">
                  <c:v>513030</c:v>
                </c:pt>
                <c:pt idx="659">
                  <c:v>513053</c:v>
                </c:pt>
                <c:pt idx="660">
                  <c:v>513077</c:v>
                </c:pt>
                <c:pt idx="661">
                  <c:v>513098</c:v>
                </c:pt>
                <c:pt idx="662">
                  <c:v>513121</c:v>
                </c:pt>
                <c:pt idx="663">
                  <c:v>513142</c:v>
                </c:pt>
                <c:pt idx="664">
                  <c:v>513165</c:v>
                </c:pt>
                <c:pt idx="665">
                  <c:v>513189</c:v>
                </c:pt>
                <c:pt idx="666">
                  <c:v>513209</c:v>
                </c:pt>
                <c:pt idx="667">
                  <c:v>513228</c:v>
                </c:pt>
                <c:pt idx="668">
                  <c:v>513253</c:v>
                </c:pt>
                <c:pt idx="669">
                  <c:v>513272</c:v>
                </c:pt>
                <c:pt idx="670">
                  <c:v>513292</c:v>
                </c:pt>
                <c:pt idx="671">
                  <c:v>513312</c:v>
                </c:pt>
                <c:pt idx="672">
                  <c:v>513333</c:v>
                </c:pt>
                <c:pt idx="673">
                  <c:v>513357</c:v>
                </c:pt>
                <c:pt idx="674">
                  <c:v>513375</c:v>
                </c:pt>
                <c:pt idx="675">
                  <c:v>513396</c:v>
                </c:pt>
                <c:pt idx="676">
                  <c:v>513420</c:v>
                </c:pt>
                <c:pt idx="677">
                  <c:v>513442</c:v>
                </c:pt>
                <c:pt idx="678">
                  <c:v>513464</c:v>
                </c:pt>
                <c:pt idx="679">
                  <c:v>513487</c:v>
                </c:pt>
                <c:pt idx="680">
                  <c:v>513507</c:v>
                </c:pt>
                <c:pt idx="681">
                  <c:v>513528</c:v>
                </c:pt>
                <c:pt idx="682">
                  <c:v>513552</c:v>
                </c:pt>
                <c:pt idx="683">
                  <c:v>513574</c:v>
                </c:pt>
                <c:pt idx="684">
                  <c:v>513594</c:v>
                </c:pt>
                <c:pt idx="685">
                  <c:v>513619</c:v>
                </c:pt>
                <c:pt idx="686">
                  <c:v>513643</c:v>
                </c:pt>
                <c:pt idx="687">
                  <c:v>513662</c:v>
                </c:pt>
                <c:pt idx="688">
                  <c:v>513685</c:v>
                </c:pt>
                <c:pt idx="689">
                  <c:v>513708</c:v>
                </c:pt>
                <c:pt idx="690">
                  <c:v>513731</c:v>
                </c:pt>
                <c:pt idx="691">
                  <c:v>513754</c:v>
                </c:pt>
                <c:pt idx="692">
                  <c:v>513775</c:v>
                </c:pt>
                <c:pt idx="693">
                  <c:v>513799</c:v>
                </c:pt>
                <c:pt idx="694">
                  <c:v>513821</c:v>
                </c:pt>
                <c:pt idx="695">
                  <c:v>513844</c:v>
                </c:pt>
                <c:pt idx="696">
                  <c:v>513862</c:v>
                </c:pt>
                <c:pt idx="697">
                  <c:v>513884</c:v>
                </c:pt>
                <c:pt idx="698">
                  <c:v>513903</c:v>
                </c:pt>
                <c:pt idx="699">
                  <c:v>513928</c:v>
                </c:pt>
                <c:pt idx="700">
                  <c:v>513950</c:v>
                </c:pt>
                <c:pt idx="701">
                  <c:v>513969</c:v>
                </c:pt>
                <c:pt idx="702">
                  <c:v>513987</c:v>
                </c:pt>
                <c:pt idx="703">
                  <c:v>514009</c:v>
                </c:pt>
                <c:pt idx="704">
                  <c:v>514033</c:v>
                </c:pt>
                <c:pt idx="705">
                  <c:v>514058</c:v>
                </c:pt>
                <c:pt idx="706">
                  <c:v>514081</c:v>
                </c:pt>
                <c:pt idx="707">
                  <c:v>514106</c:v>
                </c:pt>
                <c:pt idx="708">
                  <c:v>514129</c:v>
                </c:pt>
                <c:pt idx="709">
                  <c:v>514151</c:v>
                </c:pt>
                <c:pt idx="710">
                  <c:v>514172</c:v>
                </c:pt>
                <c:pt idx="711">
                  <c:v>514196</c:v>
                </c:pt>
                <c:pt idx="712">
                  <c:v>514219</c:v>
                </c:pt>
                <c:pt idx="713">
                  <c:v>514242</c:v>
                </c:pt>
                <c:pt idx="714">
                  <c:v>514264</c:v>
                </c:pt>
                <c:pt idx="715">
                  <c:v>514286</c:v>
                </c:pt>
                <c:pt idx="716">
                  <c:v>514308</c:v>
                </c:pt>
                <c:pt idx="717">
                  <c:v>514328</c:v>
                </c:pt>
                <c:pt idx="718">
                  <c:v>514350</c:v>
                </c:pt>
                <c:pt idx="719">
                  <c:v>514371</c:v>
                </c:pt>
                <c:pt idx="720">
                  <c:v>514393</c:v>
                </c:pt>
                <c:pt idx="721">
                  <c:v>514416</c:v>
                </c:pt>
                <c:pt idx="722">
                  <c:v>514435</c:v>
                </c:pt>
                <c:pt idx="723">
                  <c:v>514458</c:v>
                </c:pt>
                <c:pt idx="724">
                  <c:v>514479</c:v>
                </c:pt>
                <c:pt idx="725">
                  <c:v>514500</c:v>
                </c:pt>
                <c:pt idx="726">
                  <c:v>514519</c:v>
                </c:pt>
                <c:pt idx="727">
                  <c:v>514540</c:v>
                </c:pt>
                <c:pt idx="728">
                  <c:v>514561</c:v>
                </c:pt>
                <c:pt idx="729">
                  <c:v>514584</c:v>
                </c:pt>
                <c:pt idx="730">
                  <c:v>514603</c:v>
                </c:pt>
                <c:pt idx="731">
                  <c:v>514622</c:v>
                </c:pt>
                <c:pt idx="732">
                  <c:v>514644</c:v>
                </c:pt>
                <c:pt idx="733">
                  <c:v>514666</c:v>
                </c:pt>
                <c:pt idx="734">
                  <c:v>514687</c:v>
                </c:pt>
                <c:pt idx="735">
                  <c:v>514710</c:v>
                </c:pt>
                <c:pt idx="736">
                  <c:v>514731</c:v>
                </c:pt>
                <c:pt idx="737">
                  <c:v>514750</c:v>
                </c:pt>
                <c:pt idx="738">
                  <c:v>514771</c:v>
                </c:pt>
                <c:pt idx="739">
                  <c:v>514793</c:v>
                </c:pt>
                <c:pt idx="740">
                  <c:v>514815</c:v>
                </c:pt>
                <c:pt idx="741">
                  <c:v>514839</c:v>
                </c:pt>
                <c:pt idx="742">
                  <c:v>514864</c:v>
                </c:pt>
                <c:pt idx="743">
                  <c:v>514885</c:v>
                </c:pt>
                <c:pt idx="744">
                  <c:v>514905</c:v>
                </c:pt>
                <c:pt idx="745">
                  <c:v>514926</c:v>
                </c:pt>
                <c:pt idx="746">
                  <c:v>514949</c:v>
                </c:pt>
                <c:pt idx="747">
                  <c:v>514974</c:v>
                </c:pt>
                <c:pt idx="748">
                  <c:v>514995</c:v>
                </c:pt>
                <c:pt idx="749">
                  <c:v>515011</c:v>
                </c:pt>
                <c:pt idx="750">
                  <c:v>515032</c:v>
                </c:pt>
                <c:pt idx="751">
                  <c:v>515052</c:v>
                </c:pt>
                <c:pt idx="752">
                  <c:v>515075</c:v>
                </c:pt>
                <c:pt idx="753">
                  <c:v>515096</c:v>
                </c:pt>
                <c:pt idx="754">
                  <c:v>515116</c:v>
                </c:pt>
                <c:pt idx="755">
                  <c:v>515134</c:v>
                </c:pt>
                <c:pt idx="756">
                  <c:v>515156</c:v>
                </c:pt>
                <c:pt idx="757">
                  <c:v>515178</c:v>
                </c:pt>
                <c:pt idx="758">
                  <c:v>515199</c:v>
                </c:pt>
                <c:pt idx="759">
                  <c:v>515219</c:v>
                </c:pt>
                <c:pt idx="760">
                  <c:v>515242</c:v>
                </c:pt>
                <c:pt idx="761">
                  <c:v>515261</c:v>
                </c:pt>
                <c:pt idx="762">
                  <c:v>515281</c:v>
                </c:pt>
                <c:pt idx="763">
                  <c:v>515300</c:v>
                </c:pt>
                <c:pt idx="764">
                  <c:v>515323</c:v>
                </c:pt>
                <c:pt idx="765">
                  <c:v>515343</c:v>
                </c:pt>
                <c:pt idx="766">
                  <c:v>515366</c:v>
                </c:pt>
                <c:pt idx="767">
                  <c:v>515387</c:v>
                </c:pt>
                <c:pt idx="768">
                  <c:v>515409</c:v>
                </c:pt>
                <c:pt idx="769">
                  <c:v>515429</c:v>
                </c:pt>
                <c:pt idx="770">
                  <c:v>515452</c:v>
                </c:pt>
                <c:pt idx="771">
                  <c:v>515474</c:v>
                </c:pt>
                <c:pt idx="772">
                  <c:v>515497</c:v>
                </c:pt>
                <c:pt idx="773">
                  <c:v>515518</c:v>
                </c:pt>
                <c:pt idx="774">
                  <c:v>515543</c:v>
                </c:pt>
                <c:pt idx="775">
                  <c:v>515564</c:v>
                </c:pt>
                <c:pt idx="776">
                  <c:v>515586</c:v>
                </c:pt>
                <c:pt idx="777">
                  <c:v>515609</c:v>
                </c:pt>
                <c:pt idx="778">
                  <c:v>515632</c:v>
                </c:pt>
                <c:pt idx="779">
                  <c:v>515653</c:v>
                </c:pt>
                <c:pt idx="780">
                  <c:v>515674</c:v>
                </c:pt>
                <c:pt idx="781">
                  <c:v>515696</c:v>
                </c:pt>
                <c:pt idx="782">
                  <c:v>515716</c:v>
                </c:pt>
                <c:pt idx="783">
                  <c:v>515738</c:v>
                </c:pt>
                <c:pt idx="784">
                  <c:v>515758</c:v>
                </c:pt>
                <c:pt idx="785">
                  <c:v>515778</c:v>
                </c:pt>
                <c:pt idx="786">
                  <c:v>515801</c:v>
                </c:pt>
                <c:pt idx="787">
                  <c:v>515821</c:v>
                </c:pt>
                <c:pt idx="788">
                  <c:v>515840</c:v>
                </c:pt>
                <c:pt idx="789">
                  <c:v>515862</c:v>
                </c:pt>
                <c:pt idx="790">
                  <c:v>515884</c:v>
                </c:pt>
                <c:pt idx="791">
                  <c:v>515904</c:v>
                </c:pt>
                <c:pt idx="792">
                  <c:v>515921</c:v>
                </c:pt>
                <c:pt idx="793">
                  <c:v>515944</c:v>
                </c:pt>
                <c:pt idx="794">
                  <c:v>515966</c:v>
                </c:pt>
                <c:pt idx="795">
                  <c:v>515988</c:v>
                </c:pt>
                <c:pt idx="796">
                  <c:v>516009</c:v>
                </c:pt>
                <c:pt idx="797">
                  <c:v>516033</c:v>
                </c:pt>
                <c:pt idx="798">
                  <c:v>516053</c:v>
                </c:pt>
                <c:pt idx="799">
                  <c:v>516073</c:v>
                </c:pt>
                <c:pt idx="800">
                  <c:v>516097</c:v>
                </c:pt>
                <c:pt idx="801">
                  <c:v>516121</c:v>
                </c:pt>
                <c:pt idx="802">
                  <c:v>516143</c:v>
                </c:pt>
                <c:pt idx="803">
                  <c:v>516161</c:v>
                </c:pt>
                <c:pt idx="804">
                  <c:v>516185</c:v>
                </c:pt>
                <c:pt idx="805">
                  <c:v>516208</c:v>
                </c:pt>
                <c:pt idx="806">
                  <c:v>516232</c:v>
                </c:pt>
                <c:pt idx="807">
                  <c:v>516254</c:v>
                </c:pt>
                <c:pt idx="808">
                  <c:v>516276</c:v>
                </c:pt>
                <c:pt idx="809">
                  <c:v>516297</c:v>
                </c:pt>
                <c:pt idx="810">
                  <c:v>516315</c:v>
                </c:pt>
                <c:pt idx="811">
                  <c:v>516337</c:v>
                </c:pt>
                <c:pt idx="812">
                  <c:v>516360</c:v>
                </c:pt>
                <c:pt idx="813">
                  <c:v>516381</c:v>
                </c:pt>
                <c:pt idx="814">
                  <c:v>516403</c:v>
                </c:pt>
                <c:pt idx="815">
                  <c:v>516427</c:v>
                </c:pt>
                <c:pt idx="816">
                  <c:v>516449</c:v>
                </c:pt>
                <c:pt idx="817">
                  <c:v>516471</c:v>
                </c:pt>
                <c:pt idx="818">
                  <c:v>516491</c:v>
                </c:pt>
                <c:pt idx="819">
                  <c:v>516512</c:v>
                </c:pt>
                <c:pt idx="820">
                  <c:v>516535</c:v>
                </c:pt>
                <c:pt idx="821">
                  <c:v>516557</c:v>
                </c:pt>
                <c:pt idx="822">
                  <c:v>516581</c:v>
                </c:pt>
                <c:pt idx="823">
                  <c:v>516600</c:v>
                </c:pt>
                <c:pt idx="824">
                  <c:v>516621</c:v>
                </c:pt>
                <c:pt idx="825">
                  <c:v>516645</c:v>
                </c:pt>
                <c:pt idx="826">
                  <c:v>516667</c:v>
                </c:pt>
                <c:pt idx="827">
                  <c:v>516691</c:v>
                </c:pt>
                <c:pt idx="828">
                  <c:v>516715</c:v>
                </c:pt>
                <c:pt idx="829">
                  <c:v>516737</c:v>
                </c:pt>
                <c:pt idx="830">
                  <c:v>516758</c:v>
                </c:pt>
                <c:pt idx="831">
                  <c:v>516777</c:v>
                </c:pt>
                <c:pt idx="832">
                  <c:v>516800</c:v>
                </c:pt>
                <c:pt idx="833">
                  <c:v>516822</c:v>
                </c:pt>
                <c:pt idx="834">
                  <c:v>516842</c:v>
                </c:pt>
                <c:pt idx="835">
                  <c:v>516865</c:v>
                </c:pt>
                <c:pt idx="836">
                  <c:v>516886</c:v>
                </c:pt>
                <c:pt idx="837">
                  <c:v>516909</c:v>
                </c:pt>
                <c:pt idx="838">
                  <c:v>516933</c:v>
                </c:pt>
                <c:pt idx="839">
                  <c:v>516954</c:v>
                </c:pt>
                <c:pt idx="840">
                  <c:v>516976</c:v>
                </c:pt>
                <c:pt idx="841">
                  <c:v>517000</c:v>
                </c:pt>
                <c:pt idx="842">
                  <c:v>517024</c:v>
                </c:pt>
                <c:pt idx="843">
                  <c:v>517046</c:v>
                </c:pt>
                <c:pt idx="844">
                  <c:v>517068</c:v>
                </c:pt>
                <c:pt idx="845">
                  <c:v>517092</c:v>
                </c:pt>
                <c:pt idx="846">
                  <c:v>517113</c:v>
                </c:pt>
                <c:pt idx="847">
                  <c:v>517136</c:v>
                </c:pt>
                <c:pt idx="848">
                  <c:v>517160</c:v>
                </c:pt>
                <c:pt idx="849">
                  <c:v>517179</c:v>
                </c:pt>
                <c:pt idx="850">
                  <c:v>517201</c:v>
                </c:pt>
                <c:pt idx="851">
                  <c:v>517224</c:v>
                </c:pt>
                <c:pt idx="852">
                  <c:v>517248</c:v>
                </c:pt>
                <c:pt idx="853">
                  <c:v>517270</c:v>
                </c:pt>
                <c:pt idx="854">
                  <c:v>517294</c:v>
                </c:pt>
                <c:pt idx="855">
                  <c:v>517316</c:v>
                </c:pt>
                <c:pt idx="856">
                  <c:v>517336</c:v>
                </c:pt>
                <c:pt idx="857">
                  <c:v>517360</c:v>
                </c:pt>
                <c:pt idx="858">
                  <c:v>517384</c:v>
                </c:pt>
                <c:pt idx="859">
                  <c:v>517405</c:v>
                </c:pt>
                <c:pt idx="860">
                  <c:v>517427</c:v>
                </c:pt>
                <c:pt idx="861">
                  <c:v>517448</c:v>
                </c:pt>
                <c:pt idx="862">
                  <c:v>517470</c:v>
                </c:pt>
                <c:pt idx="863">
                  <c:v>517490</c:v>
                </c:pt>
                <c:pt idx="864">
                  <c:v>517512</c:v>
                </c:pt>
                <c:pt idx="865">
                  <c:v>517533</c:v>
                </c:pt>
                <c:pt idx="866">
                  <c:v>517558</c:v>
                </c:pt>
                <c:pt idx="867">
                  <c:v>517580</c:v>
                </c:pt>
                <c:pt idx="868">
                  <c:v>517601</c:v>
                </c:pt>
                <c:pt idx="869">
                  <c:v>517624</c:v>
                </c:pt>
                <c:pt idx="870">
                  <c:v>517646</c:v>
                </c:pt>
                <c:pt idx="871">
                  <c:v>517670</c:v>
                </c:pt>
                <c:pt idx="872">
                  <c:v>517692</c:v>
                </c:pt>
                <c:pt idx="873">
                  <c:v>517715</c:v>
                </c:pt>
                <c:pt idx="874">
                  <c:v>517737</c:v>
                </c:pt>
                <c:pt idx="875">
                  <c:v>517760</c:v>
                </c:pt>
                <c:pt idx="876">
                  <c:v>517782</c:v>
                </c:pt>
                <c:pt idx="877">
                  <c:v>517805</c:v>
                </c:pt>
                <c:pt idx="878">
                  <c:v>517824</c:v>
                </c:pt>
                <c:pt idx="879">
                  <c:v>517846</c:v>
                </c:pt>
                <c:pt idx="880">
                  <c:v>517868</c:v>
                </c:pt>
                <c:pt idx="881">
                  <c:v>517892</c:v>
                </c:pt>
                <c:pt idx="882">
                  <c:v>517912</c:v>
                </c:pt>
                <c:pt idx="883">
                  <c:v>517934</c:v>
                </c:pt>
                <c:pt idx="884">
                  <c:v>517956</c:v>
                </c:pt>
                <c:pt idx="885">
                  <c:v>517977</c:v>
                </c:pt>
                <c:pt idx="886">
                  <c:v>518001</c:v>
                </c:pt>
                <c:pt idx="887">
                  <c:v>518023</c:v>
                </c:pt>
                <c:pt idx="888">
                  <c:v>518046</c:v>
                </c:pt>
                <c:pt idx="889">
                  <c:v>518068</c:v>
                </c:pt>
                <c:pt idx="890">
                  <c:v>518089</c:v>
                </c:pt>
                <c:pt idx="891">
                  <c:v>518113</c:v>
                </c:pt>
                <c:pt idx="892">
                  <c:v>518136</c:v>
                </c:pt>
                <c:pt idx="893">
                  <c:v>518160</c:v>
                </c:pt>
                <c:pt idx="894">
                  <c:v>518183</c:v>
                </c:pt>
                <c:pt idx="895">
                  <c:v>518205</c:v>
                </c:pt>
                <c:pt idx="896">
                  <c:v>518227</c:v>
                </c:pt>
                <c:pt idx="897">
                  <c:v>518249</c:v>
                </c:pt>
                <c:pt idx="898">
                  <c:v>518271</c:v>
                </c:pt>
                <c:pt idx="899">
                  <c:v>518295</c:v>
                </c:pt>
                <c:pt idx="900">
                  <c:v>518320</c:v>
                </c:pt>
                <c:pt idx="901">
                  <c:v>518341</c:v>
                </c:pt>
                <c:pt idx="902">
                  <c:v>518366</c:v>
                </c:pt>
                <c:pt idx="903">
                  <c:v>518384</c:v>
                </c:pt>
                <c:pt idx="904">
                  <c:v>518407</c:v>
                </c:pt>
                <c:pt idx="905">
                  <c:v>518429</c:v>
                </c:pt>
                <c:pt idx="906">
                  <c:v>518452</c:v>
                </c:pt>
                <c:pt idx="907">
                  <c:v>518474</c:v>
                </c:pt>
                <c:pt idx="908">
                  <c:v>518494</c:v>
                </c:pt>
                <c:pt idx="909">
                  <c:v>518516</c:v>
                </c:pt>
                <c:pt idx="910">
                  <c:v>518539</c:v>
                </c:pt>
                <c:pt idx="911">
                  <c:v>518561</c:v>
                </c:pt>
                <c:pt idx="912">
                  <c:v>518583</c:v>
                </c:pt>
                <c:pt idx="913">
                  <c:v>518602</c:v>
                </c:pt>
                <c:pt idx="914">
                  <c:v>518625</c:v>
                </c:pt>
                <c:pt idx="915">
                  <c:v>518647</c:v>
                </c:pt>
                <c:pt idx="916">
                  <c:v>518669</c:v>
                </c:pt>
                <c:pt idx="917">
                  <c:v>518692</c:v>
                </c:pt>
                <c:pt idx="918">
                  <c:v>518713</c:v>
                </c:pt>
                <c:pt idx="919">
                  <c:v>518735</c:v>
                </c:pt>
                <c:pt idx="920">
                  <c:v>518758</c:v>
                </c:pt>
                <c:pt idx="921">
                  <c:v>518778</c:v>
                </c:pt>
                <c:pt idx="922">
                  <c:v>518802</c:v>
                </c:pt>
                <c:pt idx="923">
                  <c:v>518822</c:v>
                </c:pt>
                <c:pt idx="924">
                  <c:v>518844</c:v>
                </c:pt>
                <c:pt idx="925">
                  <c:v>518863</c:v>
                </c:pt>
                <c:pt idx="926">
                  <c:v>518884</c:v>
                </c:pt>
                <c:pt idx="927">
                  <c:v>518909</c:v>
                </c:pt>
                <c:pt idx="928">
                  <c:v>518930</c:v>
                </c:pt>
                <c:pt idx="929">
                  <c:v>518951</c:v>
                </c:pt>
                <c:pt idx="930">
                  <c:v>518973</c:v>
                </c:pt>
                <c:pt idx="931">
                  <c:v>518997</c:v>
                </c:pt>
                <c:pt idx="932">
                  <c:v>519022</c:v>
                </c:pt>
                <c:pt idx="933">
                  <c:v>519045</c:v>
                </c:pt>
                <c:pt idx="934">
                  <c:v>519067</c:v>
                </c:pt>
                <c:pt idx="935">
                  <c:v>519090</c:v>
                </c:pt>
                <c:pt idx="936">
                  <c:v>519114</c:v>
                </c:pt>
                <c:pt idx="937">
                  <c:v>519134</c:v>
                </c:pt>
                <c:pt idx="938">
                  <c:v>519156</c:v>
                </c:pt>
                <c:pt idx="939">
                  <c:v>519178</c:v>
                </c:pt>
                <c:pt idx="940">
                  <c:v>519201</c:v>
                </c:pt>
                <c:pt idx="941">
                  <c:v>519223</c:v>
                </c:pt>
                <c:pt idx="942">
                  <c:v>519245</c:v>
                </c:pt>
                <c:pt idx="943">
                  <c:v>519268</c:v>
                </c:pt>
                <c:pt idx="944">
                  <c:v>519290</c:v>
                </c:pt>
                <c:pt idx="945">
                  <c:v>519308</c:v>
                </c:pt>
                <c:pt idx="946">
                  <c:v>519329</c:v>
                </c:pt>
                <c:pt idx="947">
                  <c:v>519346</c:v>
                </c:pt>
                <c:pt idx="948">
                  <c:v>519368</c:v>
                </c:pt>
                <c:pt idx="949">
                  <c:v>519388</c:v>
                </c:pt>
                <c:pt idx="950">
                  <c:v>519408</c:v>
                </c:pt>
                <c:pt idx="951">
                  <c:v>519428</c:v>
                </c:pt>
                <c:pt idx="952">
                  <c:v>519447</c:v>
                </c:pt>
                <c:pt idx="953">
                  <c:v>519466</c:v>
                </c:pt>
                <c:pt idx="954">
                  <c:v>519485</c:v>
                </c:pt>
                <c:pt idx="955">
                  <c:v>519503</c:v>
                </c:pt>
                <c:pt idx="956">
                  <c:v>519524</c:v>
                </c:pt>
                <c:pt idx="957">
                  <c:v>519543</c:v>
                </c:pt>
                <c:pt idx="958">
                  <c:v>519562</c:v>
                </c:pt>
                <c:pt idx="959">
                  <c:v>519583</c:v>
                </c:pt>
                <c:pt idx="960">
                  <c:v>519602</c:v>
                </c:pt>
                <c:pt idx="961">
                  <c:v>519625</c:v>
                </c:pt>
                <c:pt idx="962">
                  <c:v>519645</c:v>
                </c:pt>
                <c:pt idx="963">
                  <c:v>519666</c:v>
                </c:pt>
                <c:pt idx="964">
                  <c:v>519687</c:v>
                </c:pt>
                <c:pt idx="965">
                  <c:v>519708</c:v>
                </c:pt>
                <c:pt idx="966">
                  <c:v>519728</c:v>
                </c:pt>
                <c:pt idx="967">
                  <c:v>519750</c:v>
                </c:pt>
                <c:pt idx="968">
                  <c:v>519770</c:v>
                </c:pt>
                <c:pt idx="969">
                  <c:v>519793</c:v>
                </c:pt>
                <c:pt idx="970">
                  <c:v>519813</c:v>
                </c:pt>
                <c:pt idx="971">
                  <c:v>519835</c:v>
                </c:pt>
                <c:pt idx="972">
                  <c:v>519858</c:v>
                </c:pt>
                <c:pt idx="973">
                  <c:v>519880</c:v>
                </c:pt>
                <c:pt idx="974">
                  <c:v>519903</c:v>
                </c:pt>
                <c:pt idx="975">
                  <c:v>519924</c:v>
                </c:pt>
                <c:pt idx="976">
                  <c:v>519943</c:v>
                </c:pt>
                <c:pt idx="977">
                  <c:v>519964</c:v>
                </c:pt>
                <c:pt idx="978">
                  <c:v>519987</c:v>
                </c:pt>
                <c:pt idx="979">
                  <c:v>520009</c:v>
                </c:pt>
                <c:pt idx="980">
                  <c:v>520030</c:v>
                </c:pt>
                <c:pt idx="981">
                  <c:v>520053</c:v>
                </c:pt>
                <c:pt idx="982">
                  <c:v>520072</c:v>
                </c:pt>
                <c:pt idx="983">
                  <c:v>520094</c:v>
                </c:pt>
                <c:pt idx="984">
                  <c:v>520114</c:v>
                </c:pt>
                <c:pt idx="985">
                  <c:v>520135</c:v>
                </c:pt>
                <c:pt idx="986">
                  <c:v>520156</c:v>
                </c:pt>
                <c:pt idx="987">
                  <c:v>520175</c:v>
                </c:pt>
                <c:pt idx="988">
                  <c:v>520198</c:v>
                </c:pt>
                <c:pt idx="989">
                  <c:v>520222</c:v>
                </c:pt>
                <c:pt idx="990">
                  <c:v>520244</c:v>
                </c:pt>
                <c:pt idx="991">
                  <c:v>520263</c:v>
                </c:pt>
                <c:pt idx="992">
                  <c:v>520285</c:v>
                </c:pt>
                <c:pt idx="993">
                  <c:v>520306</c:v>
                </c:pt>
                <c:pt idx="994">
                  <c:v>520324</c:v>
                </c:pt>
                <c:pt idx="995">
                  <c:v>520346</c:v>
                </c:pt>
                <c:pt idx="996">
                  <c:v>520367</c:v>
                </c:pt>
                <c:pt idx="997">
                  <c:v>520388</c:v>
                </c:pt>
                <c:pt idx="998">
                  <c:v>520411</c:v>
                </c:pt>
                <c:pt idx="999">
                  <c:v>520432</c:v>
                </c:pt>
              </c:numCache>
            </c:numRef>
          </c:val>
          <c:smooth val="0"/>
          <c:extLst>
            <c:ext xmlns:c16="http://schemas.microsoft.com/office/drawing/2014/chart" uri="{C3380CC4-5D6E-409C-BE32-E72D297353CC}">
              <c16:uniqueId val="{00000003-C8DD-4397-8690-BA512D555E1D}"/>
            </c:ext>
          </c:extLst>
        </c:ser>
        <c:ser>
          <c:idx val="4"/>
          <c:order val="4"/>
          <c:tx>
            <c:strRef>
              <c:f>'85'!$G$1</c:f>
              <c:strCache>
                <c:ptCount val="1"/>
                <c:pt idx="0">
                  <c:v>75%</c:v>
                </c:pt>
              </c:strCache>
            </c:strRef>
          </c:tx>
          <c:spPr>
            <a:ln w="28575" cap="rnd">
              <a:solidFill>
                <a:schemeClr val="accent5"/>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G$2:$G$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3</c:v>
                </c:pt>
                <c:pt idx="313">
                  <c:v>423453</c:v>
                </c:pt>
                <c:pt idx="314">
                  <c:v>427520</c:v>
                </c:pt>
                <c:pt idx="315">
                  <c:v>431639</c:v>
                </c:pt>
                <c:pt idx="316">
                  <c:v>435778</c:v>
                </c:pt>
                <c:pt idx="317">
                  <c:v>439979</c:v>
                </c:pt>
                <c:pt idx="318">
                  <c:v>444117</c:v>
                </c:pt>
                <c:pt idx="319">
                  <c:v>448212</c:v>
                </c:pt>
                <c:pt idx="320">
                  <c:v>452230</c:v>
                </c:pt>
                <c:pt idx="321">
                  <c:v>456157</c:v>
                </c:pt>
                <c:pt idx="322">
                  <c:v>459973</c:v>
                </c:pt>
                <c:pt idx="323">
                  <c:v>463690</c:v>
                </c:pt>
                <c:pt idx="324">
                  <c:v>467284</c:v>
                </c:pt>
                <c:pt idx="325">
                  <c:v>470696</c:v>
                </c:pt>
                <c:pt idx="326">
                  <c:v>473968</c:v>
                </c:pt>
                <c:pt idx="327">
                  <c:v>477036</c:v>
                </c:pt>
                <c:pt idx="328">
                  <c:v>479896</c:v>
                </c:pt>
                <c:pt idx="329">
                  <c:v>482541</c:v>
                </c:pt>
                <c:pt idx="330">
                  <c:v>485011</c:v>
                </c:pt>
                <c:pt idx="331">
                  <c:v>487310</c:v>
                </c:pt>
                <c:pt idx="332">
                  <c:v>489408</c:v>
                </c:pt>
                <c:pt idx="333">
                  <c:v>491304</c:v>
                </c:pt>
                <c:pt idx="334">
                  <c:v>492987</c:v>
                </c:pt>
                <c:pt idx="335">
                  <c:v>494506</c:v>
                </c:pt>
                <c:pt idx="336">
                  <c:v>495820</c:v>
                </c:pt>
                <c:pt idx="337">
                  <c:v>496967</c:v>
                </c:pt>
                <c:pt idx="338">
                  <c:v>497718</c:v>
                </c:pt>
                <c:pt idx="339">
                  <c:v>498371</c:v>
                </c:pt>
                <c:pt idx="340">
                  <c:v>498958</c:v>
                </c:pt>
                <c:pt idx="341">
                  <c:v>499463</c:v>
                </c:pt>
                <c:pt idx="342">
                  <c:v>499901</c:v>
                </c:pt>
                <c:pt idx="343">
                  <c:v>500294</c:v>
                </c:pt>
                <c:pt idx="344">
                  <c:v>500608</c:v>
                </c:pt>
                <c:pt idx="345">
                  <c:v>500878</c:v>
                </c:pt>
                <c:pt idx="346">
                  <c:v>501104</c:v>
                </c:pt>
                <c:pt idx="347">
                  <c:v>501288</c:v>
                </c:pt>
                <c:pt idx="348">
                  <c:v>501445</c:v>
                </c:pt>
                <c:pt idx="349">
                  <c:v>501581</c:v>
                </c:pt>
                <c:pt idx="350">
                  <c:v>501702</c:v>
                </c:pt>
                <c:pt idx="351">
                  <c:v>501806</c:v>
                </c:pt>
                <c:pt idx="352">
                  <c:v>501902</c:v>
                </c:pt>
                <c:pt idx="353">
                  <c:v>501976</c:v>
                </c:pt>
                <c:pt idx="354">
                  <c:v>502039</c:v>
                </c:pt>
                <c:pt idx="355">
                  <c:v>502096</c:v>
                </c:pt>
                <c:pt idx="356">
                  <c:v>502143</c:v>
                </c:pt>
                <c:pt idx="357">
                  <c:v>502191</c:v>
                </c:pt>
                <c:pt idx="358">
                  <c:v>502228</c:v>
                </c:pt>
                <c:pt idx="359">
                  <c:v>502260</c:v>
                </c:pt>
                <c:pt idx="360">
                  <c:v>502289</c:v>
                </c:pt>
                <c:pt idx="361">
                  <c:v>502316</c:v>
                </c:pt>
                <c:pt idx="362">
                  <c:v>502342</c:v>
                </c:pt>
                <c:pt idx="363">
                  <c:v>502365</c:v>
                </c:pt>
                <c:pt idx="364">
                  <c:v>502390</c:v>
                </c:pt>
                <c:pt idx="365">
                  <c:v>502410</c:v>
                </c:pt>
                <c:pt idx="366">
                  <c:v>502431</c:v>
                </c:pt>
                <c:pt idx="367">
                  <c:v>502450</c:v>
                </c:pt>
                <c:pt idx="368">
                  <c:v>502468</c:v>
                </c:pt>
                <c:pt idx="369">
                  <c:v>502484</c:v>
                </c:pt>
                <c:pt idx="370">
                  <c:v>502498</c:v>
                </c:pt>
                <c:pt idx="371">
                  <c:v>502515</c:v>
                </c:pt>
                <c:pt idx="372">
                  <c:v>502528</c:v>
                </c:pt>
                <c:pt idx="373">
                  <c:v>502543</c:v>
                </c:pt>
                <c:pt idx="374">
                  <c:v>502556</c:v>
                </c:pt>
                <c:pt idx="375">
                  <c:v>502568</c:v>
                </c:pt>
                <c:pt idx="376">
                  <c:v>502584</c:v>
                </c:pt>
                <c:pt idx="377">
                  <c:v>502597</c:v>
                </c:pt>
                <c:pt idx="378">
                  <c:v>502610</c:v>
                </c:pt>
                <c:pt idx="379">
                  <c:v>502623</c:v>
                </c:pt>
                <c:pt idx="380">
                  <c:v>502638</c:v>
                </c:pt>
                <c:pt idx="381">
                  <c:v>502652</c:v>
                </c:pt>
                <c:pt idx="382">
                  <c:v>502666</c:v>
                </c:pt>
                <c:pt idx="383">
                  <c:v>502679</c:v>
                </c:pt>
                <c:pt idx="384">
                  <c:v>502692</c:v>
                </c:pt>
                <c:pt idx="385">
                  <c:v>502706</c:v>
                </c:pt>
                <c:pt idx="386">
                  <c:v>502719</c:v>
                </c:pt>
                <c:pt idx="387">
                  <c:v>502730</c:v>
                </c:pt>
                <c:pt idx="388">
                  <c:v>502741</c:v>
                </c:pt>
                <c:pt idx="389">
                  <c:v>502754</c:v>
                </c:pt>
                <c:pt idx="390">
                  <c:v>502769</c:v>
                </c:pt>
                <c:pt idx="391">
                  <c:v>502783</c:v>
                </c:pt>
                <c:pt idx="392">
                  <c:v>502795</c:v>
                </c:pt>
                <c:pt idx="393">
                  <c:v>502807</c:v>
                </c:pt>
                <c:pt idx="394">
                  <c:v>502821</c:v>
                </c:pt>
                <c:pt idx="395">
                  <c:v>502834</c:v>
                </c:pt>
                <c:pt idx="396">
                  <c:v>502846</c:v>
                </c:pt>
                <c:pt idx="397">
                  <c:v>502857</c:v>
                </c:pt>
                <c:pt idx="398">
                  <c:v>502868</c:v>
                </c:pt>
                <c:pt idx="399">
                  <c:v>502880</c:v>
                </c:pt>
                <c:pt idx="400">
                  <c:v>502894</c:v>
                </c:pt>
                <c:pt idx="401">
                  <c:v>502906</c:v>
                </c:pt>
                <c:pt idx="402">
                  <c:v>502917</c:v>
                </c:pt>
                <c:pt idx="403">
                  <c:v>502928</c:v>
                </c:pt>
                <c:pt idx="404">
                  <c:v>502942</c:v>
                </c:pt>
                <c:pt idx="405">
                  <c:v>502954</c:v>
                </c:pt>
                <c:pt idx="406">
                  <c:v>502966</c:v>
                </c:pt>
                <c:pt idx="407">
                  <c:v>502978</c:v>
                </c:pt>
                <c:pt idx="408">
                  <c:v>502989</c:v>
                </c:pt>
                <c:pt idx="409">
                  <c:v>503002</c:v>
                </c:pt>
                <c:pt idx="410">
                  <c:v>503015</c:v>
                </c:pt>
                <c:pt idx="411">
                  <c:v>503027</c:v>
                </c:pt>
                <c:pt idx="412">
                  <c:v>503040</c:v>
                </c:pt>
                <c:pt idx="413">
                  <c:v>503053</c:v>
                </c:pt>
                <c:pt idx="414">
                  <c:v>503064</c:v>
                </c:pt>
                <c:pt idx="415">
                  <c:v>503079</c:v>
                </c:pt>
                <c:pt idx="416">
                  <c:v>503093</c:v>
                </c:pt>
                <c:pt idx="417">
                  <c:v>503104</c:v>
                </c:pt>
                <c:pt idx="418">
                  <c:v>503117</c:v>
                </c:pt>
                <c:pt idx="419">
                  <c:v>503128</c:v>
                </c:pt>
                <c:pt idx="420">
                  <c:v>503141</c:v>
                </c:pt>
                <c:pt idx="421">
                  <c:v>503153</c:v>
                </c:pt>
                <c:pt idx="422">
                  <c:v>503165</c:v>
                </c:pt>
                <c:pt idx="423">
                  <c:v>503179</c:v>
                </c:pt>
                <c:pt idx="424">
                  <c:v>503192</c:v>
                </c:pt>
                <c:pt idx="425">
                  <c:v>503207</c:v>
                </c:pt>
                <c:pt idx="426">
                  <c:v>503220</c:v>
                </c:pt>
                <c:pt idx="427">
                  <c:v>503233</c:v>
                </c:pt>
                <c:pt idx="428">
                  <c:v>503246</c:v>
                </c:pt>
                <c:pt idx="429">
                  <c:v>503262</c:v>
                </c:pt>
                <c:pt idx="430">
                  <c:v>503276</c:v>
                </c:pt>
                <c:pt idx="431">
                  <c:v>503292</c:v>
                </c:pt>
                <c:pt idx="432">
                  <c:v>503305</c:v>
                </c:pt>
                <c:pt idx="433">
                  <c:v>503319</c:v>
                </c:pt>
                <c:pt idx="434">
                  <c:v>503333</c:v>
                </c:pt>
                <c:pt idx="435">
                  <c:v>503346</c:v>
                </c:pt>
                <c:pt idx="436">
                  <c:v>503360</c:v>
                </c:pt>
                <c:pt idx="437">
                  <c:v>503373</c:v>
                </c:pt>
                <c:pt idx="438">
                  <c:v>503386</c:v>
                </c:pt>
                <c:pt idx="439">
                  <c:v>503399</c:v>
                </c:pt>
                <c:pt idx="440">
                  <c:v>503414</c:v>
                </c:pt>
                <c:pt idx="441">
                  <c:v>503428</c:v>
                </c:pt>
                <c:pt idx="442">
                  <c:v>503440</c:v>
                </c:pt>
                <c:pt idx="443">
                  <c:v>503454</c:v>
                </c:pt>
                <c:pt idx="444">
                  <c:v>503465</c:v>
                </c:pt>
                <c:pt idx="445">
                  <c:v>503480</c:v>
                </c:pt>
                <c:pt idx="446">
                  <c:v>503491</c:v>
                </c:pt>
                <c:pt idx="447">
                  <c:v>503503</c:v>
                </c:pt>
                <c:pt idx="448">
                  <c:v>503518</c:v>
                </c:pt>
                <c:pt idx="449">
                  <c:v>503529</c:v>
                </c:pt>
                <c:pt idx="450">
                  <c:v>503541</c:v>
                </c:pt>
                <c:pt idx="451">
                  <c:v>503554</c:v>
                </c:pt>
                <c:pt idx="452">
                  <c:v>503566</c:v>
                </c:pt>
                <c:pt idx="453">
                  <c:v>503576</c:v>
                </c:pt>
                <c:pt idx="454">
                  <c:v>503587</c:v>
                </c:pt>
                <c:pt idx="455">
                  <c:v>503599</c:v>
                </c:pt>
                <c:pt idx="456">
                  <c:v>503612</c:v>
                </c:pt>
                <c:pt idx="457">
                  <c:v>503624</c:v>
                </c:pt>
                <c:pt idx="458">
                  <c:v>503636</c:v>
                </c:pt>
                <c:pt idx="459">
                  <c:v>503647</c:v>
                </c:pt>
                <c:pt idx="460">
                  <c:v>503661</c:v>
                </c:pt>
                <c:pt idx="461">
                  <c:v>503675</c:v>
                </c:pt>
                <c:pt idx="462">
                  <c:v>503685</c:v>
                </c:pt>
                <c:pt idx="463">
                  <c:v>503694</c:v>
                </c:pt>
                <c:pt idx="464">
                  <c:v>503704</c:v>
                </c:pt>
                <c:pt idx="465">
                  <c:v>503717</c:v>
                </c:pt>
                <c:pt idx="466">
                  <c:v>503732</c:v>
                </c:pt>
                <c:pt idx="467">
                  <c:v>503744</c:v>
                </c:pt>
                <c:pt idx="468">
                  <c:v>503755</c:v>
                </c:pt>
                <c:pt idx="469">
                  <c:v>503768</c:v>
                </c:pt>
                <c:pt idx="470">
                  <c:v>503779</c:v>
                </c:pt>
                <c:pt idx="471">
                  <c:v>503792</c:v>
                </c:pt>
                <c:pt idx="472">
                  <c:v>503804</c:v>
                </c:pt>
                <c:pt idx="473">
                  <c:v>503814</c:v>
                </c:pt>
                <c:pt idx="474">
                  <c:v>503828</c:v>
                </c:pt>
                <c:pt idx="475">
                  <c:v>503841</c:v>
                </c:pt>
                <c:pt idx="476">
                  <c:v>503853</c:v>
                </c:pt>
                <c:pt idx="477">
                  <c:v>503865</c:v>
                </c:pt>
                <c:pt idx="478">
                  <c:v>503878</c:v>
                </c:pt>
                <c:pt idx="479">
                  <c:v>503891</c:v>
                </c:pt>
                <c:pt idx="480">
                  <c:v>503904</c:v>
                </c:pt>
                <c:pt idx="481">
                  <c:v>503915</c:v>
                </c:pt>
                <c:pt idx="482">
                  <c:v>503929</c:v>
                </c:pt>
                <c:pt idx="483">
                  <c:v>503944</c:v>
                </c:pt>
                <c:pt idx="484">
                  <c:v>503957</c:v>
                </c:pt>
                <c:pt idx="485">
                  <c:v>503971</c:v>
                </c:pt>
                <c:pt idx="486">
                  <c:v>503984</c:v>
                </c:pt>
                <c:pt idx="487">
                  <c:v>503995</c:v>
                </c:pt>
                <c:pt idx="488">
                  <c:v>504008</c:v>
                </c:pt>
                <c:pt idx="489">
                  <c:v>504021</c:v>
                </c:pt>
                <c:pt idx="490">
                  <c:v>504034</c:v>
                </c:pt>
                <c:pt idx="491">
                  <c:v>504049</c:v>
                </c:pt>
                <c:pt idx="492">
                  <c:v>504060</c:v>
                </c:pt>
                <c:pt idx="493">
                  <c:v>504073</c:v>
                </c:pt>
                <c:pt idx="494">
                  <c:v>504084</c:v>
                </c:pt>
                <c:pt idx="495">
                  <c:v>504097</c:v>
                </c:pt>
                <c:pt idx="496">
                  <c:v>504108</c:v>
                </c:pt>
                <c:pt idx="497">
                  <c:v>504122</c:v>
                </c:pt>
                <c:pt idx="498">
                  <c:v>504135</c:v>
                </c:pt>
                <c:pt idx="499">
                  <c:v>504149</c:v>
                </c:pt>
                <c:pt idx="500">
                  <c:v>504162</c:v>
                </c:pt>
                <c:pt idx="501">
                  <c:v>504176</c:v>
                </c:pt>
                <c:pt idx="502">
                  <c:v>504187</c:v>
                </c:pt>
                <c:pt idx="503">
                  <c:v>504198</c:v>
                </c:pt>
                <c:pt idx="504">
                  <c:v>504212</c:v>
                </c:pt>
                <c:pt idx="505">
                  <c:v>504225</c:v>
                </c:pt>
                <c:pt idx="506">
                  <c:v>504240</c:v>
                </c:pt>
                <c:pt idx="507">
                  <c:v>504256</c:v>
                </c:pt>
                <c:pt idx="508">
                  <c:v>504270</c:v>
                </c:pt>
                <c:pt idx="509">
                  <c:v>504283</c:v>
                </c:pt>
                <c:pt idx="510">
                  <c:v>504294</c:v>
                </c:pt>
                <c:pt idx="511">
                  <c:v>504306</c:v>
                </c:pt>
                <c:pt idx="512">
                  <c:v>504318</c:v>
                </c:pt>
                <c:pt idx="513">
                  <c:v>504334</c:v>
                </c:pt>
                <c:pt idx="514">
                  <c:v>504346</c:v>
                </c:pt>
                <c:pt idx="515">
                  <c:v>504359</c:v>
                </c:pt>
                <c:pt idx="516">
                  <c:v>504372</c:v>
                </c:pt>
                <c:pt idx="517">
                  <c:v>504386</c:v>
                </c:pt>
                <c:pt idx="518">
                  <c:v>504399</c:v>
                </c:pt>
                <c:pt idx="519">
                  <c:v>504412</c:v>
                </c:pt>
                <c:pt idx="520">
                  <c:v>504424</c:v>
                </c:pt>
                <c:pt idx="521">
                  <c:v>504436</c:v>
                </c:pt>
                <c:pt idx="522">
                  <c:v>504448</c:v>
                </c:pt>
                <c:pt idx="523">
                  <c:v>504460</c:v>
                </c:pt>
                <c:pt idx="524">
                  <c:v>504472</c:v>
                </c:pt>
                <c:pt idx="525">
                  <c:v>504484</c:v>
                </c:pt>
                <c:pt idx="526">
                  <c:v>504497</c:v>
                </c:pt>
                <c:pt idx="527">
                  <c:v>504510</c:v>
                </c:pt>
                <c:pt idx="528">
                  <c:v>504522</c:v>
                </c:pt>
                <c:pt idx="529">
                  <c:v>504533</c:v>
                </c:pt>
                <c:pt idx="530">
                  <c:v>504545</c:v>
                </c:pt>
                <c:pt idx="531">
                  <c:v>504558</c:v>
                </c:pt>
                <c:pt idx="532">
                  <c:v>504570</c:v>
                </c:pt>
                <c:pt idx="533">
                  <c:v>504582</c:v>
                </c:pt>
                <c:pt idx="534">
                  <c:v>504596</c:v>
                </c:pt>
                <c:pt idx="535">
                  <c:v>504608</c:v>
                </c:pt>
                <c:pt idx="536">
                  <c:v>504621</c:v>
                </c:pt>
                <c:pt idx="537">
                  <c:v>504632</c:v>
                </c:pt>
                <c:pt idx="538">
                  <c:v>504642</c:v>
                </c:pt>
                <c:pt idx="539">
                  <c:v>504656</c:v>
                </c:pt>
                <c:pt idx="540">
                  <c:v>504669</c:v>
                </c:pt>
                <c:pt idx="541">
                  <c:v>504680</c:v>
                </c:pt>
                <c:pt idx="542">
                  <c:v>504692</c:v>
                </c:pt>
                <c:pt idx="543">
                  <c:v>504704</c:v>
                </c:pt>
                <c:pt idx="544">
                  <c:v>504716</c:v>
                </c:pt>
                <c:pt idx="545">
                  <c:v>504728</c:v>
                </c:pt>
                <c:pt idx="546">
                  <c:v>504739</c:v>
                </c:pt>
                <c:pt idx="547">
                  <c:v>504754</c:v>
                </c:pt>
                <c:pt idx="548">
                  <c:v>504767</c:v>
                </c:pt>
                <c:pt idx="549">
                  <c:v>504780</c:v>
                </c:pt>
                <c:pt idx="550">
                  <c:v>504793</c:v>
                </c:pt>
                <c:pt idx="551">
                  <c:v>504805</c:v>
                </c:pt>
                <c:pt idx="552">
                  <c:v>504816</c:v>
                </c:pt>
                <c:pt idx="553">
                  <c:v>504828</c:v>
                </c:pt>
                <c:pt idx="554">
                  <c:v>504840</c:v>
                </c:pt>
                <c:pt idx="555">
                  <c:v>504851</c:v>
                </c:pt>
                <c:pt idx="556">
                  <c:v>504865</c:v>
                </c:pt>
                <c:pt idx="557">
                  <c:v>504878</c:v>
                </c:pt>
                <c:pt idx="558">
                  <c:v>504892</c:v>
                </c:pt>
                <c:pt idx="559">
                  <c:v>504905</c:v>
                </c:pt>
                <c:pt idx="560">
                  <c:v>504917</c:v>
                </c:pt>
                <c:pt idx="561">
                  <c:v>504929</c:v>
                </c:pt>
                <c:pt idx="562">
                  <c:v>504940</c:v>
                </c:pt>
                <c:pt idx="563">
                  <c:v>504953</c:v>
                </c:pt>
                <c:pt idx="564">
                  <c:v>504968</c:v>
                </c:pt>
                <c:pt idx="565">
                  <c:v>504983</c:v>
                </c:pt>
                <c:pt idx="566">
                  <c:v>504997</c:v>
                </c:pt>
                <c:pt idx="567">
                  <c:v>505010</c:v>
                </c:pt>
                <c:pt idx="568">
                  <c:v>505024</c:v>
                </c:pt>
                <c:pt idx="569">
                  <c:v>505036</c:v>
                </c:pt>
                <c:pt idx="570">
                  <c:v>505050</c:v>
                </c:pt>
                <c:pt idx="571">
                  <c:v>505063</c:v>
                </c:pt>
                <c:pt idx="572">
                  <c:v>505074</c:v>
                </c:pt>
                <c:pt idx="573">
                  <c:v>505085</c:v>
                </c:pt>
                <c:pt idx="574">
                  <c:v>505099</c:v>
                </c:pt>
                <c:pt idx="575">
                  <c:v>505112</c:v>
                </c:pt>
                <c:pt idx="576">
                  <c:v>505125</c:v>
                </c:pt>
                <c:pt idx="577">
                  <c:v>505137</c:v>
                </c:pt>
                <c:pt idx="578">
                  <c:v>505148</c:v>
                </c:pt>
                <c:pt idx="579">
                  <c:v>505161</c:v>
                </c:pt>
                <c:pt idx="580">
                  <c:v>505173</c:v>
                </c:pt>
                <c:pt idx="581">
                  <c:v>505186</c:v>
                </c:pt>
                <c:pt idx="582">
                  <c:v>505199</c:v>
                </c:pt>
                <c:pt idx="583">
                  <c:v>505212</c:v>
                </c:pt>
                <c:pt idx="584">
                  <c:v>505223</c:v>
                </c:pt>
                <c:pt idx="585">
                  <c:v>505233</c:v>
                </c:pt>
                <c:pt idx="586">
                  <c:v>505246</c:v>
                </c:pt>
                <c:pt idx="587">
                  <c:v>505257</c:v>
                </c:pt>
                <c:pt idx="588">
                  <c:v>505270</c:v>
                </c:pt>
                <c:pt idx="589">
                  <c:v>505282</c:v>
                </c:pt>
                <c:pt idx="590">
                  <c:v>505295</c:v>
                </c:pt>
                <c:pt idx="591">
                  <c:v>505306</c:v>
                </c:pt>
                <c:pt idx="592">
                  <c:v>505317</c:v>
                </c:pt>
                <c:pt idx="593">
                  <c:v>505330</c:v>
                </c:pt>
                <c:pt idx="594">
                  <c:v>505343</c:v>
                </c:pt>
                <c:pt idx="595">
                  <c:v>505355</c:v>
                </c:pt>
                <c:pt idx="596">
                  <c:v>505368</c:v>
                </c:pt>
                <c:pt idx="597">
                  <c:v>505381</c:v>
                </c:pt>
                <c:pt idx="598">
                  <c:v>505394</c:v>
                </c:pt>
                <c:pt idx="599">
                  <c:v>505407</c:v>
                </c:pt>
                <c:pt idx="600">
                  <c:v>505419</c:v>
                </c:pt>
                <c:pt idx="601">
                  <c:v>505432</c:v>
                </c:pt>
                <c:pt idx="602">
                  <c:v>505444</c:v>
                </c:pt>
                <c:pt idx="603">
                  <c:v>505458</c:v>
                </c:pt>
                <c:pt idx="604">
                  <c:v>505472</c:v>
                </c:pt>
                <c:pt idx="605">
                  <c:v>505485</c:v>
                </c:pt>
                <c:pt idx="606">
                  <c:v>505498</c:v>
                </c:pt>
                <c:pt idx="607">
                  <c:v>505510</c:v>
                </c:pt>
                <c:pt idx="608">
                  <c:v>505522</c:v>
                </c:pt>
                <c:pt idx="609">
                  <c:v>505536</c:v>
                </c:pt>
                <c:pt idx="610">
                  <c:v>505552</c:v>
                </c:pt>
                <c:pt idx="611">
                  <c:v>505564</c:v>
                </c:pt>
                <c:pt idx="612">
                  <c:v>505575</c:v>
                </c:pt>
                <c:pt idx="613">
                  <c:v>505588</c:v>
                </c:pt>
                <c:pt idx="614">
                  <c:v>505602</c:v>
                </c:pt>
                <c:pt idx="615">
                  <c:v>505618</c:v>
                </c:pt>
                <c:pt idx="616">
                  <c:v>505628</c:v>
                </c:pt>
                <c:pt idx="617">
                  <c:v>505640</c:v>
                </c:pt>
                <c:pt idx="618">
                  <c:v>505652</c:v>
                </c:pt>
                <c:pt idx="619">
                  <c:v>505664</c:v>
                </c:pt>
                <c:pt idx="620">
                  <c:v>505678</c:v>
                </c:pt>
                <c:pt idx="621">
                  <c:v>505690</c:v>
                </c:pt>
                <c:pt idx="622">
                  <c:v>505702</c:v>
                </c:pt>
                <c:pt idx="623">
                  <c:v>505717</c:v>
                </c:pt>
                <c:pt idx="624">
                  <c:v>505731</c:v>
                </c:pt>
                <c:pt idx="625">
                  <c:v>505744</c:v>
                </c:pt>
                <c:pt idx="626">
                  <c:v>505758</c:v>
                </c:pt>
                <c:pt idx="627">
                  <c:v>505771</c:v>
                </c:pt>
                <c:pt idx="628">
                  <c:v>505785</c:v>
                </c:pt>
                <c:pt idx="629">
                  <c:v>505797</c:v>
                </c:pt>
                <c:pt idx="630">
                  <c:v>505810</c:v>
                </c:pt>
                <c:pt idx="631">
                  <c:v>505821</c:v>
                </c:pt>
                <c:pt idx="632">
                  <c:v>505834</c:v>
                </c:pt>
                <c:pt idx="633">
                  <c:v>505850</c:v>
                </c:pt>
                <c:pt idx="634">
                  <c:v>505861</c:v>
                </c:pt>
                <c:pt idx="635">
                  <c:v>505874</c:v>
                </c:pt>
                <c:pt idx="636">
                  <c:v>505887</c:v>
                </c:pt>
                <c:pt idx="637">
                  <c:v>505899</c:v>
                </c:pt>
                <c:pt idx="638">
                  <c:v>505910</c:v>
                </c:pt>
                <c:pt idx="639">
                  <c:v>505923</c:v>
                </c:pt>
                <c:pt idx="640">
                  <c:v>505934</c:v>
                </c:pt>
                <c:pt idx="641">
                  <c:v>505945</c:v>
                </c:pt>
                <c:pt idx="642">
                  <c:v>505959</c:v>
                </c:pt>
                <c:pt idx="643">
                  <c:v>505970</c:v>
                </c:pt>
                <c:pt idx="644">
                  <c:v>505982</c:v>
                </c:pt>
                <c:pt idx="645">
                  <c:v>505993</c:v>
                </c:pt>
                <c:pt idx="646">
                  <c:v>506006</c:v>
                </c:pt>
                <c:pt idx="647">
                  <c:v>506017</c:v>
                </c:pt>
                <c:pt idx="648">
                  <c:v>506030</c:v>
                </c:pt>
                <c:pt idx="649">
                  <c:v>506041</c:v>
                </c:pt>
                <c:pt idx="650">
                  <c:v>506054</c:v>
                </c:pt>
                <c:pt idx="651">
                  <c:v>506065</c:v>
                </c:pt>
                <c:pt idx="652">
                  <c:v>506076</c:v>
                </c:pt>
                <c:pt idx="653">
                  <c:v>506088</c:v>
                </c:pt>
                <c:pt idx="654">
                  <c:v>506099</c:v>
                </c:pt>
                <c:pt idx="655">
                  <c:v>506111</c:v>
                </c:pt>
                <c:pt idx="656">
                  <c:v>506124</c:v>
                </c:pt>
                <c:pt idx="657">
                  <c:v>506136</c:v>
                </c:pt>
                <c:pt idx="658">
                  <c:v>506148</c:v>
                </c:pt>
                <c:pt idx="659">
                  <c:v>506160</c:v>
                </c:pt>
                <c:pt idx="660">
                  <c:v>506172</c:v>
                </c:pt>
                <c:pt idx="661">
                  <c:v>506185</c:v>
                </c:pt>
                <c:pt idx="662">
                  <c:v>506196</c:v>
                </c:pt>
                <c:pt idx="663">
                  <c:v>506210</c:v>
                </c:pt>
                <c:pt idx="664">
                  <c:v>506222</c:v>
                </c:pt>
                <c:pt idx="665">
                  <c:v>506234</c:v>
                </c:pt>
                <c:pt idx="666">
                  <c:v>506245</c:v>
                </c:pt>
                <c:pt idx="667">
                  <c:v>506256</c:v>
                </c:pt>
                <c:pt idx="668">
                  <c:v>506270</c:v>
                </c:pt>
                <c:pt idx="669">
                  <c:v>506283</c:v>
                </c:pt>
                <c:pt idx="670">
                  <c:v>506296</c:v>
                </c:pt>
                <c:pt idx="671">
                  <c:v>506310</c:v>
                </c:pt>
                <c:pt idx="672">
                  <c:v>506322</c:v>
                </c:pt>
                <c:pt idx="673">
                  <c:v>506336</c:v>
                </c:pt>
                <c:pt idx="674">
                  <c:v>506348</c:v>
                </c:pt>
                <c:pt idx="675">
                  <c:v>506359</c:v>
                </c:pt>
                <c:pt idx="676">
                  <c:v>506373</c:v>
                </c:pt>
                <c:pt idx="677">
                  <c:v>506384</c:v>
                </c:pt>
                <c:pt idx="678">
                  <c:v>506397</c:v>
                </c:pt>
                <c:pt idx="679">
                  <c:v>506410</c:v>
                </c:pt>
                <c:pt idx="680">
                  <c:v>506424</c:v>
                </c:pt>
                <c:pt idx="681">
                  <c:v>506436</c:v>
                </c:pt>
                <c:pt idx="682">
                  <c:v>506448</c:v>
                </c:pt>
                <c:pt idx="683">
                  <c:v>506461</c:v>
                </c:pt>
                <c:pt idx="684">
                  <c:v>506474</c:v>
                </c:pt>
                <c:pt idx="685">
                  <c:v>506487</c:v>
                </c:pt>
                <c:pt idx="686">
                  <c:v>506499</c:v>
                </c:pt>
                <c:pt idx="687">
                  <c:v>506510</c:v>
                </c:pt>
                <c:pt idx="688">
                  <c:v>506522</c:v>
                </c:pt>
                <c:pt idx="689">
                  <c:v>506537</c:v>
                </c:pt>
                <c:pt idx="690">
                  <c:v>506548</c:v>
                </c:pt>
                <c:pt idx="691">
                  <c:v>506561</c:v>
                </c:pt>
                <c:pt idx="692">
                  <c:v>506574</c:v>
                </c:pt>
                <c:pt idx="693">
                  <c:v>506586</c:v>
                </c:pt>
                <c:pt idx="694">
                  <c:v>506598</c:v>
                </c:pt>
                <c:pt idx="695">
                  <c:v>506611</c:v>
                </c:pt>
                <c:pt idx="696">
                  <c:v>506624</c:v>
                </c:pt>
                <c:pt idx="697">
                  <c:v>506638</c:v>
                </c:pt>
                <c:pt idx="698">
                  <c:v>506652</c:v>
                </c:pt>
                <c:pt idx="699">
                  <c:v>506664</c:v>
                </c:pt>
                <c:pt idx="700">
                  <c:v>506677</c:v>
                </c:pt>
                <c:pt idx="701">
                  <c:v>506691</c:v>
                </c:pt>
                <c:pt idx="702">
                  <c:v>506703</c:v>
                </c:pt>
                <c:pt idx="703">
                  <c:v>506716</c:v>
                </c:pt>
                <c:pt idx="704">
                  <c:v>506728</c:v>
                </c:pt>
                <c:pt idx="705">
                  <c:v>506742</c:v>
                </c:pt>
                <c:pt idx="706">
                  <c:v>506755</c:v>
                </c:pt>
                <c:pt idx="707">
                  <c:v>506769</c:v>
                </c:pt>
                <c:pt idx="708">
                  <c:v>506781</c:v>
                </c:pt>
                <c:pt idx="709">
                  <c:v>506795</c:v>
                </c:pt>
                <c:pt idx="710">
                  <c:v>506808</c:v>
                </c:pt>
                <c:pt idx="711">
                  <c:v>506821</c:v>
                </c:pt>
                <c:pt idx="712">
                  <c:v>506832</c:v>
                </c:pt>
                <c:pt idx="713">
                  <c:v>506844</c:v>
                </c:pt>
                <c:pt idx="714">
                  <c:v>506856</c:v>
                </c:pt>
                <c:pt idx="715">
                  <c:v>506870</c:v>
                </c:pt>
                <c:pt idx="716">
                  <c:v>506883</c:v>
                </c:pt>
                <c:pt idx="717">
                  <c:v>506895</c:v>
                </c:pt>
                <c:pt idx="718">
                  <c:v>506907</c:v>
                </c:pt>
                <c:pt idx="719">
                  <c:v>506918</c:v>
                </c:pt>
                <c:pt idx="720">
                  <c:v>506932</c:v>
                </c:pt>
                <c:pt idx="721">
                  <c:v>506944</c:v>
                </c:pt>
                <c:pt idx="722">
                  <c:v>506956</c:v>
                </c:pt>
                <c:pt idx="723">
                  <c:v>506970</c:v>
                </c:pt>
                <c:pt idx="724">
                  <c:v>506982</c:v>
                </c:pt>
                <c:pt idx="725">
                  <c:v>506994</c:v>
                </c:pt>
                <c:pt idx="726">
                  <c:v>507007</c:v>
                </c:pt>
                <c:pt idx="727">
                  <c:v>507020</c:v>
                </c:pt>
                <c:pt idx="728">
                  <c:v>507034</c:v>
                </c:pt>
                <c:pt idx="729">
                  <c:v>507046</c:v>
                </c:pt>
                <c:pt idx="730">
                  <c:v>507055</c:v>
                </c:pt>
                <c:pt idx="731">
                  <c:v>507070</c:v>
                </c:pt>
                <c:pt idx="732">
                  <c:v>507085</c:v>
                </c:pt>
                <c:pt idx="733">
                  <c:v>507097</c:v>
                </c:pt>
                <c:pt idx="734">
                  <c:v>507112</c:v>
                </c:pt>
                <c:pt idx="735">
                  <c:v>507125</c:v>
                </c:pt>
                <c:pt idx="736">
                  <c:v>507137</c:v>
                </c:pt>
                <c:pt idx="737">
                  <c:v>507148</c:v>
                </c:pt>
                <c:pt idx="738">
                  <c:v>507159</c:v>
                </c:pt>
                <c:pt idx="739">
                  <c:v>507174</c:v>
                </c:pt>
                <c:pt idx="740">
                  <c:v>507187</c:v>
                </c:pt>
                <c:pt idx="741">
                  <c:v>507199</c:v>
                </c:pt>
                <c:pt idx="742">
                  <c:v>507213</c:v>
                </c:pt>
                <c:pt idx="743">
                  <c:v>507225</c:v>
                </c:pt>
                <c:pt idx="744">
                  <c:v>507237</c:v>
                </c:pt>
                <c:pt idx="745">
                  <c:v>507249</c:v>
                </c:pt>
                <c:pt idx="746">
                  <c:v>507262</c:v>
                </c:pt>
                <c:pt idx="747">
                  <c:v>507272</c:v>
                </c:pt>
                <c:pt idx="748">
                  <c:v>507285</c:v>
                </c:pt>
                <c:pt idx="749">
                  <c:v>507299</c:v>
                </c:pt>
                <c:pt idx="750">
                  <c:v>507313</c:v>
                </c:pt>
                <c:pt idx="751">
                  <c:v>507324</c:v>
                </c:pt>
                <c:pt idx="752">
                  <c:v>507338</c:v>
                </c:pt>
                <c:pt idx="753">
                  <c:v>507351</c:v>
                </c:pt>
                <c:pt idx="754">
                  <c:v>507365</c:v>
                </c:pt>
                <c:pt idx="755">
                  <c:v>507378</c:v>
                </c:pt>
                <c:pt idx="756">
                  <c:v>507392</c:v>
                </c:pt>
                <c:pt idx="757">
                  <c:v>507404</c:v>
                </c:pt>
                <c:pt idx="758">
                  <c:v>507414</c:v>
                </c:pt>
                <c:pt idx="759">
                  <c:v>507425</c:v>
                </c:pt>
                <c:pt idx="760">
                  <c:v>507441</c:v>
                </c:pt>
                <c:pt idx="761">
                  <c:v>507455</c:v>
                </c:pt>
                <c:pt idx="762">
                  <c:v>507465</c:v>
                </c:pt>
                <c:pt idx="763">
                  <c:v>507477</c:v>
                </c:pt>
                <c:pt idx="764">
                  <c:v>507491</c:v>
                </c:pt>
                <c:pt idx="765">
                  <c:v>507501</c:v>
                </c:pt>
                <c:pt idx="766">
                  <c:v>507515</c:v>
                </c:pt>
                <c:pt idx="767">
                  <c:v>507527</c:v>
                </c:pt>
                <c:pt idx="768">
                  <c:v>507540</c:v>
                </c:pt>
                <c:pt idx="769">
                  <c:v>507553</c:v>
                </c:pt>
                <c:pt idx="770">
                  <c:v>507565</c:v>
                </c:pt>
                <c:pt idx="771">
                  <c:v>507578</c:v>
                </c:pt>
                <c:pt idx="772">
                  <c:v>507592</c:v>
                </c:pt>
                <c:pt idx="773">
                  <c:v>507605</c:v>
                </c:pt>
                <c:pt idx="774">
                  <c:v>507620</c:v>
                </c:pt>
                <c:pt idx="775">
                  <c:v>507635</c:v>
                </c:pt>
                <c:pt idx="776">
                  <c:v>507645</c:v>
                </c:pt>
                <c:pt idx="777">
                  <c:v>507657</c:v>
                </c:pt>
                <c:pt idx="778">
                  <c:v>507668</c:v>
                </c:pt>
                <c:pt idx="779">
                  <c:v>507682</c:v>
                </c:pt>
                <c:pt idx="780">
                  <c:v>507696</c:v>
                </c:pt>
                <c:pt idx="781">
                  <c:v>507712</c:v>
                </c:pt>
                <c:pt idx="782">
                  <c:v>507727</c:v>
                </c:pt>
                <c:pt idx="783">
                  <c:v>507740</c:v>
                </c:pt>
                <c:pt idx="784">
                  <c:v>507751</c:v>
                </c:pt>
                <c:pt idx="785">
                  <c:v>507766</c:v>
                </c:pt>
                <c:pt idx="786">
                  <c:v>507779</c:v>
                </c:pt>
                <c:pt idx="787">
                  <c:v>507790</c:v>
                </c:pt>
                <c:pt idx="788">
                  <c:v>507803</c:v>
                </c:pt>
                <c:pt idx="789">
                  <c:v>507815</c:v>
                </c:pt>
                <c:pt idx="790">
                  <c:v>507829</c:v>
                </c:pt>
                <c:pt idx="791">
                  <c:v>507843</c:v>
                </c:pt>
                <c:pt idx="792">
                  <c:v>507857</c:v>
                </c:pt>
                <c:pt idx="793">
                  <c:v>507867</c:v>
                </c:pt>
                <c:pt idx="794">
                  <c:v>507880</c:v>
                </c:pt>
                <c:pt idx="795">
                  <c:v>507892</c:v>
                </c:pt>
                <c:pt idx="796">
                  <c:v>507903</c:v>
                </c:pt>
                <c:pt idx="797">
                  <c:v>507917</c:v>
                </c:pt>
                <c:pt idx="798">
                  <c:v>507930</c:v>
                </c:pt>
                <c:pt idx="799">
                  <c:v>507943</c:v>
                </c:pt>
                <c:pt idx="800">
                  <c:v>507956</c:v>
                </c:pt>
                <c:pt idx="801">
                  <c:v>507970</c:v>
                </c:pt>
                <c:pt idx="802">
                  <c:v>507981</c:v>
                </c:pt>
                <c:pt idx="803">
                  <c:v>507995</c:v>
                </c:pt>
                <c:pt idx="804">
                  <c:v>508007</c:v>
                </c:pt>
                <c:pt idx="805">
                  <c:v>508018</c:v>
                </c:pt>
                <c:pt idx="806">
                  <c:v>508032</c:v>
                </c:pt>
                <c:pt idx="807">
                  <c:v>508044</c:v>
                </c:pt>
                <c:pt idx="808">
                  <c:v>508056</c:v>
                </c:pt>
                <c:pt idx="809">
                  <c:v>508068</c:v>
                </c:pt>
                <c:pt idx="810">
                  <c:v>508079</c:v>
                </c:pt>
                <c:pt idx="811">
                  <c:v>508091</c:v>
                </c:pt>
                <c:pt idx="812">
                  <c:v>508101</c:v>
                </c:pt>
                <c:pt idx="813">
                  <c:v>508116</c:v>
                </c:pt>
                <c:pt idx="814">
                  <c:v>508127</c:v>
                </c:pt>
                <c:pt idx="815">
                  <c:v>508139</c:v>
                </c:pt>
                <c:pt idx="816">
                  <c:v>508151</c:v>
                </c:pt>
                <c:pt idx="817">
                  <c:v>508163</c:v>
                </c:pt>
                <c:pt idx="818">
                  <c:v>508179</c:v>
                </c:pt>
                <c:pt idx="819">
                  <c:v>508190</c:v>
                </c:pt>
                <c:pt idx="820">
                  <c:v>508201</c:v>
                </c:pt>
                <c:pt idx="821">
                  <c:v>508213</c:v>
                </c:pt>
                <c:pt idx="822">
                  <c:v>508226</c:v>
                </c:pt>
                <c:pt idx="823">
                  <c:v>508239</c:v>
                </c:pt>
                <c:pt idx="824">
                  <c:v>508251</c:v>
                </c:pt>
                <c:pt idx="825">
                  <c:v>508264</c:v>
                </c:pt>
                <c:pt idx="826">
                  <c:v>508278</c:v>
                </c:pt>
                <c:pt idx="827">
                  <c:v>508290</c:v>
                </c:pt>
                <c:pt idx="828">
                  <c:v>508303</c:v>
                </c:pt>
                <c:pt idx="829">
                  <c:v>508319</c:v>
                </c:pt>
                <c:pt idx="830">
                  <c:v>508331</c:v>
                </c:pt>
                <c:pt idx="831">
                  <c:v>508342</c:v>
                </c:pt>
                <c:pt idx="832">
                  <c:v>508356</c:v>
                </c:pt>
                <c:pt idx="833">
                  <c:v>508368</c:v>
                </c:pt>
                <c:pt idx="834">
                  <c:v>508380</c:v>
                </c:pt>
                <c:pt idx="835">
                  <c:v>508391</c:v>
                </c:pt>
                <c:pt idx="836">
                  <c:v>508405</c:v>
                </c:pt>
                <c:pt idx="837">
                  <c:v>508418</c:v>
                </c:pt>
                <c:pt idx="838">
                  <c:v>508429</c:v>
                </c:pt>
                <c:pt idx="839">
                  <c:v>508443</c:v>
                </c:pt>
                <c:pt idx="840">
                  <c:v>508456</c:v>
                </c:pt>
                <c:pt idx="841">
                  <c:v>508471</c:v>
                </c:pt>
                <c:pt idx="842">
                  <c:v>508483</c:v>
                </c:pt>
                <c:pt idx="843">
                  <c:v>508496</c:v>
                </c:pt>
                <c:pt idx="844">
                  <c:v>508510</c:v>
                </c:pt>
                <c:pt idx="845">
                  <c:v>508524</c:v>
                </c:pt>
                <c:pt idx="846">
                  <c:v>508536</c:v>
                </c:pt>
                <c:pt idx="847">
                  <c:v>508548</c:v>
                </c:pt>
                <c:pt idx="848">
                  <c:v>508562</c:v>
                </c:pt>
                <c:pt idx="849">
                  <c:v>508574</c:v>
                </c:pt>
                <c:pt idx="850">
                  <c:v>508588</c:v>
                </c:pt>
                <c:pt idx="851">
                  <c:v>508602</c:v>
                </c:pt>
                <c:pt idx="852">
                  <c:v>508613</c:v>
                </c:pt>
                <c:pt idx="853">
                  <c:v>508626</c:v>
                </c:pt>
                <c:pt idx="854">
                  <c:v>508639</c:v>
                </c:pt>
                <c:pt idx="855">
                  <c:v>508653</c:v>
                </c:pt>
                <c:pt idx="856">
                  <c:v>508664</c:v>
                </c:pt>
                <c:pt idx="857">
                  <c:v>508677</c:v>
                </c:pt>
                <c:pt idx="858">
                  <c:v>508690</c:v>
                </c:pt>
                <c:pt idx="859">
                  <c:v>508703</c:v>
                </c:pt>
                <c:pt idx="860">
                  <c:v>508716</c:v>
                </c:pt>
                <c:pt idx="861">
                  <c:v>508729</c:v>
                </c:pt>
                <c:pt idx="862">
                  <c:v>508742</c:v>
                </c:pt>
                <c:pt idx="863">
                  <c:v>508754</c:v>
                </c:pt>
                <c:pt idx="864">
                  <c:v>508768</c:v>
                </c:pt>
                <c:pt idx="865">
                  <c:v>508780</c:v>
                </c:pt>
                <c:pt idx="866">
                  <c:v>508791</c:v>
                </c:pt>
                <c:pt idx="867">
                  <c:v>508804</c:v>
                </c:pt>
                <c:pt idx="868">
                  <c:v>508816</c:v>
                </c:pt>
                <c:pt idx="869">
                  <c:v>508831</c:v>
                </c:pt>
                <c:pt idx="870">
                  <c:v>508844</c:v>
                </c:pt>
                <c:pt idx="871">
                  <c:v>508859</c:v>
                </c:pt>
                <c:pt idx="872">
                  <c:v>508872</c:v>
                </c:pt>
                <c:pt idx="873">
                  <c:v>508887</c:v>
                </c:pt>
                <c:pt idx="874">
                  <c:v>508899</c:v>
                </c:pt>
                <c:pt idx="875">
                  <c:v>508910</c:v>
                </c:pt>
                <c:pt idx="876">
                  <c:v>508924</c:v>
                </c:pt>
                <c:pt idx="877">
                  <c:v>508936</c:v>
                </c:pt>
                <c:pt idx="878">
                  <c:v>508952</c:v>
                </c:pt>
                <c:pt idx="879">
                  <c:v>508962</c:v>
                </c:pt>
                <c:pt idx="880">
                  <c:v>508976</c:v>
                </c:pt>
                <c:pt idx="881">
                  <c:v>508986</c:v>
                </c:pt>
                <c:pt idx="882">
                  <c:v>508999</c:v>
                </c:pt>
                <c:pt idx="883">
                  <c:v>509012</c:v>
                </c:pt>
                <c:pt idx="884">
                  <c:v>509026</c:v>
                </c:pt>
                <c:pt idx="885">
                  <c:v>509037</c:v>
                </c:pt>
                <c:pt idx="886">
                  <c:v>509051</c:v>
                </c:pt>
                <c:pt idx="887">
                  <c:v>509063</c:v>
                </c:pt>
                <c:pt idx="888">
                  <c:v>509076</c:v>
                </c:pt>
                <c:pt idx="889">
                  <c:v>509091</c:v>
                </c:pt>
                <c:pt idx="890">
                  <c:v>509104</c:v>
                </c:pt>
                <c:pt idx="891">
                  <c:v>509120</c:v>
                </c:pt>
                <c:pt idx="892">
                  <c:v>509132</c:v>
                </c:pt>
                <c:pt idx="893">
                  <c:v>509146</c:v>
                </c:pt>
                <c:pt idx="894">
                  <c:v>509159</c:v>
                </c:pt>
                <c:pt idx="895">
                  <c:v>509171</c:v>
                </c:pt>
                <c:pt idx="896">
                  <c:v>509185</c:v>
                </c:pt>
                <c:pt idx="897">
                  <c:v>509200</c:v>
                </c:pt>
                <c:pt idx="898">
                  <c:v>509213</c:v>
                </c:pt>
                <c:pt idx="899">
                  <c:v>509228</c:v>
                </c:pt>
                <c:pt idx="900">
                  <c:v>509238</c:v>
                </c:pt>
                <c:pt idx="901">
                  <c:v>509249</c:v>
                </c:pt>
                <c:pt idx="902">
                  <c:v>509263</c:v>
                </c:pt>
                <c:pt idx="903">
                  <c:v>509276</c:v>
                </c:pt>
                <c:pt idx="904">
                  <c:v>509291</c:v>
                </c:pt>
                <c:pt idx="905">
                  <c:v>509304</c:v>
                </c:pt>
                <c:pt idx="906">
                  <c:v>509317</c:v>
                </c:pt>
                <c:pt idx="907">
                  <c:v>509331</c:v>
                </c:pt>
                <c:pt idx="908">
                  <c:v>509344</c:v>
                </c:pt>
                <c:pt idx="909">
                  <c:v>509356</c:v>
                </c:pt>
                <c:pt idx="910">
                  <c:v>509369</c:v>
                </c:pt>
                <c:pt idx="911">
                  <c:v>509381</c:v>
                </c:pt>
                <c:pt idx="912">
                  <c:v>509395</c:v>
                </c:pt>
                <c:pt idx="913">
                  <c:v>509407</c:v>
                </c:pt>
                <c:pt idx="914">
                  <c:v>509420</c:v>
                </c:pt>
                <c:pt idx="915">
                  <c:v>509435</c:v>
                </c:pt>
                <c:pt idx="916">
                  <c:v>509448</c:v>
                </c:pt>
                <c:pt idx="917">
                  <c:v>509460</c:v>
                </c:pt>
                <c:pt idx="918">
                  <c:v>509471</c:v>
                </c:pt>
                <c:pt idx="919">
                  <c:v>509482</c:v>
                </c:pt>
                <c:pt idx="920">
                  <c:v>509496</c:v>
                </c:pt>
                <c:pt idx="921">
                  <c:v>509508</c:v>
                </c:pt>
                <c:pt idx="922">
                  <c:v>509522</c:v>
                </c:pt>
                <c:pt idx="923">
                  <c:v>509537</c:v>
                </c:pt>
                <c:pt idx="924">
                  <c:v>509548</c:v>
                </c:pt>
                <c:pt idx="925">
                  <c:v>509560</c:v>
                </c:pt>
                <c:pt idx="926">
                  <c:v>509573</c:v>
                </c:pt>
                <c:pt idx="927">
                  <c:v>509587</c:v>
                </c:pt>
                <c:pt idx="928">
                  <c:v>509597</c:v>
                </c:pt>
                <c:pt idx="929">
                  <c:v>509609</c:v>
                </c:pt>
                <c:pt idx="930">
                  <c:v>509622</c:v>
                </c:pt>
                <c:pt idx="931">
                  <c:v>509632</c:v>
                </c:pt>
                <c:pt idx="932">
                  <c:v>509643</c:v>
                </c:pt>
                <c:pt idx="933">
                  <c:v>509654</c:v>
                </c:pt>
                <c:pt idx="934">
                  <c:v>509665</c:v>
                </c:pt>
                <c:pt idx="935">
                  <c:v>509676</c:v>
                </c:pt>
                <c:pt idx="936">
                  <c:v>509686</c:v>
                </c:pt>
                <c:pt idx="937">
                  <c:v>509697</c:v>
                </c:pt>
                <c:pt idx="938">
                  <c:v>509709</c:v>
                </c:pt>
                <c:pt idx="939">
                  <c:v>509724</c:v>
                </c:pt>
                <c:pt idx="940">
                  <c:v>509736</c:v>
                </c:pt>
                <c:pt idx="941">
                  <c:v>509749</c:v>
                </c:pt>
                <c:pt idx="942">
                  <c:v>509759</c:v>
                </c:pt>
                <c:pt idx="943">
                  <c:v>509771</c:v>
                </c:pt>
                <c:pt idx="944">
                  <c:v>509783</c:v>
                </c:pt>
                <c:pt idx="945">
                  <c:v>509795</c:v>
                </c:pt>
                <c:pt idx="946">
                  <c:v>509806</c:v>
                </c:pt>
                <c:pt idx="947">
                  <c:v>509819</c:v>
                </c:pt>
                <c:pt idx="948">
                  <c:v>509834</c:v>
                </c:pt>
                <c:pt idx="949">
                  <c:v>509847</c:v>
                </c:pt>
                <c:pt idx="950">
                  <c:v>509860</c:v>
                </c:pt>
                <c:pt idx="951">
                  <c:v>509875</c:v>
                </c:pt>
                <c:pt idx="952">
                  <c:v>509889</c:v>
                </c:pt>
                <c:pt idx="953">
                  <c:v>509903</c:v>
                </c:pt>
                <c:pt idx="954">
                  <c:v>509916</c:v>
                </c:pt>
                <c:pt idx="955">
                  <c:v>509930</c:v>
                </c:pt>
                <c:pt idx="956">
                  <c:v>509942</c:v>
                </c:pt>
                <c:pt idx="957">
                  <c:v>509955</c:v>
                </c:pt>
                <c:pt idx="958">
                  <c:v>509969</c:v>
                </c:pt>
                <c:pt idx="959">
                  <c:v>509982</c:v>
                </c:pt>
                <c:pt idx="960">
                  <c:v>509994</c:v>
                </c:pt>
                <c:pt idx="961">
                  <c:v>510008</c:v>
                </c:pt>
                <c:pt idx="962">
                  <c:v>510018</c:v>
                </c:pt>
                <c:pt idx="963">
                  <c:v>510030</c:v>
                </c:pt>
                <c:pt idx="964">
                  <c:v>510041</c:v>
                </c:pt>
                <c:pt idx="965">
                  <c:v>510054</c:v>
                </c:pt>
                <c:pt idx="966">
                  <c:v>510067</c:v>
                </c:pt>
                <c:pt idx="967">
                  <c:v>510077</c:v>
                </c:pt>
                <c:pt idx="968">
                  <c:v>510089</c:v>
                </c:pt>
                <c:pt idx="969">
                  <c:v>510103</c:v>
                </c:pt>
                <c:pt idx="970">
                  <c:v>510114</c:v>
                </c:pt>
                <c:pt idx="971">
                  <c:v>510127</c:v>
                </c:pt>
                <c:pt idx="972">
                  <c:v>510140</c:v>
                </c:pt>
                <c:pt idx="973">
                  <c:v>510151</c:v>
                </c:pt>
                <c:pt idx="974">
                  <c:v>510163</c:v>
                </c:pt>
                <c:pt idx="975">
                  <c:v>510177</c:v>
                </c:pt>
                <c:pt idx="976">
                  <c:v>510192</c:v>
                </c:pt>
                <c:pt idx="977">
                  <c:v>510206</c:v>
                </c:pt>
                <c:pt idx="978">
                  <c:v>510218</c:v>
                </c:pt>
                <c:pt idx="979">
                  <c:v>510230</c:v>
                </c:pt>
                <c:pt idx="980">
                  <c:v>510245</c:v>
                </c:pt>
                <c:pt idx="981">
                  <c:v>510257</c:v>
                </c:pt>
                <c:pt idx="982">
                  <c:v>510269</c:v>
                </c:pt>
                <c:pt idx="983">
                  <c:v>510280</c:v>
                </c:pt>
                <c:pt idx="984">
                  <c:v>510292</c:v>
                </c:pt>
                <c:pt idx="985">
                  <c:v>510304</c:v>
                </c:pt>
                <c:pt idx="986">
                  <c:v>510317</c:v>
                </c:pt>
                <c:pt idx="987">
                  <c:v>510328</c:v>
                </c:pt>
                <c:pt idx="988">
                  <c:v>510338</c:v>
                </c:pt>
                <c:pt idx="989">
                  <c:v>510351</c:v>
                </c:pt>
                <c:pt idx="990">
                  <c:v>510360</c:v>
                </c:pt>
                <c:pt idx="991">
                  <c:v>510373</c:v>
                </c:pt>
                <c:pt idx="992">
                  <c:v>510386</c:v>
                </c:pt>
                <c:pt idx="993">
                  <c:v>510397</c:v>
                </c:pt>
                <c:pt idx="994">
                  <c:v>510408</c:v>
                </c:pt>
                <c:pt idx="995">
                  <c:v>510419</c:v>
                </c:pt>
                <c:pt idx="996">
                  <c:v>510431</c:v>
                </c:pt>
                <c:pt idx="997">
                  <c:v>510445</c:v>
                </c:pt>
                <c:pt idx="998">
                  <c:v>510459</c:v>
                </c:pt>
                <c:pt idx="999">
                  <c:v>510472</c:v>
                </c:pt>
              </c:numCache>
            </c:numRef>
          </c:val>
          <c:smooth val="0"/>
          <c:extLst>
            <c:ext xmlns:c16="http://schemas.microsoft.com/office/drawing/2014/chart" uri="{C3380CC4-5D6E-409C-BE32-E72D297353CC}">
              <c16:uniqueId val="{00000004-C8DD-4397-8690-BA512D555E1D}"/>
            </c:ext>
          </c:extLst>
        </c:ser>
        <c:ser>
          <c:idx val="5"/>
          <c:order val="5"/>
          <c:tx>
            <c:strRef>
              <c:f>'85'!$H$1</c:f>
              <c:strCache>
                <c:ptCount val="1"/>
                <c:pt idx="0">
                  <c:v>100% Vaccinated</c:v>
                </c:pt>
              </c:strCache>
            </c:strRef>
          </c:tx>
          <c:spPr>
            <a:ln w="28575" cap="rnd">
              <a:solidFill>
                <a:schemeClr val="accent6"/>
              </a:solidFill>
              <a:round/>
            </a:ln>
            <a:effectLst/>
          </c:spPr>
          <c:marker>
            <c:symbol val="none"/>
          </c:marker>
          <c:cat>
            <c:numRef>
              <c:f>'8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85'!$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9</c:v>
                </c:pt>
                <c:pt idx="313">
                  <c:v>423441</c:v>
                </c:pt>
                <c:pt idx="314">
                  <c:v>427520</c:v>
                </c:pt>
                <c:pt idx="315">
                  <c:v>431639</c:v>
                </c:pt>
                <c:pt idx="316">
                  <c:v>435769</c:v>
                </c:pt>
                <c:pt idx="317">
                  <c:v>439972</c:v>
                </c:pt>
                <c:pt idx="318">
                  <c:v>444122</c:v>
                </c:pt>
                <c:pt idx="319">
                  <c:v>448211</c:v>
                </c:pt>
                <c:pt idx="320">
                  <c:v>452230</c:v>
                </c:pt>
                <c:pt idx="321">
                  <c:v>456153</c:v>
                </c:pt>
                <c:pt idx="322">
                  <c:v>459956</c:v>
                </c:pt>
                <c:pt idx="323">
                  <c:v>463665</c:v>
                </c:pt>
                <c:pt idx="324">
                  <c:v>467245</c:v>
                </c:pt>
                <c:pt idx="325">
                  <c:v>470645</c:v>
                </c:pt>
                <c:pt idx="326">
                  <c:v>473901</c:v>
                </c:pt>
                <c:pt idx="327">
                  <c:v>476991</c:v>
                </c:pt>
                <c:pt idx="328">
                  <c:v>479858</c:v>
                </c:pt>
                <c:pt idx="329">
                  <c:v>482483</c:v>
                </c:pt>
                <c:pt idx="330">
                  <c:v>484954</c:v>
                </c:pt>
                <c:pt idx="331">
                  <c:v>487255</c:v>
                </c:pt>
                <c:pt idx="332">
                  <c:v>489340</c:v>
                </c:pt>
                <c:pt idx="333">
                  <c:v>491229</c:v>
                </c:pt>
                <c:pt idx="334">
                  <c:v>492920</c:v>
                </c:pt>
                <c:pt idx="335">
                  <c:v>494414</c:v>
                </c:pt>
                <c:pt idx="336">
                  <c:v>495743</c:v>
                </c:pt>
                <c:pt idx="337">
                  <c:v>496911</c:v>
                </c:pt>
                <c:pt idx="338">
                  <c:v>497661</c:v>
                </c:pt>
                <c:pt idx="339">
                  <c:v>498295</c:v>
                </c:pt>
                <c:pt idx="340">
                  <c:v>498852</c:v>
                </c:pt>
                <c:pt idx="341">
                  <c:v>499286</c:v>
                </c:pt>
                <c:pt idx="342">
                  <c:v>499636</c:v>
                </c:pt>
                <c:pt idx="343">
                  <c:v>499915</c:v>
                </c:pt>
                <c:pt idx="344">
                  <c:v>500127</c:v>
                </c:pt>
                <c:pt idx="345">
                  <c:v>500285</c:v>
                </c:pt>
                <c:pt idx="346">
                  <c:v>500402</c:v>
                </c:pt>
                <c:pt idx="347">
                  <c:v>500487</c:v>
                </c:pt>
                <c:pt idx="348">
                  <c:v>500542</c:v>
                </c:pt>
                <c:pt idx="349">
                  <c:v>500582</c:v>
                </c:pt>
                <c:pt idx="350">
                  <c:v>500611</c:v>
                </c:pt>
                <c:pt idx="351">
                  <c:v>500635</c:v>
                </c:pt>
                <c:pt idx="352">
                  <c:v>500654</c:v>
                </c:pt>
                <c:pt idx="353">
                  <c:v>500666</c:v>
                </c:pt>
                <c:pt idx="354">
                  <c:v>500677</c:v>
                </c:pt>
                <c:pt idx="355">
                  <c:v>500686</c:v>
                </c:pt>
                <c:pt idx="356">
                  <c:v>500694</c:v>
                </c:pt>
                <c:pt idx="357">
                  <c:v>500700</c:v>
                </c:pt>
                <c:pt idx="358">
                  <c:v>500707</c:v>
                </c:pt>
                <c:pt idx="359">
                  <c:v>500713</c:v>
                </c:pt>
                <c:pt idx="360">
                  <c:v>500716</c:v>
                </c:pt>
                <c:pt idx="361">
                  <c:v>500719</c:v>
                </c:pt>
                <c:pt idx="362">
                  <c:v>500723</c:v>
                </c:pt>
                <c:pt idx="363">
                  <c:v>500727</c:v>
                </c:pt>
                <c:pt idx="364">
                  <c:v>500732</c:v>
                </c:pt>
                <c:pt idx="365">
                  <c:v>500734</c:v>
                </c:pt>
                <c:pt idx="366">
                  <c:v>500738</c:v>
                </c:pt>
                <c:pt idx="367">
                  <c:v>500741</c:v>
                </c:pt>
                <c:pt idx="368">
                  <c:v>500743</c:v>
                </c:pt>
                <c:pt idx="369">
                  <c:v>500746</c:v>
                </c:pt>
                <c:pt idx="370">
                  <c:v>500749</c:v>
                </c:pt>
                <c:pt idx="371">
                  <c:v>500753</c:v>
                </c:pt>
                <c:pt idx="372">
                  <c:v>500757</c:v>
                </c:pt>
                <c:pt idx="373">
                  <c:v>500760</c:v>
                </c:pt>
                <c:pt idx="374">
                  <c:v>500762</c:v>
                </c:pt>
                <c:pt idx="375">
                  <c:v>500765</c:v>
                </c:pt>
                <c:pt idx="376">
                  <c:v>500768</c:v>
                </c:pt>
                <c:pt idx="377">
                  <c:v>500772</c:v>
                </c:pt>
                <c:pt idx="378">
                  <c:v>500775</c:v>
                </c:pt>
                <c:pt idx="379">
                  <c:v>500777</c:v>
                </c:pt>
                <c:pt idx="380">
                  <c:v>500780</c:v>
                </c:pt>
                <c:pt idx="381">
                  <c:v>500783</c:v>
                </c:pt>
                <c:pt idx="382">
                  <c:v>500787</c:v>
                </c:pt>
                <c:pt idx="383">
                  <c:v>500788</c:v>
                </c:pt>
                <c:pt idx="384">
                  <c:v>500792</c:v>
                </c:pt>
                <c:pt idx="385">
                  <c:v>500795</c:v>
                </c:pt>
                <c:pt idx="386">
                  <c:v>500799</c:v>
                </c:pt>
                <c:pt idx="387">
                  <c:v>500802</c:v>
                </c:pt>
                <c:pt idx="388">
                  <c:v>500805</c:v>
                </c:pt>
                <c:pt idx="389">
                  <c:v>500807</c:v>
                </c:pt>
                <c:pt idx="390">
                  <c:v>500810</c:v>
                </c:pt>
                <c:pt idx="391">
                  <c:v>500813</c:v>
                </c:pt>
                <c:pt idx="392">
                  <c:v>500817</c:v>
                </c:pt>
                <c:pt idx="393">
                  <c:v>500820</c:v>
                </c:pt>
                <c:pt idx="394">
                  <c:v>500824</c:v>
                </c:pt>
                <c:pt idx="395">
                  <c:v>500828</c:v>
                </c:pt>
                <c:pt idx="396">
                  <c:v>500831</c:v>
                </c:pt>
                <c:pt idx="397">
                  <c:v>500835</c:v>
                </c:pt>
                <c:pt idx="398">
                  <c:v>500837</c:v>
                </c:pt>
                <c:pt idx="399">
                  <c:v>500840</c:v>
                </c:pt>
                <c:pt idx="400">
                  <c:v>500844</c:v>
                </c:pt>
                <c:pt idx="401">
                  <c:v>500847</c:v>
                </c:pt>
                <c:pt idx="402">
                  <c:v>500850</c:v>
                </c:pt>
                <c:pt idx="403">
                  <c:v>500853</c:v>
                </c:pt>
                <c:pt idx="404">
                  <c:v>500856</c:v>
                </c:pt>
                <c:pt idx="405">
                  <c:v>500860</c:v>
                </c:pt>
                <c:pt idx="406">
                  <c:v>500863</c:v>
                </c:pt>
                <c:pt idx="407">
                  <c:v>500866</c:v>
                </c:pt>
                <c:pt idx="408">
                  <c:v>500869</c:v>
                </c:pt>
                <c:pt idx="409">
                  <c:v>500872</c:v>
                </c:pt>
                <c:pt idx="410">
                  <c:v>500875</c:v>
                </c:pt>
                <c:pt idx="411">
                  <c:v>500878</c:v>
                </c:pt>
                <c:pt idx="412">
                  <c:v>500881</c:v>
                </c:pt>
                <c:pt idx="413">
                  <c:v>500883</c:v>
                </c:pt>
                <c:pt idx="414">
                  <c:v>500887</c:v>
                </c:pt>
                <c:pt idx="415">
                  <c:v>500891</c:v>
                </c:pt>
                <c:pt idx="416">
                  <c:v>500893</c:v>
                </c:pt>
                <c:pt idx="417">
                  <c:v>500896</c:v>
                </c:pt>
                <c:pt idx="418">
                  <c:v>500899</c:v>
                </c:pt>
                <c:pt idx="419">
                  <c:v>500903</c:v>
                </c:pt>
                <c:pt idx="420">
                  <c:v>500907</c:v>
                </c:pt>
                <c:pt idx="421">
                  <c:v>500910</c:v>
                </c:pt>
                <c:pt idx="422">
                  <c:v>500913</c:v>
                </c:pt>
                <c:pt idx="423">
                  <c:v>500918</c:v>
                </c:pt>
                <c:pt idx="424">
                  <c:v>500922</c:v>
                </c:pt>
                <c:pt idx="425">
                  <c:v>500925</c:v>
                </c:pt>
                <c:pt idx="426">
                  <c:v>500929</c:v>
                </c:pt>
                <c:pt idx="427">
                  <c:v>500932</c:v>
                </c:pt>
                <c:pt idx="428">
                  <c:v>500936</c:v>
                </c:pt>
                <c:pt idx="429">
                  <c:v>500939</c:v>
                </c:pt>
                <c:pt idx="430">
                  <c:v>500943</c:v>
                </c:pt>
                <c:pt idx="431">
                  <c:v>500946</c:v>
                </c:pt>
                <c:pt idx="432">
                  <c:v>500949</c:v>
                </c:pt>
                <c:pt idx="433">
                  <c:v>500951</c:v>
                </c:pt>
                <c:pt idx="434">
                  <c:v>500954</c:v>
                </c:pt>
                <c:pt idx="435">
                  <c:v>500957</c:v>
                </c:pt>
                <c:pt idx="436">
                  <c:v>500960</c:v>
                </c:pt>
                <c:pt idx="437">
                  <c:v>500964</c:v>
                </c:pt>
                <c:pt idx="438">
                  <c:v>500968</c:v>
                </c:pt>
                <c:pt idx="439">
                  <c:v>500970</c:v>
                </c:pt>
                <c:pt idx="440">
                  <c:v>500974</c:v>
                </c:pt>
                <c:pt idx="441">
                  <c:v>500977</c:v>
                </c:pt>
                <c:pt idx="442">
                  <c:v>500980</c:v>
                </c:pt>
                <c:pt idx="443">
                  <c:v>500983</c:v>
                </c:pt>
                <c:pt idx="444">
                  <c:v>500985</c:v>
                </c:pt>
                <c:pt idx="445">
                  <c:v>500988</c:v>
                </c:pt>
                <c:pt idx="446">
                  <c:v>500991</c:v>
                </c:pt>
                <c:pt idx="447">
                  <c:v>500994</c:v>
                </c:pt>
                <c:pt idx="448">
                  <c:v>500996</c:v>
                </c:pt>
                <c:pt idx="449">
                  <c:v>500999</c:v>
                </c:pt>
                <c:pt idx="450">
                  <c:v>501002</c:v>
                </c:pt>
                <c:pt idx="451">
                  <c:v>501006</c:v>
                </c:pt>
                <c:pt idx="452">
                  <c:v>501009</c:v>
                </c:pt>
                <c:pt idx="453">
                  <c:v>501011</c:v>
                </c:pt>
                <c:pt idx="454">
                  <c:v>501015</c:v>
                </c:pt>
                <c:pt idx="455">
                  <c:v>501018</c:v>
                </c:pt>
                <c:pt idx="456">
                  <c:v>501020</c:v>
                </c:pt>
                <c:pt idx="457">
                  <c:v>501023</c:v>
                </c:pt>
                <c:pt idx="458">
                  <c:v>501024</c:v>
                </c:pt>
                <c:pt idx="459">
                  <c:v>501027</c:v>
                </c:pt>
                <c:pt idx="460">
                  <c:v>501031</c:v>
                </c:pt>
                <c:pt idx="461">
                  <c:v>501033</c:v>
                </c:pt>
                <c:pt idx="462">
                  <c:v>501037</c:v>
                </c:pt>
                <c:pt idx="463">
                  <c:v>501040</c:v>
                </c:pt>
                <c:pt idx="464">
                  <c:v>501043</c:v>
                </c:pt>
                <c:pt idx="465">
                  <c:v>501047</c:v>
                </c:pt>
                <c:pt idx="466">
                  <c:v>501050</c:v>
                </c:pt>
                <c:pt idx="467">
                  <c:v>501054</c:v>
                </c:pt>
                <c:pt idx="468">
                  <c:v>501057</c:v>
                </c:pt>
                <c:pt idx="469">
                  <c:v>501060</c:v>
                </c:pt>
                <c:pt idx="470">
                  <c:v>501064</c:v>
                </c:pt>
                <c:pt idx="471">
                  <c:v>501067</c:v>
                </c:pt>
                <c:pt idx="472">
                  <c:v>501070</c:v>
                </c:pt>
                <c:pt idx="473">
                  <c:v>501073</c:v>
                </c:pt>
                <c:pt idx="474">
                  <c:v>501075</c:v>
                </c:pt>
                <c:pt idx="475">
                  <c:v>501079</c:v>
                </c:pt>
                <c:pt idx="476">
                  <c:v>501082</c:v>
                </c:pt>
                <c:pt idx="477">
                  <c:v>501086</c:v>
                </c:pt>
                <c:pt idx="478">
                  <c:v>501089</c:v>
                </c:pt>
                <c:pt idx="479">
                  <c:v>501091</c:v>
                </c:pt>
                <c:pt idx="480">
                  <c:v>501096</c:v>
                </c:pt>
                <c:pt idx="481">
                  <c:v>501098</c:v>
                </c:pt>
                <c:pt idx="482">
                  <c:v>501101</c:v>
                </c:pt>
                <c:pt idx="483">
                  <c:v>501104</c:v>
                </c:pt>
                <c:pt idx="484">
                  <c:v>501107</c:v>
                </c:pt>
                <c:pt idx="485">
                  <c:v>501110</c:v>
                </c:pt>
                <c:pt idx="486">
                  <c:v>501114</c:v>
                </c:pt>
                <c:pt idx="487">
                  <c:v>501117</c:v>
                </c:pt>
                <c:pt idx="488">
                  <c:v>501121</c:v>
                </c:pt>
                <c:pt idx="489">
                  <c:v>501122</c:v>
                </c:pt>
                <c:pt idx="490">
                  <c:v>501125</c:v>
                </c:pt>
                <c:pt idx="491">
                  <c:v>501128</c:v>
                </c:pt>
                <c:pt idx="492">
                  <c:v>501131</c:v>
                </c:pt>
                <c:pt idx="493">
                  <c:v>501134</c:v>
                </c:pt>
                <c:pt idx="494">
                  <c:v>501136</c:v>
                </c:pt>
                <c:pt idx="495">
                  <c:v>501140</c:v>
                </c:pt>
                <c:pt idx="496">
                  <c:v>501142</c:v>
                </c:pt>
                <c:pt idx="497">
                  <c:v>501145</c:v>
                </c:pt>
                <c:pt idx="498">
                  <c:v>501149</c:v>
                </c:pt>
                <c:pt idx="499">
                  <c:v>501152</c:v>
                </c:pt>
                <c:pt idx="500">
                  <c:v>501156</c:v>
                </c:pt>
                <c:pt idx="501">
                  <c:v>501159</c:v>
                </c:pt>
                <c:pt idx="502">
                  <c:v>501161</c:v>
                </c:pt>
                <c:pt idx="503">
                  <c:v>501165</c:v>
                </c:pt>
                <c:pt idx="504">
                  <c:v>501167</c:v>
                </c:pt>
                <c:pt idx="505">
                  <c:v>501171</c:v>
                </c:pt>
                <c:pt idx="506">
                  <c:v>501173</c:v>
                </c:pt>
                <c:pt idx="507">
                  <c:v>501176</c:v>
                </c:pt>
                <c:pt idx="508">
                  <c:v>501177</c:v>
                </c:pt>
                <c:pt idx="509">
                  <c:v>501181</c:v>
                </c:pt>
                <c:pt idx="510">
                  <c:v>501184</c:v>
                </c:pt>
                <c:pt idx="511">
                  <c:v>501187</c:v>
                </c:pt>
                <c:pt idx="512">
                  <c:v>501190</c:v>
                </c:pt>
                <c:pt idx="513">
                  <c:v>501192</c:v>
                </c:pt>
                <c:pt idx="514">
                  <c:v>501194</c:v>
                </c:pt>
                <c:pt idx="515">
                  <c:v>501197</c:v>
                </c:pt>
                <c:pt idx="516">
                  <c:v>501200</c:v>
                </c:pt>
                <c:pt idx="517">
                  <c:v>501204</c:v>
                </c:pt>
                <c:pt idx="518">
                  <c:v>501208</c:v>
                </c:pt>
                <c:pt idx="519">
                  <c:v>501212</c:v>
                </c:pt>
                <c:pt idx="520">
                  <c:v>501214</c:v>
                </c:pt>
                <c:pt idx="521">
                  <c:v>501217</c:v>
                </c:pt>
                <c:pt idx="522">
                  <c:v>501219</c:v>
                </c:pt>
                <c:pt idx="523">
                  <c:v>501222</c:v>
                </c:pt>
                <c:pt idx="524">
                  <c:v>501225</c:v>
                </c:pt>
                <c:pt idx="525">
                  <c:v>501228</c:v>
                </c:pt>
                <c:pt idx="526">
                  <c:v>501232</c:v>
                </c:pt>
                <c:pt idx="527">
                  <c:v>501234</c:v>
                </c:pt>
                <c:pt idx="528">
                  <c:v>501238</c:v>
                </c:pt>
                <c:pt idx="529">
                  <c:v>501241</c:v>
                </c:pt>
                <c:pt idx="530">
                  <c:v>501244</c:v>
                </c:pt>
                <c:pt idx="531">
                  <c:v>501246</c:v>
                </c:pt>
                <c:pt idx="532">
                  <c:v>501249</c:v>
                </c:pt>
                <c:pt idx="533">
                  <c:v>501251</c:v>
                </c:pt>
                <c:pt idx="534">
                  <c:v>501255</c:v>
                </c:pt>
                <c:pt idx="535">
                  <c:v>501259</c:v>
                </c:pt>
                <c:pt idx="536">
                  <c:v>501262</c:v>
                </c:pt>
                <c:pt idx="537">
                  <c:v>501266</c:v>
                </c:pt>
                <c:pt idx="538">
                  <c:v>501268</c:v>
                </c:pt>
                <c:pt idx="539">
                  <c:v>501272</c:v>
                </c:pt>
                <c:pt idx="540">
                  <c:v>501274</c:v>
                </c:pt>
                <c:pt idx="541">
                  <c:v>501277</c:v>
                </c:pt>
                <c:pt idx="542">
                  <c:v>501281</c:v>
                </c:pt>
                <c:pt idx="543">
                  <c:v>501284</c:v>
                </c:pt>
                <c:pt idx="544">
                  <c:v>501286</c:v>
                </c:pt>
                <c:pt idx="545">
                  <c:v>501290</c:v>
                </c:pt>
                <c:pt idx="546">
                  <c:v>501292</c:v>
                </c:pt>
                <c:pt idx="547">
                  <c:v>501295</c:v>
                </c:pt>
                <c:pt idx="548">
                  <c:v>501300</c:v>
                </c:pt>
                <c:pt idx="549">
                  <c:v>501304</c:v>
                </c:pt>
                <c:pt idx="550">
                  <c:v>501306</c:v>
                </c:pt>
                <c:pt idx="551">
                  <c:v>501310</c:v>
                </c:pt>
                <c:pt idx="552">
                  <c:v>501314</c:v>
                </c:pt>
                <c:pt idx="553">
                  <c:v>501317</c:v>
                </c:pt>
                <c:pt idx="554">
                  <c:v>501320</c:v>
                </c:pt>
                <c:pt idx="555">
                  <c:v>501323</c:v>
                </c:pt>
                <c:pt idx="556">
                  <c:v>501326</c:v>
                </c:pt>
                <c:pt idx="557">
                  <c:v>501329</c:v>
                </c:pt>
                <c:pt idx="558">
                  <c:v>501332</c:v>
                </c:pt>
                <c:pt idx="559">
                  <c:v>501335</c:v>
                </c:pt>
                <c:pt idx="560">
                  <c:v>501339</c:v>
                </c:pt>
                <c:pt idx="561">
                  <c:v>501342</c:v>
                </c:pt>
                <c:pt idx="562">
                  <c:v>501346</c:v>
                </c:pt>
                <c:pt idx="563">
                  <c:v>501348</c:v>
                </c:pt>
                <c:pt idx="564">
                  <c:v>501351</c:v>
                </c:pt>
                <c:pt idx="565">
                  <c:v>501355</c:v>
                </c:pt>
                <c:pt idx="566">
                  <c:v>501357</c:v>
                </c:pt>
                <c:pt idx="567">
                  <c:v>501360</c:v>
                </c:pt>
                <c:pt idx="568">
                  <c:v>501364</c:v>
                </c:pt>
                <c:pt idx="569">
                  <c:v>501367</c:v>
                </c:pt>
                <c:pt idx="570">
                  <c:v>501370</c:v>
                </c:pt>
                <c:pt idx="571">
                  <c:v>501372</c:v>
                </c:pt>
                <c:pt idx="572">
                  <c:v>501374</c:v>
                </c:pt>
                <c:pt idx="573">
                  <c:v>501377</c:v>
                </c:pt>
                <c:pt idx="574">
                  <c:v>501380</c:v>
                </c:pt>
                <c:pt idx="575">
                  <c:v>501383</c:v>
                </c:pt>
                <c:pt idx="576">
                  <c:v>501385</c:v>
                </c:pt>
                <c:pt idx="577">
                  <c:v>501389</c:v>
                </c:pt>
                <c:pt idx="578">
                  <c:v>501391</c:v>
                </c:pt>
                <c:pt idx="579">
                  <c:v>501393</c:v>
                </c:pt>
                <c:pt idx="580">
                  <c:v>501396</c:v>
                </c:pt>
                <c:pt idx="581">
                  <c:v>501399</c:v>
                </c:pt>
                <c:pt idx="582">
                  <c:v>501401</c:v>
                </c:pt>
                <c:pt idx="583">
                  <c:v>501405</c:v>
                </c:pt>
                <c:pt idx="584">
                  <c:v>501407</c:v>
                </c:pt>
                <c:pt idx="585">
                  <c:v>501409</c:v>
                </c:pt>
                <c:pt idx="586">
                  <c:v>501412</c:v>
                </c:pt>
                <c:pt idx="587">
                  <c:v>501414</c:v>
                </c:pt>
                <c:pt idx="588">
                  <c:v>501417</c:v>
                </c:pt>
                <c:pt idx="589">
                  <c:v>501420</c:v>
                </c:pt>
                <c:pt idx="590">
                  <c:v>501423</c:v>
                </c:pt>
                <c:pt idx="591">
                  <c:v>501427</c:v>
                </c:pt>
                <c:pt idx="592">
                  <c:v>501429</c:v>
                </c:pt>
                <c:pt idx="593">
                  <c:v>501433</c:v>
                </c:pt>
                <c:pt idx="594">
                  <c:v>501436</c:v>
                </c:pt>
                <c:pt idx="595">
                  <c:v>501438</c:v>
                </c:pt>
                <c:pt idx="596">
                  <c:v>501442</c:v>
                </c:pt>
                <c:pt idx="597">
                  <c:v>501445</c:v>
                </c:pt>
                <c:pt idx="598">
                  <c:v>501448</c:v>
                </c:pt>
                <c:pt idx="599">
                  <c:v>501451</c:v>
                </c:pt>
                <c:pt idx="600">
                  <c:v>501454</c:v>
                </c:pt>
                <c:pt idx="601">
                  <c:v>501456</c:v>
                </c:pt>
                <c:pt idx="602">
                  <c:v>501460</c:v>
                </c:pt>
                <c:pt idx="603">
                  <c:v>501463</c:v>
                </c:pt>
                <c:pt idx="604">
                  <c:v>501465</c:v>
                </c:pt>
                <c:pt idx="605">
                  <c:v>501468</c:v>
                </c:pt>
                <c:pt idx="606">
                  <c:v>501471</c:v>
                </c:pt>
                <c:pt idx="607">
                  <c:v>501474</c:v>
                </c:pt>
                <c:pt idx="608">
                  <c:v>501477</c:v>
                </c:pt>
                <c:pt idx="609">
                  <c:v>501482</c:v>
                </c:pt>
                <c:pt idx="610">
                  <c:v>501485</c:v>
                </c:pt>
                <c:pt idx="611">
                  <c:v>501487</c:v>
                </c:pt>
                <c:pt idx="612">
                  <c:v>501490</c:v>
                </c:pt>
                <c:pt idx="613">
                  <c:v>501492</c:v>
                </c:pt>
                <c:pt idx="614">
                  <c:v>501496</c:v>
                </c:pt>
                <c:pt idx="615">
                  <c:v>501499</c:v>
                </c:pt>
                <c:pt idx="616">
                  <c:v>501502</c:v>
                </c:pt>
                <c:pt idx="617">
                  <c:v>501504</c:v>
                </c:pt>
                <c:pt idx="618">
                  <c:v>501507</c:v>
                </c:pt>
                <c:pt idx="619">
                  <c:v>501511</c:v>
                </c:pt>
                <c:pt idx="620">
                  <c:v>501514</c:v>
                </c:pt>
                <c:pt idx="621">
                  <c:v>501517</c:v>
                </c:pt>
                <c:pt idx="622">
                  <c:v>501520</c:v>
                </c:pt>
                <c:pt idx="623">
                  <c:v>501523</c:v>
                </c:pt>
                <c:pt idx="624">
                  <c:v>501526</c:v>
                </c:pt>
                <c:pt idx="625">
                  <c:v>501530</c:v>
                </c:pt>
                <c:pt idx="626">
                  <c:v>501532</c:v>
                </c:pt>
                <c:pt idx="627">
                  <c:v>501536</c:v>
                </c:pt>
                <c:pt idx="628">
                  <c:v>501538</c:v>
                </c:pt>
                <c:pt idx="629">
                  <c:v>501540</c:v>
                </c:pt>
                <c:pt idx="630">
                  <c:v>501543</c:v>
                </c:pt>
                <c:pt idx="631">
                  <c:v>501547</c:v>
                </c:pt>
                <c:pt idx="632">
                  <c:v>501550</c:v>
                </c:pt>
                <c:pt idx="633">
                  <c:v>501553</c:v>
                </c:pt>
                <c:pt idx="634">
                  <c:v>501556</c:v>
                </c:pt>
                <c:pt idx="635">
                  <c:v>501559</c:v>
                </c:pt>
                <c:pt idx="636">
                  <c:v>501563</c:v>
                </c:pt>
                <c:pt idx="637">
                  <c:v>501566</c:v>
                </c:pt>
                <c:pt idx="638">
                  <c:v>501570</c:v>
                </c:pt>
                <c:pt idx="639">
                  <c:v>501574</c:v>
                </c:pt>
                <c:pt idx="640">
                  <c:v>501578</c:v>
                </c:pt>
                <c:pt idx="641">
                  <c:v>501581</c:v>
                </c:pt>
                <c:pt idx="642">
                  <c:v>501585</c:v>
                </c:pt>
                <c:pt idx="643">
                  <c:v>501587</c:v>
                </c:pt>
                <c:pt idx="644">
                  <c:v>501590</c:v>
                </c:pt>
                <c:pt idx="645">
                  <c:v>501595</c:v>
                </c:pt>
                <c:pt idx="646">
                  <c:v>501598</c:v>
                </c:pt>
                <c:pt idx="647">
                  <c:v>501601</c:v>
                </c:pt>
                <c:pt idx="648">
                  <c:v>501604</c:v>
                </c:pt>
                <c:pt idx="649">
                  <c:v>501606</c:v>
                </c:pt>
                <c:pt idx="650">
                  <c:v>501610</c:v>
                </c:pt>
                <c:pt idx="651">
                  <c:v>501613</c:v>
                </c:pt>
                <c:pt idx="652">
                  <c:v>501616</c:v>
                </c:pt>
                <c:pt idx="653">
                  <c:v>501619</c:v>
                </c:pt>
                <c:pt idx="654">
                  <c:v>501621</c:v>
                </c:pt>
                <c:pt idx="655">
                  <c:v>501625</c:v>
                </c:pt>
                <c:pt idx="656">
                  <c:v>501628</c:v>
                </c:pt>
                <c:pt idx="657">
                  <c:v>501632</c:v>
                </c:pt>
                <c:pt idx="658">
                  <c:v>501636</c:v>
                </c:pt>
                <c:pt idx="659">
                  <c:v>501640</c:v>
                </c:pt>
                <c:pt idx="660">
                  <c:v>501644</c:v>
                </c:pt>
                <c:pt idx="661">
                  <c:v>501647</c:v>
                </c:pt>
                <c:pt idx="662">
                  <c:v>501650</c:v>
                </c:pt>
                <c:pt idx="663">
                  <c:v>501653</c:v>
                </c:pt>
                <c:pt idx="664">
                  <c:v>501656</c:v>
                </c:pt>
                <c:pt idx="665">
                  <c:v>501660</c:v>
                </c:pt>
                <c:pt idx="666">
                  <c:v>501663</c:v>
                </c:pt>
                <c:pt idx="667">
                  <c:v>501666</c:v>
                </c:pt>
                <c:pt idx="668">
                  <c:v>501668</c:v>
                </c:pt>
                <c:pt idx="669">
                  <c:v>501672</c:v>
                </c:pt>
                <c:pt idx="670">
                  <c:v>501674</c:v>
                </c:pt>
                <c:pt idx="671">
                  <c:v>501677</c:v>
                </c:pt>
                <c:pt idx="672">
                  <c:v>501680</c:v>
                </c:pt>
                <c:pt idx="673">
                  <c:v>501683</c:v>
                </c:pt>
                <c:pt idx="674">
                  <c:v>501687</c:v>
                </c:pt>
                <c:pt idx="675">
                  <c:v>501690</c:v>
                </c:pt>
                <c:pt idx="676">
                  <c:v>501692</c:v>
                </c:pt>
                <c:pt idx="677">
                  <c:v>501695</c:v>
                </c:pt>
                <c:pt idx="678">
                  <c:v>501698</c:v>
                </c:pt>
                <c:pt idx="679">
                  <c:v>501701</c:v>
                </c:pt>
                <c:pt idx="680">
                  <c:v>501703</c:v>
                </c:pt>
                <c:pt idx="681">
                  <c:v>501706</c:v>
                </c:pt>
                <c:pt idx="682">
                  <c:v>501708</c:v>
                </c:pt>
                <c:pt idx="683">
                  <c:v>501712</c:v>
                </c:pt>
                <c:pt idx="684">
                  <c:v>501716</c:v>
                </c:pt>
                <c:pt idx="685">
                  <c:v>501718</c:v>
                </c:pt>
                <c:pt idx="686">
                  <c:v>501721</c:v>
                </c:pt>
                <c:pt idx="687">
                  <c:v>501724</c:v>
                </c:pt>
                <c:pt idx="688">
                  <c:v>501727</c:v>
                </c:pt>
                <c:pt idx="689">
                  <c:v>501730</c:v>
                </c:pt>
                <c:pt idx="690">
                  <c:v>501734</c:v>
                </c:pt>
                <c:pt idx="691">
                  <c:v>501737</c:v>
                </c:pt>
                <c:pt idx="692">
                  <c:v>501742</c:v>
                </c:pt>
                <c:pt idx="693">
                  <c:v>501744</c:v>
                </c:pt>
                <c:pt idx="694">
                  <c:v>501747</c:v>
                </c:pt>
                <c:pt idx="695">
                  <c:v>501749</c:v>
                </c:pt>
                <c:pt idx="696">
                  <c:v>501752</c:v>
                </c:pt>
                <c:pt idx="697">
                  <c:v>501754</c:v>
                </c:pt>
                <c:pt idx="698">
                  <c:v>501757</c:v>
                </c:pt>
                <c:pt idx="699">
                  <c:v>501760</c:v>
                </c:pt>
                <c:pt idx="700">
                  <c:v>501763</c:v>
                </c:pt>
                <c:pt idx="701">
                  <c:v>501767</c:v>
                </c:pt>
                <c:pt idx="702">
                  <c:v>501770</c:v>
                </c:pt>
                <c:pt idx="703">
                  <c:v>501772</c:v>
                </c:pt>
                <c:pt idx="704">
                  <c:v>501776</c:v>
                </c:pt>
                <c:pt idx="705">
                  <c:v>501778</c:v>
                </c:pt>
                <c:pt idx="706">
                  <c:v>501781</c:v>
                </c:pt>
                <c:pt idx="707">
                  <c:v>501784</c:v>
                </c:pt>
                <c:pt idx="708">
                  <c:v>501788</c:v>
                </c:pt>
                <c:pt idx="709">
                  <c:v>501791</c:v>
                </c:pt>
                <c:pt idx="710">
                  <c:v>501793</c:v>
                </c:pt>
                <c:pt idx="711">
                  <c:v>501796</c:v>
                </c:pt>
                <c:pt idx="712">
                  <c:v>501800</c:v>
                </c:pt>
                <c:pt idx="713">
                  <c:v>501803</c:v>
                </c:pt>
                <c:pt idx="714">
                  <c:v>501806</c:v>
                </c:pt>
                <c:pt idx="715">
                  <c:v>501810</c:v>
                </c:pt>
                <c:pt idx="716">
                  <c:v>501814</c:v>
                </c:pt>
                <c:pt idx="717">
                  <c:v>501816</c:v>
                </c:pt>
                <c:pt idx="718">
                  <c:v>501819</c:v>
                </c:pt>
                <c:pt idx="719">
                  <c:v>501821</c:v>
                </c:pt>
                <c:pt idx="720">
                  <c:v>501822</c:v>
                </c:pt>
                <c:pt idx="721">
                  <c:v>501824</c:v>
                </c:pt>
                <c:pt idx="722">
                  <c:v>501827</c:v>
                </c:pt>
                <c:pt idx="723">
                  <c:v>501831</c:v>
                </c:pt>
                <c:pt idx="724">
                  <c:v>501833</c:v>
                </c:pt>
                <c:pt idx="725">
                  <c:v>501836</c:v>
                </c:pt>
                <c:pt idx="726">
                  <c:v>501840</c:v>
                </c:pt>
                <c:pt idx="727">
                  <c:v>501843</c:v>
                </c:pt>
                <c:pt idx="728">
                  <c:v>501846</c:v>
                </c:pt>
                <c:pt idx="729">
                  <c:v>501848</c:v>
                </c:pt>
                <c:pt idx="730">
                  <c:v>501851</c:v>
                </c:pt>
                <c:pt idx="731">
                  <c:v>501853</c:v>
                </c:pt>
                <c:pt idx="732">
                  <c:v>501855</c:v>
                </c:pt>
                <c:pt idx="733">
                  <c:v>501859</c:v>
                </c:pt>
                <c:pt idx="734">
                  <c:v>501861</c:v>
                </c:pt>
                <c:pt idx="735">
                  <c:v>501865</c:v>
                </c:pt>
                <c:pt idx="736">
                  <c:v>501867</c:v>
                </c:pt>
                <c:pt idx="737">
                  <c:v>501868</c:v>
                </c:pt>
                <c:pt idx="738">
                  <c:v>501872</c:v>
                </c:pt>
                <c:pt idx="739">
                  <c:v>501875</c:v>
                </c:pt>
                <c:pt idx="740">
                  <c:v>501877</c:v>
                </c:pt>
                <c:pt idx="741">
                  <c:v>501879</c:v>
                </c:pt>
                <c:pt idx="742">
                  <c:v>501881</c:v>
                </c:pt>
                <c:pt idx="743">
                  <c:v>501884</c:v>
                </c:pt>
                <c:pt idx="744">
                  <c:v>501886</c:v>
                </c:pt>
                <c:pt idx="745">
                  <c:v>501890</c:v>
                </c:pt>
                <c:pt idx="746">
                  <c:v>501893</c:v>
                </c:pt>
                <c:pt idx="747">
                  <c:v>501896</c:v>
                </c:pt>
                <c:pt idx="748">
                  <c:v>501900</c:v>
                </c:pt>
                <c:pt idx="749">
                  <c:v>501902</c:v>
                </c:pt>
                <c:pt idx="750">
                  <c:v>501905</c:v>
                </c:pt>
                <c:pt idx="751">
                  <c:v>501907</c:v>
                </c:pt>
                <c:pt idx="752">
                  <c:v>501910</c:v>
                </c:pt>
                <c:pt idx="753">
                  <c:v>501912</c:v>
                </c:pt>
                <c:pt idx="754">
                  <c:v>501916</c:v>
                </c:pt>
                <c:pt idx="755">
                  <c:v>501918</c:v>
                </c:pt>
                <c:pt idx="756">
                  <c:v>501920</c:v>
                </c:pt>
                <c:pt idx="757">
                  <c:v>501923</c:v>
                </c:pt>
                <c:pt idx="758">
                  <c:v>501925</c:v>
                </c:pt>
                <c:pt idx="759">
                  <c:v>501928</c:v>
                </c:pt>
                <c:pt idx="760">
                  <c:v>501931</c:v>
                </c:pt>
                <c:pt idx="761">
                  <c:v>501933</c:v>
                </c:pt>
                <c:pt idx="762">
                  <c:v>501936</c:v>
                </c:pt>
                <c:pt idx="763">
                  <c:v>501941</c:v>
                </c:pt>
                <c:pt idx="764">
                  <c:v>501944</c:v>
                </c:pt>
                <c:pt idx="765">
                  <c:v>501947</c:v>
                </c:pt>
                <c:pt idx="766">
                  <c:v>501951</c:v>
                </c:pt>
                <c:pt idx="767">
                  <c:v>501955</c:v>
                </c:pt>
                <c:pt idx="768">
                  <c:v>501958</c:v>
                </c:pt>
                <c:pt idx="769">
                  <c:v>501963</c:v>
                </c:pt>
                <c:pt idx="770">
                  <c:v>501966</c:v>
                </c:pt>
                <c:pt idx="771">
                  <c:v>501969</c:v>
                </c:pt>
                <c:pt idx="772">
                  <c:v>501972</c:v>
                </c:pt>
                <c:pt idx="773">
                  <c:v>501976</c:v>
                </c:pt>
                <c:pt idx="774">
                  <c:v>501978</c:v>
                </c:pt>
                <c:pt idx="775">
                  <c:v>501981</c:v>
                </c:pt>
                <c:pt idx="776">
                  <c:v>501983</c:v>
                </c:pt>
                <c:pt idx="777">
                  <c:v>501986</c:v>
                </c:pt>
                <c:pt idx="778">
                  <c:v>501990</c:v>
                </c:pt>
                <c:pt idx="779">
                  <c:v>501992</c:v>
                </c:pt>
                <c:pt idx="780">
                  <c:v>501994</c:v>
                </c:pt>
                <c:pt idx="781">
                  <c:v>501997</c:v>
                </c:pt>
                <c:pt idx="782">
                  <c:v>502000</c:v>
                </c:pt>
                <c:pt idx="783">
                  <c:v>502002</c:v>
                </c:pt>
                <c:pt idx="784">
                  <c:v>502004</c:v>
                </c:pt>
                <c:pt idx="785">
                  <c:v>502008</c:v>
                </c:pt>
                <c:pt idx="786">
                  <c:v>502011</c:v>
                </c:pt>
                <c:pt idx="787">
                  <c:v>502014</c:v>
                </c:pt>
                <c:pt idx="788">
                  <c:v>502017</c:v>
                </c:pt>
                <c:pt idx="789">
                  <c:v>502019</c:v>
                </c:pt>
                <c:pt idx="790">
                  <c:v>502021</c:v>
                </c:pt>
                <c:pt idx="791">
                  <c:v>502025</c:v>
                </c:pt>
                <c:pt idx="792">
                  <c:v>502028</c:v>
                </c:pt>
                <c:pt idx="793">
                  <c:v>502031</c:v>
                </c:pt>
                <c:pt idx="794">
                  <c:v>502033</c:v>
                </c:pt>
                <c:pt idx="795">
                  <c:v>502036</c:v>
                </c:pt>
                <c:pt idx="796">
                  <c:v>502039</c:v>
                </c:pt>
                <c:pt idx="797">
                  <c:v>502042</c:v>
                </c:pt>
                <c:pt idx="798">
                  <c:v>502045</c:v>
                </c:pt>
                <c:pt idx="799">
                  <c:v>502048</c:v>
                </c:pt>
                <c:pt idx="800">
                  <c:v>502052</c:v>
                </c:pt>
                <c:pt idx="801">
                  <c:v>502055</c:v>
                </c:pt>
                <c:pt idx="802">
                  <c:v>502058</c:v>
                </c:pt>
                <c:pt idx="803">
                  <c:v>502061</c:v>
                </c:pt>
                <c:pt idx="804">
                  <c:v>502064</c:v>
                </c:pt>
                <c:pt idx="805">
                  <c:v>502067</c:v>
                </c:pt>
                <c:pt idx="806">
                  <c:v>502070</c:v>
                </c:pt>
                <c:pt idx="807">
                  <c:v>502073</c:v>
                </c:pt>
                <c:pt idx="808">
                  <c:v>502076</c:v>
                </c:pt>
                <c:pt idx="809">
                  <c:v>502080</c:v>
                </c:pt>
                <c:pt idx="810">
                  <c:v>502082</c:v>
                </c:pt>
                <c:pt idx="811">
                  <c:v>502085</c:v>
                </c:pt>
                <c:pt idx="812">
                  <c:v>502088</c:v>
                </c:pt>
                <c:pt idx="813">
                  <c:v>502090</c:v>
                </c:pt>
                <c:pt idx="814">
                  <c:v>502093</c:v>
                </c:pt>
                <c:pt idx="815">
                  <c:v>502097</c:v>
                </c:pt>
                <c:pt idx="816">
                  <c:v>502101</c:v>
                </c:pt>
                <c:pt idx="817">
                  <c:v>502104</c:v>
                </c:pt>
                <c:pt idx="818">
                  <c:v>502108</c:v>
                </c:pt>
                <c:pt idx="819">
                  <c:v>502111</c:v>
                </c:pt>
                <c:pt idx="820">
                  <c:v>502114</c:v>
                </c:pt>
                <c:pt idx="821">
                  <c:v>502117</c:v>
                </c:pt>
                <c:pt idx="822">
                  <c:v>502120</c:v>
                </c:pt>
                <c:pt idx="823">
                  <c:v>502124</c:v>
                </c:pt>
                <c:pt idx="824">
                  <c:v>502127</c:v>
                </c:pt>
                <c:pt idx="825">
                  <c:v>502129</c:v>
                </c:pt>
                <c:pt idx="826">
                  <c:v>502133</c:v>
                </c:pt>
                <c:pt idx="827">
                  <c:v>502136</c:v>
                </c:pt>
                <c:pt idx="828">
                  <c:v>502140</c:v>
                </c:pt>
                <c:pt idx="829">
                  <c:v>502143</c:v>
                </c:pt>
                <c:pt idx="830">
                  <c:v>502146</c:v>
                </c:pt>
                <c:pt idx="831">
                  <c:v>502149</c:v>
                </c:pt>
                <c:pt idx="832">
                  <c:v>502152</c:v>
                </c:pt>
                <c:pt idx="833">
                  <c:v>502156</c:v>
                </c:pt>
                <c:pt idx="834">
                  <c:v>502158</c:v>
                </c:pt>
                <c:pt idx="835">
                  <c:v>502161</c:v>
                </c:pt>
                <c:pt idx="836">
                  <c:v>502163</c:v>
                </c:pt>
                <c:pt idx="837">
                  <c:v>502167</c:v>
                </c:pt>
                <c:pt idx="838">
                  <c:v>502170</c:v>
                </c:pt>
                <c:pt idx="839">
                  <c:v>502173</c:v>
                </c:pt>
                <c:pt idx="840">
                  <c:v>502176</c:v>
                </c:pt>
                <c:pt idx="841">
                  <c:v>502179</c:v>
                </c:pt>
                <c:pt idx="842">
                  <c:v>502183</c:v>
                </c:pt>
                <c:pt idx="843">
                  <c:v>502186</c:v>
                </c:pt>
                <c:pt idx="844">
                  <c:v>502190</c:v>
                </c:pt>
                <c:pt idx="845">
                  <c:v>502193</c:v>
                </c:pt>
                <c:pt idx="846">
                  <c:v>502196</c:v>
                </c:pt>
                <c:pt idx="847">
                  <c:v>502201</c:v>
                </c:pt>
                <c:pt idx="848">
                  <c:v>502203</c:v>
                </c:pt>
                <c:pt idx="849">
                  <c:v>502206</c:v>
                </c:pt>
                <c:pt idx="850">
                  <c:v>502209</c:v>
                </c:pt>
                <c:pt idx="851">
                  <c:v>502212</c:v>
                </c:pt>
                <c:pt idx="852">
                  <c:v>502216</c:v>
                </c:pt>
                <c:pt idx="853">
                  <c:v>502219</c:v>
                </c:pt>
                <c:pt idx="854">
                  <c:v>502223</c:v>
                </c:pt>
                <c:pt idx="855">
                  <c:v>502227</c:v>
                </c:pt>
                <c:pt idx="856">
                  <c:v>502229</c:v>
                </c:pt>
                <c:pt idx="857">
                  <c:v>502233</c:v>
                </c:pt>
                <c:pt idx="858">
                  <c:v>502237</c:v>
                </c:pt>
                <c:pt idx="859">
                  <c:v>502239</c:v>
                </c:pt>
                <c:pt idx="860">
                  <c:v>502241</c:v>
                </c:pt>
                <c:pt idx="861">
                  <c:v>502244</c:v>
                </c:pt>
                <c:pt idx="862">
                  <c:v>502248</c:v>
                </c:pt>
                <c:pt idx="863">
                  <c:v>502251</c:v>
                </c:pt>
                <c:pt idx="864">
                  <c:v>502254</c:v>
                </c:pt>
                <c:pt idx="865">
                  <c:v>502256</c:v>
                </c:pt>
                <c:pt idx="866">
                  <c:v>502259</c:v>
                </c:pt>
                <c:pt idx="867">
                  <c:v>502261</c:v>
                </c:pt>
                <c:pt idx="868">
                  <c:v>502265</c:v>
                </c:pt>
                <c:pt idx="869">
                  <c:v>502268</c:v>
                </c:pt>
                <c:pt idx="870">
                  <c:v>502270</c:v>
                </c:pt>
                <c:pt idx="871">
                  <c:v>502272</c:v>
                </c:pt>
                <c:pt idx="872">
                  <c:v>502275</c:v>
                </c:pt>
                <c:pt idx="873">
                  <c:v>502277</c:v>
                </c:pt>
                <c:pt idx="874">
                  <c:v>502279</c:v>
                </c:pt>
                <c:pt idx="875">
                  <c:v>502283</c:v>
                </c:pt>
                <c:pt idx="876">
                  <c:v>502286</c:v>
                </c:pt>
                <c:pt idx="877">
                  <c:v>502288</c:v>
                </c:pt>
                <c:pt idx="878">
                  <c:v>502291</c:v>
                </c:pt>
                <c:pt idx="879">
                  <c:v>502294</c:v>
                </c:pt>
                <c:pt idx="880">
                  <c:v>502298</c:v>
                </c:pt>
                <c:pt idx="881">
                  <c:v>502301</c:v>
                </c:pt>
                <c:pt idx="882">
                  <c:v>502305</c:v>
                </c:pt>
                <c:pt idx="883">
                  <c:v>502310</c:v>
                </c:pt>
                <c:pt idx="884">
                  <c:v>502313</c:v>
                </c:pt>
                <c:pt idx="885">
                  <c:v>502316</c:v>
                </c:pt>
                <c:pt idx="886">
                  <c:v>502319</c:v>
                </c:pt>
                <c:pt idx="887">
                  <c:v>502322</c:v>
                </c:pt>
                <c:pt idx="888">
                  <c:v>502325</c:v>
                </c:pt>
                <c:pt idx="889">
                  <c:v>502328</c:v>
                </c:pt>
                <c:pt idx="890">
                  <c:v>502331</c:v>
                </c:pt>
                <c:pt idx="891">
                  <c:v>502335</c:v>
                </c:pt>
                <c:pt idx="892">
                  <c:v>502337</c:v>
                </c:pt>
                <c:pt idx="893">
                  <c:v>502341</c:v>
                </c:pt>
                <c:pt idx="894">
                  <c:v>502342</c:v>
                </c:pt>
                <c:pt idx="895">
                  <c:v>502346</c:v>
                </c:pt>
                <c:pt idx="896">
                  <c:v>502350</c:v>
                </c:pt>
                <c:pt idx="897">
                  <c:v>502353</c:v>
                </c:pt>
                <c:pt idx="898">
                  <c:v>502356</c:v>
                </c:pt>
                <c:pt idx="899">
                  <c:v>502359</c:v>
                </c:pt>
                <c:pt idx="900">
                  <c:v>502362</c:v>
                </c:pt>
                <c:pt idx="901">
                  <c:v>502364</c:v>
                </c:pt>
                <c:pt idx="902">
                  <c:v>502368</c:v>
                </c:pt>
                <c:pt idx="903">
                  <c:v>502371</c:v>
                </c:pt>
                <c:pt idx="904">
                  <c:v>502374</c:v>
                </c:pt>
                <c:pt idx="905">
                  <c:v>502376</c:v>
                </c:pt>
                <c:pt idx="906">
                  <c:v>502380</c:v>
                </c:pt>
                <c:pt idx="907">
                  <c:v>502384</c:v>
                </c:pt>
                <c:pt idx="908">
                  <c:v>502385</c:v>
                </c:pt>
                <c:pt idx="909">
                  <c:v>502388</c:v>
                </c:pt>
                <c:pt idx="910">
                  <c:v>502391</c:v>
                </c:pt>
                <c:pt idx="911">
                  <c:v>502394</c:v>
                </c:pt>
                <c:pt idx="912">
                  <c:v>502396</c:v>
                </c:pt>
                <c:pt idx="913">
                  <c:v>502399</c:v>
                </c:pt>
                <c:pt idx="914">
                  <c:v>502403</c:v>
                </c:pt>
                <c:pt idx="915">
                  <c:v>502406</c:v>
                </c:pt>
                <c:pt idx="916">
                  <c:v>502409</c:v>
                </c:pt>
                <c:pt idx="917">
                  <c:v>502413</c:v>
                </c:pt>
                <c:pt idx="918">
                  <c:v>502415</c:v>
                </c:pt>
                <c:pt idx="919">
                  <c:v>502418</c:v>
                </c:pt>
                <c:pt idx="920">
                  <c:v>502422</c:v>
                </c:pt>
                <c:pt idx="921">
                  <c:v>502425</c:v>
                </c:pt>
                <c:pt idx="922">
                  <c:v>502428</c:v>
                </c:pt>
                <c:pt idx="923">
                  <c:v>502431</c:v>
                </c:pt>
                <c:pt idx="924">
                  <c:v>502435</c:v>
                </c:pt>
                <c:pt idx="925">
                  <c:v>502439</c:v>
                </c:pt>
                <c:pt idx="926">
                  <c:v>502441</c:v>
                </c:pt>
                <c:pt idx="927">
                  <c:v>502445</c:v>
                </c:pt>
                <c:pt idx="928">
                  <c:v>502449</c:v>
                </c:pt>
                <c:pt idx="929">
                  <c:v>502452</c:v>
                </c:pt>
                <c:pt idx="930">
                  <c:v>502455</c:v>
                </c:pt>
                <c:pt idx="931">
                  <c:v>502458</c:v>
                </c:pt>
                <c:pt idx="932">
                  <c:v>502460</c:v>
                </c:pt>
                <c:pt idx="933">
                  <c:v>502462</c:v>
                </c:pt>
                <c:pt idx="934">
                  <c:v>502466</c:v>
                </c:pt>
                <c:pt idx="935">
                  <c:v>502470</c:v>
                </c:pt>
                <c:pt idx="936">
                  <c:v>502473</c:v>
                </c:pt>
                <c:pt idx="937">
                  <c:v>502476</c:v>
                </c:pt>
                <c:pt idx="938">
                  <c:v>502478</c:v>
                </c:pt>
                <c:pt idx="939">
                  <c:v>502481</c:v>
                </c:pt>
                <c:pt idx="940">
                  <c:v>502485</c:v>
                </c:pt>
                <c:pt idx="941">
                  <c:v>502489</c:v>
                </c:pt>
                <c:pt idx="942">
                  <c:v>502492</c:v>
                </c:pt>
                <c:pt idx="943">
                  <c:v>502494</c:v>
                </c:pt>
                <c:pt idx="944">
                  <c:v>502497</c:v>
                </c:pt>
                <c:pt idx="945">
                  <c:v>502499</c:v>
                </c:pt>
                <c:pt idx="946">
                  <c:v>502503</c:v>
                </c:pt>
                <c:pt idx="947">
                  <c:v>502506</c:v>
                </c:pt>
                <c:pt idx="948">
                  <c:v>502508</c:v>
                </c:pt>
                <c:pt idx="949">
                  <c:v>502511</c:v>
                </c:pt>
                <c:pt idx="950">
                  <c:v>502514</c:v>
                </c:pt>
                <c:pt idx="951">
                  <c:v>502517</c:v>
                </c:pt>
                <c:pt idx="952">
                  <c:v>502520</c:v>
                </c:pt>
                <c:pt idx="953">
                  <c:v>502524</c:v>
                </c:pt>
                <c:pt idx="954">
                  <c:v>502527</c:v>
                </c:pt>
                <c:pt idx="955">
                  <c:v>502531</c:v>
                </c:pt>
                <c:pt idx="956">
                  <c:v>502534</c:v>
                </c:pt>
                <c:pt idx="957">
                  <c:v>502537</c:v>
                </c:pt>
                <c:pt idx="958">
                  <c:v>502539</c:v>
                </c:pt>
                <c:pt idx="959">
                  <c:v>502542</c:v>
                </c:pt>
                <c:pt idx="960">
                  <c:v>502544</c:v>
                </c:pt>
                <c:pt idx="961">
                  <c:v>502547</c:v>
                </c:pt>
                <c:pt idx="962">
                  <c:v>502550</c:v>
                </c:pt>
                <c:pt idx="963">
                  <c:v>502553</c:v>
                </c:pt>
                <c:pt idx="964">
                  <c:v>502557</c:v>
                </c:pt>
                <c:pt idx="965">
                  <c:v>502560</c:v>
                </c:pt>
                <c:pt idx="966">
                  <c:v>502563</c:v>
                </c:pt>
                <c:pt idx="967">
                  <c:v>502566</c:v>
                </c:pt>
                <c:pt idx="968">
                  <c:v>502569</c:v>
                </c:pt>
                <c:pt idx="969">
                  <c:v>502572</c:v>
                </c:pt>
                <c:pt idx="970">
                  <c:v>502574</c:v>
                </c:pt>
                <c:pt idx="971">
                  <c:v>502577</c:v>
                </c:pt>
                <c:pt idx="972">
                  <c:v>502581</c:v>
                </c:pt>
                <c:pt idx="973">
                  <c:v>502584</c:v>
                </c:pt>
                <c:pt idx="974">
                  <c:v>502587</c:v>
                </c:pt>
                <c:pt idx="975">
                  <c:v>502589</c:v>
                </c:pt>
                <c:pt idx="976">
                  <c:v>502592</c:v>
                </c:pt>
                <c:pt idx="977">
                  <c:v>502594</c:v>
                </c:pt>
                <c:pt idx="978">
                  <c:v>502597</c:v>
                </c:pt>
                <c:pt idx="979">
                  <c:v>502600</c:v>
                </c:pt>
                <c:pt idx="980">
                  <c:v>502603</c:v>
                </c:pt>
                <c:pt idx="981">
                  <c:v>502606</c:v>
                </c:pt>
                <c:pt idx="982">
                  <c:v>502609</c:v>
                </c:pt>
                <c:pt idx="983">
                  <c:v>502612</c:v>
                </c:pt>
                <c:pt idx="984">
                  <c:v>502615</c:v>
                </c:pt>
                <c:pt idx="985">
                  <c:v>502618</c:v>
                </c:pt>
                <c:pt idx="986">
                  <c:v>502622</c:v>
                </c:pt>
                <c:pt idx="987">
                  <c:v>502624</c:v>
                </c:pt>
                <c:pt idx="988">
                  <c:v>502627</c:v>
                </c:pt>
                <c:pt idx="989">
                  <c:v>502631</c:v>
                </c:pt>
                <c:pt idx="990">
                  <c:v>502633</c:v>
                </c:pt>
                <c:pt idx="991">
                  <c:v>502638</c:v>
                </c:pt>
                <c:pt idx="992">
                  <c:v>502640</c:v>
                </c:pt>
                <c:pt idx="993">
                  <c:v>502644</c:v>
                </c:pt>
                <c:pt idx="994">
                  <c:v>502647</c:v>
                </c:pt>
                <c:pt idx="995">
                  <c:v>502650</c:v>
                </c:pt>
                <c:pt idx="996">
                  <c:v>502652</c:v>
                </c:pt>
                <c:pt idx="997">
                  <c:v>502655</c:v>
                </c:pt>
                <c:pt idx="998">
                  <c:v>502658</c:v>
                </c:pt>
                <c:pt idx="999">
                  <c:v>502661</c:v>
                </c:pt>
              </c:numCache>
            </c:numRef>
          </c:val>
          <c:smooth val="0"/>
          <c:extLst>
            <c:ext xmlns:c16="http://schemas.microsoft.com/office/drawing/2014/chart" uri="{C3380CC4-5D6E-409C-BE32-E72D297353CC}">
              <c16:uniqueId val="{00000005-C8DD-4397-8690-BA512D555E1D}"/>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65'!$C$1</c:f>
              <c:strCache>
                <c:ptCount val="1"/>
                <c:pt idx="0">
                  <c:v>No Vaccine</c:v>
                </c:pt>
              </c:strCache>
            </c:strRef>
          </c:tx>
          <c:spPr>
            <a:ln w="28575" cap="rnd">
              <a:solidFill>
                <a:schemeClr val="tx1"/>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C$2:$C$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484</c:v>
                </c:pt>
                <c:pt idx="313">
                  <c:v>423730</c:v>
                </c:pt>
                <c:pt idx="314">
                  <c:v>428108</c:v>
                </c:pt>
                <c:pt idx="315">
                  <c:v>432666</c:v>
                </c:pt>
                <c:pt idx="316">
                  <c:v>437391</c:v>
                </c:pt>
                <c:pt idx="317">
                  <c:v>442378</c:v>
                </c:pt>
                <c:pt idx="318">
                  <c:v>447491</c:v>
                </c:pt>
                <c:pt idx="319">
                  <c:v>452787</c:v>
                </c:pt>
                <c:pt idx="320">
                  <c:v>458280</c:v>
                </c:pt>
                <c:pt idx="321">
                  <c:v>463902</c:v>
                </c:pt>
                <c:pt idx="322">
                  <c:v>469776</c:v>
                </c:pt>
                <c:pt idx="323">
                  <c:v>475817</c:v>
                </c:pt>
                <c:pt idx="324">
                  <c:v>482141</c:v>
                </c:pt>
                <c:pt idx="325">
                  <c:v>488640</c:v>
                </c:pt>
                <c:pt idx="326">
                  <c:v>495380</c:v>
                </c:pt>
                <c:pt idx="327">
                  <c:v>502332</c:v>
                </c:pt>
                <c:pt idx="328">
                  <c:v>509516</c:v>
                </c:pt>
                <c:pt idx="329">
                  <c:v>516963</c:v>
                </c:pt>
                <c:pt idx="330">
                  <c:v>524681</c:v>
                </c:pt>
                <c:pt idx="331">
                  <c:v>532676</c:v>
                </c:pt>
                <c:pt idx="332">
                  <c:v>540885</c:v>
                </c:pt>
                <c:pt idx="333">
                  <c:v>549450</c:v>
                </c:pt>
                <c:pt idx="334">
                  <c:v>558290</c:v>
                </c:pt>
                <c:pt idx="335">
                  <c:v>567404</c:v>
                </c:pt>
                <c:pt idx="336">
                  <c:v>576799</c:v>
                </c:pt>
                <c:pt idx="337">
                  <c:v>586521</c:v>
                </c:pt>
                <c:pt idx="338">
                  <c:v>594074</c:v>
                </c:pt>
                <c:pt idx="339">
                  <c:v>599394</c:v>
                </c:pt>
                <c:pt idx="340">
                  <c:v>604881</c:v>
                </c:pt>
                <c:pt idx="341">
                  <c:v>610341</c:v>
                </c:pt>
                <c:pt idx="342">
                  <c:v>615594</c:v>
                </c:pt>
                <c:pt idx="343">
                  <c:v>620630</c:v>
                </c:pt>
                <c:pt idx="344">
                  <c:v>625361</c:v>
                </c:pt>
                <c:pt idx="345">
                  <c:v>629763</c:v>
                </c:pt>
                <c:pt idx="346">
                  <c:v>633819</c:v>
                </c:pt>
                <c:pt idx="347">
                  <c:v>637570</c:v>
                </c:pt>
                <c:pt idx="348">
                  <c:v>640912</c:v>
                </c:pt>
                <c:pt idx="349">
                  <c:v>643953</c:v>
                </c:pt>
                <c:pt idx="350">
                  <c:v>646882</c:v>
                </c:pt>
                <c:pt idx="351">
                  <c:v>649630</c:v>
                </c:pt>
                <c:pt idx="352">
                  <c:v>652211</c:v>
                </c:pt>
                <c:pt idx="353">
                  <c:v>654629</c:v>
                </c:pt>
                <c:pt idx="354">
                  <c:v>656858</c:v>
                </c:pt>
                <c:pt idx="355">
                  <c:v>658913</c:v>
                </c:pt>
                <c:pt idx="356">
                  <c:v>660839</c:v>
                </c:pt>
                <c:pt idx="357">
                  <c:v>662614</c:v>
                </c:pt>
                <c:pt idx="358">
                  <c:v>664262</c:v>
                </c:pt>
                <c:pt idx="359">
                  <c:v>665791</c:v>
                </c:pt>
                <c:pt idx="360">
                  <c:v>667247</c:v>
                </c:pt>
                <c:pt idx="361">
                  <c:v>668591</c:v>
                </c:pt>
                <c:pt idx="362">
                  <c:v>669876</c:v>
                </c:pt>
                <c:pt idx="363">
                  <c:v>671040</c:v>
                </c:pt>
                <c:pt idx="364">
                  <c:v>672114</c:v>
                </c:pt>
                <c:pt idx="365">
                  <c:v>673119</c:v>
                </c:pt>
                <c:pt idx="366">
                  <c:v>674066</c:v>
                </c:pt>
                <c:pt idx="367">
                  <c:v>674962</c:v>
                </c:pt>
                <c:pt idx="368">
                  <c:v>675832</c:v>
                </c:pt>
                <c:pt idx="369">
                  <c:v>676729</c:v>
                </c:pt>
                <c:pt idx="370">
                  <c:v>677683</c:v>
                </c:pt>
                <c:pt idx="371">
                  <c:v>678682</c:v>
                </c:pt>
                <c:pt idx="372">
                  <c:v>679751</c:v>
                </c:pt>
                <c:pt idx="373">
                  <c:v>680883</c:v>
                </c:pt>
                <c:pt idx="374">
                  <c:v>682105</c:v>
                </c:pt>
                <c:pt idx="375">
                  <c:v>683459</c:v>
                </c:pt>
                <c:pt idx="376">
                  <c:v>684910</c:v>
                </c:pt>
                <c:pt idx="377">
                  <c:v>686444</c:v>
                </c:pt>
                <c:pt idx="378">
                  <c:v>688041</c:v>
                </c:pt>
                <c:pt idx="379">
                  <c:v>689757</c:v>
                </c:pt>
                <c:pt idx="380">
                  <c:v>691635</c:v>
                </c:pt>
                <c:pt idx="381">
                  <c:v>693625</c:v>
                </c:pt>
                <c:pt idx="382">
                  <c:v>695749</c:v>
                </c:pt>
                <c:pt idx="383">
                  <c:v>698041</c:v>
                </c:pt>
                <c:pt idx="384">
                  <c:v>700492</c:v>
                </c:pt>
                <c:pt idx="385">
                  <c:v>703063</c:v>
                </c:pt>
                <c:pt idx="386">
                  <c:v>705867</c:v>
                </c:pt>
                <c:pt idx="387">
                  <c:v>708866</c:v>
                </c:pt>
                <c:pt idx="388">
                  <c:v>712042</c:v>
                </c:pt>
                <c:pt idx="389">
                  <c:v>715343</c:v>
                </c:pt>
                <c:pt idx="390">
                  <c:v>718761</c:v>
                </c:pt>
                <c:pt idx="391">
                  <c:v>722348</c:v>
                </c:pt>
                <c:pt idx="392">
                  <c:v>726006</c:v>
                </c:pt>
                <c:pt idx="393">
                  <c:v>729669</c:v>
                </c:pt>
                <c:pt idx="394">
                  <c:v>733405</c:v>
                </c:pt>
                <c:pt idx="395">
                  <c:v>737094</c:v>
                </c:pt>
                <c:pt idx="396">
                  <c:v>740628</c:v>
                </c:pt>
                <c:pt idx="397">
                  <c:v>744077</c:v>
                </c:pt>
                <c:pt idx="398">
                  <c:v>747400</c:v>
                </c:pt>
                <c:pt idx="399">
                  <c:v>750538</c:v>
                </c:pt>
                <c:pt idx="400">
                  <c:v>753524</c:v>
                </c:pt>
                <c:pt idx="401">
                  <c:v>756296</c:v>
                </c:pt>
                <c:pt idx="402">
                  <c:v>758765</c:v>
                </c:pt>
                <c:pt idx="403">
                  <c:v>761053</c:v>
                </c:pt>
                <c:pt idx="404">
                  <c:v>763232</c:v>
                </c:pt>
                <c:pt idx="405">
                  <c:v>765210</c:v>
                </c:pt>
                <c:pt idx="406">
                  <c:v>767071</c:v>
                </c:pt>
                <c:pt idx="407">
                  <c:v>768788</c:v>
                </c:pt>
                <c:pt idx="408">
                  <c:v>770411</c:v>
                </c:pt>
                <c:pt idx="409">
                  <c:v>771900</c:v>
                </c:pt>
                <c:pt idx="410">
                  <c:v>773276</c:v>
                </c:pt>
                <c:pt idx="411">
                  <c:v>774572</c:v>
                </c:pt>
                <c:pt idx="412">
                  <c:v>775763</c:v>
                </c:pt>
                <c:pt idx="413">
                  <c:v>776902</c:v>
                </c:pt>
                <c:pt idx="414">
                  <c:v>777999</c:v>
                </c:pt>
                <c:pt idx="415">
                  <c:v>779060</c:v>
                </c:pt>
                <c:pt idx="416">
                  <c:v>780072</c:v>
                </c:pt>
                <c:pt idx="417">
                  <c:v>781102</c:v>
                </c:pt>
                <c:pt idx="418">
                  <c:v>782136</c:v>
                </c:pt>
                <c:pt idx="419">
                  <c:v>783103</c:v>
                </c:pt>
                <c:pt idx="420">
                  <c:v>784159</c:v>
                </c:pt>
                <c:pt idx="421">
                  <c:v>785265</c:v>
                </c:pt>
                <c:pt idx="422">
                  <c:v>786412</c:v>
                </c:pt>
                <c:pt idx="423">
                  <c:v>787636</c:v>
                </c:pt>
                <c:pt idx="424">
                  <c:v>788958</c:v>
                </c:pt>
                <c:pt idx="425">
                  <c:v>790329</c:v>
                </c:pt>
                <c:pt idx="426">
                  <c:v>791808</c:v>
                </c:pt>
                <c:pt idx="427">
                  <c:v>793392</c:v>
                </c:pt>
                <c:pt idx="428">
                  <c:v>795059</c:v>
                </c:pt>
                <c:pt idx="429">
                  <c:v>796871</c:v>
                </c:pt>
                <c:pt idx="430">
                  <c:v>798762</c:v>
                </c:pt>
                <c:pt idx="431">
                  <c:v>800801</c:v>
                </c:pt>
                <c:pt idx="432">
                  <c:v>803004</c:v>
                </c:pt>
                <c:pt idx="433">
                  <c:v>805323</c:v>
                </c:pt>
                <c:pt idx="434">
                  <c:v>807777</c:v>
                </c:pt>
                <c:pt idx="435">
                  <c:v>810366</c:v>
                </c:pt>
                <c:pt idx="436">
                  <c:v>813137</c:v>
                </c:pt>
                <c:pt idx="437">
                  <c:v>816063</c:v>
                </c:pt>
                <c:pt idx="438">
                  <c:v>819157</c:v>
                </c:pt>
                <c:pt idx="439">
                  <c:v>822313</c:v>
                </c:pt>
                <c:pt idx="440">
                  <c:v>825573</c:v>
                </c:pt>
                <c:pt idx="441">
                  <c:v>828846</c:v>
                </c:pt>
                <c:pt idx="442">
                  <c:v>832170</c:v>
                </c:pt>
                <c:pt idx="443">
                  <c:v>835459</c:v>
                </c:pt>
                <c:pt idx="444">
                  <c:v>838832</c:v>
                </c:pt>
                <c:pt idx="445">
                  <c:v>842036</c:v>
                </c:pt>
                <c:pt idx="446">
                  <c:v>845269</c:v>
                </c:pt>
                <c:pt idx="447">
                  <c:v>848583</c:v>
                </c:pt>
                <c:pt idx="448">
                  <c:v>851754</c:v>
                </c:pt>
                <c:pt idx="449">
                  <c:v>854843</c:v>
                </c:pt>
                <c:pt idx="450">
                  <c:v>857665</c:v>
                </c:pt>
                <c:pt idx="451">
                  <c:v>860400</c:v>
                </c:pt>
                <c:pt idx="452">
                  <c:v>862892</c:v>
                </c:pt>
                <c:pt idx="453">
                  <c:v>865268</c:v>
                </c:pt>
                <c:pt idx="454">
                  <c:v>867451</c:v>
                </c:pt>
                <c:pt idx="455">
                  <c:v>869495</c:v>
                </c:pt>
                <c:pt idx="456">
                  <c:v>871464</c:v>
                </c:pt>
                <c:pt idx="457">
                  <c:v>873286</c:v>
                </c:pt>
                <c:pt idx="458">
                  <c:v>874990</c:v>
                </c:pt>
                <c:pt idx="459">
                  <c:v>876470</c:v>
                </c:pt>
                <c:pt idx="460">
                  <c:v>877902</c:v>
                </c:pt>
                <c:pt idx="461">
                  <c:v>879261</c:v>
                </c:pt>
                <c:pt idx="462">
                  <c:v>880563</c:v>
                </c:pt>
                <c:pt idx="463">
                  <c:v>881810</c:v>
                </c:pt>
                <c:pt idx="464">
                  <c:v>883038</c:v>
                </c:pt>
                <c:pt idx="465">
                  <c:v>884199</c:v>
                </c:pt>
                <c:pt idx="466">
                  <c:v>885349</c:v>
                </c:pt>
                <c:pt idx="467">
                  <c:v>886496</c:v>
                </c:pt>
                <c:pt idx="468">
                  <c:v>887667</c:v>
                </c:pt>
                <c:pt idx="469">
                  <c:v>888840</c:v>
                </c:pt>
                <c:pt idx="470">
                  <c:v>890067</c:v>
                </c:pt>
                <c:pt idx="471">
                  <c:v>891286</c:v>
                </c:pt>
                <c:pt idx="472">
                  <c:v>892548</c:v>
                </c:pt>
                <c:pt idx="473">
                  <c:v>893909</c:v>
                </c:pt>
                <c:pt idx="474">
                  <c:v>895312</c:v>
                </c:pt>
                <c:pt idx="475">
                  <c:v>896845</c:v>
                </c:pt>
                <c:pt idx="476">
                  <c:v>898462</c:v>
                </c:pt>
                <c:pt idx="477">
                  <c:v>900158</c:v>
                </c:pt>
                <c:pt idx="478">
                  <c:v>901947</c:v>
                </c:pt>
                <c:pt idx="479">
                  <c:v>903891</c:v>
                </c:pt>
                <c:pt idx="480">
                  <c:v>905935</c:v>
                </c:pt>
                <c:pt idx="481">
                  <c:v>908129</c:v>
                </c:pt>
                <c:pt idx="482">
                  <c:v>910478</c:v>
                </c:pt>
                <c:pt idx="483">
                  <c:v>912885</c:v>
                </c:pt>
                <c:pt idx="484">
                  <c:v>915372</c:v>
                </c:pt>
                <c:pt idx="485">
                  <c:v>918003</c:v>
                </c:pt>
                <c:pt idx="486">
                  <c:v>920760</c:v>
                </c:pt>
                <c:pt idx="487">
                  <c:v>923597</c:v>
                </c:pt>
                <c:pt idx="488">
                  <c:v>926479</c:v>
                </c:pt>
                <c:pt idx="489">
                  <c:v>929381</c:v>
                </c:pt>
                <c:pt idx="490">
                  <c:v>932335</c:v>
                </c:pt>
                <c:pt idx="491">
                  <c:v>935404</c:v>
                </c:pt>
                <c:pt idx="492">
                  <c:v>938560</c:v>
                </c:pt>
                <c:pt idx="493">
                  <c:v>941769</c:v>
                </c:pt>
                <c:pt idx="494">
                  <c:v>944882</c:v>
                </c:pt>
                <c:pt idx="495">
                  <c:v>948135</c:v>
                </c:pt>
                <c:pt idx="496">
                  <c:v>951253</c:v>
                </c:pt>
                <c:pt idx="497">
                  <c:v>954278</c:v>
                </c:pt>
                <c:pt idx="498">
                  <c:v>957257</c:v>
                </c:pt>
                <c:pt idx="499">
                  <c:v>960230</c:v>
                </c:pt>
                <c:pt idx="500">
                  <c:v>963049</c:v>
                </c:pt>
                <c:pt idx="501">
                  <c:v>965674</c:v>
                </c:pt>
                <c:pt idx="502">
                  <c:v>968302</c:v>
                </c:pt>
                <c:pt idx="503">
                  <c:v>970819</c:v>
                </c:pt>
                <c:pt idx="504">
                  <c:v>973091</c:v>
                </c:pt>
                <c:pt idx="505">
                  <c:v>975209</c:v>
                </c:pt>
                <c:pt idx="506">
                  <c:v>977205</c:v>
                </c:pt>
                <c:pt idx="507">
                  <c:v>979023</c:v>
                </c:pt>
                <c:pt idx="508">
                  <c:v>980786</c:v>
                </c:pt>
                <c:pt idx="509">
                  <c:v>982457</c:v>
                </c:pt>
                <c:pt idx="510">
                  <c:v>983954</c:v>
                </c:pt>
                <c:pt idx="511">
                  <c:v>985395</c:v>
                </c:pt>
                <c:pt idx="512">
                  <c:v>986778</c:v>
                </c:pt>
                <c:pt idx="513">
                  <c:v>988086</c:v>
                </c:pt>
                <c:pt idx="514">
                  <c:v>989340</c:v>
                </c:pt>
                <c:pt idx="515">
                  <c:v>990561</c:v>
                </c:pt>
                <c:pt idx="516">
                  <c:v>991752</c:v>
                </c:pt>
                <c:pt idx="517">
                  <c:v>992970</c:v>
                </c:pt>
                <c:pt idx="518">
                  <c:v>994188</c:v>
                </c:pt>
                <c:pt idx="519">
                  <c:v>995444</c:v>
                </c:pt>
                <c:pt idx="520">
                  <c:v>996675</c:v>
                </c:pt>
                <c:pt idx="521">
                  <c:v>997995</c:v>
                </c:pt>
                <c:pt idx="522">
                  <c:v>999378</c:v>
                </c:pt>
                <c:pt idx="523">
                  <c:v>1000770</c:v>
                </c:pt>
                <c:pt idx="524">
                  <c:v>1002220</c:v>
                </c:pt>
                <c:pt idx="525">
                  <c:v>1003780</c:v>
                </c:pt>
                <c:pt idx="526">
                  <c:v>1005400</c:v>
                </c:pt>
                <c:pt idx="527">
                  <c:v>1007120</c:v>
                </c:pt>
                <c:pt idx="528">
                  <c:v>1008940</c:v>
                </c:pt>
                <c:pt idx="529">
                  <c:v>1010860</c:v>
                </c:pt>
                <c:pt idx="530">
                  <c:v>1012840</c:v>
                </c:pt>
                <c:pt idx="531">
                  <c:v>1014920</c:v>
                </c:pt>
                <c:pt idx="532">
                  <c:v>1017160</c:v>
                </c:pt>
                <c:pt idx="533">
                  <c:v>1019490</c:v>
                </c:pt>
                <c:pt idx="534">
                  <c:v>1021880</c:v>
                </c:pt>
                <c:pt idx="535">
                  <c:v>1024340</c:v>
                </c:pt>
                <c:pt idx="536">
                  <c:v>1026820</c:v>
                </c:pt>
                <c:pt idx="537">
                  <c:v>1029410</c:v>
                </c:pt>
                <c:pt idx="538">
                  <c:v>1032130</c:v>
                </c:pt>
                <c:pt idx="539">
                  <c:v>1034950</c:v>
                </c:pt>
                <c:pt idx="540">
                  <c:v>1037880</c:v>
                </c:pt>
                <c:pt idx="541">
                  <c:v>1040900</c:v>
                </c:pt>
                <c:pt idx="542">
                  <c:v>1043870</c:v>
                </c:pt>
                <c:pt idx="543">
                  <c:v>1046710</c:v>
                </c:pt>
                <c:pt idx="544">
                  <c:v>1049650</c:v>
                </c:pt>
                <c:pt idx="545">
                  <c:v>1052570</c:v>
                </c:pt>
                <c:pt idx="546">
                  <c:v>1055590</c:v>
                </c:pt>
                <c:pt idx="547">
                  <c:v>1058570</c:v>
                </c:pt>
                <c:pt idx="548">
                  <c:v>1061440</c:v>
                </c:pt>
                <c:pt idx="549">
                  <c:v>1064240</c:v>
                </c:pt>
                <c:pt idx="550">
                  <c:v>1067010</c:v>
                </c:pt>
                <c:pt idx="551">
                  <c:v>1069640</c:v>
                </c:pt>
                <c:pt idx="552">
                  <c:v>1072290</c:v>
                </c:pt>
                <c:pt idx="553">
                  <c:v>1074860</c:v>
                </c:pt>
                <c:pt idx="554">
                  <c:v>1077220</c:v>
                </c:pt>
                <c:pt idx="555">
                  <c:v>1079440</c:v>
                </c:pt>
                <c:pt idx="556">
                  <c:v>1081580</c:v>
                </c:pt>
                <c:pt idx="557">
                  <c:v>1083630</c:v>
                </c:pt>
                <c:pt idx="558">
                  <c:v>1085640</c:v>
                </c:pt>
                <c:pt idx="559">
                  <c:v>1087530</c:v>
                </c:pt>
                <c:pt idx="560">
                  <c:v>1089340</c:v>
                </c:pt>
                <c:pt idx="561">
                  <c:v>1091110</c:v>
                </c:pt>
                <c:pt idx="562">
                  <c:v>1092680</c:v>
                </c:pt>
                <c:pt idx="563">
                  <c:v>1094160</c:v>
                </c:pt>
                <c:pt idx="564">
                  <c:v>1095610</c:v>
                </c:pt>
                <c:pt idx="565">
                  <c:v>1097030</c:v>
                </c:pt>
                <c:pt idx="566">
                  <c:v>1098460</c:v>
                </c:pt>
                <c:pt idx="567">
                  <c:v>1099840</c:v>
                </c:pt>
                <c:pt idx="568">
                  <c:v>1101170</c:v>
                </c:pt>
                <c:pt idx="569">
                  <c:v>1102520</c:v>
                </c:pt>
                <c:pt idx="570">
                  <c:v>1103880</c:v>
                </c:pt>
                <c:pt idx="571">
                  <c:v>1105280</c:v>
                </c:pt>
                <c:pt idx="572">
                  <c:v>1106700</c:v>
                </c:pt>
                <c:pt idx="573">
                  <c:v>1108140</c:v>
                </c:pt>
                <c:pt idx="574">
                  <c:v>1109620</c:v>
                </c:pt>
                <c:pt idx="575">
                  <c:v>1111180</c:v>
                </c:pt>
                <c:pt idx="576">
                  <c:v>1112790</c:v>
                </c:pt>
                <c:pt idx="577">
                  <c:v>1114430</c:v>
                </c:pt>
                <c:pt idx="578">
                  <c:v>1116140</c:v>
                </c:pt>
                <c:pt idx="579">
                  <c:v>1117920</c:v>
                </c:pt>
                <c:pt idx="580">
                  <c:v>1119760</c:v>
                </c:pt>
                <c:pt idx="581">
                  <c:v>1121680</c:v>
                </c:pt>
                <c:pt idx="582">
                  <c:v>1123670</c:v>
                </c:pt>
                <c:pt idx="583">
                  <c:v>1125790</c:v>
                </c:pt>
                <c:pt idx="584">
                  <c:v>1127970</c:v>
                </c:pt>
                <c:pt idx="585">
                  <c:v>1130240</c:v>
                </c:pt>
                <c:pt idx="586">
                  <c:v>1132600</c:v>
                </c:pt>
                <c:pt idx="587">
                  <c:v>1135050</c:v>
                </c:pt>
                <c:pt idx="588">
                  <c:v>1137480</c:v>
                </c:pt>
                <c:pt idx="589">
                  <c:v>1140040</c:v>
                </c:pt>
                <c:pt idx="590">
                  <c:v>1142670</c:v>
                </c:pt>
                <c:pt idx="591">
                  <c:v>1145320</c:v>
                </c:pt>
                <c:pt idx="592">
                  <c:v>1148020</c:v>
                </c:pt>
                <c:pt idx="593">
                  <c:v>1150830</c:v>
                </c:pt>
                <c:pt idx="594">
                  <c:v>1153470</c:v>
                </c:pt>
                <c:pt idx="595">
                  <c:v>1156160</c:v>
                </c:pt>
                <c:pt idx="596">
                  <c:v>1158960</c:v>
                </c:pt>
                <c:pt idx="597">
                  <c:v>1161740</c:v>
                </c:pt>
                <c:pt idx="598">
                  <c:v>1164510</c:v>
                </c:pt>
                <c:pt idx="599">
                  <c:v>1167190</c:v>
                </c:pt>
                <c:pt idx="600">
                  <c:v>1169870</c:v>
                </c:pt>
                <c:pt idx="601">
                  <c:v>1172490</c:v>
                </c:pt>
                <c:pt idx="602">
                  <c:v>1175030</c:v>
                </c:pt>
                <c:pt idx="603">
                  <c:v>1177520</c:v>
                </c:pt>
                <c:pt idx="604">
                  <c:v>1179910</c:v>
                </c:pt>
                <c:pt idx="605">
                  <c:v>1182290</c:v>
                </c:pt>
                <c:pt idx="606">
                  <c:v>1184590</c:v>
                </c:pt>
                <c:pt idx="607">
                  <c:v>1186740</c:v>
                </c:pt>
                <c:pt idx="608">
                  <c:v>1188850</c:v>
                </c:pt>
                <c:pt idx="609">
                  <c:v>1190870</c:v>
                </c:pt>
                <c:pt idx="610">
                  <c:v>1192770</c:v>
                </c:pt>
                <c:pt idx="611">
                  <c:v>1194630</c:v>
                </c:pt>
                <c:pt idx="612">
                  <c:v>1196420</c:v>
                </c:pt>
                <c:pt idx="613">
                  <c:v>1198140</c:v>
                </c:pt>
                <c:pt idx="614">
                  <c:v>1199820</c:v>
                </c:pt>
                <c:pt idx="615">
                  <c:v>1201410</c:v>
                </c:pt>
                <c:pt idx="616">
                  <c:v>1202930</c:v>
                </c:pt>
                <c:pt idx="617">
                  <c:v>1204460</c:v>
                </c:pt>
                <c:pt idx="618">
                  <c:v>1205880</c:v>
                </c:pt>
                <c:pt idx="619">
                  <c:v>1207300</c:v>
                </c:pt>
                <c:pt idx="620">
                  <c:v>1208750</c:v>
                </c:pt>
                <c:pt idx="621">
                  <c:v>1210200</c:v>
                </c:pt>
                <c:pt idx="622">
                  <c:v>1211630</c:v>
                </c:pt>
                <c:pt idx="623">
                  <c:v>1213090</c:v>
                </c:pt>
                <c:pt idx="624">
                  <c:v>1214540</c:v>
                </c:pt>
                <c:pt idx="625">
                  <c:v>1215960</c:v>
                </c:pt>
                <c:pt idx="626">
                  <c:v>1217480</c:v>
                </c:pt>
                <c:pt idx="627">
                  <c:v>1219030</c:v>
                </c:pt>
                <c:pt idx="628">
                  <c:v>1220630</c:v>
                </c:pt>
                <c:pt idx="629">
                  <c:v>1222290</c:v>
                </c:pt>
                <c:pt idx="630">
                  <c:v>1224030</c:v>
                </c:pt>
                <c:pt idx="631">
                  <c:v>1225850</c:v>
                </c:pt>
                <c:pt idx="632">
                  <c:v>1227730</c:v>
                </c:pt>
                <c:pt idx="633">
                  <c:v>1229690</c:v>
                </c:pt>
                <c:pt idx="634">
                  <c:v>1231630</c:v>
                </c:pt>
                <c:pt idx="635">
                  <c:v>1233670</c:v>
                </c:pt>
                <c:pt idx="636">
                  <c:v>1235820</c:v>
                </c:pt>
                <c:pt idx="637">
                  <c:v>1238000</c:v>
                </c:pt>
                <c:pt idx="638">
                  <c:v>1240260</c:v>
                </c:pt>
                <c:pt idx="639">
                  <c:v>1242610</c:v>
                </c:pt>
                <c:pt idx="640">
                  <c:v>1245020</c:v>
                </c:pt>
                <c:pt idx="641">
                  <c:v>1247500</c:v>
                </c:pt>
                <c:pt idx="642">
                  <c:v>1249960</c:v>
                </c:pt>
                <c:pt idx="643">
                  <c:v>1252410</c:v>
                </c:pt>
                <c:pt idx="644">
                  <c:v>1254920</c:v>
                </c:pt>
                <c:pt idx="645">
                  <c:v>1257420</c:v>
                </c:pt>
                <c:pt idx="646">
                  <c:v>1259990</c:v>
                </c:pt>
                <c:pt idx="647">
                  <c:v>1262710</c:v>
                </c:pt>
                <c:pt idx="648">
                  <c:v>1265290</c:v>
                </c:pt>
                <c:pt idx="649">
                  <c:v>1267930</c:v>
                </c:pt>
                <c:pt idx="650">
                  <c:v>1270570</c:v>
                </c:pt>
                <c:pt idx="651">
                  <c:v>1273210</c:v>
                </c:pt>
                <c:pt idx="652">
                  <c:v>1275900</c:v>
                </c:pt>
                <c:pt idx="653">
                  <c:v>1278530</c:v>
                </c:pt>
                <c:pt idx="654">
                  <c:v>1281030</c:v>
                </c:pt>
                <c:pt idx="655">
                  <c:v>1283540</c:v>
                </c:pt>
                <c:pt idx="656">
                  <c:v>1286000</c:v>
                </c:pt>
                <c:pt idx="657">
                  <c:v>1288420</c:v>
                </c:pt>
                <c:pt idx="658">
                  <c:v>1290830</c:v>
                </c:pt>
                <c:pt idx="659">
                  <c:v>1293250</c:v>
                </c:pt>
                <c:pt idx="660">
                  <c:v>1295500</c:v>
                </c:pt>
                <c:pt idx="661">
                  <c:v>1297730</c:v>
                </c:pt>
                <c:pt idx="662">
                  <c:v>1299800</c:v>
                </c:pt>
                <c:pt idx="663">
                  <c:v>1301730</c:v>
                </c:pt>
                <c:pt idx="664">
                  <c:v>1303610</c:v>
                </c:pt>
                <c:pt idx="665">
                  <c:v>1305450</c:v>
                </c:pt>
                <c:pt idx="666">
                  <c:v>1307210</c:v>
                </c:pt>
                <c:pt idx="667">
                  <c:v>1308990</c:v>
                </c:pt>
                <c:pt idx="668">
                  <c:v>1310750</c:v>
                </c:pt>
                <c:pt idx="669">
                  <c:v>1312500</c:v>
                </c:pt>
                <c:pt idx="670">
                  <c:v>1314240</c:v>
                </c:pt>
                <c:pt idx="671">
                  <c:v>1315870</c:v>
                </c:pt>
                <c:pt idx="672">
                  <c:v>1317460</c:v>
                </c:pt>
                <c:pt idx="673">
                  <c:v>1318920</c:v>
                </c:pt>
                <c:pt idx="674">
                  <c:v>1320430</c:v>
                </c:pt>
                <c:pt idx="675">
                  <c:v>1322000</c:v>
                </c:pt>
                <c:pt idx="676">
                  <c:v>1323520</c:v>
                </c:pt>
                <c:pt idx="677">
                  <c:v>1325080</c:v>
                </c:pt>
                <c:pt idx="678">
                  <c:v>1326620</c:v>
                </c:pt>
                <c:pt idx="679">
                  <c:v>1328180</c:v>
                </c:pt>
                <c:pt idx="680">
                  <c:v>1329770</c:v>
                </c:pt>
                <c:pt idx="681">
                  <c:v>1331460</c:v>
                </c:pt>
                <c:pt idx="682">
                  <c:v>1333160</c:v>
                </c:pt>
                <c:pt idx="683">
                  <c:v>1334890</c:v>
                </c:pt>
                <c:pt idx="684">
                  <c:v>1336700</c:v>
                </c:pt>
                <c:pt idx="685">
                  <c:v>1338580</c:v>
                </c:pt>
                <c:pt idx="686">
                  <c:v>1340540</c:v>
                </c:pt>
                <c:pt idx="687">
                  <c:v>1342540</c:v>
                </c:pt>
                <c:pt idx="688">
                  <c:v>1344540</c:v>
                </c:pt>
                <c:pt idx="689">
                  <c:v>1346530</c:v>
                </c:pt>
                <c:pt idx="690">
                  <c:v>1348620</c:v>
                </c:pt>
                <c:pt idx="691">
                  <c:v>1350810</c:v>
                </c:pt>
                <c:pt idx="692">
                  <c:v>1353010</c:v>
                </c:pt>
                <c:pt idx="693">
                  <c:v>1355300</c:v>
                </c:pt>
                <c:pt idx="694">
                  <c:v>1357540</c:v>
                </c:pt>
                <c:pt idx="695">
                  <c:v>1359890</c:v>
                </c:pt>
                <c:pt idx="696">
                  <c:v>1362290</c:v>
                </c:pt>
                <c:pt idx="697">
                  <c:v>1364700</c:v>
                </c:pt>
                <c:pt idx="698">
                  <c:v>1367130</c:v>
                </c:pt>
                <c:pt idx="699">
                  <c:v>1369630</c:v>
                </c:pt>
                <c:pt idx="700">
                  <c:v>1372040</c:v>
                </c:pt>
                <c:pt idx="701">
                  <c:v>1374580</c:v>
                </c:pt>
                <c:pt idx="702">
                  <c:v>1377080</c:v>
                </c:pt>
                <c:pt idx="703">
                  <c:v>1379580</c:v>
                </c:pt>
                <c:pt idx="704">
                  <c:v>1382130</c:v>
                </c:pt>
                <c:pt idx="705">
                  <c:v>1384710</c:v>
                </c:pt>
                <c:pt idx="706">
                  <c:v>1387280</c:v>
                </c:pt>
                <c:pt idx="707">
                  <c:v>1389850</c:v>
                </c:pt>
                <c:pt idx="708">
                  <c:v>1392400</c:v>
                </c:pt>
                <c:pt idx="709">
                  <c:v>1394930</c:v>
                </c:pt>
                <c:pt idx="710">
                  <c:v>1397440</c:v>
                </c:pt>
                <c:pt idx="711">
                  <c:v>1399950</c:v>
                </c:pt>
                <c:pt idx="712">
                  <c:v>1402320</c:v>
                </c:pt>
                <c:pt idx="713">
                  <c:v>1404600</c:v>
                </c:pt>
                <c:pt idx="714">
                  <c:v>1406910</c:v>
                </c:pt>
                <c:pt idx="715">
                  <c:v>1409080</c:v>
                </c:pt>
                <c:pt idx="716">
                  <c:v>1411280</c:v>
                </c:pt>
                <c:pt idx="717">
                  <c:v>1413340</c:v>
                </c:pt>
                <c:pt idx="718">
                  <c:v>1415260</c:v>
                </c:pt>
                <c:pt idx="719">
                  <c:v>1417150</c:v>
                </c:pt>
                <c:pt idx="720">
                  <c:v>1419010</c:v>
                </c:pt>
                <c:pt idx="721">
                  <c:v>1420820</c:v>
                </c:pt>
                <c:pt idx="722">
                  <c:v>1422620</c:v>
                </c:pt>
                <c:pt idx="723">
                  <c:v>1424320</c:v>
                </c:pt>
                <c:pt idx="724">
                  <c:v>1426020</c:v>
                </c:pt>
                <c:pt idx="725">
                  <c:v>1427670</c:v>
                </c:pt>
                <c:pt idx="726">
                  <c:v>1429310</c:v>
                </c:pt>
                <c:pt idx="727">
                  <c:v>1430950</c:v>
                </c:pt>
                <c:pt idx="728">
                  <c:v>1432580</c:v>
                </c:pt>
                <c:pt idx="729">
                  <c:v>1434140</c:v>
                </c:pt>
                <c:pt idx="730">
                  <c:v>1435710</c:v>
                </c:pt>
                <c:pt idx="731">
                  <c:v>1437270</c:v>
                </c:pt>
                <c:pt idx="732">
                  <c:v>1438880</c:v>
                </c:pt>
                <c:pt idx="733">
                  <c:v>1440550</c:v>
                </c:pt>
                <c:pt idx="734">
                  <c:v>1442240</c:v>
                </c:pt>
                <c:pt idx="735">
                  <c:v>1443950</c:v>
                </c:pt>
                <c:pt idx="736">
                  <c:v>1445690</c:v>
                </c:pt>
                <c:pt idx="737">
                  <c:v>1447460</c:v>
                </c:pt>
                <c:pt idx="738">
                  <c:v>1449290</c:v>
                </c:pt>
                <c:pt idx="739">
                  <c:v>1451130</c:v>
                </c:pt>
                <c:pt idx="740">
                  <c:v>1453020</c:v>
                </c:pt>
                <c:pt idx="741">
                  <c:v>1454950</c:v>
                </c:pt>
                <c:pt idx="742">
                  <c:v>1456930</c:v>
                </c:pt>
                <c:pt idx="743">
                  <c:v>1458960</c:v>
                </c:pt>
                <c:pt idx="744">
                  <c:v>1461030</c:v>
                </c:pt>
                <c:pt idx="745">
                  <c:v>1463170</c:v>
                </c:pt>
                <c:pt idx="746">
                  <c:v>1465410</c:v>
                </c:pt>
                <c:pt idx="747">
                  <c:v>1467700</c:v>
                </c:pt>
                <c:pt idx="748">
                  <c:v>1469960</c:v>
                </c:pt>
                <c:pt idx="749">
                  <c:v>1472280</c:v>
                </c:pt>
                <c:pt idx="750">
                  <c:v>1474640</c:v>
                </c:pt>
                <c:pt idx="751">
                  <c:v>1477100</c:v>
                </c:pt>
                <c:pt idx="752">
                  <c:v>1479540</c:v>
                </c:pt>
                <c:pt idx="753">
                  <c:v>1482050</c:v>
                </c:pt>
                <c:pt idx="754">
                  <c:v>1484520</c:v>
                </c:pt>
                <c:pt idx="755">
                  <c:v>1487000</c:v>
                </c:pt>
                <c:pt idx="756">
                  <c:v>1489490</c:v>
                </c:pt>
                <c:pt idx="757">
                  <c:v>1491950</c:v>
                </c:pt>
                <c:pt idx="758">
                  <c:v>1494470</c:v>
                </c:pt>
                <c:pt idx="759">
                  <c:v>1497000</c:v>
                </c:pt>
                <c:pt idx="760">
                  <c:v>1499530</c:v>
                </c:pt>
                <c:pt idx="761">
                  <c:v>1501980</c:v>
                </c:pt>
                <c:pt idx="762">
                  <c:v>1504410</c:v>
                </c:pt>
                <c:pt idx="763">
                  <c:v>1506860</c:v>
                </c:pt>
                <c:pt idx="764">
                  <c:v>1509190</c:v>
                </c:pt>
                <c:pt idx="765">
                  <c:v>1511470</c:v>
                </c:pt>
                <c:pt idx="766">
                  <c:v>1513770</c:v>
                </c:pt>
                <c:pt idx="767">
                  <c:v>1516030</c:v>
                </c:pt>
                <c:pt idx="768">
                  <c:v>1518210</c:v>
                </c:pt>
                <c:pt idx="769">
                  <c:v>1520360</c:v>
                </c:pt>
                <c:pt idx="770">
                  <c:v>1522380</c:v>
                </c:pt>
                <c:pt idx="771">
                  <c:v>1524400</c:v>
                </c:pt>
                <c:pt idx="772">
                  <c:v>1526490</c:v>
                </c:pt>
                <c:pt idx="773">
                  <c:v>1528540</c:v>
                </c:pt>
                <c:pt idx="774">
                  <c:v>1530420</c:v>
                </c:pt>
                <c:pt idx="775">
                  <c:v>1532250</c:v>
                </c:pt>
                <c:pt idx="776">
                  <c:v>1534030</c:v>
                </c:pt>
                <c:pt idx="777">
                  <c:v>1535800</c:v>
                </c:pt>
                <c:pt idx="778">
                  <c:v>1537510</c:v>
                </c:pt>
                <c:pt idx="779">
                  <c:v>1539230</c:v>
                </c:pt>
                <c:pt idx="780">
                  <c:v>1540890</c:v>
                </c:pt>
                <c:pt idx="781">
                  <c:v>1542570</c:v>
                </c:pt>
                <c:pt idx="782">
                  <c:v>1544180</c:v>
                </c:pt>
                <c:pt idx="783">
                  <c:v>1545800</c:v>
                </c:pt>
                <c:pt idx="784">
                  <c:v>1547420</c:v>
                </c:pt>
                <c:pt idx="785">
                  <c:v>1549040</c:v>
                </c:pt>
                <c:pt idx="786">
                  <c:v>1550640</c:v>
                </c:pt>
                <c:pt idx="787">
                  <c:v>1552290</c:v>
                </c:pt>
                <c:pt idx="788">
                  <c:v>1553980</c:v>
                </c:pt>
                <c:pt idx="789">
                  <c:v>1555690</c:v>
                </c:pt>
                <c:pt idx="790">
                  <c:v>1557430</c:v>
                </c:pt>
                <c:pt idx="791">
                  <c:v>1559240</c:v>
                </c:pt>
                <c:pt idx="792">
                  <c:v>1561010</c:v>
                </c:pt>
                <c:pt idx="793">
                  <c:v>1562810</c:v>
                </c:pt>
                <c:pt idx="794">
                  <c:v>1564630</c:v>
                </c:pt>
                <c:pt idx="795">
                  <c:v>1566430</c:v>
                </c:pt>
                <c:pt idx="796">
                  <c:v>1568340</c:v>
                </c:pt>
                <c:pt idx="797">
                  <c:v>1570310</c:v>
                </c:pt>
                <c:pt idx="798">
                  <c:v>1572350</c:v>
                </c:pt>
                <c:pt idx="799">
                  <c:v>1574460</c:v>
                </c:pt>
                <c:pt idx="800">
                  <c:v>1576580</c:v>
                </c:pt>
                <c:pt idx="801">
                  <c:v>1578780</c:v>
                </c:pt>
                <c:pt idx="802">
                  <c:v>1581070</c:v>
                </c:pt>
                <c:pt idx="803">
                  <c:v>1583380</c:v>
                </c:pt>
                <c:pt idx="804">
                  <c:v>1585720</c:v>
                </c:pt>
                <c:pt idx="805">
                  <c:v>1588150</c:v>
                </c:pt>
                <c:pt idx="806">
                  <c:v>1590640</c:v>
                </c:pt>
                <c:pt idx="807">
                  <c:v>1593020</c:v>
                </c:pt>
                <c:pt idx="808">
                  <c:v>1595500</c:v>
                </c:pt>
                <c:pt idx="809">
                  <c:v>1597980</c:v>
                </c:pt>
                <c:pt idx="810">
                  <c:v>1600440</c:v>
                </c:pt>
                <c:pt idx="811">
                  <c:v>1602940</c:v>
                </c:pt>
                <c:pt idx="812">
                  <c:v>1605370</c:v>
                </c:pt>
                <c:pt idx="813">
                  <c:v>1607760</c:v>
                </c:pt>
                <c:pt idx="814">
                  <c:v>1610140</c:v>
                </c:pt>
                <c:pt idx="815">
                  <c:v>1612520</c:v>
                </c:pt>
                <c:pt idx="816">
                  <c:v>1614920</c:v>
                </c:pt>
                <c:pt idx="817">
                  <c:v>1617280</c:v>
                </c:pt>
                <c:pt idx="818">
                  <c:v>1619670</c:v>
                </c:pt>
                <c:pt idx="819">
                  <c:v>1621970</c:v>
                </c:pt>
                <c:pt idx="820">
                  <c:v>1624220</c:v>
                </c:pt>
                <c:pt idx="821">
                  <c:v>1626340</c:v>
                </c:pt>
                <c:pt idx="822">
                  <c:v>1628490</c:v>
                </c:pt>
                <c:pt idx="823">
                  <c:v>1630610</c:v>
                </c:pt>
                <c:pt idx="824">
                  <c:v>1632680</c:v>
                </c:pt>
                <c:pt idx="825">
                  <c:v>1634780</c:v>
                </c:pt>
                <c:pt idx="826">
                  <c:v>1636890</c:v>
                </c:pt>
                <c:pt idx="827">
                  <c:v>1638850</c:v>
                </c:pt>
                <c:pt idx="828">
                  <c:v>1640780</c:v>
                </c:pt>
                <c:pt idx="829">
                  <c:v>1642600</c:v>
                </c:pt>
                <c:pt idx="830">
                  <c:v>1644430</c:v>
                </c:pt>
                <c:pt idx="831">
                  <c:v>1646250</c:v>
                </c:pt>
                <c:pt idx="832">
                  <c:v>1648040</c:v>
                </c:pt>
                <c:pt idx="833">
                  <c:v>1649820</c:v>
                </c:pt>
                <c:pt idx="834">
                  <c:v>1651630</c:v>
                </c:pt>
                <c:pt idx="835">
                  <c:v>1653340</c:v>
                </c:pt>
                <c:pt idx="836">
                  <c:v>1655000</c:v>
                </c:pt>
                <c:pt idx="837">
                  <c:v>1656710</c:v>
                </c:pt>
                <c:pt idx="838">
                  <c:v>1658400</c:v>
                </c:pt>
                <c:pt idx="839">
                  <c:v>1660120</c:v>
                </c:pt>
                <c:pt idx="840">
                  <c:v>1661810</c:v>
                </c:pt>
                <c:pt idx="841">
                  <c:v>1663450</c:v>
                </c:pt>
                <c:pt idx="842">
                  <c:v>1665120</c:v>
                </c:pt>
                <c:pt idx="843">
                  <c:v>1666820</c:v>
                </c:pt>
                <c:pt idx="844">
                  <c:v>1668580</c:v>
                </c:pt>
                <c:pt idx="845">
                  <c:v>1670330</c:v>
                </c:pt>
                <c:pt idx="846">
                  <c:v>1672100</c:v>
                </c:pt>
                <c:pt idx="847">
                  <c:v>1673900</c:v>
                </c:pt>
                <c:pt idx="848">
                  <c:v>1675760</c:v>
                </c:pt>
                <c:pt idx="849">
                  <c:v>1677600</c:v>
                </c:pt>
                <c:pt idx="850">
                  <c:v>1679460</c:v>
                </c:pt>
                <c:pt idx="851">
                  <c:v>1681380</c:v>
                </c:pt>
                <c:pt idx="852">
                  <c:v>1683350</c:v>
                </c:pt>
                <c:pt idx="853">
                  <c:v>1685360</c:v>
                </c:pt>
                <c:pt idx="854">
                  <c:v>1687360</c:v>
                </c:pt>
                <c:pt idx="855">
                  <c:v>1689460</c:v>
                </c:pt>
                <c:pt idx="856">
                  <c:v>1691600</c:v>
                </c:pt>
                <c:pt idx="857">
                  <c:v>1693760</c:v>
                </c:pt>
                <c:pt idx="858">
                  <c:v>1696010</c:v>
                </c:pt>
                <c:pt idx="859">
                  <c:v>1698340</c:v>
                </c:pt>
                <c:pt idx="860">
                  <c:v>1700690</c:v>
                </c:pt>
                <c:pt idx="861">
                  <c:v>1703030</c:v>
                </c:pt>
                <c:pt idx="862">
                  <c:v>1705400</c:v>
                </c:pt>
                <c:pt idx="863">
                  <c:v>1707770</c:v>
                </c:pt>
                <c:pt idx="864">
                  <c:v>1710150</c:v>
                </c:pt>
                <c:pt idx="865">
                  <c:v>1712640</c:v>
                </c:pt>
                <c:pt idx="866">
                  <c:v>1715090</c:v>
                </c:pt>
                <c:pt idx="867">
                  <c:v>1717510</c:v>
                </c:pt>
                <c:pt idx="868">
                  <c:v>1719860</c:v>
                </c:pt>
                <c:pt idx="869">
                  <c:v>1722210</c:v>
                </c:pt>
                <c:pt idx="870">
                  <c:v>1724490</c:v>
                </c:pt>
                <c:pt idx="871">
                  <c:v>1726780</c:v>
                </c:pt>
                <c:pt idx="872">
                  <c:v>1729040</c:v>
                </c:pt>
                <c:pt idx="873">
                  <c:v>1731280</c:v>
                </c:pt>
                <c:pt idx="874">
                  <c:v>1733500</c:v>
                </c:pt>
                <c:pt idx="875">
                  <c:v>1735610</c:v>
                </c:pt>
                <c:pt idx="876">
                  <c:v>1737760</c:v>
                </c:pt>
                <c:pt idx="877">
                  <c:v>1739790</c:v>
                </c:pt>
                <c:pt idx="878">
                  <c:v>1741870</c:v>
                </c:pt>
                <c:pt idx="879">
                  <c:v>1743930</c:v>
                </c:pt>
                <c:pt idx="880">
                  <c:v>1745880</c:v>
                </c:pt>
                <c:pt idx="881">
                  <c:v>1747880</c:v>
                </c:pt>
                <c:pt idx="882">
                  <c:v>1749800</c:v>
                </c:pt>
                <c:pt idx="883">
                  <c:v>1751700</c:v>
                </c:pt>
                <c:pt idx="884">
                  <c:v>1753640</c:v>
                </c:pt>
                <c:pt idx="885">
                  <c:v>1755530</c:v>
                </c:pt>
                <c:pt idx="886">
                  <c:v>1757390</c:v>
                </c:pt>
                <c:pt idx="887">
                  <c:v>1759250</c:v>
                </c:pt>
                <c:pt idx="888">
                  <c:v>1761150</c:v>
                </c:pt>
                <c:pt idx="889">
                  <c:v>1763090</c:v>
                </c:pt>
                <c:pt idx="890">
                  <c:v>1764980</c:v>
                </c:pt>
                <c:pt idx="891">
                  <c:v>1766850</c:v>
                </c:pt>
                <c:pt idx="892">
                  <c:v>1768690</c:v>
                </c:pt>
                <c:pt idx="893">
                  <c:v>1770490</c:v>
                </c:pt>
                <c:pt idx="894">
                  <c:v>1772290</c:v>
                </c:pt>
                <c:pt idx="895">
                  <c:v>1774060</c:v>
                </c:pt>
                <c:pt idx="896">
                  <c:v>1775860</c:v>
                </c:pt>
                <c:pt idx="897">
                  <c:v>1777670</c:v>
                </c:pt>
                <c:pt idx="898">
                  <c:v>1779490</c:v>
                </c:pt>
                <c:pt idx="899">
                  <c:v>1781300</c:v>
                </c:pt>
                <c:pt idx="900">
                  <c:v>1783180</c:v>
                </c:pt>
                <c:pt idx="901">
                  <c:v>1785010</c:v>
                </c:pt>
                <c:pt idx="902">
                  <c:v>1786850</c:v>
                </c:pt>
                <c:pt idx="903">
                  <c:v>1788750</c:v>
                </c:pt>
                <c:pt idx="904">
                  <c:v>1790640</c:v>
                </c:pt>
                <c:pt idx="905">
                  <c:v>1792580</c:v>
                </c:pt>
                <c:pt idx="906">
                  <c:v>1794530</c:v>
                </c:pt>
                <c:pt idx="907">
                  <c:v>1796480</c:v>
                </c:pt>
                <c:pt idx="908">
                  <c:v>1798450</c:v>
                </c:pt>
                <c:pt idx="909">
                  <c:v>1800440</c:v>
                </c:pt>
                <c:pt idx="910">
                  <c:v>1802440</c:v>
                </c:pt>
                <c:pt idx="911">
                  <c:v>1804460</c:v>
                </c:pt>
                <c:pt idx="912">
                  <c:v>1806540</c:v>
                </c:pt>
                <c:pt idx="913">
                  <c:v>1808680</c:v>
                </c:pt>
                <c:pt idx="914">
                  <c:v>1810810</c:v>
                </c:pt>
                <c:pt idx="915">
                  <c:v>1813010</c:v>
                </c:pt>
                <c:pt idx="916">
                  <c:v>1815280</c:v>
                </c:pt>
                <c:pt idx="917">
                  <c:v>1817570</c:v>
                </c:pt>
                <c:pt idx="918">
                  <c:v>1819920</c:v>
                </c:pt>
                <c:pt idx="919">
                  <c:v>1822370</c:v>
                </c:pt>
                <c:pt idx="920">
                  <c:v>1824720</c:v>
                </c:pt>
                <c:pt idx="921">
                  <c:v>1827100</c:v>
                </c:pt>
                <c:pt idx="922">
                  <c:v>1829460</c:v>
                </c:pt>
                <c:pt idx="923">
                  <c:v>1831800</c:v>
                </c:pt>
                <c:pt idx="924">
                  <c:v>1834140</c:v>
                </c:pt>
                <c:pt idx="925">
                  <c:v>1836510</c:v>
                </c:pt>
                <c:pt idx="926">
                  <c:v>1838930</c:v>
                </c:pt>
                <c:pt idx="927">
                  <c:v>1841310</c:v>
                </c:pt>
                <c:pt idx="928">
                  <c:v>1843630</c:v>
                </c:pt>
                <c:pt idx="929">
                  <c:v>1845870</c:v>
                </c:pt>
                <c:pt idx="930">
                  <c:v>1848110</c:v>
                </c:pt>
                <c:pt idx="931">
                  <c:v>1850350</c:v>
                </c:pt>
                <c:pt idx="932">
                  <c:v>1852460</c:v>
                </c:pt>
                <c:pt idx="933">
                  <c:v>1854590</c:v>
                </c:pt>
                <c:pt idx="934">
                  <c:v>1856760</c:v>
                </c:pt>
                <c:pt idx="935">
                  <c:v>1858860</c:v>
                </c:pt>
                <c:pt idx="936">
                  <c:v>1860940</c:v>
                </c:pt>
                <c:pt idx="937">
                  <c:v>1862950</c:v>
                </c:pt>
                <c:pt idx="938">
                  <c:v>1864950</c:v>
                </c:pt>
                <c:pt idx="939">
                  <c:v>1866910</c:v>
                </c:pt>
                <c:pt idx="940">
                  <c:v>1868850</c:v>
                </c:pt>
                <c:pt idx="941">
                  <c:v>1870790</c:v>
                </c:pt>
                <c:pt idx="942">
                  <c:v>1872640</c:v>
                </c:pt>
                <c:pt idx="943">
                  <c:v>1874490</c:v>
                </c:pt>
                <c:pt idx="944">
                  <c:v>1876330</c:v>
                </c:pt>
                <c:pt idx="945">
                  <c:v>1878170</c:v>
                </c:pt>
                <c:pt idx="946">
                  <c:v>1879970</c:v>
                </c:pt>
                <c:pt idx="947">
                  <c:v>1881740</c:v>
                </c:pt>
                <c:pt idx="948">
                  <c:v>1883560</c:v>
                </c:pt>
                <c:pt idx="949">
                  <c:v>1885360</c:v>
                </c:pt>
                <c:pt idx="950">
                  <c:v>1887200</c:v>
                </c:pt>
                <c:pt idx="951">
                  <c:v>1888990</c:v>
                </c:pt>
                <c:pt idx="952">
                  <c:v>1890830</c:v>
                </c:pt>
                <c:pt idx="953">
                  <c:v>1892570</c:v>
                </c:pt>
                <c:pt idx="954">
                  <c:v>1894330</c:v>
                </c:pt>
                <c:pt idx="955">
                  <c:v>1896110</c:v>
                </c:pt>
                <c:pt idx="956">
                  <c:v>1897920</c:v>
                </c:pt>
                <c:pt idx="957">
                  <c:v>1899770</c:v>
                </c:pt>
                <c:pt idx="958">
                  <c:v>1901590</c:v>
                </c:pt>
                <c:pt idx="959">
                  <c:v>1903400</c:v>
                </c:pt>
                <c:pt idx="960">
                  <c:v>1905250</c:v>
                </c:pt>
                <c:pt idx="961">
                  <c:v>1907120</c:v>
                </c:pt>
                <c:pt idx="962">
                  <c:v>1909020</c:v>
                </c:pt>
                <c:pt idx="963">
                  <c:v>1910880</c:v>
                </c:pt>
                <c:pt idx="964">
                  <c:v>1912790</c:v>
                </c:pt>
                <c:pt idx="965">
                  <c:v>1914730</c:v>
                </c:pt>
                <c:pt idx="966">
                  <c:v>1916690</c:v>
                </c:pt>
                <c:pt idx="967">
                  <c:v>1918670</c:v>
                </c:pt>
                <c:pt idx="968">
                  <c:v>1920690</c:v>
                </c:pt>
                <c:pt idx="969">
                  <c:v>1922750</c:v>
                </c:pt>
                <c:pt idx="970">
                  <c:v>1924820</c:v>
                </c:pt>
                <c:pt idx="971">
                  <c:v>1926980</c:v>
                </c:pt>
                <c:pt idx="972">
                  <c:v>1929180</c:v>
                </c:pt>
                <c:pt idx="973">
                  <c:v>1931400</c:v>
                </c:pt>
                <c:pt idx="974">
                  <c:v>1933590</c:v>
                </c:pt>
                <c:pt idx="975">
                  <c:v>1935840</c:v>
                </c:pt>
                <c:pt idx="976">
                  <c:v>1938150</c:v>
                </c:pt>
                <c:pt idx="977">
                  <c:v>1940430</c:v>
                </c:pt>
                <c:pt idx="978">
                  <c:v>1942690</c:v>
                </c:pt>
                <c:pt idx="979">
                  <c:v>1944940</c:v>
                </c:pt>
                <c:pt idx="980">
                  <c:v>1947170</c:v>
                </c:pt>
                <c:pt idx="981">
                  <c:v>1949400</c:v>
                </c:pt>
                <c:pt idx="982">
                  <c:v>1951590</c:v>
                </c:pt>
                <c:pt idx="983">
                  <c:v>1953830</c:v>
                </c:pt>
                <c:pt idx="984">
                  <c:v>1956050</c:v>
                </c:pt>
                <c:pt idx="985">
                  <c:v>1958310</c:v>
                </c:pt>
                <c:pt idx="986">
                  <c:v>1960490</c:v>
                </c:pt>
                <c:pt idx="987">
                  <c:v>1962710</c:v>
                </c:pt>
                <c:pt idx="988">
                  <c:v>1964930</c:v>
                </c:pt>
                <c:pt idx="989">
                  <c:v>1967180</c:v>
                </c:pt>
                <c:pt idx="990">
                  <c:v>1969320</c:v>
                </c:pt>
                <c:pt idx="991">
                  <c:v>1971490</c:v>
                </c:pt>
                <c:pt idx="992">
                  <c:v>1973550</c:v>
                </c:pt>
                <c:pt idx="993">
                  <c:v>1975620</c:v>
                </c:pt>
                <c:pt idx="994">
                  <c:v>1977720</c:v>
                </c:pt>
                <c:pt idx="995">
                  <c:v>1979760</c:v>
                </c:pt>
                <c:pt idx="996">
                  <c:v>1981790</c:v>
                </c:pt>
                <c:pt idx="997">
                  <c:v>1983880</c:v>
                </c:pt>
                <c:pt idx="998">
                  <c:v>1985890</c:v>
                </c:pt>
                <c:pt idx="999">
                  <c:v>1987940</c:v>
                </c:pt>
              </c:numCache>
            </c:numRef>
          </c:val>
          <c:smooth val="0"/>
          <c:extLst>
            <c:ext xmlns:c16="http://schemas.microsoft.com/office/drawing/2014/chart" uri="{C3380CC4-5D6E-409C-BE32-E72D297353CC}">
              <c16:uniqueId val="{00000000-78C5-4F6B-A046-04DEC4773764}"/>
            </c:ext>
          </c:extLst>
        </c:ser>
        <c:ser>
          <c:idx val="1"/>
          <c:order val="1"/>
          <c:tx>
            <c:strRef>
              <c:f>'65'!$D$1</c:f>
              <c:strCache>
                <c:ptCount val="1"/>
                <c:pt idx="0">
                  <c:v>25%</c:v>
                </c:pt>
              </c:strCache>
            </c:strRef>
          </c:tx>
          <c:spPr>
            <a:ln w="28575" cap="rnd">
              <a:solidFill>
                <a:schemeClr val="accent2"/>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D$2:$D$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2</c:v>
                </c:pt>
                <c:pt idx="314">
                  <c:v>427499</c:v>
                </c:pt>
                <c:pt idx="315">
                  <c:v>431619</c:v>
                </c:pt>
                <c:pt idx="316">
                  <c:v>435738</c:v>
                </c:pt>
                <c:pt idx="317">
                  <c:v>439949</c:v>
                </c:pt>
                <c:pt idx="318">
                  <c:v>444105</c:v>
                </c:pt>
                <c:pt idx="319">
                  <c:v>448176</c:v>
                </c:pt>
                <c:pt idx="320">
                  <c:v>452190</c:v>
                </c:pt>
                <c:pt idx="321">
                  <c:v>456184</c:v>
                </c:pt>
                <c:pt idx="322">
                  <c:v>460165</c:v>
                </c:pt>
                <c:pt idx="323">
                  <c:v>464184</c:v>
                </c:pt>
                <c:pt idx="324">
                  <c:v>468197</c:v>
                </c:pt>
                <c:pt idx="325">
                  <c:v>472163</c:v>
                </c:pt>
                <c:pt idx="326">
                  <c:v>476113</c:v>
                </c:pt>
                <c:pt idx="327">
                  <c:v>480068</c:v>
                </c:pt>
                <c:pt idx="328">
                  <c:v>483943</c:v>
                </c:pt>
                <c:pt idx="329">
                  <c:v>487787</c:v>
                </c:pt>
                <c:pt idx="330">
                  <c:v>491632</c:v>
                </c:pt>
                <c:pt idx="331">
                  <c:v>495494</c:v>
                </c:pt>
                <c:pt idx="332">
                  <c:v>499320</c:v>
                </c:pt>
                <c:pt idx="333">
                  <c:v>503160</c:v>
                </c:pt>
                <c:pt idx="334">
                  <c:v>506970</c:v>
                </c:pt>
                <c:pt idx="335">
                  <c:v>510739</c:v>
                </c:pt>
                <c:pt idx="336">
                  <c:v>514440</c:v>
                </c:pt>
                <c:pt idx="337">
                  <c:v>518177</c:v>
                </c:pt>
                <c:pt idx="338">
                  <c:v>520959</c:v>
                </c:pt>
                <c:pt idx="339">
                  <c:v>523323</c:v>
                </c:pt>
                <c:pt idx="340">
                  <c:v>525609</c:v>
                </c:pt>
                <c:pt idx="341">
                  <c:v>527772</c:v>
                </c:pt>
                <c:pt idx="342">
                  <c:v>529870</c:v>
                </c:pt>
                <c:pt idx="343">
                  <c:v>531832</c:v>
                </c:pt>
                <c:pt idx="344">
                  <c:v>533677</c:v>
                </c:pt>
                <c:pt idx="345">
                  <c:v>535376</c:v>
                </c:pt>
                <c:pt idx="346">
                  <c:v>536948</c:v>
                </c:pt>
                <c:pt idx="347">
                  <c:v>538408</c:v>
                </c:pt>
                <c:pt idx="348">
                  <c:v>539720</c:v>
                </c:pt>
                <c:pt idx="349">
                  <c:v>540949</c:v>
                </c:pt>
                <c:pt idx="350">
                  <c:v>542125</c:v>
                </c:pt>
                <c:pt idx="351">
                  <c:v>543220</c:v>
                </c:pt>
                <c:pt idx="352">
                  <c:v>544241</c:v>
                </c:pt>
                <c:pt idx="353">
                  <c:v>545229</c:v>
                </c:pt>
                <c:pt idx="354">
                  <c:v>546224</c:v>
                </c:pt>
                <c:pt idx="355">
                  <c:v>547202</c:v>
                </c:pt>
                <c:pt idx="356">
                  <c:v>548254</c:v>
                </c:pt>
                <c:pt idx="357">
                  <c:v>549297</c:v>
                </c:pt>
                <c:pt idx="358">
                  <c:v>550297</c:v>
                </c:pt>
                <c:pt idx="359">
                  <c:v>551293</c:v>
                </c:pt>
                <c:pt idx="360">
                  <c:v>552258</c:v>
                </c:pt>
                <c:pt idx="361">
                  <c:v>553225</c:v>
                </c:pt>
                <c:pt idx="362">
                  <c:v>554210</c:v>
                </c:pt>
                <c:pt idx="363">
                  <c:v>555176</c:v>
                </c:pt>
                <c:pt idx="364">
                  <c:v>556187</c:v>
                </c:pt>
                <c:pt idx="365">
                  <c:v>557255</c:v>
                </c:pt>
                <c:pt idx="366">
                  <c:v>558310</c:v>
                </c:pt>
                <c:pt idx="367">
                  <c:v>559408</c:v>
                </c:pt>
                <c:pt idx="368">
                  <c:v>560560</c:v>
                </c:pt>
                <c:pt idx="369">
                  <c:v>561760</c:v>
                </c:pt>
                <c:pt idx="370">
                  <c:v>562991</c:v>
                </c:pt>
                <c:pt idx="371">
                  <c:v>564214</c:v>
                </c:pt>
                <c:pt idx="372">
                  <c:v>565509</c:v>
                </c:pt>
                <c:pt idx="373">
                  <c:v>566818</c:v>
                </c:pt>
                <c:pt idx="374">
                  <c:v>568164</c:v>
                </c:pt>
                <c:pt idx="375">
                  <c:v>569586</c:v>
                </c:pt>
                <c:pt idx="376">
                  <c:v>571021</c:v>
                </c:pt>
                <c:pt idx="377">
                  <c:v>572489</c:v>
                </c:pt>
                <c:pt idx="378">
                  <c:v>574019</c:v>
                </c:pt>
                <c:pt idx="379">
                  <c:v>575589</c:v>
                </c:pt>
                <c:pt idx="380">
                  <c:v>577198</c:v>
                </c:pt>
                <c:pt idx="381">
                  <c:v>578862</c:v>
                </c:pt>
                <c:pt idx="382">
                  <c:v>580573</c:v>
                </c:pt>
                <c:pt idx="383">
                  <c:v>582324</c:v>
                </c:pt>
                <c:pt idx="384">
                  <c:v>584134</c:v>
                </c:pt>
                <c:pt idx="385">
                  <c:v>585958</c:v>
                </c:pt>
                <c:pt idx="386">
                  <c:v>587876</c:v>
                </c:pt>
                <c:pt idx="387">
                  <c:v>589824</c:v>
                </c:pt>
                <c:pt idx="388">
                  <c:v>591850</c:v>
                </c:pt>
                <c:pt idx="389">
                  <c:v>593905</c:v>
                </c:pt>
                <c:pt idx="390">
                  <c:v>596014</c:v>
                </c:pt>
                <c:pt idx="391">
                  <c:v>598182</c:v>
                </c:pt>
                <c:pt idx="392">
                  <c:v>600389</c:v>
                </c:pt>
                <c:pt idx="393">
                  <c:v>602718</c:v>
                </c:pt>
                <c:pt idx="394">
                  <c:v>605084</c:v>
                </c:pt>
                <c:pt idx="395">
                  <c:v>607501</c:v>
                </c:pt>
                <c:pt idx="396">
                  <c:v>609982</c:v>
                </c:pt>
                <c:pt idx="397">
                  <c:v>612531</c:v>
                </c:pt>
                <c:pt idx="398">
                  <c:v>615149</c:v>
                </c:pt>
                <c:pt idx="399">
                  <c:v>617842</c:v>
                </c:pt>
                <c:pt idx="400">
                  <c:v>620596</c:v>
                </c:pt>
                <c:pt idx="401">
                  <c:v>623375</c:v>
                </c:pt>
                <c:pt idx="402">
                  <c:v>626256</c:v>
                </c:pt>
                <c:pt idx="403">
                  <c:v>629204</c:v>
                </c:pt>
                <c:pt idx="404">
                  <c:v>632164</c:v>
                </c:pt>
                <c:pt idx="405">
                  <c:v>635148</c:v>
                </c:pt>
                <c:pt idx="406">
                  <c:v>638262</c:v>
                </c:pt>
                <c:pt idx="407">
                  <c:v>641403</c:v>
                </c:pt>
                <c:pt idx="408">
                  <c:v>644631</c:v>
                </c:pt>
                <c:pt idx="409">
                  <c:v>647858</c:v>
                </c:pt>
                <c:pt idx="410">
                  <c:v>651123</c:v>
                </c:pt>
                <c:pt idx="411">
                  <c:v>654301</c:v>
                </c:pt>
                <c:pt idx="412">
                  <c:v>657585</c:v>
                </c:pt>
                <c:pt idx="413">
                  <c:v>660779</c:v>
                </c:pt>
                <c:pt idx="414">
                  <c:v>663941</c:v>
                </c:pt>
                <c:pt idx="415">
                  <c:v>666964</c:v>
                </c:pt>
                <c:pt idx="416">
                  <c:v>669962</c:v>
                </c:pt>
                <c:pt idx="417">
                  <c:v>672880</c:v>
                </c:pt>
                <c:pt idx="418">
                  <c:v>675537</c:v>
                </c:pt>
                <c:pt idx="419">
                  <c:v>678018</c:v>
                </c:pt>
                <c:pt idx="420">
                  <c:v>680416</c:v>
                </c:pt>
                <c:pt idx="421">
                  <c:v>682679</c:v>
                </c:pt>
                <c:pt idx="422">
                  <c:v>684840</c:v>
                </c:pt>
                <c:pt idx="423">
                  <c:v>686901</c:v>
                </c:pt>
                <c:pt idx="424">
                  <c:v>688787</c:v>
                </c:pt>
                <c:pt idx="425">
                  <c:v>690463</c:v>
                </c:pt>
                <c:pt idx="426">
                  <c:v>692102</c:v>
                </c:pt>
                <c:pt idx="427">
                  <c:v>693621</c:v>
                </c:pt>
                <c:pt idx="428">
                  <c:v>694954</c:v>
                </c:pt>
                <c:pt idx="429">
                  <c:v>696252</c:v>
                </c:pt>
                <c:pt idx="430">
                  <c:v>697507</c:v>
                </c:pt>
                <c:pt idx="431">
                  <c:v>698679</c:v>
                </c:pt>
                <c:pt idx="432">
                  <c:v>699760</c:v>
                </c:pt>
                <c:pt idx="433">
                  <c:v>700903</c:v>
                </c:pt>
                <c:pt idx="434">
                  <c:v>702014</c:v>
                </c:pt>
                <c:pt idx="435">
                  <c:v>703061</c:v>
                </c:pt>
                <c:pt idx="436">
                  <c:v>704090</c:v>
                </c:pt>
                <c:pt idx="437">
                  <c:v>705133</c:v>
                </c:pt>
                <c:pt idx="438">
                  <c:v>706173</c:v>
                </c:pt>
                <c:pt idx="439">
                  <c:v>707240</c:v>
                </c:pt>
                <c:pt idx="440">
                  <c:v>708299</c:v>
                </c:pt>
                <c:pt idx="441">
                  <c:v>709372</c:v>
                </c:pt>
                <c:pt idx="442">
                  <c:v>710473</c:v>
                </c:pt>
                <c:pt idx="443">
                  <c:v>711597</c:v>
                </c:pt>
                <c:pt idx="444">
                  <c:v>712718</c:v>
                </c:pt>
                <c:pt idx="445">
                  <c:v>713889</c:v>
                </c:pt>
                <c:pt idx="446">
                  <c:v>715070</c:v>
                </c:pt>
                <c:pt idx="447">
                  <c:v>716289</c:v>
                </c:pt>
                <c:pt idx="448">
                  <c:v>717555</c:v>
                </c:pt>
                <c:pt idx="449">
                  <c:v>718819</c:v>
                </c:pt>
                <c:pt idx="450">
                  <c:v>720154</c:v>
                </c:pt>
                <c:pt idx="451">
                  <c:v>721483</c:v>
                </c:pt>
                <c:pt idx="452">
                  <c:v>722843</c:v>
                </c:pt>
                <c:pt idx="453">
                  <c:v>724268</c:v>
                </c:pt>
                <c:pt idx="454">
                  <c:v>725704</c:v>
                </c:pt>
                <c:pt idx="455">
                  <c:v>727168</c:v>
                </c:pt>
                <c:pt idx="456">
                  <c:v>728674</c:v>
                </c:pt>
                <c:pt idx="457">
                  <c:v>730213</c:v>
                </c:pt>
                <c:pt idx="458">
                  <c:v>731765</c:v>
                </c:pt>
                <c:pt idx="459">
                  <c:v>733380</c:v>
                </c:pt>
                <c:pt idx="460">
                  <c:v>735028</c:v>
                </c:pt>
                <c:pt idx="461">
                  <c:v>736720</c:v>
                </c:pt>
                <c:pt idx="462">
                  <c:v>738497</c:v>
                </c:pt>
                <c:pt idx="463">
                  <c:v>740248</c:v>
                </c:pt>
                <c:pt idx="464">
                  <c:v>742038</c:v>
                </c:pt>
                <c:pt idx="465">
                  <c:v>743875</c:v>
                </c:pt>
                <c:pt idx="466">
                  <c:v>745757</c:v>
                </c:pt>
                <c:pt idx="467">
                  <c:v>747704</c:v>
                </c:pt>
                <c:pt idx="468">
                  <c:v>749684</c:v>
                </c:pt>
                <c:pt idx="469">
                  <c:v>751704</c:v>
                </c:pt>
                <c:pt idx="470">
                  <c:v>753768</c:v>
                </c:pt>
                <c:pt idx="471">
                  <c:v>755893</c:v>
                </c:pt>
                <c:pt idx="472">
                  <c:v>758067</c:v>
                </c:pt>
                <c:pt idx="473">
                  <c:v>760274</c:v>
                </c:pt>
                <c:pt idx="474">
                  <c:v>762576</c:v>
                </c:pt>
                <c:pt idx="475">
                  <c:v>764880</c:v>
                </c:pt>
                <c:pt idx="476">
                  <c:v>767193</c:v>
                </c:pt>
                <c:pt idx="477">
                  <c:v>769580</c:v>
                </c:pt>
                <c:pt idx="478">
                  <c:v>771964</c:v>
                </c:pt>
                <c:pt idx="479">
                  <c:v>774407</c:v>
                </c:pt>
                <c:pt idx="480">
                  <c:v>776911</c:v>
                </c:pt>
                <c:pt idx="481">
                  <c:v>779504</c:v>
                </c:pt>
                <c:pt idx="482">
                  <c:v>782061</c:v>
                </c:pt>
                <c:pt idx="483">
                  <c:v>784659</c:v>
                </c:pt>
                <c:pt idx="484">
                  <c:v>787296</c:v>
                </c:pt>
                <c:pt idx="485">
                  <c:v>789919</c:v>
                </c:pt>
                <c:pt idx="486">
                  <c:v>792593</c:v>
                </c:pt>
                <c:pt idx="487">
                  <c:v>795291</c:v>
                </c:pt>
                <c:pt idx="488">
                  <c:v>798028</c:v>
                </c:pt>
                <c:pt idx="489">
                  <c:v>800773</c:v>
                </c:pt>
                <c:pt idx="490">
                  <c:v>803558</c:v>
                </c:pt>
                <c:pt idx="491">
                  <c:v>806379</c:v>
                </c:pt>
                <c:pt idx="492">
                  <c:v>809203</c:v>
                </c:pt>
                <c:pt idx="493">
                  <c:v>812039</c:v>
                </c:pt>
                <c:pt idx="494">
                  <c:v>814842</c:v>
                </c:pt>
                <c:pt idx="495">
                  <c:v>817643</c:v>
                </c:pt>
                <c:pt idx="496">
                  <c:v>820461</c:v>
                </c:pt>
                <c:pt idx="497">
                  <c:v>823262</c:v>
                </c:pt>
                <c:pt idx="498">
                  <c:v>826100</c:v>
                </c:pt>
                <c:pt idx="499">
                  <c:v>828888</c:v>
                </c:pt>
                <c:pt idx="500">
                  <c:v>831648</c:v>
                </c:pt>
                <c:pt idx="501">
                  <c:v>834354</c:v>
                </c:pt>
                <c:pt idx="502">
                  <c:v>836993</c:v>
                </c:pt>
                <c:pt idx="503">
                  <c:v>839567</c:v>
                </c:pt>
                <c:pt idx="504">
                  <c:v>842144</c:v>
                </c:pt>
                <c:pt idx="505">
                  <c:v>844602</c:v>
                </c:pt>
                <c:pt idx="506">
                  <c:v>846920</c:v>
                </c:pt>
                <c:pt idx="507">
                  <c:v>849150</c:v>
                </c:pt>
                <c:pt idx="508">
                  <c:v>851314</c:v>
                </c:pt>
                <c:pt idx="509">
                  <c:v>853359</c:v>
                </c:pt>
                <c:pt idx="510">
                  <c:v>855425</c:v>
                </c:pt>
                <c:pt idx="511">
                  <c:v>857359</c:v>
                </c:pt>
                <c:pt idx="512">
                  <c:v>859268</c:v>
                </c:pt>
                <c:pt idx="513">
                  <c:v>861150</c:v>
                </c:pt>
                <c:pt idx="514">
                  <c:v>862972</c:v>
                </c:pt>
                <c:pt idx="515">
                  <c:v>864676</c:v>
                </c:pt>
                <c:pt idx="516">
                  <c:v>866280</c:v>
                </c:pt>
                <c:pt idx="517">
                  <c:v>867804</c:v>
                </c:pt>
                <c:pt idx="518">
                  <c:v>869270</c:v>
                </c:pt>
                <c:pt idx="519">
                  <c:v>870690</c:v>
                </c:pt>
                <c:pt idx="520">
                  <c:v>872089</c:v>
                </c:pt>
                <c:pt idx="521">
                  <c:v>873422</c:v>
                </c:pt>
                <c:pt idx="522">
                  <c:v>874768</c:v>
                </c:pt>
                <c:pt idx="523">
                  <c:v>876117</c:v>
                </c:pt>
                <c:pt idx="524">
                  <c:v>877429</c:v>
                </c:pt>
                <c:pt idx="525">
                  <c:v>878750</c:v>
                </c:pt>
                <c:pt idx="526">
                  <c:v>880062</c:v>
                </c:pt>
                <c:pt idx="527">
                  <c:v>881347</c:v>
                </c:pt>
                <c:pt idx="528">
                  <c:v>882631</c:v>
                </c:pt>
                <c:pt idx="529">
                  <c:v>883892</c:v>
                </c:pt>
                <c:pt idx="530">
                  <c:v>885198</c:v>
                </c:pt>
                <c:pt idx="531">
                  <c:v>886558</c:v>
                </c:pt>
                <c:pt idx="532">
                  <c:v>887910</c:v>
                </c:pt>
                <c:pt idx="533">
                  <c:v>889179</c:v>
                </c:pt>
                <c:pt idx="534">
                  <c:v>890482</c:v>
                </c:pt>
                <c:pt idx="535">
                  <c:v>891825</c:v>
                </c:pt>
                <c:pt idx="536">
                  <c:v>893121</c:v>
                </c:pt>
                <c:pt idx="537">
                  <c:v>894436</c:v>
                </c:pt>
                <c:pt idx="538">
                  <c:v>895756</c:v>
                </c:pt>
                <c:pt idx="539">
                  <c:v>897117</c:v>
                </c:pt>
                <c:pt idx="540">
                  <c:v>898462</c:v>
                </c:pt>
                <c:pt idx="541">
                  <c:v>899807</c:v>
                </c:pt>
                <c:pt idx="542">
                  <c:v>901190</c:v>
                </c:pt>
                <c:pt idx="543">
                  <c:v>902573</c:v>
                </c:pt>
                <c:pt idx="544">
                  <c:v>903980</c:v>
                </c:pt>
                <c:pt idx="545">
                  <c:v>905408</c:v>
                </c:pt>
                <c:pt idx="546">
                  <c:v>906854</c:v>
                </c:pt>
                <c:pt idx="547">
                  <c:v>908317</c:v>
                </c:pt>
                <c:pt idx="548">
                  <c:v>909855</c:v>
                </c:pt>
                <c:pt idx="549">
                  <c:v>911403</c:v>
                </c:pt>
                <c:pt idx="550">
                  <c:v>912960</c:v>
                </c:pt>
                <c:pt idx="551">
                  <c:v>914553</c:v>
                </c:pt>
                <c:pt idx="552">
                  <c:v>916158</c:v>
                </c:pt>
                <c:pt idx="553">
                  <c:v>917831</c:v>
                </c:pt>
                <c:pt idx="554">
                  <c:v>919526</c:v>
                </c:pt>
                <c:pt idx="555">
                  <c:v>921237</c:v>
                </c:pt>
                <c:pt idx="556">
                  <c:v>922994</c:v>
                </c:pt>
                <c:pt idx="557">
                  <c:v>924770</c:v>
                </c:pt>
                <c:pt idx="558">
                  <c:v>926605</c:v>
                </c:pt>
                <c:pt idx="559">
                  <c:v>928469</c:v>
                </c:pt>
                <c:pt idx="560">
                  <c:v>930363</c:v>
                </c:pt>
                <c:pt idx="561">
                  <c:v>932268</c:v>
                </c:pt>
                <c:pt idx="562">
                  <c:v>934178</c:v>
                </c:pt>
                <c:pt idx="563">
                  <c:v>936164</c:v>
                </c:pt>
                <c:pt idx="564">
                  <c:v>938160</c:v>
                </c:pt>
                <c:pt idx="565">
                  <c:v>940190</c:v>
                </c:pt>
                <c:pt idx="566">
                  <c:v>942248</c:v>
                </c:pt>
                <c:pt idx="567">
                  <c:v>944323</c:v>
                </c:pt>
                <c:pt idx="568">
                  <c:v>946420</c:v>
                </c:pt>
                <c:pt idx="569">
                  <c:v>948545</c:v>
                </c:pt>
                <c:pt idx="570">
                  <c:v>950699</c:v>
                </c:pt>
                <c:pt idx="571">
                  <c:v>952879</c:v>
                </c:pt>
                <c:pt idx="572">
                  <c:v>955049</c:v>
                </c:pt>
                <c:pt idx="573">
                  <c:v>957260</c:v>
                </c:pt>
                <c:pt idx="574">
                  <c:v>959509</c:v>
                </c:pt>
                <c:pt idx="575">
                  <c:v>961799</c:v>
                </c:pt>
                <c:pt idx="576">
                  <c:v>964064</c:v>
                </c:pt>
                <c:pt idx="577">
                  <c:v>966370</c:v>
                </c:pt>
                <c:pt idx="578">
                  <c:v>968646</c:v>
                </c:pt>
                <c:pt idx="579">
                  <c:v>970967</c:v>
                </c:pt>
                <c:pt idx="580">
                  <c:v>973287</c:v>
                </c:pt>
                <c:pt idx="581">
                  <c:v>975654</c:v>
                </c:pt>
                <c:pt idx="582">
                  <c:v>977974</c:v>
                </c:pt>
                <c:pt idx="583">
                  <c:v>980379</c:v>
                </c:pt>
                <c:pt idx="584">
                  <c:v>982785</c:v>
                </c:pt>
                <c:pt idx="585">
                  <c:v>985262</c:v>
                </c:pt>
                <c:pt idx="586">
                  <c:v>987705</c:v>
                </c:pt>
                <c:pt idx="587">
                  <c:v>990203</c:v>
                </c:pt>
                <c:pt idx="588">
                  <c:v>992698</c:v>
                </c:pt>
                <c:pt idx="589">
                  <c:v>995199</c:v>
                </c:pt>
                <c:pt idx="590">
                  <c:v>997712</c:v>
                </c:pt>
                <c:pt idx="591">
                  <c:v>1000200</c:v>
                </c:pt>
                <c:pt idx="592">
                  <c:v>1002670</c:v>
                </c:pt>
                <c:pt idx="593">
                  <c:v>1005220</c:v>
                </c:pt>
                <c:pt idx="594">
                  <c:v>1007780</c:v>
                </c:pt>
                <c:pt idx="595">
                  <c:v>1010320</c:v>
                </c:pt>
                <c:pt idx="596">
                  <c:v>1012840</c:v>
                </c:pt>
                <c:pt idx="597">
                  <c:v>1015370</c:v>
                </c:pt>
                <c:pt idx="598">
                  <c:v>1017840</c:v>
                </c:pt>
                <c:pt idx="599">
                  <c:v>1020290</c:v>
                </c:pt>
                <c:pt idx="600">
                  <c:v>1022740</c:v>
                </c:pt>
                <c:pt idx="601">
                  <c:v>1025140</c:v>
                </c:pt>
                <c:pt idx="602">
                  <c:v>1027560</c:v>
                </c:pt>
                <c:pt idx="603">
                  <c:v>1029990</c:v>
                </c:pt>
                <c:pt idx="604">
                  <c:v>1032420</c:v>
                </c:pt>
                <c:pt idx="605">
                  <c:v>1034780</c:v>
                </c:pt>
                <c:pt idx="606">
                  <c:v>1037140</c:v>
                </c:pt>
                <c:pt idx="607">
                  <c:v>1039490</c:v>
                </c:pt>
                <c:pt idx="608">
                  <c:v>1041780</c:v>
                </c:pt>
                <c:pt idx="609">
                  <c:v>1044040</c:v>
                </c:pt>
                <c:pt idx="610">
                  <c:v>1046300</c:v>
                </c:pt>
                <c:pt idx="611">
                  <c:v>1048510</c:v>
                </c:pt>
                <c:pt idx="612">
                  <c:v>1050690</c:v>
                </c:pt>
                <c:pt idx="613">
                  <c:v>1052820</c:v>
                </c:pt>
                <c:pt idx="614">
                  <c:v>1054900</c:v>
                </c:pt>
                <c:pt idx="615">
                  <c:v>1056920</c:v>
                </c:pt>
                <c:pt idx="616">
                  <c:v>1058890</c:v>
                </c:pt>
                <c:pt idx="617">
                  <c:v>1060830</c:v>
                </c:pt>
                <c:pt idx="618">
                  <c:v>1062770</c:v>
                </c:pt>
                <c:pt idx="619">
                  <c:v>1064730</c:v>
                </c:pt>
                <c:pt idx="620">
                  <c:v>1066650</c:v>
                </c:pt>
                <c:pt idx="621">
                  <c:v>1068510</c:v>
                </c:pt>
                <c:pt idx="622">
                  <c:v>1070340</c:v>
                </c:pt>
                <c:pt idx="623">
                  <c:v>1072170</c:v>
                </c:pt>
                <c:pt idx="624">
                  <c:v>1074030</c:v>
                </c:pt>
                <c:pt idx="625">
                  <c:v>1075860</c:v>
                </c:pt>
                <c:pt idx="626">
                  <c:v>1077690</c:v>
                </c:pt>
                <c:pt idx="627">
                  <c:v>1079500</c:v>
                </c:pt>
                <c:pt idx="628">
                  <c:v>1081300</c:v>
                </c:pt>
                <c:pt idx="629">
                  <c:v>1083060</c:v>
                </c:pt>
                <c:pt idx="630">
                  <c:v>1084840</c:v>
                </c:pt>
                <c:pt idx="631">
                  <c:v>1086630</c:v>
                </c:pt>
                <c:pt idx="632">
                  <c:v>1088370</c:v>
                </c:pt>
                <c:pt idx="633">
                  <c:v>1090090</c:v>
                </c:pt>
                <c:pt idx="634">
                  <c:v>1091800</c:v>
                </c:pt>
                <c:pt idx="635">
                  <c:v>1093530</c:v>
                </c:pt>
                <c:pt idx="636">
                  <c:v>1095230</c:v>
                </c:pt>
                <c:pt idx="637">
                  <c:v>1096940</c:v>
                </c:pt>
                <c:pt idx="638">
                  <c:v>1098630</c:v>
                </c:pt>
                <c:pt idx="639">
                  <c:v>1100330</c:v>
                </c:pt>
                <c:pt idx="640">
                  <c:v>1101970</c:v>
                </c:pt>
                <c:pt idx="641">
                  <c:v>1103620</c:v>
                </c:pt>
                <c:pt idx="642">
                  <c:v>1105280</c:v>
                </c:pt>
                <c:pt idx="643">
                  <c:v>1106920</c:v>
                </c:pt>
                <c:pt idx="644">
                  <c:v>1108530</c:v>
                </c:pt>
                <c:pt idx="645">
                  <c:v>1110170</c:v>
                </c:pt>
                <c:pt idx="646">
                  <c:v>1111810</c:v>
                </c:pt>
                <c:pt idx="647">
                  <c:v>1113400</c:v>
                </c:pt>
                <c:pt idx="648">
                  <c:v>1114980</c:v>
                </c:pt>
                <c:pt idx="649">
                  <c:v>1116540</c:v>
                </c:pt>
                <c:pt idx="650">
                  <c:v>1118110</c:v>
                </c:pt>
                <c:pt idx="651">
                  <c:v>1119680</c:v>
                </c:pt>
                <c:pt idx="652">
                  <c:v>1121230</c:v>
                </c:pt>
                <c:pt idx="653">
                  <c:v>1122770</c:v>
                </c:pt>
                <c:pt idx="654">
                  <c:v>1124320</c:v>
                </c:pt>
                <c:pt idx="655">
                  <c:v>1125880</c:v>
                </c:pt>
                <c:pt idx="656">
                  <c:v>1127400</c:v>
                </c:pt>
                <c:pt idx="657">
                  <c:v>1128880</c:v>
                </c:pt>
                <c:pt idx="658">
                  <c:v>1130390</c:v>
                </c:pt>
                <c:pt idx="659">
                  <c:v>1131910</c:v>
                </c:pt>
                <c:pt idx="660">
                  <c:v>1133410</c:v>
                </c:pt>
                <c:pt idx="661">
                  <c:v>1134980</c:v>
                </c:pt>
                <c:pt idx="662">
                  <c:v>1136500</c:v>
                </c:pt>
                <c:pt idx="663">
                  <c:v>1138040</c:v>
                </c:pt>
                <c:pt idx="664">
                  <c:v>1139620</c:v>
                </c:pt>
                <c:pt idx="665">
                  <c:v>1141190</c:v>
                </c:pt>
                <c:pt idx="666">
                  <c:v>1142770</c:v>
                </c:pt>
                <c:pt idx="667">
                  <c:v>1144370</c:v>
                </c:pt>
                <c:pt idx="668">
                  <c:v>1145950</c:v>
                </c:pt>
                <c:pt idx="669">
                  <c:v>1147580</c:v>
                </c:pt>
                <c:pt idx="670">
                  <c:v>1149140</c:v>
                </c:pt>
                <c:pt idx="671">
                  <c:v>1150740</c:v>
                </c:pt>
                <c:pt idx="672">
                  <c:v>1152380</c:v>
                </c:pt>
                <c:pt idx="673">
                  <c:v>1154030</c:v>
                </c:pt>
                <c:pt idx="674">
                  <c:v>1155710</c:v>
                </c:pt>
                <c:pt idx="675">
                  <c:v>1157420</c:v>
                </c:pt>
                <c:pt idx="676">
                  <c:v>1159120</c:v>
                </c:pt>
                <c:pt idx="677">
                  <c:v>1160810</c:v>
                </c:pt>
                <c:pt idx="678">
                  <c:v>1162500</c:v>
                </c:pt>
                <c:pt idx="679">
                  <c:v>1164220</c:v>
                </c:pt>
                <c:pt idx="680">
                  <c:v>1165950</c:v>
                </c:pt>
                <c:pt idx="681">
                  <c:v>1167660</c:v>
                </c:pt>
                <c:pt idx="682">
                  <c:v>1169390</c:v>
                </c:pt>
                <c:pt idx="683">
                  <c:v>1171150</c:v>
                </c:pt>
                <c:pt idx="684">
                  <c:v>1172880</c:v>
                </c:pt>
                <c:pt idx="685">
                  <c:v>1174660</c:v>
                </c:pt>
                <c:pt idx="686">
                  <c:v>1176440</c:v>
                </c:pt>
                <c:pt idx="687">
                  <c:v>1178210</c:v>
                </c:pt>
                <c:pt idx="688">
                  <c:v>1180000</c:v>
                </c:pt>
                <c:pt idx="689">
                  <c:v>1181840</c:v>
                </c:pt>
                <c:pt idx="690">
                  <c:v>1183640</c:v>
                </c:pt>
                <c:pt idx="691">
                  <c:v>1185460</c:v>
                </c:pt>
                <c:pt idx="692">
                  <c:v>1187310</c:v>
                </c:pt>
                <c:pt idx="693">
                  <c:v>1189210</c:v>
                </c:pt>
                <c:pt idx="694">
                  <c:v>1191100</c:v>
                </c:pt>
                <c:pt idx="695">
                  <c:v>1192980</c:v>
                </c:pt>
                <c:pt idx="696">
                  <c:v>1194890</c:v>
                </c:pt>
                <c:pt idx="697">
                  <c:v>1196820</c:v>
                </c:pt>
                <c:pt idx="698">
                  <c:v>1198740</c:v>
                </c:pt>
                <c:pt idx="699">
                  <c:v>1200650</c:v>
                </c:pt>
                <c:pt idx="700">
                  <c:v>1202530</c:v>
                </c:pt>
                <c:pt idx="701">
                  <c:v>1204430</c:v>
                </c:pt>
                <c:pt idx="702">
                  <c:v>1206380</c:v>
                </c:pt>
                <c:pt idx="703">
                  <c:v>1208280</c:v>
                </c:pt>
                <c:pt idx="704">
                  <c:v>1210200</c:v>
                </c:pt>
                <c:pt idx="705">
                  <c:v>1212130</c:v>
                </c:pt>
                <c:pt idx="706">
                  <c:v>1214060</c:v>
                </c:pt>
                <c:pt idx="707">
                  <c:v>1216000</c:v>
                </c:pt>
                <c:pt idx="708">
                  <c:v>1217920</c:v>
                </c:pt>
                <c:pt idx="709">
                  <c:v>1219860</c:v>
                </c:pt>
                <c:pt idx="710">
                  <c:v>1221770</c:v>
                </c:pt>
                <c:pt idx="711">
                  <c:v>1223750</c:v>
                </c:pt>
                <c:pt idx="712">
                  <c:v>1225740</c:v>
                </c:pt>
                <c:pt idx="713">
                  <c:v>1227720</c:v>
                </c:pt>
                <c:pt idx="714">
                  <c:v>1229710</c:v>
                </c:pt>
                <c:pt idx="715">
                  <c:v>1231730</c:v>
                </c:pt>
                <c:pt idx="716">
                  <c:v>1233800</c:v>
                </c:pt>
                <c:pt idx="717">
                  <c:v>1235810</c:v>
                </c:pt>
                <c:pt idx="718">
                  <c:v>1237830</c:v>
                </c:pt>
                <c:pt idx="719">
                  <c:v>1239880</c:v>
                </c:pt>
                <c:pt idx="720">
                  <c:v>1241890</c:v>
                </c:pt>
                <c:pt idx="721">
                  <c:v>1243900</c:v>
                </c:pt>
                <c:pt idx="722">
                  <c:v>1245940</c:v>
                </c:pt>
                <c:pt idx="723">
                  <c:v>1247970</c:v>
                </c:pt>
                <c:pt idx="724">
                  <c:v>1250050</c:v>
                </c:pt>
                <c:pt idx="725">
                  <c:v>1252080</c:v>
                </c:pt>
                <c:pt idx="726">
                  <c:v>1254150</c:v>
                </c:pt>
                <c:pt idx="727">
                  <c:v>1256230</c:v>
                </c:pt>
                <c:pt idx="728">
                  <c:v>1258300</c:v>
                </c:pt>
                <c:pt idx="729">
                  <c:v>1260310</c:v>
                </c:pt>
                <c:pt idx="730">
                  <c:v>1262360</c:v>
                </c:pt>
                <c:pt idx="731">
                  <c:v>1264400</c:v>
                </c:pt>
                <c:pt idx="732">
                  <c:v>1266450</c:v>
                </c:pt>
                <c:pt idx="733">
                  <c:v>1268550</c:v>
                </c:pt>
                <c:pt idx="734">
                  <c:v>1270660</c:v>
                </c:pt>
                <c:pt idx="735">
                  <c:v>1272720</c:v>
                </c:pt>
                <c:pt idx="736">
                  <c:v>1274810</c:v>
                </c:pt>
                <c:pt idx="737">
                  <c:v>1276860</c:v>
                </c:pt>
                <c:pt idx="738">
                  <c:v>1278950</c:v>
                </c:pt>
                <c:pt idx="739">
                  <c:v>1281010</c:v>
                </c:pt>
                <c:pt idx="740">
                  <c:v>1283060</c:v>
                </c:pt>
                <c:pt idx="741">
                  <c:v>1285140</c:v>
                </c:pt>
                <c:pt idx="742">
                  <c:v>1287220</c:v>
                </c:pt>
                <c:pt idx="743">
                  <c:v>1289260</c:v>
                </c:pt>
                <c:pt idx="744">
                  <c:v>1291350</c:v>
                </c:pt>
                <c:pt idx="745">
                  <c:v>1293440</c:v>
                </c:pt>
                <c:pt idx="746">
                  <c:v>1295490</c:v>
                </c:pt>
                <c:pt idx="747">
                  <c:v>1297510</c:v>
                </c:pt>
                <c:pt idx="748">
                  <c:v>1299540</c:v>
                </c:pt>
                <c:pt idx="749">
                  <c:v>1301590</c:v>
                </c:pt>
                <c:pt idx="750">
                  <c:v>1303640</c:v>
                </c:pt>
                <c:pt idx="751">
                  <c:v>1305670</c:v>
                </c:pt>
                <c:pt idx="752">
                  <c:v>1307720</c:v>
                </c:pt>
                <c:pt idx="753">
                  <c:v>1309750</c:v>
                </c:pt>
                <c:pt idx="754">
                  <c:v>1311800</c:v>
                </c:pt>
                <c:pt idx="755">
                  <c:v>1313870</c:v>
                </c:pt>
                <c:pt idx="756">
                  <c:v>1315940</c:v>
                </c:pt>
                <c:pt idx="757">
                  <c:v>1317990</c:v>
                </c:pt>
                <c:pt idx="758">
                  <c:v>1320060</c:v>
                </c:pt>
                <c:pt idx="759">
                  <c:v>1322120</c:v>
                </c:pt>
                <c:pt idx="760">
                  <c:v>1324110</c:v>
                </c:pt>
                <c:pt idx="761">
                  <c:v>1326140</c:v>
                </c:pt>
                <c:pt idx="762">
                  <c:v>1328180</c:v>
                </c:pt>
                <c:pt idx="763">
                  <c:v>1330210</c:v>
                </c:pt>
                <c:pt idx="764">
                  <c:v>1332260</c:v>
                </c:pt>
                <c:pt idx="765">
                  <c:v>1334340</c:v>
                </c:pt>
                <c:pt idx="766">
                  <c:v>1336360</c:v>
                </c:pt>
                <c:pt idx="767">
                  <c:v>1338420</c:v>
                </c:pt>
                <c:pt idx="768">
                  <c:v>1340480</c:v>
                </c:pt>
                <c:pt idx="769">
                  <c:v>1342550</c:v>
                </c:pt>
                <c:pt idx="770">
                  <c:v>1344630</c:v>
                </c:pt>
                <c:pt idx="771">
                  <c:v>1346650</c:v>
                </c:pt>
                <c:pt idx="772">
                  <c:v>1348720</c:v>
                </c:pt>
                <c:pt idx="773">
                  <c:v>1350740</c:v>
                </c:pt>
                <c:pt idx="774">
                  <c:v>1352790</c:v>
                </c:pt>
                <c:pt idx="775">
                  <c:v>1354830</c:v>
                </c:pt>
                <c:pt idx="776">
                  <c:v>1356900</c:v>
                </c:pt>
                <c:pt idx="777">
                  <c:v>1358960</c:v>
                </c:pt>
                <c:pt idx="778">
                  <c:v>1361010</c:v>
                </c:pt>
                <c:pt idx="779">
                  <c:v>1363030</c:v>
                </c:pt>
                <c:pt idx="780">
                  <c:v>1365070</c:v>
                </c:pt>
                <c:pt idx="781">
                  <c:v>1367130</c:v>
                </c:pt>
                <c:pt idx="782">
                  <c:v>1369210</c:v>
                </c:pt>
                <c:pt idx="783">
                  <c:v>1371270</c:v>
                </c:pt>
                <c:pt idx="784">
                  <c:v>1373350</c:v>
                </c:pt>
                <c:pt idx="785">
                  <c:v>1375470</c:v>
                </c:pt>
                <c:pt idx="786">
                  <c:v>1377480</c:v>
                </c:pt>
                <c:pt idx="787">
                  <c:v>1379510</c:v>
                </c:pt>
                <c:pt idx="788">
                  <c:v>1381550</c:v>
                </c:pt>
                <c:pt idx="789">
                  <c:v>1383570</c:v>
                </c:pt>
                <c:pt idx="790">
                  <c:v>1385620</c:v>
                </c:pt>
                <c:pt idx="791">
                  <c:v>1387680</c:v>
                </c:pt>
                <c:pt idx="792">
                  <c:v>1389700</c:v>
                </c:pt>
                <c:pt idx="793">
                  <c:v>1391740</c:v>
                </c:pt>
                <c:pt idx="794">
                  <c:v>1393780</c:v>
                </c:pt>
                <c:pt idx="795">
                  <c:v>1395810</c:v>
                </c:pt>
                <c:pt idx="796">
                  <c:v>1397820</c:v>
                </c:pt>
                <c:pt idx="797">
                  <c:v>1399850</c:v>
                </c:pt>
                <c:pt idx="798">
                  <c:v>1401910</c:v>
                </c:pt>
                <c:pt idx="799">
                  <c:v>1403910</c:v>
                </c:pt>
                <c:pt idx="800">
                  <c:v>1405930</c:v>
                </c:pt>
                <c:pt idx="801">
                  <c:v>1407970</c:v>
                </c:pt>
                <c:pt idx="802">
                  <c:v>1409990</c:v>
                </c:pt>
                <c:pt idx="803">
                  <c:v>1412030</c:v>
                </c:pt>
                <c:pt idx="804">
                  <c:v>1414050</c:v>
                </c:pt>
                <c:pt idx="805">
                  <c:v>1416100</c:v>
                </c:pt>
                <c:pt idx="806">
                  <c:v>1418140</c:v>
                </c:pt>
                <c:pt idx="807">
                  <c:v>1420120</c:v>
                </c:pt>
                <c:pt idx="808">
                  <c:v>1422140</c:v>
                </c:pt>
                <c:pt idx="809">
                  <c:v>1424180</c:v>
                </c:pt>
                <c:pt idx="810">
                  <c:v>1426190</c:v>
                </c:pt>
                <c:pt idx="811">
                  <c:v>1428200</c:v>
                </c:pt>
                <c:pt idx="812">
                  <c:v>1430190</c:v>
                </c:pt>
                <c:pt idx="813">
                  <c:v>1432190</c:v>
                </c:pt>
                <c:pt idx="814">
                  <c:v>1434230</c:v>
                </c:pt>
                <c:pt idx="815">
                  <c:v>1436190</c:v>
                </c:pt>
                <c:pt idx="816">
                  <c:v>1438180</c:v>
                </c:pt>
                <c:pt idx="817">
                  <c:v>1440190</c:v>
                </c:pt>
                <c:pt idx="818">
                  <c:v>1442160</c:v>
                </c:pt>
                <c:pt idx="819">
                  <c:v>1444110</c:v>
                </c:pt>
                <c:pt idx="820">
                  <c:v>1446070</c:v>
                </c:pt>
                <c:pt idx="821">
                  <c:v>1448030</c:v>
                </c:pt>
                <c:pt idx="822">
                  <c:v>1449980</c:v>
                </c:pt>
                <c:pt idx="823">
                  <c:v>1451940</c:v>
                </c:pt>
                <c:pt idx="824">
                  <c:v>1453910</c:v>
                </c:pt>
                <c:pt idx="825">
                  <c:v>1455860</c:v>
                </c:pt>
                <c:pt idx="826">
                  <c:v>1457810</c:v>
                </c:pt>
                <c:pt idx="827">
                  <c:v>1459760</c:v>
                </c:pt>
                <c:pt idx="828">
                  <c:v>1461690</c:v>
                </c:pt>
                <c:pt idx="829">
                  <c:v>1463630</c:v>
                </c:pt>
                <c:pt idx="830">
                  <c:v>1465580</c:v>
                </c:pt>
                <c:pt idx="831">
                  <c:v>1467520</c:v>
                </c:pt>
                <c:pt idx="832">
                  <c:v>1469450</c:v>
                </c:pt>
                <c:pt idx="833">
                  <c:v>1471410</c:v>
                </c:pt>
                <c:pt idx="834">
                  <c:v>1473350</c:v>
                </c:pt>
                <c:pt idx="835">
                  <c:v>1475260</c:v>
                </c:pt>
                <c:pt idx="836">
                  <c:v>1477150</c:v>
                </c:pt>
                <c:pt idx="837">
                  <c:v>1479050</c:v>
                </c:pt>
                <c:pt idx="838">
                  <c:v>1480950</c:v>
                </c:pt>
                <c:pt idx="839">
                  <c:v>1482850</c:v>
                </c:pt>
                <c:pt idx="840">
                  <c:v>1484740</c:v>
                </c:pt>
                <c:pt idx="841">
                  <c:v>1486630</c:v>
                </c:pt>
                <c:pt idx="842">
                  <c:v>1488530</c:v>
                </c:pt>
                <c:pt idx="843">
                  <c:v>1490440</c:v>
                </c:pt>
                <c:pt idx="844">
                  <c:v>1492320</c:v>
                </c:pt>
                <c:pt idx="845">
                  <c:v>1494180</c:v>
                </c:pt>
                <c:pt idx="846">
                  <c:v>1496060</c:v>
                </c:pt>
                <c:pt idx="847">
                  <c:v>1497960</c:v>
                </c:pt>
                <c:pt idx="848">
                  <c:v>1499840</c:v>
                </c:pt>
                <c:pt idx="849">
                  <c:v>1501730</c:v>
                </c:pt>
                <c:pt idx="850">
                  <c:v>1503600</c:v>
                </c:pt>
                <c:pt idx="851">
                  <c:v>1505500</c:v>
                </c:pt>
                <c:pt idx="852">
                  <c:v>1507380</c:v>
                </c:pt>
                <c:pt idx="853">
                  <c:v>1509240</c:v>
                </c:pt>
                <c:pt idx="854">
                  <c:v>1511120</c:v>
                </c:pt>
                <c:pt idx="855">
                  <c:v>1512980</c:v>
                </c:pt>
                <c:pt idx="856">
                  <c:v>1514850</c:v>
                </c:pt>
                <c:pt idx="857">
                  <c:v>1516740</c:v>
                </c:pt>
                <c:pt idx="858">
                  <c:v>1518600</c:v>
                </c:pt>
                <c:pt idx="859">
                  <c:v>1520450</c:v>
                </c:pt>
                <c:pt idx="860">
                  <c:v>1522310</c:v>
                </c:pt>
                <c:pt idx="861">
                  <c:v>1524180</c:v>
                </c:pt>
                <c:pt idx="862">
                  <c:v>1526040</c:v>
                </c:pt>
                <c:pt idx="863">
                  <c:v>1527930</c:v>
                </c:pt>
                <c:pt idx="864">
                  <c:v>1529770</c:v>
                </c:pt>
                <c:pt idx="865">
                  <c:v>1531650</c:v>
                </c:pt>
                <c:pt idx="866">
                  <c:v>1533500</c:v>
                </c:pt>
                <c:pt idx="867">
                  <c:v>1535350</c:v>
                </c:pt>
                <c:pt idx="868">
                  <c:v>1537200</c:v>
                </c:pt>
                <c:pt idx="869">
                  <c:v>1539050</c:v>
                </c:pt>
                <c:pt idx="870">
                  <c:v>1540900</c:v>
                </c:pt>
                <c:pt idx="871">
                  <c:v>1542750</c:v>
                </c:pt>
                <c:pt idx="872">
                  <c:v>1544580</c:v>
                </c:pt>
                <c:pt idx="873">
                  <c:v>1546420</c:v>
                </c:pt>
                <c:pt idx="874">
                  <c:v>1548240</c:v>
                </c:pt>
                <c:pt idx="875">
                  <c:v>1550070</c:v>
                </c:pt>
                <c:pt idx="876">
                  <c:v>1551890</c:v>
                </c:pt>
                <c:pt idx="877">
                  <c:v>1553700</c:v>
                </c:pt>
                <c:pt idx="878">
                  <c:v>1555520</c:v>
                </c:pt>
                <c:pt idx="879">
                  <c:v>1557330</c:v>
                </c:pt>
                <c:pt idx="880">
                  <c:v>1559120</c:v>
                </c:pt>
                <c:pt idx="881">
                  <c:v>1560920</c:v>
                </c:pt>
                <c:pt idx="882">
                  <c:v>1562710</c:v>
                </c:pt>
                <c:pt idx="883">
                  <c:v>1564510</c:v>
                </c:pt>
                <c:pt idx="884">
                  <c:v>1566280</c:v>
                </c:pt>
                <c:pt idx="885">
                  <c:v>1568070</c:v>
                </c:pt>
                <c:pt idx="886">
                  <c:v>1569830</c:v>
                </c:pt>
                <c:pt idx="887">
                  <c:v>1571570</c:v>
                </c:pt>
                <c:pt idx="888">
                  <c:v>1573320</c:v>
                </c:pt>
                <c:pt idx="889">
                  <c:v>1575080</c:v>
                </c:pt>
                <c:pt idx="890">
                  <c:v>1576790</c:v>
                </c:pt>
                <c:pt idx="891">
                  <c:v>1578530</c:v>
                </c:pt>
                <c:pt idx="892">
                  <c:v>1580250</c:v>
                </c:pt>
                <c:pt idx="893">
                  <c:v>1582000</c:v>
                </c:pt>
                <c:pt idx="894">
                  <c:v>1583710</c:v>
                </c:pt>
                <c:pt idx="895">
                  <c:v>1585420</c:v>
                </c:pt>
                <c:pt idx="896">
                  <c:v>1587120</c:v>
                </c:pt>
                <c:pt idx="897">
                  <c:v>1588790</c:v>
                </c:pt>
                <c:pt idx="898">
                  <c:v>1590480</c:v>
                </c:pt>
                <c:pt idx="899">
                  <c:v>1592170</c:v>
                </c:pt>
                <c:pt idx="900">
                  <c:v>1593820</c:v>
                </c:pt>
                <c:pt idx="901">
                  <c:v>1595480</c:v>
                </c:pt>
                <c:pt idx="902">
                  <c:v>1597160</c:v>
                </c:pt>
                <c:pt idx="903">
                  <c:v>1598800</c:v>
                </c:pt>
                <c:pt idx="904">
                  <c:v>1600420</c:v>
                </c:pt>
                <c:pt idx="905">
                  <c:v>1602060</c:v>
                </c:pt>
                <c:pt idx="906">
                  <c:v>1603710</c:v>
                </c:pt>
                <c:pt idx="907">
                  <c:v>1605320</c:v>
                </c:pt>
                <c:pt idx="908">
                  <c:v>1606940</c:v>
                </c:pt>
                <c:pt idx="909">
                  <c:v>1608550</c:v>
                </c:pt>
                <c:pt idx="910">
                  <c:v>1610140</c:v>
                </c:pt>
                <c:pt idx="911">
                  <c:v>1611710</c:v>
                </c:pt>
                <c:pt idx="912">
                  <c:v>1613310</c:v>
                </c:pt>
                <c:pt idx="913">
                  <c:v>1614860</c:v>
                </c:pt>
                <c:pt idx="914">
                  <c:v>1616460</c:v>
                </c:pt>
                <c:pt idx="915">
                  <c:v>1618030</c:v>
                </c:pt>
                <c:pt idx="916">
                  <c:v>1619570</c:v>
                </c:pt>
                <c:pt idx="917">
                  <c:v>1621090</c:v>
                </c:pt>
                <c:pt idx="918">
                  <c:v>1622610</c:v>
                </c:pt>
                <c:pt idx="919">
                  <c:v>1624120</c:v>
                </c:pt>
                <c:pt idx="920">
                  <c:v>1625640</c:v>
                </c:pt>
                <c:pt idx="921">
                  <c:v>1627150</c:v>
                </c:pt>
                <c:pt idx="922">
                  <c:v>1628660</c:v>
                </c:pt>
                <c:pt idx="923">
                  <c:v>1630190</c:v>
                </c:pt>
                <c:pt idx="924">
                  <c:v>1631700</c:v>
                </c:pt>
                <c:pt idx="925">
                  <c:v>1633160</c:v>
                </c:pt>
                <c:pt idx="926">
                  <c:v>1634670</c:v>
                </c:pt>
                <c:pt idx="927">
                  <c:v>1636160</c:v>
                </c:pt>
                <c:pt idx="928">
                  <c:v>1637630</c:v>
                </c:pt>
                <c:pt idx="929">
                  <c:v>1639080</c:v>
                </c:pt>
                <c:pt idx="930">
                  <c:v>1640530</c:v>
                </c:pt>
                <c:pt idx="931">
                  <c:v>1641980</c:v>
                </c:pt>
                <c:pt idx="932">
                  <c:v>1643410</c:v>
                </c:pt>
                <c:pt idx="933">
                  <c:v>1644860</c:v>
                </c:pt>
                <c:pt idx="934">
                  <c:v>1646270</c:v>
                </c:pt>
                <c:pt idx="935">
                  <c:v>1647680</c:v>
                </c:pt>
                <c:pt idx="936">
                  <c:v>1649080</c:v>
                </c:pt>
                <c:pt idx="937">
                  <c:v>1650490</c:v>
                </c:pt>
                <c:pt idx="938">
                  <c:v>1651890</c:v>
                </c:pt>
                <c:pt idx="939">
                  <c:v>1653270</c:v>
                </c:pt>
                <c:pt idx="940">
                  <c:v>1654640</c:v>
                </c:pt>
                <c:pt idx="941">
                  <c:v>1656030</c:v>
                </c:pt>
                <c:pt idx="942">
                  <c:v>1657410</c:v>
                </c:pt>
                <c:pt idx="943">
                  <c:v>1658760</c:v>
                </c:pt>
                <c:pt idx="944">
                  <c:v>1660120</c:v>
                </c:pt>
                <c:pt idx="945">
                  <c:v>1661480</c:v>
                </c:pt>
                <c:pt idx="946">
                  <c:v>1662820</c:v>
                </c:pt>
                <c:pt idx="947">
                  <c:v>1664140</c:v>
                </c:pt>
                <c:pt idx="948">
                  <c:v>1665440</c:v>
                </c:pt>
                <c:pt idx="949">
                  <c:v>1666740</c:v>
                </c:pt>
                <c:pt idx="950">
                  <c:v>1668070</c:v>
                </c:pt>
                <c:pt idx="951">
                  <c:v>1669360</c:v>
                </c:pt>
                <c:pt idx="952">
                  <c:v>1670650</c:v>
                </c:pt>
                <c:pt idx="953">
                  <c:v>1671930</c:v>
                </c:pt>
                <c:pt idx="954">
                  <c:v>1673200</c:v>
                </c:pt>
                <c:pt idx="955">
                  <c:v>1674470</c:v>
                </c:pt>
                <c:pt idx="956">
                  <c:v>1675730</c:v>
                </c:pt>
                <c:pt idx="957">
                  <c:v>1676960</c:v>
                </c:pt>
                <c:pt idx="958">
                  <c:v>1678220</c:v>
                </c:pt>
                <c:pt idx="959">
                  <c:v>1679450</c:v>
                </c:pt>
                <c:pt idx="960">
                  <c:v>1680690</c:v>
                </c:pt>
                <c:pt idx="961">
                  <c:v>1681930</c:v>
                </c:pt>
                <c:pt idx="962">
                  <c:v>1683170</c:v>
                </c:pt>
                <c:pt idx="963">
                  <c:v>1684380</c:v>
                </c:pt>
                <c:pt idx="964">
                  <c:v>1685570</c:v>
                </c:pt>
                <c:pt idx="965">
                  <c:v>1686790</c:v>
                </c:pt>
                <c:pt idx="966">
                  <c:v>1687980</c:v>
                </c:pt>
                <c:pt idx="967">
                  <c:v>1689140</c:v>
                </c:pt>
                <c:pt idx="968">
                  <c:v>1690320</c:v>
                </c:pt>
                <c:pt idx="969">
                  <c:v>1691470</c:v>
                </c:pt>
                <c:pt idx="970">
                  <c:v>1692620</c:v>
                </c:pt>
                <c:pt idx="971">
                  <c:v>1693790</c:v>
                </c:pt>
                <c:pt idx="972">
                  <c:v>1694920</c:v>
                </c:pt>
                <c:pt idx="973">
                  <c:v>1696070</c:v>
                </c:pt>
                <c:pt idx="974">
                  <c:v>1697230</c:v>
                </c:pt>
                <c:pt idx="975">
                  <c:v>1698350</c:v>
                </c:pt>
                <c:pt idx="976">
                  <c:v>1699460</c:v>
                </c:pt>
                <c:pt idx="977">
                  <c:v>1700570</c:v>
                </c:pt>
                <c:pt idx="978">
                  <c:v>1701660</c:v>
                </c:pt>
                <c:pt idx="979">
                  <c:v>1702740</c:v>
                </c:pt>
                <c:pt idx="980">
                  <c:v>1703810</c:v>
                </c:pt>
                <c:pt idx="981">
                  <c:v>1704890</c:v>
                </c:pt>
                <c:pt idx="982">
                  <c:v>1705940</c:v>
                </c:pt>
                <c:pt idx="983">
                  <c:v>1706990</c:v>
                </c:pt>
                <c:pt idx="984">
                  <c:v>1708040</c:v>
                </c:pt>
                <c:pt idx="985">
                  <c:v>1709090</c:v>
                </c:pt>
                <c:pt idx="986">
                  <c:v>1710150</c:v>
                </c:pt>
                <c:pt idx="987">
                  <c:v>1711170</c:v>
                </c:pt>
                <c:pt idx="988">
                  <c:v>1712220</c:v>
                </c:pt>
                <c:pt idx="989">
                  <c:v>1713250</c:v>
                </c:pt>
                <c:pt idx="990">
                  <c:v>1714270</c:v>
                </c:pt>
                <c:pt idx="991">
                  <c:v>1715280</c:v>
                </c:pt>
                <c:pt idx="992">
                  <c:v>1716270</c:v>
                </c:pt>
                <c:pt idx="993">
                  <c:v>1717270</c:v>
                </c:pt>
                <c:pt idx="994">
                  <c:v>1718240</c:v>
                </c:pt>
                <c:pt idx="995">
                  <c:v>1719220</c:v>
                </c:pt>
                <c:pt idx="996">
                  <c:v>1720200</c:v>
                </c:pt>
                <c:pt idx="997">
                  <c:v>1721180</c:v>
                </c:pt>
                <c:pt idx="998">
                  <c:v>1722140</c:v>
                </c:pt>
                <c:pt idx="999">
                  <c:v>1723090</c:v>
                </c:pt>
              </c:numCache>
            </c:numRef>
          </c:val>
          <c:smooth val="0"/>
          <c:extLst>
            <c:ext xmlns:c16="http://schemas.microsoft.com/office/drawing/2014/chart" uri="{C3380CC4-5D6E-409C-BE32-E72D297353CC}">
              <c16:uniqueId val="{00000001-78C5-4F6B-A046-04DEC4773764}"/>
            </c:ext>
          </c:extLst>
        </c:ser>
        <c:ser>
          <c:idx val="2"/>
          <c:order val="2"/>
          <c:tx>
            <c:strRef>
              <c:f>'65'!$E$1</c:f>
              <c:strCache>
                <c:ptCount val="1"/>
                <c:pt idx="0">
                  <c:v>50%</c:v>
                </c:pt>
              </c:strCache>
            </c:strRef>
          </c:tx>
          <c:spPr>
            <a:ln w="28575" cap="rnd">
              <a:solidFill>
                <a:schemeClr val="accent3"/>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E$2:$E$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7</c:v>
                </c:pt>
                <c:pt idx="313">
                  <c:v>423435</c:v>
                </c:pt>
                <c:pt idx="314">
                  <c:v>427512</c:v>
                </c:pt>
                <c:pt idx="315">
                  <c:v>431619</c:v>
                </c:pt>
                <c:pt idx="316">
                  <c:v>435758</c:v>
                </c:pt>
                <c:pt idx="317">
                  <c:v>439952</c:v>
                </c:pt>
                <c:pt idx="318">
                  <c:v>444106</c:v>
                </c:pt>
                <c:pt idx="319">
                  <c:v>448202</c:v>
                </c:pt>
                <c:pt idx="320">
                  <c:v>452216</c:v>
                </c:pt>
                <c:pt idx="321">
                  <c:v>456163</c:v>
                </c:pt>
                <c:pt idx="322">
                  <c:v>459953</c:v>
                </c:pt>
                <c:pt idx="323">
                  <c:v>463648</c:v>
                </c:pt>
                <c:pt idx="324">
                  <c:v>467245</c:v>
                </c:pt>
                <c:pt idx="325">
                  <c:v>470663</c:v>
                </c:pt>
                <c:pt idx="326">
                  <c:v>473892</c:v>
                </c:pt>
                <c:pt idx="327">
                  <c:v>476940</c:v>
                </c:pt>
                <c:pt idx="328">
                  <c:v>479784</c:v>
                </c:pt>
                <c:pt idx="329">
                  <c:v>482444</c:v>
                </c:pt>
                <c:pt idx="330">
                  <c:v>484933</c:v>
                </c:pt>
                <c:pt idx="331">
                  <c:v>487342</c:v>
                </c:pt>
                <c:pt idx="332">
                  <c:v>489621</c:v>
                </c:pt>
                <c:pt idx="333">
                  <c:v>491747</c:v>
                </c:pt>
                <c:pt idx="334">
                  <c:v>493792</c:v>
                </c:pt>
                <c:pt idx="335">
                  <c:v>495724</c:v>
                </c:pt>
                <c:pt idx="336">
                  <c:v>497553</c:v>
                </c:pt>
                <c:pt idx="337">
                  <c:v>499255</c:v>
                </c:pt>
                <c:pt idx="338">
                  <c:v>500478</c:v>
                </c:pt>
                <c:pt idx="339">
                  <c:v>501634</c:v>
                </c:pt>
                <c:pt idx="340">
                  <c:v>502749</c:v>
                </c:pt>
                <c:pt idx="341">
                  <c:v>503803</c:v>
                </c:pt>
                <c:pt idx="342">
                  <c:v>504737</c:v>
                </c:pt>
                <c:pt idx="343">
                  <c:v>505638</c:v>
                </c:pt>
                <c:pt idx="344">
                  <c:v>506485</c:v>
                </c:pt>
                <c:pt idx="345">
                  <c:v>507287</c:v>
                </c:pt>
                <c:pt idx="346">
                  <c:v>508008</c:v>
                </c:pt>
                <c:pt idx="347">
                  <c:v>508701</c:v>
                </c:pt>
                <c:pt idx="348">
                  <c:v>509347</c:v>
                </c:pt>
                <c:pt idx="349">
                  <c:v>510014</c:v>
                </c:pt>
                <c:pt idx="350">
                  <c:v>510672</c:v>
                </c:pt>
                <c:pt idx="351">
                  <c:v>511351</c:v>
                </c:pt>
                <c:pt idx="352">
                  <c:v>512029</c:v>
                </c:pt>
                <c:pt idx="353">
                  <c:v>512674</c:v>
                </c:pt>
                <c:pt idx="354">
                  <c:v>513294</c:v>
                </c:pt>
                <c:pt idx="355">
                  <c:v>513898</c:v>
                </c:pt>
                <c:pt idx="356">
                  <c:v>514475</c:v>
                </c:pt>
                <c:pt idx="357">
                  <c:v>515051</c:v>
                </c:pt>
                <c:pt idx="358">
                  <c:v>515603</c:v>
                </c:pt>
                <c:pt idx="359">
                  <c:v>516170</c:v>
                </c:pt>
                <c:pt idx="360">
                  <c:v>516707</c:v>
                </c:pt>
                <c:pt idx="361">
                  <c:v>517241</c:v>
                </c:pt>
                <c:pt idx="362">
                  <c:v>517763</c:v>
                </c:pt>
                <c:pt idx="363">
                  <c:v>518275</c:v>
                </c:pt>
                <c:pt idx="364">
                  <c:v>518793</c:v>
                </c:pt>
                <c:pt idx="365">
                  <c:v>519262</c:v>
                </c:pt>
                <c:pt idx="366">
                  <c:v>519731</c:v>
                </c:pt>
                <c:pt idx="367">
                  <c:v>520217</c:v>
                </c:pt>
                <c:pt idx="368">
                  <c:v>520677</c:v>
                </c:pt>
                <c:pt idx="369">
                  <c:v>521130</c:v>
                </c:pt>
                <c:pt idx="370">
                  <c:v>521588</c:v>
                </c:pt>
                <c:pt idx="371">
                  <c:v>522027</c:v>
                </c:pt>
                <c:pt idx="372">
                  <c:v>522448</c:v>
                </c:pt>
                <c:pt idx="373">
                  <c:v>522867</c:v>
                </c:pt>
                <c:pt idx="374">
                  <c:v>523272</c:v>
                </c:pt>
                <c:pt idx="375">
                  <c:v>523666</c:v>
                </c:pt>
                <c:pt idx="376">
                  <c:v>524076</c:v>
                </c:pt>
                <c:pt idx="377">
                  <c:v>524456</c:v>
                </c:pt>
                <c:pt idx="378">
                  <c:v>524824</c:v>
                </c:pt>
                <c:pt idx="379">
                  <c:v>525184</c:v>
                </c:pt>
                <c:pt idx="380">
                  <c:v>525545</c:v>
                </c:pt>
                <c:pt idx="381">
                  <c:v>525899</c:v>
                </c:pt>
                <c:pt idx="382">
                  <c:v>526257</c:v>
                </c:pt>
                <c:pt idx="383">
                  <c:v>526602</c:v>
                </c:pt>
                <c:pt idx="384">
                  <c:v>526948</c:v>
                </c:pt>
                <c:pt idx="385">
                  <c:v>527264</c:v>
                </c:pt>
                <c:pt idx="386">
                  <c:v>527591</c:v>
                </c:pt>
                <c:pt idx="387">
                  <c:v>527923</c:v>
                </c:pt>
                <c:pt idx="388">
                  <c:v>528233</c:v>
                </c:pt>
                <c:pt idx="389">
                  <c:v>528541</c:v>
                </c:pt>
                <c:pt idx="390">
                  <c:v>528846</c:v>
                </c:pt>
                <c:pt idx="391">
                  <c:v>529155</c:v>
                </c:pt>
                <c:pt idx="392">
                  <c:v>529456</c:v>
                </c:pt>
                <c:pt idx="393">
                  <c:v>529744</c:v>
                </c:pt>
                <c:pt idx="394">
                  <c:v>530035</c:v>
                </c:pt>
                <c:pt idx="395">
                  <c:v>530319</c:v>
                </c:pt>
                <c:pt idx="396">
                  <c:v>530601</c:v>
                </c:pt>
                <c:pt idx="397">
                  <c:v>530885</c:v>
                </c:pt>
                <c:pt idx="398">
                  <c:v>531153</c:v>
                </c:pt>
                <c:pt idx="399">
                  <c:v>531414</c:v>
                </c:pt>
                <c:pt idx="400">
                  <c:v>531672</c:v>
                </c:pt>
                <c:pt idx="401">
                  <c:v>531932</c:v>
                </c:pt>
                <c:pt idx="402">
                  <c:v>532182</c:v>
                </c:pt>
                <c:pt idx="403">
                  <c:v>532435</c:v>
                </c:pt>
                <c:pt idx="404">
                  <c:v>532681</c:v>
                </c:pt>
                <c:pt idx="405">
                  <c:v>532915</c:v>
                </c:pt>
                <c:pt idx="406">
                  <c:v>533144</c:v>
                </c:pt>
                <c:pt idx="407">
                  <c:v>533387</c:v>
                </c:pt>
                <c:pt idx="408">
                  <c:v>533608</c:v>
                </c:pt>
                <c:pt idx="409">
                  <c:v>533845</c:v>
                </c:pt>
                <c:pt idx="410">
                  <c:v>534064</c:v>
                </c:pt>
                <c:pt idx="411">
                  <c:v>534289</c:v>
                </c:pt>
                <c:pt idx="412">
                  <c:v>534512</c:v>
                </c:pt>
                <c:pt idx="413">
                  <c:v>534729</c:v>
                </c:pt>
                <c:pt idx="414">
                  <c:v>534942</c:v>
                </c:pt>
                <c:pt idx="415">
                  <c:v>535147</c:v>
                </c:pt>
                <c:pt idx="416">
                  <c:v>535350</c:v>
                </c:pt>
                <c:pt idx="417">
                  <c:v>535555</c:v>
                </c:pt>
                <c:pt idx="418">
                  <c:v>535757</c:v>
                </c:pt>
                <c:pt idx="419">
                  <c:v>535953</c:v>
                </c:pt>
                <c:pt idx="420">
                  <c:v>536144</c:v>
                </c:pt>
                <c:pt idx="421">
                  <c:v>536333</c:v>
                </c:pt>
                <c:pt idx="422">
                  <c:v>536518</c:v>
                </c:pt>
                <c:pt idx="423">
                  <c:v>536714</c:v>
                </c:pt>
                <c:pt idx="424">
                  <c:v>536891</c:v>
                </c:pt>
                <c:pt idx="425">
                  <c:v>537078</c:v>
                </c:pt>
                <c:pt idx="426">
                  <c:v>537263</c:v>
                </c:pt>
                <c:pt idx="427">
                  <c:v>537432</c:v>
                </c:pt>
                <c:pt idx="428">
                  <c:v>537609</c:v>
                </c:pt>
                <c:pt idx="429">
                  <c:v>537794</c:v>
                </c:pt>
                <c:pt idx="430">
                  <c:v>537969</c:v>
                </c:pt>
                <c:pt idx="431">
                  <c:v>538150</c:v>
                </c:pt>
                <c:pt idx="432">
                  <c:v>538312</c:v>
                </c:pt>
                <c:pt idx="433">
                  <c:v>538497</c:v>
                </c:pt>
                <c:pt idx="434">
                  <c:v>538671</c:v>
                </c:pt>
                <c:pt idx="435">
                  <c:v>538841</c:v>
                </c:pt>
                <c:pt idx="436">
                  <c:v>538998</c:v>
                </c:pt>
                <c:pt idx="437">
                  <c:v>539164</c:v>
                </c:pt>
                <c:pt idx="438">
                  <c:v>539328</c:v>
                </c:pt>
                <c:pt idx="439">
                  <c:v>539490</c:v>
                </c:pt>
                <c:pt idx="440">
                  <c:v>539652</c:v>
                </c:pt>
                <c:pt idx="441">
                  <c:v>539812</c:v>
                </c:pt>
                <c:pt idx="442">
                  <c:v>539965</c:v>
                </c:pt>
                <c:pt idx="443">
                  <c:v>540121</c:v>
                </c:pt>
                <c:pt idx="444">
                  <c:v>540272</c:v>
                </c:pt>
                <c:pt idx="445">
                  <c:v>540422</c:v>
                </c:pt>
                <c:pt idx="446">
                  <c:v>540569</c:v>
                </c:pt>
                <c:pt idx="447">
                  <c:v>540718</c:v>
                </c:pt>
                <c:pt idx="448">
                  <c:v>540871</c:v>
                </c:pt>
                <c:pt idx="449">
                  <c:v>541020</c:v>
                </c:pt>
                <c:pt idx="450">
                  <c:v>541166</c:v>
                </c:pt>
                <c:pt idx="451">
                  <c:v>541313</c:v>
                </c:pt>
                <c:pt idx="452">
                  <c:v>541459</c:v>
                </c:pt>
                <c:pt idx="453">
                  <c:v>541601</c:v>
                </c:pt>
                <c:pt idx="454">
                  <c:v>541741</c:v>
                </c:pt>
                <c:pt idx="455">
                  <c:v>541891</c:v>
                </c:pt>
                <c:pt idx="456">
                  <c:v>542030</c:v>
                </c:pt>
                <c:pt idx="457">
                  <c:v>542175</c:v>
                </c:pt>
                <c:pt idx="458">
                  <c:v>542324</c:v>
                </c:pt>
                <c:pt idx="459">
                  <c:v>542454</c:v>
                </c:pt>
                <c:pt idx="460">
                  <c:v>542587</c:v>
                </c:pt>
                <c:pt idx="461">
                  <c:v>542716</c:v>
                </c:pt>
                <c:pt idx="462">
                  <c:v>542856</c:v>
                </c:pt>
                <c:pt idx="463">
                  <c:v>542992</c:v>
                </c:pt>
                <c:pt idx="464">
                  <c:v>543117</c:v>
                </c:pt>
                <c:pt idx="465">
                  <c:v>543248</c:v>
                </c:pt>
                <c:pt idx="466">
                  <c:v>543377</c:v>
                </c:pt>
                <c:pt idx="467">
                  <c:v>543511</c:v>
                </c:pt>
                <c:pt idx="468">
                  <c:v>543641</c:v>
                </c:pt>
                <c:pt idx="469">
                  <c:v>543767</c:v>
                </c:pt>
                <c:pt idx="470">
                  <c:v>543893</c:v>
                </c:pt>
                <c:pt idx="471">
                  <c:v>544021</c:v>
                </c:pt>
                <c:pt idx="472">
                  <c:v>544153</c:v>
                </c:pt>
                <c:pt idx="473">
                  <c:v>544279</c:v>
                </c:pt>
                <c:pt idx="474">
                  <c:v>544405</c:v>
                </c:pt>
                <c:pt idx="475">
                  <c:v>544534</c:v>
                </c:pt>
                <c:pt idx="476">
                  <c:v>544659</c:v>
                </c:pt>
                <c:pt idx="477">
                  <c:v>544780</c:v>
                </c:pt>
                <c:pt idx="478">
                  <c:v>544908</c:v>
                </c:pt>
                <c:pt idx="479">
                  <c:v>545030</c:v>
                </c:pt>
                <c:pt idx="480">
                  <c:v>545150</c:v>
                </c:pt>
                <c:pt idx="481">
                  <c:v>545274</c:v>
                </c:pt>
                <c:pt idx="482">
                  <c:v>545399</c:v>
                </c:pt>
                <c:pt idx="483">
                  <c:v>545517</c:v>
                </c:pt>
                <c:pt idx="484">
                  <c:v>545637</c:v>
                </c:pt>
                <c:pt idx="485">
                  <c:v>545757</c:v>
                </c:pt>
                <c:pt idx="486">
                  <c:v>545885</c:v>
                </c:pt>
                <c:pt idx="487">
                  <c:v>546008</c:v>
                </c:pt>
                <c:pt idx="488">
                  <c:v>546132</c:v>
                </c:pt>
                <c:pt idx="489">
                  <c:v>546247</c:v>
                </c:pt>
                <c:pt idx="490">
                  <c:v>546363</c:v>
                </c:pt>
                <c:pt idx="491">
                  <c:v>546477</c:v>
                </c:pt>
                <c:pt idx="492">
                  <c:v>546597</c:v>
                </c:pt>
                <c:pt idx="493">
                  <c:v>546712</c:v>
                </c:pt>
                <c:pt idx="494">
                  <c:v>546834</c:v>
                </c:pt>
                <c:pt idx="495">
                  <c:v>546951</c:v>
                </c:pt>
                <c:pt idx="496">
                  <c:v>547064</c:v>
                </c:pt>
                <c:pt idx="497">
                  <c:v>547174</c:v>
                </c:pt>
                <c:pt idx="498">
                  <c:v>547288</c:v>
                </c:pt>
                <c:pt idx="499">
                  <c:v>547397</c:v>
                </c:pt>
                <c:pt idx="500">
                  <c:v>547514</c:v>
                </c:pt>
                <c:pt idx="501">
                  <c:v>547625</c:v>
                </c:pt>
                <c:pt idx="502">
                  <c:v>547736</c:v>
                </c:pt>
                <c:pt idx="503">
                  <c:v>547853</c:v>
                </c:pt>
                <c:pt idx="504">
                  <c:v>547965</c:v>
                </c:pt>
                <c:pt idx="505">
                  <c:v>548076</c:v>
                </c:pt>
                <c:pt idx="506">
                  <c:v>548190</c:v>
                </c:pt>
                <c:pt idx="507">
                  <c:v>548302</c:v>
                </c:pt>
                <c:pt idx="508">
                  <c:v>548413</c:v>
                </c:pt>
                <c:pt idx="509">
                  <c:v>548521</c:v>
                </c:pt>
                <c:pt idx="510">
                  <c:v>548625</c:v>
                </c:pt>
                <c:pt idx="511">
                  <c:v>548732</c:v>
                </c:pt>
                <c:pt idx="512">
                  <c:v>548842</c:v>
                </c:pt>
                <c:pt idx="513">
                  <c:v>548954</c:v>
                </c:pt>
                <c:pt idx="514">
                  <c:v>549067</c:v>
                </c:pt>
                <c:pt idx="515">
                  <c:v>549169</c:v>
                </c:pt>
                <c:pt idx="516">
                  <c:v>549274</c:v>
                </c:pt>
                <c:pt idx="517">
                  <c:v>549384</c:v>
                </c:pt>
                <c:pt idx="518">
                  <c:v>549492</c:v>
                </c:pt>
                <c:pt idx="519">
                  <c:v>549596</c:v>
                </c:pt>
                <c:pt idx="520">
                  <c:v>549701</c:v>
                </c:pt>
                <c:pt idx="521">
                  <c:v>549805</c:v>
                </c:pt>
                <c:pt idx="522">
                  <c:v>549912</c:v>
                </c:pt>
                <c:pt idx="523">
                  <c:v>550014</c:v>
                </c:pt>
                <c:pt idx="524">
                  <c:v>550121</c:v>
                </c:pt>
                <c:pt idx="525">
                  <c:v>550224</c:v>
                </c:pt>
                <c:pt idx="526">
                  <c:v>550327</c:v>
                </c:pt>
                <c:pt idx="527">
                  <c:v>550433</c:v>
                </c:pt>
                <c:pt idx="528">
                  <c:v>550538</c:v>
                </c:pt>
                <c:pt idx="529">
                  <c:v>550643</c:v>
                </c:pt>
                <c:pt idx="530">
                  <c:v>550742</c:v>
                </c:pt>
                <c:pt idx="531">
                  <c:v>550832</c:v>
                </c:pt>
                <c:pt idx="532">
                  <c:v>550936</c:v>
                </c:pt>
                <c:pt idx="533">
                  <c:v>551037</c:v>
                </c:pt>
                <c:pt idx="534">
                  <c:v>551140</c:v>
                </c:pt>
                <c:pt idx="535">
                  <c:v>551239</c:v>
                </c:pt>
                <c:pt idx="536">
                  <c:v>551345</c:v>
                </c:pt>
                <c:pt idx="537">
                  <c:v>551442</c:v>
                </c:pt>
                <c:pt idx="538">
                  <c:v>551543</c:v>
                </c:pt>
                <c:pt idx="539">
                  <c:v>551642</c:v>
                </c:pt>
                <c:pt idx="540">
                  <c:v>551741</c:v>
                </c:pt>
                <c:pt idx="541">
                  <c:v>551843</c:v>
                </c:pt>
                <c:pt idx="542">
                  <c:v>551942</c:v>
                </c:pt>
                <c:pt idx="543">
                  <c:v>552045</c:v>
                </c:pt>
                <c:pt idx="544">
                  <c:v>552149</c:v>
                </c:pt>
                <c:pt idx="545">
                  <c:v>552252</c:v>
                </c:pt>
                <c:pt idx="546">
                  <c:v>552355</c:v>
                </c:pt>
                <c:pt idx="547">
                  <c:v>552451</c:v>
                </c:pt>
                <c:pt idx="548">
                  <c:v>552558</c:v>
                </c:pt>
                <c:pt idx="549">
                  <c:v>552653</c:v>
                </c:pt>
                <c:pt idx="550">
                  <c:v>552751</c:v>
                </c:pt>
                <c:pt idx="551">
                  <c:v>552849</c:v>
                </c:pt>
                <c:pt idx="552">
                  <c:v>552956</c:v>
                </c:pt>
                <c:pt idx="553">
                  <c:v>553063</c:v>
                </c:pt>
                <c:pt idx="554">
                  <c:v>553169</c:v>
                </c:pt>
                <c:pt idx="555">
                  <c:v>553271</c:v>
                </c:pt>
                <c:pt idx="556">
                  <c:v>553378</c:v>
                </c:pt>
                <c:pt idx="557">
                  <c:v>553481</c:v>
                </c:pt>
                <c:pt idx="558">
                  <c:v>553575</c:v>
                </c:pt>
                <c:pt idx="559">
                  <c:v>553675</c:v>
                </c:pt>
                <c:pt idx="560">
                  <c:v>553779</c:v>
                </c:pt>
                <c:pt idx="561">
                  <c:v>553883</c:v>
                </c:pt>
                <c:pt idx="562">
                  <c:v>553995</c:v>
                </c:pt>
                <c:pt idx="563">
                  <c:v>554106</c:v>
                </c:pt>
                <c:pt idx="564">
                  <c:v>554210</c:v>
                </c:pt>
                <c:pt idx="565">
                  <c:v>554304</c:v>
                </c:pt>
                <c:pt idx="566">
                  <c:v>554411</c:v>
                </c:pt>
                <c:pt idx="567">
                  <c:v>554514</c:v>
                </c:pt>
                <c:pt idx="568">
                  <c:v>554615</c:v>
                </c:pt>
                <c:pt idx="569">
                  <c:v>554717</c:v>
                </c:pt>
                <c:pt idx="570">
                  <c:v>554823</c:v>
                </c:pt>
                <c:pt idx="571">
                  <c:v>554927</c:v>
                </c:pt>
                <c:pt idx="572">
                  <c:v>555031</c:v>
                </c:pt>
                <c:pt idx="573">
                  <c:v>555139</c:v>
                </c:pt>
                <c:pt idx="574">
                  <c:v>555240</c:v>
                </c:pt>
                <c:pt idx="575">
                  <c:v>555345</c:v>
                </c:pt>
                <c:pt idx="576">
                  <c:v>555448</c:v>
                </c:pt>
                <c:pt idx="577">
                  <c:v>555551</c:v>
                </c:pt>
                <c:pt idx="578">
                  <c:v>555658</c:v>
                </c:pt>
                <c:pt idx="579">
                  <c:v>555765</c:v>
                </c:pt>
                <c:pt idx="580">
                  <c:v>555868</c:v>
                </c:pt>
                <c:pt idx="581">
                  <c:v>555974</c:v>
                </c:pt>
                <c:pt idx="582">
                  <c:v>556077</c:v>
                </c:pt>
                <c:pt idx="583">
                  <c:v>556173</c:v>
                </c:pt>
                <c:pt idx="584">
                  <c:v>556276</c:v>
                </c:pt>
                <c:pt idx="585">
                  <c:v>556374</c:v>
                </c:pt>
                <c:pt idx="586">
                  <c:v>556466</c:v>
                </c:pt>
                <c:pt idx="587">
                  <c:v>556569</c:v>
                </c:pt>
                <c:pt idx="588">
                  <c:v>556671</c:v>
                </c:pt>
                <c:pt idx="589">
                  <c:v>556772</c:v>
                </c:pt>
                <c:pt idx="590">
                  <c:v>556871</c:v>
                </c:pt>
                <c:pt idx="591">
                  <c:v>556968</c:v>
                </c:pt>
                <c:pt idx="592">
                  <c:v>557071</c:v>
                </c:pt>
                <c:pt idx="593">
                  <c:v>557164</c:v>
                </c:pt>
                <c:pt idx="594">
                  <c:v>557264</c:v>
                </c:pt>
                <c:pt idx="595">
                  <c:v>557360</c:v>
                </c:pt>
                <c:pt idx="596">
                  <c:v>557461</c:v>
                </c:pt>
                <c:pt idx="597">
                  <c:v>557574</c:v>
                </c:pt>
                <c:pt idx="598">
                  <c:v>557673</c:v>
                </c:pt>
                <c:pt idx="599">
                  <c:v>557769</c:v>
                </c:pt>
                <c:pt idx="600">
                  <c:v>557864</c:v>
                </c:pt>
                <c:pt idx="601">
                  <c:v>557957</c:v>
                </c:pt>
                <c:pt idx="602">
                  <c:v>558058</c:v>
                </c:pt>
                <c:pt idx="603">
                  <c:v>558152</c:v>
                </c:pt>
                <c:pt idx="604">
                  <c:v>558254</c:v>
                </c:pt>
                <c:pt idx="605">
                  <c:v>558350</c:v>
                </c:pt>
                <c:pt idx="606">
                  <c:v>558452</c:v>
                </c:pt>
                <c:pt idx="607">
                  <c:v>558549</c:v>
                </c:pt>
                <c:pt idx="608">
                  <c:v>558644</c:v>
                </c:pt>
                <c:pt idx="609">
                  <c:v>558741</c:v>
                </c:pt>
                <c:pt idx="610">
                  <c:v>558836</c:v>
                </c:pt>
                <c:pt idx="611">
                  <c:v>558926</c:v>
                </c:pt>
                <c:pt idx="612">
                  <c:v>559022</c:v>
                </c:pt>
                <c:pt idx="613">
                  <c:v>559115</c:v>
                </c:pt>
                <c:pt idx="614">
                  <c:v>559214</c:v>
                </c:pt>
                <c:pt idx="615">
                  <c:v>559310</c:v>
                </c:pt>
                <c:pt idx="616">
                  <c:v>559405</c:v>
                </c:pt>
                <c:pt idx="617">
                  <c:v>559504</c:v>
                </c:pt>
                <c:pt idx="618">
                  <c:v>559598</c:v>
                </c:pt>
                <c:pt idx="619">
                  <c:v>559691</c:v>
                </c:pt>
                <c:pt idx="620">
                  <c:v>559792</c:v>
                </c:pt>
                <c:pt idx="621">
                  <c:v>559888</c:v>
                </c:pt>
                <c:pt idx="622">
                  <c:v>559989</c:v>
                </c:pt>
                <c:pt idx="623">
                  <c:v>560086</c:v>
                </c:pt>
                <c:pt idx="624">
                  <c:v>560183</c:v>
                </c:pt>
                <c:pt idx="625">
                  <c:v>560274</c:v>
                </c:pt>
                <c:pt idx="626">
                  <c:v>560372</c:v>
                </c:pt>
                <c:pt idx="627">
                  <c:v>560465</c:v>
                </c:pt>
                <c:pt idx="628">
                  <c:v>560563</c:v>
                </c:pt>
                <c:pt idx="629">
                  <c:v>560656</c:v>
                </c:pt>
                <c:pt idx="630">
                  <c:v>560752</c:v>
                </c:pt>
                <c:pt idx="631">
                  <c:v>560852</c:v>
                </c:pt>
                <c:pt idx="632">
                  <c:v>560948</c:v>
                </c:pt>
                <c:pt idx="633">
                  <c:v>561043</c:v>
                </c:pt>
                <c:pt idx="634">
                  <c:v>561138</c:v>
                </c:pt>
                <c:pt idx="635">
                  <c:v>561233</c:v>
                </c:pt>
                <c:pt idx="636">
                  <c:v>561332</c:v>
                </c:pt>
                <c:pt idx="637">
                  <c:v>561424</c:v>
                </c:pt>
                <c:pt idx="638">
                  <c:v>561519</c:v>
                </c:pt>
                <c:pt idx="639">
                  <c:v>561608</c:v>
                </c:pt>
                <c:pt idx="640">
                  <c:v>561704</c:v>
                </c:pt>
                <c:pt idx="641">
                  <c:v>561796</c:v>
                </c:pt>
                <c:pt idx="642">
                  <c:v>561887</c:v>
                </c:pt>
                <c:pt idx="643">
                  <c:v>561976</c:v>
                </c:pt>
                <c:pt idx="644">
                  <c:v>562073</c:v>
                </c:pt>
                <c:pt idx="645">
                  <c:v>562170</c:v>
                </c:pt>
                <c:pt idx="646">
                  <c:v>562261</c:v>
                </c:pt>
                <c:pt idx="647">
                  <c:v>562357</c:v>
                </c:pt>
                <c:pt idx="648">
                  <c:v>562449</c:v>
                </c:pt>
                <c:pt idx="649">
                  <c:v>562547</c:v>
                </c:pt>
                <c:pt idx="650">
                  <c:v>562643</c:v>
                </c:pt>
                <c:pt idx="651">
                  <c:v>562738</c:v>
                </c:pt>
                <c:pt idx="652">
                  <c:v>562829</c:v>
                </c:pt>
                <c:pt idx="653">
                  <c:v>562928</c:v>
                </c:pt>
                <c:pt idx="654">
                  <c:v>563021</c:v>
                </c:pt>
                <c:pt idx="655">
                  <c:v>563119</c:v>
                </c:pt>
                <c:pt idx="656">
                  <c:v>563209</c:v>
                </c:pt>
                <c:pt idx="657">
                  <c:v>563304</c:v>
                </c:pt>
                <c:pt idx="658">
                  <c:v>563400</c:v>
                </c:pt>
                <c:pt idx="659">
                  <c:v>563493</c:v>
                </c:pt>
                <c:pt idx="660">
                  <c:v>563583</c:v>
                </c:pt>
                <c:pt idx="661">
                  <c:v>563681</c:v>
                </c:pt>
                <c:pt idx="662">
                  <c:v>563779</c:v>
                </c:pt>
                <c:pt idx="663">
                  <c:v>563868</c:v>
                </c:pt>
                <c:pt idx="664">
                  <c:v>563959</c:v>
                </c:pt>
                <c:pt idx="665">
                  <c:v>564048</c:v>
                </c:pt>
                <c:pt idx="666">
                  <c:v>564148</c:v>
                </c:pt>
                <c:pt idx="667">
                  <c:v>564244</c:v>
                </c:pt>
                <c:pt idx="668">
                  <c:v>564330</c:v>
                </c:pt>
                <c:pt idx="669">
                  <c:v>564417</c:v>
                </c:pt>
                <c:pt idx="670">
                  <c:v>564513</c:v>
                </c:pt>
                <c:pt idx="671">
                  <c:v>564614</c:v>
                </c:pt>
                <c:pt idx="672">
                  <c:v>564703</c:v>
                </c:pt>
                <c:pt idx="673">
                  <c:v>564790</c:v>
                </c:pt>
                <c:pt idx="674">
                  <c:v>564886</c:v>
                </c:pt>
                <c:pt idx="675">
                  <c:v>564980</c:v>
                </c:pt>
                <c:pt idx="676">
                  <c:v>565067</c:v>
                </c:pt>
                <c:pt idx="677">
                  <c:v>565158</c:v>
                </c:pt>
                <c:pt idx="678">
                  <c:v>565249</c:v>
                </c:pt>
                <c:pt idx="679">
                  <c:v>565343</c:v>
                </c:pt>
                <c:pt idx="680">
                  <c:v>565433</c:v>
                </c:pt>
                <c:pt idx="681">
                  <c:v>565518</c:v>
                </c:pt>
                <c:pt idx="682">
                  <c:v>565612</c:v>
                </c:pt>
                <c:pt idx="683">
                  <c:v>565702</c:v>
                </c:pt>
                <c:pt idx="684">
                  <c:v>565789</c:v>
                </c:pt>
                <c:pt idx="685">
                  <c:v>565879</c:v>
                </c:pt>
                <c:pt idx="686">
                  <c:v>565970</c:v>
                </c:pt>
                <c:pt idx="687">
                  <c:v>566060</c:v>
                </c:pt>
                <c:pt idx="688">
                  <c:v>566152</c:v>
                </c:pt>
                <c:pt idx="689">
                  <c:v>566246</c:v>
                </c:pt>
                <c:pt idx="690">
                  <c:v>566333</c:v>
                </c:pt>
                <c:pt idx="691">
                  <c:v>566417</c:v>
                </c:pt>
                <c:pt idx="692">
                  <c:v>566501</c:v>
                </c:pt>
                <c:pt idx="693">
                  <c:v>566591</c:v>
                </c:pt>
                <c:pt idx="694">
                  <c:v>566675</c:v>
                </c:pt>
                <c:pt idx="695">
                  <c:v>566769</c:v>
                </c:pt>
                <c:pt idx="696">
                  <c:v>566858</c:v>
                </c:pt>
                <c:pt idx="697">
                  <c:v>566948</c:v>
                </c:pt>
                <c:pt idx="698">
                  <c:v>567040</c:v>
                </c:pt>
                <c:pt idx="699">
                  <c:v>567127</c:v>
                </c:pt>
                <c:pt idx="700">
                  <c:v>567216</c:v>
                </c:pt>
                <c:pt idx="701">
                  <c:v>567304</c:v>
                </c:pt>
                <c:pt idx="702">
                  <c:v>567390</c:v>
                </c:pt>
                <c:pt idx="703">
                  <c:v>567477</c:v>
                </c:pt>
                <c:pt idx="704">
                  <c:v>567561</c:v>
                </c:pt>
                <c:pt idx="705">
                  <c:v>567646</c:v>
                </c:pt>
                <c:pt idx="706">
                  <c:v>567736</c:v>
                </c:pt>
                <c:pt idx="707">
                  <c:v>567833</c:v>
                </c:pt>
                <c:pt idx="708">
                  <c:v>567925</c:v>
                </c:pt>
                <c:pt idx="709">
                  <c:v>568017</c:v>
                </c:pt>
                <c:pt idx="710">
                  <c:v>568109</c:v>
                </c:pt>
                <c:pt idx="711">
                  <c:v>568197</c:v>
                </c:pt>
                <c:pt idx="712">
                  <c:v>568294</c:v>
                </c:pt>
                <c:pt idx="713">
                  <c:v>568385</c:v>
                </c:pt>
                <c:pt idx="714">
                  <c:v>568474</c:v>
                </c:pt>
                <c:pt idx="715">
                  <c:v>568561</c:v>
                </c:pt>
                <c:pt idx="716">
                  <c:v>568646</c:v>
                </c:pt>
                <c:pt idx="717">
                  <c:v>568731</c:v>
                </c:pt>
                <c:pt idx="718">
                  <c:v>568823</c:v>
                </c:pt>
                <c:pt idx="719">
                  <c:v>568908</c:v>
                </c:pt>
                <c:pt idx="720">
                  <c:v>569001</c:v>
                </c:pt>
                <c:pt idx="721">
                  <c:v>569095</c:v>
                </c:pt>
                <c:pt idx="722">
                  <c:v>569181</c:v>
                </c:pt>
                <c:pt idx="723">
                  <c:v>569272</c:v>
                </c:pt>
                <c:pt idx="724">
                  <c:v>569364</c:v>
                </c:pt>
                <c:pt idx="725">
                  <c:v>569454</c:v>
                </c:pt>
                <c:pt idx="726">
                  <c:v>569538</c:v>
                </c:pt>
                <c:pt idx="727">
                  <c:v>569628</c:v>
                </c:pt>
                <c:pt idx="728">
                  <c:v>569720</c:v>
                </c:pt>
                <c:pt idx="729">
                  <c:v>569810</c:v>
                </c:pt>
                <c:pt idx="730">
                  <c:v>569902</c:v>
                </c:pt>
                <c:pt idx="731">
                  <c:v>569991</c:v>
                </c:pt>
                <c:pt idx="732">
                  <c:v>570081</c:v>
                </c:pt>
                <c:pt idx="733">
                  <c:v>570170</c:v>
                </c:pt>
                <c:pt idx="734">
                  <c:v>570261</c:v>
                </c:pt>
                <c:pt idx="735">
                  <c:v>570351</c:v>
                </c:pt>
                <c:pt idx="736">
                  <c:v>570446</c:v>
                </c:pt>
                <c:pt idx="737">
                  <c:v>570537</c:v>
                </c:pt>
                <c:pt idx="738">
                  <c:v>570627</c:v>
                </c:pt>
                <c:pt idx="739">
                  <c:v>570721</c:v>
                </c:pt>
                <c:pt idx="740">
                  <c:v>570819</c:v>
                </c:pt>
                <c:pt idx="741">
                  <c:v>570905</c:v>
                </c:pt>
                <c:pt idx="742">
                  <c:v>570999</c:v>
                </c:pt>
                <c:pt idx="743">
                  <c:v>571092</c:v>
                </c:pt>
                <c:pt idx="744">
                  <c:v>571188</c:v>
                </c:pt>
                <c:pt idx="745">
                  <c:v>571282</c:v>
                </c:pt>
                <c:pt idx="746">
                  <c:v>571375</c:v>
                </c:pt>
                <c:pt idx="747">
                  <c:v>571470</c:v>
                </c:pt>
                <c:pt idx="748">
                  <c:v>571561</c:v>
                </c:pt>
                <c:pt idx="749">
                  <c:v>571658</c:v>
                </c:pt>
                <c:pt idx="750">
                  <c:v>571758</c:v>
                </c:pt>
                <c:pt idx="751">
                  <c:v>571849</c:v>
                </c:pt>
                <c:pt idx="752">
                  <c:v>571945</c:v>
                </c:pt>
                <c:pt idx="753">
                  <c:v>572038</c:v>
                </c:pt>
                <c:pt idx="754">
                  <c:v>572134</c:v>
                </c:pt>
                <c:pt idx="755">
                  <c:v>572228</c:v>
                </c:pt>
                <c:pt idx="756">
                  <c:v>572320</c:v>
                </c:pt>
                <c:pt idx="757">
                  <c:v>572418</c:v>
                </c:pt>
                <c:pt idx="758">
                  <c:v>572511</c:v>
                </c:pt>
                <c:pt idx="759">
                  <c:v>572601</c:v>
                </c:pt>
                <c:pt idx="760">
                  <c:v>572698</c:v>
                </c:pt>
                <c:pt idx="761">
                  <c:v>572795</c:v>
                </c:pt>
                <c:pt idx="762">
                  <c:v>572891</c:v>
                </c:pt>
                <c:pt idx="763">
                  <c:v>572980</c:v>
                </c:pt>
                <c:pt idx="764">
                  <c:v>573076</c:v>
                </c:pt>
                <c:pt idx="765">
                  <c:v>573170</c:v>
                </c:pt>
                <c:pt idx="766">
                  <c:v>573258</c:v>
                </c:pt>
                <c:pt idx="767">
                  <c:v>573353</c:v>
                </c:pt>
                <c:pt idx="768">
                  <c:v>573449</c:v>
                </c:pt>
                <c:pt idx="769">
                  <c:v>573547</c:v>
                </c:pt>
                <c:pt idx="770">
                  <c:v>573644</c:v>
                </c:pt>
                <c:pt idx="771">
                  <c:v>573734</c:v>
                </c:pt>
                <c:pt idx="772">
                  <c:v>573824</c:v>
                </c:pt>
                <c:pt idx="773">
                  <c:v>573921</c:v>
                </c:pt>
                <c:pt idx="774">
                  <c:v>574019</c:v>
                </c:pt>
                <c:pt idx="775">
                  <c:v>574109</c:v>
                </c:pt>
                <c:pt idx="776">
                  <c:v>574201</c:v>
                </c:pt>
                <c:pt idx="777">
                  <c:v>574297</c:v>
                </c:pt>
                <c:pt idx="778">
                  <c:v>574388</c:v>
                </c:pt>
                <c:pt idx="779">
                  <c:v>574479</c:v>
                </c:pt>
                <c:pt idx="780">
                  <c:v>574578</c:v>
                </c:pt>
                <c:pt idx="781">
                  <c:v>574673</c:v>
                </c:pt>
                <c:pt idx="782">
                  <c:v>574772</c:v>
                </c:pt>
                <c:pt idx="783">
                  <c:v>574866</c:v>
                </c:pt>
                <c:pt idx="784">
                  <c:v>574957</c:v>
                </c:pt>
                <c:pt idx="785">
                  <c:v>575050</c:v>
                </c:pt>
                <c:pt idx="786">
                  <c:v>575142</c:v>
                </c:pt>
                <c:pt idx="787">
                  <c:v>575236</c:v>
                </c:pt>
                <c:pt idx="788">
                  <c:v>575329</c:v>
                </c:pt>
                <c:pt idx="789">
                  <c:v>575419</c:v>
                </c:pt>
                <c:pt idx="790">
                  <c:v>575516</c:v>
                </c:pt>
                <c:pt idx="791">
                  <c:v>575608</c:v>
                </c:pt>
                <c:pt idx="792">
                  <c:v>575697</c:v>
                </c:pt>
                <c:pt idx="793">
                  <c:v>575797</c:v>
                </c:pt>
                <c:pt idx="794">
                  <c:v>575891</c:v>
                </c:pt>
                <c:pt idx="795">
                  <c:v>575987</c:v>
                </c:pt>
                <c:pt idx="796">
                  <c:v>576077</c:v>
                </c:pt>
                <c:pt idx="797">
                  <c:v>576175</c:v>
                </c:pt>
                <c:pt idx="798">
                  <c:v>576270</c:v>
                </c:pt>
                <c:pt idx="799">
                  <c:v>576362</c:v>
                </c:pt>
                <c:pt idx="800">
                  <c:v>576457</c:v>
                </c:pt>
                <c:pt idx="801">
                  <c:v>576552</c:v>
                </c:pt>
                <c:pt idx="802">
                  <c:v>576650</c:v>
                </c:pt>
                <c:pt idx="803">
                  <c:v>576743</c:v>
                </c:pt>
                <c:pt idx="804">
                  <c:v>576833</c:v>
                </c:pt>
                <c:pt idx="805">
                  <c:v>576927</c:v>
                </c:pt>
                <c:pt idx="806">
                  <c:v>577028</c:v>
                </c:pt>
                <c:pt idx="807">
                  <c:v>577125</c:v>
                </c:pt>
                <c:pt idx="808">
                  <c:v>577221</c:v>
                </c:pt>
                <c:pt idx="809">
                  <c:v>577314</c:v>
                </c:pt>
                <c:pt idx="810">
                  <c:v>577407</c:v>
                </c:pt>
                <c:pt idx="811">
                  <c:v>577498</c:v>
                </c:pt>
                <c:pt idx="812">
                  <c:v>577595</c:v>
                </c:pt>
                <c:pt idx="813">
                  <c:v>577687</c:v>
                </c:pt>
                <c:pt idx="814">
                  <c:v>577782</c:v>
                </c:pt>
                <c:pt idx="815">
                  <c:v>577879</c:v>
                </c:pt>
                <c:pt idx="816">
                  <c:v>577974</c:v>
                </c:pt>
                <c:pt idx="817">
                  <c:v>578067</c:v>
                </c:pt>
                <c:pt idx="818">
                  <c:v>578153</c:v>
                </c:pt>
                <c:pt idx="819">
                  <c:v>578251</c:v>
                </c:pt>
                <c:pt idx="820">
                  <c:v>578352</c:v>
                </c:pt>
                <c:pt idx="821">
                  <c:v>578449</c:v>
                </c:pt>
                <c:pt idx="822">
                  <c:v>578538</c:v>
                </c:pt>
                <c:pt idx="823">
                  <c:v>578630</c:v>
                </c:pt>
                <c:pt idx="824">
                  <c:v>578727</c:v>
                </c:pt>
                <c:pt idx="825">
                  <c:v>578824</c:v>
                </c:pt>
                <c:pt idx="826">
                  <c:v>578918</c:v>
                </c:pt>
                <c:pt idx="827">
                  <c:v>579007</c:v>
                </c:pt>
                <c:pt idx="828">
                  <c:v>579097</c:v>
                </c:pt>
                <c:pt idx="829">
                  <c:v>579191</c:v>
                </c:pt>
                <c:pt idx="830">
                  <c:v>579293</c:v>
                </c:pt>
                <c:pt idx="831">
                  <c:v>579383</c:v>
                </c:pt>
                <c:pt idx="832">
                  <c:v>579477</c:v>
                </c:pt>
                <c:pt idx="833">
                  <c:v>579570</c:v>
                </c:pt>
                <c:pt idx="834">
                  <c:v>579659</c:v>
                </c:pt>
                <c:pt idx="835">
                  <c:v>579757</c:v>
                </c:pt>
                <c:pt idx="836">
                  <c:v>579851</c:v>
                </c:pt>
                <c:pt idx="837">
                  <c:v>579943</c:v>
                </c:pt>
                <c:pt idx="838">
                  <c:v>580033</c:v>
                </c:pt>
                <c:pt idx="839">
                  <c:v>580133</c:v>
                </c:pt>
                <c:pt idx="840">
                  <c:v>580232</c:v>
                </c:pt>
                <c:pt idx="841">
                  <c:v>580323</c:v>
                </c:pt>
                <c:pt idx="842">
                  <c:v>580417</c:v>
                </c:pt>
                <c:pt idx="843">
                  <c:v>580520</c:v>
                </c:pt>
                <c:pt idx="844">
                  <c:v>580609</c:v>
                </c:pt>
                <c:pt idx="845">
                  <c:v>580704</c:v>
                </c:pt>
                <c:pt idx="846">
                  <c:v>580801</c:v>
                </c:pt>
                <c:pt idx="847">
                  <c:v>580896</c:v>
                </c:pt>
                <c:pt idx="848">
                  <c:v>580992</c:v>
                </c:pt>
                <c:pt idx="849">
                  <c:v>581087</c:v>
                </c:pt>
                <c:pt idx="850">
                  <c:v>581184</c:v>
                </c:pt>
                <c:pt idx="851">
                  <c:v>581278</c:v>
                </c:pt>
                <c:pt idx="852">
                  <c:v>581376</c:v>
                </c:pt>
                <c:pt idx="853">
                  <c:v>581466</c:v>
                </c:pt>
                <c:pt idx="854">
                  <c:v>581564</c:v>
                </c:pt>
                <c:pt idx="855">
                  <c:v>581652</c:v>
                </c:pt>
                <c:pt idx="856">
                  <c:v>581751</c:v>
                </c:pt>
                <c:pt idx="857">
                  <c:v>581846</c:v>
                </c:pt>
                <c:pt idx="858">
                  <c:v>581941</c:v>
                </c:pt>
                <c:pt idx="859">
                  <c:v>582038</c:v>
                </c:pt>
                <c:pt idx="860">
                  <c:v>582134</c:v>
                </c:pt>
                <c:pt idx="861">
                  <c:v>582223</c:v>
                </c:pt>
                <c:pt idx="862">
                  <c:v>582314</c:v>
                </c:pt>
                <c:pt idx="863">
                  <c:v>582408</c:v>
                </c:pt>
                <c:pt idx="864">
                  <c:v>582502</c:v>
                </c:pt>
                <c:pt idx="865">
                  <c:v>582591</c:v>
                </c:pt>
                <c:pt idx="866">
                  <c:v>582689</c:v>
                </c:pt>
                <c:pt idx="867">
                  <c:v>582788</c:v>
                </c:pt>
                <c:pt idx="868">
                  <c:v>582876</c:v>
                </c:pt>
                <c:pt idx="869">
                  <c:v>582969</c:v>
                </c:pt>
                <c:pt idx="870">
                  <c:v>583061</c:v>
                </c:pt>
                <c:pt idx="871">
                  <c:v>583150</c:v>
                </c:pt>
                <c:pt idx="872">
                  <c:v>583243</c:v>
                </c:pt>
                <c:pt idx="873">
                  <c:v>583325</c:v>
                </c:pt>
                <c:pt idx="874">
                  <c:v>583414</c:v>
                </c:pt>
                <c:pt idx="875">
                  <c:v>583501</c:v>
                </c:pt>
                <c:pt idx="876">
                  <c:v>583590</c:v>
                </c:pt>
                <c:pt idx="877">
                  <c:v>583671</c:v>
                </c:pt>
                <c:pt idx="878">
                  <c:v>583769</c:v>
                </c:pt>
                <c:pt idx="879">
                  <c:v>583855</c:v>
                </c:pt>
                <c:pt idx="880">
                  <c:v>583945</c:v>
                </c:pt>
                <c:pt idx="881">
                  <c:v>584031</c:v>
                </c:pt>
                <c:pt idx="882">
                  <c:v>584121</c:v>
                </c:pt>
                <c:pt idx="883">
                  <c:v>584212</c:v>
                </c:pt>
                <c:pt idx="884">
                  <c:v>584297</c:v>
                </c:pt>
                <c:pt idx="885">
                  <c:v>584385</c:v>
                </c:pt>
                <c:pt idx="886">
                  <c:v>584471</c:v>
                </c:pt>
                <c:pt idx="887">
                  <c:v>584561</c:v>
                </c:pt>
                <c:pt idx="888">
                  <c:v>584654</c:v>
                </c:pt>
                <c:pt idx="889">
                  <c:v>584741</c:v>
                </c:pt>
                <c:pt idx="890">
                  <c:v>584834</c:v>
                </c:pt>
                <c:pt idx="891">
                  <c:v>584921</c:v>
                </c:pt>
                <c:pt idx="892">
                  <c:v>585010</c:v>
                </c:pt>
                <c:pt idx="893">
                  <c:v>585103</c:v>
                </c:pt>
                <c:pt idx="894">
                  <c:v>585188</c:v>
                </c:pt>
                <c:pt idx="895">
                  <c:v>585278</c:v>
                </c:pt>
                <c:pt idx="896">
                  <c:v>585370</c:v>
                </c:pt>
                <c:pt idx="897">
                  <c:v>585453</c:v>
                </c:pt>
                <c:pt idx="898">
                  <c:v>585541</c:v>
                </c:pt>
                <c:pt idx="899">
                  <c:v>585623</c:v>
                </c:pt>
                <c:pt idx="900">
                  <c:v>585708</c:v>
                </c:pt>
                <c:pt idx="901">
                  <c:v>585794</c:v>
                </c:pt>
                <c:pt idx="902">
                  <c:v>585885</c:v>
                </c:pt>
                <c:pt idx="903">
                  <c:v>585975</c:v>
                </c:pt>
                <c:pt idx="904">
                  <c:v>586063</c:v>
                </c:pt>
                <c:pt idx="905">
                  <c:v>586150</c:v>
                </c:pt>
                <c:pt idx="906">
                  <c:v>586235</c:v>
                </c:pt>
                <c:pt idx="907">
                  <c:v>586321</c:v>
                </c:pt>
                <c:pt idx="908">
                  <c:v>586410</c:v>
                </c:pt>
                <c:pt idx="909">
                  <c:v>586496</c:v>
                </c:pt>
                <c:pt idx="910">
                  <c:v>586584</c:v>
                </c:pt>
                <c:pt idx="911">
                  <c:v>586675</c:v>
                </c:pt>
                <c:pt idx="912">
                  <c:v>586765</c:v>
                </c:pt>
                <c:pt idx="913">
                  <c:v>586845</c:v>
                </c:pt>
                <c:pt idx="914">
                  <c:v>586933</c:v>
                </c:pt>
                <c:pt idx="915">
                  <c:v>587021</c:v>
                </c:pt>
                <c:pt idx="916">
                  <c:v>587105</c:v>
                </c:pt>
                <c:pt idx="917">
                  <c:v>587195</c:v>
                </c:pt>
                <c:pt idx="918">
                  <c:v>587284</c:v>
                </c:pt>
                <c:pt idx="919">
                  <c:v>587372</c:v>
                </c:pt>
                <c:pt idx="920">
                  <c:v>587462</c:v>
                </c:pt>
                <c:pt idx="921">
                  <c:v>587546</c:v>
                </c:pt>
                <c:pt idx="922">
                  <c:v>587636</c:v>
                </c:pt>
                <c:pt idx="923">
                  <c:v>587724</c:v>
                </c:pt>
                <c:pt idx="924">
                  <c:v>587814</c:v>
                </c:pt>
                <c:pt idx="925">
                  <c:v>587898</c:v>
                </c:pt>
                <c:pt idx="926">
                  <c:v>587994</c:v>
                </c:pt>
                <c:pt idx="927">
                  <c:v>588083</c:v>
                </c:pt>
                <c:pt idx="928">
                  <c:v>588173</c:v>
                </c:pt>
                <c:pt idx="929">
                  <c:v>588262</c:v>
                </c:pt>
                <c:pt idx="930">
                  <c:v>588355</c:v>
                </c:pt>
                <c:pt idx="931">
                  <c:v>588447</c:v>
                </c:pt>
                <c:pt idx="932">
                  <c:v>588541</c:v>
                </c:pt>
                <c:pt idx="933">
                  <c:v>588623</c:v>
                </c:pt>
                <c:pt idx="934">
                  <c:v>588708</c:v>
                </c:pt>
                <c:pt idx="935">
                  <c:v>588802</c:v>
                </c:pt>
                <c:pt idx="936">
                  <c:v>588897</c:v>
                </c:pt>
                <c:pt idx="937">
                  <c:v>588984</c:v>
                </c:pt>
                <c:pt idx="938">
                  <c:v>589076</c:v>
                </c:pt>
                <c:pt idx="939">
                  <c:v>589168</c:v>
                </c:pt>
                <c:pt idx="940">
                  <c:v>589258</c:v>
                </c:pt>
                <c:pt idx="941">
                  <c:v>589346</c:v>
                </c:pt>
                <c:pt idx="942">
                  <c:v>589431</c:v>
                </c:pt>
                <c:pt idx="943">
                  <c:v>589525</c:v>
                </c:pt>
                <c:pt idx="944">
                  <c:v>589612</c:v>
                </c:pt>
                <c:pt idx="945">
                  <c:v>589704</c:v>
                </c:pt>
                <c:pt idx="946">
                  <c:v>589800</c:v>
                </c:pt>
                <c:pt idx="947">
                  <c:v>589892</c:v>
                </c:pt>
                <c:pt idx="948">
                  <c:v>589978</c:v>
                </c:pt>
                <c:pt idx="949">
                  <c:v>590070</c:v>
                </c:pt>
                <c:pt idx="950">
                  <c:v>590159</c:v>
                </c:pt>
                <c:pt idx="951">
                  <c:v>590253</c:v>
                </c:pt>
                <c:pt idx="952">
                  <c:v>590344</c:v>
                </c:pt>
                <c:pt idx="953">
                  <c:v>590433</c:v>
                </c:pt>
                <c:pt idx="954">
                  <c:v>590528</c:v>
                </c:pt>
                <c:pt idx="955">
                  <c:v>590620</c:v>
                </c:pt>
                <c:pt idx="956">
                  <c:v>590706</c:v>
                </c:pt>
                <c:pt idx="957">
                  <c:v>590798</c:v>
                </c:pt>
                <c:pt idx="958">
                  <c:v>590889</c:v>
                </c:pt>
                <c:pt idx="959">
                  <c:v>590977</c:v>
                </c:pt>
                <c:pt idx="960">
                  <c:v>591065</c:v>
                </c:pt>
                <c:pt idx="961">
                  <c:v>591158</c:v>
                </c:pt>
                <c:pt idx="962">
                  <c:v>591243</c:v>
                </c:pt>
                <c:pt idx="963">
                  <c:v>591333</c:v>
                </c:pt>
                <c:pt idx="964">
                  <c:v>591426</c:v>
                </c:pt>
                <c:pt idx="965">
                  <c:v>591513</c:v>
                </c:pt>
                <c:pt idx="966">
                  <c:v>591603</c:v>
                </c:pt>
                <c:pt idx="967">
                  <c:v>591692</c:v>
                </c:pt>
                <c:pt idx="968">
                  <c:v>591780</c:v>
                </c:pt>
                <c:pt idx="969">
                  <c:v>591874</c:v>
                </c:pt>
                <c:pt idx="970">
                  <c:v>591964</c:v>
                </c:pt>
                <c:pt idx="971">
                  <c:v>592057</c:v>
                </c:pt>
                <c:pt idx="972">
                  <c:v>592146</c:v>
                </c:pt>
                <c:pt idx="973">
                  <c:v>592236</c:v>
                </c:pt>
                <c:pt idx="974">
                  <c:v>592327</c:v>
                </c:pt>
                <c:pt idx="975">
                  <c:v>592419</c:v>
                </c:pt>
                <c:pt idx="976">
                  <c:v>592507</c:v>
                </c:pt>
                <c:pt idx="977">
                  <c:v>592595</c:v>
                </c:pt>
                <c:pt idx="978">
                  <c:v>592687</c:v>
                </c:pt>
                <c:pt idx="979">
                  <c:v>592780</c:v>
                </c:pt>
                <c:pt idx="980">
                  <c:v>592872</c:v>
                </c:pt>
                <c:pt idx="981">
                  <c:v>592963</c:v>
                </c:pt>
                <c:pt idx="982">
                  <c:v>593051</c:v>
                </c:pt>
                <c:pt idx="983">
                  <c:v>593147</c:v>
                </c:pt>
                <c:pt idx="984">
                  <c:v>593237</c:v>
                </c:pt>
                <c:pt idx="985">
                  <c:v>593332</c:v>
                </c:pt>
                <c:pt idx="986">
                  <c:v>593424</c:v>
                </c:pt>
                <c:pt idx="987">
                  <c:v>593515</c:v>
                </c:pt>
                <c:pt idx="988">
                  <c:v>593608</c:v>
                </c:pt>
                <c:pt idx="989">
                  <c:v>593704</c:v>
                </c:pt>
                <c:pt idx="990">
                  <c:v>593796</c:v>
                </c:pt>
                <c:pt idx="991">
                  <c:v>593882</c:v>
                </c:pt>
                <c:pt idx="992">
                  <c:v>593973</c:v>
                </c:pt>
                <c:pt idx="993">
                  <c:v>594070</c:v>
                </c:pt>
                <c:pt idx="994">
                  <c:v>594166</c:v>
                </c:pt>
                <c:pt idx="995">
                  <c:v>594259</c:v>
                </c:pt>
                <c:pt idx="996">
                  <c:v>594348</c:v>
                </c:pt>
                <c:pt idx="997">
                  <c:v>594438</c:v>
                </c:pt>
                <c:pt idx="998">
                  <c:v>594531</c:v>
                </c:pt>
                <c:pt idx="999">
                  <c:v>594620</c:v>
                </c:pt>
              </c:numCache>
            </c:numRef>
          </c:val>
          <c:smooth val="0"/>
          <c:extLst>
            <c:ext xmlns:c16="http://schemas.microsoft.com/office/drawing/2014/chart" uri="{C3380CC4-5D6E-409C-BE32-E72D297353CC}">
              <c16:uniqueId val="{00000002-78C5-4F6B-A046-04DEC4773764}"/>
            </c:ext>
          </c:extLst>
        </c:ser>
        <c:ser>
          <c:idx val="3"/>
          <c:order val="3"/>
          <c:tx>
            <c:strRef>
              <c:f>'65'!$F$1</c:f>
              <c:strCache>
                <c:ptCount val="1"/>
                <c:pt idx="0">
                  <c:v>60%</c:v>
                </c:pt>
              </c:strCache>
            </c:strRef>
          </c:tx>
          <c:spPr>
            <a:ln w="28575" cap="rnd">
              <a:solidFill>
                <a:schemeClr val="accent4"/>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F$2:$F$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9</c:v>
                </c:pt>
                <c:pt idx="313">
                  <c:v>423442</c:v>
                </c:pt>
                <c:pt idx="314">
                  <c:v>427510</c:v>
                </c:pt>
                <c:pt idx="315">
                  <c:v>431625</c:v>
                </c:pt>
                <c:pt idx="316">
                  <c:v>435753</c:v>
                </c:pt>
                <c:pt idx="317">
                  <c:v>439957</c:v>
                </c:pt>
                <c:pt idx="318">
                  <c:v>444090</c:v>
                </c:pt>
                <c:pt idx="319">
                  <c:v>448161</c:v>
                </c:pt>
                <c:pt idx="320">
                  <c:v>452188</c:v>
                </c:pt>
                <c:pt idx="321">
                  <c:v>456124</c:v>
                </c:pt>
                <c:pt idx="322">
                  <c:v>459906</c:v>
                </c:pt>
                <c:pt idx="323">
                  <c:v>463609</c:v>
                </c:pt>
                <c:pt idx="324">
                  <c:v>467187</c:v>
                </c:pt>
                <c:pt idx="325">
                  <c:v>470606</c:v>
                </c:pt>
                <c:pt idx="326">
                  <c:v>473848</c:v>
                </c:pt>
                <c:pt idx="327">
                  <c:v>476908</c:v>
                </c:pt>
                <c:pt idx="328">
                  <c:v>479768</c:v>
                </c:pt>
                <c:pt idx="329">
                  <c:v>482421</c:v>
                </c:pt>
                <c:pt idx="330">
                  <c:v>484867</c:v>
                </c:pt>
                <c:pt idx="331">
                  <c:v>487140</c:v>
                </c:pt>
                <c:pt idx="332">
                  <c:v>489230</c:v>
                </c:pt>
                <c:pt idx="333">
                  <c:v>491065</c:v>
                </c:pt>
                <c:pt idx="334">
                  <c:v>492768</c:v>
                </c:pt>
                <c:pt idx="335">
                  <c:v>494386</c:v>
                </c:pt>
                <c:pt idx="336">
                  <c:v>495875</c:v>
                </c:pt>
                <c:pt idx="337">
                  <c:v>497248</c:v>
                </c:pt>
                <c:pt idx="338">
                  <c:v>498198</c:v>
                </c:pt>
                <c:pt idx="339">
                  <c:v>499079</c:v>
                </c:pt>
                <c:pt idx="340">
                  <c:v>499910</c:v>
                </c:pt>
                <c:pt idx="341">
                  <c:v>500646</c:v>
                </c:pt>
                <c:pt idx="342">
                  <c:v>501329</c:v>
                </c:pt>
                <c:pt idx="343">
                  <c:v>501990</c:v>
                </c:pt>
                <c:pt idx="344">
                  <c:v>502640</c:v>
                </c:pt>
                <c:pt idx="345">
                  <c:v>503242</c:v>
                </c:pt>
                <c:pt idx="346">
                  <c:v>503854</c:v>
                </c:pt>
                <c:pt idx="347">
                  <c:v>504443</c:v>
                </c:pt>
                <c:pt idx="348">
                  <c:v>504961</c:v>
                </c:pt>
                <c:pt idx="349">
                  <c:v>505450</c:v>
                </c:pt>
                <c:pt idx="350">
                  <c:v>505932</c:v>
                </c:pt>
                <c:pt idx="351">
                  <c:v>506392</c:v>
                </c:pt>
                <c:pt idx="352">
                  <c:v>506822</c:v>
                </c:pt>
                <c:pt idx="353">
                  <c:v>507237</c:v>
                </c:pt>
                <c:pt idx="354">
                  <c:v>507642</c:v>
                </c:pt>
                <c:pt idx="355">
                  <c:v>508027</c:v>
                </c:pt>
                <c:pt idx="356">
                  <c:v>508383</c:v>
                </c:pt>
                <c:pt idx="357">
                  <c:v>508729</c:v>
                </c:pt>
                <c:pt idx="358">
                  <c:v>509062</c:v>
                </c:pt>
                <c:pt idx="359">
                  <c:v>509365</c:v>
                </c:pt>
                <c:pt idx="360">
                  <c:v>509684</c:v>
                </c:pt>
                <c:pt idx="361">
                  <c:v>509974</c:v>
                </c:pt>
                <c:pt idx="362">
                  <c:v>510265</c:v>
                </c:pt>
                <c:pt idx="363">
                  <c:v>510528</c:v>
                </c:pt>
                <c:pt idx="364">
                  <c:v>510777</c:v>
                </c:pt>
                <c:pt idx="365">
                  <c:v>511021</c:v>
                </c:pt>
                <c:pt idx="366">
                  <c:v>511250</c:v>
                </c:pt>
                <c:pt idx="367">
                  <c:v>511480</c:v>
                </c:pt>
                <c:pt idx="368">
                  <c:v>511700</c:v>
                </c:pt>
                <c:pt idx="369">
                  <c:v>511908</c:v>
                </c:pt>
                <c:pt idx="370">
                  <c:v>512110</c:v>
                </c:pt>
                <c:pt idx="371">
                  <c:v>512315</c:v>
                </c:pt>
                <c:pt idx="372">
                  <c:v>512499</c:v>
                </c:pt>
                <c:pt idx="373">
                  <c:v>512676</c:v>
                </c:pt>
                <c:pt idx="374">
                  <c:v>512851</c:v>
                </c:pt>
                <c:pt idx="375">
                  <c:v>513021</c:v>
                </c:pt>
                <c:pt idx="376">
                  <c:v>513172</c:v>
                </c:pt>
                <c:pt idx="377">
                  <c:v>513324</c:v>
                </c:pt>
                <c:pt idx="378">
                  <c:v>513473</c:v>
                </c:pt>
                <c:pt idx="379">
                  <c:v>513618</c:v>
                </c:pt>
                <c:pt idx="380">
                  <c:v>513749</c:v>
                </c:pt>
                <c:pt idx="381">
                  <c:v>513885</c:v>
                </c:pt>
                <c:pt idx="382">
                  <c:v>514009</c:v>
                </c:pt>
                <c:pt idx="383">
                  <c:v>514130</c:v>
                </c:pt>
                <c:pt idx="384">
                  <c:v>514242</c:v>
                </c:pt>
                <c:pt idx="385">
                  <c:v>514354</c:v>
                </c:pt>
                <c:pt idx="386">
                  <c:v>514467</c:v>
                </c:pt>
                <c:pt idx="387">
                  <c:v>514574</c:v>
                </c:pt>
                <c:pt idx="388">
                  <c:v>514675</c:v>
                </c:pt>
                <c:pt idx="389">
                  <c:v>514780</c:v>
                </c:pt>
                <c:pt idx="390">
                  <c:v>514878</c:v>
                </c:pt>
                <c:pt idx="391">
                  <c:v>514973</c:v>
                </c:pt>
                <c:pt idx="392">
                  <c:v>515064</c:v>
                </c:pt>
                <c:pt idx="393">
                  <c:v>515151</c:v>
                </c:pt>
                <c:pt idx="394">
                  <c:v>515237</c:v>
                </c:pt>
                <c:pt idx="395">
                  <c:v>515323</c:v>
                </c:pt>
                <c:pt idx="396">
                  <c:v>515404</c:v>
                </c:pt>
                <c:pt idx="397">
                  <c:v>515486</c:v>
                </c:pt>
                <c:pt idx="398">
                  <c:v>515572</c:v>
                </c:pt>
                <c:pt idx="399">
                  <c:v>515646</c:v>
                </c:pt>
                <c:pt idx="400">
                  <c:v>515716</c:v>
                </c:pt>
                <c:pt idx="401">
                  <c:v>515793</c:v>
                </c:pt>
                <c:pt idx="402">
                  <c:v>515867</c:v>
                </c:pt>
                <c:pt idx="403">
                  <c:v>515938</c:v>
                </c:pt>
                <c:pt idx="404">
                  <c:v>516004</c:v>
                </c:pt>
                <c:pt idx="405">
                  <c:v>516069</c:v>
                </c:pt>
                <c:pt idx="406">
                  <c:v>516134</c:v>
                </c:pt>
                <c:pt idx="407">
                  <c:v>516200</c:v>
                </c:pt>
                <c:pt idx="408">
                  <c:v>516267</c:v>
                </c:pt>
                <c:pt idx="409">
                  <c:v>516323</c:v>
                </c:pt>
                <c:pt idx="410">
                  <c:v>516381</c:v>
                </c:pt>
                <c:pt idx="411">
                  <c:v>516439</c:v>
                </c:pt>
                <c:pt idx="412">
                  <c:v>516498</c:v>
                </c:pt>
                <c:pt idx="413">
                  <c:v>516559</c:v>
                </c:pt>
                <c:pt idx="414">
                  <c:v>516614</c:v>
                </c:pt>
                <c:pt idx="415">
                  <c:v>516672</c:v>
                </c:pt>
                <c:pt idx="416">
                  <c:v>516725</c:v>
                </c:pt>
                <c:pt idx="417">
                  <c:v>516781</c:v>
                </c:pt>
                <c:pt idx="418">
                  <c:v>516836</c:v>
                </c:pt>
                <c:pt idx="419">
                  <c:v>516893</c:v>
                </c:pt>
                <c:pt idx="420">
                  <c:v>516945</c:v>
                </c:pt>
                <c:pt idx="421">
                  <c:v>517001</c:v>
                </c:pt>
                <c:pt idx="422">
                  <c:v>517059</c:v>
                </c:pt>
                <c:pt idx="423">
                  <c:v>517109</c:v>
                </c:pt>
                <c:pt idx="424">
                  <c:v>517163</c:v>
                </c:pt>
                <c:pt idx="425">
                  <c:v>517218</c:v>
                </c:pt>
                <c:pt idx="426">
                  <c:v>517266</c:v>
                </c:pt>
                <c:pt idx="427">
                  <c:v>517317</c:v>
                </c:pt>
                <c:pt idx="428">
                  <c:v>517365</c:v>
                </c:pt>
                <c:pt idx="429">
                  <c:v>517421</c:v>
                </c:pt>
                <c:pt idx="430">
                  <c:v>517471</c:v>
                </c:pt>
                <c:pt idx="431">
                  <c:v>517524</c:v>
                </c:pt>
                <c:pt idx="432">
                  <c:v>517578</c:v>
                </c:pt>
                <c:pt idx="433">
                  <c:v>517628</c:v>
                </c:pt>
                <c:pt idx="434">
                  <c:v>517682</c:v>
                </c:pt>
                <c:pt idx="435">
                  <c:v>517731</c:v>
                </c:pt>
                <c:pt idx="436">
                  <c:v>517780</c:v>
                </c:pt>
                <c:pt idx="437">
                  <c:v>517830</c:v>
                </c:pt>
                <c:pt idx="438">
                  <c:v>517882</c:v>
                </c:pt>
                <c:pt idx="439">
                  <c:v>517931</c:v>
                </c:pt>
                <c:pt idx="440">
                  <c:v>517977</c:v>
                </c:pt>
                <c:pt idx="441">
                  <c:v>518024</c:v>
                </c:pt>
                <c:pt idx="442">
                  <c:v>518068</c:v>
                </c:pt>
                <c:pt idx="443">
                  <c:v>518116</c:v>
                </c:pt>
                <c:pt idx="444">
                  <c:v>518164</c:v>
                </c:pt>
                <c:pt idx="445">
                  <c:v>518209</c:v>
                </c:pt>
                <c:pt idx="446">
                  <c:v>518258</c:v>
                </c:pt>
                <c:pt idx="447">
                  <c:v>518305</c:v>
                </c:pt>
                <c:pt idx="448">
                  <c:v>518351</c:v>
                </c:pt>
                <c:pt idx="449">
                  <c:v>518398</c:v>
                </c:pt>
                <c:pt idx="450">
                  <c:v>518442</c:v>
                </c:pt>
                <c:pt idx="451">
                  <c:v>518489</c:v>
                </c:pt>
                <c:pt idx="452">
                  <c:v>518537</c:v>
                </c:pt>
                <c:pt idx="453">
                  <c:v>518587</c:v>
                </c:pt>
                <c:pt idx="454">
                  <c:v>518632</c:v>
                </c:pt>
                <c:pt idx="455">
                  <c:v>518677</c:v>
                </c:pt>
                <c:pt idx="456">
                  <c:v>518724</c:v>
                </c:pt>
                <c:pt idx="457">
                  <c:v>518768</c:v>
                </c:pt>
                <c:pt idx="458">
                  <c:v>518815</c:v>
                </c:pt>
                <c:pt idx="459">
                  <c:v>518859</c:v>
                </c:pt>
                <c:pt idx="460">
                  <c:v>518905</c:v>
                </c:pt>
                <c:pt idx="461">
                  <c:v>518950</c:v>
                </c:pt>
                <c:pt idx="462">
                  <c:v>518993</c:v>
                </c:pt>
                <c:pt idx="463">
                  <c:v>519042</c:v>
                </c:pt>
                <c:pt idx="464">
                  <c:v>519088</c:v>
                </c:pt>
                <c:pt idx="465">
                  <c:v>519130</c:v>
                </c:pt>
                <c:pt idx="466">
                  <c:v>519172</c:v>
                </c:pt>
                <c:pt idx="467">
                  <c:v>519220</c:v>
                </c:pt>
                <c:pt idx="468">
                  <c:v>519268</c:v>
                </c:pt>
                <c:pt idx="469">
                  <c:v>519308</c:v>
                </c:pt>
                <c:pt idx="470">
                  <c:v>519350</c:v>
                </c:pt>
                <c:pt idx="471">
                  <c:v>519391</c:v>
                </c:pt>
                <c:pt idx="472">
                  <c:v>519433</c:v>
                </c:pt>
                <c:pt idx="473">
                  <c:v>519475</c:v>
                </c:pt>
                <c:pt idx="474">
                  <c:v>519516</c:v>
                </c:pt>
                <c:pt idx="475">
                  <c:v>519561</c:v>
                </c:pt>
                <c:pt idx="476">
                  <c:v>519605</c:v>
                </c:pt>
                <c:pt idx="477">
                  <c:v>519644</c:v>
                </c:pt>
                <c:pt idx="478">
                  <c:v>519686</c:v>
                </c:pt>
                <c:pt idx="479">
                  <c:v>519730</c:v>
                </c:pt>
                <c:pt idx="480">
                  <c:v>519772</c:v>
                </c:pt>
                <c:pt idx="481">
                  <c:v>519819</c:v>
                </c:pt>
                <c:pt idx="482">
                  <c:v>519861</c:v>
                </c:pt>
                <c:pt idx="483">
                  <c:v>519901</c:v>
                </c:pt>
                <c:pt idx="484">
                  <c:v>519945</c:v>
                </c:pt>
                <c:pt idx="485">
                  <c:v>519987</c:v>
                </c:pt>
                <c:pt idx="486">
                  <c:v>520028</c:v>
                </c:pt>
                <c:pt idx="487">
                  <c:v>520069</c:v>
                </c:pt>
                <c:pt idx="488">
                  <c:v>520110</c:v>
                </c:pt>
                <c:pt idx="489">
                  <c:v>520150</c:v>
                </c:pt>
                <c:pt idx="490">
                  <c:v>520194</c:v>
                </c:pt>
                <c:pt idx="491">
                  <c:v>520243</c:v>
                </c:pt>
                <c:pt idx="492">
                  <c:v>520283</c:v>
                </c:pt>
                <c:pt idx="493">
                  <c:v>520332</c:v>
                </c:pt>
                <c:pt idx="494">
                  <c:v>520376</c:v>
                </c:pt>
                <c:pt idx="495">
                  <c:v>520416</c:v>
                </c:pt>
                <c:pt idx="496">
                  <c:v>520457</c:v>
                </c:pt>
                <c:pt idx="497">
                  <c:v>520503</c:v>
                </c:pt>
                <c:pt idx="498">
                  <c:v>520544</c:v>
                </c:pt>
                <c:pt idx="499">
                  <c:v>520592</c:v>
                </c:pt>
                <c:pt idx="500">
                  <c:v>520634</c:v>
                </c:pt>
                <c:pt idx="501">
                  <c:v>520674</c:v>
                </c:pt>
                <c:pt idx="502">
                  <c:v>520715</c:v>
                </c:pt>
                <c:pt idx="503">
                  <c:v>520761</c:v>
                </c:pt>
                <c:pt idx="504">
                  <c:v>520806</c:v>
                </c:pt>
                <c:pt idx="505">
                  <c:v>520847</c:v>
                </c:pt>
                <c:pt idx="506">
                  <c:v>520891</c:v>
                </c:pt>
                <c:pt idx="507">
                  <c:v>520930</c:v>
                </c:pt>
                <c:pt idx="508">
                  <c:v>520972</c:v>
                </c:pt>
                <c:pt idx="509">
                  <c:v>521017</c:v>
                </c:pt>
                <c:pt idx="510">
                  <c:v>521062</c:v>
                </c:pt>
                <c:pt idx="511">
                  <c:v>521102</c:v>
                </c:pt>
                <c:pt idx="512">
                  <c:v>521145</c:v>
                </c:pt>
                <c:pt idx="513">
                  <c:v>521188</c:v>
                </c:pt>
                <c:pt idx="514">
                  <c:v>521232</c:v>
                </c:pt>
                <c:pt idx="515">
                  <c:v>521279</c:v>
                </c:pt>
                <c:pt idx="516">
                  <c:v>521323</c:v>
                </c:pt>
                <c:pt idx="517">
                  <c:v>521363</c:v>
                </c:pt>
                <c:pt idx="518">
                  <c:v>521407</c:v>
                </c:pt>
                <c:pt idx="519">
                  <c:v>521448</c:v>
                </c:pt>
                <c:pt idx="520">
                  <c:v>521488</c:v>
                </c:pt>
                <c:pt idx="521">
                  <c:v>521528</c:v>
                </c:pt>
                <c:pt idx="522">
                  <c:v>521574</c:v>
                </c:pt>
                <c:pt idx="523">
                  <c:v>521621</c:v>
                </c:pt>
                <c:pt idx="524">
                  <c:v>521663</c:v>
                </c:pt>
                <c:pt idx="525">
                  <c:v>521705</c:v>
                </c:pt>
                <c:pt idx="526">
                  <c:v>521743</c:v>
                </c:pt>
                <c:pt idx="527">
                  <c:v>521788</c:v>
                </c:pt>
                <c:pt idx="528">
                  <c:v>521832</c:v>
                </c:pt>
                <c:pt idx="529">
                  <c:v>521876</c:v>
                </c:pt>
                <c:pt idx="530">
                  <c:v>521919</c:v>
                </c:pt>
                <c:pt idx="531">
                  <c:v>521959</c:v>
                </c:pt>
                <c:pt idx="532">
                  <c:v>522003</c:v>
                </c:pt>
                <c:pt idx="533">
                  <c:v>522044</c:v>
                </c:pt>
                <c:pt idx="534">
                  <c:v>522085</c:v>
                </c:pt>
                <c:pt idx="535">
                  <c:v>522128</c:v>
                </c:pt>
                <c:pt idx="536">
                  <c:v>522169</c:v>
                </c:pt>
                <c:pt idx="537">
                  <c:v>522214</c:v>
                </c:pt>
                <c:pt idx="538">
                  <c:v>522259</c:v>
                </c:pt>
                <c:pt idx="539">
                  <c:v>522306</c:v>
                </c:pt>
                <c:pt idx="540">
                  <c:v>522350</c:v>
                </c:pt>
                <c:pt idx="541">
                  <c:v>522390</c:v>
                </c:pt>
                <c:pt idx="542">
                  <c:v>522433</c:v>
                </c:pt>
                <c:pt idx="543">
                  <c:v>522473</c:v>
                </c:pt>
                <c:pt idx="544">
                  <c:v>522516</c:v>
                </c:pt>
                <c:pt idx="545">
                  <c:v>522560</c:v>
                </c:pt>
                <c:pt idx="546">
                  <c:v>522606</c:v>
                </c:pt>
                <c:pt idx="547">
                  <c:v>522650</c:v>
                </c:pt>
                <c:pt idx="548">
                  <c:v>522695</c:v>
                </c:pt>
                <c:pt idx="549">
                  <c:v>522742</c:v>
                </c:pt>
                <c:pt idx="550">
                  <c:v>522783</c:v>
                </c:pt>
                <c:pt idx="551">
                  <c:v>522828</c:v>
                </c:pt>
                <c:pt idx="552">
                  <c:v>522875</c:v>
                </c:pt>
                <c:pt idx="553">
                  <c:v>522916</c:v>
                </c:pt>
                <c:pt idx="554">
                  <c:v>522961</c:v>
                </c:pt>
                <c:pt idx="555">
                  <c:v>523004</c:v>
                </c:pt>
                <c:pt idx="556">
                  <c:v>523051</c:v>
                </c:pt>
                <c:pt idx="557">
                  <c:v>523095</c:v>
                </c:pt>
                <c:pt idx="558">
                  <c:v>523141</c:v>
                </c:pt>
                <c:pt idx="559">
                  <c:v>523184</c:v>
                </c:pt>
                <c:pt idx="560">
                  <c:v>523227</c:v>
                </c:pt>
                <c:pt idx="561">
                  <c:v>523272</c:v>
                </c:pt>
                <c:pt idx="562">
                  <c:v>523315</c:v>
                </c:pt>
                <c:pt idx="563">
                  <c:v>523358</c:v>
                </c:pt>
                <c:pt idx="564">
                  <c:v>523402</c:v>
                </c:pt>
                <c:pt idx="565">
                  <c:v>523443</c:v>
                </c:pt>
                <c:pt idx="566">
                  <c:v>523485</c:v>
                </c:pt>
                <c:pt idx="567">
                  <c:v>523529</c:v>
                </c:pt>
                <c:pt idx="568">
                  <c:v>523571</c:v>
                </c:pt>
                <c:pt idx="569">
                  <c:v>523618</c:v>
                </c:pt>
                <c:pt idx="570">
                  <c:v>523659</c:v>
                </c:pt>
                <c:pt idx="571">
                  <c:v>523702</c:v>
                </c:pt>
                <c:pt idx="572">
                  <c:v>523744</c:v>
                </c:pt>
                <c:pt idx="573">
                  <c:v>523789</c:v>
                </c:pt>
                <c:pt idx="574">
                  <c:v>523830</c:v>
                </c:pt>
                <c:pt idx="575">
                  <c:v>523871</c:v>
                </c:pt>
                <c:pt idx="576">
                  <c:v>523919</c:v>
                </c:pt>
                <c:pt idx="577">
                  <c:v>523961</c:v>
                </c:pt>
                <c:pt idx="578">
                  <c:v>524001</c:v>
                </c:pt>
                <c:pt idx="579">
                  <c:v>524039</c:v>
                </c:pt>
                <c:pt idx="580">
                  <c:v>524087</c:v>
                </c:pt>
                <c:pt idx="581">
                  <c:v>524130</c:v>
                </c:pt>
                <c:pt idx="582">
                  <c:v>524170</c:v>
                </c:pt>
                <c:pt idx="583">
                  <c:v>524205</c:v>
                </c:pt>
                <c:pt idx="584">
                  <c:v>524246</c:v>
                </c:pt>
                <c:pt idx="585">
                  <c:v>524289</c:v>
                </c:pt>
                <c:pt idx="586">
                  <c:v>524330</c:v>
                </c:pt>
                <c:pt idx="587">
                  <c:v>524373</c:v>
                </c:pt>
                <c:pt idx="588">
                  <c:v>524413</c:v>
                </c:pt>
                <c:pt idx="589">
                  <c:v>524454</c:v>
                </c:pt>
                <c:pt idx="590">
                  <c:v>524496</c:v>
                </c:pt>
                <c:pt idx="591">
                  <c:v>524535</c:v>
                </c:pt>
                <c:pt idx="592">
                  <c:v>524573</c:v>
                </c:pt>
                <c:pt idx="593">
                  <c:v>524616</c:v>
                </c:pt>
                <c:pt idx="594">
                  <c:v>524657</c:v>
                </c:pt>
                <c:pt idx="595">
                  <c:v>524695</c:v>
                </c:pt>
                <c:pt idx="596">
                  <c:v>524737</c:v>
                </c:pt>
                <c:pt idx="597">
                  <c:v>524774</c:v>
                </c:pt>
                <c:pt idx="598">
                  <c:v>524817</c:v>
                </c:pt>
                <c:pt idx="599">
                  <c:v>524857</c:v>
                </c:pt>
                <c:pt idx="600">
                  <c:v>524901</c:v>
                </c:pt>
                <c:pt idx="601">
                  <c:v>524940</c:v>
                </c:pt>
                <c:pt idx="602">
                  <c:v>524980</c:v>
                </c:pt>
                <c:pt idx="603">
                  <c:v>525017</c:v>
                </c:pt>
                <c:pt idx="604">
                  <c:v>525057</c:v>
                </c:pt>
                <c:pt idx="605">
                  <c:v>525095</c:v>
                </c:pt>
                <c:pt idx="606">
                  <c:v>525140</c:v>
                </c:pt>
                <c:pt idx="607">
                  <c:v>525183</c:v>
                </c:pt>
                <c:pt idx="608">
                  <c:v>525225</c:v>
                </c:pt>
                <c:pt idx="609">
                  <c:v>525262</c:v>
                </c:pt>
                <c:pt idx="610">
                  <c:v>525302</c:v>
                </c:pt>
                <c:pt idx="611">
                  <c:v>525346</c:v>
                </c:pt>
                <c:pt idx="612">
                  <c:v>525391</c:v>
                </c:pt>
                <c:pt idx="613">
                  <c:v>525435</c:v>
                </c:pt>
                <c:pt idx="614">
                  <c:v>525480</c:v>
                </c:pt>
                <c:pt idx="615">
                  <c:v>525522</c:v>
                </c:pt>
                <c:pt idx="616">
                  <c:v>525566</c:v>
                </c:pt>
                <c:pt idx="617">
                  <c:v>525610</c:v>
                </c:pt>
                <c:pt idx="618">
                  <c:v>525655</c:v>
                </c:pt>
                <c:pt idx="619">
                  <c:v>525699</c:v>
                </c:pt>
                <c:pt idx="620">
                  <c:v>525742</c:v>
                </c:pt>
                <c:pt idx="621">
                  <c:v>525783</c:v>
                </c:pt>
                <c:pt idx="622">
                  <c:v>525828</c:v>
                </c:pt>
                <c:pt idx="623">
                  <c:v>525870</c:v>
                </c:pt>
                <c:pt idx="624">
                  <c:v>525915</c:v>
                </c:pt>
                <c:pt idx="625">
                  <c:v>525958</c:v>
                </c:pt>
                <c:pt idx="626">
                  <c:v>526003</c:v>
                </c:pt>
                <c:pt idx="627">
                  <c:v>526044</c:v>
                </c:pt>
                <c:pt idx="628">
                  <c:v>526088</c:v>
                </c:pt>
                <c:pt idx="629">
                  <c:v>526130</c:v>
                </c:pt>
                <c:pt idx="630">
                  <c:v>526170</c:v>
                </c:pt>
                <c:pt idx="631">
                  <c:v>526210</c:v>
                </c:pt>
                <c:pt idx="632">
                  <c:v>526254</c:v>
                </c:pt>
                <c:pt idx="633">
                  <c:v>526296</c:v>
                </c:pt>
                <c:pt idx="634">
                  <c:v>526336</c:v>
                </c:pt>
                <c:pt idx="635">
                  <c:v>526379</c:v>
                </c:pt>
                <c:pt idx="636">
                  <c:v>526424</c:v>
                </c:pt>
                <c:pt idx="637">
                  <c:v>526465</c:v>
                </c:pt>
                <c:pt idx="638">
                  <c:v>526510</c:v>
                </c:pt>
                <c:pt idx="639">
                  <c:v>526552</c:v>
                </c:pt>
                <c:pt idx="640">
                  <c:v>526594</c:v>
                </c:pt>
                <c:pt idx="641">
                  <c:v>526636</c:v>
                </c:pt>
                <c:pt idx="642">
                  <c:v>526678</c:v>
                </c:pt>
                <c:pt idx="643">
                  <c:v>526719</c:v>
                </c:pt>
                <c:pt idx="644">
                  <c:v>526762</c:v>
                </c:pt>
                <c:pt idx="645">
                  <c:v>526800</c:v>
                </c:pt>
                <c:pt idx="646">
                  <c:v>526844</c:v>
                </c:pt>
                <c:pt idx="647">
                  <c:v>526888</c:v>
                </c:pt>
                <c:pt idx="648">
                  <c:v>526926</c:v>
                </c:pt>
                <c:pt idx="649">
                  <c:v>526965</c:v>
                </c:pt>
                <c:pt idx="650">
                  <c:v>527010</c:v>
                </c:pt>
                <c:pt idx="651">
                  <c:v>527055</c:v>
                </c:pt>
                <c:pt idx="652">
                  <c:v>527102</c:v>
                </c:pt>
                <c:pt idx="653">
                  <c:v>527144</c:v>
                </c:pt>
                <c:pt idx="654">
                  <c:v>527188</c:v>
                </c:pt>
                <c:pt idx="655">
                  <c:v>527230</c:v>
                </c:pt>
                <c:pt idx="656">
                  <c:v>527272</c:v>
                </c:pt>
                <c:pt idx="657">
                  <c:v>527316</c:v>
                </c:pt>
                <c:pt idx="658">
                  <c:v>527356</c:v>
                </c:pt>
                <c:pt idx="659">
                  <c:v>527401</c:v>
                </c:pt>
                <c:pt idx="660">
                  <c:v>527450</c:v>
                </c:pt>
                <c:pt idx="661">
                  <c:v>527493</c:v>
                </c:pt>
                <c:pt idx="662">
                  <c:v>527535</c:v>
                </c:pt>
                <c:pt idx="663">
                  <c:v>527577</c:v>
                </c:pt>
                <c:pt idx="664">
                  <c:v>527620</c:v>
                </c:pt>
                <c:pt idx="665">
                  <c:v>527664</c:v>
                </c:pt>
                <c:pt idx="666">
                  <c:v>527709</c:v>
                </c:pt>
                <c:pt idx="667">
                  <c:v>527753</c:v>
                </c:pt>
                <c:pt idx="668">
                  <c:v>527800</c:v>
                </c:pt>
                <c:pt idx="669">
                  <c:v>527842</c:v>
                </c:pt>
                <c:pt idx="670">
                  <c:v>527891</c:v>
                </c:pt>
                <c:pt idx="671">
                  <c:v>527936</c:v>
                </c:pt>
                <c:pt idx="672">
                  <c:v>527972</c:v>
                </c:pt>
                <c:pt idx="673">
                  <c:v>528017</c:v>
                </c:pt>
                <c:pt idx="674">
                  <c:v>528057</c:v>
                </c:pt>
                <c:pt idx="675">
                  <c:v>528099</c:v>
                </c:pt>
                <c:pt idx="676">
                  <c:v>528144</c:v>
                </c:pt>
                <c:pt idx="677">
                  <c:v>528186</c:v>
                </c:pt>
                <c:pt idx="678">
                  <c:v>528226</c:v>
                </c:pt>
                <c:pt idx="679">
                  <c:v>528265</c:v>
                </c:pt>
                <c:pt idx="680">
                  <c:v>528305</c:v>
                </c:pt>
                <c:pt idx="681">
                  <c:v>528346</c:v>
                </c:pt>
                <c:pt idx="682">
                  <c:v>528389</c:v>
                </c:pt>
                <c:pt idx="683">
                  <c:v>528435</c:v>
                </c:pt>
                <c:pt idx="684">
                  <c:v>528475</c:v>
                </c:pt>
                <c:pt idx="685">
                  <c:v>528518</c:v>
                </c:pt>
                <c:pt idx="686">
                  <c:v>528564</c:v>
                </c:pt>
                <c:pt idx="687">
                  <c:v>528599</c:v>
                </c:pt>
                <c:pt idx="688">
                  <c:v>528642</c:v>
                </c:pt>
                <c:pt idx="689">
                  <c:v>528683</c:v>
                </c:pt>
                <c:pt idx="690">
                  <c:v>528721</c:v>
                </c:pt>
                <c:pt idx="691">
                  <c:v>528764</c:v>
                </c:pt>
                <c:pt idx="692">
                  <c:v>528805</c:v>
                </c:pt>
                <c:pt idx="693">
                  <c:v>528854</c:v>
                </c:pt>
                <c:pt idx="694">
                  <c:v>528895</c:v>
                </c:pt>
                <c:pt idx="695">
                  <c:v>528939</c:v>
                </c:pt>
                <c:pt idx="696">
                  <c:v>528976</c:v>
                </c:pt>
                <c:pt idx="697">
                  <c:v>529014</c:v>
                </c:pt>
                <c:pt idx="698">
                  <c:v>529057</c:v>
                </c:pt>
                <c:pt idx="699">
                  <c:v>529099</c:v>
                </c:pt>
                <c:pt idx="700">
                  <c:v>529139</c:v>
                </c:pt>
                <c:pt idx="701">
                  <c:v>529182</c:v>
                </c:pt>
                <c:pt idx="702">
                  <c:v>529223</c:v>
                </c:pt>
                <c:pt idx="703">
                  <c:v>529266</c:v>
                </c:pt>
                <c:pt idx="704">
                  <c:v>529306</c:v>
                </c:pt>
                <c:pt idx="705">
                  <c:v>529346</c:v>
                </c:pt>
                <c:pt idx="706">
                  <c:v>529388</c:v>
                </c:pt>
                <c:pt idx="707">
                  <c:v>529431</c:v>
                </c:pt>
                <c:pt idx="708">
                  <c:v>529473</c:v>
                </c:pt>
                <c:pt idx="709">
                  <c:v>529518</c:v>
                </c:pt>
                <c:pt idx="710">
                  <c:v>529557</c:v>
                </c:pt>
                <c:pt idx="711">
                  <c:v>529596</c:v>
                </c:pt>
                <c:pt idx="712">
                  <c:v>529638</c:v>
                </c:pt>
                <c:pt idx="713">
                  <c:v>529681</c:v>
                </c:pt>
                <c:pt idx="714">
                  <c:v>529724</c:v>
                </c:pt>
                <c:pt idx="715">
                  <c:v>529768</c:v>
                </c:pt>
                <c:pt idx="716">
                  <c:v>529806</c:v>
                </c:pt>
                <c:pt idx="717">
                  <c:v>529848</c:v>
                </c:pt>
                <c:pt idx="718">
                  <c:v>529893</c:v>
                </c:pt>
                <c:pt idx="719">
                  <c:v>529935</c:v>
                </c:pt>
                <c:pt idx="720">
                  <c:v>529976</c:v>
                </c:pt>
                <c:pt idx="721">
                  <c:v>530017</c:v>
                </c:pt>
                <c:pt idx="722">
                  <c:v>530057</c:v>
                </c:pt>
                <c:pt idx="723">
                  <c:v>530101</c:v>
                </c:pt>
                <c:pt idx="724">
                  <c:v>530142</c:v>
                </c:pt>
                <c:pt idx="725">
                  <c:v>530185</c:v>
                </c:pt>
                <c:pt idx="726">
                  <c:v>530228</c:v>
                </c:pt>
                <c:pt idx="727">
                  <c:v>530269</c:v>
                </c:pt>
                <c:pt idx="728">
                  <c:v>530312</c:v>
                </c:pt>
                <c:pt idx="729">
                  <c:v>530353</c:v>
                </c:pt>
                <c:pt idx="730">
                  <c:v>530397</c:v>
                </c:pt>
                <c:pt idx="731">
                  <c:v>530439</c:v>
                </c:pt>
                <c:pt idx="732">
                  <c:v>530481</c:v>
                </c:pt>
                <c:pt idx="733">
                  <c:v>530521</c:v>
                </c:pt>
                <c:pt idx="734">
                  <c:v>530564</c:v>
                </c:pt>
                <c:pt idx="735">
                  <c:v>530609</c:v>
                </c:pt>
                <c:pt idx="736">
                  <c:v>530650</c:v>
                </c:pt>
                <c:pt idx="737">
                  <c:v>530689</c:v>
                </c:pt>
                <c:pt idx="738">
                  <c:v>530730</c:v>
                </c:pt>
                <c:pt idx="739">
                  <c:v>530768</c:v>
                </c:pt>
                <c:pt idx="740">
                  <c:v>530808</c:v>
                </c:pt>
                <c:pt idx="741">
                  <c:v>530849</c:v>
                </c:pt>
                <c:pt idx="742">
                  <c:v>530888</c:v>
                </c:pt>
                <c:pt idx="743">
                  <c:v>530928</c:v>
                </c:pt>
                <c:pt idx="744">
                  <c:v>530975</c:v>
                </c:pt>
                <c:pt idx="745">
                  <c:v>531014</c:v>
                </c:pt>
                <c:pt idx="746">
                  <c:v>531056</c:v>
                </c:pt>
                <c:pt idx="747">
                  <c:v>531097</c:v>
                </c:pt>
                <c:pt idx="748">
                  <c:v>531139</c:v>
                </c:pt>
                <c:pt idx="749">
                  <c:v>531176</c:v>
                </c:pt>
                <c:pt idx="750">
                  <c:v>531222</c:v>
                </c:pt>
                <c:pt idx="751">
                  <c:v>531264</c:v>
                </c:pt>
                <c:pt idx="752">
                  <c:v>531305</c:v>
                </c:pt>
                <c:pt idx="753">
                  <c:v>531343</c:v>
                </c:pt>
                <c:pt idx="754">
                  <c:v>531384</c:v>
                </c:pt>
                <c:pt idx="755">
                  <c:v>531424</c:v>
                </c:pt>
                <c:pt idx="756">
                  <c:v>531465</c:v>
                </c:pt>
                <c:pt idx="757">
                  <c:v>531503</c:v>
                </c:pt>
                <c:pt idx="758">
                  <c:v>531547</c:v>
                </c:pt>
                <c:pt idx="759">
                  <c:v>531590</c:v>
                </c:pt>
                <c:pt idx="760">
                  <c:v>531634</c:v>
                </c:pt>
                <c:pt idx="761">
                  <c:v>531674</c:v>
                </c:pt>
                <c:pt idx="762">
                  <c:v>531715</c:v>
                </c:pt>
                <c:pt idx="763">
                  <c:v>531755</c:v>
                </c:pt>
                <c:pt idx="764">
                  <c:v>531798</c:v>
                </c:pt>
                <c:pt idx="765">
                  <c:v>531841</c:v>
                </c:pt>
                <c:pt idx="766">
                  <c:v>531881</c:v>
                </c:pt>
                <c:pt idx="767">
                  <c:v>531921</c:v>
                </c:pt>
                <c:pt idx="768">
                  <c:v>531967</c:v>
                </c:pt>
                <c:pt idx="769">
                  <c:v>532008</c:v>
                </c:pt>
                <c:pt idx="770">
                  <c:v>532049</c:v>
                </c:pt>
                <c:pt idx="771">
                  <c:v>532091</c:v>
                </c:pt>
                <c:pt idx="772">
                  <c:v>532133</c:v>
                </c:pt>
                <c:pt idx="773">
                  <c:v>532179</c:v>
                </c:pt>
                <c:pt idx="774">
                  <c:v>532221</c:v>
                </c:pt>
                <c:pt idx="775">
                  <c:v>532264</c:v>
                </c:pt>
                <c:pt idx="776">
                  <c:v>532311</c:v>
                </c:pt>
                <c:pt idx="777">
                  <c:v>532357</c:v>
                </c:pt>
                <c:pt idx="778">
                  <c:v>532401</c:v>
                </c:pt>
                <c:pt idx="779">
                  <c:v>532445</c:v>
                </c:pt>
                <c:pt idx="780">
                  <c:v>532490</c:v>
                </c:pt>
                <c:pt idx="781">
                  <c:v>532532</c:v>
                </c:pt>
                <c:pt idx="782">
                  <c:v>532575</c:v>
                </c:pt>
                <c:pt idx="783">
                  <c:v>532620</c:v>
                </c:pt>
                <c:pt idx="784">
                  <c:v>532662</c:v>
                </c:pt>
                <c:pt idx="785">
                  <c:v>532705</c:v>
                </c:pt>
                <c:pt idx="786">
                  <c:v>532747</c:v>
                </c:pt>
                <c:pt idx="787">
                  <c:v>532793</c:v>
                </c:pt>
                <c:pt idx="788">
                  <c:v>532833</c:v>
                </c:pt>
                <c:pt idx="789">
                  <c:v>532873</c:v>
                </c:pt>
                <c:pt idx="790">
                  <c:v>532915</c:v>
                </c:pt>
                <c:pt idx="791">
                  <c:v>532958</c:v>
                </c:pt>
                <c:pt idx="792">
                  <c:v>532999</c:v>
                </c:pt>
                <c:pt idx="793">
                  <c:v>533040</c:v>
                </c:pt>
                <c:pt idx="794">
                  <c:v>533079</c:v>
                </c:pt>
                <c:pt idx="795">
                  <c:v>533124</c:v>
                </c:pt>
                <c:pt idx="796">
                  <c:v>533166</c:v>
                </c:pt>
                <c:pt idx="797">
                  <c:v>533209</c:v>
                </c:pt>
                <c:pt idx="798">
                  <c:v>533246</c:v>
                </c:pt>
                <c:pt idx="799">
                  <c:v>533288</c:v>
                </c:pt>
                <c:pt idx="800">
                  <c:v>533332</c:v>
                </c:pt>
                <c:pt idx="801">
                  <c:v>533378</c:v>
                </c:pt>
                <c:pt idx="802">
                  <c:v>533420</c:v>
                </c:pt>
                <c:pt idx="803">
                  <c:v>533459</c:v>
                </c:pt>
                <c:pt idx="804">
                  <c:v>533499</c:v>
                </c:pt>
                <c:pt idx="805">
                  <c:v>533540</c:v>
                </c:pt>
                <c:pt idx="806">
                  <c:v>533580</c:v>
                </c:pt>
                <c:pt idx="807">
                  <c:v>533627</c:v>
                </c:pt>
                <c:pt idx="808">
                  <c:v>533671</c:v>
                </c:pt>
                <c:pt idx="809">
                  <c:v>533713</c:v>
                </c:pt>
                <c:pt idx="810">
                  <c:v>533755</c:v>
                </c:pt>
                <c:pt idx="811">
                  <c:v>533797</c:v>
                </c:pt>
                <c:pt idx="812">
                  <c:v>533839</c:v>
                </c:pt>
                <c:pt idx="813">
                  <c:v>533882</c:v>
                </c:pt>
                <c:pt idx="814">
                  <c:v>533922</c:v>
                </c:pt>
                <c:pt idx="815">
                  <c:v>533969</c:v>
                </c:pt>
                <c:pt idx="816">
                  <c:v>534013</c:v>
                </c:pt>
                <c:pt idx="817">
                  <c:v>534054</c:v>
                </c:pt>
                <c:pt idx="818">
                  <c:v>534091</c:v>
                </c:pt>
                <c:pt idx="819">
                  <c:v>534135</c:v>
                </c:pt>
                <c:pt idx="820">
                  <c:v>534180</c:v>
                </c:pt>
                <c:pt idx="821">
                  <c:v>534220</c:v>
                </c:pt>
                <c:pt idx="822">
                  <c:v>534264</c:v>
                </c:pt>
                <c:pt idx="823">
                  <c:v>534308</c:v>
                </c:pt>
                <c:pt idx="824">
                  <c:v>534352</c:v>
                </c:pt>
                <c:pt idx="825">
                  <c:v>534396</c:v>
                </c:pt>
                <c:pt idx="826">
                  <c:v>534438</c:v>
                </c:pt>
                <c:pt idx="827">
                  <c:v>534480</c:v>
                </c:pt>
                <c:pt idx="828">
                  <c:v>534524</c:v>
                </c:pt>
                <c:pt idx="829">
                  <c:v>534567</c:v>
                </c:pt>
                <c:pt idx="830">
                  <c:v>534604</c:v>
                </c:pt>
                <c:pt idx="831">
                  <c:v>534647</c:v>
                </c:pt>
                <c:pt idx="832">
                  <c:v>534688</c:v>
                </c:pt>
                <c:pt idx="833">
                  <c:v>534732</c:v>
                </c:pt>
                <c:pt idx="834">
                  <c:v>534772</c:v>
                </c:pt>
                <c:pt idx="835">
                  <c:v>534815</c:v>
                </c:pt>
                <c:pt idx="836">
                  <c:v>534859</c:v>
                </c:pt>
                <c:pt idx="837">
                  <c:v>534905</c:v>
                </c:pt>
                <c:pt idx="838">
                  <c:v>534948</c:v>
                </c:pt>
                <c:pt idx="839">
                  <c:v>534993</c:v>
                </c:pt>
                <c:pt idx="840">
                  <c:v>535040</c:v>
                </c:pt>
                <c:pt idx="841">
                  <c:v>535085</c:v>
                </c:pt>
                <c:pt idx="842">
                  <c:v>535131</c:v>
                </c:pt>
                <c:pt idx="843">
                  <c:v>535176</c:v>
                </c:pt>
                <c:pt idx="844">
                  <c:v>535219</c:v>
                </c:pt>
                <c:pt idx="845">
                  <c:v>535264</c:v>
                </c:pt>
                <c:pt idx="846">
                  <c:v>535310</c:v>
                </c:pt>
                <c:pt idx="847">
                  <c:v>535349</c:v>
                </c:pt>
                <c:pt idx="848">
                  <c:v>535392</c:v>
                </c:pt>
                <c:pt idx="849">
                  <c:v>535433</c:v>
                </c:pt>
                <c:pt idx="850">
                  <c:v>535478</c:v>
                </c:pt>
                <c:pt idx="851">
                  <c:v>535522</c:v>
                </c:pt>
                <c:pt idx="852">
                  <c:v>535569</c:v>
                </c:pt>
                <c:pt idx="853">
                  <c:v>535612</c:v>
                </c:pt>
                <c:pt idx="854">
                  <c:v>535659</c:v>
                </c:pt>
                <c:pt idx="855">
                  <c:v>535704</c:v>
                </c:pt>
                <c:pt idx="856">
                  <c:v>535747</c:v>
                </c:pt>
                <c:pt idx="857">
                  <c:v>535795</c:v>
                </c:pt>
                <c:pt idx="858">
                  <c:v>535840</c:v>
                </c:pt>
                <c:pt idx="859">
                  <c:v>535880</c:v>
                </c:pt>
                <c:pt idx="860">
                  <c:v>535923</c:v>
                </c:pt>
                <c:pt idx="861">
                  <c:v>535966</c:v>
                </c:pt>
                <c:pt idx="862">
                  <c:v>536009</c:v>
                </c:pt>
                <c:pt idx="863">
                  <c:v>536052</c:v>
                </c:pt>
                <c:pt idx="864">
                  <c:v>536089</c:v>
                </c:pt>
                <c:pt idx="865">
                  <c:v>536134</c:v>
                </c:pt>
                <c:pt idx="866">
                  <c:v>536180</c:v>
                </c:pt>
                <c:pt idx="867">
                  <c:v>536222</c:v>
                </c:pt>
                <c:pt idx="868">
                  <c:v>536265</c:v>
                </c:pt>
                <c:pt idx="869">
                  <c:v>536312</c:v>
                </c:pt>
                <c:pt idx="870">
                  <c:v>536353</c:v>
                </c:pt>
                <c:pt idx="871">
                  <c:v>536395</c:v>
                </c:pt>
                <c:pt idx="872">
                  <c:v>536437</c:v>
                </c:pt>
                <c:pt idx="873">
                  <c:v>536481</c:v>
                </c:pt>
                <c:pt idx="874">
                  <c:v>536522</c:v>
                </c:pt>
                <c:pt idx="875">
                  <c:v>536567</c:v>
                </c:pt>
                <c:pt idx="876">
                  <c:v>536607</c:v>
                </c:pt>
                <c:pt idx="877">
                  <c:v>536646</c:v>
                </c:pt>
                <c:pt idx="878">
                  <c:v>536690</c:v>
                </c:pt>
                <c:pt idx="879">
                  <c:v>536735</c:v>
                </c:pt>
                <c:pt idx="880">
                  <c:v>536775</c:v>
                </c:pt>
                <c:pt idx="881">
                  <c:v>536818</c:v>
                </c:pt>
                <c:pt idx="882">
                  <c:v>536862</c:v>
                </c:pt>
                <c:pt idx="883">
                  <c:v>536904</c:v>
                </c:pt>
                <c:pt idx="884">
                  <c:v>536945</c:v>
                </c:pt>
                <c:pt idx="885">
                  <c:v>536989</c:v>
                </c:pt>
                <c:pt idx="886">
                  <c:v>537031</c:v>
                </c:pt>
                <c:pt idx="887">
                  <c:v>537076</c:v>
                </c:pt>
                <c:pt idx="888">
                  <c:v>537117</c:v>
                </c:pt>
                <c:pt idx="889">
                  <c:v>537158</c:v>
                </c:pt>
                <c:pt idx="890">
                  <c:v>537197</c:v>
                </c:pt>
                <c:pt idx="891">
                  <c:v>537243</c:v>
                </c:pt>
                <c:pt idx="892">
                  <c:v>537284</c:v>
                </c:pt>
                <c:pt idx="893">
                  <c:v>537327</c:v>
                </c:pt>
                <c:pt idx="894">
                  <c:v>537367</c:v>
                </c:pt>
                <c:pt idx="895">
                  <c:v>537408</c:v>
                </c:pt>
                <c:pt idx="896">
                  <c:v>537452</c:v>
                </c:pt>
                <c:pt idx="897">
                  <c:v>537495</c:v>
                </c:pt>
                <c:pt idx="898">
                  <c:v>537541</c:v>
                </c:pt>
                <c:pt idx="899">
                  <c:v>537582</c:v>
                </c:pt>
                <c:pt idx="900">
                  <c:v>537626</c:v>
                </c:pt>
                <c:pt idx="901">
                  <c:v>537670</c:v>
                </c:pt>
                <c:pt idx="902">
                  <c:v>537713</c:v>
                </c:pt>
                <c:pt idx="903">
                  <c:v>537751</c:v>
                </c:pt>
                <c:pt idx="904">
                  <c:v>537796</c:v>
                </c:pt>
                <c:pt idx="905">
                  <c:v>537843</c:v>
                </c:pt>
                <c:pt idx="906">
                  <c:v>537886</c:v>
                </c:pt>
                <c:pt idx="907">
                  <c:v>537931</c:v>
                </c:pt>
                <c:pt idx="908">
                  <c:v>537967</c:v>
                </c:pt>
                <c:pt idx="909">
                  <c:v>538012</c:v>
                </c:pt>
                <c:pt idx="910">
                  <c:v>538056</c:v>
                </c:pt>
                <c:pt idx="911">
                  <c:v>538106</c:v>
                </c:pt>
                <c:pt idx="912">
                  <c:v>538149</c:v>
                </c:pt>
                <c:pt idx="913">
                  <c:v>538190</c:v>
                </c:pt>
                <c:pt idx="914">
                  <c:v>538234</c:v>
                </c:pt>
                <c:pt idx="915">
                  <c:v>538277</c:v>
                </c:pt>
                <c:pt idx="916">
                  <c:v>538318</c:v>
                </c:pt>
                <c:pt idx="917">
                  <c:v>538360</c:v>
                </c:pt>
                <c:pt idx="918">
                  <c:v>538402</c:v>
                </c:pt>
                <c:pt idx="919">
                  <c:v>538448</c:v>
                </c:pt>
                <c:pt idx="920">
                  <c:v>538494</c:v>
                </c:pt>
                <c:pt idx="921">
                  <c:v>538537</c:v>
                </c:pt>
                <c:pt idx="922">
                  <c:v>538579</c:v>
                </c:pt>
                <c:pt idx="923">
                  <c:v>538621</c:v>
                </c:pt>
                <c:pt idx="924">
                  <c:v>538671</c:v>
                </c:pt>
                <c:pt idx="925">
                  <c:v>538711</c:v>
                </c:pt>
                <c:pt idx="926">
                  <c:v>538753</c:v>
                </c:pt>
                <c:pt idx="927">
                  <c:v>538798</c:v>
                </c:pt>
                <c:pt idx="928">
                  <c:v>538838</c:v>
                </c:pt>
                <c:pt idx="929">
                  <c:v>538883</c:v>
                </c:pt>
                <c:pt idx="930">
                  <c:v>538927</c:v>
                </c:pt>
                <c:pt idx="931">
                  <c:v>538969</c:v>
                </c:pt>
                <c:pt idx="932">
                  <c:v>539009</c:v>
                </c:pt>
                <c:pt idx="933">
                  <c:v>539054</c:v>
                </c:pt>
                <c:pt idx="934">
                  <c:v>539099</c:v>
                </c:pt>
                <c:pt idx="935">
                  <c:v>539143</c:v>
                </c:pt>
                <c:pt idx="936">
                  <c:v>539184</c:v>
                </c:pt>
                <c:pt idx="937">
                  <c:v>539228</c:v>
                </c:pt>
                <c:pt idx="938">
                  <c:v>539271</c:v>
                </c:pt>
                <c:pt idx="939">
                  <c:v>539315</c:v>
                </c:pt>
                <c:pt idx="940">
                  <c:v>539353</c:v>
                </c:pt>
                <c:pt idx="941">
                  <c:v>539398</c:v>
                </c:pt>
                <c:pt idx="942">
                  <c:v>539442</c:v>
                </c:pt>
                <c:pt idx="943">
                  <c:v>539490</c:v>
                </c:pt>
                <c:pt idx="944">
                  <c:v>539533</c:v>
                </c:pt>
                <c:pt idx="945">
                  <c:v>539576</c:v>
                </c:pt>
                <c:pt idx="946">
                  <c:v>539620</c:v>
                </c:pt>
                <c:pt idx="947">
                  <c:v>539658</c:v>
                </c:pt>
                <c:pt idx="948">
                  <c:v>539701</c:v>
                </c:pt>
                <c:pt idx="949">
                  <c:v>539742</c:v>
                </c:pt>
                <c:pt idx="950">
                  <c:v>539782</c:v>
                </c:pt>
                <c:pt idx="951">
                  <c:v>539822</c:v>
                </c:pt>
                <c:pt idx="952">
                  <c:v>539866</c:v>
                </c:pt>
                <c:pt idx="953">
                  <c:v>539906</c:v>
                </c:pt>
                <c:pt idx="954">
                  <c:v>539943</c:v>
                </c:pt>
                <c:pt idx="955">
                  <c:v>539982</c:v>
                </c:pt>
                <c:pt idx="956">
                  <c:v>540025</c:v>
                </c:pt>
                <c:pt idx="957">
                  <c:v>540069</c:v>
                </c:pt>
                <c:pt idx="958">
                  <c:v>540109</c:v>
                </c:pt>
                <c:pt idx="959">
                  <c:v>540153</c:v>
                </c:pt>
                <c:pt idx="960">
                  <c:v>540191</c:v>
                </c:pt>
                <c:pt idx="961">
                  <c:v>540231</c:v>
                </c:pt>
                <c:pt idx="962">
                  <c:v>540271</c:v>
                </c:pt>
                <c:pt idx="963">
                  <c:v>540314</c:v>
                </c:pt>
                <c:pt idx="964">
                  <c:v>540359</c:v>
                </c:pt>
                <c:pt idx="965">
                  <c:v>540398</c:v>
                </c:pt>
                <c:pt idx="966">
                  <c:v>540440</c:v>
                </c:pt>
                <c:pt idx="967">
                  <c:v>540477</c:v>
                </c:pt>
                <c:pt idx="968">
                  <c:v>540518</c:v>
                </c:pt>
                <c:pt idx="969">
                  <c:v>540565</c:v>
                </c:pt>
                <c:pt idx="970">
                  <c:v>540607</c:v>
                </c:pt>
                <c:pt idx="971">
                  <c:v>540648</c:v>
                </c:pt>
                <c:pt idx="972">
                  <c:v>540692</c:v>
                </c:pt>
                <c:pt idx="973">
                  <c:v>540736</c:v>
                </c:pt>
                <c:pt idx="974">
                  <c:v>540779</c:v>
                </c:pt>
                <c:pt idx="975">
                  <c:v>540822</c:v>
                </c:pt>
                <c:pt idx="976">
                  <c:v>540864</c:v>
                </c:pt>
                <c:pt idx="977">
                  <c:v>540907</c:v>
                </c:pt>
                <c:pt idx="978">
                  <c:v>540954</c:v>
                </c:pt>
                <c:pt idx="979">
                  <c:v>540999</c:v>
                </c:pt>
                <c:pt idx="980">
                  <c:v>541039</c:v>
                </c:pt>
                <c:pt idx="981">
                  <c:v>541080</c:v>
                </c:pt>
                <c:pt idx="982">
                  <c:v>541121</c:v>
                </c:pt>
                <c:pt idx="983">
                  <c:v>541161</c:v>
                </c:pt>
                <c:pt idx="984">
                  <c:v>541201</c:v>
                </c:pt>
                <c:pt idx="985">
                  <c:v>541244</c:v>
                </c:pt>
                <c:pt idx="986">
                  <c:v>541284</c:v>
                </c:pt>
                <c:pt idx="987">
                  <c:v>541325</c:v>
                </c:pt>
                <c:pt idx="988">
                  <c:v>541369</c:v>
                </c:pt>
                <c:pt idx="989">
                  <c:v>541406</c:v>
                </c:pt>
                <c:pt idx="990">
                  <c:v>541450</c:v>
                </c:pt>
                <c:pt idx="991">
                  <c:v>541489</c:v>
                </c:pt>
                <c:pt idx="992">
                  <c:v>541529</c:v>
                </c:pt>
                <c:pt idx="993">
                  <c:v>541568</c:v>
                </c:pt>
                <c:pt idx="994">
                  <c:v>541614</c:v>
                </c:pt>
                <c:pt idx="995">
                  <c:v>541659</c:v>
                </c:pt>
                <c:pt idx="996">
                  <c:v>541701</c:v>
                </c:pt>
                <c:pt idx="997">
                  <c:v>541745</c:v>
                </c:pt>
                <c:pt idx="998">
                  <c:v>541790</c:v>
                </c:pt>
                <c:pt idx="999">
                  <c:v>541832</c:v>
                </c:pt>
              </c:numCache>
            </c:numRef>
          </c:val>
          <c:smooth val="0"/>
          <c:extLst>
            <c:ext xmlns:c16="http://schemas.microsoft.com/office/drawing/2014/chart" uri="{C3380CC4-5D6E-409C-BE32-E72D297353CC}">
              <c16:uniqueId val="{00000003-78C5-4F6B-A046-04DEC4773764}"/>
            </c:ext>
          </c:extLst>
        </c:ser>
        <c:ser>
          <c:idx val="4"/>
          <c:order val="4"/>
          <c:tx>
            <c:strRef>
              <c:f>'65'!$G$1</c:f>
              <c:strCache>
                <c:ptCount val="1"/>
                <c:pt idx="0">
                  <c:v>75%</c:v>
                </c:pt>
              </c:strCache>
            </c:strRef>
          </c:tx>
          <c:spPr>
            <a:ln w="28575" cap="rnd">
              <a:solidFill>
                <a:schemeClr val="accent5"/>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G$2:$G$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93</c:v>
                </c:pt>
                <c:pt idx="313">
                  <c:v>423453</c:v>
                </c:pt>
                <c:pt idx="314">
                  <c:v>427520</c:v>
                </c:pt>
                <c:pt idx="315">
                  <c:v>431639</c:v>
                </c:pt>
                <c:pt idx="316">
                  <c:v>435778</c:v>
                </c:pt>
                <c:pt idx="317">
                  <c:v>439979</c:v>
                </c:pt>
                <c:pt idx="318">
                  <c:v>444117</c:v>
                </c:pt>
                <c:pt idx="319">
                  <c:v>448212</c:v>
                </c:pt>
                <c:pt idx="320">
                  <c:v>452230</c:v>
                </c:pt>
                <c:pt idx="321">
                  <c:v>456157</c:v>
                </c:pt>
                <c:pt idx="322">
                  <c:v>459973</c:v>
                </c:pt>
                <c:pt idx="323">
                  <c:v>463690</c:v>
                </c:pt>
                <c:pt idx="324">
                  <c:v>467284</c:v>
                </c:pt>
                <c:pt idx="325">
                  <c:v>470696</c:v>
                </c:pt>
                <c:pt idx="326">
                  <c:v>473968</c:v>
                </c:pt>
                <c:pt idx="327">
                  <c:v>477036</c:v>
                </c:pt>
                <c:pt idx="328">
                  <c:v>479896</c:v>
                </c:pt>
                <c:pt idx="329">
                  <c:v>482541</c:v>
                </c:pt>
                <c:pt idx="330">
                  <c:v>485011</c:v>
                </c:pt>
                <c:pt idx="331">
                  <c:v>487310</c:v>
                </c:pt>
                <c:pt idx="332">
                  <c:v>489408</c:v>
                </c:pt>
                <c:pt idx="333">
                  <c:v>491304</c:v>
                </c:pt>
                <c:pt idx="334">
                  <c:v>492987</c:v>
                </c:pt>
                <c:pt idx="335">
                  <c:v>494506</c:v>
                </c:pt>
                <c:pt idx="336">
                  <c:v>495820</c:v>
                </c:pt>
                <c:pt idx="337">
                  <c:v>496967</c:v>
                </c:pt>
                <c:pt idx="338">
                  <c:v>497718</c:v>
                </c:pt>
                <c:pt idx="339">
                  <c:v>498371</c:v>
                </c:pt>
                <c:pt idx="340">
                  <c:v>498961</c:v>
                </c:pt>
                <c:pt idx="341">
                  <c:v>499477</c:v>
                </c:pt>
                <c:pt idx="342">
                  <c:v>499932</c:v>
                </c:pt>
                <c:pt idx="343">
                  <c:v>500461</c:v>
                </c:pt>
                <c:pt idx="344">
                  <c:v>500939</c:v>
                </c:pt>
                <c:pt idx="345">
                  <c:v>501366</c:v>
                </c:pt>
                <c:pt idx="346">
                  <c:v>501748</c:v>
                </c:pt>
                <c:pt idx="347">
                  <c:v>502065</c:v>
                </c:pt>
                <c:pt idx="348">
                  <c:v>502357</c:v>
                </c:pt>
                <c:pt idx="349">
                  <c:v>502622</c:v>
                </c:pt>
                <c:pt idx="350">
                  <c:v>502862</c:v>
                </c:pt>
                <c:pt idx="351">
                  <c:v>503085</c:v>
                </c:pt>
                <c:pt idx="352">
                  <c:v>503300</c:v>
                </c:pt>
                <c:pt idx="353">
                  <c:v>503492</c:v>
                </c:pt>
                <c:pt idx="354">
                  <c:v>503661</c:v>
                </c:pt>
                <c:pt idx="355">
                  <c:v>503822</c:v>
                </c:pt>
                <c:pt idx="356">
                  <c:v>503967</c:v>
                </c:pt>
                <c:pt idx="357">
                  <c:v>504091</c:v>
                </c:pt>
                <c:pt idx="358">
                  <c:v>504215</c:v>
                </c:pt>
                <c:pt idx="359">
                  <c:v>504314</c:v>
                </c:pt>
                <c:pt idx="360">
                  <c:v>504409</c:v>
                </c:pt>
                <c:pt idx="361">
                  <c:v>504504</c:v>
                </c:pt>
                <c:pt idx="362">
                  <c:v>504595</c:v>
                </c:pt>
                <c:pt idx="363">
                  <c:v>504682</c:v>
                </c:pt>
                <c:pt idx="364">
                  <c:v>504756</c:v>
                </c:pt>
                <c:pt idx="365">
                  <c:v>504819</c:v>
                </c:pt>
                <c:pt idx="366">
                  <c:v>504880</c:v>
                </c:pt>
                <c:pt idx="367">
                  <c:v>504940</c:v>
                </c:pt>
                <c:pt idx="368">
                  <c:v>504995</c:v>
                </c:pt>
                <c:pt idx="369">
                  <c:v>505048</c:v>
                </c:pt>
                <c:pt idx="370">
                  <c:v>505095</c:v>
                </c:pt>
                <c:pt idx="371">
                  <c:v>505137</c:v>
                </c:pt>
                <c:pt idx="372">
                  <c:v>505177</c:v>
                </c:pt>
                <c:pt idx="373">
                  <c:v>505215</c:v>
                </c:pt>
                <c:pt idx="374">
                  <c:v>505256</c:v>
                </c:pt>
                <c:pt idx="375">
                  <c:v>505290</c:v>
                </c:pt>
                <c:pt idx="376">
                  <c:v>505324</c:v>
                </c:pt>
                <c:pt idx="377">
                  <c:v>505357</c:v>
                </c:pt>
                <c:pt idx="378">
                  <c:v>505388</c:v>
                </c:pt>
                <c:pt idx="379">
                  <c:v>505417</c:v>
                </c:pt>
                <c:pt idx="380">
                  <c:v>505444</c:v>
                </c:pt>
                <c:pt idx="381">
                  <c:v>505471</c:v>
                </c:pt>
                <c:pt idx="382">
                  <c:v>505497</c:v>
                </c:pt>
                <c:pt idx="383">
                  <c:v>505520</c:v>
                </c:pt>
                <c:pt idx="384">
                  <c:v>505545</c:v>
                </c:pt>
                <c:pt idx="385">
                  <c:v>505568</c:v>
                </c:pt>
                <c:pt idx="386">
                  <c:v>505594</c:v>
                </c:pt>
                <c:pt idx="387">
                  <c:v>505618</c:v>
                </c:pt>
                <c:pt idx="388">
                  <c:v>505640</c:v>
                </c:pt>
                <c:pt idx="389">
                  <c:v>505660</c:v>
                </c:pt>
                <c:pt idx="390">
                  <c:v>505681</c:v>
                </c:pt>
                <c:pt idx="391">
                  <c:v>505702</c:v>
                </c:pt>
                <c:pt idx="392">
                  <c:v>505722</c:v>
                </c:pt>
                <c:pt idx="393">
                  <c:v>505740</c:v>
                </c:pt>
                <c:pt idx="394">
                  <c:v>505761</c:v>
                </c:pt>
                <c:pt idx="395">
                  <c:v>505780</c:v>
                </c:pt>
                <c:pt idx="396">
                  <c:v>505798</c:v>
                </c:pt>
                <c:pt idx="397">
                  <c:v>505817</c:v>
                </c:pt>
                <c:pt idx="398">
                  <c:v>505836</c:v>
                </c:pt>
                <c:pt idx="399">
                  <c:v>505855</c:v>
                </c:pt>
                <c:pt idx="400">
                  <c:v>505871</c:v>
                </c:pt>
                <c:pt idx="401">
                  <c:v>505887</c:v>
                </c:pt>
                <c:pt idx="402">
                  <c:v>505906</c:v>
                </c:pt>
                <c:pt idx="403">
                  <c:v>505922</c:v>
                </c:pt>
                <c:pt idx="404">
                  <c:v>505943</c:v>
                </c:pt>
                <c:pt idx="405">
                  <c:v>505960</c:v>
                </c:pt>
                <c:pt idx="406">
                  <c:v>505979</c:v>
                </c:pt>
                <c:pt idx="407">
                  <c:v>505995</c:v>
                </c:pt>
                <c:pt idx="408">
                  <c:v>506010</c:v>
                </c:pt>
                <c:pt idx="409">
                  <c:v>506029</c:v>
                </c:pt>
                <c:pt idx="410">
                  <c:v>506047</c:v>
                </c:pt>
                <c:pt idx="411">
                  <c:v>506064</c:v>
                </c:pt>
                <c:pt idx="412">
                  <c:v>506083</c:v>
                </c:pt>
                <c:pt idx="413">
                  <c:v>506100</c:v>
                </c:pt>
                <c:pt idx="414">
                  <c:v>506118</c:v>
                </c:pt>
                <c:pt idx="415">
                  <c:v>506138</c:v>
                </c:pt>
                <c:pt idx="416">
                  <c:v>506156</c:v>
                </c:pt>
                <c:pt idx="417">
                  <c:v>506172</c:v>
                </c:pt>
                <c:pt idx="418">
                  <c:v>506192</c:v>
                </c:pt>
                <c:pt idx="419">
                  <c:v>506210</c:v>
                </c:pt>
                <c:pt idx="420">
                  <c:v>506229</c:v>
                </c:pt>
                <c:pt idx="421">
                  <c:v>506249</c:v>
                </c:pt>
                <c:pt idx="422">
                  <c:v>506269</c:v>
                </c:pt>
                <c:pt idx="423">
                  <c:v>506292</c:v>
                </c:pt>
                <c:pt idx="424">
                  <c:v>506310</c:v>
                </c:pt>
                <c:pt idx="425">
                  <c:v>506328</c:v>
                </c:pt>
                <c:pt idx="426">
                  <c:v>506348</c:v>
                </c:pt>
                <c:pt idx="427">
                  <c:v>506366</c:v>
                </c:pt>
                <c:pt idx="428">
                  <c:v>506381</c:v>
                </c:pt>
                <c:pt idx="429">
                  <c:v>506401</c:v>
                </c:pt>
                <c:pt idx="430">
                  <c:v>506418</c:v>
                </c:pt>
                <c:pt idx="431">
                  <c:v>506438</c:v>
                </c:pt>
                <c:pt idx="432">
                  <c:v>506456</c:v>
                </c:pt>
                <c:pt idx="433">
                  <c:v>506475</c:v>
                </c:pt>
                <c:pt idx="434">
                  <c:v>506495</c:v>
                </c:pt>
                <c:pt idx="435">
                  <c:v>506516</c:v>
                </c:pt>
                <c:pt idx="436">
                  <c:v>506536</c:v>
                </c:pt>
                <c:pt idx="437">
                  <c:v>506554</c:v>
                </c:pt>
                <c:pt idx="438">
                  <c:v>506571</c:v>
                </c:pt>
                <c:pt idx="439">
                  <c:v>506592</c:v>
                </c:pt>
                <c:pt idx="440">
                  <c:v>506613</c:v>
                </c:pt>
                <c:pt idx="441">
                  <c:v>506631</c:v>
                </c:pt>
                <c:pt idx="442">
                  <c:v>506650</c:v>
                </c:pt>
                <c:pt idx="443">
                  <c:v>506668</c:v>
                </c:pt>
                <c:pt idx="444">
                  <c:v>506685</c:v>
                </c:pt>
                <c:pt idx="445">
                  <c:v>506703</c:v>
                </c:pt>
                <c:pt idx="446">
                  <c:v>506721</c:v>
                </c:pt>
                <c:pt idx="447">
                  <c:v>506740</c:v>
                </c:pt>
                <c:pt idx="448">
                  <c:v>506757</c:v>
                </c:pt>
                <c:pt idx="449">
                  <c:v>506775</c:v>
                </c:pt>
                <c:pt idx="450">
                  <c:v>506791</c:v>
                </c:pt>
                <c:pt idx="451">
                  <c:v>506809</c:v>
                </c:pt>
                <c:pt idx="452">
                  <c:v>506825</c:v>
                </c:pt>
                <c:pt idx="453">
                  <c:v>506841</c:v>
                </c:pt>
                <c:pt idx="454">
                  <c:v>506858</c:v>
                </c:pt>
                <c:pt idx="455">
                  <c:v>506875</c:v>
                </c:pt>
                <c:pt idx="456">
                  <c:v>506893</c:v>
                </c:pt>
                <c:pt idx="457">
                  <c:v>506911</c:v>
                </c:pt>
                <c:pt idx="458">
                  <c:v>506928</c:v>
                </c:pt>
                <c:pt idx="459">
                  <c:v>506946</c:v>
                </c:pt>
                <c:pt idx="460">
                  <c:v>506962</c:v>
                </c:pt>
                <c:pt idx="461">
                  <c:v>506978</c:v>
                </c:pt>
                <c:pt idx="462">
                  <c:v>506995</c:v>
                </c:pt>
                <c:pt idx="463">
                  <c:v>507011</c:v>
                </c:pt>
                <c:pt idx="464">
                  <c:v>507027</c:v>
                </c:pt>
                <c:pt idx="465">
                  <c:v>507041</c:v>
                </c:pt>
                <c:pt idx="466">
                  <c:v>507060</c:v>
                </c:pt>
                <c:pt idx="467">
                  <c:v>507077</c:v>
                </c:pt>
                <c:pt idx="468">
                  <c:v>507095</c:v>
                </c:pt>
                <c:pt idx="469">
                  <c:v>507113</c:v>
                </c:pt>
                <c:pt idx="470">
                  <c:v>507128</c:v>
                </c:pt>
                <c:pt idx="471">
                  <c:v>507145</c:v>
                </c:pt>
                <c:pt idx="472">
                  <c:v>507164</c:v>
                </c:pt>
                <c:pt idx="473">
                  <c:v>507179</c:v>
                </c:pt>
                <c:pt idx="474">
                  <c:v>507197</c:v>
                </c:pt>
                <c:pt idx="475">
                  <c:v>507215</c:v>
                </c:pt>
                <c:pt idx="476">
                  <c:v>507233</c:v>
                </c:pt>
                <c:pt idx="477">
                  <c:v>507247</c:v>
                </c:pt>
                <c:pt idx="478">
                  <c:v>507267</c:v>
                </c:pt>
                <c:pt idx="479">
                  <c:v>507288</c:v>
                </c:pt>
                <c:pt idx="480">
                  <c:v>507306</c:v>
                </c:pt>
                <c:pt idx="481">
                  <c:v>507324</c:v>
                </c:pt>
                <c:pt idx="482">
                  <c:v>507346</c:v>
                </c:pt>
                <c:pt idx="483">
                  <c:v>507364</c:v>
                </c:pt>
                <c:pt idx="484">
                  <c:v>507384</c:v>
                </c:pt>
                <c:pt idx="485">
                  <c:v>507402</c:v>
                </c:pt>
                <c:pt idx="486">
                  <c:v>507419</c:v>
                </c:pt>
                <c:pt idx="487">
                  <c:v>507438</c:v>
                </c:pt>
                <c:pt idx="488">
                  <c:v>507456</c:v>
                </c:pt>
                <c:pt idx="489">
                  <c:v>507474</c:v>
                </c:pt>
                <c:pt idx="490">
                  <c:v>507490</c:v>
                </c:pt>
                <c:pt idx="491">
                  <c:v>507508</c:v>
                </c:pt>
                <c:pt idx="492">
                  <c:v>507527</c:v>
                </c:pt>
                <c:pt idx="493">
                  <c:v>507543</c:v>
                </c:pt>
                <c:pt idx="494">
                  <c:v>507560</c:v>
                </c:pt>
                <c:pt idx="495">
                  <c:v>507578</c:v>
                </c:pt>
                <c:pt idx="496">
                  <c:v>507594</c:v>
                </c:pt>
                <c:pt idx="497">
                  <c:v>507612</c:v>
                </c:pt>
                <c:pt idx="498">
                  <c:v>507631</c:v>
                </c:pt>
                <c:pt idx="499">
                  <c:v>507650</c:v>
                </c:pt>
                <c:pt idx="500">
                  <c:v>507668</c:v>
                </c:pt>
                <c:pt idx="501">
                  <c:v>507688</c:v>
                </c:pt>
                <c:pt idx="502">
                  <c:v>507704</c:v>
                </c:pt>
                <c:pt idx="503">
                  <c:v>507724</c:v>
                </c:pt>
                <c:pt idx="504">
                  <c:v>507740</c:v>
                </c:pt>
                <c:pt idx="505">
                  <c:v>507757</c:v>
                </c:pt>
                <c:pt idx="506">
                  <c:v>507775</c:v>
                </c:pt>
                <c:pt idx="507">
                  <c:v>507794</c:v>
                </c:pt>
                <c:pt idx="508">
                  <c:v>507813</c:v>
                </c:pt>
                <c:pt idx="509">
                  <c:v>507833</c:v>
                </c:pt>
                <c:pt idx="510">
                  <c:v>507851</c:v>
                </c:pt>
                <c:pt idx="511">
                  <c:v>507867</c:v>
                </c:pt>
                <c:pt idx="512">
                  <c:v>507884</c:v>
                </c:pt>
                <c:pt idx="513">
                  <c:v>507903</c:v>
                </c:pt>
                <c:pt idx="514">
                  <c:v>507918</c:v>
                </c:pt>
                <c:pt idx="515">
                  <c:v>507937</c:v>
                </c:pt>
                <c:pt idx="516">
                  <c:v>507956</c:v>
                </c:pt>
                <c:pt idx="517">
                  <c:v>507977</c:v>
                </c:pt>
                <c:pt idx="518">
                  <c:v>507995</c:v>
                </c:pt>
                <c:pt idx="519">
                  <c:v>508012</c:v>
                </c:pt>
                <c:pt idx="520">
                  <c:v>508030</c:v>
                </c:pt>
                <c:pt idx="521">
                  <c:v>508049</c:v>
                </c:pt>
                <c:pt idx="522">
                  <c:v>508066</c:v>
                </c:pt>
                <c:pt idx="523">
                  <c:v>508081</c:v>
                </c:pt>
                <c:pt idx="524">
                  <c:v>508100</c:v>
                </c:pt>
                <c:pt idx="525">
                  <c:v>508120</c:v>
                </c:pt>
                <c:pt idx="526">
                  <c:v>508138</c:v>
                </c:pt>
                <c:pt idx="527">
                  <c:v>508157</c:v>
                </c:pt>
                <c:pt idx="528">
                  <c:v>508177</c:v>
                </c:pt>
                <c:pt idx="529">
                  <c:v>508194</c:v>
                </c:pt>
                <c:pt idx="530">
                  <c:v>508212</c:v>
                </c:pt>
                <c:pt idx="531">
                  <c:v>508231</c:v>
                </c:pt>
                <c:pt idx="532">
                  <c:v>508248</c:v>
                </c:pt>
                <c:pt idx="533">
                  <c:v>508269</c:v>
                </c:pt>
                <c:pt idx="534">
                  <c:v>508286</c:v>
                </c:pt>
                <c:pt idx="535">
                  <c:v>508305</c:v>
                </c:pt>
                <c:pt idx="536">
                  <c:v>508323</c:v>
                </c:pt>
                <c:pt idx="537">
                  <c:v>508342</c:v>
                </c:pt>
                <c:pt idx="538">
                  <c:v>508359</c:v>
                </c:pt>
                <c:pt idx="539">
                  <c:v>508376</c:v>
                </c:pt>
                <c:pt idx="540">
                  <c:v>508393</c:v>
                </c:pt>
                <c:pt idx="541">
                  <c:v>508411</c:v>
                </c:pt>
                <c:pt idx="542">
                  <c:v>508428</c:v>
                </c:pt>
                <c:pt idx="543">
                  <c:v>508444</c:v>
                </c:pt>
                <c:pt idx="544">
                  <c:v>508462</c:v>
                </c:pt>
                <c:pt idx="545">
                  <c:v>508478</c:v>
                </c:pt>
                <c:pt idx="546">
                  <c:v>508493</c:v>
                </c:pt>
                <c:pt idx="547">
                  <c:v>508508</c:v>
                </c:pt>
                <c:pt idx="548">
                  <c:v>508524</c:v>
                </c:pt>
                <c:pt idx="549">
                  <c:v>508542</c:v>
                </c:pt>
                <c:pt idx="550">
                  <c:v>508558</c:v>
                </c:pt>
                <c:pt idx="551">
                  <c:v>508573</c:v>
                </c:pt>
                <c:pt idx="552">
                  <c:v>508591</c:v>
                </c:pt>
                <c:pt idx="553">
                  <c:v>508608</c:v>
                </c:pt>
                <c:pt idx="554">
                  <c:v>508626</c:v>
                </c:pt>
                <c:pt idx="555">
                  <c:v>508643</c:v>
                </c:pt>
                <c:pt idx="556">
                  <c:v>508661</c:v>
                </c:pt>
                <c:pt idx="557">
                  <c:v>508676</c:v>
                </c:pt>
                <c:pt idx="558">
                  <c:v>508694</c:v>
                </c:pt>
                <c:pt idx="559">
                  <c:v>508710</c:v>
                </c:pt>
                <c:pt idx="560">
                  <c:v>508728</c:v>
                </c:pt>
                <c:pt idx="561">
                  <c:v>508743</c:v>
                </c:pt>
                <c:pt idx="562">
                  <c:v>508761</c:v>
                </c:pt>
                <c:pt idx="563">
                  <c:v>508780</c:v>
                </c:pt>
                <c:pt idx="564">
                  <c:v>508801</c:v>
                </c:pt>
                <c:pt idx="565">
                  <c:v>508820</c:v>
                </c:pt>
                <c:pt idx="566">
                  <c:v>508838</c:v>
                </c:pt>
                <c:pt idx="567">
                  <c:v>508856</c:v>
                </c:pt>
                <c:pt idx="568">
                  <c:v>508874</c:v>
                </c:pt>
                <c:pt idx="569">
                  <c:v>508892</c:v>
                </c:pt>
                <c:pt idx="570">
                  <c:v>508912</c:v>
                </c:pt>
                <c:pt idx="571">
                  <c:v>508930</c:v>
                </c:pt>
                <c:pt idx="572">
                  <c:v>508948</c:v>
                </c:pt>
                <c:pt idx="573">
                  <c:v>508963</c:v>
                </c:pt>
                <c:pt idx="574">
                  <c:v>508983</c:v>
                </c:pt>
                <c:pt idx="575">
                  <c:v>509001</c:v>
                </c:pt>
                <c:pt idx="576">
                  <c:v>509020</c:v>
                </c:pt>
                <c:pt idx="577">
                  <c:v>509037</c:v>
                </c:pt>
                <c:pt idx="578">
                  <c:v>509057</c:v>
                </c:pt>
                <c:pt idx="579">
                  <c:v>509078</c:v>
                </c:pt>
                <c:pt idx="580">
                  <c:v>509098</c:v>
                </c:pt>
                <c:pt idx="581">
                  <c:v>509115</c:v>
                </c:pt>
                <c:pt idx="582">
                  <c:v>509136</c:v>
                </c:pt>
                <c:pt idx="583">
                  <c:v>509155</c:v>
                </c:pt>
                <c:pt idx="584">
                  <c:v>509172</c:v>
                </c:pt>
                <c:pt idx="585">
                  <c:v>509189</c:v>
                </c:pt>
                <c:pt idx="586">
                  <c:v>509204</c:v>
                </c:pt>
                <c:pt idx="587">
                  <c:v>509221</c:v>
                </c:pt>
                <c:pt idx="588">
                  <c:v>509242</c:v>
                </c:pt>
                <c:pt idx="589">
                  <c:v>509258</c:v>
                </c:pt>
                <c:pt idx="590">
                  <c:v>509276</c:v>
                </c:pt>
                <c:pt idx="591">
                  <c:v>509293</c:v>
                </c:pt>
                <c:pt idx="592">
                  <c:v>509310</c:v>
                </c:pt>
                <c:pt idx="593">
                  <c:v>509326</c:v>
                </c:pt>
                <c:pt idx="594">
                  <c:v>509344</c:v>
                </c:pt>
                <c:pt idx="595">
                  <c:v>509362</c:v>
                </c:pt>
                <c:pt idx="596">
                  <c:v>509379</c:v>
                </c:pt>
                <c:pt idx="597">
                  <c:v>509398</c:v>
                </c:pt>
                <c:pt idx="598">
                  <c:v>509418</c:v>
                </c:pt>
                <c:pt idx="599">
                  <c:v>509435</c:v>
                </c:pt>
                <c:pt idx="600">
                  <c:v>509455</c:v>
                </c:pt>
                <c:pt idx="601">
                  <c:v>509473</c:v>
                </c:pt>
                <c:pt idx="602">
                  <c:v>509489</c:v>
                </c:pt>
                <c:pt idx="603">
                  <c:v>509508</c:v>
                </c:pt>
                <c:pt idx="604">
                  <c:v>509528</c:v>
                </c:pt>
                <c:pt idx="605">
                  <c:v>509546</c:v>
                </c:pt>
                <c:pt idx="606">
                  <c:v>509563</c:v>
                </c:pt>
                <c:pt idx="607">
                  <c:v>509580</c:v>
                </c:pt>
                <c:pt idx="608">
                  <c:v>509599</c:v>
                </c:pt>
                <c:pt idx="609">
                  <c:v>509618</c:v>
                </c:pt>
                <c:pt idx="610">
                  <c:v>509639</c:v>
                </c:pt>
                <c:pt idx="611">
                  <c:v>509658</c:v>
                </c:pt>
                <c:pt idx="612">
                  <c:v>509674</c:v>
                </c:pt>
                <c:pt idx="613">
                  <c:v>509691</c:v>
                </c:pt>
                <c:pt idx="614">
                  <c:v>509707</c:v>
                </c:pt>
                <c:pt idx="615">
                  <c:v>509726</c:v>
                </c:pt>
                <c:pt idx="616">
                  <c:v>509744</c:v>
                </c:pt>
                <c:pt idx="617">
                  <c:v>509761</c:v>
                </c:pt>
                <c:pt idx="618">
                  <c:v>509778</c:v>
                </c:pt>
                <c:pt idx="619">
                  <c:v>509795</c:v>
                </c:pt>
                <c:pt idx="620">
                  <c:v>509812</c:v>
                </c:pt>
                <c:pt idx="621">
                  <c:v>509829</c:v>
                </c:pt>
                <c:pt idx="622">
                  <c:v>509847</c:v>
                </c:pt>
                <c:pt idx="623">
                  <c:v>509864</c:v>
                </c:pt>
                <c:pt idx="624">
                  <c:v>509881</c:v>
                </c:pt>
                <c:pt idx="625">
                  <c:v>509898</c:v>
                </c:pt>
                <c:pt idx="626">
                  <c:v>509913</c:v>
                </c:pt>
                <c:pt idx="627">
                  <c:v>509933</c:v>
                </c:pt>
                <c:pt idx="628">
                  <c:v>509950</c:v>
                </c:pt>
                <c:pt idx="629">
                  <c:v>509969</c:v>
                </c:pt>
                <c:pt idx="630">
                  <c:v>509986</c:v>
                </c:pt>
                <c:pt idx="631">
                  <c:v>510002</c:v>
                </c:pt>
                <c:pt idx="632">
                  <c:v>510019</c:v>
                </c:pt>
                <c:pt idx="633">
                  <c:v>510040</c:v>
                </c:pt>
                <c:pt idx="634">
                  <c:v>510058</c:v>
                </c:pt>
                <c:pt idx="635">
                  <c:v>510074</c:v>
                </c:pt>
                <c:pt idx="636">
                  <c:v>510092</c:v>
                </c:pt>
                <c:pt idx="637">
                  <c:v>510106</c:v>
                </c:pt>
                <c:pt idx="638">
                  <c:v>510123</c:v>
                </c:pt>
                <c:pt idx="639">
                  <c:v>510140</c:v>
                </c:pt>
                <c:pt idx="640">
                  <c:v>510157</c:v>
                </c:pt>
                <c:pt idx="641">
                  <c:v>510175</c:v>
                </c:pt>
                <c:pt idx="642">
                  <c:v>510194</c:v>
                </c:pt>
                <c:pt idx="643">
                  <c:v>510212</c:v>
                </c:pt>
                <c:pt idx="644">
                  <c:v>510231</c:v>
                </c:pt>
                <c:pt idx="645">
                  <c:v>510248</c:v>
                </c:pt>
                <c:pt idx="646">
                  <c:v>510265</c:v>
                </c:pt>
                <c:pt idx="647">
                  <c:v>510286</c:v>
                </c:pt>
                <c:pt idx="648">
                  <c:v>510303</c:v>
                </c:pt>
                <c:pt idx="649">
                  <c:v>510320</c:v>
                </c:pt>
                <c:pt idx="650">
                  <c:v>510339</c:v>
                </c:pt>
                <c:pt idx="651">
                  <c:v>510356</c:v>
                </c:pt>
                <c:pt idx="652">
                  <c:v>510374</c:v>
                </c:pt>
                <c:pt idx="653">
                  <c:v>510389</c:v>
                </c:pt>
                <c:pt idx="654">
                  <c:v>510406</c:v>
                </c:pt>
                <c:pt idx="655">
                  <c:v>510422</c:v>
                </c:pt>
                <c:pt idx="656">
                  <c:v>510440</c:v>
                </c:pt>
                <c:pt idx="657">
                  <c:v>510457</c:v>
                </c:pt>
                <c:pt idx="658">
                  <c:v>510474</c:v>
                </c:pt>
                <c:pt idx="659">
                  <c:v>510491</c:v>
                </c:pt>
                <c:pt idx="660">
                  <c:v>510507</c:v>
                </c:pt>
                <c:pt idx="661">
                  <c:v>510524</c:v>
                </c:pt>
                <c:pt idx="662">
                  <c:v>510541</c:v>
                </c:pt>
                <c:pt idx="663">
                  <c:v>510557</c:v>
                </c:pt>
                <c:pt idx="664">
                  <c:v>510572</c:v>
                </c:pt>
                <c:pt idx="665">
                  <c:v>510587</c:v>
                </c:pt>
                <c:pt idx="666">
                  <c:v>510603</c:v>
                </c:pt>
                <c:pt idx="667">
                  <c:v>510620</c:v>
                </c:pt>
                <c:pt idx="668">
                  <c:v>510638</c:v>
                </c:pt>
                <c:pt idx="669">
                  <c:v>510654</c:v>
                </c:pt>
                <c:pt idx="670">
                  <c:v>510674</c:v>
                </c:pt>
                <c:pt idx="671">
                  <c:v>510691</c:v>
                </c:pt>
                <c:pt idx="672">
                  <c:v>510707</c:v>
                </c:pt>
                <c:pt idx="673">
                  <c:v>510724</c:v>
                </c:pt>
                <c:pt idx="674">
                  <c:v>510740</c:v>
                </c:pt>
                <c:pt idx="675">
                  <c:v>510757</c:v>
                </c:pt>
                <c:pt idx="676">
                  <c:v>510775</c:v>
                </c:pt>
                <c:pt idx="677">
                  <c:v>510793</c:v>
                </c:pt>
                <c:pt idx="678">
                  <c:v>510812</c:v>
                </c:pt>
                <c:pt idx="679">
                  <c:v>510829</c:v>
                </c:pt>
                <c:pt idx="680">
                  <c:v>510848</c:v>
                </c:pt>
                <c:pt idx="681">
                  <c:v>510864</c:v>
                </c:pt>
                <c:pt idx="682">
                  <c:v>510881</c:v>
                </c:pt>
                <c:pt idx="683">
                  <c:v>510897</c:v>
                </c:pt>
                <c:pt idx="684">
                  <c:v>510916</c:v>
                </c:pt>
                <c:pt idx="685">
                  <c:v>510934</c:v>
                </c:pt>
                <c:pt idx="686">
                  <c:v>510951</c:v>
                </c:pt>
                <c:pt idx="687">
                  <c:v>510968</c:v>
                </c:pt>
                <c:pt idx="688">
                  <c:v>510983</c:v>
                </c:pt>
                <c:pt idx="689">
                  <c:v>511003</c:v>
                </c:pt>
                <c:pt idx="690">
                  <c:v>511019</c:v>
                </c:pt>
                <c:pt idx="691">
                  <c:v>511037</c:v>
                </c:pt>
                <c:pt idx="692">
                  <c:v>511056</c:v>
                </c:pt>
                <c:pt idx="693">
                  <c:v>511073</c:v>
                </c:pt>
                <c:pt idx="694">
                  <c:v>511091</c:v>
                </c:pt>
                <c:pt idx="695">
                  <c:v>511108</c:v>
                </c:pt>
                <c:pt idx="696">
                  <c:v>511127</c:v>
                </c:pt>
                <c:pt idx="697">
                  <c:v>511145</c:v>
                </c:pt>
                <c:pt idx="698">
                  <c:v>511163</c:v>
                </c:pt>
                <c:pt idx="699">
                  <c:v>511181</c:v>
                </c:pt>
                <c:pt idx="700">
                  <c:v>511198</c:v>
                </c:pt>
                <c:pt idx="701">
                  <c:v>511215</c:v>
                </c:pt>
                <c:pt idx="702">
                  <c:v>511233</c:v>
                </c:pt>
                <c:pt idx="703">
                  <c:v>511251</c:v>
                </c:pt>
                <c:pt idx="704">
                  <c:v>511268</c:v>
                </c:pt>
                <c:pt idx="705">
                  <c:v>511287</c:v>
                </c:pt>
                <c:pt idx="706">
                  <c:v>511305</c:v>
                </c:pt>
                <c:pt idx="707">
                  <c:v>511324</c:v>
                </c:pt>
                <c:pt idx="708">
                  <c:v>511339</c:v>
                </c:pt>
                <c:pt idx="709">
                  <c:v>511356</c:v>
                </c:pt>
                <c:pt idx="710">
                  <c:v>511370</c:v>
                </c:pt>
                <c:pt idx="711">
                  <c:v>511386</c:v>
                </c:pt>
                <c:pt idx="712">
                  <c:v>511404</c:v>
                </c:pt>
                <c:pt idx="713">
                  <c:v>511420</c:v>
                </c:pt>
                <c:pt idx="714">
                  <c:v>511437</c:v>
                </c:pt>
                <c:pt idx="715">
                  <c:v>511455</c:v>
                </c:pt>
                <c:pt idx="716">
                  <c:v>511471</c:v>
                </c:pt>
                <c:pt idx="717">
                  <c:v>511488</c:v>
                </c:pt>
                <c:pt idx="718">
                  <c:v>511506</c:v>
                </c:pt>
                <c:pt idx="719">
                  <c:v>511524</c:v>
                </c:pt>
                <c:pt idx="720">
                  <c:v>511546</c:v>
                </c:pt>
                <c:pt idx="721">
                  <c:v>511562</c:v>
                </c:pt>
                <c:pt idx="722">
                  <c:v>511582</c:v>
                </c:pt>
                <c:pt idx="723">
                  <c:v>511599</c:v>
                </c:pt>
                <c:pt idx="724">
                  <c:v>511617</c:v>
                </c:pt>
                <c:pt idx="725">
                  <c:v>511636</c:v>
                </c:pt>
                <c:pt idx="726">
                  <c:v>511653</c:v>
                </c:pt>
                <c:pt idx="727">
                  <c:v>511670</c:v>
                </c:pt>
                <c:pt idx="728">
                  <c:v>511690</c:v>
                </c:pt>
                <c:pt idx="729">
                  <c:v>511706</c:v>
                </c:pt>
                <c:pt idx="730">
                  <c:v>511723</c:v>
                </c:pt>
                <c:pt idx="731">
                  <c:v>511743</c:v>
                </c:pt>
                <c:pt idx="732">
                  <c:v>511764</c:v>
                </c:pt>
                <c:pt idx="733">
                  <c:v>511780</c:v>
                </c:pt>
                <c:pt idx="734">
                  <c:v>511801</c:v>
                </c:pt>
                <c:pt idx="735">
                  <c:v>511819</c:v>
                </c:pt>
                <c:pt idx="736">
                  <c:v>511836</c:v>
                </c:pt>
                <c:pt idx="737">
                  <c:v>511854</c:v>
                </c:pt>
                <c:pt idx="738">
                  <c:v>511870</c:v>
                </c:pt>
                <c:pt idx="739">
                  <c:v>511888</c:v>
                </c:pt>
                <c:pt idx="740">
                  <c:v>511906</c:v>
                </c:pt>
                <c:pt idx="741">
                  <c:v>511926</c:v>
                </c:pt>
                <c:pt idx="742">
                  <c:v>511946</c:v>
                </c:pt>
                <c:pt idx="743">
                  <c:v>511963</c:v>
                </c:pt>
                <c:pt idx="744">
                  <c:v>511979</c:v>
                </c:pt>
                <c:pt idx="745">
                  <c:v>511997</c:v>
                </c:pt>
                <c:pt idx="746">
                  <c:v>512013</c:v>
                </c:pt>
                <c:pt idx="747">
                  <c:v>512031</c:v>
                </c:pt>
                <c:pt idx="748">
                  <c:v>512047</c:v>
                </c:pt>
                <c:pt idx="749">
                  <c:v>512065</c:v>
                </c:pt>
                <c:pt idx="750">
                  <c:v>512083</c:v>
                </c:pt>
                <c:pt idx="751">
                  <c:v>512101</c:v>
                </c:pt>
                <c:pt idx="752">
                  <c:v>512118</c:v>
                </c:pt>
                <c:pt idx="753">
                  <c:v>512134</c:v>
                </c:pt>
                <c:pt idx="754">
                  <c:v>512149</c:v>
                </c:pt>
                <c:pt idx="755">
                  <c:v>512166</c:v>
                </c:pt>
                <c:pt idx="756">
                  <c:v>512185</c:v>
                </c:pt>
                <c:pt idx="757">
                  <c:v>512201</c:v>
                </c:pt>
                <c:pt idx="758">
                  <c:v>512217</c:v>
                </c:pt>
                <c:pt idx="759">
                  <c:v>512234</c:v>
                </c:pt>
                <c:pt idx="760">
                  <c:v>512253</c:v>
                </c:pt>
                <c:pt idx="761">
                  <c:v>512272</c:v>
                </c:pt>
                <c:pt idx="762">
                  <c:v>512290</c:v>
                </c:pt>
                <c:pt idx="763">
                  <c:v>512308</c:v>
                </c:pt>
                <c:pt idx="764">
                  <c:v>512327</c:v>
                </c:pt>
                <c:pt idx="765">
                  <c:v>512343</c:v>
                </c:pt>
                <c:pt idx="766">
                  <c:v>512363</c:v>
                </c:pt>
                <c:pt idx="767">
                  <c:v>512380</c:v>
                </c:pt>
                <c:pt idx="768">
                  <c:v>512399</c:v>
                </c:pt>
                <c:pt idx="769">
                  <c:v>512416</c:v>
                </c:pt>
                <c:pt idx="770">
                  <c:v>512434</c:v>
                </c:pt>
                <c:pt idx="771">
                  <c:v>512453</c:v>
                </c:pt>
                <c:pt idx="772">
                  <c:v>512472</c:v>
                </c:pt>
                <c:pt idx="773">
                  <c:v>512490</c:v>
                </c:pt>
                <c:pt idx="774">
                  <c:v>512512</c:v>
                </c:pt>
                <c:pt idx="775">
                  <c:v>512532</c:v>
                </c:pt>
                <c:pt idx="776">
                  <c:v>512548</c:v>
                </c:pt>
                <c:pt idx="777">
                  <c:v>512567</c:v>
                </c:pt>
                <c:pt idx="778">
                  <c:v>512586</c:v>
                </c:pt>
                <c:pt idx="779">
                  <c:v>512604</c:v>
                </c:pt>
                <c:pt idx="780">
                  <c:v>512621</c:v>
                </c:pt>
                <c:pt idx="781">
                  <c:v>512640</c:v>
                </c:pt>
                <c:pt idx="782">
                  <c:v>512659</c:v>
                </c:pt>
                <c:pt idx="783">
                  <c:v>512677</c:v>
                </c:pt>
                <c:pt idx="784">
                  <c:v>512694</c:v>
                </c:pt>
                <c:pt idx="785">
                  <c:v>512713</c:v>
                </c:pt>
                <c:pt idx="786">
                  <c:v>512731</c:v>
                </c:pt>
                <c:pt idx="787">
                  <c:v>512750</c:v>
                </c:pt>
                <c:pt idx="788">
                  <c:v>512768</c:v>
                </c:pt>
                <c:pt idx="789">
                  <c:v>512782</c:v>
                </c:pt>
                <c:pt idx="790">
                  <c:v>512801</c:v>
                </c:pt>
                <c:pt idx="791">
                  <c:v>512818</c:v>
                </c:pt>
                <c:pt idx="792">
                  <c:v>512837</c:v>
                </c:pt>
                <c:pt idx="793">
                  <c:v>512853</c:v>
                </c:pt>
                <c:pt idx="794">
                  <c:v>512871</c:v>
                </c:pt>
                <c:pt idx="795">
                  <c:v>512889</c:v>
                </c:pt>
                <c:pt idx="796">
                  <c:v>512910</c:v>
                </c:pt>
                <c:pt idx="797">
                  <c:v>512928</c:v>
                </c:pt>
                <c:pt idx="798">
                  <c:v>512944</c:v>
                </c:pt>
                <c:pt idx="799">
                  <c:v>512964</c:v>
                </c:pt>
                <c:pt idx="800">
                  <c:v>512982</c:v>
                </c:pt>
                <c:pt idx="801">
                  <c:v>513000</c:v>
                </c:pt>
                <c:pt idx="802">
                  <c:v>513015</c:v>
                </c:pt>
                <c:pt idx="803">
                  <c:v>513033</c:v>
                </c:pt>
                <c:pt idx="804">
                  <c:v>513050</c:v>
                </c:pt>
                <c:pt idx="805">
                  <c:v>513068</c:v>
                </c:pt>
                <c:pt idx="806">
                  <c:v>513087</c:v>
                </c:pt>
                <c:pt idx="807">
                  <c:v>513106</c:v>
                </c:pt>
                <c:pt idx="808">
                  <c:v>513125</c:v>
                </c:pt>
                <c:pt idx="809">
                  <c:v>513145</c:v>
                </c:pt>
                <c:pt idx="810">
                  <c:v>513163</c:v>
                </c:pt>
                <c:pt idx="811">
                  <c:v>513180</c:v>
                </c:pt>
                <c:pt idx="812">
                  <c:v>513195</c:v>
                </c:pt>
                <c:pt idx="813">
                  <c:v>513214</c:v>
                </c:pt>
                <c:pt idx="814">
                  <c:v>513234</c:v>
                </c:pt>
                <c:pt idx="815">
                  <c:v>513254</c:v>
                </c:pt>
                <c:pt idx="816">
                  <c:v>513270</c:v>
                </c:pt>
                <c:pt idx="817">
                  <c:v>513289</c:v>
                </c:pt>
                <c:pt idx="818">
                  <c:v>513307</c:v>
                </c:pt>
                <c:pt idx="819">
                  <c:v>513323</c:v>
                </c:pt>
                <c:pt idx="820">
                  <c:v>513341</c:v>
                </c:pt>
                <c:pt idx="821">
                  <c:v>513359</c:v>
                </c:pt>
                <c:pt idx="822">
                  <c:v>513376</c:v>
                </c:pt>
                <c:pt idx="823">
                  <c:v>513395</c:v>
                </c:pt>
                <c:pt idx="824">
                  <c:v>513412</c:v>
                </c:pt>
                <c:pt idx="825">
                  <c:v>513430</c:v>
                </c:pt>
                <c:pt idx="826">
                  <c:v>513449</c:v>
                </c:pt>
                <c:pt idx="827">
                  <c:v>513470</c:v>
                </c:pt>
                <c:pt idx="828">
                  <c:v>513488</c:v>
                </c:pt>
                <c:pt idx="829">
                  <c:v>513505</c:v>
                </c:pt>
                <c:pt idx="830">
                  <c:v>513526</c:v>
                </c:pt>
                <c:pt idx="831">
                  <c:v>513545</c:v>
                </c:pt>
                <c:pt idx="832">
                  <c:v>513563</c:v>
                </c:pt>
                <c:pt idx="833">
                  <c:v>513580</c:v>
                </c:pt>
                <c:pt idx="834">
                  <c:v>513598</c:v>
                </c:pt>
                <c:pt idx="835">
                  <c:v>513614</c:v>
                </c:pt>
                <c:pt idx="836">
                  <c:v>513634</c:v>
                </c:pt>
                <c:pt idx="837">
                  <c:v>513651</c:v>
                </c:pt>
                <c:pt idx="838">
                  <c:v>513669</c:v>
                </c:pt>
                <c:pt idx="839">
                  <c:v>513686</c:v>
                </c:pt>
                <c:pt idx="840">
                  <c:v>513705</c:v>
                </c:pt>
                <c:pt idx="841">
                  <c:v>513725</c:v>
                </c:pt>
                <c:pt idx="842">
                  <c:v>513743</c:v>
                </c:pt>
                <c:pt idx="843">
                  <c:v>513760</c:v>
                </c:pt>
                <c:pt idx="844">
                  <c:v>513778</c:v>
                </c:pt>
                <c:pt idx="845">
                  <c:v>513796</c:v>
                </c:pt>
                <c:pt idx="846">
                  <c:v>513813</c:v>
                </c:pt>
                <c:pt idx="847">
                  <c:v>513830</c:v>
                </c:pt>
                <c:pt idx="848">
                  <c:v>513846</c:v>
                </c:pt>
                <c:pt idx="849">
                  <c:v>513863</c:v>
                </c:pt>
                <c:pt idx="850">
                  <c:v>513882</c:v>
                </c:pt>
                <c:pt idx="851">
                  <c:v>513900</c:v>
                </c:pt>
                <c:pt idx="852">
                  <c:v>513917</c:v>
                </c:pt>
                <c:pt idx="853">
                  <c:v>513936</c:v>
                </c:pt>
                <c:pt idx="854">
                  <c:v>513956</c:v>
                </c:pt>
                <c:pt idx="855">
                  <c:v>513973</c:v>
                </c:pt>
                <c:pt idx="856">
                  <c:v>513992</c:v>
                </c:pt>
                <c:pt idx="857">
                  <c:v>514008</c:v>
                </c:pt>
                <c:pt idx="858">
                  <c:v>514026</c:v>
                </c:pt>
                <c:pt idx="859">
                  <c:v>514045</c:v>
                </c:pt>
                <c:pt idx="860">
                  <c:v>514063</c:v>
                </c:pt>
                <c:pt idx="861">
                  <c:v>514081</c:v>
                </c:pt>
                <c:pt idx="862">
                  <c:v>514099</c:v>
                </c:pt>
                <c:pt idx="863">
                  <c:v>514118</c:v>
                </c:pt>
                <c:pt idx="864">
                  <c:v>514138</c:v>
                </c:pt>
                <c:pt idx="865">
                  <c:v>514157</c:v>
                </c:pt>
                <c:pt idx="866">
                  <c:v>514173</c:v>
                </c:pt>
                <c:pt idx="867">
                  <c:v>514190</c:v>
                </c:pt>
                <c:pt idx="868">
                  <c:v>514207</c:v>
                </c:pt>
                <c:pt idx="869">
                  <c:v>514226</c:v>
                </c:pt>
                <c:pt idx="870">
                  <c:v>514246</c:v>
                </c:pt>
                <c:pt idx="871">
                  <c:v>514264</c:v>
                </c:pt>
                <c:pt idx="872">
                  <c:v>514282</c:v>
                </c:pt>
                <c:pt idx="873">
                  <c:v>514300</c:v>
                </c:pt>
                <c:pt idx="874">
                  <c:v>514316</c:v>
                </c:pt>
                <c:pt idx="875">
                  <c:v>514333</c:v>
                </c:pt>
                <c:pt idx="876">
                  <c:v>514352</c:v>
                </c:pt>
                <c:pt idx="877">
                  <c:v>514370</c:v>
                </c:pt>
                <c:pt idx="878">
                  <c:v>514390</c:v>
                </c:pt>
                <c:pt idx="879">
                  <c:v>514406</c:v>
                </c:pt>
                <c:pt idx="880">
                  <c:v>514423</c:v>
                </c:pt>
                <c:pt idx="881">
                  <c:v>514442</c:v>
                </c:pt>
                <c:pt idx="882">
                  <c:v>514459</c:v>
                </c:pt>
                <c:pt idx="883">
                  <c:v>514474</c:v>
                </c:pt>
                <c:pt idx="884">
                  <c:v>514492</c:v>
                </c:pt>
                <c:pt idx="885">
                  <c:v>514506</c:v>
                </c:pt>
                <c:pt idx="886">
                  <c:v>514522</c:v>
                </c:pt>
                <c:pt idx="887">
                  <c:v>514539</c:v>
                </c:pt>
                <c:pt idx="888">
                  <c:v>514557</c:v>
                </c:pt>
                <c:pt idx="889">
                  <c:v>514577</c:v>
                </c:pt>
                <c:pt idx="890">
                  <c:v>514595</c:v>
                </c:pt>
                <c:pt idx="891">
                  <c:v>514613</c:v>
                </c:pt>
                <c:pt idx="892">
                  <c:v>514630</c:v>
                </c:pt>
                <c:pt idx="893">
                  <c:v>514648</c:v>
                </c:pt>
                <c:pt idx="894">
                  <c:v>514663</c:v>
                </c:pt>
                <c:pt idx="895">
                  <c:v>514680</c:v>
                </c:pt>
                <c:pt idx="896">
                  <c:v>514699</c:v>
                </c:pt>
                <c:pt idx="897">
                  <c:v>514719</c:v>
                </c:pt>
                <c:pt idx="898">
                  <c:v>514736</c:v>
                </c:pt>
                <c:pt idx="899">
                  <c:v>514756</c:v>
                </c:pt>
                <c:pt idx="900">
                  <c:v>514774</c:v>
                </c:pt>
                <c:pt idx="901">
                  <c:v>514791</c:v>
                </c:pt>
                <c:pt idx="902">
                  <c:v>514808</c:v>
                </c:pt>
                <c:pt idx="903">
                  <c:v>514825</c:v>
                </c:pt>
                <c:pt idx="904">
                  <c:v>514843</c:v>
                </c:pt>
                <c:pt idx="905">
                  <c:v>514863</c:v>
                </c:pt>
                <c:pt idx="906">
                  <c:v>514881</c:v>
                </c:pt>
                <c:pt idx="907">
                  <c:v>514900</c:v>
                </c:pt>
                <c:pt idx="908">
                  <c:v>514919</c:v>
                </c:pt>
                <c:pt idx="909">
                  <c:v>514936</c:v>
                </c:pt>
                <c:pt idx="910">
                  <c:v>514954</c:v>
                </c:pt>
                <c:pt idx="911">
                  <c:v>514975</c:v>
                </c:pt>
                <c:pt idx="912">
                  <c:v>514994</c:v>
                </c:pt>
                <c:pt idx="913">
                  <c:v>515010</c:v>
                </c:pt>
                <c:pt idx="914">
                  <c:v>515027</c:v>
                </c:pt>
                <c:pt idx="915">
                  <c:v>515043</c:v>
                </c:pt>
                <c:pt idx="916">
                  <c:v>515061</c:v>
                </c:pt>
                <c:pt idx="917">
                  <c:v>515079</c:v>
                </c:pt>
                <c:pt idx="918">
                  <c:v>515096</c:v>
                </c:pt>
                <c:pt idx="919">
                  <c:v>515114</c:v>
                </c:pt>
                <c:pt idx="920">
                  <c:v>515129</c:v>
                </c:pt>
                <c:pt idx="921">
                  <c:v>515149</c:v>
                </c:pt>
                <c:pt idx="922">
                  <c:v>515167</c:v>
                </c:pt>
                <c:pt idx="923">
                  <c:v>515185</c:v>
                </c:pt>
                <c:pt idx="924">
                  <c:v>515204</c:v>
                </c:pt>
                <c:pt idx="925">
                  <c:v>515222</c:v>
                </c:pt>
                <c:pt idx="926">
                  <c:v>515240</c:v>
                </c:pt>
                <c:pt idx="927">
                  <c:v>515256</c:v>
                </c:pt>
                <c:pt idx="928">
                  <c:v>515270</c:v>
                </c:pt>
                <c:pt idx="929">
                  <c:v>515291</c:v>
                </c:pt>
                <c:pt idx="930">
                  <c:v>515306</c:v>
                </c:pt>
                <c:pt idx="931">
                  <c:v>515321</c:v>
                </c:pt>
                <c:pt idx="932">
                  <c:v>515339</c:v>
                </c:pt>
                <c:pt idx="933">
                  <c:v>515356</c:v>
                </c:pt>
                <c:pt idx="934">
                  <c:v>515374</c:v>
                </c:pt>
                <c:pt idx="935">
                  <c:v>515393</c:v>
                </c:pt>
                <c:pt idx="936">
                  <c:v>515412</c:v>
                </c:pt>
                <c:pt idx="937">
                  <c:v>515427</c:v>
                </c:pt>
                <c:pt idx="938">
                  <c:v>515448</c:v>
                </c:pt>
                <c:pt idx="939">
                  <c:v>515468</c:v>
                </c:pt>
                <c:pt idx="940">
                  <c:v>515485</c:v>
                </c:pt>
                <c:pt idx="941">
                  <c:v>515504</c:v>
                </c:pt>
                <c:pt idx="942">
                  <c:v>515518</c:v>
                </c:pt>
                <c:pt idx="943">
                  <c:v>515536</c:v>
                </c:pt>
                <c:pt idx="944">
                  <c:v>515553</c:v>
                </c:pt>
                <c:pt idx="945">
                  <c:v>515569</c:v>
                </c:pt>
                <c:pt idx="946">
                  <c:v>515586</c:v>
                </c:pt>
                <c:pt idx="947">
                  <c:v>515604</c:v>
                </c:pt>
                <c:pt idx="948">
                  <c:v>515623</c:v>
                </c:pt>
                <c:pt idx="949">
                  <c:v>515640</c:v>
                </c:pt>
                <c:pt idx="950">
                  <c:v>515658</c:v>
                </c:pt>
                <c:pt idx="951">
                  <c:v>515677</c:v>
                </c:pt>
                <c:pt idx="952">
                  <c:v>515694</c:v>
                </c:pt>
                <c:pt idx="953">
                  <c:v>515713</c:v>
                </c:pt>
                <c:pt idx="954">
                  <c:v>515731</c:v>
                </c:pt>
                <c:pt idx="955">
                  <c:v>515751</c:v>
                </c:pt>
                <c:pt idx="956">
                  <c:v>515769</c:v>
                </c:pt>
                <c:pt idx="957">
                  <c:v>515783</c:v>
                </c:pt>
                <c:pt idx="958">
                  <c:v>515805</c:v>
                </c:pt>
                <c:pt idx="959">
                  <c:v>515825</c:v>
                </c:pt>
                <c:pt idx="960">
                  <c:v>515841</c:v>
                </c:pt>
                <c:pt idx="961">
                  <c:v>515861</c:v>
                </c:pt>
                <c:pt idx="962">
                  <c:v>515878</c:v>
                </c:pt>
                <c:pt idx="963">
                  <c:v>515898</c:v>
                </c:pt>
                <c:pt idx="964">
                  <c:v>515915</c:v>
                </c:pt>
                <c:pt idx="965">
                  <c:v>515930</c:v>
                </c:pt>
                <c:pt idx="966">
                  <c:v>515948</c:v>
                </c:pt>
                <c:pt idx="967">
                  <c:v>515965</c:v>
                </c:pt>
                <c:pt idx="968">
                  <c:v>515981</c:v>
                </c:pt>
                <c:pt idx="969">
                  <c:v>515998</c:v>
                </c:pt>
                <c:pt idx="970">
                  <c:v>516014</c:v>
                </c:pt>
                <c:pt idx="971">
                  <c:v>516034</c:v>
                </c:pt>
                <c:pt idx="972">
                  <c:v>516053</c:v>
                </c:pt>
                <c:pt idx="973">
                  <c:v>516072</c:v>
                </c:pt>
                <c:pt idx="974">
                  <c:v>516090</c:v>
                </c:pt>
                <c:pt idx="975">
                  <c:v>516108</c:v>
                </c:pt>
                <c:pt idx="976">
                  <c:v>516127</c:v>
                </c:pt>
                <c:pt idx="977">
                  <c:v>516146</c:v>
                </c:pt>
                <c:pt idx="978">
                  <c:v>516163</c:v>
                </c:pt>
                <c:pt idx="979">
                  <c:v>516180</c:v>
                </c:pt>
                <c:pt idx="980">
                  <c:v>516203</c:v>
                </c:pt>
                <c:pt idx="981">
                  <c:v>516219</c:v>
                </c:pt>
                <c:pt idx="982">
                  <c:v>516238</c:v>
                </c:pt>
                <c:pt idx="983">
                  <c:v>516256</c:v>
                </c:pt>
                <c:pt idx="984">
                  <c:v>516272</c:v>
                </c:pt>
                <c:pt idx="985">
                  <c:v>516288</c:v>
                </c:pt>
                <c:pt idx="986">
                  <c:v>516307</c:v>
                </c:pt>
                <c:pt idx="987">
                  <c:v>516325</c:v>
                </c:pt>
                <c:pt idx="988">
                  <c:v>516343</c:v>
                </c:pt>
                <c:pt idx="989">
                  <c:v>516363</c:v>
                </c:pt>
                <c:pt idx="990">
                  <c:v>516380</c:v>
                </c:pt>
                <c:pt idx="991">
                  <c:v>516398</c:v>
                </c:pt>
                <c:pt idx="992">
                  <c:v>516420</c:v>
                </c:pt>
                <c:pt idx="993">
                  <c:v>516436</c:v>
                </c:pt>
                <c:pt idx="994">
                  <c:v>516455</c:v>
                </c:pt>
                <c:pt idx="995">
                  <c:v>516472</c:v>
                </c:pt>
                <c:pt idx="996">
                  <c:v>516492</c:v>
                </c:pt>
                <c:pt idx="997">
                  <c:v>516510</c:v>
                </c:pt>
                <c:pt idx="998">
                  <c:v>516530</c:v>
                </c:pt>
                <c:pt idx="999">
                  <c:v>516547</c:v>
                </c:pt>
              </c:numCache>
            </c:numRef>
          </c:val>
          <c:smooth val="0"/>
          <c:extLst>
            <c:ext xmlns:c16="http://schemas.microsoft.com/office/drawing/2014/chart" uri="{C3380CC4-5D6E-409C-BE32-E72D297353CC}">
              <c16:uniqueId val="{00000004-78C5-4F6B-A046-04DEC4773764}"/>
            </c:ext>
          </c:extLst>
        </c:ser>
        <c:ser>
          <c:idx val="5"/>
          <c:order val="5"/>
          <c:tx>
            <c:strRef>
              <c:f>'65'!$H$1</c:f>
              <c:strCache>
                <c:ptCount val="1"/>
                <c:pt idx="0">
                  <c:v>100% Vaccinated</c:v>
                </c:pt>
              </c:strCache>
            </c:strRef>
          </c:tx>
          <c:spPr>
            <a:ln w="28575" cap="rnd">
              <a:solidFill>
                <a:schemeClr val="accent6"/>
              </a:solidFill>
              <a:round/>
            </a:ln>
            <a:effectLst/>
          </c:spPr>
          <c:marker>
            <c:symbol val="none"/>
          </c:marker>
          <c:cat>
            <c:numRef>
              <c:f>'65'!$B$2:$B$1001</c:f>
              <c:numCache>
                <c:formatCode>d\-mmm</c:formatCode>
                <c:ptCount val="1000"/>
                <c:pt idx="0">
                  <c:v>43905</c:v>
                </c:pt>
                <c:pt idx="1">
                  <c:v>43906</c:v>
                </c:pt>
                <c:pt idx="2">
                  <c:v>43907</c:v>
                </c:pt>
                <c:pt idx="3">
                  <c:v>43908</c:v>
                </c:pt>
                <c:pt idx="4">
                  <c:v>43909</c:v>
                </c:pt>
                <c:pt idx="5">
                  <c:v>43910</c:v>
                </c:pt>
                <c:pt idx="6">
                  <c:v>43911</c:v>
                </c:pt>
                <c:pt idx="7">
                  <c:v>43912</c:v>
                </c:pt>
                <c:pt idx="8">
                  <c:v>43913</c:v>
                </c:pt>
                <c:pt idx="9">
                  <c:v>43914</c:v>
                </c:pt>
                <c:pt idx="10">
                  <c:v>43915</c:v>
                </c:pt>
                <c:pt idx="11">
                  <c:v>43916</c:v>
                </c:pt>
                <c:pt idx="12">
                  <c:v>43917</c:v>
                </c:pt>
                <c:pt idx="13">
                  <c:v>43918</c:v>
                </c:pt>
                <c:pt idx="14">
                  <c:v>43919</c:v>
                </c:pt>
                <c:pt idx="15">
                  <c:v>43920</c:v>
                </c:pt>
                <c:pt idx="16">
                  <c:v>43921</c:v>
                </c:pt>
                <c:pt idx="17">
                  <c:v>43922</c:v>
                </c:pt>
                <c:pt idx="18">
                  <c:v>43923</c:v>
                </c:pt>
                <c:pt idx="19">
                  <c:v>43924</c:v>
                </c:pt>
                <c:pt idx="20">
                  <c:v>43925</c:v>
                </c:pt>
                <c:pt idx="21">
                  <c:v>43926</c:v>
                </c:pt>
                <c:pt idx="22">
                  <c:v>43927</c:v>
                </c:pt>
                <c:pt idx="23">
                  <c:v>43928</c:v>
                </c:pt>
                <c:pt idx="24">
                  <c:v>43929</c:v>
                </c:pt>
                <c:pt idx="25">
                  <c:v>43930</c:v>
                </c:pt>
                <c:pt idx="26">
                  <c:v>43931</c:v>
                </c:pt>
                <c:pt idx="27">
                  <c:v>43932</c:v>
                </c:pt>
                <c:pt idx="28">
                  <c:v>43933</c:v>
                </c:pt>
                <c:pt idx="29">
                  <c:v>43934</c:v>
                </c:pt>
                <c:pt idx="30">
                  <c:v>43935</c:v>
                </c:pt>
                <c:pt idx="31">
                  <c:v>43936</c:v>
                </c:pt>
                <c:pt idx="32">
                  <c:v>43937</c:v>
                </c:pt>
                <c:pt idx="33">
                  <c:v>43938</c:v>
                </c:pt>
                <c:pt idx="34">
                  <c:v>43939</c:v>
                </c:pt>
                <c:pt idx="35">
                  <c:v>43940</c:v>
                </c:pt>
                <c:pt idx="36">
                  <c:v>43941</c:v>
                </c:pt>
                <c:pt idx="37">
                  <c:v>43942</c:v>
                </c:pt>
                <c:pt idx="38">
                  <c:v>43943</c:v>
                </c:pt>
                <c:pt idx="39">
                  <c:v>43944</c:v>
                </c:pt>
                <c:pt idx="40">
                  <c:v>43945</c:v>
                </c:pt>
                <c:pt idx="41">
                  <c:v>43946</c:v>
                </c:pt>
                <c:pt idx="42">
                  <c:v>43947</c:v>
                </c:pt>
                <c:pt idx="43">
                  <c:v>43948</c:v>
                </c:pt>
                <c:pt idx="44">
                  <c:v>43949</c:v>
                </c:pt>
                <c:pt idx="45">
                  <c:v>43950</c:v>
                </c:pt>
                <c:pt idx="46">
                  <c:v>43951</c:v>
                </c:pt>
                <c:pt idx="47">
                  <c:v>43952</c:v>
                </c:pt>
                <c:pt idx="48">
                  <c:v>43953</c:v>
                </c:pt>
                <c:pt idx="49">
                  <c:v>43954</c:v>
                </c:pt>
                <c:pt idx="50">
                  <c:v>43955</c:v>
                </c:pt>
                <c:pt idx="51">
                  <c:v>43956</c:v>
                </c:pt>
                <c:pt idx="52">
                  <c:v>43957</c:v>
                </c:pt>
                <c:pt idx="53">
                  <c:v>43958</c:v>
                </c:pt>
                <c:pt idx="54">
                  <c:v>43959</c:v>
                </c:pt>
                <c:pt idx="55">
                  <c:v>43960</c:v>
                </c:pt>
                <c:pt idx="56">
                  <c:v>43961</c:v>
                </c:pt>
                <c:pt idx="57">
                  <c:v>43962</c:v>
                </c:pt>
                <c:pt idx="58">
                  <c:v>43963</c:v>
                </c:pt>
                <c:pt idx="59">
                  <c:v>43964</c:v>
                </c:pt>
                <c:pt idx="60">
                  <c:v>43965</c:v>
                </c:pt>
                <c:pt idx="61">
                  <c:v>43966</c:v>
                </c:pt>
                <c:pt idx="62">
                  <c:v>43967</c:v>
                </c:pt>
                <c:pt idx="63">
                  <c:v>43968</c:v>
                </c:pt>
                <c:pt idx="64">
                  <c:v>43969</c:v>
                </c:pt>
                <c:pt idx="65">
                  <c:v>43970</c:v>
                </c:pt>
                <c:pt idx="66">
                  <c:v>43971</c:v>
                </c:pt>
                <c:pt idx="67">
                  <c:v>43972</c:v>
                </c:pt>
                <c:pt idx="68">
                  <c:v>43973</c:v>
                </c:pt>
                <c:pt idx="69">
                  <c:v>43974</c:v>
                </c:pt>
                <c:pt idx="70">
                  <c:v>43975</c:v>
                </c:pt>
                <c:pt idx="71">
                  <c:v>43976</c:v>
                </c:pt>
                <c:pt idx="72">
                  <c:v>43977</c:v>
                </c:pt>
                <c:pt idx="73">
                  <c:v>43978</c:v>
                </c:pt>
                <c:pt idx="74">
                  <c:v>43979</c:v>
                </c:pt>
                <c:pt idx="75">
                  <c:v>43980</c:v>
                </c:pt>
                <c:pt idx="76">
                  <c:v>43981</c:v>
                </c:pt>
                <c:pt idx="77">
                  <c:v>43982</c:v>
                </c:pt>
                <c:pt idx="78">
                  <c:v>43983</c:v>
                </c:pt>
                <c:pt idx="79">
                  <c:v>43984</c:v>
                </c:pt>
                <c:pt idx="80">
                  <c:v>43985</c:v>
                </c:pt>
                <c:pt idx="81">
                  <c:v>43986</c:v>
                </c:pt>
                <c:pt idx="82">
                  <c:v>43987</c:v>
                </c:pt>
                <c:pt idx="83">
                  <c:v>43988</c:v>
                </c:pt>
                <c:pt idx="84">
                  <c:v>43989</c:v>
                </c:pt>
                <c:pt idx="85">
                  <c:v>43990</c:v>
                </c:pt>
                <c:pt idx="86">
                  <c:v>43991</c:v>
                </c:pt>
                <c:pt idx="87">
                  <c:v>43992</c:v>
                </c:pt>
                <c:pt idx="88">
                  <c:v>43993</c:v>
                </c:pt>
                <c:pt idx="89">
                  <c:v>43994</c:v>
                </c:pt>
                <c:pt idx="90">
                  <c:v>43995</c:v>
                </c:pt>
                <c:pt idx="91">
                  <c:v>43996</c:v>
                </c:pt>
                <c:pt idx="92">
                  <c:v>43997</c:v>
                </c:pt>
                <c:pt idx="93">
                  <c:v>43998</c:v>
                </c:pt>
                <c:pt idx="94">
                  <c:v>43999</c:v>
                </c:pt>
                <c:pt idx="95">
                  <c:v>44000</c:v>
                </c:pt>
                <c:pt idx="96">
                  <c:v>44001</c:v>
                </c:pt>
                <c:pt idx="97">
                  <c:v>44002</c:v>
                </c:pt>
                <c:pt idx="98">
                  <c:v>44003</c:v>
                </c:pt>
                <c:pt idx="99">
                  <c:v>44004</c:v>
                </c:pt>
                <c:pt idx="100">
                  <c:v>44005</c:v>
                </c:pt>
                <c:pt idx="101">
                  <c:v>44006</c:v>
                </c:pt>
                <c:pt idx="102">
                  <c:v>44007</c:v>
                </c:pt>
                <c:pt idx="103">
                  <c:v>44008</c:v>
                </c:pt>
                <c:pt idx="104">
                  <c:v>44009</c:v>
                </c:pt>
                <c:pt idx="105">
                  <c:v>44010</c:v>
                </c:pt>
                <c:pt idx="106">
                  <c:v>44011</c:v>
                </c:pt>
                <c:pt idx="107">
                  <c:v>44012</c:v>
                </c:pt>
                <c:pt idx="108">
                  <c:v>44013</c:v>
                </c:pt>
                <c:pt idx="109">
                  <c:v>44014</c:v>
                </c:pt>
                <c:pt idx="110">
                  <c:v>44015</c:v>
                </c:pt>
                <c:pt idx="111">
                  <c:v>44016</c:v>
                </c:pt>
                <c:pt idx="112">
                  <c:v>44017</c:v>
                </c:pt>
                <c:pt idx="113">
                  <c:v>44018</c:v>
                </c:pt>
                <c:pt idx="114">
                  <c:v>44019</c:v>
                </c:pt>
                <c:pt idx="115">
                  <c:v>44020</c:v>
                </c:pt>
                <c:pt idx="116">
                  <c:v>44021</c:v>
                </c:pt>
                <c:pt idx="117">
                  <c:v>44022</c:v>
                </c:pt>
                <c:pt idx="118">
                  <c:v>44023</c:v>
                </c:pt>
                <c:pt idx="119">
                  <c:v>44024</c:v>
                </c:pt>
                <c:pt idx="120">
                  <c:v>44025</c:v>
                </c:pt>
                <c:pt idx="121">
                  <c:v>44026</c:v>
                </c:pt>
                <c:pt idx="122">
                  <c:v>44027</c:v>
                </c:pt>
                <c:pt idx="123">
                  <c:v>44028</c:v>
                </c:pt>
                <c:pt idx="124">
                  <c:v>44029</c:v>
                </c:pt>
                <c:pt idx="125">
                  <c:v>44030</c:v>
                </c:pt>
                <c:pt idx="126">
                  <c:v>44031</c:v>
                </c:pt>
                <c:pt idx="127">
                  <c:v>44032</c:v>
                </c:pt>
                <c:pt idx="128">
                  <c:v>44033</c:v>
                </c:pt>
                <c:pt idx="129">
                  <c:v>44034</c:v>
                </c:pt>
                <c:pt idx="130">
                  <c:v>44035</c:v>
                </c:pt>
                <c:pt idx="131">
                  <c:v>44036</c:v>
                </c:pt>
                <c:pt idx="132">
                  <c:v>44037</c:v>
                </c:pt>
                <c:pt idx="133">
                  <c:v>44038</c:v>
                </c:pt>
                <c:pt idx="134">
                  <c:v>44039</c:v>
                </c:pt>
                <c:pt idx="135">
                  <c:v>44040</c:v>
                </c:pt>
                <c:pt idx="136">
                  <c:v>44041</c:v>
                </c:pt>
                <c:pt idx="137">
                  <c:v>44042</c:v>
                </c:pt>
                <c:pt idx="138">
                  <c:v>44043</c:v>
                </c:pt>
                <c:pt idx="139">
                  <c:v>44044</c:v>
                </c:pt>
                <c:pt idx="140">
                  <c:v>44045</c:v>
                </c:pt>
                <c:pt idx="141">
                  <c:v>44046</c:v>
                </c:pt>
                <c:pt idx="142">
                  <c:v>44047</c:v>
                </c:pt>
                <c:pt idx="143">
                  <c:v>44048</c:v>
                </c:pt>
                <c:pt idx="144">
                  <c:v>44049</c:v>
                </c:pt>
                <c:pt idx="145">
                  <c:v>44050</c:v>
                </c:pt>
                <c:pt idx="146">
                  <c:v>44051</c:v>
                </c:pt>
                <c:pt idx="147">
                  <c:v>44052</c:v>
                </c:pt>
                <c:pt idx="148">
                  <c:v>44053</c:v>
                </c:pt>
                <c:pt idx="149">
                  <c:v>44054</c:v>
                </c:pt>
                <c:pt idx="150">
                  <c:v>44055</c:v>
                </c:pt>
                <c:pt idx="151">
                  <c:v>44056</c:v>
                </c:pt>
                <c:pt idx="152">
                  <c:v>44057</c:v>
                </c:pt>
                <c:pt idx="153">
                  <c:v>44058</c:v>
                </c:pt>
                <c:pt idx="154">
                  <c:v>44059</c:v>
                </c:pt>
                <c:pt idx="155">
                  <c:v>44060</c:v>
                </c:pt>
                <c:pt idx="156">
                  <c:v>44061</c:v>
                </c:pt>
                <c:pt idx="157">
                  <c:v>44062</c:v>
                </c:pt>
                <c:pt idx="158">
                  <c:v>44063</c:v>
                </c:pt>
                <c:pt idx="159">
                  <c:v>44064</c:v>
                </c:pt>
                <c:pt idx="160">
                  <c:v>44065</c:v>
                </c:pt>
                <c:pt idx="161">
                  <c:v>44066</c:v>
                </c:pt>
                <c:pt idx="162">
                  <c:v>44067</c:v>
                </c:pt>
                <c:pt idx="163">
                  <c:v>44068</c:v>
                </c:pt>
                <c:pt idx="164">
                  <c:v>44069</c:v>
                </c:pt>
                <c:pt idx="165">
                  <c:v>44070</c:v>
                </c:pt>
                <c:pt idx="166">
                  <c:v>44071</c:v>
                </c:pt>
                <c:pt idx="167">
                  <c:v>44072</c:v>
                </c:pt>
                <c:pt idx="168">
                  <c:v>44073</c:v>
                </c:pt>
                <c:pt idx="169">
                  <c:v>44074</c:v>
                </c:pt>
                <c:pt idx="170">
                  <c:v>44075</c:v>
                </c:pt>
                <c:pt idx="171">
                  <c:v>44076</c:v>
                </c:pt>
                <c:pt idx="172">
                  <c:v>44077</c:v>
                </c:pt>
                <c:pt idx="173">
                  <c:v>44078</c:v>
                </c:pt>
                <c:pt idx="174">
                  <c:v>44079</c:v>
                </c:pt>
                <c:pt idx="175">
                  <c:v>44080</c:v>
                </c:pt>
                <c:pt idx="176">
                  <c:v>44081</c:v>
                </c:pt>
                <c:pt idx="177">
                  <c:v>44082</c:v>
                </c:pt>
                <c:pt idx="178">
                  <c:v>44083</c:v>
                </c:pt>
                <c:pt idx="179">
                  <c:v>44084</c:v>
                </c:pt>
                <c:pt idx="180">
                  <c:v>44085</c:v>
                </c:pt>
                <c:pt idx="181">
                  <c:v>44086</c:v>
                </c:pt>
                <c:pt idx="182">
                  <c:v>44087</c:v>
                </c:pt>
                <c:pt idx="183">
                  <c:v>44088</c:v>
                </c:pt>
                <c:pt idx="184">
                  <c:v>44089</c:v>
                </c:pt>
                <c:pt idx="185">
                  <c:v>44090</c:v>
                </c:pt>
                <c:pt idx="186">
                  <c:v>44091</c:v>
                </c:pt>
                <c:pt idx="187">
                  <c:v>44092</c:v>
                </c:pt>
                <c:pt idx="188">
                  <c:v>44093</c:v>
                </c:pt>
                <c:pt idx="189">
                  <c:v>44094</c:v>
                </c:pt>
                <c:pt idx="190">
                  <c:v>44095</c:v>
                </c:pt>
                <c:pt idx="191">
                  <c:v>44096</c:v>
                </c:pt>
                <c:pt idx="192">
                  <c:v>44097</c:v>
                </c:pt>
                <c:pt idx="193">
                  <c:v>44098</c:v>
                </c:pt>
                <c:pt idx="194">
                  <c:v>44099</c:v>
                </c:pt>
                <c:pt idx="195">
                  <c:v>44100</c:v>
                </c:pt>
                <c:pt idx="196">
                  <c:v>44101</c:v>
                </c:pt>
                <c:pt idx="197">
                  <c:v>44102</c:v>
                </c:pt>
                <c:pt idx="198">
                  <c:v>44103</c:v>
                </c:pt>
                <c:pt idx="199">
                  <c:v>44104</c:v>
                </c:pt>
                <c:pt idx="200">
                  <c:v>44105</c:v>
                </c:pt>
                <c:pt idx="201">
                  <c:v>44106</c:v>
                </c:pt>
                <c:pt idx="202">
                  <c:v>44107</c:v>
                </c:pt>
                <c:pt idx="203">
                  <c:v>44108</c:v>
                </c:pt>
                <c:pt idx="204">
                  <c:v>44109</c:v>
                </c:pt>
                <c:pt idx="205">
                  <c:v>44110</c:v>
                </c:pt>
                <c:pt idx="206">
                  <c:v>44111</c:v>
                </c:pt>
                <c:pt idx="207">
                  <c:v>44112</c:v>
                </c:pt>
                <c:pt idx="208">
                  <c:v>44113</c:v>
                </c:pt>
                <c:pt idx="209">
                  <c:v>44114</c:v>
                </c:pt>
                <c:pt idx="210">
                  <c:v>44115</c:v>
                </c:pt>
                <c:pt idx="211">
                  <c:v>44116</c:v>
                </c:pt>
                <c:pt idx="212">
                  <c:v>44117</c:v>
                </c:pt>
                <c:pt idx="213">
                  <c:v>44118</c:v>
                </c:pt>
                <c:pt idx="214">
                  <c:v>44119</c:v>
                </c:pt>
                <c:pt idx="215">
                  <c:v>44120</c:v>
                </c:pt>
                <c:pt idx="216">
                  <c:v>44121</c:v>
                </c:pt>
                <c:pt idx="217">
                  <c:v>44122</c:v>
                </c:pt>
                <c:pt idx="218">
                  <c:v>44123</c:v>
                </c:pt>
                <c:pt idx="219">
                  <c:v>44124</c:v>
                </c:pt>
                <c:pt idx="220">
                  <c:v>44125</c:v>
                </c:pt>
                <c:pt idx="221">
                  <c:v>44126</c:v>
                </c:pt>
                <c:pt idx="222">
                  <c:v>44127</c:v>
                </c:pt>
                <c:pt idx="223">
                  <c:v>44128</c:v>
                </c:pt>
                <c:pt idx="224">
                  <c:v>44129</c:v>
                </c:pt>
                <c:pt idx="225">
                  <c:v>44130</c:v>
                </c:pt>
                <c:pt idx="226">
                  <c:v>44131</c:v>
                </c:pt>
                <c:pt idx="227">
                  <c:v>44132</c:v>
                </c:pt>
                <c:pt idx="228">
                  <c:v>44133</c:v>
                </c:pt>
                <c:pt idx="229">
                  <c:v>44134</c:v>
                </c:pt>
                <c:pt idx="230">
                  <c:v>44135</c:v>
                </c:pt>
                <c:pt idx="231">
                  <c:v>44136</c:v>
                </c:pt>
                <c:pt idx="232">
                  <c:v>44137</c:v>
                </c:pt>
                <c:pt idx="233">
                  <c:v>44138</c:v>
                </c:pt>
                <c:pt idx="234">
                  <c:v>44139</c:v>
                </c:pt>
                <c:pt idx="235">
                  <c:v>44140</c:v>
                </c:pt>
                <c:pt idx="236">
                  <c:v>44141</c:v>
                </c:pt>
                <c:pt idx="237">
                  <c:v>44142</c:v>
                </c:pt>
                <c:pt idx="238">
                  <c:v>44143</c:v>
                </c:pt>
                <c:pt idx="239">
                  <c:v>44144</c:v>
                </c:pt>
                <c:pt idx="240">
                  <c:v>44145</c:v>
                </c:pt>
                <c:pt idx="241">
                  <c:v>44146</c:v>
                </c:pt>
                <c:pt idx="242">
                  <c:v>44147</c:v>
                </c:pt>
                <c:pt idx="243">
                  <c:v>44148</c:v>
                </c:pt>
                <c:pt idx="244">
                  <c:v>44149</c:v>
                </c:pt>
                <c:pt idx="245">
                  <c:v>44150</c:v>
                </c:pt>
                <c:pt idx="246">
                  <c:v>44151</c:v>
                </c:pt>
                <c:pt idx="247">
                  <c:v>44152</c:v>
                </c:pt>
                <c:pt idx="248">
                  <c:v>44153</c:v>
                </c:pt>
                <c:pt idx="249">
                  <c:v>44154</c:v>
                </c:pt>
                <c:pt idx="250">
                  <c:v>44155</c:v>
                </c:pt>
                <c:pt idx="251">
                  <c:v>44156</c:v>
                </c:pt>
                <c:pt idx="252">
                  <c:v>44157</c:v>
                </c:pt>
                <c:pt idx="253">
                  <c:v>44158</c:v>
                </c:pt>
                <c:pt idx="254">
                  <c:v>44159</c:v>
                </c:pt>
                <c:pt idx="255">
                  <c:v>44160</c:v>
                </c:pt>
                <c:pt idx="256">
                  <c:v>44161</c:v>
                </c:pt>
                <c:pt idx="257">
                  <c:v>44162</c:v>
                </c:pt>
                <c:pt idx="258">
                  <c:v>44163</c:v>
                </c:pt>
                <c:pt idx="259">
                  <c:v>44164</c:v>
                </c:pt>
                <c:pt idx="260">
                  <c:v>44165</c:v>
                </c:pt>
                <c:pt idx="261">
                  <c:v>44166</c:v>
                </c:pt>
                <c:pt idx="262">
                  <c:v>44167</c:v>
                </c:pt>
                <c:pt idx="263">
                  <c:v>44168</c:v>
                </c:pt>
                <c:pt idx="264">
                  <c:v>44169</c:v>
                </c:pt>
                <c:pt idx="265">
                  <c:v>44170</c:v>
                </c:pt>
                <c:pt idx="266">
                  <c:v>44171</c:v>
                </c:pt>
                <c:pt idx="267">
                  <c:v>44172</c:v>
                </c:pt>
                <c:pt idx="268">
                  <c:v>44173</c:v>
                </c:pt>
                <c:pt idx="269">
                  <c:v>44174</c:v>
                </c:pt>
                <c:pt idx="270">
                  <c:v>44175</c:v>
                </c:pt>
                <c:pt idx="271">
                  <c:v>44176</c:v>
                </c:pt>
                <c:pt idx="272">
                  <c:v>44177</c:v>
                </c:pt>
                <c:pt idx="273">
                  <c:v>44178</c:v>
                </c:pt>
                <c:pt idx="274">
                  <c:v>44179</c:v>
                </c:pt>
                <c:pt idx="275">
                  <c:v>44180</c:v>
                </c:pt>
                <c:pt idx="276">
                  <c:v>44181</c:v>
                </c:pt>
                <c:pt idx="277">
                  <c:v>44182</c:v>
                </c:pt>
                <c:pt idx="278">
                  <c:v>44183</c:v>
                </c:pt>
                <c:pt idx="279">
                  <c:v>44184</c:v>
                </c:pt>
                <c:pt idx="280">
                  <c:v>44185</c:v>
                </c:pt>
                <c:pt idx="281">
                  <c:v>44186</c:v>
                </c:pt>
                <c:pt idx="282">
                  <c:v>44187</c:v>
                </c:pt>
                <c:pt idx="283">
                  <c:v>44188</c:v>
                </c:pt>
                <c:pt idx="284">
                  <c:v>44189</c:v>
                </c:pt>
                <c:pt idx="285">
                  <c:v>44190</c:v>
                </c:pt>
                <c:pt idx="286">
                  <c:v>44191</c:v>
                </c:pt>
                <c:pt idx="287">
                  <c:v>44192</c:v>
                </c:pt>
                <c:pt idx="288">
                  <c:v>44193</c:v>
                </c:pt>
                <c:pt idx="289">
                  <c:v>44194</c:v>
                </c:pt>
                <c:pt idx="290">
                  <c:v>44195</c:v>
                </c:pt>
                <c:pt idx="291">
                  <c:v>44196</c:v>
                </c:pt>
                <c:pt idx="292">
                  <c:v>44197</c:v>
                </c:pt>
                <c:pt idx="293">
                  <c:v>44198</c:v>
                </c:pt>
                <c:pt idx="294">
                  <c:v>44199</c:v>
                </c:pt>
                <c:pt idx="295">
                  <c:v>44200</c:v>
                </c:pt>
                <c:pt idx="296">
                  <c:v>44201</c:v>
                </c:pt>
                <c:pt idx="297">
                  <c:v>44202</c:v>
                </c:pt>
                <c:pt idx="298">
                  <c:v>44203</c:v>
                </c:pt>
                <c:pt idx="299">
                  <c:v>44204</c:v>
                </c:pt>
                <c:pt idx="300">
                  <c:v>44205</c:v>
                </c:pt>
                <c:pt idx="301">
                  <c:v>44206</c:v>
                </c:pt>
                <c:pt idx="302">
                  <c:v>44207</c:v>
                </c:pt>
                <c:pt idx="303">
                  <c:v>44208</c:v>
                </c:pt>
                <c:pt idx="304">
                  <c:v>44209</c:v>
                </c:pt>
                <c:pt idx="305">
                  <c:v>44210</c:v>
                </c:pt>
                <c:pt idx="306">
                  <c:v>44211</c:v>
                </c:pt>
                <c:pt idx="307">
                  <c:v>44212</c:v>
                </c:pt>
                <c:pt idx="308">
                  <c:v>44213</c:v>
                </c:pt>
                <c:pt idx="309">
                  <c:v>44214</c:v>
                </c:pt>
                <c:pt idx="310">
                  <c:v>44215</c:v>
                </c:pt>
                <c:pt idx="311">
                  <c:v>44216</c:v>
                </c:pt>
                <c:pt idx="312">
                  <c:v>44217</c:v>
                </c:pt>
                <c:pt idx="313">
                  <c:v>44218</c:v>
                </c:pt>
                <c:pt idx="314">
                  <c:v>44219</c:v>
                </c:pt>
                <c:pt idx="315">
                  <c:v>44220</c:v>
                </c:pt>
                <c:pt idx="316">
                  <c:v>44221</c:v>
                </c:pt>
                <c:pt idx="317">
                  <c:v>44222</c:v>
                </c:pt>
                <c:pt idx="318">
                  <c:v>44223</c:v>
                </c:pt>
                <c:pt idx="319">
                  <c:v>44224</c:v>
                </c:pt>
                <c:pt idx="320">
                  <c:v>44225</c:v>
                </c:pt>
                <c:pt idx="321">
                  <c:v>44226</c:v>
                </c:pt>
                <c:pt idx="322">
                  <c:v>44227</c:v>
                </c:pt>
                <c:pt idx="323">
                  <c:v>44228</c:v>
                </c:pt>
                <c:pt idx="324">
                  <c:v>44229</c:v>
                </c:pt>
                <c:pt idx="325">
                  <c:v>44230</c:v>
                </c:pt>
                <c:pt idx="326">
                  <c:v>44231</c:v>
                </c:pt>
                <c:pt idx="327">
                  <c:v>44232</c:v>
                </c:pt>
                <c:pt idx="328">
                  <c:v>44233</c:v>
                </c:pt>
                <c:pt idx="329">
                  <c:v>44234</c:v>
                </c:pt>
                <c:pt idx="330">
                  <c:v>44235</c:v>
                </c:pt>
                <c:pt idx="331">
                  <c:v>44236</c:v>
                </c:pt>
                <c:pt idx="332">
                  <c:v>44237</c:v>
                </c:pt>
                <c:pt idx="333">
                  <c:v>44238</c:v>
                </c:pt>
                <c:pt idx="334">
                  <c:v>44239</c:v>
                </c:pt>
                <c:pt idx="335">
                  <c:v>44240</c:v>
                </c:pt>
                <c:pt idx="336">
                  <c:v>44241</c:v>
                </c:pt>
                <c:pt idx="337">
                  <c:v>44242</c:v>
                </c:pt>
                <c:pt idx="338">
                  <c:v>44243</c:v>
                </c:pt>
                <c:pt idx="339">
                  <c:v>44244</c:v>
                </c:pt>
                <c:pt idx="340">
                  <c:v>44245</c:v>
                </c:pt>
                <c:pt idx="341">
                  <c:v>44246</c:v>
                </c:pt>
                <c:pt idx="342">
                  <c:v>44247</c:v>
                </c:pt>
                <c:pt idx="343">
                  <c:v>44248</c:v>
                </c:pt>
                <c:pt idx="344">
                  <c:v>44249</c:v>
                </c:pt>
                <c:pt idx="345">
                  <c:v>44250</c:v>
                </c:pt>
                <c:pt idx="346">
                  <c:v>44251</c:v>
                </c:pt>
                <c:pt idx="347">
                  <c:v>44252</c:v>
                </c:pt>
                <c:pt idx="348">
                  <c:v>44253</c:v>
                </c:pt>
                <c:pt idx="349">
                  <c:v>44254</c:v>
                </c:pt>
                <c:pt idx="350">
                  <c:v>44255</c:v>
                </c:pt>
                <c:pt idx="351">
                  <c:v>44256</c:v>
                </c:pt>
                <c:pt idx="352">
                  <c:v>44257</c:v>
                </c:pt>
                <c:pt idx="353">
                  <c:v>44258</c:v>
                </c:pt>
                <c:pt idx="354">
                  <c:v>44259</c:v>
                </c:pt>
                <c:pt idx="355">
                  <c:v>44260</c:v>
                </c:pt>
                <c:pt idx="356">
                  <c:v>44261</c:v>
                </c:pt>
                <c:pt idx="357">
                  <c:v>44262</c:v>
                </c:pt>
                <c:pt idx="358">
                  <c:v>44263</c:v>
                </c:pt>
                <c:pt idx="359">
                  <c:v>44264</c:v>
                </c:pt>
                <c:pt idx="360">
                  <c:v>44265</c:v>
                </c:pt>
                <c:pt idx="361">
                  <c:v>44266</c:v>
                </c:pt>
                <c:pt idx="362">
                  <c:v>44267</c:v>
                </c:pt>
                <c:pt idx="363">
                  <c:v>44268</c:v>
                </c:pt>
                <c:pt idx="364">
                  <c:v>44269</c:v>
                </c:pt>
                <c:pt idx="365">
                  <c:v>44270</c:v>
                </c:pt>
                <c:pt idx="366">
                  <c:v>44271</c:v>
                </c:pt>
                <c:pt idx="367">
                  <c:v>44272</c:v>
                </c:pt>
                <c:pt idx="368">
                  <c:v>44273</c:v>
                </c:pt>
                <c:pt idx="369">
                  <c:v>44274</c:v>
                </c:pt>
                <c:pt idx="370">
                  <c:v>44275</c:v>
                </c:pt>
                <c:pt idx="371">
                  <c:v>44276</c:v>
                </c:pt>
                <c:pt idx="372">
                  <c:v>44277</c:v>
                </c:pt>
                <c:pt idx="373">
                  <c:v>44278</c:v>
                </c:pt>
                <c:pt idx="374">
                  <c:v>44279</c:v>
                </c:pt>
                <c:pt idx="375">
                  <c:v>44280</c:v>
                </c:pt>
                <c:pt idx="376">
                  <c:v>44281</c:v>
                </c:pt>
                <c:pt idx="377">
                  <c:v>44282</c:v>
                </c:pt>
                <c:pt idx="378">
                  <c:v>44283</c:v>
                </c:pt>
                <c:pt idx="379">
                  <c:v>44284</c:v>
                </c:pt>
                <c:pt idx="380">
                  <c:v>44285</c:v>
                </c:pt>
                <c:pt idx="381">
                  <c:v>44286</c:v>
                </c:pt>
                <c:pt idx="382">
                  <c:v>44287</c:v>
                </c:pt>
                <c:pt idx="383">
                  <c:v>44288</c:v>
                </c:pt>
                <c:pt idx="384">
                  <c:v>44289</c:v>
                </c:pt>
                <c:pt idx="385">
                  <c:v>44290</c:v>
                </c:pt>
                <c:pt idx="386">
                  <c:v>44291</c:v>
                </c:pt>
                <c:pt idx="387">
                  <c:v>44292</c:v>
                </c:pt>
                <c:pt idx="388">
                  <c:v>44293</c:v>
                </c:pt>
                <c:pt idx="389">
                  <c:v>44294</c:v>
                </c:pt>
                <c:pt idx="390">
                  <c:v>44295</c:v>
                </c:pt>
                <c:pt idx="391">
                  <c:v>44296</c:v>
                </c:pt>
                <c:pt idx="392">
                  <c:v>44297</c:v>
                </c:pt>
                <c:pt idx="393">
                  <c:v>44298</c:v>
                </c:pt>
                <c:pt idx="394">
                  <c:v>44299</c:v>
                </c:pt>
                <c:pt idx="395">
                  <c:v>44300</c:v>
                </c:pt>
                <c:pt idx="396">
                  <c:v>44301</c:v>
                </c:pt>
                <c:pt idx="397">
                  <c:v>44302</c:v>
                </c:pt>
                <c:pt idx="398">
                  <c:v>44303</c:v>
                </c:pt>
                <c:pt idx="399">
                  <c:v>44304</c:v>
                </c:pt>
                <c:pt idx="400">
                  <c:v>44305</c:v>
                </c:pt>
                <c:pt idx="401">
                  <c:v>44306</c:v>
                </c:pt>
                <c:pt idx="402">
                  <c:v>44307</c:v>
                </c:pt>
                <c:pt idx="403">
                  <c:v>44308</c:v>
                </c:pt>
                <c:pt idx="404">
                  <c:v>44309</c:v>
                </c:pt>
                <c:pt idx="405">
                  <c:v>44310</c:v>
                </c:pt>
                <c:pt idx="406">
                  <c:v>44311</c:v>
                </c:pt>
                <c:pt idx="407">
                  <c:v>44312</c:v>
                </c:pt>
                <c:pt idx="408">
                  <c:v>44313</c:v>
                </c:pt>
                <c:pt idx="409">
                  <c:v>44314</c:v>
                </c:pt>
                <c:pt idx="410">
                  <c:v>44315</c:v>
                </c:pt>
                <c:pt idx="411">
                  <c:v>44316</c:v>
                </c:pt>
                <c:pt idx="412">
                  <c:v>44317</c:v>
                </c:pt>
                <c:pt idx="413">
                  <c:v>44318</c:v>
                </c:pt>
                <c:pt idx="414">
                  <c:v>44319</c:v>
                </c:pt>
                <c:pt idx="415">
                  <c:v>44320</c:v>
                </c:pt>
                <c:pt idx="416">
                  <c:v>44321</c:v>
                </c:pt>
                <c:pt idx="417">
                  <c:v>44322</c:v>
                </c:pt>
                <c:pt idx="418">
                  <c:v>44323</c:v>
                </c:pt>
                <c:pt idx="419">
                  <c:v>44324</c:v>
                </c:pt>
                <c:pt idx="420">
                  <c:v>44325</c:v>
                </c:pt>
                <c:pt idx="421">
                  <c:v>44326</c:v>
                </c:pt>
                <c:pt idx="422">
                  <c:v>44327</c:v>
                </c:pt>
                <c:pt idx="423">
                  <c:v>44328</c:v>
                </c:pt>
                <c:pt idx="424">
                  <c:v>44329</c:v>
                </c:pt>
                <c:pt idx="425">
                  <c:v>44330</c:v>
                </c:pt>
                <c:pt idx="426">
                  <c:v>44331</c:v>
                </c:pt>
                <c:pt idx="427">
                  <c:v>44332</c:v>
                </c:pt>
                <c:pt idx="428">
                  <c:v>44333</c:v>
                </c:pt>
                <c:pt idx="429">
                  <c:v>44334</c:v>
                </c:pt>
                <c:pt idx="430">
                  <c:v>44335</c:v>
                </c:pt>
                <c:pt idx="431">
                  <c:v>44336</c:v>
                </c:pt>
                <c:pt idx="432">
                  <c:v>44337</c:v>
                </c:pt>
                <c:pt idx="433">
                  <c:v>44338</c:v>
                </c:pt>
                <c:pt idx="434">
                  <c:v>44339</c:v>
                </c:pt>
                <c:pt idx="435">
                  <c:v>44340</c:v>
                </c:pt>
                <c:pt idx="436">
                  <c:v>44341</c:v>
                </c:pt>
                <c:pt idx="437">
                  <c:v>44342</c:v>
                </c:pt>
                <c:pt idx="438">
                  <c:v>44343</c:v>
                </c:pt>
                <c:pt idx="439">
                  <c:v>44344</c:v>
                </c:pt>
                <c:pt idx="440">
                  <c:v>44345</c:v>
                </c:pt>
                <c:pt idx="441">
                  <c:v>44346</c:v>
                </c:pt>
                <c:pt idx="442">
                  <c:v>44347</c:v>
                </c:pt>
                <c:pt idx="443">
                  <c:v>44348</c:v>
                </c:pt>
                <c:pt idx="444">
                  <c:v>44349</c:v>
                </c:pt>
                <c:pt idx="445">
                  <c:v>44350</c:v>
                </c:pt>
                <c:pt idx="446">
                  <c:v>44351</c:v>
                </c:pt>
                <c:pt idx="447">
                  <c:v>44352</c:v>
                </c:pt>
                <c:pt idx="448">
                  <c:v>44353</c:v>
                </c:pt>
                <c:pt idx="449">
                  <c:v>44354</c:v>
                </c:pt>
                <c:pt idx="450">
                  <c:v>44355</c:v>
                </c:pt>
                <c:pt idx="451">
                  <c:v>44356</c:v>
                </c:pt>
                <c:pt idx="452">
                  <c:v>44357</c:v>
                </c:pt>
                <c:pt idx="453">
                  <c:v>44358</c:v>
                </c:pt>
                <c:pt idx="454">
                  <c:v>44359</c:v>
                </c:pt>
                <c:pt idx="455">
                  <c:v>44360</c:v>
                </c:pt>
                <c:pt idx="456">
                  <c:v>44361</c:v>
                </c:pt>
                <c:pt idx="457">
                  <c:v>44362</c:v>
                </c:pt>
                <c:pt idx="458">
                  <c:v>44363</c:v>
                </c:pt>
                <c:pt idx="459">
                  <c:v>44364</c:v>
                </c:pt>
                <c:pt idx="460">
                  <c:v>44365</c:v>
                </c:pt>
                <c:pt idx="461">
                  <c:v>44366</c:v>
                </c:pt>
                <c:pt idx="462">
                  <c:v>44367</c:v>
                </c:pt>
                <c:pt idx="463">
                  <c:v>44368</c:v>
                </c:pt>
                <c:pt idx="464">
                  <c:v>44369</c:v>
                </c:pt>
                <c:pt idx="465">
                  <c:v>44370</c:v>
                </c:pt>
                <c:pt idx="466">
                  <c:v>44371</c:v>
                </c:pt>
                <c:pt idx="467">
                  <c:v>44372</c:v>
                </c:pt>
                <c:pt idx="468">
                  <c:v>44373</c:v>
                </c:pt>
                <c:pt idx="469">
                  <c:v>44374</c:v>
                </c:pt>
                <c:pt idx="470">
                  <c:v>44375</c:v>
                </c:pt>
                <c:pt idx="471">
                  <c:v>44376</c:v>
                </c:pt>
                <c:pt idx="472">
                  <c:v>44377</c:v>
                </c:pt>
                <c:pt idx="473">
                  <c:v>44378</c:v>
                </c:pt>
                <c:pt idx="474">
                  <c:v>44379</c:v>
                </c:pt>
                <c:pt idx="475">
                  <c:v>44380</c:v>
                </c:pt>
                <c:pt idx="476">
                  <c:v>44381</c:v>
                </c:pt>
                <c:pt idx="477">
                  <c:v>44382</c:v>
                </c:pt>
                <c:pt idx="478">
                  <c:v>44383</c:v>
                </c:pt>
                <c:pt idx="479">
                  <c:v>44384</c:v>
                </c:pt>
                <c:pt idx="480">
                  <c:v>44385</c:v>
                </c:pt>
                <c:pt idx="481">
                  <c:v>44386</c:v>
                </c:pt>
                <c:pt idx="482">
                  <c:v>44387</c:v>
                </c:pt>
                <c:pt idx="483">
                  <c:v>44388</c:v>
                </c:pt>
                <c:pt idx="484">
                  <c:v>44389</c:v>
                </c:pt>
                <c:pt idx="485">
                  <c:v>44390</c:v>
                </c:pt>
                <c:pt idx="486">
                  <c:v>44391</c:v>
                </c:pt>
                <c:pt idx="487">
                  <c:v>44392</c:v>
                </c:pt>
                <c:pt idx="488">
                  <c:v>44393</c:v>
                </c:pt>
                <c:pt idx="489">
                  <c:v>44394</c:v>
                </c:pt>
                <c:pt idx="490">
                  <c:v>44395</c:v>
                </c:pt>
                <c:pt idx="491">
                  <c:v>44396</c:v>
                </c:pt>
                <c:pt idx="492">
                  <c:v>44397</c:v>
                </c:pt>
                <c:pt idx="493">
                  <c:v>44398</c:v>
                </c:pt>
                <c:pt idx="494">
                  <c:v>44399</c:v>
                </c:pt>
                <c:pt idx="495">
                  <c:v>44400</c:v>
                </c:pt>
                <c:pt idx="496">
                  <c:v>44401</c:v>
                </c:pt>
                <c:pt idx="497">
                  <c:v>44402</c:v>
                </c:pt>
                <c:pt idx="498">
                  <c:v>44403</c:v>
                </c:pt>
                <c:pt idx="499">
                  <c:v>44404</c:v>
                </c:pt>
                <c:pt idx="500">
                  <c:v>44405</c:v>
                </c:pt>
                <c:pt idx="501">
                  <c:v>44406</c:v>
                </c:pt>
                <c:pt idx="502">
                  <c:v>44407</c:v>
                </c:pt>
                <c:pt idx="503">
                  <c:v>44408</c:v>
                </c:pt>
                <c:pt idx="504">
                  <c:v>44409</c:v>
                </c:pt>
                <c:pt idx="505">
                  <c:v>44410</c:v>
                </c:pt>
                <c:pt idx="506">
                  <c:v>44411</c:v>
                </c:pt>
                <c:pt idx="507">
                  <c:v>44412</c:v>
                </c:pt>
                <c:pt idx="508">
                  <c:v>44413</c:v>
                </c:pt>
                <c:pt idx="509">
                  <c:v>44414</c:v>
                </c:pt>
                <c:pt idx="510">
                  <c:v>44415</c:v>
                </c:pt>
                <c:pt idx="511">
                  <c:v>44416</c:v>
                </c:pt>
                <c:pt idx="512">
                  <c:v>44417</c:v>
                </c:pt>
                <c:pt idx="513">
                  <c:v>44418</c:v>
                </c:pt>
                <c:pt idx="514">
                  <c:v>44419</c:v>
                </c:pt>
                <c:pt idx="515">
                  <c:v>44420</c:v>
                </c:pt>
                <c:pt idx="516">
                  <c:v>44421</c:v>
                </c:pt>
                <c:pt idx="517">
                  <c:v>44422</c:v>
                </c:pt>
                <c:pt idx="518">
                  <c:v>44423</c:v>
                </c:pt>
                <c:pt idx="519">
                  <c:v>44424</c:v>
                </c:pt>
                <c:pt idx="520">
                  <c:v>44425</c:v>
                </c:pt>
                <c:pt idx="521">
                  <c:v>44426</c:v>
                </c:pt>
                <c:pt idx="522">
                  <c:v>44427</c:v>
                </c:pt>
                <c:pt idx="523">
                  <c:v>44428</c:v>
                </c:pt>
                <c:pt idx="524">
                  <c:v>44429</c:v>
                </c:pt>
                <c:pt idx="525">
                  <c:v>44430</c:v>
                </c:pt>
                <c:pt idx="526">
                  <c:v>44431</c:v>
                </c:pt>
                <c:pt idx="527">
                  <c:v>44432</c:v>
                </c:pt>
                <c:pt idx="528">
                  <c:v>44433</c:v>
                </c:pt>
                <c:pt idx="529">
                  <c:v>44434</c:v>
                </c:pt>
                <c:pt idx="530">
                  <c:v>44435</c:v>
                </c:pt>
                <c:pt idx="531">
                  <c:v>44436</c:v>
                </c:pt>
                <c:pt idx="532">
                  <c:v>44437</c:v>
                </c:pt>
                <c:pt idx="533">
                  <c:v>44438</c:v>
                </c:pt>
                <c:pt idx="534">
                  <c:v>44439</c:v>
                </c:pt>
                <c:pt idx="535">
                  <c:v>44440</c:v>
                </c:pt>
                <c:pt idx="536">
                  <c:v>44441</c:v>
                </c:pt>
                <c:pt idx="537">
                  <c:v>44442</c:v>
                </c:pt>
                <c:pt idx="538">
                  <c:v>44443</c:v>
                </c:pt>
                <c:pt idx="539">
                  <c:v>44444</c:v>
                </c:pt>
                <c:pt idx="540">
                  <c:v>44445</c:v>
                </c:pt>
                <c:pt idx="541">
                  <c:v>44446</c:v>
                </c:pt>
                <c:pt idx="542">
                  <c:v>44447</c:v>
                </c:pt>
                <c:pt idx="543">
                  <c:v>44448</c:v>
                </c:pt>
                <c:pt idx="544">
                  <c:v>44449</c:v>
                </c:pt>
                <c:pt idx="545">
                  <c:v>44450</c:v>
                </c:pt>
                <c:pt idx="546">
                  <c:v>44451</c:v>
                </c:pt>
                <c:pt idx="547">
                  <c:v>44452</c:v>
                </c:pt>
                <c:pt idx="548">
                  <c:v>44453</c:v>
                </c:pt>
                <c:pt idx="549">
                  <c:v>44454</c:v>
                </c:pt>
                <c:pt idx="550">
                  <c:v>44455</c:v>
                </c:pt>
                <c:pt idx="551">
                  <c:v>44456</c:v>
                </c:pt>
                <c:pt idx="552">
                  <c:v>44457</c:v>
                </c:pt>
                <c:pt idx="553">
                  <c:v>44458</c:v>
                </c:pt>
                <c:pt idx="554">
                  <c:v>44459</c:v>
                </c:pt>
                <c:pt idx="555">
                  <c:v>44460</c:v>
                </c:pt>
                <c:pt idx="556">
                  <c:v>44461</c:v>
                </c:pt>
                <c:pt idx="557">
                  <c:v>44462</c:v>
                </c:pt>
                <c:pt idx="558">
                  <c:v>44463</c:v>
                </c:pt>
                <c:pt idx="559">
                  <c:v>44464</c:v>
                </c:pt>
                <c:pt idx="560">
                  <c:v>44465</c:v>
                </c:pt>
                <c:pt idx="561">
                  <c:v>44466</c:v>
                </c:pt>
                <c:pt idx="562">
                  <c:v>44467</c:v>
                </c:pt>
                <c:pt idx="563">
                  <c:v>44468</c:v>
                </c:pt>
                <c:pt idx="564">
                  <c:v>44469</c:v>
                </c:pt>
                <c:pt idx="565">
                  <c:v>44470</c:v>
                </c:pt>
                <c:pt idx="566">
                  <c:v>44471</c:v>
                </c:pt>
                <c:pt idx="567">
                  <c:v>44472</c:v>
                </c:pt>
                <c:pt idx="568">
                  <c:v>44473</c:v>
                </c:pt>
                <c:pt idx="569">
                  <c:v>44474</c:v>
                </c:pt>
                <c:pt idx="570">
                  <c:v>44475</c:v>
                </c:pt>
                <c:pt idx="571">
                  <c:v>44476</c:v>
                </c:pt>
                <c:pt idx="572">
                  <c:v>44477</c:v>
                </c:pt>
                <c:pt idx="573">
                  <c:v>44478</c:v>
                </c:pt>
                <c:pt idx="574">
                  <c:v>44479</c:v>
                </c:pt>
                <c:pt idx="575">
                  <c:v>44480</c:v>
                </c:pt>
                <c:pt idx="576">
                  <c:v>44481</c:v>
                </c:pt>
                <c:pt idx="577">
                  <c:v>44482</c:v>
                </c:pt>
                <c:pt idx="578">
                  <c:v>44483</c:v>
                </c:pt>
                <c:pt idx="579">
                  <c:v>44484</c:v>
                </c:pt>
                <c:pt idx="580">
                  <c:v>44485</c:v>
                </c:pt>
                <c:pt idx="581">
                  <c:v>44486</c:v>
                </c:pt>
                <c:pt idx="582">
                  <c:v>44487</c:v>
                </c:pt>
                <c:pt idx="583">
                  <c:v>44488</c:v>
                </c:pt>
                <c:pt idx="584">
                  <c:v>44489</c:v>
                </c:pt>
                <c:pt idx="585">
                  <c:v>44490</c:v>
                </c:pt>
                <c:pt idx="586">
                  <c:v>44491</c:v>
                </c:pt>
                <c:pt idx="587">
                  <c:v>44492</c:v>
                </c:pt>
                <c:pt idx="588">
                  <c:v>44493</c:v>
                </c:pt>
                <c:pt idx="589">
                  <c:v>44494</c:v>
                </c:pt>
                <c:pt idx="590">
                  <c:v>44495</c:v>
                </c:pt>
                <c:pt idx="591">
                  <c:v>44496</c:v>
                </c:pt>
                <c:pt idx="592">
                  <c:v>44497</c:v>
                </c:pt>
                <c:pt idx="593">
                  <c:v>44498</c:v>
                </c:pt>
                <c:pt idx="594">
                  <c:v>44499</c:v>
                </c:pt>
                <c:pt idx="595">
                  <c:v>44500</c:v>
                </c:pt>
                <c:pt idx="596">
                  <c:v>44501</c:v>
                </c:pt>
                <c:pt idx="597">
                  <c:v>44502</c:v>
                </c:pt>
                <c:pt idx="598">
                  <c:v>44503</c:v>
                </c:pt>
                <c:pt idx="599">
                  <c:v>44504</c:v>
                </c:pt>
                <c:pt idx="600">
                  <c:v>44505</c:v>
                </c:pt>
                <c:pt idx="601">
                  <c:v>44506</c:v>
                </c:pt>
                <c:pt idx="602">
                  <c:v>44507</c:v>
                </c:pt>
                <c:pt idx="603">
                  <c:v>44508</c:v>
                </c:pt>
                <c:pt idx="604">
                  <c:v>44509</c:v>
                </c:pt>
                <c:pt idx="605">
                  <c:v>44510</c:v>
                </c:pt>
                <c:pt idx="606">
                  <c:v>44511</c:v>
                </c:pt>
                <c:pt idx="607">
                  <c:v>44512</c:v>
                </c:pt>
                <c:pt idx="608">
                  <c:v>44513</c:v>
                </c:pt>
                <c:pt idx="609">
                  <c:v>44514</c:v>
                </c:pt>
                <c:pt idx="610">
                  <c:v>44515</c:v>
                </c:pt>
                <c:pt idx="611">
                  <c:v>44516</c:v>
                </c:pt>
                <c:pt idx="612">
                  <c:v>44517</c:v>
                </c:pt>
                <c:pt idx="613">
                  <c:v>44518</c:v>
                </c:pt>
                <c:pt idx="614">
                  <c:v>44519</c:v>
                </c:pt>
                <c:pt idx="615">
                  <c:v>44520</c:v>
                </c:pt>
                <c:pt idx="616">
                  <c:v>44521</c:v>
                </c:pt>
                <c:pt idx="617">
                  <c:v>44522</c:v>
                </c:pt>
                <c:pt idx="618">
                  <c:v>44523</c:v>
                </c:pt>
                <c:pt idx="619">
                  <c:v>44524</c:v>
                </c:pt>
                <c:pt idx="620">
                  <c:v>44525</c:v>
                </c:pt>
                <c:pt idx="621">
                  <c:v>44526</c:v>
                </c:pt>
                <c:pt idx="622">
                  <c:v>44527</c:v>
                </c:pt>
                <c:pt idx="623">
                  <c:v>44528</c:v>
                </c:pt>
                <c:pt idx="624">
                  <c:v>44529</c:v>
                </c:pt>
                <c:pt idx="625">
                  <c:v>44530</c:v>
                </c:pt>
                <c:pt idx="626">
                  <c:v>44531</c:v>
                </c:pt>
                <c:pt idx="627">
                  <c:v>44532</c:v>
                </c:pt>
                <c:pt idx="628">
                  <c:v>44533</c:v>
                </c:pt>
                <c:pt idx="629">
                  <c:v>44534</c:v>
                </c:pt>
                <c:pt idx="630">
                  <c:v>44535</c:v>
                </c:pt>
                <c:pt idx="631">
                  <c:v>44536</c:v>
                </c:pt>
                <c:pt idx="632">
                  <c:v>44537</c:v>
                </c:pt>
                <c:pt idx="633">
                  <c:v>44538</c:v>
                </c:pt>
                <c:pt idx="634">
                  <c:v>44539</c:v>
                </c:pt>
                <c:pt idx="635">
                  <c:v>44540</c:v>
                </c:pt>
                <c:pt idx="636">
                  <c:v>44541</c:v>
                </c:pt>
                <c:pt idx="637">
                  <c:v>44542</c:v>
                </c:pt>
                <c:pt idx="638">
                  <c:v>44543</c:v>
                </c:pt>
                <c:pt idx="639">
                  <c:v>44544</c:v>
                </c:pt>
                <c:pt idx="640">
                  <c:v>44545</c:v>
                </c:pt>
                <c:pt idx="641">
                  <c:v>44546</c:v>
                </c:pt>
                <c:pt idx="642">
                  <c:v>44547</c:v>
                </c:pt>
                <c:pt idx="643">
                  <c:v>44548</c:v>
                </c:pt>
                <c:pt idx="644">
                  <c:v>44549</c:v>
                </c:pt>
                <c:pt idx="645">
                  <c:v>44550</c:v>
                </c:pt>
                <c:pt idx="646">
                  <c:v>44551</c:v>
                </c:pt>
                <c:pt idx="647">
                  <c:v>44552</c:v>
                </c:pt>
                <c:pt idx="648">
                  <c:v>44553</c:v>
                </c:pt>
                <c:pt idx="649">
                  <c:v>44554</c:v>
                </c:pt>
                <c:pt idx="650">
                  <c:v>44555</c:v>
                </c:pt>
                <c:pt idx="651">
                  <c:v>44556</c:v>
                </c:pt>
                <c:pt idx="652">
                  <c:v>44557</c:v>
                </c:pt>
                <c:pt idx="653">
                  <c:v>44558</c:v>
                </c:pt>
                <c:pt idx="654">
                  <c:v>44559</c:v>
                </c:pt>
                <c:pt idx="655">
                  <c:v>44560</c:v>
                </c:pt>
                <c:pt idx="656">
                  <c:v>44561</c:v>
                </c:pt>
                <c:pt idx="657">
                  <c:v>44562</c:v>
                </c:pt>
                <c:pt idx="658">
                  <c:v>44563</c:v>
                </c:pt>
                <c:pt idx="659">
                  <c:v>44564</c:v>
                </c:pt>
                <c:pt idx="660">
                  <c:v>44565</c:v>
                </c:pt>
                <c:pt idx="661">
                  <c:v>44566</c:v>
                </c:pt>
                <c:pt idx="662">
                  <c:v>44567</c:v>
                </c:pt>
                <c:pt idx="663">
                  <c:v>44568</c:v>
                </c:pt>
                <c:pt idx="664">
                  <c:v>44569</c:v>
                </c:pt>
                <c:pt idx="665">
                  <c:v>44570</c:v>
                </c:pt>
                <c:pt idx="666">
                  <c:v>44571</c:v>
                </c:pt>
                <c:pt idx="667">
                  <c:v>44572</c:v>
                </c:pt>
                <c:pt idx="668">
                  <c:v>44573</c:v>
                </c:pt>
                <c:pt idx="669">
                  <c:v>44574</c:v>
                </c:pt>
                <c:pt idx="670">
                  <c:v>44575</c:v>
                </c:pt>
                <c:pt idx="671">
                  <c:v>44576</c:v>
                </c:pt>
                <c:pt idx="672">
                  <c:v>44577</c:v>
                </c:pt>
                <c:pt idx="673">
                  <c:v>44578</c:v>
                </c:pt>
                <c:pt idx="674">
                  <c:v>44579</c:v>
                </c:pt>
                <c:pt idx="675">
                  <c:v>44580</c:v>
                </c:pt>
                <c:pt idx="676">
                  <c:v>44581</c:v>
                </c:pt>
                <c:pt idx="677">
                  <c:v>44582</c:v>
                </c:pt>
                <c:pt idx="678">
                  <c:v>44583</c:v>
                </c:pt>
                <c:pt idx="679">
                  <c:v>44584</c:v>
                </c:pt>
                <c:pt idx="680">
                  <c:v>44585</c:v>
                </c:pt>
                <c:pt idx="681">
                  <c:v>44586</c:v>
                </c:pt>
                <c:pt idx="682">
                  <c:v>44587</c:v>
                </c:pt>
                <c:pt idx="683">
                  <c:v>44588</c:v>
                </c:pt>
                <c:pt idx="684">
                  <c:v>44589</c:v>
                </c:pt>
                <c:pt idx="685">
                  <c:v>44590</c:v>
                </c:pt>
                <c:pt idx="686">
                  <c:v>44591</c:v>
                </c:pt>
                <c:pt idx="687">
                  <c:v>44592</c:v>
                </c:pt>
                <c:pt idx="688">
                  <c:v>44593</c:v>
                </c:pt>
                <c:pt idx="689">
                  <c:v>44594</c:v>
                </c:pt>
                <c:pt idx="690">
                  <c:v>44595</c:v>
                </c:pt>
                <c:pt idx="691">
                  <c:v>44596</c:v>
                </c:pt>
                <c:pt idx="692">
                  <c:v>44597</c:v>
                </c:pt>
                <c:pt idx="693">
                  <c:v>44598</c:v>
                </c:pt>
                <c:pt idx="694">
                  <c:v>44599</c:v>
                </c:pt>
                <c:pt idx="695">
                  <c:v>44600</c:v>
                </c:pt>
                <c:pt idx="696">
                  <c:v>44601</c:v>
                </c:pt>
                <c:pt idx="697">
                  <c:v>44602</c:v>
                </c:pt>
                <c:pt idx="698">
                  <c:v>44603</c:v>
                </c:pt>
                <c:pt idx="699">
                  <c:v>44604</c:v>
                </c:pt>
                <c:pt idx="700">
                  <c:v>44605</c:v>
                </c:pt>
                <c:pt idx="701">
                  <c:v>44606</c:v>
                </c:pt>
                <c:pt idx="702">
                  <c:v>44607</c:v>
                </c:pt>
                <c:pt idx="703">
                  <c:v>44608</c:v>
                </c:pt>
                <c:pt idx="704">
                  <c:v>44609</c:v>
                </c:pt>
                <c:pt idx="705">
                  <c:v>44610</c:v>
                </c:pt>
                <c:pt idx="706">
                  <c:v>44611</c:v>
                </c:pt>
                <c:pt idx="707">
                  <c:v>44612</c:v>
                </c:pt>
                <c:pt idx="708">
                  <c:v>44613</c:v>
                </c:pt>
                <c:pt idx="709">
                  <c:v>44614</c:v>
                </c:pt>
                <c:pt idx="710">
                  <c:v>44615</c:v>
                </c:pt>
                <c:pt idx="711">
                  <c:v>44616</c:v>
                </c:pt>
                <c:pt idx="712">
                  <c:v>44617</c:v>
                </c:pt>
                <c:pt idx="713">
                  <c:v>44618</c:v>
                </c:pt>
                <c:pt idx="714">
                  <c:v>44619</c:v>
                </c:pt>
                <c:pt idx="715">
                  <c:v>44620</c:v>
                </c:pt>
                <c:pt idx="716">
                  <c:v>44621</c:v>
                </c:pt>
                <c:pt idx="717">
                  <c:v>44622</c:v>
                </c:pt>
                <c:pt idx="718">
                  <c:v>44623</c:v>
                </c:pt>
                <c:pt idx="719">
                  <c:v>44624</c:v>
                </c:pt>
                <c:pt idx="720">
                  <c:v>44625</c:v>
                </c:pt>
                <c:pt idx="721">
                  <c:v>44626</c:v>
                </c:pt>
                <c:pt idx="722">
                  <c:v>44627</c:v>
                </c:pt>
                <c:pt idx="723">
                  <c:v>44628</c:v>
                </c:pt>
                <c:pt idx="724">
                  <c:v>44629</c:v>
                </c:pt>
                <c:pt idx="725">
                  <c:v>44630</c:v>
                </c:pt>
                <c:pt idx="726">
                  <c:v>44631</c:v>
                </c:pt>
                <c:pt idx="727">
                  <c:v>44632</c:v>
                </c:pt>
                <c:pt idx="728">
                  <c:v>44633</c:v>
                </c:pt>
                <c:pt idx="729">
                  <c:v>44634</c:v>
                </c:pt>
                <c:pt idx="730">
                  <c:v>44635</c:v>
                </c:pt>
                <c:pt idx="731">
                  <c:v>44636</c:v>
                </c:pt>
                <c:pt idx="732">
                  <c:v>44637</c:v>
                </c:pt>
                <c:pt idx="733">
                  <c:v>44638</c:v>
                </c:pt>
                <c:pt idx="734">
                  <c:v>44639</c:v>
                </c:pt>
                <c:pt idx="735">
                  <c:v>44640</c:v>
                </c:pt>
                <c:pt idx="736">
                  <c:v>44641</c:v>
                </c:pt>
                <c:pt idx="737">
                  <c:v>44642</c:v>
                </c:pt>
                <c:pt idx="738">
                  <c:v>44643</c:v>
                </c:pt>
                <c:pt idx="739">
                  <c:v>44644</c:v>
                </c:pt>
                <c:pt idx="740">
                  <c:v>44645</c:v>
                </c:pt>
                <c:pt idx="741">
                  <c:v>44646</c:v>
                </c:pt>
                <c:pt idx="742">
                  <c:v>44647</c:v>
                </c:pt>
                <c:pt idx="743">
                  <c:v>44648</c:v>
                </c:pt>
                <c:pt idx="744">
                  <c:v>44649</c:v>
                </c:pt>
                <c:pt idx="745">
                  <c:v>44650</c:v>
                </c:pt>
                <c:pt idx="746">
                  <c:v>44651</c:v>
                </c:pt>
                <c:pt idx="747">
                  <c:v>44652</c:v>
                </c:pt>
                <c:pt idx="748">
                  <c:v>44653</c:v>
                </c:pt>
                <c:pt idx="749">
                  <c:v>44654</c:v>
                </c:pt>
                <c:pt idx="750">
                  <c:v>44655</c:v>
                </c:pt>
                <c:pt idx="751">
                  <c:v>44656</c:v>
                </c:pt>
                <c:pt idx="752">
                  <c:v>44657</c:v>
                </c:pt>
                <c:pt idx="753">
                  <c:v>44658</c:v>
                </c:pt>
                <c:pt idx="754">
                  <c:v>44659</c:v>
                </c:pt>
                <c:pt idx="755">
                  <c:v>44660</c:v>
                </c:pt>
                <c:pt idx="756">
                  <c:v>44661</c:v>
                </c:pt>
                <c:pt idx="757">
                  <c:v>44662</c:v>
                </c:pt>
                <c:pt idx="758">
                  <c:v>44663</c:v>
                </c:pt>
                <c:pt idx="759">
                  <c:v>44664</c:v>
                </c:pt>
                <c:pt idx="760">
                  <c:v>44665</c:v>
                </c:pt>
                <c:pt idx="761">
                  <c:v>44666</c:v>
                </c:pt>
                <c:pt idx="762">
                  <c:v>44667</c:v>
                </c:pt>
                <c:pt idx="763">
                  <c:v>44668</c:v>
                </c:pt>
                <c:pt idx="764">
                  <c:v>44669</c:v>
                </c:pt>
                <c:pt idx="765">
                  <c:v>44670</c:v>
                </c:pt>
                <c:pt idx="766">
                  <c:v>44671</c:v>
                </c:pt>
                <c:pt idx="767">
                  <c:v>44672</c:v>
                </c:pt>
                <c:pt idx="768">
                  <c:v>44673</c:v>
                </c:pt>
                <c:pt idx="769">
                  <c:v>44674</c:v>
                </c:pt>
                <c:pt idx="770">
                  <c:v>44675</c:v>
                </c:pt>
                <c:pt idx="771">
                  <c:v>44676</c:v>
                </c:pt>
                <c:pt idx="772">
                  <c:v>44677</c:v>
                </c:pt>
                <c:pt idx="773">
                  <c:v>44678</c:v>
                </c:pt>
                <c:pt idx="774">
                  <c:v>44679</c:v>
                </c:pt>
                <c:pt idx="775">
                  <c:v>44680</c:v>
                </c:pt>
                <c:pt idx="776">
                  <c:v>44681</c:v>
                </c:pt>
                <c:pt idx="777">
                  <c:v>44682</c:v>
                </c:pt>
                <c:pt idx="778">
                  <c:v>44683</c:v>
                </c:pt>
                <c:pt idx="779">
                  <c:v>44684</c:v>
                </c:pt>
                <c:pt idx="780">
                  <c:v>44685</c:v>
                </c:pt>
                <c:pt idx="781">
                  <c:v>44686</c:v>
                </c:pt>
                <c:pt idx="782">
                  <c:v>44687</c:v>
                </c:pt>
                <c:pt idx="783">
                  <c:v>44688</c:v>
                </c:pt>
                <c:pt idx="784">
                  <c:v>44689</c:v>
                </c:pt>
                <c:pt idx="785">
                  <c:v>44690</c:v>
                </c:pt>
                <c:pt idx="786">
                  <c:v>44691</c:v>
                </c:pt>
                <c:pt idx="787">
                  <c:v>44692</c:v>
                </c:pt>
                <c:pt idx="788">
                  <c:v>44693</c:v>
                </c:pt>
                <c:pt idx="789">
                  <c:v>44694</c:v>
                </c:pt>
                <c:pt idx="790">
                  <c:v>44695</c:v>
                </c:pt>
                <c:pt idx="791">
                  <c:v>44696</c:v>
                </c:pt>
                <c:pt idx="792">
                  <c:v>44697</c:v>
                </c:pt>
                <c:pt idx="793">
                  <c:v>44698</c:v>
                </c:pt>
                <c:pt idx="794">
                  <c:v>44699</c:v>
                </c:pt>
                <c:pt idx="795">
                  <c:v>44700</c:v>
                </c:pt>
                <c:pt idx="796">
                  <c:v>44701</c:v>
                </c:pt>
                <c:pt idx="797">
                  <c:v>44702</c:v>
                </c:pt>
                <c:pt idx="798">
                  <c:v>44703</c:v>
                </c:pt>
                <c:pt idx="799">
                  <c:v>44704</c:v>
                </c:pt>
                <c:pt idx="800">
                  <c:v>44705</c:v>
                </c:pt>
                <c:pt idx="801">
                  <c:v>44706</c:v>
                </c:pt>
                <c:pt idx="802">
                  <c:v>44707</c:v>
                </c:pt>
                <c:pt idx="803">
                  <c:v>44708</c:v>
                </c:pt>
                <c:pt idx="804">
                  <c:v>44709</c:v>
                </c:pt>
                <c:pt idx="805">
                  <c:v>44710</c:v>
                </c:pt>
                <c:pt idx="806">
                  <c:v>44711</c:v>
                </c:pt>
                <c:pt idx="807">
                  <c:v>44712</c:v>
                </c:pt>
                <c:pt idx="808">
                  <c:v>44713</c:v>
                </c:pt>
                <c:pt idx="809">
                  <c:v>44714</c:v>
                </c:pt>
                <c:pt idx="810">
                  <c:v>44715</c:v>
                </c:pt>
                <c:pt idx="811">
                  <c:v>44716</c:v>
                </c:pt>
                <c:pt idx="812">
                  <c:v>44717</c:v>
                </c:pt>
                <c:pt idx="813">
                  <c:v>44718</c:v>
                </c:pt>
                <c:pt idx="814">
                  <c:v>44719</c:v>
                </c:pt>
                <c:pt idx="815">
                  <c:v>44720</c:v>
                </c:pt>
                <c:pt idx="816">
                  <c:v>44721</c:v>
                </c:pt>
                <c:pt idx="817">
                  <c:v>44722</c:v>
                </c:pt>
                <c:pt idx="818">
                  <c:v>44723</c:v>
                </c:pt>
                <c:pt idx="819">
                  <c:v>44724</c:v>
                </c:pt>
                <c:pt idx="820">
                  <c:v>44725</c:v>
                </c:pt>
                <c:pt idx="821">
                  <c:v>44726</c:v>
                </c:pt>
                <c:pt idx="822">
                  <c:v>44727</c:v>
                </c:pt>
                <c:pt idx="823">
                  <c:v>44728</c:v>
                </c:pt>
                <c:pt idx="824">
                  <c:v>44729</c:v>
                </c:pt>
                <c:pt idx="825">
                  <c:v>44730</c:v>
                </c:pt>
                <c:pt idx="826">
                  <c:v>44731</c:v>
                </c:pt>
                <c:pt idx="827">
                  <c:v>44732</c:v>
                </c:pt>
                <c:pt idx="828">
                  <c:v>44733</c:v>
                </c:pt>
                <c:pt idx="829">
                  <c:v>44734</c:v>
                </c:pt>
                <c:pt idx="830">
                  <c:v>44735</c:v>
                </c:pt>
                <c:pt idx="831">
                  <c:v>44736</c:v>
                </c:pt>
                <c:pt idx="832">
                  <c:v>44737</c:v>
                </c:pt>
                <c:pt idx="833">
                  <c:v>44738</c:v>
                </c:pt>
                <c:pt idx="834">
                  <c:v>44739</c:v>
                </c:pt>
                <c:pt idx="835">
                  <c:v>44740</c:v>
                </c:pt>
                <c:pt idx="836">
                  <c:v>44741</c:v>
                </c:pt>
                <c:pt idx="837">
                  <c:v>44742</c:v>
                </c:pt>
                <c:pt idx="838">
                  <c:v>44743</c:v>
                </c:pt>
                <c:pt idx="839">
                  <c:v>44744</c:v>
                </c:pt>
                <c:pt idx="840">
                  <c:v>44745</c:v>
                </c:pt>
                <c:pt idx="841">
                  <c:v>44746</c:v>
                </c:pt>
                <c:pt idx="842">
                  <c:v>44747</c:v>
                </c:pt>
                <c:pt idx="843">
                  <c:v>44748</c:v>
                </c:pt>
                <c:pt idx="844">
                  <c:v>44749</c:v>
                </c:pt>
                <c:pt idx="845">
                  <c:v>44750</c:v>
                </c:pt>
                <c:pt idx="846">
                  <c:v>44751</c:v>
                </c:pt>
                <c:pt idx="847">
                  <c:v>44752</c:v>
                </c:pt>
                <c:pt idx="848">
                  <c:v>44753</c:v>
                </c:pt>
                <c:pt idx="849">
                  <c:v>44754</c:v>
                </c:pt>
                <c:pt idx="850">
                  <c:v>44755</c:v>
                </c:pt>
                <c:pt idx="851">
                  <c:v>44756</c:v>
                </c:pt>
                <c:pt idx="852">
                  <c:v>44757</c:v>
                </c:pt>
                <c:pt idx="853">
                  <c:v>44758</c:v>
                </c:pt>
                <c:pt idx="854">
                  <c:v>44759</c:v>
                </c:pt>
                <c:pt idx="855">
                  <c:v>44760</c:v>
                </c:pt>
                <c:pt idx="856">
                  <c:v>44761</c:v>
                </c:pt>
                <c:pt idx="857">
                  <c:v>44762</c:v>
                </c:pt>
                <c:pt idx="858">
                  <c:v>44763</c:v>
                </c:pt>
                <c:pt idx="859">
                  <c:v>44764</c:v>
                </c:pt>
                <c:pt idx="860">
                  <c:v>44765</c:v>
                </c:pt>
                <c:pt idx="861">
                  <c:v>44766</c:v>
                </c:pt>
                <c:pt idx="862">
                  <c:v>44767</c:v>
                </c:pt>
                <c:pt idx="863">
                  <c:v>44768</c:v>
                </c:pt>
                <c:pt idx="864">
                  <c:v>44769</c:v>
                </c:pt>
                <c:pt idx="865">
                  <c:v>44770</c:v>
                </c:pt>
                <c:pt idx="866">
                  <c:v>44771</c:v>
                </c:pt>
                <c:pt idx="867">
                  <c:v>44772</c:v>
                </c:pt>
                <c:pt idx="868">
                  <c:v>44773</c:v>
                </c:pt>
                <c:pt idx="869">
                  <c:v>44774</c:v>
                </c:pt>
                <c:pt idx="870">
                  <c:v>44775</c:v>
                </c:pt>
                <c:pt idx="871">
                  <c:v>44776</c:v>
                </c:pt>
                <c:pt idx="872">
                  <c:v>44777</c:v>
                </c:pt>
                <c:pt idx="873">
                  <c:v>44778</c:v>
                </c:pt>
                <c:pt idx="874">
                  <c:v>44779</c:v>
                </c:pt>
                <c:pt idx="875">
                  <c:v>44780</c:v>
                </c:pt>
                <c:pt idx="876">
                  <c:v>44781</c:v>
                </c:pt>
                <c:pt idx="877">
                  <c:v>44782</c:v>
                </c:pt>
                <c:pt idx="878">
                  <c:v>44783</c:v>
                </c:pt>
                <c:pt idx="879">
                  <c:v>44784</c:v>
                </c:pt>
                <c:pt idx="880">
                  <c:v>44785</c:v>
                </c:pt>
                <c:pt idx="881">
                  <c:v>44786</c:v>
                </c:pt>
                <c:pt idx="882">
                  <c:v>44787</c:v>
                </c:pt>
                <c:pt idx="883">
                  <c:v>44788</c:v>
                </c:pt>
                <c:pt idx="884">
                  <c:v>44789</c:v>
                </c:pt>
                <c:pt idx="885">
                  <c:v>44790</c:v>
                </c:pt>
                <c:pt idx="886">
                  <c:v>44791</c:v>
                </c:pt>
                <c:pt idx="887">
                  <c:v>44792</c:v>
                </c:pt>
                <c:pt idx="888">
                  <c:v>44793</c:v>
                </c:pt>
                <c:pt idx="889">
                  <c:v>44794</c:v>
                </c:pt>
                <c:pt idx="890">
                  <c:v>44795</c:v>
                </c:pt>
                <c:pt idx="891">
                  <c:v>44796</c:v>
                </c:pt>
                <c:pt idx="892">
                  <c:v>44797</c:v>
                </c:pt>
                <c:pt idx="893">
                  <c:v>44798</c:v>
                </c:pt>
                <c:pt idx="894">
                  <c:v>44799</c:v>
                </c:pt>
                <c:pt idx="895">
                  <c:v>44800</c:v>
                </c:pt>
                <c:pt idx="896">
                  <c:v>44801</c:v>
                </c:pt>
                <c:pt idx="897">
                  <c:v>44802</c:v>
                </c:pt>
                <c:pt idx="898">
                  <c:v>44803</c:v>
                </c:pt>
                <c:pt idx="899">
                  <c:v>44804</c:v>
                </c:pt>
                <c:pt idx="900">
                  <c:v>44805</c:v>
                </c:pt>
                <c:pt idx="901">
                  <c:v>44806</c:v>
                </c:pt>
                <c:pt idx="902">
                  <c:v>44807</c:v>
                </c:pt>
                <c:pt idx="903">
                  <c:v>44808</c:v>
                </c:pt>
                <c:pt idx="904">
                  <c:v>44809</c:v>
                </c:pt>
                <c:pt idx="905">
                  <c:v>44810</c:v>
                </c:pt>
                <c:pt idx="906">
                  <c:v>44811</c:v>
                </c:pt>
                <c:pt idx="907">
                  <c:v>44812</c:v>
                </c:pt>
                <c:pt idx="908">
                  <c:v>44813</c:v>
                </c:pt>
                <c:pt idx="909">
                  <c:v>44814</c:v>
                </c:pt>
                <c:pt idx="910">
                  <c:v>44815</c:v>
                </c:pt>
                <c:pt idx="911">
                  <c:v>44816</c:v>
                </c:pt>
                <c:pt idx="912">
                  <c:v>44817</c:v>
                </c:pt>
                <c:pt idx="913">
                  <c:v>44818</c:v>
                </c:pt>
                <c:pt idx="914">
                  <c:v>44819</c:v>
                </c:pt>
                <c:pt idx="915">
                  <c:v>44820</c:v>
                </c:pt>
                <c:pt idx="916">
                  <c:v>44821</c:v>
                </c:pt>
                <c:pt idx="917">
                  <c:v>44822</c:v>
                </c:pt>
                <c:pt idx="918">
                  <c:v>44823</c:v>
                </c:pt>
                <c:pt idx="919">
                  <c:v>44824</c:v>
                </c:pt>
                <c:pt idx="920">
                  <c:v>44825</c:v>
                </c:pt>
                <c:pt idx="921">
                  <c:v>44826</c:v>
                </c:pt>
                <c:pt idx="922">
                  <c:v>44827</c:v>
                </c:pt>
                <c:pt idx="923">
                  <c:v>44828</c:v>
                </c:pt>
                <c:pt idx="924">
                  <c:v>44829</c:v>
                </c:pt>
                <c:pt idx="925">
                  <c:v>44830</c:v>
                </c:pt>
                <c:pt idx="926">
                  <c:v>44831</c:v>
                </c:pt>
                <c:pt idx="927">
                  <c:v>44832</c:v>
                </c:pt>
                <c:pt idx="928">
                  <c:v>44833</c:v>
                </c:pt>
                <c:pt idx="929">
                  <c:v>44834</c:v>
                </c:pt>
                <c:pt idx="930">
                  <c:v>44835</c:v>
                </c:pt>
                <c:pt idx="931">
                  <c:v>44836</c:v>
                </c:pt>
                <c:pt idx="932">
                  <c:v>44837</c:v>
                </c:pt>
                <c:pt idx="933">
                  <c:v>44838</c:v>
                </c:pt>
                <c:pt idx="934">
                  <c:v>44839</c:v>
                </c:pt>
                <c:pt idx="935">
                  <c:v>44840</c:v>
                </c:pt>
                <c:pt idx="936">
                  <c:v>44841</c:v>
                </c:pt>
                <c:pt idx="937">
                  <c:v>44842</c:v>
                </c:pt>
                <c:pt idx="938">
                  <c:v>44843</c:v>
                </c:pt>
                <c:pt idx="939">
                  <c:v>44844</c:v>
                </c:pt>
                <c:pt idx="940">
                  <c:v>44845</c:v>
                </c:pt>
                <c:pt idx="941">
                  <c:v>44846</c:v>
                </c:pt>
                <c:pt idx="942">
                  <c:v>44847</c:v>
                </c:pt>
                <c:pt idx="943">
                  <c:v>44848</c:v>
                </c:pt>
                <c:pt idx="944">
                  <c:v>44849</c:v>
                </c:pt>
                <c:pt idx="945">
                  <c:v>44850</c:v>
                </c:pt>
                <c:pt idx="946">
                  <c:v>44851</c:v>
                </c:pt>
                <c:pt idx="947">
                  <c:v>44852</c:v>
                </c:pt>
                <c:pt idx="948">
                  <c:v>44853</c:v>
                </c:pt>
                <c:pt idx="949">
                  <c:v>44854</c:v>
                </c:pt>
                <c:pt idx="950">
                  <c:v>44855</c:v>
                </c:pt>
                <c:pt idx="951">
                  <c:v>44856</c:v>
                </c:pt>
                <c:pt idx="952">
                  <c:v>44857</c:v>
                </c:pt>
                <c:pt idx="953">
                  <c:v>44858</c:v>
                </c:pt>
                <c:pt idx="954">
                  <c:v>44859</c:v>
                </c:pt>
                <c:pt idx="955">
                  <c:v>44860</c:v>
                </c:pt>
                <c:pt idx="956">
                  <c:v>44861</c:v>
                </c:pt>
                <c:pt idx="957">
                  <c:v>44862</c:v>
                </c:pt>
                <c:pt idx="958">
                  <c:v>44863</c:v>
                </c:pt>
                <c:pt idx="959">
                  <c:v>44864</c:v>
                </c:pt>
                <c:pt idx="960">
                  <c:v>44865</c:v>
                </c:pt>
                <c:pt idx="961">
                  <c:v>44866</c:v>
                </c:pt>
                <c:pt idx="962">
                  <c:v>44867</c:v>
                </c:pt>
                <c:pt idx="963">
                  <c:v>44868</c:v>
                </c:pt>
                <c:pt idx="964">
                  <c:v>44869</c:v>
                </c:pt>
                <c:pt idx="965">
                  <c:v>44870</c:v>
                </c:pt>
                <c:pt idx="966">
                  <c:v>44871</c:v>
                </c:pt>
                <c:pt idx="967">
                  <c:v>44872</c:v>
                </c:pt>
                <c:pt idx="968">
                  <c:v>44873</c:v>
                </c:pt>
                <c:pt idx="969">
                  <c:v>44874</c:v>
                </c:pt>
                <c:pt idx="970">
                  <c:v>44875</c:v>
                </c:pt>
                <c:pt idx="971">
                  <c:v>44876</c:v>
                </c:pt>
                <c:pt idx="972">
                  <c:v>44877</c:v>
                </c:pt>
                <c:pt idx="973">
                  <c:v>44878</c:v>
                </c:pt>
                <c:pt idx="974">
                  <c:v>44879</c:v>
                </c:pt>
                <c:pt idx="975">
                  <c:v>44880</c:v>
                </c:pt>
                <c:pt idx="976">
                  <c:v>44881</c:v>
                </c:pt>
                <c:pt idx="977">
                  <c:v>44882</c:v>
                </c:pt>
                <c:pt idx="978">
                  <c:v>44883</c:v>
                </c:pt>
                <c:pt idx="979">
                  <c:v>44884</c:v>
                </c:pt>
                <c:pt idx="980">
                  <c:v>44885</c:v>
                </c:pt>
                <c:pt idx="981">
                  <c:v>44886</c:v>
                </c:pt>
                <c:pt idx="982">
                  <c:v>44887</c:v>
                </c:pt>
                <c:pt idx="983">
                  <c:v>44888</c:v>
                </c:pt>
                <c:pt idx="984">
                  <c:v>44889</c:v>
                </c:pt>
                <c:pt idx="985">
                  <c:v>44890</c:v>
                </c:pt>
                <c:pt idx="986">
                  <c:v>44891</c:v>
                </c:pt>
                <c:pt idx="987">
                  <c:v>44892</c:v>
                </c:pt>
                <c:pt idx="988">
                  <c:v>44893</c:v>
                </c:pt>
                <c:pt idx="989">
                  <c:v>44894</c:v>
                </c:pt>
                <c:pt idx="990">
                  <c:v>44895</c:v>
                </c:pt>
                <c:pt idx="991">
                  <c:v>44896</c:v>
                </c:pt>
                <c:pt idx="992">
                  <c:v>44897</c:v>
                </c:pt>
                <c:pt idx="993">
                  <c:v>44898</c:v>
                </c:pt>
                <c:pt idx="994">
                  <c:v>44899</c:v>
                </c:pt>
                <c:pt idx="995">
                  <c:v>44900</c:v>
                </c:pt>
                <c:pt idx="996">
                  <c:v>44901</c:v>
                </c:pt>
                <c:pt idx="997">
                  <c:v>44902</c:v>
                </c:pt>
                <c:pt idx="998">
                  <c:v>44903</c:v>
                </c:pt>
                <c:pt idx="999">
                  <c:v>44904</c:v>
                </c:pt>
              </c:numCache>
            </c:numRef>
          </c:cat>
          <c:val>
            <c:numRef>
              <c:f>'65'!$H$2:$H$1001</c:f>
              <c:numCache>
                <c:formatCode>General</c:formatCode>
                <c:ptCount val="1000"/>
                <c:pt idx="0">
                  <c:v>0</c:v>
                </c:pt>
                <c:pt idx="1">
                  <c:v>0</c:v>
                </c:pt>
                <c:pt idx="2">
                  <c:v>0</c:v>
                </c:pt>
                <c:pt idx="3">
                  <c:v>0</c:v>
                </c:pt>
                <c:pt idx="4">
                  <c:v>16</c:v>
                </c:pt>
                <c:pt idx="5">
                  <c:v>136</c:v>
                </c:pt>
                <c:pt idx="6">
                  <c:v>256</c:v>
                </c:pt>
                <c:pt idx="7">
                  <c:v>398</c:v>
                </c:pt>
                <c:pt idx="8">
                  <c:v>635</c:v>
                </c:pt>
                <c:pt idx="9">
                  <c:v>970</c:v>
                </c:pt>
                <c:pt idx="10">
                  <c:v>1416</c:v>
                </c:pt>
                <c:pt idx="11">
                  <c:v>2088</c:v>
                </c:pt>
                <c:pt idx="12">
                  <c:v>3019</c:v>
                </c:pt>
                <c:pt idx="13">
                  <c:v>4209</c:v>
                </c:pt>
                <c:pt idx="14">
                  <c:v>5744</c:v>
                </c:pt>
                <c:pt idx="15">
                  <c:v>7623</c:v>
                </c:pt>
                <c:pt idx="16">
                  <c:v>9794</c:v>
                </c:pt>
                <c:pt idx="17">
                  <c:v>12226</c:v>
                </c:pt>
                <c:pt idx="18">
                  <c:v>14803</c:v>
                </c:pt>
                <c:pt idx="19">
                  <c:v>17237</c:v>
                </c:pt>
                <c:pt idx="20">
                  <c:v>19264</c:v>
                </c:pt>
                <c:pt idx="21">
                  <c:v>21702</c:v>
                </c:pt>
                <c:pt idx="22">
                  <c:v>24464</c:v>
                </c:pt>
                <c:pt idx="23">
                  <c:v>27356</c:v>
                </c:pt>
                <c:pt idx="24">
                  <c:v>30399</c:v>
                </c:pt>
                <c:pt idx="25">
                  <c:v>33612</c:v>
                </c:pt>
                <c:pt idx="26">
                  <c:v>36926</c:v>
                </c:pt>
                <c:pt idx="27">
                  <c:v>40383</c:v>
                </c:pt>
                <c:pt idx="28">
                  <c:v>43962</c:v>
                </c:pt>
                <c:pt idx="29">
                  <c:v>47704</c:v>
                </c:pt>
                <c:pt idx="30">
                  <c:v>51558</c:v>
                </c:pt>
                <c:pt idx="31">
                  <c:v>55724</c:v>
                </c:pt>
                <c:pt idx="32">
                  <c:v>60041</c:v>
                </c:pt>
                <c:pt idx="33">
                  <c:v>64551</c:v>
                </c:pt>
                <c:pt idx="34">
                  <c:v>69293</c:v>
                </c:pt>
                <c:pt idx="35">
                  <c:v>74174</c:v>
                </c:pt>
                <c:pt idx="36">
                  <c:v>79294</c:v>
                </c:pt>
                <c:pt idx="37">
                  <c:v>84677</c:v>
                </c:pt>
                <c:pt idx="38">
                  <c:v>90188</c:v>
                </c:pt>
                <c:pt idx="39">
                  <c:v>96006</c:v>
                </c:pt>
                <c:pt idx="40">
                  <c:v>102121</c:v>
                </c:pt>
                <c:pt idx="41">
                  <c:v>108476</c:v>
                </c:pt>
                <c:pt idx="42">
                  <c:v>115583</c:v>
                </c:pt>
                <c:pt idx="43">
                  <c:v>122960</c:v>
                </c:pt>
                <c:pt idx="44">
                  <c:v>126975</c:v>
                </c:pt>
                <c:pt idx="45">
                  <c:v>131186</c:v>
                </c:pt>
                <c:pt idx="46">
                  <c:v>135585</c:v>
                </c:pt>
                <c:pt idx="47">
                  <c:v>139848</c:v>
                </c:pt>
                <c:pt idx="48">
                  <c:v>143941</c:v>
                </c:pt>
                <c:pt idx="49">
                  <c:v>147885</c:v>
                </c:pt>
                <c:pt idx="50">
                  <c:v>151528</c:v>
                </c:pt>
                <c:pt idx="51">
                  <c:v>154909</c:v>
                </c:pt>
                <c:pt idx="52">
                  <c:v>158114</c:v>
                </c:pt>
                <c:pt idx="53">
                  <c:v>161007</c:v>
                </c:pt>
                <c:pt idx="54">
                  <c:v>163601</c:v>
                </c:pt>
                <c:pt idx="55">
                  <c:v>166148</c:v>
                </c:pt>
                <c:pt idx="56">
                  <c:v>168612</c:v>
                </c:pt>
                <c:pt idx="57">
                  <c:v>170889</c:v>
                </c:pt>
                <c:pt idx="58">
                  <c:v>173053</c:v>
                </c:pt>
                <c:pt idx="59">
                  <c:v>175078</c:v>
                </c:pt>
                <c:pt idx="60">
                  <c:v>176994</c:v>
                </c:pt>
                <c:pt idx="61">
                  <c:v>178782</c:v>
                </c:pt>
                <c:pt idx="62">
                  <c:v>180446</c:v>
                </c:pt>
                <c:pt idx="63">
                  <c:v>182009</c:v>
                </c:pt>
                <c:pt idx="64">
                  <c:v>183465</c:v>
                </c:pt>
                <c:pt idx="65">
                  <c:v>184859</c:v>
                </c:pt>
                <c:pt idx="66">
                  <c:v>186173</c:v>
                </c:pt>
                <c:pt idx="67">
                  <c:v>187546</c:v>
                </c:pt>
                <c:pt idx="68">
                  <c:v>188824</c:v>
                </c:pt>
                <c:pt idx="69">
                  <c:v>190036</c:v>
                </c:pt>
                <c:pt idx="70">
                  <c:v>191206</c:v>
                </c:pt>
                <c:pt idx="71">
                  <c:v>192290</c:v>
                </c:pt>
                <c:pt idx="72">
                  <c:v>193291</c:v>
                </c:pt>
                <c:pt idx="73">
                  <c:v>194217</c:v>
                </c:pt>
                <c:pt idx="74">
                  <c:v>195088</c:v>
                </c:pt>
                <c:pt idx="75">
                  <c:v>195887</c:v>
                </c:pt>
                <c:pt idx="76">
                  <c:v>196657</c:v>
                </c:pt>
                <c:pt idx="77">
                  <c:v>197411</c:v>
                </c:pt>
                <c:pt idx="78">
                  <c:v>198095</c:v>
                </c:pt>
                <c:pt idx="79">
                  <c:v>198759</c:v>
                </c:pt>
                <c:pt idx="80">
                  <c:v>199378</c:v>
                </c:pt>
                <c:pt idx="81">
                  <c:v>199977</c:v>
                </c:pt>
                <c:pt idx="82">
                  <c:v>200537</c:v>
                </c:pt>
                <c:pt idx="83">
                  <c:v>201048</c:v>
                </c:pt>
                <c:pt idx="84">
                  <c:v>201534</c:v>
                </c:pt>
                <c:pt idx="85">
                  <c:v>201998</c:v>
                </c:pt>
                <c:pt idx="86">
                  <c:v>202433</c:v>
                </c:pt>
                <c:pt idx="87">
                  <c:v>202856</c:v>
                </c:pt>
                <c:pt idx="88">
                  <c:v>203261</c:v>
                </c:pt>
                <c:pt idx="89">
                  <c:v>203643</c:v>
                </c:pt>
                <c:pt idx="90">
                  <c:v>204004</c:v>
                </c:pt>
                <c:pt idx="91">
                  <c:v>204348</c:v>
                </c:pt>
                <c:pt idx="92">
                  <c:v>204669</c:v>
                </c:pt>
                <c:pt idx="93">
                  <c:v>204976</c:v>
                </c:pt>
                <c:pt idx="94">
                  <c:v>205263</c:v>
                </c:pt>
                <c:pt idx="95">
                  <c:v>205540</c:v>
                </c:pt>
                <c:pt idx="96">
                  <c:v>205812</c:v>
                </c:pt>
                <c:pt idx="97">
                  <c:v>206067</c:v>
                </c:pt>
                <c:pt idx="98">
                  <c:v>206310</c:v>
                </c:pt>
                <c:pt idx="99">
                  <c:v>206544</c:v>
                </c:pt>
                <c:pt idx="100">
                  <c:v>206858</c:v>
                </c:pt>
                <c:pt idx="101">
                  <c:v>207155</c:v>
                </c:pt>
                <c:pt idx="102">
                  <c:v>207452</c:v>
                </c:pt>
                <c:pt idx="103">
                  <c:v>207741</c:v>
                </c:pt>
                <c:pt idx="104">
                  <c:v>208025</c:v>
                </c:pt>
                <c:pt idx="105">
                  <c:v>208306</c:v>
                </c:pt>
                <c:pt idx="106">
                  <c:v>208599</c:v>
                </c:pt>
                <c:pt idx="107">
                  <c:v>208884</c:v>
                </c:pt>
                <c:pt idx="108">
                  <c:v>209187</c:v>
                </c:pt>
                <c:pt idx="109">
                  <c:v>209502</c:v>
                </c:pt>
                <c:pt idx="110">
                  <c:v>209809</c:v>
                </c:pt>
                <c:pt idx="111">
                  <c:v>210126</c:v>
                </c:pt>
                <c:pt idx="112">
                  <c:v>210438</c:v>
                </c:pt>
                <c:pt idx="113">
                  <c:v>210748</c:v>
                </c:pt>
                <c:pt idx="114">
                  <c:v>211054</c:v>
                </c:pt>
                <c:pt idx="115">
                  <c:v>211376</c:v>
                </c:pt>
                <c:pt idx="116">
                  <c:v>211704</c:v>
                </c:pt>
                <c:pt idx="117">
                  <c:v>212042</c:v>
                </c:pt>
                <c:pt idx="118">
                  <c:v>212380</c:v>
                </c:pt>
                <c:pt idx="119">
                  <c:v>212716</c:v>
                </c:pt>
                <c:pt idx="120">
                  <c:v>213052</c:v>
                </c:pt>
                <c:pt idx="121">
                  <c:v>213393</c:v>
                </c:pt>
                <c:pt idx="122">
                  <c:v>213733</c:v>
                </c:pt>
                <c:pt idx="123">
                  <c:v>214082</c:v>
                </c:pt>
                <c:pt idx="124">
                  <c:v>214314</c:v>
                </c:pt>
                <c:pt idx="125">
                  <c:v>214561</c:v>
                </c:pt>
                <c:pt idx="126">
                  <c:v>214811</c:v>
                </c:pt>
                <c:pt idx="127">
                  <c:v>215052</c:v>
                </c:pt>
                <c:pt idx="128">
                  <c:v>215296</c:v>
                </c:pt>
                <c:pt idx="129">
                  <c:v>215526</c:v>
                </c:pt>
                <c:pt idx="130">
                  <c:v>215742</c:v>
                </c:pt>
                <c:pt idx="131">
                  <c:v>215945</c:v>
                </c:pt>
                <c:pt idx="132">
                  <c:v>216138</c:v>
                </c:pt>
                <c:pt idx="133">
                  <c:v>216333</c:v>
                </c:pt>
                <c:pt idx="134">
                  <c:v>216513</c:v>
                </c:pt>
                <c:pt idx="135">
                  <c:v>216692</c:v>
                </c:pt>
                <c:pt idx="136">
                  <c:v>216872</c:v>
                </c:pt>
                <c:pt idx="137">
                  <c:v>217036</c:v>
                </c:pt>
                <c:pt idx="138">
                  <c:v>217196</c:v>
                </c:pt>
                <c:pt idx="139">
                  <c:v>217359</c:v>
                </c:pt>
                <c:pt idx="140">
                  <c:v>217513</c:v>
                </c:pt>
                <c:pt idx="141">
                  <c:v>217660</c:v>
                </c:pt>
                <c:pt idx="142">
                  <c:v>217808</c:v>
                </c:pt>
                <c:pt idx="143">
                  <c:v>217947</c:v>
                </c:pt>
                <c:pt idx="144">
                  <c:v>218081</c:v>
                </c:pt>
                <c:pt idx="145">
                  <c:v>218210</c:v>
                </c:pt>
                <c:pt idx="146">
                  <c:v>218337</c:v>
                </c:pt>
                <c:pt idx="147">
                  <c:v>218458</c:v>
                </c:pt>
                <c:pt idx="148">
                  <c:v>218586</c:v>
                </c:pt>
                <c:pt idx="149">
                  <c:v>218706</c:v>
                </c:pt>
                <c:pt idx="150">
                  <c:v>218822</c:v>
                </c:pt>
                <c:pt idx="151">
                  <c:v>218940</c:v>
                </c:pt>
                <c:pt idx="152">
                  <c:v>219048</c:v>
                </c:pt>
                <c:pt idx="153">
                  <c:v>219156</c:v>
                </c:pt>
                <c:pt idx="154">
                  <c:v>219265</c:v>
                </c:pt>
                <c:pt idx="155">
                  <c:v>219368</c:v>
                </c:pt>
                <c:pt idx="156">
                  <c:v>219475</c:v>
                </c:pt>
                <c:pt idx="157">
                  <c:v>219578</c:v>
                </c:pt>
                <c:pt idx="158">
                  <c:v>219685</c:v>
                </c:pt>
                <c:pt idx="159">
                  <c:v>219786</c:v>
                </c:pt>
                <c:pt idx="160">
                  <c:v>219882</c:v>
                </c:pt>
                <c:pt idx="161">
                  <c:v>219976</c:v>
                </c:pt>
                <c:pt idx="162">
                  <c:v>220079</c:v>
                </c:pt>
                <c:pt idx="163">
                  <c:v>220175</c:v>
                </c:pt>
                <c:pt idx="164">
                  <c:v>220274</c:v>
                </c:pt>
                <c:pt idx="165">
                  <c:v>220371</c:v>
                </c:pt>
                <c:pt idx="166">
                  <c:v>220472</c:v>
                </c:pt>
                <c:pt idx="167">
                  <c:v>220571</c:v>
                </c:pt>
                <c:pt idx="168">
                  <c:v>220662</c:v>
                </c:pt>
                <c:pt idx="169">
                  <c:v>220827</c:v>
                </c:pt>
                <c:pt idx="170">
                  <c:v>220984</c:v>
                </c:pt>
                <c:pt idx="171">
                  <c:v>221135</c:v>
                </c:pt>
                <c:pt idx="172">
                  <c:v>221304</c:v>
                </c:pt>
                <c:pt idx="173">
                  <c:v>221486</c:v>
                </c:pt>
                <c:pt idx="174">
                  <c:v>221678</c:v>
                </c:pt>
                <c:pt idx="175">
                  <c:v>221879</c:v>
                </c:pt>
                <c:pt idx="176">
                  <c:v>222095</c:v>
                </c:pt>
                <c:pt idx="177">
                  <c:v>222327</c:v>
                </c:pt>
                <c:pt idx="178">
                  <c:v>222576</c:v>
                </c:pt>
                <c:pt idx="179">
                  <c:v>222839</c:v>
                </c:pt>
                <c:pt idx="180">
                  <c:v>223110</c:v>
                </c:pt>
                <c:pt idx="181">
                  <c:v>223385</c:v>
                </c:pt>
                <c:pt idx="182">
                  <c:v>223697</c:v>
                </c:pt>
                <c:pt idx="183">
                  <c:v>224019</c:v>
                </c:pt>
                <c:pt idx="184">
                  <c:v>224346</c:v>
                </c:pt>
                <c:pt idx="185">
                  <c:v>224689</c:v>
                </c:pt>
                <c:pt idx="186">
                  <c:v>225068</c:v>
                </c:pt>
                <c:pt idx="187">
                  <c:v>225459</c:v>
                </c:pt>
                <c:pt idx="188">
                  <c:v>225875</c:v>
                </c:pt>
                <c:pt idx="189">
                  <c:v>226316</c:v>
                </c:pt>
                <c:pt idx="190">
                  <c:v>226777</c:v>
                </c:pt>
                <c:pt idx="191">
                  <c:v>227245</c:v>
                </c:pt>
                <c:pt idx="192">
                  <c:v>227758</c:v>
                </c:pt>
                <c:pt idx="193">
                  <c:v>228292</c:v>
                </c:pt>
                <c:pt idx="194">
                  <c:v>228831</c:v>
                </c:pt>
                <c:pt idx="195">
                  <c:v>229421</c:v>
                </c:pt>
                <c:pt idx="196">
                  <c:v>230029</c:v>
                </c:pt>
                <c:pt idx="197">
                  <c:v>230662</c:v>
                </c:pt>
                <c:pt idx="198">
                  <c:v>231338</c:v>
                </c:pt>
                <c:pt idx="199">
                  <c:v>231876</c:v>
                </c:pt>
                <c:pt idx="200">
                  <c:v>232440</c:v>
                </c:pt>
                <c:pt idx="201">
                  <c:v>233016</c:v>
                </c:pt>
                <c:pt idx="202">
                  <c:v>233610</c:v>
                </c:pt>
                <c:pt idx="203">
                  <c:v>234211</c:v>
                </c:pt>
                <c:pt idx="204">
                  <c:v>234809</c:v>
                </c:pt>
                <c:pt idx="205">
                  <c:v>235405</c:v>
                </c:pt>
                <c:pt idx="206">
                  <c:v>236017</c:v>
                </c:pt>
                <c:pt idx="207">
                  <c:v>236615</c:v>
                </c:pt>
                <c:pt idx="208">
                  <c:v>237225</c:v>
                </c:pt>
                <c:pt idx="209">
                  <c:v>237812</c:v>
                </c:pt>
                <c:pt idx="210">
                  <c:v>238408</c:v>
                </c:pt>
                <c:pt idx="211">
                  <c:v>239005</c:v>
                </c:pt>
                <c:pt idx="212">
                  <c:v>239619</c:v>
                </c:pt>
                <c:pt idx="213">
                  <c:v>240252</c:v>
                </c:pt>
                <c:pt idx="214">
                  <c:v>240875</c:v>
                </c:pt>
                <c:pt idx="215">
                  <c:v>241491</c:v>
                </c:pt>
                <c:pt idx="216">
                  <c:v>242113</c:v>
                </c:pt>
                <c:pt idx="217">
                  <c:v>242733</c:v>
                </c:pt>
                <c:pt idx="218">
                  <c:v>243352</c:v>
                </c:pt>
                <c:pt idx="219">
                  <c:v>243974</c:v>
                </c:pt>
                <c:pt idx="220">
                  <c:v>244593</c:v>
                </c:pt>
                <c:pt idx="221">
                  <c:v>245205</c:v>
                </c:pt>
                <c:pt idx="222">
                  <c:v>245835</c:v>
                </c:pt>
                <c:pt idx="223">
                  <c:v>246460</c:v>
                </c:pt>
                <c:pt idx="224">
                  <c:v>247093</c:v>
                </c:pt>
                <c:pt idx="225">
                  <c:v>247712</c:v>
                </c:pt>
                <c:pt idx="226">
                  <c:v>248357</c:v>
                </c:pt>
                <c:pt idx="227">
                  <c:v>248983</c:v>
                </c:pt>
                <c:pt idx="228">
                  <c:v>249605</c:v>
                </c:pt>
                <c:pt idx="229">
                  <c:v>250228</c:v>
                </c:pt>
                <c:pt idx="230">
                  <c:v>250860</c:v>
                </c:pt>
                <c:pt idx="231">
                  <c:v>251499</c:v>
                </c:pt>
                <c:pt idx="232">
                  <c:v>252133</c:v>
                </c:pt>
                <c:pt idx="233">
                  <c:v>252775</c:v>
                </c:pt>
                <c:pt idx="234">
                  <c:v>253420</c:v>
                </c:pt>
                <c:pt idx="235">
                  <c:v>254074</c:v>
                </c:pt>
                <c:pt idx="236">
                  <c:v>254705</c:v>
                </c:pt>
                <c:pt idx="237">
                  <c:v>255349</c:v>
                </c:pt>
                <c:pt idx="238">
                  <c:v>255976</c:v>
                </c:pt>
                <c:pt idx="239">
                  <c:v>256601</c:v>
                </c:pt>
                <c:pt idx="240">
                  <c:v>257246</c:v>
                </c:pt>
                <c:pt idx="241">
                  <c:v>257886</c:v>
                </c:pt>
                <c:pt idx="242">
                  <c:v>258545</c:v>
                </c:pt>
                <c:pt idx="243">
                  <c:v>259205</c:v>
                </c:pt>
                <c:pt idx="244">
                  <c:v>259852</c:v>
                </c:pt>
                <c:pt idx="245">
                  <c:v>260505</c:v>
                </c:pt>
                <c:pt idx="246">
                  <c:v>261160</c:v>
                </c:pt>
                <c:pt idx="247">
                  <c:v>261803</c:v>
                </c:pt>
                <c:pt idx="248">
                  <c:v>262421</c:v>
                </c:pt>
                <c:pt idx="249">
                  <c:v>263069</c:v>
                </c:pt>
                <c:pt idx="250">
                  <c:v>263725</c:v>
                </c:pt>
                <c:pt idx="251">
                  <c:v>264376</c:v>
                </c:pt>
                <c:pt idx="252">
                  <c:v>265037</c:v>
                </c:pt>
                <c:pt idx="253">
                  <c:v>265696</c:v>
                </c:pt>
                <c:pt idx="254">
                  <c:v>266372</c:v>
                </c:pt>
                <c:pt idx="255">
                  <c:v>267017</c:v>
                </c:pt>
                <c:pt idx="256">
                  <c:v>267680</c:v>
                </c:pt>
                <c:pt idx="257">
                  <c:v>268343</c:v>
                </c:pt>
                <c:pt idx="258">
                  <c:v>268984</c:v>
                </c:pt>
                <c:pt idx="259">
                  <c:v>269643</c:v>
                </c:pt>
                <c:pt idx="260">
                  <c:v>270714</c:v>
                </c:pt>
                <c:pt idx="261">
                  <c:v>271788</c:v>
                </c:pt>
                <c:pt idx="262">
                  <c:v>272859</c:v>
                </c:pt>
                <c:pt idx="263">
                  <c:v>274033</c:v>
                </c:pt>
                <c:pt idx="264">
                  <c:v>275296</c:v>
                </c:pt>
                <c:pt idx="265">
                  <c:v>276637</c:v>
                </c:pt>
                <c:pt idx="266">
                  <c:v>278072</c:v>
                </c:pt>
                <c:pt idx="267">
                  <c:v>279603</c:v>
                </c:pt>
                <c:pt idx="268">
                  <c:v>281301</c:v>
                </c:pt>
                <c:pt idx="269">
                  <c:v>283138</c:v>
                </c:pt>
                <c:pt idx="270">
                  <c:v>285172</c:v>
                </c:pt>
                <c:pt idx="271">
                  <c:v>287337</c:v>
                </c:pt>
                <c:pt idx="272">
                  <c:v>289645</c:v>
                </c:pt>
                <c:pt idx="273">
                  <c:v>292158</c:v>
                </c:pt>
                <c:pt idx="274">
                  <c:v>294857</c:v>
                </c:pt>
                <c:pt idx="275">
                  <c:v>297836</c:v>
                </c:pt>
                <c:pt idx="276">
                  <c:v>300928</c:v>
                </c:pt>
                <c:pt idx="277">
                  <c:v>304295</c:v>
                </c:pt>
                <c:pt idx="278">
                  <c:v>307974</c:v>
                </c:pt>
                <c:pt idx="279">
                  <c:v>311926</c:v>
                </c:pt>
                <c:pt idx="280">
                  <c:v>316178</c:v>
                </c:pt>
                <c:pt idx="281">
                  <c:v>318946</c:v>
                </c:pt>
                <c:pt idx="282">
                  <c:v>321951</c:v>
                </c:pt>
                <c:pt idx="283">
                  <c:v>325185</c:v>
                </c:pt>
                <c:pt idx="284">
                  <c:v>328440</c:v>
                </c:pt>
                <c:pt idx="285">
                  <c:v>331735</c:v>
                </c:pt>
                <c:pt idx="286">
                  <c:v>335040</c:v>
                </c:pt>
                <c:pt idx="287">
                  <c:v>338343</c:v>
                </c:pt>
                <c:pt idx="288">
                  <c:v>341631</c:v>
                </c:pt>
                <c:pt idx="289">
                  <c:v>344856</c:v>
                </c:pt>
                <c:pt idx="290">
                  <c:v>348041</c:v>
                </c:pt>
                <c:pt idx="291">
                  <c:v>351089</c:v>
                </c:pt>
                <c:pt idx="292">
                  <c:v>354240</c:v>
                </c:pt>
                <c:pt idx="293">
                  <c:v>357398</c:v>
                </c:pt>
                <c:pt idx="294">
                  <c:v>360512</c:v>
                </c:pt>
                <c:pt idx="295">
                  <c:v>363610</c:v>
                </c:pt>
                <c:pt idx="296">
                  <c:v>366678</c:v>
                </c:pt>
                <c:pt idx="297">
                  <c:v>369747</c:v>
                </c:pt>
                <c:pt idx="298">
                  <c:v>372804</c:v>
                </c:pt>
                <c:pt idx="299">
                  <c:v>375811</c:v>
                </c:pt>
                <c:pt idx="300">
                  <c:v>378796</c:v>
                </c:pt>
                <c:pt idx="301">
                  <c:v>381783</c:v>
                </c:pt>
                <c:pt idx="302">
                  <c:v>384735</c:v>
                </c:pt>
                <c:pt idx="303">
                  <c:v>387700</c:v>
                </c:pt>
                <c:pt idx="304">
                  <c:v>390619</c:v>
                </c:pt>
                <c:pt idx="305">
                  <c:v>393534</c:v>
                </c:pt>
                <c:pt idx="306">
                  <c:v>396415</c:v>
                </c:pt>
                <c:pt idx="307">
                  <c:v>400211</c:v>
                </c:pt>
                <c:pt idx="308">
                  <c:v>403921</c:v>
                </c:pt>
                <c:pt idx="309">
                  <c:v>407639</c:v>
                </c:pt>
                <c:pt idx="310">
                  <c:v>411457</c:v>
                </c:pt>
                <c:pt idx="311">
                  <c:v>415440</c:v>
                </c:pt>
                <c:pt idx="312">
                  <c:v>419389</c:v>
                </c:pt>
                <c:pt idx="313">
                  <c:v>423441</c:v>
                </c:pt>
                <c:pt idx="314">
                  <c:v>427520</c:v>
                </c:pt>
                <c:pt idx="315">
                  <c:v>431639</c:v>
                </c:pt>
                <c:pt idx="316">
                  <c:v>435769</c:v>
                </c:pt>
                <c:pt idx="317">
                  <c:v>439972</c:v>
                </c:pt>
                <c:pt idx="318">
                  <c:v>444122</c:v>
                </c:pt>
                <c:pt idx="319">
                  <c:v>448211</c:v>
                </c:pt>
                <c:pt idx="320">
                  <c:v>452230</c:v>
                </c:pt>
                <c:pt idx="321">
                  <c:v>456153</c:v>
                </c:pt>
                <c:pt idx="322">
                  <c:v>459956</c:v>
                </c:pt>
                <c:pt idx="323">
                  <c:v>463665</c:v>
                </c:pt>
                <c:pt idx="324">
                  <c:v>467245</c:v>
                </c:pt>
                <c:pt idx="325">
                  <c:v>470645</c:v>
                </c:pt>
                <c:pt idx="326">
                  <c:v>473901</c:v>
                </c:pt>
                <c:pt idx="327">
                  <c:v>476991</c:v>
                </c:pt>
                <c:pt idx="328">
                  <c:v>479858</c:v>
                </c:pt>
                <c:pt idx="329">
                  <c:v>482483</c:v>
                </c:pt>
                <c:pt idx="330">
                  <c:v>484954</c:v>
                </c:pt>
                <c:pt idx="331">
                  <c:v>487255</c:v>
                </c:pt>
                <c:pt idx="332">
                  <c:v>489340</c:v>
                </c:pt>
                <c:pt idx="333">
                  <c:v>491229</c:v>
                </c:pt>
                <c:pt idx="334">
                  <c:v>492920</c:v>
                </c:pt>
                <c:pt idx="335">
                  <c:v>494414</c:v>
                </c:pt>
                <c:pt idx="336">
                  <c:v>495743</c:v>
                </c:pt>
                <c:pt idx="337">
                  <c:v>496911</c:v>
                </c:pt>
                <c:pt idx="338">
                  <c:v>497661</c:v>
                </c:pt>
                <c:pt idx="339">
                  <c:v>498295</c:v>
                </c:pt>
                <c:pt idx="340">
                  <c:v>498855</c:v>
                </c:pt>
                <c:pt idx="341">
                  <c:v>499293</c:v>
                </c:pt>
                <c:pt idx="342">
                  <c:v>499653</c:v>
                </c:pt>
                <c:pt idx="343">
                  <c:v>500026</c:v>
                </c:pt>
                <c:pt idx="344">
                  <c:v>500348</c:v>
                </c:pt>
                <c:pt idx="345">
                  <c:v>500612</c:v>
                </c:pt>
                <c:pt idx="346">
                  <c:v>500797</c:v>
                </c:pt>
                <c:pt idx="347">
                  <c:v>500925</c:v>
                </c:pt>
                <c:pt idx="348">
                  <c:v>501010</c:v>
                </c:pt>
                <c:pt idx="349">
                  <c:v>501079</c:v>
                </c:pt>
                <c:pt idx="350">
                  <c:v>501139</c:v>
                </c:pt>
                <c:pt idx="351">
                  <c:v>501180</c:v>
                </c:pt>
                <c:pt idx="352">
                  <c:v>501224</c:v>
                </c:pt>
                <c:pt idx="353">
                  <c:v>501256</c:v>
                </c:pt>
                <c:pt idx="354">
                  <c:v>501279</c:v>
                </c:pt>
                <c:pt idx="355">
                  <c:v>501296</c:v>
                </c:pt>
                <c:pt idx="356">
                  <c:v>501308</c:v>
                </c:pt>
                <c:pt idx="357">
                  <c:v>501321</c:v>
                </c:pt>
                <c:pt idx="358">
                  <c:v>501331</c:v>
                </c:pt>
                <c:pt idx="359">
                  <c:v>501341</c:v>
                </c:pt>
                <c:pt idx="360">
                  <c:v>501350</c:v>
                </c:pt>
                <c:pt idx="361">
                  <c:v>501355</c:v>
                </c:pt>
                <c:pt idx="362">
                  <c:v>501361</c:v>
                </c:pt>
                <c:pt idx="363">
                  <c:v>501366</c:v>
                </c:pt>
                <c:pt idx="364">
                  <c:v>501372</c:v>
                </c:pt>
                <c:pt idx="365">
                  <c:v>501375</c:v>
                </c:pt>
                <c:pt idx="366">
                  <c:v>501379</c:v>
                </c:pt>
                <c:pt idx="367">
                  <c:v>501384</c:v>
                </c:pt>
                <c:pt idx="368">
                  <c:v>501386</c:v>
                </c:pt>
                <c:pt idx="369">
                  <c:v>501389</c:v>
                </c:pt>
                <c:pt idx="370">
                  <c:v>501393</c:v>
                </c:pt>
                <c:pt idx="371">
                  <c:v>501397</c:v>
                </c:pt>
                <c:pt idx="372">
                  <c:v>501400</c:v>
                </c:pt>
                <c:pt idx="373">
                  <c:v>501404</c:v>
                </c:pt>
                <c:pt idx="374">
                  <c:v>501407</c:v>
                </c:pt>
                <c:pt idx="375">
                  <c:v>501410</c:v>
                </c:pt>
                <c:pt idx="376">
                  <c:v>501413</c:v>
                </c:pt>
                <c:pt idx="377">
                  <c:v>501417</c:v>
                </c:pt>
                <c:pt idx="378">
                  <c:v>501420</c:v>
                </c:pt>
                <c:pt idx="379">
                  <c:v>501422</c:v>
                </c:pt>
                <c:pt idx="380">
                  <c:v>501426</c:v>
                </c:pt>
                <c:pt idx="381">
                  <c:v>501430</c:v>
                </c:pt>
                <c:pt idx="382">
                  <c:v>501434</c:v>
                </c:pt>
                <c:pt idx="383">
                  <c:v>501437</c:v>
                </c:pt>
                <c:pt idx="384">
                  <c:v>501442</c:v>
                </c:pt>
                <c:pt idx="385">
                  <c:v>501444</c:v>
                </c:pt>
                <c:pt idx="386">
                  <c:v>501448</c:v>
                </c:pt>
                <c:pt idx="387">
                  <c:v>501451</c:v>
                </c:pt>
                <c:pt idx="388">
                  <c:v>501454</c:v>
                </c:pt>
                <c:pt idx="389">
                  <c:v>501456</c:v>
                </c:pt>
                <c:pt idx="390">
                  <c:v>501460</c:v>
                </c:pt>
                <c:pt idx="391">
                  <c:v>501463</c:v>
                </c:pt>
                <c:pt idx="392">
                  <c:v>501467</c:v>
                </c:pt>
                <c:pt idx="393">
                  <c:v>501471</c:v>
                </c:pt>
                <c:pt idx="394">
                  <c:v>501474</c:v>
                </c:pt>
                <c:pt idx="395">
                  <c:v>501478</c:v>
                </c:pt>
                <c:pt idx="396">
                  <c:v>501482</c:v>
                </c:pt>
                <c:pt idx="397">
                  <c:v>501485</c:v>
                </c:pt>
                <c:pt idx="398">
                  <c:v>501487</c:v>
                </c:pt>
                <c:pt idx="399">
                  <c:v>501491</c:v>
                </c:pt>
                <c:pt idx="400">
                  <c:v>501494</c:v>
                </c:pt>
                <c:pt idx="401">
                  <c:v>501497</c:v>
                </c:pt>
                <c:pt idx="402">
                  <c:v>501501</c:v>
                </c:pt>
                <c:pt idx="403">
                  <c:v>501504</c:v>
                </c:pt>
                <c:pt idx="404">
                  <c:v>501508</c:v>
                </c:pt>
                <c:pt idx="405">
                  <c:v>501512</c:v>
                </c:pt>
                <c:pt idx="406">
                  <c:v>501516</c:v>
                </c:pt>
                <c:pt idx="407">
                  <c:v>501518</c:v>
                </c:pt>
                <c:pt idx="408">
                  <c:v>501521</c:v>
                </c:pt>
                <c:pt idx="409">
                  <c:v>501525</c:v>
                </c:pt>
                <c:pt idx="410">
                  <c:v>501528</c:v>
                </c:pt>
                <c:pt idx="411">
                  <c:v>501531</c:v>
                </c:pt>
                <c:pt idx="412">
                  <c:v>501533</c:v>
                </c:pt>
                <c:pt idx="413">
                  <c:v>501536</c:v>
                </c:pt>
                <c:pt idx="414">
                  <c:v>501540</c:v>
                </c:pt>
                <c:pt idx="415">
                  <c:v>501543</c:v>
                </c:pt>
                <c:pt idx="416">
                  <c:v>501545</c:v>
                </c:pt>
                <c:pt idx="417">
                  <c:v>501548</c:v>
                </c:pt>
                <c:pt idx="418">
                  <c:v>501552</c:v>
                </c:pt>
                <c:pt idx="419">
                  <c:v>501556</c:v>
                </c:pt>
                <c:pt idx="420">
                  <c:v>501560</c:v>
                </c:pt>
                <c:pt idx="421">
                  <c:v>501564</c:v>
                </c:pt>
                <c:pt idx="422">
                  <c:v>501567</c:v>
                </c:pt>
                <c:pt idx="423">
                  <c:v>501572</c:v>
                </c:pt>
                <c:pt idx="424">
                  <c:v>501576</c:v>
                </c:pt>
                <c:pt idx="425">
                  <c:v>501579</c:v>
                </c:pt>
                <c:pt idx="426">
                  <c:v>501584</c:v>
                </c:pt>
                <c:pt idx="427">
                  <c:v>501588</c:v>
                </c:pt>
                <c:pt idx="428">
                  <c:v>501592</c:v>
                </c:pt>
                <c:pt idx="429">
                  <c:v>501595</c:v>
                </c:pt>
                <c:pt idx="430">
                  <c:v>501599</c:v>
                </c:pt>
                <c:pt idx="431">
                  <c:v>501603</c:v>
                </c:pt>
                <c:pt idx="432">
                  <c:v>501607</c:v>
                </c:pt>
                <c:pt idx="433">
                  <c:v>501610</c:v>
                </c:pt>
                <c:pt idx="434">
                  <c:v>501612</c:v>
                </c:pt>
                <c:pt idx="435">
                  <c:v>501616</c:v>
                </c:pt>
                <c:pt idx="436">
                  <c:v>501619</c:v>
                </c:pt>
                <c:pt idx="437">
                  <c:v>501623</c:v>
                </c:pt>
                <c:pt idx="438">
                  <c:v>501626</c:v>
                </c:pt>
                <c:pt idx="439">
                  <c:v>501629</c:v>
                </c:pt>
                <c:pt idx="440">
                  <c:v>501633</c:v>
                </c:pt>
                <c:pt idx="441">
                  <c:v>501637</c:v>
                </c:pt>
                <c:pt idx="442">
                  <c:v>501640</c:v>
                </c:pt>
                <c:pt idx="443">
                  <c:v>501644</c:v>
                </c:pt>
                <c:pt idx="444">
                  <c:v>501648</c:v>
                </c:pt>
                <c:pt idx="445">
                  <c:v>501651</c:v>
                </c:pt>
                <c:pt idx="446">
                  <c:v>501655</c:v>
                </c:pt>
                <c:pt idx="447">
                  <c:v>501657</c:v>
                </c:pt>
                <c:pt idx="448">
                  <c:v>501661</c:v>
                </c:pt>
                <c:pt idx="449">
                  <c:v>501664</c:v>
                </c:pt>
                <c:pt idx="450">
                  <c:v>501668</c:v>
                </c:pt>
                <c:pt idx="451">
                  <c:v>501672</c:v>
                </c:pt>
                <c:pt idx="452">
                  <c:v>501675</c:v>
                </c:pt>
                <c:pt idx="453">
                  <c:v>501677</c:v>
                </c:pt>
                <c:pt idx="454">
                  <c:v>501682</c:v>
                </c:pt>
                <c:pt idx="455">
                  <c:v>501684</c:v>
                </c:pt>
                <c:pt idx="456">
                  <c:v>501687</c:v>
                </c:pt>
                <c:pt idx="457">
                  <c:v>501690</c:v>
                </c:pt>
                <c:pt idx="458">
                  <c:v>501693</c:v>
                </c:pt>
                <c:pt idx="459">
                  <c:v>501696</c:v>
                </c:pt>
                <c:pt idx="460">
                  <c:v>501701</c:v>
                </c:pt>
                <c:pt idx="461">
                  <c:v>501704</c:v>
                </c:pt>
                <c:pt idx="462">
                  <c:v>501708</c:v>
                </c:pt>
                <c:pt idx="463">
                  <c:v>501712</c:v>
                </c:pt>
                <c:pt idx="464">
                  <c:v>501715</c:v>
                </c:pt>
                <c:pt idx="465">
                  <c:v>501720</c:v>
                </c:pt>
                <c:pt idx="466">
                  <c:v>501723</c:v>
                </c:pt>
                <c:pt idx="467">
                  <c:v>501725</c:v>
                </c:pt>
                <c:pt idx="468">
                  <c:v>501729</c:v>
                </c:pt>
                <c:pt idx="469">
                  <c:v>501732</c:v>
                </c:pt>
                <c:pt idx="470">
                  <c:v>501735</c:v>
                </c:pt>
                <c:pt idx="471">
                  <c:v>501738</c:v>
                </c:pt>
                <c:pt idx="472">
                  <c:v>501742</c:v>
                </c:pt>
                <c:pt idx="473">
                  <c:v>501744</c:v>
                </c:pt>
                <c:pt idx="474">
                  <c:v>501748</c:v>
                </c:pt>
                <c:pt idx="475">
                  <c:v>501751</c:v>
                </c:pt>
                <c:pt idx="476">
                  <c:v>501755</c:v>
                </c:pt>
                <c:pt idx="477">
                  <c:v>501759</c:v>
                </c:pt>
                <c:pt idx="478">
                  <c:v>501762</c:v>
                </c:pt>
                <c:pt idx="479">
                  <c:v>501764</c:v>
                </c:pt>
                <c:pt idx="480">
                  <c:v>501768</c:v>
                </c:pt>
                <c:pt idx="481">
                  <c:v>501770</c:v>
                </c:pt>
                <c:pt idx="482">
                  <c:v>501775</c:v>
                </c:pt>
                <c:pt idx="483">
                  <c:v>501778</c:v>
                </c:pt>
                <c:pt idx="484">
                  <c:v>501781</c:v>
                </c:pt>
                <c:pt idx="485">
                  <c:v>501784</c:v>
                </c:pt>
                <c:pt idx="486">
                  <c:v>501788</c:v>
                </c:pt>
                <c:pt idx="487">
                  <c:v>501792</c:v>
                </c:pt>
                <c:pt idx="488">
                  <c:v>501796</c:v>
                </c:pt>
                <c:pt idx="489">
                  <c:v>501798</c:v>
                </c:pt>
                <c:pt idx="490">
                  <c:v>501801</c:v>
                </c:pt>
                <c:pt idx="491">
                  <c:v>501803</c:v>
                </c:pt>
                <c:pt idx="492">
                  <c:v>501806</c:v>
                </c:pt>
                <c:pt idx="493">
                  <c:v>501811</c:v>
                </c:pt>
                <c:pt idx="494">
                  <c:v>501813</c:v>
                </c:pt>
                <c:pt idx="495">
                  <c:v>501816</c:v>
                </c:pt>
                <c:pt idx="496">
                  <c:v>501819</c:v>
                </c:pt>
                <c:pt idx="497">
                  <c:v>501822</c:v>
                </c:pt>
                <c:pt idx="498">
                  <c:v>501825</c:v>
                </c:pt>
                <c:pt idx="499">
                  <c:v>501828</c:v>
                </c:pt>
                <c:pt idx="500">
                  <c:v>501832</c:v>
                </c:pt>
                <c:pt idx="501">
                  <c:v>501835</c:v>
                </c:pt>
                <c:pt idx="502">
                  <c:v>501838</c:v>
                </c:pt>
                <c:pt idx="503">
                  <c:v>501842</c:v>
                </c:pt>
                <c:pt idx="504">
                  <c:v>501844</c:v>
                </c:pt>
                <c:pt idx="505">
                  <c:v>501848</c:v>
                </c:pt>
                <c:pt idx="506">
                  <c:v>501850</c:v>
                </c:pt>
                <c:pt idx="507">
                  <c:v>501854</c:v>
                </c:pt>
                <c:pt idx="508">
                  <c:v>501856</c:v>
                </c:pt>
                <c:pt idx="509">
                  <c:v>501860</c:v>
                </c:pt>
                <c:pt idx="510">
                  <c:v>501864</c:v>
                </c:pt>
                <c:pt idx="511">
                  <c:v>501867</c:v>
                </c:pt>
                <c:pt idx="512">
                  <c:v>501870</c:v>
                </c:pt>
                <c:pt idx="513">
                  <c:v>501873</c:v>
                </c:pt>
                <c:pt idx="514">
                  <c:v>501875</c:v>
                </c:pt>
                <c:pt idx="515">
                  <c:v>501880</c:v>
                </c:pt>
                <c:pt idx="516">
                  <c:v>501883</c:v>
                </c:pt>
                <c:pt idx="517">
                  <c:v>501887</c:v>
                </c:pt>
                <c:pt idx="518">
                  <c:v>501892</c:v>
                </c:pt>
                <c:pt idx="519">
                  <c:v>501896</c:v>
                </c:pt>
                <c:pt idx="520">
                  <c:v>501899</c:v>
                </c:pt>
                <c:pt idx="521">
                  <c:v>501903</c:v>
                </c:pt>
                <c:pt idx="522">
                  <c:v>501906</c:v>
                </c:pt>
                <c:pt idx="523">
                  <c:v>501909</c:v>
                </c:pt>
                <c:pt idx="524">
                  <c:v>501912</c:v>
                </c:pt>
                <c:pt idx="525">
                  <c:v>501917</c:v>
                </c:pt>
                <c:pt idx="526">
                  <c:v>501920</c:v>
                </c:pt>
                <c:pt idx="527">
                  <c:v>501922</c:v>
                </c:pt>
                <c:pt idx="528">
                  <c:v>501926</c:v>
                </c:pt>
                <c:pt idx="529">
                  <c:v>501928</c:v>
                </c:pt>
                <c:pt idx="530">
                  <c:v>501932</c:v>
                </c:pt>
                <c:pt idx="531">
                  <c:v>501934</c:v>
                </c:pt>
                <c:pt idx="532">
                  <c:v>501937</c:v>
                </c:pt>
                <c:pt idx="533">
                  <c:v>501940</c:v>
                </c:pt>
                <c:pt idx="534">
                  <c:v>501944</c:v>
                </c:pt>
                <c:pt idx="535">
                  <c:v>501948</c:v>
                </c:pt>
                <c:pt idx="536">
                  <c:v>501951</c:v>
                </c:pt>
                <c:pt idx="537">
                  <c:v>501954</c:v>
                </c:pt>
                <c:pt idx="538">
                  <c:v>501957</c:v>
                </c:pt>
                <c:pt idx="539">
                  <c:v>501960</c:v>
                </c:pt>
                <c:pt idx="540">
                  <c:v>501964</c:v>
                </c:pt>
                <c:pt idx="541">
                  <c:v>501968</c:v>
                </c:pt>
                <c:pt idx="542">
                  <c:v>501971</c:v>
                </c:pt>
                <c:pt idx="543">
                  <c:v>501974</c:v>
                </c:pt>
                <c:pt idx="544">
                  <c:v>501977</c:v>
                </c:pt>
                <c:pt idx="545">
                  <c:v>501980</c:v>
                </c:pt>
                <c:pt idx="546">
                  <c:v>501983</c:v>
                </c:pt>
                <c:pt idx="547">
                  <c:v>501986</c:v>
                </c:pt>
                <c:pt idx="548">
                  <c:v>501990</c:v>
                </c:pt>
                <c:pt idx="549">
                  <c:v>501993</c:v>
                </c:pt>
                <c:pt idx="550">
                  <c:v>501997</c:v>
                </c:pt>
                <c:pt idx="551">
                  <c:v>502000</c:v>
                </c:pt>
                <c:pt idx="552">
                  <c:v>502004</c:v>
                </c:pt>
                <c:pt idx="553">
                  <c:v>502006</c:v>
                </c:pt>
                <c:pt idx="554">
                  <c:v>502009</c:v>
                </c:pt>
                <c:pt idx="555">
                  <c:v>502011</c:v>
                </c:pt>
                <c:pt idx="556">
                  <c:v>502016</c:v>
                </c:pt>
                <c:pt idx="557">
                  <c:v>502019</c:v>
                </c:pt>
                <c:pt idx="558">
                  <c:v>502021</c:v>
                </c:pt>
                <c:pt idx="559">
                  <c:v>502024</c:v>
                </c:pt>
                <c:pt idx="560">
                  <c:v>502028</c:v>
                </c:pt>
                <c:pt idx="561">
                  <c:v>502031</c:v>
                </c:pt>
                <c:pt idx="562">
                  <c:v>502034</c:v>
                </c:pt>
                <c:pt idx="563">
                  <c:v>502037</c:v>
                </c:pt>
                <c:pt idx="564">
                  <c:v>502040</c:v>
                </c:pt>
                <c:pt idx="565">
                  <c:v>502043</c:v>
                </c:pt>
                <c:pt idx="566">
                  <c:v>502046</c:v>
                </c:pt>
                <c:pt idx="567">
                  <c:v>502048</c:v>
                </c:pt>
                <c:pt idx="568">
                  <c:v>502052</c:v>
                </c:pt>
                <c:pt idx="569">
                  <c:v>502054</c:v>
                </c:pt>
                <c:pt idx="570">
                  <c:v>502058</c:v>
                </c:pt>
                <c:pt idx="571">
                  <c:v>502062</c:v>
                </c:pt>
                <c:pt idx="572">
                  <c:v>502064</c:v>
                </c:pt>
                <c:pt idx="573">
                  <c:v>502067</c:v>
                </c:pt>
                <c:pt idx="574">
                  <c:v>502069</c:v>
                </c:pt>
                <c:pt idx="575">
                  <c:v>502072</c:v>
                </c:pt>
                <c:pt idx="576">
                  <c:v>502076</c:v>
                </c:pt>
                <c:pt idx="577">
                  <c:v>502079</c:v>
                </c:pt>
                <c:pt idx="578">
                  <c:v>502082</c:v>
                </c:pt>
                <c:pt idx="579">
                  <c:v>502084</c:v>
                </c:pt>
                <c:pt idx="580">
                  <c:v>502088</c:v>
                </c:pt>
                <c:pt idx="581">
                  <c:v>502091</c:v>
                </c:pt>
                <c:pt idx="582">
                  <c:v>502094</c:v>
                </c:pt>
                <c:pt idx="583">
                  <c:v>502098</c:v>
                </c:pt>
                <c:pt idx="584">
                  <c:v>502101</c:v>
                </c:pt>
                <c:pt idx="585">
                  <c:v>502104</c:v>
                </c:pt>
                <c:pt idx="586">
                  <c:v>502106</c:v>
                </c:pt>
                <c:pt idx="587">
                  <c:v>502109</c:v>
                </c:pt>
                <c:pt idx="588">
                  <c:v>502112</c:v>
                </c:pt>
                <c:pt idx="589">
                  <c:v>502117</c:v>
                </c:pt>
                <c:pt idx="590">
                  <c:v>502120</c:v>
                </c:pt>
                <c:pt idx="591">
                  <c:v>502123</c:v>
                </c:pt>
                <c:pt idx="592">
                  <c:v>502125</c:v>
                </c:pt>
                <c:pt idx="593">
                  <c:v>502129</c:v>
                </c:pt>
                <c:pt idx="594">
                  <c:v>502132</c:v>
                </c:pt>
                <c:pt idx="595">
                  <c:v>502134</c:v>
                </c:pt>
                <c:pt idx="596">
                  <c:v>502138</c:v>
                </c:pt>
                <c:pt idx="597">
                  <c:v>502140</c:v>
                </c:pt>
                <c:pt idx="598">
                  <c:v>502143</c:v>
                </c:pt>
                <c:pt idx="599">
                  <c:v>502147</c:v>
                </c:pt>
                <c:pt idx="600">
                  <c:v>502150</c:v>
                </c:pt>
                <c:pt idx="601">
                  <c:v>502153</c:v>
                </c:pt>
                <c:pt idx="602">
                  <c:v>502156</c:v>
                </c:pt>
                <c:pt idx="603">
                  <c:v>502159</c:v>
                </c:pt>
                <c:pt idx="604">
                  <c:v>502162</c:v>
                </c:pt>
                <c:pt idx="605">
                  <c:v>502165</c:v>
                </c:pt>
                <c:pt idx="606">
                  <c:v>502168</c:v>
                </c:pt>
                <c:pt idx="607">
                  <c:v>502170</c:v>
                </c:pt>
                <c:pt idx="608">
                  <c:v>502174</c:v>
                </c:pt>
                <c:pt idx="609">
                  <c:v>502178</c:v>
                </c:pt>
                <c:pt idx="610">
                  <c:v>502181</c:v>
                </c:pt>
                <c:pt idx="611">
                  <c:v>502183</c:v>
                </c:pt>
                <c:pt idx="612">
                  <c:v>502187</c:v>
                </c:pt>
                <c:pt idx="613">
                  <c:v>502191</c:v>
                </c:pt>
                <c:pt idx="614">
                  <c:v>502194</c:v>
                </c:pt>
                <c:pt idx="615">
                  <c:v>502198</c:v>
                </c:pt>
                <c:pt idx="616">
                  <c:v>502200</c:v>
                </c:pt>
                <c:pt idx="617">
                  <c:v>502203</c:v>
                </c:pt>
                <c:pt idx="618">
                  <c:v>502206</c:v>
                </c:pt>
                <c:pt idx="619">
                  <c:v>502209</c:v>
                </c:pt>
                <c:pt idx="620">
                  <c:v>502212</c:v>
                </c:pt>
                <c:pt idx="621">
                  <c:v>502216</c:v>
                </c:pt>
                <c:pt idx="622">
                  <c:v>502219</c:v>
                </c:pt>
                <c:pt idx="623">
                  <c:v>502222</c:v>
                </c:pt>
                <c:pt idx="624">
                  <c:v>502224</c:v>
                </c:pt>
                <c:pt idx="625">
                  <c:v>502229</c:v>
                </c:pt>
                <c:pt idx="626">
                  <c:v>502231</c:v>
                </c:pt>
                <c:pt idx="627">
                  <c:v>502235</c:v>
                </c:pt>
                <c:pt idx="628">
                  <c:v>502238</c:v>
                </c:pt>
                <c:pt idx="629">
                  <c:v>502240</c:v>
                </c:pt>
                <c:pt idx="630">
                  <c:v>502244</c:v>
                </c:pt>
                <c:pt idx="631">
                  <c:v>502246</c:v>
                </c:pt>
                <c:pt idx="632">
                  <c:v>502250</c:v>
                </c:pt>
                <c:pt idx="633">
                  <c:v>502253</c:v>
                </c:pt>
                <c:pt idx="634">
                  <c:v>502256</c:v>
                </c:pt>
                <c:pt idx="635">
                  <c:v>502260</c:v>
                </c:pt>
                <c:pt idx="636">
                  <c:v>502262</c:v>
                </c:pt>
                <c:pt idx="637">
                  <c:v>502265</c:v>
                </c:pt>
                <c:pt idx="638">
                  <c:v>502268</c:v>
                </c:pt>
                <c:pt idx="639">
                  <c:v>502272</c:v>
                </c:pt>
                <c:pt idx="640">
                  <c:v>502276</c:v>
                </c:pt>
                <c:pt idx="641">
                  <c:v>502281</c:v>
                </c:pt>
                <c:pt idx="642">
                  <c:v>502284</c:v>
                </c:pt>
                <c:pt idx="643">
                  <c:v>502287</c:v>
                </c:pt>
                <c:pt idx="644">
                  <c:v>502291</c:v>
                </c:pt>
                <c:pt idx="645">
                  <c:v>502296</c:v>
                </c:pt>
                <c:pt idx="646">
                  <c:v>502298</c:v>
                </c:pt>
                <c:pt idx="647">
                  <c:v>502302</c:v>
                </c:pt>
                <c:pt idx="648">
                  <c:v>502306</c:v>
                </c:pt>
                <c:pt idx="649">
                  <c:v>502310</c:v>
                </c:pt>
                <c:pt idx="650">
                  <c:v>502313</c:v>
                </c:pt>
                <c:pt idx="651">
                  <c:v>502317</c:v>
                </c:pt>
                <c:pt idx="652">
                  <c:v>502321</c:v>
                </c:pt>
                <c:pt idx="653">
                  <c:v>502324</c:v>
                </c:pt>
                <c:pt idx="654">
                  <c:v>502327</c:v>
                </c:pt>
                <c:pt idx="655">
                  <c:v>502330</c:v>
                </c:pt>
                <c:pt idx="656">
                  <c:v>502333</c:v>
                </c:pt>
                <c:pt idx="657">
                  <c:v>502337</c:v>
                </c:pt>
                <c:pt idx="658">
                  <c:v>502341</c:v>
                </c:pt>
                <c:pt idx="659">
                  <c:v>502344</c:v>
                </c:pt>
                <c:pt idx="660">
                  <c:v>502348</c:v>
                </c:pt>
                <c:pt idx="661">
                  <c:v>502351</c:v>
                </c:pt>
                <c:pt idx="662">
                  <c:v>502355</c:v>
                </c:pt>
                <c:pt idx="663">
                  <c:v>502359</c:v>
                </c:pt>
                <c:pt idx="664">
                  <c:v>502361</c:v>
                </c:pt>
                <c:pt idx="665">
                  <c:v>502365</c:v>
                </c:pt>
                <c:pt idx="666">
                  <c:v>502368</c:v>
                </c:pt>
                <c:pt idx="667">
                  <c:v>502372</c:v>
                </c:pt>
                <c:pt idx="668">
                  <c:v>502374</c:v>
                </c:pt>
                <c:pt idx="669">
                  <c:v>502379</c:v>
                </c:pt>
                <c:pt idx="670">
                  <c:v>502382</c:v>
                </c:pt>
                <c:pt idx="671">
                  <c:v>502385</c:v>
                </c:pt>
                <c:pt idx="672">
                  <c:v>502389</c:v>
                </c:pt>
                <c:pt idx="673">
                  <c:v>502392</c:v>
                </c:pt>
                <c:pt idx="674">
                  <c:v>502396</c:v>
                </c:pt>
                <c:pt idx="675">
                  <c:v>502399</c:v>
                </c:pt>
                <c:pt idx="676">
                  <c:v>502401</c:v>
                </c:pt>
                <c:pt idx="677">
                  <c:v>502404</c:v>
                </c:pt>
                <c:pt idx="678">
                  <c:v>502408</c:v>
                </c:pt>
                <c:pt idx="679">
                  <c:v>502411</c:v>
                </c:pt>
                <c:pt idx="680">
                  <c:v>502413</c:v>
                </c:pt>
                <c:pt idx="681">
                  <c:v>502416</c:v>
                </c:pt>
                <c:pt idx="682">
                  <c:v>502419</c:v>
                </c:pt>
                <c:pt idx="683">
                  <c:v>502422</c:v>
                </c:pt>
                <c:pt idx="684">
                  <c:v>502426</c:v>
                </c:pt>
                <c:pt idx="685">
                  <c:v>502429</c:v>
                </c:pt>
                <c:pt idx="686">
                  <c:v>502432</c:v>
                </c:pt>
                <c:pt idx="687">
                  <c:v>502435</c:v>
                </c:pt>
                <c:pt idx="688">
                  <c:v>502438</c:v>
                </c:pt>
                <c:pt idx="689">
                  <c:v>502441</c:v>
                </c:pt>
                <c:pt idx="690">
                  <c:v>502445</c:v>
                </c:pt>
                <c:pt idx="691">
                  <c:v>502448</c:v>
                </c:pt>
                <c:pt idx="692">
                  <c:v>502452</c:v>
                </c:pt>
                <c:pt idx="693">
                  <c:v>502455</c:v>
                </c:pt>
                <c:pt idx="694">
                  <c:v>502458</c:v>
                </c:pt>
                <c:pt idx="695">
                  <c:v>502462</c:v>
                </c:pt>
                <c:pt idx="696">
                  <c:v>502464</c:v>
                </c:pt>
                <c:pt idx="697">
                  <c:v>502467</c:v>
                </c:pt>
                <c:pt idx="698">
                  <c:v>502471</c:v>
                </c:pt>
                <c:pt idx="699">
                  <c:v>502475</c:v>
                </c:pt>
                <c:pt idx="700">
                  <c:v>502479</c:v>
                </c:pt>
                <c:pt idx="701">
                  <c:v>502483</c:v>
                </c:pt>
                <c:pt idx="702">
                  <c:v>502486</c:v>
                </c:pt>
                <c:pt idx="703">
                  <c:v>502488</c:v>
                </c:pt>
                <c:pt idx="704">
                  <c:v>502492</c:v>
                </c:pt>
                <c:pt idx="705">
                  <c:v>502495</c:v>
                </c:pt>
                <c:pt idx="706">
                  <c:v>502497</c:v>
                </c:pt>
                <c:pt idx="707">
                  <c:v>502500</c:v>
                </c:pt>
                <c:pt idx="708">
                  <c:v>502505</c:v>
                </c:pt>
                <c:pt idx="709">
                  <c:v>502508</c:v>
                </c:pt>
                <c:pt idx="710">
                  <c:v>502510</c:v>
                </c:pt>
                <c:pt idx="711">
                  <c:v>502513</c:v>
                </c:pt>
                <c:pt idx="712">
                  <c:v>502517</c:v>
                </c:pt>
                <c:pt idx="713">
                  <c:v>502520</c:v>
                </c:pt>
                <c:pt idx="714">
                  <c:v>502524</c:v>
                </c:pt>
                <c:pt idx="715">
                  <c:v>502527</c:v>
                </c:pt>
                <c:pt idx="716">
                  <c:v>502530</c:v>
                </c:pt>
                <c:pt idx="717">
                  <c:v>502532</c:v>
                </c:pt>
                <c:pt idx="718">
                  <c:v>502534</c:v>
                </c:pt>
                <c:pt idx="719">
                  <c:v>502538</c:v>
                </c:pt>
                <c:pt idx="720">
                  <c:v>502539</c:v>
                </c:pt>
                <c:pt idx="721">
                  <c:v>502542</c:v>
                </c:pt>
                <c:pt idx="722">
                  <c:v>502546</c:v>
                </c:pt>
                <c:pt idx="723">
                  <c:v>502549</c:v>
                </c:pt>
                <c:pt idx="724">
                  <c:v>502552</c:v>
                </c:pt>
                <c:pt idx="725">
                  <c:v>502555</c:v>
                </c:pt>
                <c:pt idx="726">
                  <c:v>502558</c:v>
                </c:pt>
                <c:pt idx="727">
                  <c:v>502561</c:v>
                </c:pt>
                <c:pt idx="728">
                  <c:v>502564</c:v>
                </c:pt>
                <c:pt idx="729">
                  <c:v>502566</c:v>
                </c:pt>
                <c:pt idx="730">
                  <c:v>502569</c:v>
                </c:pt>
                <c:pt idx="731">
                  <c:v>502572</c:v>
                </c:pt>
                <c:pt idx="732">
                  <c:v>502574</c:v>
                </c:pt>
                <c:pt idx="733">
                  <c:v>502578</c:v>
                </c:pt>
                <c:pt idx="734">
                  <c:v>502581</c:v>
                </c:pt>
                <c:pt idx="735">
                  <c:v>502585</c:v>
                </c:pt>
                <c:pt idx="736">
                  <c:v>502588</c:v>
                </c:pt>
                <c:pt idx="737">
                  <c:v>502589</c:v>
                </c:pt>
                <c:pt idx="738">
                  <c:v>502593</c:v>
                </c:pt>
                <c:pt idx="739">
                  <c:v>502596</c:v>
                </c:pt>
                <c:pt idx="740">
                  <c:v>502599</c:v>
                </c:pt>
                <c:pt idx="741">
                  <c:v>502601</c:v>
                </c:pt>
                <c:pt idx="742">
                  <c:v>502604</c:v>
                </c:pt>
                <c:pt idx="743">
                  <c:v>502607</c:v>
                </c:pt>
                <c:pt idx="744">
                  <c:v>502609</c:v>
                </c:pt>
                <c:pt idx="745">
                  <c:v>502612</c:v>
                </c:pt>
                <c:pt idx="746">
                  <c:v>502616</c:v>
                </c:pt>
                <c:pt idx="747">
                  <c:v>502619</c:v>
                </c:pt>
                <c:pt idx="748">
                  <c:v>502622</c:v>
                </c:pt>
                <c:pt idx="749">
                  <c:v>502625</c:v>
                </c:pt>
                <c:pt idx="750">
                  <c:v>502628</c:v>
                </c:pt>
                <c:pt idx="751">
                  <c:v>502631</c:v>
                </c:pt>
                <c:pt idx="752">
                  <c:v>502634</c:v>
                </c:pt>
                <c:pt idx="753">
                  <c:v>502636</c:v>
                </c:pt>
                <c:pt idx="754">
                  <c:v>502640</c:v>
                </c:pt>
                <c:pt idx="755">
                  <c:v>502643</c:v>
                </c:pt>
                <c:pt idx="756">
                  <c:v>502646</c:v>
                </c:pt>
                <c:pt idx="757">
                  <c:v>502649</c:v>
                </c:pt>
                <c:pt idx="758">
                  <c:v>502652</c:v>
                </c:pt>
                <c:pt idx="759">
                  <c:v>502655</c:v>
                </c:pt>
                <c:pt idx="760">
                  <c:v>502659</c:v>
                </c:pt>
                <c:pt idx="761">
                  <c:v>502662</c:v>
                </c:pt>
                <c:pt idx="762">
                  <c:v>502664</c:v>
                </c:pt>
                <c:pt idx="763">
                  <c:v>502668</c:v>
                </c:pt>
                <c:pt idx="764">
                  <c:v>502673</c:v>
                </c:pt>
                <c:pt idx="765">
                  <c:v>502677</c:v>
                </c:pt>
                <c:pt idx="766">
                  <c:v>502681</c:v>
                </c:pt>
                <c:pt idx="767">
                  <c:v>502685</c:v>
                </c:pt>
                <c:pt idx="768">
                  <c:v>502687</c:v>
                </c:pt>
                <c:pt idx="769">
                  <c:v>502692</c:v>
                </c:pt>
                <c:pt idx="770">
                  <c:v>502696</c:v>
                </c:pt>
                <c:pt idx="771">
                  <c:v>502699</c:v>
                </c:pt>
                <c:pt idx="772">
                  <c:v>502702</c:v>
                </c:pt>
                <c:pt idx="773">
                  <c:v>502705</c:v>
                </c:pt>
                <c:pt idx="774">
                  <c:v>502708</c:v>
                </c:pt>
                <c:pt idx="775">
                  <c:v>502710</c:v>
                </c:pt>
                <c:pt idx="776">
                  <c:v>502712</c:v>
                </c:pt>
                <c:pt idx="777">
                  <c:v>502716</c:v>
                </c:pt>
                <c:pt idx="778">
                  <c:v>502720</c:v>
                </c:pt>
                <c:pt idx="779">
                  <c:v>502722</c:v>
                </c:pt>
                <c:pt idx="780">
                  <c:v>502725</c:v>
                </c:pt>
                <c:pt idx="781">
                  <c:v>502728</c:v>
                </c:pt>
                <c:pt idx="782">
                  <c:v>502731</c:v>
                </c:pt>
                <c:pt idx="783">
                  <c:v>502732</c:v>
                </c:pt>
                <c:pt idx="784">
                  <c:v>502736</c:v>
                </c:pt>
                <c:pt idx="785">
                  <c:v>502740</c:v>
                </c:pt>
                <c:pt idx="786">
                  <c:v>502744</c:v>
                </c:pt>
                <c:pt idx="787">
                  <c:v>502747</c:v>
                </c:pt>
                <c:pt idx="788">
                  <c:v>502750</c:v>
                </c:pt>
                <c:pt idx="789">
                  <c:v>502752</c:v>
                </c:pt>
                <c:pt idx="790">
                  <c:v>502755</c:v>
                </c:pt>
                <c:pt idx="791">
                  <c:v>502758</c:v>
                </c:pt>
                <c:pt idx="792">
                  <c:v>502762</c:v>
                </c:pt>
                <c:pt idx="793">
                  <c:v>502765</c:v>
                </c:pt>
                <c:pt idx="794">
                  <c:v>502768</c:v>
                </c:pt>
                <c:pt idx="795">
                  <c:v>502771</c:v>
                </c:pt>
                <c:pt idx="796">
                  <c:v>502774</c:v>
                </c:pt>
                <c:pt idx="797">
                  <c:v>502778</c:v>
                </c:pt>
                <c:pt idx="798">
                  <c:v>502782</c:v>
                </c:pt>
                <c:pt idx="799">
                  <c:v>502784</c:v>
                </c:pt>
                <c:pt idx="800">
                  <c:v>502786</c:v>
                </c:pt>
                <c:pt idx="801">
                  <c:v>502790</c:v>
                </c:pt>
                <c:pt idx="802">
                  <c:v>502794</c:v>
                </c:pt>
                <c:pt idx="803">
                  <c:v>502797</c:v>
                </c:pt>
                <c:pt idx="804">
                  <c:v>502800</c:v>
                </c:pt>
                <c:pt idx="805">
                  <c:v>502803</c:v>
                </c:pt>
                <c:pt idx="806">
                  <c:v>502806</c:v>
                </c:pt>
                <c:pt idx="807">
                  <c:v>502808</c:v>
                </c:pt>
                <c:pt idx="808">
                  <c:v>502811</c:v>
                </c:pt>
                <c:pt idx="809">
                  <c:v>502815</c:v>
                </c:pt>
                <c:pt idx="810">
                  <c:v>502818</c:v>
                </c:pt>
                <c:pt idx="811">
                  <c:v>502820</c:v>
                </c:pt>
                <c:pt idx="812">
                  <c:v>502824</c:v>
                </c:pt>
                <c:pt idx="813">
                  <c:v>502826</c:v>
                </c:pt>
                <c:pt idx="814">
                  <c:v>502830</c:v>
                </c:pt>
                <c:pt idx="815">
                  <c:v>502833</c:v>
                </c:pt>
                <c:pt idx="816">
                  <c:v>502836</c:v>
                </c:pt>
                <c:pt idx="817">
                  <c:v>502840</c:v>
                </c:pt>
                <c:pt idx="818">
                  <c:v>502843</c:v>
                </c:pt>
                <c:pt idx="819">
                  <c:v>502846</c:v>
                </c:pt>
                <c:pt idx="820">
                  <c:v>502850</c:v>
                </c:pt>
                <c:pt idx="821">
                  <c:v>502853</c:v>
                </c:pt>
                <c:pt idx="822">
                  <c:v>502856</c:v>
                </c:pt>
                <c:pt idx="823">
                  <c:v>502859</c:v>
                </c:pt>
                <c:pt idx="824">
                  <c:v>502863</c:v>
                </c:pt>
                <c:pt idx="825">
                  <c:v>502865</c:v>
                </c:pt>
                <c:pt idx="826">
                  <c:v>502868</c:v>
                </c:pt>
                <c:pt idx="827">
                  <c:v>502871</c:v>
                </c:pt>
                <c:pt idx="828">
                  <c:v>502875</c:v>
                </c:pt>
                <c:pt idx="829">
                  <c:v>502878</c:v>
                </c:pt>
                <c:pt idx="830">
                  <c:v>502881</c:v>
                </c:pt>
                <c:pt idx="831">
                  <c:v>502884</c:v>
                </c:pt>
                <c:pt idx="832">
                  <c:v>502887</c:v>
                </c:pt>
                <c:pt idx="833">
                  <c:v>502891</c:v>
                </c:pt>
                <c:pt idx="834">
                  <c:v>502894</c:v>
                </c:pt>
                <c:pt idx="835">
                  <c:v>502897</c:v>
                </c:pt>
                <c:pt idx="836">
                  <c:v>502900</c:v>
                </c:pt>
                <c:pt idx="837">
                  <c:v>502903</c:v>
                </c:pt>
                <c:pt idx="838">
                  <c:v>502907</c:v>
                </c:pt>
                <c:pt idx="839">
                  <c:v>502909</c:v>
                </c:pt>
                <c:pt idx="840">
                  <c:v>502912</c:v>
                </c:pt>
                <c:pt idx="841">
                  <c:v>502916</c:v>
                </c:pt>
                <c:pt idx="842">
                  <c:v>502920</c:v>
                </c:pt>
                <c:pt idx="843">
                  <c:v>502924</c:v>
                </c:pt>
                <c:pt idx="844">
                  <c:v>502927</c:v>
                </c:pt>
                <c:pt idx="845">
                  <c:v>502931</c:v>
                </c:pt>
                <c:pt idx="846">
                  <c:v>502933</c:v>
                </c:pt>
                <c:pt idx="847">
                  <c:v>502937</c:v>
                </c:pt>
                <c:pt idx="848">
                  <c:v>502939</c:v>
                </c:pt>
                <c:pt idx="849">
                  <c:v>502942</c:v>
                </c:pt>
                <c:pt idx="850">
                  <c:v>502945</c:v>
                </c:pt>
                <c:pt idx="851">
                  <c:v>502949</c:v>
                </c:pt>
                <c:pt idx="852">
                  <c:v>502953</c:v>
                </c:pt>
                <c:pt idx="853">
                  <c:v>502956</c:v>
                </c:pt>
                <c:pt idx="854">
                  <c:v>502961</c:v>
                </c:pt>
                <c:pt idx="855">
                  <c:v>502964</c:v>
                </c:pt>
                <c:pt idx="856">
                  <c:v>502967</c:v>
                </c:pt>
                <c:pt idx="857">
                  <c:v>502972</c:v>
                </c:pt>
                <c:pt idx="858">
                  <c:v>502977</c:v>
                </c:pt>
                <c:pt idx="859">
                  <c:v>502979</c:v>
                </c:pt>
                <c:pt idx="860">
                  <c:v>502982</c:v>
                </c:pt>
                <c:pt idx="861">
                  <c:v>502986</c:v>
                </c:pt>
                <c:pt idx="862">
                  <c:v>502989</c:v>
                </c:pt>
                <c:pt idx="863">
                  <c:v>502993</c:v>
                </c:pt>
                <c:pt idx="864">
                  <c:v>502997</c:v>
                </c:pt>
                <c:pt idx="865">
                  <c:v>503000</c:v>
                </c:pt>
                <c:pt idx="866">
                  <c:v>503003</c:v>
                </c:pt>
                <c:pt idx="867">
                  <c:v>503006</c:v>
                </c:pt>
                <c:pt idx="868">
                  <c:v>503009</c:v>
                </c:pt>
                <c:pt idx="869">
                  <c:v>503012</c:v>
                </c:pt>
                <c:pt idx="870">
                  <c:v>503015</c:v>
                </c:pt>
                <c:pt idx="871">
                  <c:v>503018</c:v>
                </c:pt>
                <c:pt idx="872">
                  <c:v>503021</c:v>
                </c:pt>
                <c:pt idx="873">
                  <c:v>503024</c:v>
                </c:pt>
                <c:pt idx="874">
                  <c:v>503026</c:v>
                </c:pt>
                <c:pt idx="875">
                  <c:v>503030</c:v>
                </c:pt>
                <c:pt idx="876">
                  <c:v>503033</c:v>
                </c:pt>
                <c:pt idx="877">
                  <c:v>503036</c:v>
                </c:pt>
                <c:pt idx="878">
                  <c:v>503039</c:v>
                </c:pt>
                <c:pt idx="879">
                  <c:v>503041</c:v>
                </c:pt>
                <c:pt idx="880">
                  <c:v>503046</c:v>
                </c:pt>
                <c:pt idx="881">
                  <c:v>503048</c:v>
                </c:pt>
                <c:pt idx="882">
                  <c:v>503052</c:v>
                </c:pt>
                <c:pt idx="883">
                  <c:v>503057</c:v>
                </c:pt>
                <c:pt idx="884">
                  <c:v>503060</c:v>
                </c:pt>
                <c:pt idx="885">
                  <c:v>503063</c:v>
                </c:pt>
                <c:pt idx="886">
                  <c:v>503066</c:v>
                </c:pt>
                <c:pt idx="887">
                  <c:v>503069</c:v>
                </c:pt>
                <c:pt idx="888">
                  <c:v>503073</c:v>
                </c:pt>
                <c:pt idx="889">
                  <c:v>503077</c:v>
                </c:pt>
                <c:pt idx="890">
                  <c:v>503079</c:v>
                </c:pt>
                <c:pt idx="891">
                  <c:v>503084</c:v>
                </c:pt>
                <c:pt idx="892">
                  <c:v>503087</c:v>
                </c:pt>
                <c:pt idx="893">
                  <c:v>503091</c:v>
                </c:pt>
                <c:pt idx="894">
                  <c:v>503093</c:v>
                </c:pt>
                <c:pt idx="895">
                  <c:v>503097</c:v>
                </c:pt>
                <c:pt idx="896">
                  <c:v>503101</c:v>
                </c:pt>
                <c:pt idx="897">
                  <c:v>503105</c:v>
                </c:pt>
                <c:pt idx="898">
                  <c:v>503108</c:v>
                </c:pt>
                <c:pt idx="899">
                  <c:v>503111</c:v>
                </c:pt>
                <c:pt idx="900">
                  <c:v>503114</c:v>
                </c:pt>
                <c:pt idx="901">
                  <c:v>503117</c:v>
                </c:pt>
                <c:pt idx="902">
                  <c:v>503121</c:v>
                </c:pt>
                <c:pt idx="903">
                  <c:v>503125</c:v>
                </c:pt>
                <c:pt idx="904">
                  <c:v>503127</c:v>
                </c:pt>
                <c:pt idx="905">
                  <c:v>503130</c:v>
                </c:pt>
                <c:pt idx="906">
                  <c:v>503134</c:v>
                </c:pt>
                <c:pt idx="907">
                  <c:v>503139</c:v>
                </c:pt>
                <c:pt idx="908">
                  <c:v>503141</c:v>
                </c:pt>
                <c:pt idx="909">
                  <c:v>503144</c:v>
                </c:pt>
                <c:pt idx="910">
                  <c:v>503148</c:v>
                </c:pt>
                <c:pt idx="911">
                  <c:v>503150</c:v>
                </c:pt>
                <c:pt idx="912">
                  <c:v>503153</c:v>
                </c:pt>
                <c:pt idx="913">
                  <c:v>503157</c:v>
                </c:pt>
                <c:pt idx="914">
                  <c:v>503160</c:v>
                </c:pt>
                <c:pt idx="915">
                  <c:v>503163</c:v>
                </c:pt>
                <c:pt idx="916">
                  <c:v>503166</c:v>
                </c:pt>
                <c:pt idx="917">
                  <c:v>503169</c:v>
                </c:pt>
                <c:pt idx="918">
                  <c:v>503171</c:v>
                </c:pt>
                <c:pt idx="919">
                  <c:v>503175</c:v>
                </c:pt>
                <c:pt idx="920">
                  <c:v>503179</c:v>
                </c:pt>
                <c:pt idx="921">
                  <c:v>503182</c:v>
                </c:pt>
                <c:pt idx="922">
                  <c:v>503186</c:v>
                </c:pt>
                <c:pt idx="923">
                  <c:v>503189</c:v>
                </c:pt>
                <c:pt idx="924">
                  <c:v>503194</c:v>
                </c:pt>
                <c:pt idx="925">
                  <c:v>503196</c:v>
                </c:pt>
                <c:pt idx="926">
                  <c:v>503199</c:v>
                </c:pt>
                <c:pt idx="927">
                  <c:v>503203</c:v>
                </c:pt>
                <c:pt idx="928">
                  <c:v>503206</c:v>
                </c:pt>
                <c:pt idx="929">
                  <c:v>503208</c:v>
                </c:pt>
                <c:pt idx="930">
                  <c:v>503212</c:v>
                </c:pt>
                <c:pt idx="931">
                  <c:v>503215</c:v>
                </c:pt>
                <c:pt idx="932">
                  <c:v>503218</c:v>
                </c:pt>
                <c:pt idx="933">
                  <c:v>503221</c:v>
                </c:pt>
                <c:pt idx="934">
                  <c:v>503225</c:v>
                </c:pt>
                <c:pt idx="935">
                  <c:v>503228</c:v>
                </c:pt>
                <c:pt idx="936">
                  <c:v>503232</c:v>
                </c:pt>
                <c:pt idx="937">
                  <c:v>503233</c:v>
                </c:pt>
                <c:pt idx="938">
                  <c:v>503236</c:v>
                </c:pt>
                <c:pt idx="939">
                  <c:v>503239</c:v>
                </c:pt>
                <c:pt idx="940">
                  <c:v>503243</c:v>
                </c:pt>
                <c:pt idx="941">
                  <c:v>503248</c:v>
                </c:pt>
                <c:pt idx="942">
                  <c:v>503251</c:v>
                </c:pt>
                <c:pt idx="943">
                  <c:v>503253</c:v>
                </c:pt>
                <c:pt idx="944">
                  <c:v>503256</c:v>
                </c:pt>
                <c:pt idx="945">
                  <c:v>503259</c:v>
                </c:pt>
                <c:pt idx="946">
                  <c:v>503262</c:v>
                </c:pt>
                <c:pt idx="947">
                  <c:v>503266</c:v>
                </c:pt>
                <c:pt idx="948">
                  <c:v>503269</c:v>
                </c:pt>
                <c:pt idx="949">
                  <c:v>503272</c:v>
                </c:pt>
                <c:pt idx="950">
                  <c:v>503276</c:v>
                </c:pt>
                <c:pt idx="951">
                  <c:v>503279</c:v>
                </c:pt>
                <c:pt idx="952">
                  <c:v>503282</c:v>
                </c:pt>
                <c:pt idx="953">
                  <c:v>503286</c:v>
                </c:pt>
                <c:pt idx="954">
                  <c:v>503289</c:v>
                </c:pt>
                <c:pt idx="955">
                  <c:v>503293</c:v>
                </c:pt>
                <c:pt idx="956">
                  <c:v>503296</c:v>
                </c:pt>
                <c:pt idx="957">
                  <c:v>503300</c:v>
                </c:pt>
                <c:pt idx="958">
                  <c:v>503302</c:v>
                </c:pt>
                <c:pt idx="959">
                  <c:v>503304</c:v>
                </c:pt>
                <c:pt idx="960">
                  <c:v>503307</c:v>
                </c:pt>
                <c:pt idx="961">
                  <c:v>503310</c:v>
                </c:pt>
                <c:pt idx="962">
                  <c:v>503313</c:v>
                </c:pt>
                <c:pt idx="963">
                  <c:v>503316</c:v>
                </c:pt>
                <c:pt idx="964">
                  <c:v>503320</c:v>
                </c:pt>
                <c:pt idx="965">
                  <c:v>503324</c:v>
                </c:pt>
                <c:pt idx="966">
                  <c:v>503327</c:v>
                </c:pt>
                <c:pt idx="967">
                  <c:v>503329</c:v>
                </c:pt>
                <c:pt idx="968">
                  <c:v>503333</c:v>
                </c:pt>
                <c:pt idx="969">
                  <c:v>503337</c:v>
                </c:pt>
                <c:pt idx="970">
                  <c:v>503339</c:v>
                </c:pt>
                <c:pt idx="971">
                  <c:v>503341</c:v>
                </c:pt>
                <c:pt idx="972">
                  <c:v>503344</c:v>
                </c:pt>
                <c:pt idx="973">
                  <c:v>503347</c:v>
                </c:pt>
                <c:pt idx="974">
                  <c:v>503351</c:v>
                </c:pt>
                <c:pt idx="975">
                  <c:v>503354</c:v>
                </c:pt>
                <c:pt idx="976">
                  <c:v>503357</c:v>
                </c:pt>
                <c:pt idx="977">
                  <c:v>503360</c:v>
                </c:pt>
                <c:pt idx="978">
                  <c:v>503363</c:v>
                </c:pt>
                <c:pt idx="979">
                  <c:v>503366</c:v>
                </c:pt>
                <c:pt idx="980">
                  <c:v>503370</c:v>
                </c:pt>
                <c:pt idx="981">
                  <c:v>503373</c:v>
                </c:pt>
                <c:pt idx="982">
                  <c:v>503376</c:v>
                </c:pt>
                <c:pt idx="983">
                  <c:v>503380</c:v>
                </c:pt>
                <c:pt idx="984">
                  <c:v>503383</c:v>
                </c:pt>
                <c:pt idx="985">
                  <c:v>503386</c:v>
                </c:pt>
                <c:pt idx="986">
                  <c:v>503389</c:v>
                </c:pt>
                <c:pt idx="987">
                  <c:v>503392</c:v>
                </c:pt>
                <c:pt idx="988">
                  <c:v>503395</c:v>
                </c:pt>
                <c:pt idx="989">
                  <c:v>503399</c:v>
                </c:pt>
                <c:pt idx="990">
                  <c:v>503402</c:v>
                </c:pt>
                <c:pt idx="991">
                  <c:v>503407</c:v>
                </c:pt>
                <c:pt idx="992">
                  <c:v>503409</c:v>
                </c:pt>
                <c:pt idx="993">
                  <c:v>503412</c:v>
                </c:pt>
                <c:pt idx="994">
                  <c:v>503416</c:v>
                </c:pt>
                <c:pt idx="995">
                  <c:v>503419</c:v>
                </c:pt>
                <c:pt idx="996">
                  <c:v>503422</c:v>
                </c:pt>
                <c:pt idx="997">
                  <c:v>503424</c:v>
                </c:pt>
                <c:pt idx="998">
                  <c:v>503428</c:v>
                </c:pt>
                <c:pt idx="999">
                  <c:v>503431</c:v>
                </c:pt>
              </c:numCache>
            </c:numRef>
          </c:val>
          <c:smooth val="0"/>
          <c:extLst>
            <c:ext xmlns:c16="http://schemas.microsoft.com/office/drawing/2014/chart" uri="{C3380CC4-5D6E-409C-BE32-E72D297353CC}">
              <c16:uniqueId val="{00000005-78C5-4F6B-A046-04DEC4773764}"/>
            </c:ext>
          </c:extLst>
        </c:ser>
        <c:dLbls>
          <c:showLegendKey val="0"/>
          <c:showVal val="0"/>
          <c:showCatName val="0"/>
          <c:showSerName val="0"/>
          <c:showPercent val="0"/>
          <c:showBubbleSize val="0"/>
        </c:dLbls>
        <c:smooth val="0"/>
        <c:axId val="579128032"/>
        <c:axId val="579123112"/>
      </c:lineChart>
      <c:dateAx>
        <c:axId val="579128032"/>
        <c:scaling>
          <c:orientation val="minMax"/>
        </c:scaling>
        <c:delete val="0"/>
        <c:axPos val="b"/>
        <c:numFmt formatCode="[$-409]d\-mmm\-yy;@"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3112"/>
        <c:crosses val="autoZero"/>
        <c:auto val="1"/>
        <c:lblOffset val="100"/>
        <c:baseTimeUnit val="days"/>
        <c:majorUnit val="3"/>
      </c:dateAx>
      <c:valAx>
        <c:axId val="57912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number of confirmed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28032"/>
        <c:crosses val="autoZero"/>
        <c:crossBetween val="between"/>
        <c:majorUnit val="3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4DD9C-F0C2-4A87-BCC2-669AC1DA3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144</Words>
  <Characters>5782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agoz</dc:creator>
  <cp:lastModifiedBy>alagoz</cp:lastModifiedBy>
  <cp:revision>2</cp:revision>
  <dcterms:created xsi:type="dcterms:W3CDTF">2021-06-30T21:46:00Z</dcterms:created>
  <dcterms:modified xsi:type="dcterms:W3CDTF">2021-06-30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5IcGqskt"/&gt;&lt;style id="http://www.zotero.org/styles/annals-of-internal-medicine" hasBibliography="1" bibliographyStyleHasBeenSet="0"/&gt;&lt;prefs&gt;&lt;pref name="fieldType" value="Field"/&gt;&lt;/prefs&gt;&lt;/data&gt;</vt:lpwstr>
  </property>
</Properties>
</file>